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themeColor="background1"/>
  <w:body>
    <w:p w14:paraId="39DA23B2" w14:textId="00982C16" w:rsidR="000E44BD" w:rsidRDefault="000E44BD" w:rsidP="000E44BD">
      <w:pPr>
        <w:jc w:val="center"/>
        <w:rPr>
          <w:color w:val="6A5B41"/>
          <w:lang w:val="pt-BR"/>
        </w:rPr>
      </w:pPr>
    </w:p>
    <w:p w14:paraId="68DFFDA4" w14:textId="74125883" w:rsidR="000E44BD" w:rsidRDefault="000E44BD" w:rsidP="000E44BD">
      <w:pPr>
        <w:jc w:val="center"/>
        <w:rPr>
          <w:color w:val="6A5B41"/>
          <w:lang w:val="pt-BR"/>
        </w:rPr>
      </w:pPr>
    </w:p>
    <w:p w14:paraId="7EDAA062" w14:textId="2447C71D" w:rsidR="000E44BD" w:rsidRPr="0050469B" w:rsidRDefault="000E44BD" w:rsidP="000E44BD">
      <w:pPr>
        <w:jc w:val="center"/>
        <w:rPr>
          <w:color w:val="6A5B41"/>
          <w:lang w:val="pt-BR"/>
        </w:rPr>
      </w:pPr>
      <w:r w:rsidRPr="0050469B">
        <w:rPr>
          <w:noProof/>
          <w:color w:val="6B583E"/>
        </w:rPr>
        <w:drawing>
          <wp:inline distT="0" distB="0" distL="0" distR="0" wp14:anchorId="70AE7295" wp14:editId="6F6EB02B">
            <wp:extent cx="2156400" cy="1807200"/>
            <wp:effectExtent l="0" t="0" r="3175" b="0"/>
            <wp:docPr id="11" name="Imagem 11" descr="Uma imagem com texto, livr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arcaC-Dtr.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56400" cy="1807200"/>
                    </a:xfrm>
                    <a:prstGeom prst="rect">
                      <a:avLst/>
                    </a:prstGeom>
                  </pic:spPr>
                </pic:pic>
              </a:graphicData>
            </a:graphic>
          </wp:inline>
        </w:drawing>
      </w:r>
    </w:p>
    <w:p w14:paraId="2591EEA6" w14:textId="351E3ED9" w:rsidR="000E44BD" w:rsidRPr="0050469B" w:rsidRDefault="000E44BD" w:rsidP="004D274F">
      <w:pPr>
        <w:jc w:val="center"/>
        <w:rPr>
          <w:color w:val="6A5B41"/>
          <w:lang w:val="pt-BR" w:eastAsia="pt-PT"/>
        </w:rPr>
      </w:pPr>
    </w:p>
    <w:p w14:paraId="645DD349" w14:textId="7E7F8A28" w:rsidR="000E44BD" w:rsidRPr="0050469B" w:rsidRDefault="000E44BD" w:rsidP="004D274F">
      <w:pPr>
        <w:jc w:val="center"/>
        <w:rPr>
          <w:color w:val="6A5B41"/>
          <w:lang w:val="pt-BR" w:eastAsia="pt-PT"/>
        </w:rPr>
      </w:pPr>
    </w:p>
    <w:p w14:paraId="7DE41D49" w14:textId="334463FE" w:rsidR="000E44BD" w:rsidRPr="0050469B" w:rsidRDefault="000E44BD" w:rsidP="004D274F">
      <w:pPr>
        <w:jc w:val="center"/>
        <w:rPr>
          <w:color w:val="6A5B41"/>
          <w:lang w:val="pt-BR" w:eastAsia="pt-PT"/>
        </w:rPr>
      </w:pPr>
    </w:p>
    <w:p w14:paraId="61BCE575" w14:textId="01326063" w:rsidR="000E44BD" w:rsidRDefault="000E44BD" w:rsidP="004D274F">
      <w:pPr>
        <w:jc w:val="center"/>
        <w:rPr>
          <w:color w:val="6A5B41"/>
          <w:lang w:val="pt-BR" w:eastAsia="pt-PT"/>
        </w:rPr>
      </w:pPr>
    </w:p>
    <w:p w14:paraId="39BA9B50" w14:textId="06EAB34E" w:rsidR="004D274F" w:rsidRPr="0050469B" w:rsidRDefault="004D274F" w:rsidP="004D274F">
      <w:pPr>
        <w:jc w:val="center"/>
        <w:rPr>
          <w:rFonts w:ascii="Arrus BT Roman" w:hAnsi="Arrus BT Roman"/>
          <w:color w:val="6A5B41"/>
          <w:sz w:val="38"/>
          <w:szCs w:val="38"/>
          <w:lang w:val="pt-BR" w:eastAsia="pt-PT"/>
        </w:rPr>
      </w:pPr>
      <w:r w:rsidRPr="0050469B">
        <w:rPr>
          <w:rFonts w:ascii="Arrus BT Roman" w:hAnsi="Arrus BT Roman"/>
          <w:color w:val="6A5B41"/>
          <w:sz w:val="38"/>
          <w:szCs w:val="38"/>
          <w:lang w:val="pt-BR" w:eastAsia="pt-PT"/>
        </w:rPr>
        <w:t>Antônio José Rodrigues Neto</w:t>
      </w:r>
    </w:p>
    <w:p w14:paraId="74ED74ED" w14:textId="4CD07AFD" w:rsidR="000E44BD" w:rsidRDefault="000E44BD" w:rsidP="004D274F">
      <w:pPr>
        <w:jc w:val="center"/>
        <w:rPr>
          <w:color w:val="6A5B41"/>
          <w:lang w:val="pt-BR" w:eastAsia="pt-PT"/>
        </w:rPr>
      </w:pPr>
    </w:p>
    <w:p w14:paraId="750B2404" w14:textId="77777777" w:rsidR="008C6501" w:rsidRPr="0050469B" w:rsidRDefault="008C6501" w:rsidP="004D274F">
      <w:pPr>
        <w:jc w:val="center"/>
        <w:rPr>
          <w:color w:val="6A5B41"/>
          <w:lang w:val="pt-BR" w:eastAsia="pt-PT"/>
        </w:rPr>
      </w:pPr>
    </w:p>
    <w:p w14:paraId="46E51D23" w14:textId="4B88473B" w:rsidR="004D274F" w:rsidRDefault="004D274F" w:rsidP="004D274F">
      <w:pPr>
        <w:jc w:val="center"/>
        <w:rPr>
          <w:color w:val="6A5B41"/>
          <w:lang w:val="pt-BR" w:eastAsia="pt-PT"/>
        </w:rPr>
      </w:pPr>
    </w:p>
    <w:p w14:paraId="4621808B" w14:textId="77777777" w:rsidR="003D6043" w:rsidRPr="0050469B" w:rsidRDefault="003D6043" w:rsidP="004D274F">
      <w:pPr>
        <w:jc w:val="center"/>
        <w:rPr>
          <w:color w:val="6A5B41"/>
          <w:lang w:val="pt-BR" w:eastAsia="pt-PT"/>
        </w:rPr>
      </w:pPr>
    </w:p>
    <w:p w14:paraId="5E9B8FB8" w14:textId="76550DA9" w:rsidR="004D274F" w:rsidRPr="0050469B" w:rsidRDefault="004D274F" w:rsidP="004D274F">
      <w:pPr>
        <w:jc w:val="center"/>
        <w:rPr>
          <w:color w:val="6A5B41"/>
          <w:sz w:val="44"/>
          <w:szCs w:val="44"/>
          <w:lang w:val="pt-BR"/>
        </w:rPr>
      </w:pPr>
      <w:r w:rsidRPr="0050469B">
        <w:rPr>
          <w:noProof/>
          <w:color w:val="6A5B41"/>
          <w:sz w:val="44"/>
          <w:szCs w:val="44"/>
          <w:lang w:val="pt-BR" w:eastAsia="pt-BR"/>
        </w:rPr>
        <mc:AlternateContent>
          <mc:Choice Requires="wps">
            <w:drawing>
              <wp:anchor distT="0" distB="0" distL="114300" distR="114300" simplePos="0" relativeHeight="251721728" behindDoc="0" locked="0" layoutInCell="1" allowOverlap="1" wp14:anchorId="4C77CAB9" wp14:editId="1BA4538B">
                <wp:simplePos x="0" y="0"/>
                <wp:positionH relativeFrom="column">
                  <wp:posOffset>7240905</wp:posOffset>
                </wp:positionH>
                <wp:positionV relativeFrom="paragraph">
                  <wp:posOffset>-1243815</wp:posOffset>
                </wp:positionV>
                <wp:extent cx="0" cy="10649585"/>
                <wp:effectExtent l="0" t="0" r="25400" b="18415"/>
                <wp:wrapNone/>
                <wp:docPr id="8" name="Conexão Reta 8"/>
                <wp:cNvGraphicFramePr/>
                <a:graphic xmlns:a="http://schemas.openxmlformats.org/drawingml/2006/main">
                  <a:graphicData uri="http://schemas.microsoft.com/office/word/2010/wordprocessingShape">
                    <wps:wsp>
                      <wps:cNvCnPr/>
                      <wps:spPr>
                        <a:xfrm>
                          <a:off x="0" y="0"/>
                          <a:ext cx="0" cy="10649585"/>
                        </a:xfrm>
                        <a:prstGeom prst="line">
                          <a:avLst/>
                        </a:prstGeom>
                        <a:ln w="3175">
                          <a:solidFill>
                            <a:srgbClr val="685C4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6DACC90" id="Conexão Reta 8" o:spid="_x0000_s1026" style="position:absolute;z-index:251721728;visibility:visible;mso-wrap-style:square;mso-wrap-distance-left:9pt;mso-wrap-distance-top:0;mso-wrap-distance-right:9pt;mso-wrap-distance-bottom:0;mso-position-horizontal:absolute;mso-position-horizontal-relative:text;mso-position-vertical:absolute;mso-position-vertical-relative:text" from="570.15pt,-97.95pt" to="570.15pt,7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" strokecolor="#685c40" strokeweight=".25pt">
                <v:stroke joinstyle="miter"/>
              </v:line>
            </w:pict>
          </mc:Fallback>
        </mc:AlternateContent>
      </w:r>
      <w:r w:rsidR="00CE7006" w:rsidRPr="0050469B">
        <w:rPr>
          <w:rFonts w:ascii="Arrus BT Roman" w:hAnsi="Arrus BT Roman"/>
          <w:b/>
          <w:smallCaps/>
          <w:color w:val="6A5B41"/>
          <w:sz w:val="44"/>
          <w:szCs w:val="44"/>
          <w:lang w:val="pt-BR" w:eastAsia="pt-PT"/>
        </w:rPr>
        <w:t>O Contexto da Prova de Conceito</w:t>
      </w:r>
      <w:r w:rsidR="00AD0CE3" w:rsidRPr="0050469B">
        <w:rPr>
          <w:rFonts w:ascii="Arrus BT Roman" w:hAnsi="Arrus BT Roman"/>
          <w:b/>
          <w:smallCaps/>
          <w:color w:val="6A5B41"/>
          <w:sz w:val="44"/>
          <w:szCs w:val="44"/>
          <w:lang w:val="pt-BR" w:eastAsia="pt-PT"/>
        </w:rPr>
        <w:t>:</w:t>
      </w:r>
    </w:p>
    <w:p w14:paraId="10E5750A" w14:textId="3C084369" w:rsidR="004D274F" w:rsidRPr="0050469B" w:rsidRDefault="00CE7006" w:rsidP="004D274F">
      <w:pPr>
        <w:ind w:firstLine="142"/>
        <w:jc w:val="center"/>
        <w:rPr>
          <w:rFonts w:ascii="Arrus BT Roman" w:hAnsi="Arrus BT Roman"/>
          <w:smallCaps/>
          <w:color w:val="6A5B41"/>
          <w:sz w:val="40"/>
          <w:szCs w:val="40"/>
          <w:lang w:val="pt-BR" w:eastAsia="pt-PT"/>
        </w:rPr>
      </w:pPr>
      <w:r w:rsidRPr="0050469B">
        <w:rPr>
          <w:rFonts w:ascii="Arrus BT Roman" w:hAnsi="Arrus BT Roman"/>
          <w:smallCaps/>
          <w:color w:val="6A5B41"/>
          <w:sz w:val="40"/>
          <w:szCs w:val="40"/>
          <w:lang w:val="pt-BR" w:eastAsia="pt-PT"/>
        </w:rPr>
        <w:t xml:space="preserve">suas práticas, um modelo conceitual-relacional, </w:t>
      </w:r>
      <w:r w:rsidRPr="0050469B">
        <w:rPr>
          <w:rFonts w:ascii="Arrus BT Roman" w:hAnsi="Arrus BT Roman"/>
          <w:smallCaps/>
          <w:color w:val="6A5B41"/>
          <w:sz w:val="40"/>
          <w:szCs w:val="40"/>
          <w:lang w:val="pt-BR" w:eastAsia="pt-PT"/>
        </w:rPr>
        <w:br/>
        <w:t>e suas redes de conhecimento</w:t>
      </w:r>
    </w:p>
    <w:p w14:paraId="6D59AC36" w14:textId="77777777" w:rsidR="008C6501" w:rsidRPr="0050469B" w:rsidRDefault="008C6501" w:rsidP="004D274F">
      <w:pPr>
        <w:tabs>
          <w:tab w:val="left" w:pos="1294"/>
        </w:tabs>
        <w:jc w:val="center"/>
        <w:rPr>
          <w:color w:val="6A5B41"/>
          <w:lang w:val="pt-BR"/>
        </w:rPr>
      </w:pPr>
    </w:p>
    <w:p w14:paraId="0485C31E" w14:textId="77777777" w:rsidR="004D274F" w:rsidRPr="0050469B" w:rsidRDefault="004D274F" w:rsidP="004D274F">
      <w:pPr>
        <w:jc w:val="center"/>
        <w:rPr>
          <w:rFonts w:ascii="Arrus BT Roman" w:hAnsi="Arrus BT Roman"/>
          <w:b/>
          <w:color w:val="6A5B41"/>
          <w:lang w:val="pt-BR" w:eastAsia="pt-PT"/>
        </w:rPr>
      </w:pPr>
    </w:p>
    <w:p w14:paraId="1A9B1BCF" w14:textId="5EF77D96" w:rsidR="004D274F" w:rsidRPr="0050469B" w:rsidRDefault="004D274F" w:rsidP="004D274F">
      <w:pPr>
        <w:jc w:val="center"/>
        <w:rPr>
          <w:rFonts w:ascii="Arrus BT Roman" w:hAnsi="Arrus BT Roman"/>
          <w:b/>
          <w:color w:val="6A5B41"/>
          <w:lang w:val="pt-BR" w:eastAsia="pt-PT"/>
        </w:rPr>
      </w:pPr>
    </w:p>
    <w:p w14:paraId="5799D442" w14:textId="77777777" w:rsidR="00FB4004" w:rsidRPr="0050469B" w:rsidRDefault="00FB4004" w:rsidP="004D274F">
      <w:pPr>
        <w:jc w:val="center"/>
        <w:rPr>
          <w:rFonts w:ascii="Arrus BT Roman" w:hAnsi="Arrus BT Roman"/>
          <w:b/>
          <w:color w:val="6A5B41"/>
          <w:lang w:val="pt-BR" w:eastAsia="pt-PT"/>
        </w:rPr>
      </w:pPr>
    </w:p>
    <w:p w14:paraId="05C48A5B" w14:textId="57AF7543" w:rsidR="004D274F" w:rsidRPr="0050469B" w:rsidRDefault="003D6043" w:rsidP="00DE22A6">
      <w:pPr>
        <w:spacing w:line="276" w:lineRule="auto"/>
        <w:jc w:val="center"/>
        <w:rPr>
          <w:rFonts w:ascii="Arrus BT Roman" w:hAnsi="Arrus BT Roman"/>
          <w:b/>
          <w:color w:val="6A5B41"/>
          <w:lang w:val="pt-BR" w:eastAsia="pt-PT"/>
        </w:rPr>
      </w:pPr>
      <w:r>
        <w:rPr>
          <w:rFonts w:ascii="Arrus BT Roman" w:hAnsi="Arrus BT Roman"/>
          <w:b/>
          <w:color w:val="6A5B41"/>
          <w:lang w:val="pt-BR" w:eastAsia="pt-PT"/>
        </w:rPr>
        <w:t>Tese</w:t>
      </w:r>
      <w:r w:rsidR="004D274F" w:rsidRPr="0050469B">
        <w:rPr>
          <w:rFonts w:ascii="Arrus BT Roman" w:hAnsi="Arrus BT Roman"/>
          <w:b/>
          <w:color w:val="6A5B41"/>
          <w:lang w:val="pt-BR" w:eastAsia="pt-PT"/>
        </w:rPr>
        <w:t xml:space="preserve"> no âmbito do Doutoramento em Ciência da Informação</w:t>
      </w:r>
      <w:r>
        <w:rPr>
          <w:rFonts w:ascii="Arrus BT Roman" w:hAnsi="Arrus BT Roman"/>
          <w:b/>
          <w:color w:val="6A5B41"/>
          <w:lang w:val="pt-BR" w:eastAsia="pt-PT"/>
        </w:rPr>
        <w:t xml:space="preserve"> </w:t>
      </w:r>
      <w:r w:rsidR="004D274F" w:rsidRPr="0050469B">
        <w:rPr>
          <w:rFonts w:ascii="Arrus BT Roman" w:hAnsi="Arrus BT Roman"/>
          <w:b/>
          <w:color w:val="6A5B41"/>
          <w:lang w:val="pt-BR" w:eastAsia="pt-PT"/>
        </w:rPr>
        <w:t xml:space="preserve">orientada pelo </w:t>
      </w:r>
      <w:r>
        <w:rPr>
          <w:rFonts w:ascii="Arrus BT Roman" w:hAnsi="Arrus BT Roman"/>
          <w:b/>
          <w:color w:val="6A5B41"/>
          <w:lang w:val="pt-BR" w:eastAsia="pt-PT"/>
        </w:rPr>
        <w:t>P</w:t>
      </w:r>
      <w:r w:rsidR="004D274F" w:rsidRPr="0050469B">
        <w:rPr>
          <w:rFonts w:ascii="Arrus BT Roman" w:hAnsi="Arrus BT Roman"/>
          <w:b/>
          <w:color w:val="6A5B41"/>
          <w:lang w:val="pt-BR" w:eastAsia="pt-PT"/>
        </w:rPr>
        <w:t xml:space="preserve">rofessor Doutor Licínio </w:t>
      </w:r>
      <w:r>
        <w:rPr>
          <w:rFonts w:ascii="Arrus BT Roman" w:hAnsi="Arrus BT Roman"/>
          <w:b/>
          <w:color w:val="6A5B41"/>
          <w:lang w:val="pt-BR" w:eastAsia="pt-PT"/>
        </w:rPr>
        <w:t xml:space="preserve">Gomes </w:t>
      </w:r>
      <w:r w:rsidR="004D274F" w:rsidRPr="0050469B">
        <w:rPr>
          <w:rFonts w:ascii="Arrus BT Roman" w:hAnsi="Arrus BT Roman"/>
          <w:b/>
          <w:color w:val="6A5B41"/>
          <w:lang w:val="pt-BR" w:eastAsia="pt-PT"/>
        </w:rPr>
        <w:t xml:space="preserve">Roque e </w:t>
      </w:r>
      <w:r>
        <w:rPr>
          <w:rFonts w:ascii="Arrus BT Roman" w:hAnsi="Arrus BT Roman"/>
          <w:b/>
          <w:color w:val="6A5B41"/>
          <w:lang w:val="pt-BR" w:eastAsia="pt-PT"/>
        </w:rPr>
        <w:t xml:space="preserve">pela Professora </w:t>
      </w:r>
      <w:r w:rsidR="004D274F" w:rsidRPr="0050469B">
        <w:rPr>
          <w:rFonts w:ascii="Arrus BT Roman" w:hAnsi="Arrus BT Roman"/>
          <w:b/>
          <w:color w:val="6A5B41"/>
          <w:lang w:val="pt-BR" w:eastAsia="pt-PT"/>
        </w:rPr>
        <w:t xml:space="preserve">Doutora Maria Manuel </w:t>
      </w:r>
      <w:r>
        <w:rPr>
          <w:rFonts w:ascii="Arrus BT Roman" w:hAnsi="Arrus BT Roman"/>
          <w:b/>
          <w:color w:val="6A5B41"/>
          <w:lang w:val="pt-BR" w:eastAsia="pt-PT"/>
        </w:rPr>
        <w:t xml:space="preserve">Lopes de Figueiredo Costa Marques </w:t>
      </w:r>
      <w:r w:rsidR="004D274F" w:rsidRPr="0050469B">
        <w:rPr>
          <w:rFonts w:ascii="Arrus BT Roman" w:hAnsi="Arrus BT Roman"/>
          <w:b/>
          <w:color w:val="6A5B41"/>
          <w:lang w:val="pt-BR" w:eastAsia="pt-PT"/>
        </w:rPr>
        <w:t>Borges</w:t>
      </w:r>
      <w:r>
        <w:rPr>
          <w:rFonts w:ascii="Arrus BT Roman" w:hAnsi="Arrus BT Roman"/>
          <w:b/>
          <w:color w:val="6A5B41"/>
          <w:lang w:val="pt-BR" w:eastAsia="pt-PT"/>
        </w:rPr>
        <w:t>,</w:t>
      </w:r>
      <w:r w:rsidR="008C6501">
        <w:rPr>
          <w:rFonts w:ascii="Arrus BT Roman" w:hAnsi="Arrus BT Roman"/>
          <w:b/>
          <w:color w:val="6A5B41"/>
          <w:lang w:val="pt-BR" w:eastAsia="pt-PT"/>
        </w:rPr>
        <w:t xml:space="preserve"> </w:t>
      </w:r>
      <w:r w:rsidR="004D274F" w:rsidRPr="0050469B">
        <w:rPr>
          <w:rFonts w:ascii="Arrus BT Roman" w:hAnsi="Arrus BT Roman"/>
          <w:b/>
          <w:color w:val="6A5B41"/>
          <w:lang w:val="pt-BR" w:eastAsia="pt-PT"/>
        </w:rPr>
        <w:t xml:space="preserve">apresentada </w:t>
      </w:r>
      <w:r>
        <w:rPr>
          <w:rFonts w:ascii="Arrus BT Roman" w:hAnsi="Arrus BT Roman"/>
          <w:b/>
          <w:color w:val="6A5B41"/>
          <w:lang w:val="pt-BR" w:eastAsia="pt-PT"/>
        </w:rPr>
        <w:t>ao Departamento de Filosofia, Comunicação e Informação da</w:t>
      </w:r>
      <w:r w:rsidR="004D274F" w:rsidRPr="0050469B">
        <w:rPr>
          <w:rFonts w:ascii="Arrus BT Roman" w:hAnsi="Arrus BT Roman"/>
          <w:b/>
          <w:color w:val="6A5B41"/>
          <w:lang w:val="pt-BR" w:eastAsia="pt-PT"/>
        </w:rPr>
        <w:t xml:space="preserve"> </w:t>
      </w:r>
      <w:r w:rsidR="008C6501">
        <w:rPr>
          <w:rFonts w:ascii="Arrus BT Roman" w:hAnsi="Arrus BT Roman"/>
          <w:b/>
          <w:color w:val="6A5B41"/>
          <w:lang w:val="pt-BR" w:eastAsia="pt-PT"/>
        </w:rPr>
        <w:br/>
      </w:r>
      <w:r w:rsidR="004D274F" w:rsidRPr="0050469B">
        <w:rPr>
          <w:rFonts w:ascii="Arrus BT Roman" w:hAnsi="Arrus BT Roman"/>
          <w:b/>
          <w:color w:val="6A5B41"/>
          <w:lang w:val="pt-BR" w:eastAsia="pt-PT"/>
        </w:rPr>
        <w:t>Faculdade de Letras</w:t>
      </w:r>
      <w:r>
        <w:rPr>
          <w:rFonts w:ascii="Arrus BT Roman" w:hAnsi="Arrus BT Roman"/>
          <w:b/>
          <w:color w:val="6A5B41"/>
          <w:lang w:val="pt-BR" w:eastAsia="pt-PT"/>
        </w:rPr>
        <w:t>.</w:t>
      </w:r>
    </w:p>
    <w:p w14:paraId="5FFC7C5B" w14:textId="77777777" w:rsidR="004D274F" w:rsidRPr="0050469B" w:rsidRDefault="004D274F" w:rsidP="004D274F">
      <w:pPr>
        <w:tabs>
          <w:tab w:val="left" w:pos="1294"/>
        </w:tabs>
        <w:jc w:val="center"/>
        <w:rPr>
          <w:color w:val="6A5B41"/>
          <w:lang w:val="pt-BR"/>
        </w:rPr>
      </w:pPr>
    </w:p>
    <w:p w14:paraId="743B8AD8" w14:textId="6098A1F6" w:rsidR="004D274F" w:rsidRPr="0050469B" w:rsidRDefault="004D274F" w:rsidP="004D274F">
      <w:pPr>
        <w:jc w:val="center"/>
        <w:rPr>
          <w:rFonts w:ascii="Arrus BT Roman" w:hAnsi="Arrus BT Roman"/>
          <w:color w:val="6A5B41"/>
          <w:lang w:val="pt-BR" w:eastAsia="pt-PT"/>
        </w:rPr>
      </w:pPr>
    </w:p>
    <w:p w14:paraId="5A8A406B" w14:textId="04D631D9" w:rsidR="004D274F" w:rsidRPr="0050469B" w:rsidRDefault="004D274F" w:rsidP="004D274F">
      <w:pPr>
        <w:jc w:val="center"/>
        <w:rPr>
          <w:rFonts w:ascii="Arrus BT Roman" w:hAnsi="Arrus BT Roman"/>
          <w:color w:val="6A5B41"/>
          <w:lang w:val="pt-BR" w:eastAsia="pt-PT"/>
        </w:rPr>
      </w:pPr>
    </w:p>
    <w:p w14:paraId="03960C9A" w14:textId="77777777" w:rsidR="003D6043" w:rsidRDefault="003D6043" w:rsidP="00940410">
      <w:pPr>
        <w:jc w:val="center"/>
        <w:rPr>
          <w:rFonts w:ascii="Arrus BT Roman" w:hAnsi="Arrus BT Roman"/>
          <w:color w:val="6A5B41"/>
          <w:sz w:val="32"/>
          <w:szCs w:val="32"/>
          <w:lang w:val="pt-BR" w:eastAsia="pt-PT"/>
        </w:rPr>
      </w:pPr>
    </w:p>
    <w:p w14:paraId="51A53FAA" w14:textId="77777777" w:rsidR="003D6043" w:rsidRDefault="003D6043" w:rsidP="00940410">
      <w:pPr>
        <w:jc w:val="center"/>
        <w:rPr>
          <w:rFonts w:ascii="Arrus BT Roman" w:hAnsi="Arrus BT Roman"/>
          <w:color w:val="6A5B41"/>
          <w:sz w:val="32"/>
          <w:szCs w:val="32"/>
          <w:lang w:val="pt-BR" w:eastAsia="pt-PT"/>
        </w:rPr>
      </w:pPr>
    </w:p>
    <w:p w14:paraId="4F9A44AD" w14:textId="73ECCCDB" w:rsidR="00E71415" w:rsidRPr="0050469B" w:rsidRDefault="004D274F" w:rsidP="00940410">
      <w:pPr>
        <w:jc w:val="center"/>
        <w:rPr>
          <w:rFonts w:ascii="Arrus BT Roman" w:hAnsi="Arrus BT Roman"/>
          <w:color w:val="6A5B41"/>
          <w:sz w:val="32"/>
          <w:szCs w:val="32"/>
          <w:lang w:val="pt-BR" w:eastAsia="pt-PT"/>
        </w:rPr>
        <w:sectPr w:rsidR="00E71415" w:rsidRPr="0050469B" w:rsidSect="008F1E6F">
          <w:headerReference w:type="even" r:id="rId9"/>
          <w:headerReference w:type="default" r:id="rId10"/>
          <w:footerReference w:type="even" r:id="rId11"/>
          <w:headerReference w:type="first" r:id="rId12"/>
          <w:type w:val="continuous"/>
          <w:pgSz w:w="11900" w:h="16820"/>
          <w:pgMar w:top="1440" w:right="1457" w:bottom="1355" w:left="1701" w:header="1701" w:footer="1701" w:gutter="0"/>
          <w:cols w:space="496"/>
          <w:docGrid w:linePitch="360"/>
        </w:sectPr>
      </w:pPr>
      <w:r w:rsidRPr="0050469B">
        <w:rPr>
          <w:rFonts w:ascii="Arrus BT Roman" w:hAnsi="Arrus BT Roman"/>
          <w:color w:val="6A5B41"/>
          <w:sz w:val="32"/>
          <w:szCs w:val="32"/>
          <w:lang w:val="pt-BR" w:eastAsia="pt-PT"/>
        </w:rPr>
        <w:t>Mês de 20</w:t>
      </w:r>
      <w:r w:rsidRPr="0050469B">
        <w:rPr>
          <w:noProof/>
          <w:color w:val="6A5B41"/>
          <w:lang w:val="pt-BR" w:eastAsia="pt-BR"/>
        </w:rPr>
        <w:drawing>
          <wp:anchor distT="0" distB="0" distL="114300" distR="114300" simplePos="0" relativeHeight="251722752" behindDoc="1" locked="0" layoutInCell="1" allowOverlap="1" wp14:anchorId="2E6623B0" wp14:editId="0A25AEAD">
            <wp:simplePos x="0" y="0"/>
            <wp:positionH relativeFrom="column">
              <wp:posOffset>-1672814</wp:posOffset>
            </wp:positionH>
            <wp:positionV relativeFrom="paragraph">
              <wp:posOffset>4939479</wp:posOffset>
            </wp:positionV>
            <wp:extent cx="252730" cy="1800860"/>
            <wp:effectExtent l="0" t="0" r="1270" b="2540"/>
            <wp:wrapNone/>
            <wp:docPr id="3" name="Imagem 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rcaL-Mtr.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2730" cy="1800860"/>
                    </a:xfrm>
                    <a:prstGeom prst="rect">
                      <a:avLst/>
                    </a:prstGeom>
                  </pic:spPr>
                </pic:pic>
              </a:graphicData>
            </a:graphic>
          </wp:anchor>
        </w:drawing>
      </w:r>
      <w:r w:rsidR="006B6BAC">
        <w:rPr>
          <w:rFonts w:ascii="Arrus BT Roman" w:hAnsi="Arrus BT Roman"/>
          <w:color w:val="6A5B41"/>
          <w:sz w:val="32"/>
          <w:szCs w:val="32"/>
          <w:lang w:val="pt-BR" w:eastAsia="pt-PT"/>
        </w:rPr>
        <w:t>2</w:t>
      </w:r>
      <w:r w:rsidR="00C85429">
        <w:rPr>
          <w:rFonts w:ascii="Arrus BT Roman" w:hAnsi="Arrus BT Roman"/>
          <w:color w:val="6A5B41"/>
          <w:sz w:val="32"/>
          <w:szCs w:val="32"/>
          <w:lang w:val="pt-BR" w:eastAsia="pt-PT"/>
        </w:rPr>
        <w:t>1</w:t>
      </w:r>
    </w:p>
    <w:p w14:paraId="52FD9CD0" w14:textId="49437FE4" w:rsidR="00E71415" w:rsidRPr="0050469B" w:rsidRDefault="00E71415" w:rsidP="00703358">
      <w:pPr>
        <w:tabs>
          <w:tab w:val="left" w:pos="439"/>
        </w:tabs>
        <w:rPr>
          <w:color w:val="6A5B41"/>
          <w:lang w:val="pt-BR"/>
        </w:rPr>
      </w:pPr>
    </w:p>
    <w:p w14:paraId="594D446C" w14:textId="77777777" w:rsidR="00D740F5" w:rsidRPr="0050469B" w:rsidRDefault="00D740F5" w:rsidP="00703358">
      <w:pPr>
        <w:tabs>
          <w:tab w:val="left" w:pos="439"/>
        </w:tabs>
        <w:rPr>
          <w:color w:val="6A5B41"/>
          <w:lang w:val="pt-BR"/>
        </w:rPr>
      </w:pPr>
    </w:p>
    <w:p w14:paraId="3323D36E" w14:textId="7AC7F25C" w:rsidR="00D740F5" w:rsidRPr="0050469B" w:rsidRDefault="00D740F5">
      <w:pPr>
        <w:rPr>
          <w:color w:val="6A5B41"/>
          <w:lang w:val="pt-BR"/>
        </w:rPr>
      </w:pPr>
      <w:r w:rsidRPr="0050469B">
        <w:rPr>
          <w:color w:val="6A5B41"/>
          <w:lang w:val="pt-BR"/>
        </w:rPr>
        <w:br w:type="page"/>
      </w:r>
    </w:p>
    <w:p w14:paraId="4A7A8FE6" w14:textId="58FF0A3C" w:rsidR="008D64CF" w:rsidRPr="00092C54" w:rsidRDefault="00092C54" w:rsidP="00092C54">
      <w:pPr>
        <w:widowControl w:val="0"/>
        <w:autoSpaceDE w:val="0"/>
        <w:autoSpaceDN w:val="0"/>
        <w:adjustRightInd w:val="0"/>
        <w:spacing w:after="240"/>
        <w:jc w:val="center"/>
        <w:rPr>
          <w:rFonts w:ascii="Gill Sans MT" w:hAnsi="Gill Sans MT" w:cs="Times"/>
          <w:b/>
          <w:color w:val="000000"/>
          <w:sz w:val="40"/>
          <w:szCs w:val="40"/>
          <w:lang w:val="pt-BR"/>
        </w:rPr>
      </w:pPr>
      <w:bookmarkStart w:id="0" w:name="_Toc536427985"/>
      <w:bookmarkStart w:id="1" w:name="_Toc536428082"/>
      <w:bookmarkStart w:id="2" w:name="OLE_LINK410"/>
      <w:bookmarkStart w:id="3" w:name="OLE_LINK437"/>
      <w:bookmarkStart w:id="4" w:name="_Hlk527095216"/>
      <w:bookmarkStart w:id="5" w:name="_Hlk527094988"/>
      <w:r w:rsidRPr="00092C54">
        <w:rPr>
          <w:rFonts w:ascii="Gill Sans MT" w:hAnsi="Gill Sans MT" w:cs="Times"/>
          <w:b/>
          <w:color w:val="000000"/>
          <w:sz w:val="40"/>
          <w:szCs w:val="40"/>
          <w:lang w:val="pt-BR"/>
        </w:rPr>
        <w:lastRenderedPageBreak/>
        <w:t xml:space="preserve">Faculdade de Letras da </w:t>
      </w:r>
      <w:r>
        <w:rPr>
          <w:rFonts w:ascii="Gill Sans MT" w:hAnsi="Gill Sans MT" w:cs="Times"/>
          <w:b/>
          <w:color w:val="000000"/>
          <w:sz w:val="40"/>
          <w:szCs w:val="40"/>
          <w:lang w:val="pt-BR"/>
        </w:rPr>
        <w:br/>
      </w:r>
      <w:r w:rsidRPr="00092C54">
        <w:rPr>
          <w:rFonts w:ascii="Gill Sans MT" w:hAnsi="Gill Sans MT" w:cs="Times"/>
          <w:b/>
          <w:color w:val="000000"/>
          <w:sz w:val="40"/>
          <w:szCs w:val="40"/>
          <w:lang w:val="pt-BR"/>
        </w:rPr>
        <w:t>Universidade de Coimbra</w:t>
      </w:r>
    </w:p>
    <w:p w14:paraId="560D8B1F" w14:textId="5ED17E12" w:rsidR="008D64CF" w:rsidRPr="0050469B" w:rsidRDefault="008D64CF" w:rsidP="009A1BF5">
      <w:pPr>
        <w:widowControl w:val="0"/>
        <w:autoSpaceDE w:val="0"/>
        <w:autoSpaceDN w:val="0"/>
        <w:adjustRightInd w:val="0"/>
        <w:jc w:val="center"/>
        <w:rPr>
          <w:rFonts w:ascii="Gill Sans MT" w:hAnsi="Gill Sans MT" w:cs="Times"/>
          <w:b/>
          <w:color w:val="000000"/>
          <w:sz w:val="32"/>
          <w:szCs w:val="32"/>
          <w:lang w:val="pt-BR"/>
        </w:rPr>
      </w:pPr>
      <w:bookmarkStart w:id="6" w:name="OLE_LINK1139"/>
      <w:bookmarkStart w:id="7" w:name="OLE_LINK1140"/>
      <w:bookmarkStart w:id="8" w:name="OLE_LINK1189"/>
      <w:bookmarkStart w:id="9" w:name="OLE_LINK1190"/>
      <w:bookmarkStart w:id="10" w:name="OLE_LINK1210"/>
    </w:p>
    <w:bookmarkEnd w:id="6"/>
    <w:bookmarkEnd w:id="7"/>
    <w:p w14:paraId="40ABFDFF" w14:textId="2B36FC4E" w:rsidR="009A1BF5" w:rsidRDefault="009A1BF5" w:rsidP="009A1BF5">
      <w:pPr>
        <w:widowControl w:val="0"/>
        <w:autoSpaceDE w:val="0"/>
        <w:autoSpaceDN w:val="0"/>
        <w:adjustRightInd w:val="0"/>
        <w:contextualSpacing/>
        <w:jc w:val="center"/>
        <w:rPr>
          <w:rFonts w:ascii="Gill Sans MT" w:hAnsi="Gill Sans MT" w:cs="Times"/>
          <w:b/>
          <w:color w:val="000000"/>
          <w:sz w:val="40"/>
          <w:szCs w:val="40"/>
          <w:lang w:val="pt-BR"/>
        </w:rPr>
      </w:pPr>
    </w:p>
    <w:p w14:paraId="777A0430" w14:textId="77777777" w:rsidR="00C56DC0" w:rsidRPr="0050469B" w:rsidRDefault="00C56DC0" w:rsidP="009A1BF5">
      <w:pPr>
        <w:widowControl w:val="0"/>
        <w:autoSpaceDE w:val="0"/>
        <w:autoSpaceDN w:val="0"/>
        <w:adjustRightInd w:val="0"/>
        <w:contextualSpacing/>
        <w:jc w:val="center"/>
        <w:rPr>
          <w:rFonts w:ascii="Gill Sans MT" w:hAnsi="Gill Sans MT" w:cs="Times"/>
          <w:b/>
          <w:color w:val="000000"/>
          <w:sz w:val="40"/>
          <w:szCs w:val="40"/>
          <w:lang w:val="pt-BR"/>
        </w:rPr>
      </w:pPr>
    </w:p>
    <w:p w14:paraId="6EC02E52" w14:textId="524F20D9" w:rsidR="008D64CF" w:rsidRPr="0050469B" w:rsidRDefault="00842761" w:rsidP="00626170">
      <w:pPr>
        <w:widowControl w:val="0"/>
        <w:autoSpaceDE w:val="0"/>
        <w:autoSpaceDN w:val="0"/>
        <w:adjustRightInd w:val="0"/>
        <w:contextualSpacing/>
        <w:jc w:val="center"/>
        <w:rPr>
          <w:rFonts w:ascii="Gill Sans MT" w:hAnsi="Gill Sans MT" w:cs="Times"/>
          <w:b/>
          <w:color w:val="000000"/>
          <w:sz w:val="40"/>
          <w:szCs w:val="40"/>
          <w:lang w:val="pt-BR"/>
        </w:rPr>
      </w:pPr>
      <w:r w:rsidRPr="0050469B">
        <w:rPr>
          <w:rFonts w:ascii="Gill Sans MT" w:hAnsi="Gill Sans MT" w:cs="Times"/>
          <w:b/>
          <w:color w:val="000000"/>
          <w:sz w:val="40"/>
          <w:szCs w:val="40"/>
          <w:lang w:val="pt-BR"/>
        </w:rPr>
        <w:t>O Contexto da Prova de Conceito</w:t>
      </w:r>
      <w:r w:rsidR="008D64CF" w:rsidRPr="0050469B">
        <w:rPr>
          <w:rFonts w:ascii="Gill Sans MT" w:hAnsi="Gill Sans MT" w:cs="Times"/>
          <w:b/>
          <w:color w:val="000000"/>
          <w:sz w:val="40"/>
          <w:szCs w:val="40"/>
          <w:lang w:val="pt-BR"/>
        </w:rPr>
        <w:t>:</w:t>
      </w:r>
      <w:r w:rsidR="002D1A3B" w:rsidRPr="0050469B">
        <w:rPr>
          <w:rFonts w:ascii="Gill Sans MT" w:hAnsi="Gill Sans MT" w:cs="Times"/>
          <w:b/>
          <w:color w:val="000000"/>
          <w:sz w:val="40"/>
          <w:szCs w:val="40"/>
          <w:lang w:val="pt-BR"/>
        </w:rPr>
        <w:t xml:space="preserve"> </w:t>
      </w:r>
      <w:r w:rsidRPr="0050469B">
        <w:rPr>
          <w:rFonts w:ascii="Gill Sans MT" w:hAnsi="Gill Sans MT" w:cs="Times"/>
          <w:b/>
          <w:color w:val="000000"/>
          <w:sz w:val="40"/>
          <w:szCs w:val="40"/>
          <w:lang w:val="pt-BR"/>
        </w:rPr>
        <w:br/>
        <w:t xml:space="preserve">suas </w:t>
      </w:r>
      <w:bookmarkEnd w:id="8"/>
      <w:bookmarkEnd w:id="9"/>
      <w:bookmarkEnd w:id="10"/>
      <w:r w:rsidRPr="0050469B">
        <w:rPr>
          <w:rFonts w:ascii="Gill Sans MT" w:hAnsi="Gill Sans MT" w:cs="Times"/>
          <w:b/>
          <w:color w:val="000000"/>
          <w:sz w:val="40"/>
          <w:szCs w:val="40"/>
          <w:lang w:val="pt-BR"/>
        </w:rPr>
        <w:t>práticas, um modelo conceitual-relacional, e suas redes de conhecimento</w:t>
      </w:r>
    </w:p>
    <w:p w14:paraId="17B6738C" w14:textId="6B828816" w:rsidR="00626170" w:rsidRPr="0050469B" w:rsidRDefault="00626170" w:rsidP="009A1BF5">
      <w:pPr>
        <w:widowControl w:val="0"/>
        <w:autoSpaceDE w:val="0"/>
        <w:autoSpaceDN w:val="0"/>
        <w:adjustRightInd w:val="0"/>
        <w:jc w:val="center"/>
        <w:rPr>
          <w:rFonts w:ascii="Gill Sans MT" w:hAnsi="Gill Sans MT" w:cs="Times"/>
          <w:color w:val="000000"/>
          <w:sz w:val="36"/>
          <w:szCs w:val="36"/>
          <w:lang w:val="pt-BR"/>
        </w:rPr>
      </w:pPr>
    </w:p>
    <w:p w14:paraId="54152FA4" w14:textId="77777777" w:rsidR="00092C54" w:rsidRDefault="00092C54" w:rsidP="009A1BF5">
      <w:pPr>
        <w:widowControl w:val="0"/>
        <w:autoSpaceDE w:val="0"/>
        <w:autoSpaceDN w:val="0"/>
        <w:adjustRightInd w:val="0"/>
        <w:jc w:val="center"/>
        <w:rPr>
          <w:rFonts w:ascii="Gill Sans MT" w:hAnsi="Gill Sans MT" w:cs="Times"/>
          <w:color w:val="000000"/>
          <w:sz w:val="36"/>
          <w:szCs w:val="36"/>
          <w:lang w:val="pt-BR"/>
        </w:rPr>
      </w:pPr>
    </w:p>
    <w:p w14:paraId="39346C99" w14:textId="660910C1" w:rsidR="00C56DC0" w:rsidRDefault="00C56DC0" w:rsidP="009A1BF5">
      <w:pPr>
        <w:widowControl w:val="0"/>
        <w:autoSpaceDE w:val="0"/>
        <w:autoSpaceDN w:val="0"/>
        <w:adjustRightInd w:val="0"/>
        <w:jc w:val="center"/>
        <w:rPr>
          <w:rFonts w:ascii="Gill Sans MT" w:hAnsi="Gill Sans MT" w:cs="Times"/>
          <w:color w:val="000000"/>
          <w:sz w:val="36"/>
          <w:szCs w:val="36"/>
          <w:lang w:val="pt-BR"/>
        </w:rPr>
      </w:pPr>
    </w:p>
    <w:p w14:paraId="04D4A5D7" w14:textId="77777777" w:rsidR="008C6501" w:rsidRDefault="008C6501" w:rsidP="009A1BF5">
      <w:pPr>
        <w:widowControl w:val="0"/>
        <w:autoSpaceDE w:val="0"/>
        <w:autoSpaceDN w:val="0"/>
        <w:adjustRightInd w:val="0"/>
        <w:jc w:val="center"/>
        <w:rPr>
          <w:rFonts w:ascii="Gill Sans MT" w:hAnsi="Gill Sans MT" w:cs="Times"/>
          <w:color w:val="000000"/>
          <w:sz w:val="36"/>
          <w:szCs w:val="36"/>
          <w:lang w:val="pt-BR"/>
        </w:rPr>
      </w:pPr>
    </w:p>
    <w:p w14:paraId="5A74C33A" w14:textId="545E1ABB" w:rsidR="008D64CF" w:rsidRPr="0050469B" w:rsidRDefault="008D64CF" w:rsidP="009A1BF5">
      <w:pPr>
        <w:widowControl w:val="0"/>
        <w:autoSpaceDE w:val="0"/>
        <w:autoSpaceDN w:val="0"/>
        <w:adjustRightInd w:val="0"/>
        <w:jc w:val="center"/>
        <w:rPr>
          <w:rFonts w:ascii="Gill Sans MT" w:hAnsi="Gill Sans MT" w:cs="Times"/>
          <w:color w:val="000000"/>
          <w:sz w:val="36"/>
          <w:szCs w:val="36"/>
          <w:lang w:val="pt-BR"/>
        </w:rPr>
      </w:pPr>
      <w:r w:rsidRPr="0050469B">
        <w:rPr>
          <w:rFonts w:ascii="Gill Sans MT" w:hAnsi="Gill Sans MT" w:cs="Times"/>
          <w:color w:val="000000"/>
          <w:sz w:val="36"/>
          <w:szCs w:val="36"/>
          <w:lang w:val="pt-BR"/>
        </w:rPr>
        <w:t>Antônio José Rodrigues Net</w:t>
      </w:r>
      <w:r w:rsidR="00034EC6" w:rsidRPr="0050469B">
        <w:rPr>
          <w:rFonts w:ascii="Gill Sans MT" w:hAnsi="Gill Sans MT" w:cs="Times"/>
          <w:color w:val="000000"/>
          <w:sz w:val="36"/>
          <w:szCs w:val="36"/>
          <w:lang w:val="pt-BR"/>
        </w:rPr>
        <w:t>o</w:t>
      </w:r>
    </w:p>
    <w:p w14:paraId="67661A7E" w14:textId="22076D60" w:rsidR="008D64CF" w:rsidRPr="0050469B" w:rsidRDefault="008D64CF" w:rsidP="009A1BF5">
      <w:pPr>
        <w:widowControl w:val="0"/>
        <w:autoSpaceDE w:val="0"/>
        <w:autoSpaceDN w:val="0"/>
        <w:adjustRightInd w:val="0"/>
        <w:rPr>
          <w:rFonts w:ascii="Gill Sans MT" w:hAnsi="Gill Sans MT" w:cs="Times"/>
          <w:color w:val="000000"/>
          <w:sz w:val="28"/>
          <w:szCs w:val="28"/>
        </w:rPr>
      </w:pPr>
    </w:p>
    <w:p w14:paraId="76848137" w14:textId="77777777" w:rsidR="00C56DC0" w:rsidRDefault="00C56DC0" w:rsidP="00092C54">
      <w:pPr>
        <w:spacing w:before="100" w:beforeAutospacing="1" w:after="100" w:afterAutospacing="1" w:line="360" w:lineRule="auto"/>
        <w:jc w:val="both"/>
        <w:rPr>
          <w:rFonts w:ascii="Gill Sans MT" w:hAnsi="Gill Sans MT"/>
          <w:sz w:val="22"/>
          <w:szCs w:val="22"/>
        </w:rPr>
      </w:pPr>
    </w:p>
    <w:p w14:paraId="6028F6A0" w14:textId="0A22DCFD" w:rsidR="00092C54" w:rsidRPr="00092C54" w:rsidRDefault="00092C54" w:rsidP="00092C54">
      <w:pPr>
        <w:spacing w:before="100" w:beforeAutospacing="1" w:after="100" w:afterAutospacing="1" w:line="360" w:lineRule="auto"/>
        <w:jc w:val="both"/>
        <w:rPr>
          <w:rFonts w:ascii="Gill Sans MT" w:hAnsi="Gill Sans MT"/>
        </w:rPr>
      </w:pPr>
      <w:proofErr w:type="spellStart"/>
      <w:r w:rsidRPr="00092C54">
        <w:rPr>
          <w:rFonts w:ascii="Gill Sans MT" w:hAnsi="Gill Sans MT"/>
          <w:sz w:val="22"/>
          <w:szCs w:val="22"/>
        </w:rPr>
        <w:t>Tese</w:t>
      </w:r>
      <w:proofErr w:type="spellEnd"/>
      <w:r w:rsidRPr="00092C54">
        <w:rPr>
          <w:rFonts w:ascii="Gill Sans MT" w:hAnsi="Gill Sans MT"/>
          <w:sz w:val="22"/>
          <w:szCs w:val="22"/>
        </w:rPr>
        <w:t xml:space="preserve"> de </w:t>
      </w:r>
      <w:proofErr w:type="spellStart"/>
      <w:r w:rsidRPr="00092C54">
        <w:rPr>
          <w:rFonts w:ascii="Gill Sans MT" w:hAnsi="Gill Sans MT"/>
          <w:sz w:val="22"/>
          <w:szCs w:val="22"/>
        </w:rPr>
        <w:t>Doutoramento</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na</w:t>
      </w:r>
      <w:proofErr w:type="spellEnd"/>
      <w:r w:rsidRPr="00092C54">
        <w:rPr>
          <w:rFonts w:ascii="Gill Sans MT" w:hAnsi="Gill Sans MT"/>
          <w:sz w:val="22"/>
          <w:szCs w:val="22"/>
        </w:rPr>
        <w:t xml:space="preserve"> </w:t>
      </w:r>
      <w:proofErr w:type="spellStart"/>
      <w:r>
        <w:rPr>
          <w:rFonts w:ascii="Gill Sans MT" w:hAnsi="Gill Sans MT"/>
          <w:sz w:val="22"/>
          <w:szCs w:val="22"/>
        </w:rPr>
        <w:t>á</w:t>
      </w:r>
      <w:r w:rsidRPr="00092C54">
        <w:rPr>
          <w:rFonts w:ascii="Gill Sans MT" w:hAnsi="Gill Sans MT"/>
          <w:sz w:val="22"/>
          <w:szCs w:val="22"/>
        </w:rPr>
        <w:t>rea</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cient</w:t>
      </w:r>
      <w:r>
        <w:rPr>
          <w:rFonts w:ascii="Gill Sans MT" w:hAnsi="Gill Sans MT"/>
          <w:sz w:val="22"/>
          <w:szCs w:val="22"/>
        </w:rPr>
        <w:t>í</w:t>
      </w:r>
      <w:r w:rsidRPr="00092C54">
        <w:rPr>
          <w:rFonts w:ascii="Gill Sans MT" w:hAnsi="Gill Sans MT"/>
          <w:sz w:val="22"/>
          <w:szCs w:val="22"/>
        </w:rPr>
        <w:t>fica</w:t>
      </w:r>
      <w:proofErr w:type="spellEnd"/>
      <w:r w:rsidRPr="00092C54">
        <w:rPr>
          <w:rFonts w:ascii="Gill Sans MT" w:hAnsi="Gill Sans MT"/>
          <w:sz w:val="22"/>
          <w:szCs w:val="22"/>
        </w:rPr>
        <w:t xml:space="preserve"> de </w:t>
      </w:r>
      <w:proofErr w:type="spellStart"/>
      <w:r w:rsidRPr="00092C54">
        <w:rPr>
          <w:rFonts w:ascii="Gill Sans MT" w:hAnsi="Gill Sans MT"/>
          <w:sz w:val="22"/>
          <w:szCs w:val="22"/>
        </w:rPr>
        <w:t>Ci</w:t>
      </w:r>
      <w:r>
        <w:rPr>
          <w:rFonts w:ascii="Gill Sans MT" w:hAnsi="Gill Sans MT"/>
          <w:sz w:val="22"/>
          <w:szCs w:val="22"/>
        </w:rPr>
        <w:t>ê</w:t>
      </w:r>
      <w:r w:rsidRPr="00092C54">
        <w:rPr>
          <w:rFonts w:ascii="Gill Sans MT" w:hAnsi="Gill Sans MT"/>
          <w:sz w:val="22"/>
          <w:szCs w:val="22"/>
        </w:rPr>
        <w:t>ncia</w:t>
      </w:r>
      <w:proofErr w:type="spellEnd"/>
      <w:r w:rsidRPr="00092C54">
        <w:rPr>
          <w:rFonts w:ascii="Gill Sans MT" w:hAnsi="Gill Sans MT"/>
          <w:sz w:val="22"/>
          <w:szCs w:val="22"/>
        </w:rPr>
        <w:t xml:space="preserve"> da </w:t>
      </w:r>
      <w:proofErr w:type="spellStart"/>
      <w:r w:rsidRPr="00092C54">
        <w:rPr>
          <w:rFonts w:ascii="Gill Sans MT" w:hAnsi="Gill Sans MT"/>
          <w:sz w:val="22"/>
          <w:szCs w:val="22"/>
        </w:rPr>
        <w:t>Informac</w:t>
      </w:r>
      <w:r w:rsidRPr="00092C54">
        <w:rPr>
          <w:rFonts w:ascii="Arial" w:hAnsi="Arial" w:cs="Arial"/>
          <w:sz w:val="22"/>
          <w:szCs w:val="22"/>
        </w:rPr>
        <w:t>̧</w:t>
      </w:r>
      <w:r w:rsidRPr="00092C54">
        <w:rPr>
          <w:rFonts w:ascii="Gill Sans MT" w:hAnsi="Gill Sans MT" w:cs="Arial"/>
          <w:sz w:val="22"/>
          <w:szCs w:val="22"/>
        </w:rPr>
        <w:t>ão</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orientada</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pel</w:t>
      </w:r>
      <w:r>
        <w:rPr>
          <w:rFonts w:ascii="Gill Sans MT" w:hAnsi="Gill Sans MT"/>
          <w:sz w:val="22"/>
          <w:szCs w:val="22"/>
        </w:rPr>
        <w:t>o</w:t>
      </w:r>
      <w:proofErr w:type="spellEnd"/>
      <w:r>
        <w:rPr>
          <w:rFonts w:ascii="Gill Sans MT" w:hAnsi="Gill Sans MT"/>
          <w:sz w:val="22"/>
          <w:szCs w:val="22"/>
        </w:rPr>
        <w:t xml:space="preserve"> Professor </w:t>
      </w:r>
      <w:proofErr w:type="spellStart"/>
      <w:r>
        <w:rPr>
          <w:rFonts w:ascii="Gill Sans MT" w:hAnsi="Gill Sans MT"/>
          <w:sz w:val="22"/>
          <w:szCs w:val="22"/>
        </w:rPr>
        <w:t>Doutor</w:t>
      </w:r>
      <w:proofErr w:type="spellEnd"/>
      <w:r>
        <w:rPr>
          <w:rFonts w:ascii="Gill Sans MT" w:hAnsi="Gill Sans MT"/>
          <w:sz w:val="22"/>
          <w:szCs w:val="22"/>
        </w:rPr>
        <w:t xml:space="preserve"> Licínio Gomes Roque e pela</w:t>
      </w:r>
      <w:r w:rsidRPr="00092C54">
        <w:rPr>
          <w:rFonts w:ascii="Gill Sans MT" w:hAnsi="Gill Sans MT"/>
          <w:sz w:val="22"/>
          <w:szCs w:val="22"/>
        </w:rPr>
        <w:t xml:space="preserve"> </w:t>
      </w:r>
      <w:proofErr w:type="spellStart"/>
      <w:r w:rsidRPr="00092C54">
        <w:rPr>
          <w:rFonts w:ascii="Gill Sans MT" w:hAnsi="Gill Sans MT"/>
          <w:sz w:val="22"/>
          <w:szCs w:val="22"/>
        </w:rPr>
        <w:t>Professora</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Doutora</w:t>
      </w:r>
      <w:proofErr w:type="spellEnd"/>
      <w:r w:rsidRPr="00092C54">
        <w:rPr>
          <w:rFonts w:ascii="Gill Sans MT" w:hAnsi="Gill Sans MT"/>
          <w:sz w:val="22"/>
          <w:szCs w:val="22"/>
        </w:rPr>
        <w:t xml:space="preserve"> Maria Manuel Lopes de Figueiredo Costa Marques Borges, </w:t>
      </w:r>
      <w:proofErr w:type="spellStart"/>
      <w:r w:rsidRPr="00092C54">
        <w:rPr>
          <w:rFonts w:ascii="Gill Sans MT" w:hAnsi="Gill Sans MT"/>
          <w:sz w:val="22"/>
          <w:szCs w:val="22"/>
        </w:rPr>
        <w:t>apresentada</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ao</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Departamento</w:t>
      </w:r>
      <w:proofErr w:type="spellEnd"/>
      <w:r w:rsidRPr="00092C54">
        <w:rPr>
          <w:rFonts w:ascii="Gill Sans MT" w:hAnsi="Gill Sans MT"/>
          <w:sz w:val="22"/>
          <w:szCs w:val="22"/>
        </w:rPr>
        <w:t xml:space="preserve"> de </w:t>
      </w:r>
      <w:proofErr w:type="spellStart"/>
      <w:r w:rsidRPr="00092C54">
        <w:rPr>
          <w:rFonts w:ascii="Gill Sans MT" w:hAnsi="Gill Sans MT"/>
          <w:sz w:val="22"/>
          <w:szCs w:val="22"/>
        </w:rPr>
        <w:t>Filosofia</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Comunica</w:t>
      </w:r>
      <w:r>
        <w:rPr>
          <w:rFonts w:ascii="Gill Sans MT" w:hAnsi="Gill Sans MT"/>
          <w:sz w:val="22"/>
          <w:szCs w:val="22"/>
        </w:rPr>
        <w:t>çã</w:t>
      </w:r>
      <w:r w:rsidRPr="00092C54">
        <w:rPr>
          <w:rFonts w:ascii="Gill Sans MT" w:hAnsi="Gill Sans MT"/>
          <w:sz w:val="22"/>
          <w:szCs w:val="22"/>
        </w:rPr>
        <w:t>o</w:t>
      </w:r>
      <w:proofErr w:type="spellEnd"/>
      <w:r w:rsidRPr="00092C54">
        <w:rPr>
          <w:rFonts w:ascii="Gill Sans MT" w:hAnsi="Gill Sans MT"/>
          <w:sz w:val="22"/>
          <w:szCs w:val="22"/>
        </w:rPr>
        <w:t xml:space="preserve"> e </w:t>
      </w:r>
      <w:proofErr w:type="spellStart"/>
      <w:r w:rsidRPr="00092C54">
        <w:rPr>
          <w:rFonts w:ascii="Gill Sans MT" w:hAnsi="Gill Sans MT"/>
          <w:sz w:val="22"/>
          <w:szCs w:val="22"/>
        </w:rPr>
        <w:t>Informac</w:t>
      </w:r>
      <w:r w:rsidRPr="00092C54">
        <w:rPr>
          <w:rFonts w:ascii="Arial" w:hAnsi="Arial" w:cs="Arial"/>
          <w:sz w:val="22"/>
          <w:szCs w:val="22"/>
        </w:rPr>
        <w:t>̧</w:t>
      </w:r>
      <w:r>
        <w:rPr>
          <w:rFonts w:ascii="Gill Sans MT" w:hAnsi="Gill Sans MT"/>
          <w:sz w:val="22"/>
          <w:szCs w:val="22"/>
        </w:rPr>
        <w:t>ão</w:t>
      </w:r>
      <w:proofErr w:type="spellEnd"/>
      <w:r w:rsidRPr="00092C54">
        <w:rPr>
          <w:rFonts w:ascii="Gill Sans MT" w:hAnsi="Gill Sans MT"/>
          <w:sz w:val="22"/>
          <w:szCs w:val="22"/>
        </w:rPr>
        <w:t xml:space="preserve"> da </w:t>
      </w:r>
      <w:proofErr w:type="spellStart"/>
      <w:r w:rsidRPr="00092C54">
        <w:rPr>
          <w:rFonts w:ascii="Gill Sans MT" w:hAnsi="Gill Sans MT"/>
          <w:sz w:val="22"/>
          <w:szCs w:val="22"/>
        </w:rPr>
        <w:t>Faculdade</w:t>
      </w:r>
      <w:proofErr w:type="spellEnd"/>
      <w:r w:rsidRPr="00092C54">
        <w:rPr>
          <w:rFonts w:ascii="Gill Sans MT" w:hAnsi="Gill Sans MT"/>
          <w:sz w:val="22"/>
          <w:szCs w:val="22"/>
        </w:rPr>
        <w:t xml:space="preserve"> de </w:t>
      </w:r>
      <w:proofErr w:type="spellStart"/>
      <w:r w:rsidRPr="00092C54">
        <w:rPr>
          <w:rFonts w:ascii="Gill Sans MT" w:hAnsi="Gill Sans MT"/>
          <w:sz w:val="22"/>
          <w:szCs w:val="22"/>
        </w:rPr>
        <w:t>Letras</w:t>
      </w:r>
      <w:proofErr w:type="spellEnd"/>
      <w:r w:rsidRPr="00092C54">
        <w:rPr>
          <w:rFonts w:ascii="Gill Sans MT" w:hAnsi="Gill Sans MT"/>
          <w:sz w:val="22"/>
          <w:szCs w:val="22"/>
        </w:rPr>
        <w:t xml:space="preserve"> da Universidade de Coimbra. </w:t>
      </w:r>
    </w:p>
    <w:p w14:paraId="52722AED" w14:textId="77777777" w:rsidR="00626170" w:rsidRPr="0050469B" w:rsidRDefault="00626170" w:rsidP="009A1BF5">
      <w:pPr>
        <w:widowControl w:val="0"/>
        <w:autoSpaceDE w:val="0"/>
        <w:autoSpaceDN w:val="0"/>
        <w:adjustRightInd w:val="0"/>
        <w:rPr>
          <w:rFonts w:ascii="Gill Sans MT" w:hAnsi="Gill Sans MT" w:cs="Times"/>
          <w:color w:val="000000"/>
          <w:sz w:val="32"/>
          <w:szCs w:val="32"/>
          <w:lang w:val="pt-BR"/>
        </w:rPr>
      </w:pPr>
    </w:p>
    <w:p w14:paraId="31A42353" w14:textId="77777777" w:rsidR="00092C54" w:rsidRDefault="00092C54" w:rsidP="00092C54">
      <w:pPr>
        <w:widowControl w:val="0"/>
        <w:autoSpaceDE w:val="0"/>
        <w:autoSpaceDN w:val="0"/>
        <w:adjustRightInd w:val="0"/>
        <w:jc w:val="center"/>
        <w:rPr>
          <w:rFonts w:ascii="Gill Sans MT" w:hAnsi="Gill Sans MT" w:cs="Times"/>
          <w:color w:val="000000"/>
          <w:lang w:val="pt-BR"/>
        </w:rPr>
      </w:pPr>
    </w:p>
    <w:p w14:paraId="18A165E2" w14:textId="00EBFED3" w:rsidR="008D64CF" w:rsidRPr="00092C54" w:rsidRDefault="008D64CF" w:rsidP="00092C54">
      <w:pPr>
        <w:widowControl w:val="0"/>
        <w:autoSpaceDE w:val="0"/>
        <w:autoSpaceDN w:val="0"/>
        <w:adjustRightInd w:val="0"/>
        <w:jc w:val="center"/>
        <w:rPr>
          <w:rFonts w:ascii="Gill Sans MT" w:hAnsi="Gill Sans MT" w:cs="Times"/>
          <w:color w:val="000000"/>
          <w:lang w:val="pt-BR"/>
        </w:rPr>
      </w:pPr>
      <w:r w:rsidRPr="00092C54">
        <w:rPr>
          <w:rFonts w:ascii="Gill Sans MT" w:hAnsi="Gill Sans MT" w:cs="Times"/>
          <w:color w:val="000000"/>
          <w:lang w:val="pt-BR"/>
        </w:rPr>
        <w:t>Dia de mês de 202</w:t>
      </w:r>
      <w:r w:rsidR="007B6612" w:rsidRPr="00092C54">
        <w:rPr>
          <w:rFonts w:ascii="Gill Sans MT" w:hAnsi="Gill Sans MT" w:cs="Times"/>
          <w:color w:val="000000"/>
          <w:lang w:val="pt-BR"/>
        </w:rPr>
        <w:t>1</w:t>
      </w:r>
    </w:p>
    <w:p w14:paraId="277FF640" w14:textId="57431CA1" w:rsidR="00DE5770" w:rsidRPr="0050469B" w:rsidRDefault="00DE5770" w:rsidP="00B91133">
      <w:pPr>
        <w:rPr>
          <w:sz w:val="28"/>
          <w:szCs w:val="28"/>
          <w:lang w:val="pt-BR"/>
        </w:rPr>
      </w:pPr>
    </w:p>
    <w:p w14:paraId="4EE902E1" w14:textId="65463CA9" w:rsidR="00477ADF" w:rsidRPr="0050469B" w:rsidRDefault="00477ADF">
      <w:pPr>
        <w:rPr>
          <w:rFonts w:ascii="Gill Sans MT" w:hAnsi="Gill Sans MT" w:cs="Times"/>
          <w:b/>
          <w:color w:val="000000"/>
          <w:sz w:val="28"/>
          <w:szCs w:val="28"/>
          <w:lang w:val="pt-BR"/>
        </w:rPr>
      </w:pPr>
    </w:p>
    <w:p w14:paraId="397A024B" w14:textId="50809FC2" w:rsidR="00DE5770" w:rsidRPr="0050469B" w:rsidRDefault="00092C54" w:rsidP="00B91133">
      <w:pPr>
        <w:rPr>
          <w:rFonts w:ascii="Gill Sans MT" w:hAnsi="Gill Sans MT" w:cs="Times"/>
          <w:b/>
          <w:color w:val="000000"/>
          <w:sz w:val="28"/>
          <w:szCs w:val="28"/>
          <w:lang w:val="pt-BR"/>
        </w:rPr>
      </w:pPr>
      <w:r>
        <w:rPr>
          <w:rFonts w:ascii="Gill Sans MT" w:hAnsi="Gill Sans MT" w:cs="Times"/>
          <w:b/>
          <w:noProof/>
          <w:color w:val="000000"/>
          <w:sz w:val="28"/>
          <w:szCs w:val="28"/>
          <w:lang w:val="pt-BR"/>
        </w:rPr>
        <w:drawing>
          <wp:anchor distT="0" distB="0" distL="114300" distR="114300" simplePos="0" relativeHeight="251723776" behindDoc="0" locked="0" layoutInCell="1" allowOverlap="1" wp14:anchorId="103E71C0" wp14:editId="717DC08C">
            <wp:simplePos x="0" y="0"/>
            <wp:positionH relativeFrom="margin">
              <wp:align>center</wp:align>
            </wp:positionH>
            <wp:positionV relativeFrom="margin">
              <wp:align>bottom</wp:align>
            </wp:positionV>
            <wp:extent cx="2200275" cy="1866900"/>
            <wp:effectExtent l="0" t="0" r="0"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4">
                      <a:extLst>
                        <a:ext uri="{28A0092B-C50C-407E-A947-70E740481C1C}">
                          <a14:useLocalDpi xmlns:a14="http://schemas.microsoft.com/office/drawing/2010/main" val="0"/>
                        </a:ext>
                      </a:extLst>
                    </a:blip>
                    <a:stretch>
                      <a:fillRect/>
                    </a:stretch>
                  </pic:blipFill>
                  <pic:spPr>
                    <a:xfrm>
                      <a:off x="0" y="0"/>
                      <a:ext cx="2200275" cy="1866900"/>
                    </a:xfrm>
                    <a:prstGeom prst="rect">
                      <a:avLst/>
                    </a:prstGeom>
                  </pic:spPr>
                </pic:pic>
              </a:graphicData>
            </a:graphic>
            <wp14:sizeRelH relativeFrom="page">
              <wp14:pctWidth>0</wp14:pctWidth>
            </wp14:sizeRelH>
            <wp14:sizeRelV relativeFrom="page">
              <wp14:pctHeight>0</wp14:pctHeight>
            </wp14:sizeRelV>
          </wp:anchor>
        </w:drawing>
      </w:r>
    </w:p>
    <w:p w14:paraId="5C20449C" w14:textId="769092C4" w:rsidR="00DE5770" w:rsidRPr="0050469B" w:rsidRDefault="00DE5770" w:rsidP="00B91133">
      <w:pPr>
        <w:rPr>
          <w:rFonts w:ascii="Gill Sans MT" w:hAnsi="Gill Sans MT" w:cs="Times"/>
          <w:b/>
          <w:color w:val="000000"/>
          <w:sz w:val="28"/>
          <w:szCs w:val="28"/>
          <w:lang w:val="pt-BR"/>
        </w:rPr>
      </w:pPr>
    </w:p>
    <w:p w14:paraId="5CF4EA77" w14:textId="4EBD555D" w:rsidR="00DE5770" w:rsidRPr="0050469B" w:rsidRDefault="00DE5770" w:rsidP="00B91133">
      <w:pPr>
        <w:rPr>
          <w:rFonts w:ascii="Gill Sans MT" w:hAnsi="Gill Sans MT" w:cs="Times"/>
          <w:b/>
          <w:color w:val="000000"/>
          <w:sz w:val="28"/>
          <w:szCs w:val="28"/>
          <w:lang w:val="pt-BR"/>
        </w:rPr>
      </w:pPr>
    </w:p>
    <w:p w14:paraId="3AD3B03F" w14:textId="77777777" w:rsidR="00DE5770" w:rsidRPr="0050469B" w:rsidRDefault="00DE5770" w:rsidP="00B91133">
      <w:pPr>
        <w:rPr>
          <w:rFonts w:ascii="Gill Sans MT" w:hAnsi="Gill Sans MT" w:cs="Times"/>
          <w:b/>
          <w:color w:val="000000"/>
          <w:sz w:val="28"/>
          <w:szCs w:val="28"/>
          <w:lang w:val="pt-BR"/>
        </w:rPr>
      </w:pPr>
    </w:p>
    <w:p w14:paraId="661D32A2" w14:textId="77777777" w:rsidR="00DE5770" w:rsidRPr="0050469B" w:rsidRDefault="00DE5770" w:rsidP="00B91133">
      <w:pPr>
        <w:rPr>
          <w:rFonts w:ascii="Gill Sans MT" w:hAnsi="Gill Sans MT" w:cs="Times"/>
          <w:b/>
          <w:color w:val="000000"/>
          <w:sz w:val="28"/>
          <w:szCs w:val="28"/>
          <w:lang w:val="pt-BR"/>
        </w:rPr>
      </w:pPr>
    </w:p>
    <w:p w14:paraId="092C5137" w14:textId="77777777" w:rsidR="00DE5770" w:rsidRPr="0050469B" w:rsidRDefault="00DE5770" w:rsidP="00B91133">
      <w:pPr>
        <w:rPr>
          <w:rFonts w:ascii="Gill Sans MT" w:hAnsi="Gill Sans MT" w:cs="Times"/>
          <w:b/>
          <w:color w:val="000000"/>
          <w:sz w:val="28"/>
          <w:szCs w:val="28"/>
          <w:lang w:val="pt-BR"/>
        </w:rPr>
      </w:pPr>
    </w:p>
    <w:p w14:paraId="23FD7909" w14:textId="2D037B1E" w:rsidR="00716E48" w:rsidRPr="0050469B" w:rsidRDefault="00716E48" w:rsidP="00F827AF">
      <w:pPr>
        <w:rPr>
          <w:rFonts w:ascii="Gill Sans MT" w:hAnsi="Gill Sans MT" w:cs="Times"/>
          <w:noProof/>
          <w:color w:val="000000"/>
          <w:sz w:val="38"/>
          <w:szCs w:val="38"/>
        </w:rPr>
      </w:pPr>
      <w:bookmarkStart w:id="11" w:name="_Toc494020"/>
      <w:bookmarkStart w:id="12" w:name="_Toc516671"/>
      <w:bookmarkStart w:id="13" w:name="_Toc517085"/>
      <w:bookmarkStart w:id="14" w:name="_Toc518393"/>
      <w:bookmarkStart w:id="15" w:name="_Toc543760"/>
      <w:bookmarkStart w:id="16" w:name="_Toc859971"/>
      <w:bookmarkStart w:id="17" w:name="_Toc876913"/>
      <w:bookmarkStart w:id="18" w:name="_Toc945403"/>
      <w:bookmarkStart w:id="19" w:name="_Toc1200517"/>
      <w:bookmarkStart w:id="20" w:name="_Toc1200571"/>
      <w:bookmarkStart w:id="21" w:name="_Toc1205757"/>
      <w:bookmarkStart w:id="22" w:name="_Toc1675225"/>
      <w:bookmarkStart w:id="23" w:name="_Toc1683576"/>
      <w:bookmarkStart w:id="24" w:name="_Toc1683660"/>
      <w:bookmarkStart w:id="25" w:name="_Toc1684456"/>
      <w:bookmarkStart w:id="26" w:name="_Toc1852722"/>
      <w:bookmarkStart w:id="27" w:name="_Toc6984553"/>
      <w:bookmarkStart w:id="28" w:name="_Toc6984633"/>
      <w:bookmarkStart w:id="29" w:name="_Toc7185854"/>
      <w:bookmarkStart w:id="30" w:name="_Toc7789907"/>
      <w:bookmarkStart w:id="31" w:name="_Toc8194508"/>
      <w:bookmarkStart w:id="32" w:name="_Toc8284739"/>
      <w:bookmarkStart w:id="33" w:name="_Toc8286666"/>
      <w:bookmarkStart w:id="34" w:name="_Toc8287477"/>
      <w:bookmarkStart w:id="35" w:name="_Toc8802910"/>
      <w:bookmarkStart w:id="36" w:name="_Toc9258371"/>
      <w:bookmarkStart w:id="37" w:name="_Toc9265840"/>
      <w:bookmarkStart w:id="38" w:name="_Toc9402387"/>
      <w:bookmarkStart w:id="39" w:name="_Toc9402951"/>
      <w:bookmarkStart w:id="40" w:name="_Toc9403050"/>
      <w:bookmarkStart w:id="41" w:name="_Toc9686322"/>
      <w:bookmarkStart w:id="42" w:name="_Toc9703370"/>
      <w:bookmarkStart w:id="43" w:name="_Toc9703602"/>
      <w:bookmarkStart w:id="44" w:name="_Toc9714568"/>
      <w:bookmarkStart w:id="45" w:name="_Toc9797278"/>
      <w:bookmarkStart w:id="46" w:name="_Toc9805953"/>
      <w:bookmarkStart w:id="47" w:name="_Toc10033809"/>
      <w:bookmarkStart w:id="48" w:name="_Toc13052662"/>
      <w:bookmarkStart w:id="49" w:name="_Toc13053022"/>
      <w:bookmarkStart w:id="50" w:name="_Toc13053111"/>
      <w:bookmarkStart w:id="51" w:name="_Toc13053546"/>
      <w:bookmarkStart w:id="52" w:name="_Toc13054132"/>
      <w:bookmarkStart w:id="53" w:name="_Toc13054485"/>
      <w:bookmarkStart w:id="54" w:name="_Toc13054643"/>
      <w:bookmarkStart w:id="55" w:name="_Toc13055028"/>
      <w:bookmarkStart w:id="56" w:name="_Toc13213117"/>
      <w:bookmarkStart w:id="57" w:name="_Toc13255064"/>
      <w:bookmarkStart w:id="58" w:name="_Toc13424135"/>
      <w:bookmarkStart w:id="59" w:name="_Toc13576762"/>
      <w:bookmarkStart w:id="60" w:name="_Toc13840194"/>
      <w:bookmarkStart w:id="61" w:name="_Toc14033485"/>
      <w:bookmarkStart w:id="62" w:name="_Toc14033571"/>
      <w:bookmarkStart w:id="63" w:name="_Toc14033699"/>
      <w:bookmarkStart w:id="64" w:name="_Toc15211816"/>
      <w:bookmarkStart w:id="65" w:name="_Toc15212213"/>
      <w:bookmarkStart w:id="66" w:name="_Toc15320138"/>
      <w:bookmarkStart w:id="67" w:name="_Toc15989923"/>
      <w:bookmarkStart w:id="68" w:name="_Toc16095286"/>
      <w:bookmarkStart w:id="69" w:name="_Toc16106158"/>
      <w:bookmarkStart w:id="70" w:name="_Toc16264795"/>
      <w:bookmarkStart w:id="71" w:name="_Toc17011100"/>
      <w:bookmarkStart w:id="72" w:name="_Toc17011704"/>
      <w:bookmarkStart w:id="73" w:name="_Toc17011805"/>
      <w:bookmarkStart w:id="74" w:name="_Toc18932881"/>
      <w:bookmarkStart w:id="75" w:name="_Toc18932955"/>
      <w:bookmarkStart w:id="76" w:name="_Toc19125948"/>
      <w:bookmarkStart w:id="77" w:name="_Toc19277890"/>
      <w:bookmarkStart w:id="78" w:name="_Toc19304483"/>
      <w:bookmarkStart w:id="79" w:name="_Toc22038230"/>
      <w:bookmarkStart w:id="80" w:name="_Toc22038279"/>
      <w:bookmarkStart w:id="81" w:name="_Toc22038374"/>
      <w:bookmarkStart w:id="82" w:name="_Toc22328989"/>
      <w:bookmarkStart w:id="83" w:name="_Toc22329034"/>
      <w:bookmarkStart w:id="84" w:name="_Toc22727134"/>
      <w:bookmarkStart w:id="85" w:name="_Toc22823553"/>
      <w:bookmarkStart w:id="86" w:name="_Toc22823667"/>
      <w:bookmarkStart w:id="87" w:name="_Toc22834034"/>
      <w:bookmarkStart w:id="88" w:name="_Toc22923108"/>
      <w:bookmarkStart w:id="89" w:name="_Toc23163586"/>
      <w:bookmarkStart w:id="90" w:name="_Toc23352234"/>
      <w:bookmarkStart w:id="91" w:name="_Toc23407148"/>
      <w:bookmarkStart w:id="92" w:name="_Toc23493996"/>
      <w:bookmarkStart w:id="93" w:name="_Toc23522644"/>
      <w:bookmarkStart w:id="94" w:name="_Toc23542580"/>
      <w:bookmarkStart w:id="95" w:name="_Toc23548293"/>
      <w:bookmarkStart w:id="96" w:name="_Toc23585186"/>
      <w:bookmarkStart w:id="97" w:name="_Toc23737114"/>
      <w:bookmarkStart w:id="98" w:name="_Toc23792307"/>
      <w:bookmarkStart w:id="99" w:name="_Toc23838564"/>
      <w:bookmarkStart w:id="100" w:name="_Toc23852102"/>
      <w:bookmarkStart w:id="101" w:name="_Toc23855829"/>
      <w:bookmarkStart w:id="102" w:name="_Toc23874585"/>
      <w:bookmarkStart w:id="103" w:name="_Toc23931637"/>
      <w:bookmarkStart w:id="104" w:name="_Toc23931681"/>
      <w:bookmarkStart w:id="105" w:name="_Toc23969989"/>
      <w:bookmarkStart w:id="106" w:name="_Toc24019016"/>
      <w:bookmarkStart w:id="107" w:name="_Toc24034596"/>
      <w:bookmarkStart w:id="108" w:name="_Toc24058421"/>
      <w:bookmarkStart w:id="109" w:name="_Toc24110322"/>
      <w:bookmarkStart w:id="110" w:name="_Toc24130701"/>
      <w:bookmarkStart w:id="111" w:name="_Toc24131772"/>
      <w:bookmarkStart w:id="112" w:name="_Toc24135928"/>
      <w:bookmarkStart w:id="113" w:name="_Toc24191996"/>
      <w:bookmarkStart w:id="114" w:name="_Toc24220929"/>
      <w:bookmarkStart w:id="115" w:name="_Toc29116593"/>
      <w:bookmarkStart w:id="116" w:name="_Toc29445237"/>
      <w:bookmarkStart w:id="117" w:name="_Toc29446245"/>
      <w:bookmarkStart w:id="118" w:name="_Toc30400965"/>
      <w:bookmarkStart w:id="119" w:name="_Toc30401228"/>
      <w:bookmarkStart w:id="120" w:name="_Toc30401273"/>
      <w:bookmarkStart w:id="121" w:name="_Toc31701336"/>
      <w:bookmarkStart w:id="122" w:name="_Toc31717029"/>
      <w:bookmarkStart w:id="123" w:name="_Toc31727896"/>
      <w:bookmarkStart w:id="124" w:name="_Toc32217096"/>
      <w:bookmarkStart w:id="125" w:name="_Toc32222677"/>
      <w:bookmarkStart w:id="126" w:name="_Toc32222845"/>
      <w:bookmarkStart w:id="127" w:name="_Toc32222921"/>
      <w:bookmarkStart w:id="128" w:name="_Toc32223403"/>
      <w:bookmarkStart w:id="129" w:name="_Toc32223679"/>
      <w:bookmarkStart w:id="130" w:name="_Toc32230419"/>
      <w:bookmarkStart w:id="131" w:name="_Toc32230607"/>
      <w:bookmarkStart w:id="132" w:name="_Toc32231752"/>
      <w:bookmarkStart w:id="133" w:name="_Toc32245607"/>
      <w:bookmarkStart w:id="134" w:name="_Toc32312306"/>
      <w:bookmarkStart w:id="135" w:name="_Toc32317991"/>
      <w:bookmarkStart w:id="136" w:name="_Toc32319615"/>
      <w:bookmarkStart w:id="137" w:name="_Toc33514466"/>
      <w:bookmarkStart w:id="138" w:name="_Toc33514667"/>
      <w:bookmarkStart w:id="139" w:name="_Toc33514746"/>
      <w:bookmarkStart w:id="140" w:name="_Toc33514825"/>
      <w:bookmarkStart w:id="141" w:name="_Toc33514972"/>
      <w:bookmarkStart w:id="142" w:name="_Toc33515203"/>
      <w:bookmarkStart w:id="143" w:name="_Toc33515428"/>
      <w:bookmarkStart w:id="144" w:name="_Toc33515492"/>
      <w:bookmarkStart w:id="145" w:name="_Toc33515557"/>
      <w:bookmarkStart w:id="146" w:name="_Toc33515622"/>
      <w:bookmarkStart w:id="147" w:name="_Toc33515686"/>
      <w:bookmarkStart w:id="148" w:name="_Toc33517686"/>
      <w:bookmarkStart w:id="149" w:name="_Toc33517907"/>
      <w:bookmarkStart w:id="150" w:name="_Toc33517999"/>
      <w:bookmarkStart w:id="151" w:name="_Toc33518063"/>
      <w:bookmarkStart w:id="152" w:name="_Toc33518127"/>
      <w:bookmarkStart w:id="153" w:name="_Toc39915133"/>
      <w:bookmarkStart w:id="154" w:name="_Toc40005404"/>
      <w:bookmarkStart w:id="155" w:name="_Toc40340902"/>
      <w:bookmarkStart w:id="156" w:name="_Toc40377212"/>
      <w:bookmarkStart w:id="157" w:name="_Toc40381500"/>
      <w:bookmarkStart w:id="158" w:name="_Toc40381569"/>
      <w:bookmarkStart w:id="159" w:name="_Toc40383386"/>
      <w:bookmarkStart w:id="160" w:name="_Toc40947166"/>
      <w:bookmarkStart w:id="161" w:name="_Toc41215327"/>
      <w:bookmarkStart w:id="162" w:name="_Toc41387303"/>
      <w:bookmarkStart w:id="163" w:name="_Toc41415761"/>
      <w:bookmarkStart w:id="164" w:name="_Toc41839742"/>
      <w:bookmarkStart w:id="165" w:name="_Toc41839921"/>
      <w:bookmarkStart w:id="166" w:name="_Toc41840223"/>
      <w:bookmarkStart w:id="167" w:name="_Toc41840318"/>
      <w:bookmarkStart w:id="168" w:name="_Toc41840910"/>
      <w:bookmarkStart w:id="169" w:name="_Toc41840964"/>
      <w:bookmarkStart w:id="170" w:name="_Toc41841372"/>
      <w:bookmarkStart w:id="171" w:name="_Toc41841664"/>
      <w:bookmarkStart w:id="172" w:name="_Toc41842307"/>
      <w:bookmarkStart w:id="173" w:name="_Toc41893394"/>
      <w:bookmarkStart w:id="174" w:name="_Toc41893636"/>
      <w:bookmarkStart w:id="175" w:name="_Toc41893900"/>
      <w:bookmarkStart w:id="176" w:name="_Toc41894127"/>
      <w:bookmarkStart w:id="177" w:name="_Toc41894400"/>
      <w:bookmarkStart w:id="178" w:name="_Toc41897330"/>
      <w:bookmarkStart w:id="179" w:name="_Toc41897389"/>
      <w:bookmarkStart w:id="180" w:name="_Toc41897664"/>
      <w:bookmarkStart w:id="181" w:name="_Toc41897808"/>
      <w:bookmarkStart w:id="182" w:name="_Toc41898583"/>
      <w:bookmarkStart w:id="183" w:name="_Toc41899842"/>
      <w:bookmarkStart w:id="184" w:name="_Toc41899913"/>
      <w:bookmarkStart w:id="185" w:name="_Toc41899984"/>
      <w:bookmarkStart w:id="186" w:name="_Toc41900225"/>
      <w:bookmarkStart w:id="187" w:name="_Toc41900297"/>
      <w:bookmarkStart w:id="188" w:name="_Toc41900353"/>
      <w:bookmarkStart w:id="189" w:name="_Toc41916655"/>
      <w:bookmarkStart w:id="190" w:name="_Toc41917049"/>
      <w:bookmarkStart w:id="191" w:name="_Toc41917672"/>
      <w:bookmarkStart w:id="192" w:name="_Toc41917789"/>
      <w:bookmarkStart w:id="193" w:name="_Toc41917846"/>
      <w:bookmarkStart w:id="194" w:name="_Toc41917912"/>
      <w:bookmarkStart w:id="195" w:name="_Toc41917969"/>
      <w:bookmarkStart w:id="196" w:name="_Toc41918026"/>
      <w:bookmarkStart w:id="197" w:name="_Toc41918147"/>
      <w:bookmarkStart w:id="198" w:name="_Toc41918333"/>
      <w:bookmarkStart w:id="199" w:name="_Toc41918550"/>
      <w:bookmarkStart w:id="200" w:name="_Toc42423712"/>
      <w:bookmarkStart w:id="201" w:name="_Toc519520621"/>
    </w:p>
    <w:p w14:paraId="79970988" w14:textId="3255AC3B" w:rsidR="00F827AF" w:rsidRPr="0050469B" w:rsidRDefault="00F827AF" w:rsidP="00F827AF">
      <w:pPr>
        <w:rPr>
          <w:rFonts w:ascii="Gill Sans MT" w:hAnsi="Gill Sans MT" w:cs="Times"/>
          <w:noProof/>
          <w:color w:val="000000"/>
          <w:sz w:val="38"/>
          <w:szCs w:val="38"/>
        </w:rPr>
      </w:pPr>
    </w:p>
    <w:p w14:paraId="1BBD16CC" w14:textId="641498F5" w:rsidR="00F827AF" w:rsidRPr="0050469B" w:rsidRDefault="00F827AF" w:rsidP="00F827AF">
      <w:pPr>
        <w:rPr>
          <w:rFonts w:ascii="Gill Sans MT" w:hAnsi="Gill Sans MT" w:cs="Times"/>
          <w:noProof/>
          <w:color w:val="000000"/>
          <w:sz w:val="38"/>
          <w:szCs w:val="38"/>
        </w:rPr>
      </w:pPr>
    </w:p>
    <w:p w14:paraId="053CD5E2" w14:textId="09E601A4" w:rsidR="00F827AF" w:rsidRPr="0050469B" w:rsidRDefault="00F827AF" w:rsidP="00F827AF">
      <w:pPr>
        <w:rPr>
          <w:rFonts w:ascii="Gill Sans MT" w:hAnsi="Gill Sans MT" w:cs="Times"/>
          <w:noProof/>
          <w:color w:val="000000"/>
          <w:sz w:val="38"/>
          <w:szCs w:val="38"/>
        </w:rPr>
      </w:pPr>
    </w:p>
    <w:p w14:paraId="57D9AF71" w14:textId="552C6B19" w:rsidR="00F827AF" w:rsidRPr="0050469B" w:rsidRDefault="00F827AF" w:rsidP="00F827AF">
      <w:pPr>
        <w:rPr>
          <w:rFonts w:ascii="Gill Sans MT" w:hAnsi="Gill Sans MT" w:cs="Times"/>
          <w:noProof/>
          <w:color w:val="000000"/>
          <w:sz w:val="38"/>
          <w:szCs w:val="38"/>
        </w:rPr>
      </w:pPr>
    </w:p>
    <w:p w14:paraId="24159140" w14:textId="6A71FEB1" w:rsidR="00F827AF" w:rsidRPr="0050469B" w:rsidRDefault="00F827AF" w:rsidP="00F827AF">
      <w:pPr>
        <w:rPr>
          <w:rFonts w:ascii="Gill Sans MT" w:hAnsi="Gill Sans MT" w:cs="Times"/>
          <w:noProof/>
          <w:color w:val="000000"/>
          <w:sz w:val="38"/>
          <w:szCs w:val="38"/>
        </w:rPr>
      </w:pPr>
    </w:p>
    <w:p w14:paraId="3244C037" w14:textId="128ED7BF" w:rsidR="00F827AF" w:rsidRPr="0050469B" w:rsidRDefault="00F827AF" w:rsidP="00F827AF">
      <w:pPr>
        <w:rPr>
          <w:rFonts w:ascii="Gill Sans MT" w:hAnsi="Gill Sans MT" w:cs="Times"/>
          <w:noProof/>
          <w:color w:val="000000"/>
          <w:sz w:val="38"/>
          <w:szCs w:val="38"/>
        </w:rPr>
      </w:pPr>
    </w:p>
    <w:p w14:paraId="0CF78518" w14:textId="0EB9A0DF" w:rsidR="00F827AF" w:rsidRPr="0050469B" w:rsidRDefault="00F827AF" w:rsidP="00F827AF">
      <w:pPr>
        <w:rPr>
          <w:rFonts w:ascii="Gill Sans MT" w:hAnsi="Gill Sans MT" w:cs="Times"/>
          <w:noProof/>
          <w:color w:val="000000"/>
          <w:sz w:val="38"/>
          <w:szCs w:val="38"/>
        </w:rPr>
      </w:pPr>
    </w:p>
    <w:p w14:paraId="025D3281" w14:textId="4C6727C6" w:rsidR="00F827AF" w:rsidRPr="0050469B" w:rsidRDefault="00F827AF" w:rsidP="00F827AF">
      <w:pPr>
        <w:rPr>
          <w:rFonts w:ascii="Gill Sans MT" w:hAnsi="Gill Sans MT" w:cs="Times"/>
          <w:noProof/>
          <w:color w:val="000000"/>
          <w:sz w:val="38"/>
          <w:szCs w:val="38"/>
        </w:rPr>
      </w:pPr>
    </w:p>
    <w:p w14:paraId="2C6DB784" w14:textId="0826129B" w:rsidR="00F827AF" w:rsidRPr="0050469B" w:rsidRDefault="00F827AF" w:rsidP="00F827AF">
      <w:pPr>
        <w:rPr>
          <w:rFonts w:ascii="Gill Sans MT" w:hAnsi="Gill Sans MT" w:cs="Times"/>
          <w:noProof/>
          <w:color w:val="000000"/>
          <w:sz w:val="38"/>
          <w:szCs w:val="38"/>
        </w:rPr>
      </w:pPr>
    </w:p>
    <w:p w14:paraId="37A47B02" w14:textId="3C0FC622" w:rsidR="00F827AF" w:rsidRPr="0050469B" w:rsidRDefault="00F827AF" w:rsidP="00F827AF">
      <w:pPr>
        <w:rPr>
          <w:rFonts w:ascii="Gill Sans MT" w:hAnsi="Gill Sans MT" w:cs="Times"/>
          <w:noProof/>
          <w:color w:val="000000"/>
          <w:sz w:val="38"/>
          <w:szCs w:val="38"/>
        </w:rPr>
      </w:pPr>
    </w:p>
    <w:p w14:paraId="4430C7FD" w14:textId="1E75133F" w:rsidR="00F827AF" w:rsidRPr="0050469B" w:rsidRDefault="00F827AF" w:rsidP="00F827AF">
      <w:pPr>
        <w:rPr>
          <w:rFonts w:ascii="Gill Sans MT" w:hAnsi="Gill Sans MT" w:cs="Times"/>
          <w:noProof/>
          <w:color w:val="000000"/>
          <w:sz w:val="38"/>
          <w:szCs w:val="38"/>
        </w:rPr>
      </w:pPr>
    </w:p>
    <w:p w14:paraId="0C7025AA" w14:textId="4561B310" w:rsidR="00F827AF" w:rsidRPr="0050469B" w:rsidRDefault="00F827AF" w:rsidP="00F827AF">
      <w:pPr>
        <w:rPr>
          <w:rFonts w:ascii="Gill Sans MT" w:hAnsi="Gill Sans MT" w:cs="Times"/>
          <w:noProof/>
          <w:color w:val="000000"/>
          <w:sz w:val="38"/>
          <w:szCs w:val="38"/>
        </w:rPr>
      </w:pPr>
    </w:p>
    <w:p w14:paraId="501F5184" w14:textId="5C871396" w:rsidR="00F827AF" w:rsidRPr="0050469B" w:rsidRDefault="00F827AF" w:rsidP="00F827AF">
      <w:pPr>
        <w:rPr>
          <w:rFonts w:ascii="Gill Sans MT" w:hAnsi="Gill Sans MT" w:cs="Times"/>
          <w:noProof/>
          <w:color w:val="000000"/>
          <w:sz w:val="38"/>
          <w:szCs w:val="38"/>
        </w:rPr>
      </w:pPr>
    </w:p>
    <w:p w14:paraId="30C42A8B" w14:textId="77777777" w:rsidR="00F827AF" w:rsidRPr="0050469B" w:rsidRDefault="00F827AF" w:rsidP="00F827AF">
      <w:pPr>
        <w:rPr>
          <w:rFonts w:ascii="Gill Sans MT" w:hAnsi="Gill Sans MT" w:cs="Times"/>
          <w:noProof/>
          <w:color w:val="000000"/>
          <w:sz w:val="38"/>
          <w:szCs w:val="38"/>
        </w:rPr>
      </w:pPr>
    </w:p>
    <w:p w14:paraId="5283AFBC" w14:textId="77777777" w:rsidR="00626170" w:rsidRPr="0050469B" w:rsidRDefault="00626170" w:rsidP="00F827AF">
      <w:pPr>
        <w:spacing w:line="276" w:lineRule="auto"/>
        <w:ind w:left="2268"/>
        <w:jc w:val="both"/>
        <w:rPr>
          <w:noProof/>
          <w:color w:val="000000"/>
        </w:rPr>
      </w:pPr>
    </w:p>
    <w:p w14:paraId="25E9FD8E" w14:textId="77777777" w:rsidR="00626170" w:rsidRPr="0050469B" w:rsidRDefault="00626170" w:rsidP="00F827AF">
      <w:pPr>
        <w:spacing w:line="276" w:lineRule="auto"/>
        <w:ind w:left="2268"/>
        <w:jc w:val="both"/>
        <w:rPr>
          <w:noProof/>
          <w:color w:val="000000"/>
        </w:rPr>
      </w:pPr>
    </w:p>
    <w:p w14:paraId="4E9F0DE0" w14:textId="77777777" w:rsidR="00092C54" w:rsidRDefault="00092C54" w:rsidP="00F827AF">
      <w:pPr>
        <w:spacing w:line="276" w:lineRule="auto"/>
        <w:ind w:left="2268"/>
        <w:jc w:val="both"/>
        <w:rPr>
          <w:noProof/>
          <w:color w:val="000000"/>
        </w:rPr>
      </w:pPr>
    </w:p>
    <w:p w14:paraId="3A2899D3" w14:textId="77777777" w:rsidR="00092C54" w:rsidRDefault="00092C54" w:rsidP="00F827AF">
      <w:pPr>
        <w:spacing w:line="276" w:lineRule="auto"/>
        <w:ind w:left="2268"/>
        <w:jc w:val="both"/>
        <w:rPr>
          <w:noProof/>
          <w:color w:val="000000"/>
        </w:rPr>
      </w:pPr>
    </w:p>
    <w:p w14:paraId="5CE9B815" w14:textId="77777777" w:rsidR="00092C54" w:rsidRDefault="00092C54" w:rsidP="00F827AF">
      <w:pPr>
        <w:spacing w:line="276" w:lineRule="auto"/>
        <w:ind w:left="2268"/>
        <w:jc w:val="both"/>
        <w:rPr>
          <w:noProof/>
          <w:color w:val="000000"/>
        </w:rPr>
      </w:pPr>
    </w:p>
    <w:p w14:paraId="1BE7BCD1" w14:textId="77777777" w:rsidR="00092C54" w:rsidRDefault="00092C54" w:rsidP="00F827AF">
      <w:pPr>
        <w:spacing w:line="276" w:lineRule="auto"/>
        <w:ind w:left="2268"/>
        <w:jc w:val="both"/>
        <w:rPr>
          <w:noProof/>
          <w:color w:val="000000"/>
        </w:rPr>
      </w:pPr>
    </w:p>
    <w:p w14:paraId="44FB7513" w14:textId="77777777" w:rsidR="00092C54" w:rsidRDefault="00092C54" w:rsidP="00F827AF">
      <w:pPr>
        <w:spacing w:line="276" w:lineRule="auto"/>
        <w:ind w:left="2268"/>
        <w:jc w:val="both"/>
        <w:rPr>
          <w:noProof/>
          <w:color w:val="000000"/>
        </w:rPr>
      </w:pPr>
    </w:p>
    <w:p w14:paraId="5CE25FA9" w14:textId="77777777" w:rsidR="00092C54" w:rsidRDefault="00092C54" w:rsidP="00F827AF">
      <w:pPr>
        <w:spacing w:line="276" w:lineRule="auto"/>
        <w:ind w:left="2268"/>
        <w:jc w:val="both"/>
        <w:rPr>
          <w:noProof/>
          <w:color w:val="000000"/>
        </w:rPr>
      </w:pPr>
    </w:p>
    <w:p w14:paraId="14EB9828" w14:textId="77777777" w:rsidR="00092C54" w:rsidRDefault="00092C54" w:rsidP="00F827AF">
      <w:pPr>
        <w:spacing w:line="276" w:lineRule="auto"/>
        <w:ind w:left="2268"/>
        <w:jc w:val="both"/>
        <w:rPr>
          <w:noProof/>
          <w:color w:val="000000"/>
        </w:rPr>
      </w:pPr>
    </w:p>
    <w:p w14:paraId="7D648A27" w14:textId="77777777" w:rsidR="00092C54" w:rsidRDefault="00092C54" w:rsidP="00F827AF">
      <w:pPr>
        <w:spacing w:line="276" w:lineRule="auto"/>
        <w:ind w:left="2268"/>
        <w:jc w:val="both"/>
        <w:rPr>
          <w:noProof/>
          <w:color w:val="000000"/>
        </w:rPr>
      </w:pPr>
    </w:p>
    <w:p w14:paraId="293D6EA8" w14:textId="77777777" w:rsidR="00092C54" w:rsidRDefault="00092C54" w:rsidP="00F827AF">
      <w:pPr>
        <w:spacing w:line="276" w:lineRule="auto"/>
        <w:ind w:left="2268"/>
        <w:jc w:val="both"/>
        <w:rPr>
          <w:noProof/>
          <w:color w:val="000000"/>
        </w:rPr>
      </w:pPr>
    </w:p>
    <w:p w14:paraId="658F1D38" w14:textId="72E8C7A2" w:rsidR="00716E48" w:rsidRPr="00DE22A6" w:rsidRDefault="00595423" w:rsidP="00DE22A6">
      <w:pPr>
        <w:spacing w:line="360" w:lineRule="auto"/>
        <w:ind w:left="2268"/>
        <w:jc w:val="both"/>
        <w:rPr>
          <w:noProof/>
          <w:color w:val="000000"/>
        </w:rPr>
      </w:pPr>
      <w:r w:rsidRPr="00DE22A6">
        <w:rPr>
          <w:noProof/>
          <w:color w:val="000000"/>
        </w:rPr>
        <w:t>Um anjo do Senhor dirigiu-se a Filipe e disse: Levanta-te e vai para o sul, em direção do caminho que desce de Jerusalém a Gaza, a Deserta. Filipe levantou-se e partiu. Ora, um etíope, eunuco, ministro da rainha Candace, da Etiópia, e superintendente de todos os seus tesouros, tinha ido a Jerusalém para adorar. Voltava sentado em seu carro, lendo o profeta Isaías. O Espírito disse a Filipe: Aproxima-te para bem perto deste carro. Filipe aproximou-se e ouviu que o eunuco lia o profeta Isaías, e perguntou-lhe: Porventura entendes o que estás lendo? Respondeu-lhe: Como é que posso, se não há alguém que mo explique? E rogou a Filipe que subisse e se sentasse junto dele.</w:t>
      </w:r>
    </w:p>
    <w:p w14:paraId="6676D28B" w14:textId="6899E1B7" w:rsidR="00595423" w:rsidRPr="0050469B" w:rsidRDefault="00CB111B" w:rsidP="00DE22A6">
      <w:pPr>
        <w:spacing w:before="120" w:after="120" w:line="360" w:lineRule="auto"/>
        <w:jc w:val="right"/>
        <w:rPr>
          <w:rFonts w:ascii="Gill Sans MT" w:hAnsi="Gill Sans MT" w:cs="Times"/>
          <w:b/>
          <w:bCs/>
          <w:noProof/>
          <w:color w:val="000000"/>
        </w:rPr>
      </w:pPr>
      <w:r w:rsidRPr="0050469B">
        <w:rPr>
          <w:rFonts w:ascii="Gill Sans MT" w:hAnsi="Gill Sans MT" w:cs="Times"/>
          <w:b/>
          <w:bCs/>
          <w:noProof/>
          <w:color w:val="000000"/>
        </w:rPr>
        <w:t>(</w:t>
      </w:r>
      <w:r w:rsidR="00F827AF" w:rsidRPr="0050469B">
        <w:rPr>
          <w:rFonts w:ascii="Gill Sans MT" w:hAnsi="Gill Sans MT" w:cs="Times"/>
          <w:b/>
          <w:bCs/>
          <w:noProof/>
          <w:color w:val="000000"/>
        </w:rPr>
        <w:t>At 8:2</w:t>
      </w:r>
      <w:r w:rsidR="009421B7" w:rsidRPr="0050469B">
        <w:rPr>
          <w:rFonts w:ascii="Gill Sans MT" w:hAnsi="Gill Sans MT" w:cs="Times"/>
          <w:b/>
          <w:bCs/>
          <w:noProof/>
          <w:color w:val="000000"/>
        </w:rPr>
        <w:t>6</w:t>
      </w:r>
      <w:r w:rsidR="00F827AF" w:rsidRPr="0050469B">
        <w:rPr>
          <w:rFonts w:ascii="Gill Sans MT" w:hAnsi="Gill Sans MT" w:cs="Times"/>
          <w:b/>
          <w:bCs/>
          <w:noProof/>
          <w:color w:val="000000"/>
        </w:rPr>
        <w:t>-31</w:t>
      </w:r>
      <w:bookmarkStart w:id="202" w:name="_Toc42891395"/>
      <w:bookmarkStart w:id="203" w:name="_Toc43493966"/>
      <w:bookmarkStart w:id="204" w:name="_Toc43494026"/>
      <w:bookmarkStart w:id="205" w:name="_Toc44151456"/>
      <w:bookmarkStart w:id="206" w:name="_Toc44151976"/>
      <w:bookmarkStart w:id="207" w:name="_Toc44159698"/>
      <w:bookmarkStart w:id="208" w:name="_Toc44159767"/>
      <w:bookmarkStart w:id="209" w:name="_Toc44168280"/>
      <w:bookmarkStart w:id="210" w:name="_Toc44174118"/>
      <w:bookmarkStart w:id="211" w:name="_Toc44174187"/>
      <w:bookmarkStart w:id="212" w:name="_Toc44174256"/>
      <w:bookmarkStart w:id="213" w:name="_Toc44177610"/>
      <w:bookmarkStart w:id="214" w:name="_Toc44177971"/>
      <w:bookmarkStart w:id="215" w:name="_Toc44181338"/>
      <w:bookmarkStart w:id="216" w:name="_Toc44268652"/>
      <w:bookmarkStart w:id="217" w:name="_Toc44354772"/>
      <w:bookmarkStart w:id="218" w:name="_Toc44436331"/>
      <w:bookmarkStart w:id="219" w:name="_Toc44604618"/>
      <w:bookmarkStart w:id="220" w:name="_Toc44614686"/>
      <w:bookmarkStart w:id="221" w:name="_Toc44661256"/>
      <w:bookmarkStart w:id="222" w:name="_Toc44662047"/>
      <w:bookmarkStart w:id="223" w:name="_Toc44663496"/>
      <w:bookmarkStart w:id="224" w:name="_Toc44670768"/>
      <w:bookmarkStart w:id="225" w:name="_Toc44695259"/>
      <w:bookmarkStart w:id="226" w:name="_Toc44695855"/>
      <w:bookmarkStart w:id="227" w:name="_Toc44698201"/>
      <w:bookmarkStart w:id="228" w:name="_Toc44698271"/>
      <w:bookmarkStart w:id="229" w:name="_Toc44698679"/>
      <w:bookmarkStart w:id="230" w:name="_Toc44699003"/>
      <w:bookmarkStart w:id="231" w:name="_Toc44756360"/>
      <w:bookmarkStart w:id="232" w:name="_Toc44802228"/>
      <w:bookmarkStart w:id="233" w:name="_Toc44866590"/>
      <w:bookmarkStart w:id="234" w:name="_Toc44866801"/>
      <w:bookmarkStart w:id="235" w:name="_Toc45095807"/>
      <w:bookmarkStart w:id="236" w:name="_Toc45095880"/>
      <w:bookmarkStart w:id="237" w:name="_Toc45096848"/>
      <w:bookmarkStart w:id="238" w:name="_Toc45224239"/>
      <w:bookmarkStart w:id="239" w:name="_Toc45224381"/>
      <w:bookmarkStart w:id="240" w:name="_Toc45224452"/>
      <w:bookmarkStart w:id="241" w:name="_Toc45224921"/>
      <w:bookmarkStart w:id="242" w:name="_Toc45225191"/>
      <w:bookmarkStart w:id="243" w:name="_Toc45225546"/>
      <w:bookmarkStart w:id="244" w:name="_Toc45225944"/>
      <w:bookmarkStart w:id="245" w:name="_Toc45226218"/>
      <w:bookmarkStart w:id="246" w:name="_Toc45226416"/>
      <w:bookmarkStart w:id="247" w:name="_Toc45227487"/>
      <w:bookmarkStart w:id="248" w:name="_Toc45227811"/>
      <w:bookmarkStart w:id="249" w:name="_Toc45270137"/>
      <w:bookmarkStart w:id="250" w:name="_Toc45296278"/>
      <w:bookmarkStart w:id="251" w:name="_Toc45305574"/>
      <w:bookmarkStart w:id="252" w:name="_Toc45351671"/>
      <w:bookmarkStart w:id="253" w:name="_Toc45378088"/>
      <w:r w:rsidRPr="0050469B">
        <w:rPr>
          <w:rFonts w:ascii="Gill Sans MT" w:hAnsi="Gill Sans MT" w:cs="Times"/>
          <w:b/>
          <w:bCs/>
          <w:noProof/>
          <w:color w:val="000000"/>
        </w:rPr>
        <w:t>)</w:t>
      </w:r>
    </w:p>
    <w:p w14:paraId="7526458B" w14:textId="038CC2A6" w:rsidR="001C7282" w:rsidRPr="0050469B" w:rsidRDefault="001C7282" w:rsidP="001C7282">
      <w:pPr>
        <w:pStyle w:val="Heading1"/>
        <w:pBdr>
          <w:bottom w:val="single" w:sz="4" w:space="1" w:color="auto"/>
        </w:pBdr>
        <w:spacing w:before="0"/>
        <w:rPr>
          <w:rFonts w:ascii="Gill Sans" w:hAnsi="Gill Sans" w:cs="Gill Sans"/>
          <w:color w:val="000000" w:themeColor="text1"/>
          <w:sz w:val="40"/>
          <w:szCs w:val="40"/>
          <w:lang w:val="pt-BR"/>
        </w:rPr>
      </w:pPr>
      <w:bookmarkStart w:id="254" w:name="_Toc45440473"/>
      <w:bookmarkStart w:id="255" w:name="_Toc45441660"/>
      <w:bookmarkStart w:id="256" w:name="_Toc45443755"/>
      <w:bookmarkStart w:id="257" w:name="_Toc45478230"/>
      <w:bookmarkStart w:id="258" w:name="_Toc45570354"/>
      <w:bookmarkStart w:id="259" w:name="_Toc45642328"/>
      <w:bookmarkStart w:id="260" w:name="_Toc45648883"/>
      <w:bookmarkStart w:id="261" w:name="_Toc45648945"/>
      <w:bookmarkStart w:id="262" w:name="_Toc45659026"/>
      <w:bookmarkStart w:id="263" w:name="_Toc45659111"/>
      <w:bookmarkStart w:id="264" w:name="_Toc45659730"/>
      <w:bookmarkStart w:id="265" w:name="_Toc45738974"/>
      <w:bookmarkStart w:id="266" w:name="_Toc45831420"/>
      <w:bookmarkStart w:id="267" w:name="_Toc45897464"/>
      <w:bookmarkStart w:id="268" w:name="_Toc45968827"/>
      <w:bookmarkStart w:id="269" w:name="_Toc46062459"/>
      <w:bookmarkStart w:id="270" w:name="_Toc46076559"/>
      <w:bookmarkStart w:id="271" w:name="_Toc46083634"/>
      <w:bookmarkStart w:id="272" w:name="_Toc46083822"/>
      <w:bookmarkStart w:id="273" w:name="_Toc46084074"/>
      <w:bookmarkStart w:id="274" w:name="_Toc46084153"/>
      <w:bookmarkStart w:id="275" w:name="_Toc46084388"/>
      <w:bookmarkStart w:id="276" w:name="_Toc46137778"/>
      <w:bookmarkStart w:id="277" w:name="_Toc46138012"/>
      <w:bookmarkStart w:id="278" w:name="_Toc46138470"/>
      <w:bookmarkStart w:id="279" w:name="_Toc46162882"/>
      <w:bookmarkStart w:id="280" w:name="_Toc46177330"/>
      <w:bookmarkStart w:id="281" w:name="_Toc46213642"/>
      <w:bookmarkStart w:id="282" w:name="_Toc46261213"/>
      <w:bookmarkStart w:id="283" w:name="_Toc46264368"/>
      <w:bookmarkStart w:id="284" w:name="_Toc46303090"/>
      <w:bookmarkStart w:id="285" w:name="_Toc46303170"/>
      <w:bookmarkStart w:id="286" w:name="_Toc46306715"/>
      <w:bookmarkStart w:id="287" w:name="_Toc46492618"/>
      <w:bookmarkStart w:id="288" w:name="_Toc46494110"/>
      <w:bookmarkStart w:id="289" w:name="_Toc46589181"/>
      <w:bookmarkStart w:id="290" w:name="_Toc46594117"/>
      <w:bookmarkStart w:id="291" w:name="_Toc46658791"/>
      <w:bookmarkStart w:id="292" w:name="_Toc46664045"/>
      <w:bookmarkStart w:id="293" w:name="_Toc46668512"/>
      <w:bookmarkStart w:id="294" w:name="_Toc46679076"/>
      <w:bookmarkStart w:id="295" w:name="_Toc46683931"/>
      <w:bookmarkStart w:id="296" w:name="_Toc46684178"/>
      <w:bookmarkStart w:id="297" w:name="_Toc46775001"/>
      <w:bookmarkStart w:id="298" w:name="_Toc46818709"/>
      <w:bookmarkStart w:id="299" w:name="_Toc46819154"/>
      <w:bookmarkStart w:id="300" w:name="_Toc46819224"/>
      <w:bookmarkStart w:id="301" w:name="_Toc46819720"/>
      <w:bookmarkStart w:id="302" w:name="_Toc46820301"/>
      <w:bookmarkStart w:id="303" w:name="_Toc46835993"/>
      <w:bookmarkStart w:id="304" w:name="_Toc46857716"/>
      <w:bookmarkStart w:id="305" w:name="_Toc46858451"/>
      <w:bookmarkStart w:id="306" w:name="_Toc47048663"/>
      <w:bookmarkStart w:id="307" w:name="_Toc47178342"/>
      <w:bookmarkStart w:id="308" w:name="_Toc47201139"/>
      <w:bookmarkStart w:id="309" w:name="_Toc47212792"/>
      <w:bookmarkStart w:id="310" w:name="_Toc47260350"/>
      <w:bookmarkStart w:id="311" w:name="_Toc47269617"/>
      <w:bookmarkStart w:id="312" w:name="_Toc47335176"/>
      <w:bookmarkStart w:id="313" w:name="_Toc47384608"/>
      <w:r w:rsidRPr="0050469B">
        <w:rPr>
          <w:rFonts w:ascii="Gill Sans" w:hAnsi="Gill Sans" w:cs="Gill Sans"/>
          <w:color w:val="000000" w:themeColor="text1"/>
          <w:sz w:val="40"/>
          <w:szCs w:val="40"/>
          <w:lang w:val="pt-BR"/>
        </w:rPr>
        <w:lastRenderedPageBreak/>
        <w:t>Dedicatória</w:t>
      </w:r>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p>
    <w:p w14:paraId="08DFF047" w14:textId="77777777" w:rsidR="001C7282" w:rsidRPr="0050469B" w:rsidRDefault="001C7282">
      <w:pPr>
        <w:rPr>
          <w:b/>
          <w:lang w:val="pt-BR"/>
        </w:rPr>
      </w:pPr>
    </w:p>
    <w:p w14:paraId="5D4B3B31" w14:textId="478A5DBE" w:rsidR="00965F1C" w:rsidRPr="0050469B" w:rsidRDefault="009E71AC" w:rsidP="00DE22A6">
      <w:pPr>
        <w:spacing w:before="120" w:after="120" w:line="360" w:lineRule="auto"/>
        <w:jc w:val="both"/>
        <w:rPr>
          <w:lang w:val="pt-BR"/>
        </w:rPr>
      </w:pPr>
      <w:r w:rsidRPr="0050469B">
        <w:rPr>
          <w:lang w:val="pt-BR"/>
        </w:rPr>
        <w:t xml:space="preserve">Dedico este trabalho aos meus </w:t>
      </w:r>
      <w:r w:rsidR="00B25049" w:rsidRPr="0050469B">
        <w:rPr>
          <w:lang w:val="pt-BR"/>
        </w:rPr>
        <w:t>P</w:t>
      </w:r>
      <w:r w:rsidRPr="0050469B">
        <w:rPr>
          <w:lang w:val="pt-BR"/>
        </w:rPr>
        <w:t>ai</w:t>
      </w:r>
      <w:r w:rsidR="00557FA0" w:rsidRPr="0050469B">
        <w:rPr>
          <w:lang w:val="pt-BR"/>
        </w:rPr>
        <w:t>s.</w:t>
      </w:r>
    </w:p>
    <w:p w14:paraId="1F7F2756" w14:textId="74046C68" w:rsidR="00965F1C" w:rsidRPr="0050469B" w:rsidRDefault="00965F1C" w:rsidP="00DE22A6">
      <w:pPr>
        <w:spacing w:before="120" w:after="120" w:line="360" w:lineRule="auto"/>
        <w:jc w:val="both"/>
        <w:rPr>
          <w:noProof/>
          <w:lang w:val="pt-BR"/>
        </w:rPr>
      </w:pPr>
      <w:r w:rsidRPr="0050469B">
        <w:rPr>
          <w:lang w:val="pt-BR"/>
        </w:rPr>
        <w:t>Entretanto</w:t>
      </w:r>
      <w:r w:rsidR="001B0673" w:rsidRPr="0050469B">
        <w:rPr>
          <w:lang w:val="pt-BR"/>
        </w:rPr>
        <w:t>,</w:t>
      </w:r>
      <w:r w:rsidR="009E71AC" w:rsidRPr="0050469B">
        <w:rPr>
          <w:lang w:val="pt-BR"/>
        </w:rPr>
        <w:t xml:space="preserve"> </w:t>
      </w:r>
      <w:r w:rsidR="00581BB9" w:rsidRPr="0050469B">
        <w:rPr>
          <w:noProof/>
          <w:lang w:val="pt-BR"/>
        </w:rPr>
        <w:t>“</w:t>
      </w:r>
      <w:r w:rsidR="00450FCA" w:rsidRPr="0050469B">
        <w:rPr>
          <w:noProof/>
          <w:lang w:val="pt-BR"/>
        </w:rPr>
        <w:t xml:space="preserve">a hermenêutica moderna transferiu da arte de falar para a arte de compreender. [...] </w:t>
      </w:r>
      <w:r w:rsidR="00581BB9" w:rsidRPr="0050469B">
        <w:rPr>
          <w:noProof/>
          <w:lang w:val="pt-BR"/>
        </w:rPr>
        <w:t xml:space="preserve">uma relação circular. A antecipação de sentido, na qual está entendido o todo, chega a uma compreensão explícita através do fato de que as partes que se determinam a partir do todo determinam, por sua vez, a esse todo” </w:t>
      </w:r>
      <w:r w:rsidR="00450FCA" w:rsidRPr="0050469B">
        <w:rPr>
          <w:noProof/>
          <w:lang w:val="pt-BR"/>
        </w:rPr>
        <w:t xml:space="preserve">– Hans-Georg </w:t>
      </w:r>
      <w:r w:rsidR="00581BB9" w:rsidRPr="0050469B">
        <w:rPr>
          <w:noProof/>
          <w:lang w:val="pt-BR"/>
        </w:rPr>
        <w:t>Gadamer</w:t>
      </w:r>
      <w:r w:rsidR="008608C4" w:rsidRPr="0050469B">
        <w:rPr>
          <w:noProof/>
          <w:lang w:val="pt-BR"/>
        </w:rPr>
        <w:t xml:space="preserve">, p. 436, </w:t>
      </w:r>
      <w:r w:rsidR="00450FCA" w:rsidRPr="0050469B">
        <w:rPr>
          <w:noProof/>
          <w:lang w:val="pt-BR"/>
        </w:rPr>
        <w:t xml:space="preserve">em </w:t>
      </w:r>
      <w:r w:rsidR="00450FCA" w:rsidRPr="0050469B">
        <w:rPr>
          <w:i/>
          <w:noProof/>
          <w:lang w:val="pt-BR"/>
        </w:rPr>
        <w:t>Verdade e Método: Traços fundamentais de uma hermenêutica filosófica</w:t>
      </w:r>
      <w:r w:rsidR="00450FCA" w:rsidRPr="0050469B">
        <w:rPr>
          <w:noProof/>
          <w:lang w:val="pt-BR"/>
        </w:rPr>
        <w:t>, Editora Vozes, 1999.</w:t>
      </w:r>
    </w:p>
    <w:p w14:paraId="6781F40A" w14:textId="1B790AA9" w:rsidR="00C774AE" w:rsidRPr="0050469B" w:rsidRDefault="007210C5" w:rsidP="00DE22A6">
      <w:pPr>
        <w:spacing w:before="120" w:after="120" w:line="360" w:lineRule="auto"/>
        <w:jc w:val="both"/>
        <w:rPr>
          <w:lang w:val="pt-BR"/>
        </w:rPr>
      </w:pPr>
      <w:r w:rsidRPr="0050469B">
        <w:rPr>
          <w:lang w:val="pt-BR"/>
        </w:rPr>
        <w:t>Dessa forma</w:t>
      </w:r>
      <w:r w:rsidR="009E71AC" w:rsidRPr="0050469B">
        <w:rPr>
          <w:lang w:val="pt-BR"/>
        </w:rPr>
        <w:t xml:space="preserve">, </w:t>
      </w:r>
      <w:r w:rsidR="0077565D" w:rsidRPr="0050469B">
        <w:rPr>
          <w:lang w:val="pt-BR"/>
        </w:rPr>
        <w:t xml:space="preserve">apresento a minha </w:t>
      </w:r>
      <w:r w:rsidR="00BC3553" w:rsidRPr="0050469B">
        <w:rPr>
          <w:lang w:val="pt-BR"/>
        </w:rPr>
        <w:t>‘</w:t>
      </w:r>
      <w:r w:rsidR="0077565D" w:rsidRPr="0050469B">
        <w:rPr>
          <w:lang w:val="pt-BR"/>
        </w:rPr>
        <w:t>compreensão d</w:t>
      </w:r>
      <w:r w:rsidR="003560E0" w:rsidRPr="0050469B">
        <w:rPr>
          <w:lang w:val="pt-BR"/>
        </w:rPr>
        <w:t xml:space="preserve">o significado de </w:t>
      </w:r>
      <w:r w:rsidR="00965F1C" w:rsidRPr="0050469B">
        <w:rPr>
          <w:lang w:val="pt-BR"/>
        </w:rPr>
        <w:t>Pais</w:t>
      </w:r>
      <w:r w:rsidR="00BC3553" w:rsidRPr="0050469B">
        <w:rPr>
          <w:lang w:val="pt-BR"/>
        </w:rPr>
        <w:t>’</w:t>
      </w:r>
      <w:r w:rsidR="005E2495" w:rsidRPr="0050469B">
        <w:rPr>
          <w:lang w:val="pt-BR"/>
        </w:rPr>
        <w:t xml:space="preserve">, </w:t>
      </w:r>
      <w:r w:rsidR="00965F1C" w:rsidRPr="0050469B">
        <w:rPr>
          <w:lang w:val="pt-BR"/>
        </w:rPr>
        <w:t>como</w:t>
      </w:r>
      <w:r w:rsidR="003560E0" w:rsidRPr="0050469B">
        <w:rPr>
          <w:lang w:val="pt-BR"/>
        </w:rPr>
        <w:t xml:space="preserve"> sendo</w:t>
      </w:r>
      <w:r w:rsidR="00965F1C" w:rsidRPr="0050469B">
        <w:rPr>
          <w:lang w:val="pt-BR"/>
        </w:rPr>
        <w:t>:</w:t>
      </w:r>
      <w:r w:rsidR="009E71AC" w:rsidRPr="0050469B">
        <w:rPr>
          <w:lang w:val="pt-BR"/>
        </w:rPr>
        <w:t xml:space="preserve"> </w:t>
      </w:r>
    </w:p>
    <w:p w14:paraId="0D9AA880" w14:textId="77777777" w:rsidR="0026450A" w:rsidRPr="0050469B" w:rsidRDefault="0026450A" w:rsidP="007058B1">
      <w:pPr>
        <w:spacing w:before="120" w:after="120" w:line="276" w:lineRule="auto"/>
        <w:jc w:val="both"/>
        <w:rPr>
          <w:lang w:val="pt-BR"/>
        </w:rPr>
      </w:pPr>
    </w:p>
    <w:p w14:paraId="4F1CBFF9" w14:textId="700BE8D9" w:rsidR="00D22DCB" w:rsidRPr="0050469B" w:rsidRDefault="00D977B6" w:rsidP="007058B1">
      <w:pPr>
        <w:spacing w:before="280" w:after="120"/>
        <w:jc w:val="center"/>
        <w:rPr>
          <w:lang w:val="pt-BR"/>
        </w:rPr>
      </w:pPr>
      <w:r w:rsidRPr="0050469B">
        <w:rPr>
          <w:noProof/>
          <w:lang w:val="pt-BR" w:eastAsia="pt-BR"/>
        </w:rPr>
        <w:drawing>
          <wp:inline distT="0" distB="0" distL="0" distR="0" wp14:anchorId="13F0B609" wp14:editId="3C9D5828">
            <wp:extent cx="5194800" cy="5155200"/>
            <wp:effectExtent l="0" t="0" r="0" b="127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194800" cy="5155200"/>
                    </a:xfrm>
                    <a:prstGeom prst="rect">
                      <a:avLst/>
                    </a:prstGeom>
                  </pic:spPr>
                </pic:pic>
              </a:graphicData>
            </a:graphic>
          </wp:inline>
        </w:drawing>
      </w:r>
    </w:p>
    <w:p w14:paraId="18B68897" w14:textId="77777777" w:rsidR="008740D1" w:rsidRPr="0050469B" w:rsidRDefault="008740D1">
      <w:pPr>
        <w:rPr>
          <w:rFonts w:ascii="Gill Sans" w:eastAsiaTheme="majorEastAsia" w:hAnsi="Gill Sans" w:cs="Gill Sans"/>
          <w:b/>
          <w:bCs/>
          <w:color w:val="000000" w:themeColor="text1"/>
          <w:sz w:val="40"/>
          <w:szCs w:val="40"/>
        </w:rPr>
      </w:pPr>
      <w:bookmarkStart w:id="314" w:name="_Toc494021"/>
      <w:bookmarkStart w:id="315" w:name="_Toc516672"/>
      <w:bookmarkStart w:id="316" w:name="_Toc517086"/>
      <w:bookmarkStart w:id="317" w:name="_Toc518394"/>
      <w:bookmarkStart w:id="318" w:name="_Toc543761"/>
      <w:bookmarkStart w:id="319" w:name="_Toc859972"/>
      <w:bookmarkStart w:id="320" w:name="_Toc876914"/>
      <w:bookmarkStart w:id="321" w:name="_Toc945404"/>
      <w:bookmarkStart w:id="322" w:name="_Toc1200518"/>
      <w:bookmarkStart w:id="323" w:name="_Toc1200572"/>
      <w:bookmarkStart w:id="324" w:name="_Toc1205758"/>
      <w:bookmarkStart w:id="325" w:name="_Toc1675226"/>
      <w:bookmarkStart w:id="326" w:name="_Toc1683577"/>
      <w:bookmarkStart w:id="327" w:name="_Toc1683661"/>
      <w:bookmarkStart w:id="328" w:name="_Toc1684457"/>
      <w:bookmarkStart w:id="329" w:name="_Toc1852723"/>
      <w:bookmarkStart w:id="330" w:name="_Toc6984554"/>
      <w:bookmarkStart w:id="331" w:name="_Toc6984634"/>
      <w:bookmarkStart w:id="332" w:name="_Toc7185855"/>
      <w:bookmarkStart w:id="333" w:name="_Toc7789908"/>
      <w:bookmarkStart w:id="334" w:name="_Toc8194509"/>
      <w:bookmarkStart w:id="335" w:name="_Toc8284740"/>
      <w:bookmarkStart w:id="336" w:name="_Toc8286667"/>
      <w:bookmarkStart w:id="337" w:name="_Toc8287478"/>
      <w:bookmarkStart w:id="338" w:name="_Toc8802911"/>
      <w:bookmarkStart w:id="339" w:name="_Toc9258372"/>
      <w:bookmarkStart w:id="340" w:name="_Toc9265841"/>
      <w:bookmarkStart w:id="341" w:name="_Toc9402388"/>
      <w:bookmarkStart w:id="342" w:name="_Toc9402952"/>
      <w:bookmarkStart w:id="343" w:name="_Toc9403051"/>
      <w:bookmarkStart w:id="344" w:name="_Toc9686323"/>
      <w:bookmarkStart w:id="345" w:name="_Toc9703371"/>
      <w:bookmarkStart w:id="346" w:name="_Toc9703603"/>
      <w:bookmarkStart w:id="347" w:name="_Toc9714569"/>
      <w:bookmarkStart w:id="348" w:name="_Toc9797279"/>
      <w:bookmarkStart w:id="349" w:name="_Toc9805954"/>
      <w:bookmarkStart w:id="350" w:name="_Toc10033810"/>
      <w:bookmarkStart w:id="351" w:name="_Toc13052663"/>
      <w:bookmarkStart w:id="352" w:name="_Toc13053023"/>
      <w:bookmarkStart w:id="353" w:name="_Toc13053112"/>
      <w:bookmarkStart w:id="354" w:name="_Toc13053547"/>
      <w:bookmarkStart w:id="355" w:name="_Toc13054133"/>
      <w:bookmarkStart w:id="356" w:name="_Toc13054486"/>
      <w:bookmarkStart w:id="357" w:name="_Toc13054644"/>
      <w:bookmarkStart w:id="358" w:name="_Toc13055029"/>
      <w:bookmarkStart w:id="359" w:name="_Toc13213118"/>
      <w:bookmarkStart w:id="360" w:name="_Toc13255065"/>
      <w:bookmarkStart w:id="361" w:name="_Toc13424136"/>
      <w:bookmarkStart w:id="362" w:name="_Toc13576763"/>
      <w:bookmarkStart w:id="363" w:name="_Toc13840195"/>
      <w:bookmarkStart w:id="364" w:name="_Toc14033486"/>
      <w:bookmarkStart w:id="365" w:name="_Toc14033572"/>
      <w:bookmarkStart w:id="366" w:name="_Toc14033700"/>
      <w:bookmarkStart w:id="367" w:name="_Toc15211817"/>
      <w:bookmarkStart w:id="368" w:name="_Toc15212214"/>
      <w:bookmarkStart w:id="369" w:name="_Toc15320139"/>
      <w:bookmarkStart w:id="370" w:name="_Toc15989924"/>
      <w:bookmarkStart w:id="371" w:name="_Toc16095287"/>
      <w:bookmarkStart w:id="372" w:name="_Toc16106159"/>
      <w:bookmarkStart w:id="373" w:name="_Toc16264796"/>
      <w:bookmarkStart w:id="374" w:name="_Toc17011101"/>
      <w:bookmarkStart w:id="375" w:name="_Toc17011705"/>
      <w:bookmarkStart w:id="376" w:name="_Toc17011806"/>
      <w:bookmarkStart w:id="377" w:name="_Toc18932882"/>
      <w:bookmarkStart w:id="378" w:name="_Toc18932956"/>
      <w:bookmarkStart w:id="379" w:name="_Toc19125949"/>
      <w:bookmarkStart w:id="380" w:name="_Toc19277891"/>
      <w:bookmarkStart w:id="381" w:name="_Toc19304484"/>
      <w:bookmarkStart w:id="382" w:name="_Toc22038231"/>
      <w:bookmarkStart w:id="383" w:name="_Toc22038280"/>
      <w:bookmarkStart w:id="384" w:name="_Toc22038375"/>
      <w:bookmarkStart w:id="385" w:name="_Toc22328990"/>
      <w:bookmarkStart w:id="386" w:name="_Toc22329035"/>
      <w:bookmarkStart w:id="387" w:name="_Toc22727135"/>
      <w:bookmarkStart w:id="388" w:name="_Toc22823554"/>
      <w:bookmarkStart w:id="389" w:name="_Toc22823668"/>
      <w:bookmarkStart w:id="390" w:name="_Toc22834035"/>
      <w:bookmarkStart w:id="391" w:name="_Toc22923109"/>
      <w:bookmarkStart w:id="392" w:name="_Toc23163587"/>
      <w:bookmarkStart w:id="393" w:name="_Toc23352235"/>
      <w:bookmarkStart w:id="394" w:name="_Toc23407149"/>
      <w:bookmarkStart w:id="395" w:name="_Toc23493997"/>
      <w:bookmarkStart w:id="396" w:name="_Toc23522645"/>
      <w:bookmarkStart w:id="397" w:name="_Toc23542581"/>
      <w:bookmarkStart w:id="398" w:name="_Toc23548294"/>
      <w:bookmarkStart w:id="399" w:name="_Toc23585187"/>
      <w:bookmarkStart w:id="400" w:name="_Toc23737115"/>
      <w:bookmarkStart w:id="401" w:name="_Toc23792308"/>
      <w:bookmarkStart w:id="402" w:name="_Toc23838565"/>
      <w:bookmarkStart w:id="403" w:name="_Toc23852103"/>
      <w:bookmarkStart w:id="404" w:name="_Toc23855830"/>
      <w:bookmarkStart w:id="405" w:name="_Toc23874586"/>
      <w:bookmarkStart w:id="406" w:name="_Toc23931638"/>
      <w:bookmarkStart w:id="407" w:name="_Toc23931682"/>
      <w:bookmarkStart w:id="408" w:name="_Toc23969990"/>
      <w:bookmarkStart w:id="409" w:name="_Toc24019017"/>
      <w:bookmarkStart w:id="410" w:name="_Toc24034597"/>
      <w:bookmarkStart w:id="411" w:name="_Toc24058422"/>
      <w:bookmarkStart w:id="412" w:name="_Toc24110323"/>
      <w:bookmarkStart w:id="413" w:name="_Toc24130702"/>
      <w:bookmarkStart w:id="414" w:name="_Toc24131773"/>
      <w:bookmarkStart w:id="415" w:name="_Toc24135929"/>
      <w:bookmarkStart w:id="416" w:name="_Toc24191997"/>
      <w:bookmarkStart w:id="417" w:name="_Toc24220930"/>
      <w:bookmarkStart w:id="418" w:name="_Toc29116594"/>
      <w:bookmarkStart w:id="419" w:name="_Toc29445238"/>
      <w:bookmarkStart w:id="420" w:name="_Toc29446246"/>
      <w:bookmarkStart w:id="421" w:name="_Toc30400966"/>
      <w:bookmarkStart w:id="422" w:name="_Toc30401229"/>
      <w:bookmarkStart w:id="423" w:name="_Toc30401274"/>
      <w:bookmarkStart w:id="424" w:name="_Toc31701337"/>
      <w:bookmarkStart w:id="425" w:name="_Toc31717030"/>
      <w:bookmarkStart w:id="426" w:name="_Toc31727897"/>
      <w:bookmarkStart w:id="427" w:name="_Toc32217097"/>
      <w:bookmarkStart w:id="428" w:name="_Toc32222678"/>
      <w:bookmarkStart w:id="429" w:name="_Toc32222846"/>
      <w:bookmarkStart w:id="430" w:name="_Toc32222922"/>
      <w:bookmarkStart w:id="431" w:name="_Toc32223404"/>
      <w:bookmarkStart w:id="432" w:name="_Toc32223680"/>
      <w:bookmarkStart w:id="433" w:name="_Toc32230420"/>
      <w:bookmarkStart w:id="434" w:name="_Toc32230608"/>
      <w:bookmarkStart w:id="435" w:name="_Toc32231753"/>
      <w:bookmarkStart w:id="436" w:name="_Toc32245608"/>
      <w:bookmarkStart w:id="437" w:name="_Toc32312307"/>
      <w:bookmarkStart w:id="438" w:name="_Toc32317992"/>
      <w:bookmarkStart w:id="439" w:name="_Toc32319616"/>
      <w:bookmarkStart w:id="440" w:name="_Toc33514467"/>
      <w:bookmarkStart w:id="441" w:name="_Toc33514668"/>
      <w:bookmarkStart w:id="442" w:name="_Toc33514747"/>
      <w:bookmarkStart w:id="443" w:name="_Toc33514826"/>
      <w:bookmarkStart w:id="444" w:name="_Toc33514973"/>
      <w:bookmarkStart w:id="445" w:name="_Toc33515204"/>
      <w:bookmarkStart w:id="446" w:name="_Toc33515429"/>
      <w:bookmarkStart w:id="447" w:name="_Toc33515493"/>
      <w:bookmarkStart w:id="448" w:name="_Toc33515558"/>
      <w:bookmarkStart w:id="449" w:name="_Toc33515623"/>
      <w:bookmarkStart w:id="450" w:name="_Toc33515687"/>
      <w:bookmarkStart w:id="451" w:name="_Toc33517687"/>
      <w:bookmarkStart w:id="452" w:name="_Toc33517908"/>
      <w:bookmarkStart w:id="453" w:name="_Toc33518000"/>
      <w:bookmarkStart w:id="454" w:name="_Toc33518064"/>
      <w:bookmarkStart w:id="455" w:name="_Toc33518128"/>
      <w:bookmarkStart w:id="456" w:name="_Toc39915134"/>
      <w:bookmarkStart w:id="457" w:name="_Toc40005405"/>
      <w:bookmarkStart w:id="458" w:name="_Toc40340903"/>
      <w:bookmarkStart w:id="459" w:name="_Toc40377213"/>
      <w:bookmarkStart w:id="460" w:name="_Toc40381501"/>
      <w:bookmarkStart w:id="461" w:name="_Toc40381570"/>
      <w:bookmarkStart w:id="462" w:name="_Toc40383387"/>
      <w:bookmarkStart w:id="463" w:name="_Toc40947167"/>
      <w:bookmarkStart w:id="464" w:name="_Toc41215328"/>
      <w:bookmarkStart w:id="465" w:name="_Toc41387304"/>
      <w:bookmarkStart w:id="466" w:name="_Toc41415762"/>
      <w:bookmarkStart w:id="467" w:name="_Toc41839743"/>
      <w:bookmarkStart w:id="468" w:name="_Toc41839922"/>
      <w:bookmarkStart w:id="469" w:name="_Toc41840224"/>
      <w:bookmarkStart w:id="470" w:name="_Toc41840319"/>
      <w:bookmarkStart w:id="471" w:name="_Toc41840911"/>
      <w:bookmarkStart w:id="472" w:name="_Toc41840965"/>
      <w:bookmarkStart w:id="473" w:name="_Toc41841373"/>
      <w:bookmarkStart w:id="474" w:name="_Toc41841665"/>
      <w:bookmarkStart w:id="475" w:name="_Toc41842308"/>
      <w:bookmarkStart w:id="476" w:name="_Toc41893395"/>
      <w:bookmarkStart w:id="477" w:name="_Toc41893637"/>
      <w:bookmarkStart w:id="478" w:name="_Toc41893901"/>
      <w:bookmarkStart w:id="479" w:name="_Toc41894128"/>
      <w:bookmarkStart w:id="480" w:name="_Toc41894401"/>
      <w:bookmarkStart w:id="481" w:name="_Toc41897331"/>
      <w:bookmarkStart w:id="482" w:name="_Toc41897390"/>
      <w:bookmarkStart w:id="483" w:name="_Toc41897665"/>
      <w:bookmarkStart w:id="484" w:name="_Toc41897809"/>
      <w:bookmarkStart w:id="485" w:name="_Toc41898584"/>
      <w:r w:rsidRPr="0050469B">
        <w:rPr>
          <w:rFonts w:ascii="Gill Sans" w:hAnsi="Gill Sans" w:cs="Gill Sans"/>
          <w:color w:val="000000" w:themeColor="text1"/>
          <w:sz w:val="40"/>
          <w:szCs w:val="40"/>
        </w:rPr>
        <w:br w:type="page"/>
      </w:r>
    </w:p>
    <w:p w14:paraId="1BE2B39B" w14:textId="516487B2" w:rsidR="001E539E" w:rsidRPr="0050469B" w:rsidRDefault="001E539E" w:rsidP="001C7282">
      <w:pPr>
        <w:pStyle w:val="Heading1"/>
        <w:pBdr>
          <w:bottom w:val="single" w:sz="4" w:space="1" w:color="auto"/>
        </w:pBdr>
        <w:spacing w:before="0"/>
        <w:rPr>
          <w:rFonts w:ascii="Gill Sans" w:hAnsi="Gill Sans" w:cs="Gill Sans"/>
          <w:color w:val="000000" w:themeColor="text1"/>
          <w:sz w:val="40"/>
          <w:szCs w:val="40"/>
          <w:lang w:val="en-US"/>
        </w:rPr>
      </w:pPr>
      <w:bookmarkStart w:id="486" w:name="_Toc41899843"/>
      <w:bookmarkStart w:id="487" w:name="_Toc41899914"/>
      <w:bookmarkStart w:id="488" w:name="_Toc41899985"/>
      <w:bookmarkStart w:id="489" w:name="_Toc41900226"/>
      <w:bookmarkStart w:id="490" w:name="_Toc41900298"/>
      <w:bookmarkStart w:id="491" w:name="_Toc41900354"/>
      <w:bookmarkStart w:id="492" w:name="_Toc41916656"/>
      <w:bookmarkStart w:id="493" w:name="_Toc41917050"/>
      <w:bookmarkStart w:id="494" w:name="_Toc41917673"/>
      <w:bookmarkStart w:id="495" w:name="_Toc41917790"/>
      <w:bookmarkStart w:id="496" w:name="_Toc41917847"/>
      <w:bookmarkStart w:id="497" w:name="_Toc41917913"/>
      <w:bookmarkStart w:id="498" w:name="_Toc41917970"/>
      <w:bookmarkStart w:id="499" w:name="_Toc41918027"/>
      <w:bookmarkStart w:id="500" w:name="_Toc41918148"/>
      <w:bookmarkStart w:id="501" w:name="_Toc41918334"/>
      <w:bookmarkStart w:id="502" w:name="_Toc41918551"/>
      <w:bookmarkStart w:id="503" w:name="_Toc42423713"/>
      <w:bookmarkStart w:id="504" w:name="_Toc42891396"/>
      <w:bookmarkStart w:id="505" w:name="_Toc43493967"/>
      <w:bookmarkStart w:id="506" w:name="_Toc43494027"/>
      <w:bookmarkStart w:id="507" w:name="_Toc44151457"/>
      <w:bookmarkStart w:id="508" w:name="_Toc44151977"/>
      <w:bookmarkStart w:id="509" w:name="_Toc44159699"/>
      <w:bookmarkStart w:id="510" w:name="_Toc44159768"/>
      <w:bookmarkStart w:id="511" w:name="_Toc44168281"/>
      <w:bookmarkStart w:id="512" w:name="_Toc44174119"/>
      <w:bookmarkStart w:id="513" w:name="_Toc44174188"/>
      <w:bookmarkStart w:id="514" w:name="_Toc44174257"/>
      <w:bookmarkStart w:id="515" w:name="_Toc44177611"/>
      <w:bookmarkStart w:id="516" w:name="_Toc44177972"/>
      <w:bookmarkStart w:id="517" w:name="_Toc44181339"/>
      <w:bookmarkStart w:id="518" w:name="_Toc44268653"/>
      <w:bookmarkStart w:id="519" w:name="_Toc44354773"/>
      <w:bookmarkStart w:id="520" w:name="_Toc44436332"/>
      <w:bookmarkStart w:id="521" w:name="_Toc44604619"/>
      <w:bookmarkStart w:id="522" w:name="_Toc44614687"/>
      <w:bookmarkStart w:id="523" w:name="_Toc44661257"/>
      <w:bookmarkStart w:id="524" w:name="_Toc44662048"/>
      <w:bookmarkStart w:id="525" w:name="_Toc44663497"/>
      <w:bookmarkStart w:id="526" w:name="_Toc44670769"/>
      <w:bookmarkStart w:id="527" w:name="_Toc44695260"/>
      <w:bookmarkStart w:id="528" w:name="_Toc44695856"/>
      <w:bookmarkStart w:id="529" w:name="_Toc44698202"/>
      <w:bookmarkStart w:id="530" w:name="_Toc44698272"/>
      <w:bookmarkStart w:id="531" w:name="_Toc44698680"/>
      <w:bookmarkStart w:id="532" w:name="_Toc44699004"/>
      <w:bookmarkStart w:id="533" w:name="_Toc44756361"/>
      <w:bookmarkStart w:id="534" w:name="_Toc44802229"/>
      <w:bookmarkStart w:id="535" w:name="_Toc44866591"/>
      <w:bookmarkStart w:id="536" w:name="_Toc44866802"/>
      <w:bookmarkStart w:id="537" w:name="_Toc45095808"/>
      <w:bookmarkStart w:id="538" w:name="_Toc45095881"/>
      <w:bookmarkStart w:id="539" w:name="_Toc45096849"/>
      <w:bookmarkStart w:id="540" w:name="_Toc45224240"/>
      <w:bookmarkStart w:id="541" w:name="_Toc45224382"/>
      <w:bookmarkStart w:id="542" w:name="_Toc45224453"/>
      <w:bookmarkStart w:id="543" w:name="_Toc45224922"/>
      <w:bookmarkStart w:id="544" w:name="_Toc45225192"/>
      <w:bookmarkStart w:id="545" w:name="_Toc45225547"/>
      <w:bookmarkStart w:id="546" w:name="_Toc45225945"/>
      <w:bookmarkStart w:id="547" w:name="_Toc45226219"/>
      <w:bookmarkStart w:id="548" w:name="_Toc45226417"/>
      <w:bookmarkStart w:id="549" w:name="_Toc45227488"/>
      <w:bookmarkStart w:id="550" w:name="_Toc45227812"/>
      <w:bookmarkStart w:id="551" w:name="_Toc45270138"/>
      <w:bookmarkStart w:id="552" w:name="_Toc45296279"/>
      <w:bookmarkStart w:id="553" w:name="_Toc45305575"/>
      <w:bookmarkStart w:id="554" w:name="_Toc45351672"/>
      <w:bookmarkStart w:id="555" w:name="_Toc45378089"/>
      <w:bookmarkStart w:id="556" w:name="_Toc45440474"/>
      <w:bookmarkStart w:id="557" w:name="_Toc45441661"/>
      <w:bookmarkStart w:id="558" w:name="_Toc45443756"/>
      <w:bookmarkStart w:id="559" w:name="_Toc45478231"/>
      <w:bookmarkStart w:id="560" w:name="_Toc45570355"/>
      <w:bookmarkStart w:id="561" w:name="_Toc45642329"/>
      <w:bookmarkStart w:id="562" w:name="_Toc45648884"/>
      <w:bookmarkStart w:id="563" w:name="_Toc45648946"/>
      <w:bookmarkStart w:id="564" w:name="_Toc45659027"/>
      <w:bookmarkStart w:id="565" w:name="_Toc45659112"/>
      <w:bookmarkStart w:id="566" w:name="_Toc45659731"/>
      <w:bookmarkStart w:id="567" w:name="_Toc45738975"/>
      <w:bookmarkStart w:id="568" w:name="_Toc45831421"/>
      <w:bookmarkStart w:id="569" w:name="_Toc45897465"/>
      <w:bookmarkStart w:id="570" w:name="_Toc45968828"/>
      <w:bookmarkStart w:id="571" w:name="_Toc46062460"/>
      <w:bookmarkStart w:id="572" w:name="_Toc46076560"/>
      <w:bookmarkStart w:id="573" w:name="_Toc46083635"/>
      <w:bookmarkStart w:id="574" w:name="_Toc46083823"/>
      <w:bookmarkStart w:id="575" w:name="_Toc46084075"/>
      <w:bookmarkStart w:id="576" w:name="_Toc46084154"/>
      <w:bookmarkStart w:id="577" w:name="_Toc46084389"/>
      <w:bookmarkStart w:id="578" w:name="_Toc46137779"/>
      <w:bookmarkStart w:id="579" w:name="_Toc46138013"/>
      <w:bookmarkStart w:id="580" w:name="_Toc46138471"/>
      <w:bookmarkStart w:id="581" w:name="_Toc46162883"/>
      <w:bookmarkStart w:id="582" w:name="_Toc46177331"/>
      <w:bookmarkStart w:id="583" w:name="_Toc46213643"/>
      <w:bookmarkStart w:id="584" w:name="_Toc46261214"/>
      <w:bookmarkStart w:id="585" w:name="_Toc46264369"/>
      <w:bookmarkStart w:id="586" w:name="_Toc46303091"/>
      <w:bookmarkStart w:id="587" w:name="_Toc46303171"/>
      <w:bookmarkStart w:id="588" w:name="_Toc46306716"/>
      <w:bookmarkStart w:id="589" w:name="_Toc46492619"/>
      <w:bookmarkStart w:id="590" w:name="_Toc46494111"/>
      <w:bookmarkStart w:id="591" w:name="_Toc46589182"/>
      <w:bookmarkStart w:id="592" w:name="_Toc46594118"/>
      <w:bookmarkStart w:id="593" w:name="_Toc46658792"/>
      <w:bookmarkStart w:id="594" w:name="_Toc46664046"/>
      <w:bookmarkStart w:id="595" w:name="_Toc46668513"/>
      <w:bookmarkStart w:id="596" w:name="_Toc46679077"/>
      <w:bookmarkStart w:id="597" w:name="_Toc46683932"/>
      <w:bookmarkStart w:id="598" w:name="_Toc46684179"/>
      <w:bookmarkStart w:id="599" w:name="_Toc46775002"/>
      <w:bookmarkStart w:id="600" w:name="_Toc46818710"/>
      <w:bookmarkStart w:id="601" w:name="_Toc46819155"/>
      <w:bookmarkStart w:id="602" w:name="_Toc46819225"/>
      <w:bookmarkStart w:id="603" w:name="_Toc46819721"/>
      <w:bookmarkStart w:id="604" w:name="_Toc46820302"/>
      <w:bookmarkStart w:id="605" w:name="_Toc46835994"/>
      <w:bookmarkStart w:id="606" w:name="_Toc46857717"/>
      <w:bookmarkStart w:id="607" w:name="_Toc46858452"/>
      <w:bookmarkStart w:id="608" w:name="_Toc47048664"/>
      <w:bookmarkStart w:id="609" w:name="_Toc47178343"/>
      <w:bookmarkStart w:id="610" w:name="_Toc47201140"/>
      <w:bookmarkStart w:id="611" w:name="_Toc47212793"/>
      <w:bookmarkStart w:id="612" w:name="_Toc47260351"/>
      <w:bookmarkStart w:id="613" w:name="_Toc47269618"/>
      <w:bookmarkStart w:id="614" w:name="_Toc47335177"/>
      <w:bookmarkStart w:id="615" w:name="_Toc47384609"/>
      <w:proofErr w:type="spellStart"/>
      <w:r w:rsidRPr="0050469B">
        <w:rPr>
          <w:rFonts w:ascii="Gill Sans" w:hAnsi="Gill Sans" w:cs="Gill Sans"/>
          <w:color w:val="000000" w:themeColor="text1"/>
          <w:sz w:val="40"/>
          <w:szCs w:val="40"/>
          <w:lang w:val="en-US"/>
        </w:rPr>
        <w:lastRenderedPageBreak/>
        <w:t>Agradecimentos</w:t>
      </w:r>
      <w:bookmarkEnd w:id="201"/>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proofErr w:type="spellEnd"/>
    </w:p>
    <w:p w14:paraId="63110917" w14:textId="77777777" w:rsidR="001E539E" w:rsidRPr="0050469B" w:rsidRDefault="001E539E" w:rsidP="001E539E"/>
    <w:p w14:paraId="3872DA33" w14:textId="77777777" w:rsidR="00946213" w:rsidRPr="0050469B" w:rsidRDefault="00946213" w:rsidP="00946213">
      <w:pPr>
        <w:jc w:val="right"/>
        <w:rPr>
          <w:rFonts w:ascii="Gill Sans MT" w:hAnsi="Gill Sans MT" w:cs="Times"/>
          <w:b/>
          <w:color w:val="000000"/>
          <w:sz w:val="28"/>
          <w:szCs w:val="28"/>
        </w:rPr>
      </w:pPr>
    </w:p>
    <w:p w14:paraId="1BC6FA43" w14:textId="77777777" w:rsidR="00946213" w:rsidRPr="0050469B" w:rsidRDefault="00946213" w:rsidP="00946213">
      <w:pPr>
        <w:jc w:val="right"/>
        <w:rPr>
          <w:rFonts w:ascii="Gill Sans MT" w:hAnsi="Gill Sans MT" w:cs="Times"/>
          <w:noProof/>
          <w:color w:val="000000"/>
          <w:sz w:val="32"/>
          <w:szCs w:val="32"/>
        </w:rPr>
      </w:pPr>
    </w:p>
    <w:p w14:paraId="11E6ACF5" w14:textId="77777777" w:rsidR="00946213" w:rsidRPr="0050469B" w:rsidRDefault="00946213" w:rsidP="00946213">
      <w:pPr>
        <w:jc w:val="right"/>
        <w:rPr>
          <w:rFonts w:ascii="Gill Sans MT" w:hAnsi="Gill Sans MT" w:cs="Times"/>
          <w:noProof/>
          <w:color w:val="000000"/>
          <w:sz w:val="32"/>
          <w:szCs w:val="32"/>
        </w:rPr>
      </w:pPr>
    </w:p>
    <w:p w14:paraId="033233FA" w14:textId="77777777" w:rsidR="00946213" w:rsidRPr="0050469B" w:rsidRDefault="00946213" w:rsidP="00946213">
      <w:pPr>
        <w:jc w:val="right"/>
        <w:rPr>
          <w:rFonts w:ascii="Gill Sans MT" w:hAnsi="Gill Sans MT" w:cs="Times"/>
          <w:noProof/>
          <w:color w:val="000000"/>
          <w:sz w:val="32"/>
          <w:szCs w:val="32"/>
        </w:rPr>
      </w:pPr>
    </w:p>
    <w:p w14:paraId="0E0BBD5F" w14:textId="77777777" w:rsidR="00946213" w:rsidRPr="0050469B" w:rsidRDefault="00946213" w:rsidP="00946213">
      <w:pPr>
        <w:jc w:val="right"/>
        <w:rPr>
          <w:rFonts w:ascii="Gill Sans MT" w:hAnsi="Gill Sans MT" w:cs="Times"/>
          <w:noProof/>
          <w:color w:val="000000"/>
          <w:sz w:val="32"/>
          <w:szCs w:val="32"/>
        </w:rPr>
      </w:pPr>
    </w:p>
    <w:p w14:paraId="520E0341" w14:textId="77777777" w:rsidR="00612A4E" w:rsidRPr="0050469B" w:rsidRDefault="00612A4E" w:rsidP="00946213">
      <w:pPr>
        <w:jc w:val="right"/>
        <w:rPr>
          <w:rFonts w:ascii="Gill Sans MT" w:hAnsi="Gill Sans MT" w:cs="Times"/>
          <w:noProof/>
          <w:color w:val="000000"/>
          <w:sz w:val="32"/>
          <w:szCs w:val="32"/>
        </w:rPr>
      </w:pPr>
    </w:p>
    <w:p w14:paraId="4CA268AF" w14:textId="77777777" w:rsidR="00612A4E" w:rsidRPr="0050469B" w:rsidRDefault="00612A4E" w:rsidP="00946213">
      <w:pPr>
        <w:jc w:val="right"/>
        <w:rPr>
          <w:rFonts w:ascii="Gill Sans MT" w:hAnsi="Gill Sans MT" w:cs="Times"/>
          <w:noProof/>
          <w:color w:val="000000"/>
          <w:sz w:val="32"/>
          <w:szCs w:val="32"/>
        </w:rPr>
      </w:pPr>
    </w:p>
    <w:p w14:paraId="6D559B3B" w14:textId="4BB34B43" w:rsidR="003C7681" w:rsidRPr="0050469B" w:rsidRDefault="003C7681">
      <w:pPr>
        <w:rPr>
          <w:rFonts w:ascii="Gill Sans MT" w:hAnsi="Gill Sans MT" w:cs="Times"/>
          <w:noProof/>
          <w:color w:val="000000"/>
          <w:sz w:val="32"/>
          <w:szCs w:val="32"/>
        </w:rPr>
      </w:pPr>
      <w:r w:rsidRPr="0050469B">
        <w:rPr>
          <w:rFonts w:ascii="Gill Sans MT" w:hAnsi="Gill Sans MT" w:cs="Times"/>
          <w:noProof/>
          <w:color w:val="000000"/>
          <w:sz w:val="32"/>
          <w:szCs w:val="32"/>
        </w:rPr>
        <w:br w:type="page"/>
      </w:r>
    </w:p>
    <w:p w14:paraId="4118B152" w14:textId="77777777" w:rsidR="0034789F" w:rsidRDefault="0034789F">
      <w:pPr>
        <w:rPr>
          <w:rFonts w:ascii="Gill Sans MT" w:hAnsi="Gill Sans MT" w:cs="Times"/>
          <w:noProof/>
          <w:color w:val="000000"/>
          <w:sz w:val="32"/>
          <w:szCs w:val="32"/>
        </w:rPr>
      </w:pPr>
    </w:p>
    <w:p w14:paraId="14F5DD40" w14:textId="37359021" w:rsidR="0034789F" w:rsidRDefault="0034789F">
      <w:pPr>
        <w:rPr>
          <w:rFonts w:ascii="Gill Sans MT" w:hAnsi="Gill Sans MT" w:cs="Times"/>
          <w:noProof/>
          <w:color w:val="000000"/>
          <w:sz w:val="32"/>
          <w:szCs w:val="32"/>
        </w:rPr>
      </w:pPr>
      <w:r>
        <w:rPr>
          <w:rFonts w:ascii="Gill Sans MT" w:hAnsi="Gill Sans MT" w:cs="Times"/>
          <w:noProof/>
          <w:color w:val="000000"/>
          <w:sz w:val="32"/>
          <w:szCs w:val="32"/>
        </w:rPr>
        <w:br w:type="page"/>
      </w:r>
    </w:p>
    <w:p w14:paraId="1CE71E74" w14:textId="77777777" w:rsidR="0034789F" w:rsidRDefault="0034789F">
      <w:pPr>
        <w:rPr>
          <w:rFonts w:ascii="Gill Sans MT" w:hAnsi="Gill Sans MT" w:cs="Times"/>
          <w:noProof/>
          <w:color w:val="000000"/>
          <w:sz w:val="32"/>
          <w:szCs w:val="32"/>
        </w:rPr>
      </w:pPr>
    </w:p>
    <w:p w14:paraId="385B3217" w14:textId="6B577379" w:rsidR="003C7681" w:rsidRPr="0050469B" w:rsidRDefault="003C7681">
      <w:pPr>
        <w:rPr>
          <w:rFonts w:ascii="Gill Sans MT" w:hAnsi="Gill Sans MT" w:cs="Times"/>
          <w:noProof/>
          <w:color w:val="000000"/>
          <w:sz w:val="32"/>
          <w:szCs w:val="32"/>
        </w:rPr>
      </w:pPr>
      <w:r w:rsidRPr="0050469B">
        <w:rPr>
          <w:rFonts w:ascii="Gill Sans MT" w:hAnsi="Gill Sans MT" w:cs="Times"/>
          <w:noProof/>
          <w:color w:val="000000"/>
          <w:sz w:val="32"/>
          <w:szCs w:val="32"/>
        </w:rPr>
        <w:br w:type="page"/>
      </w:r>
    </w:p>
    <w:p w14:paraId="48410435" w14:textId="77777777" w:rsidR="00612A4E" w:rsidRPr="0050469B" w:rsidRDefault="00612A4E" w:rsidP="00946213">
      <w:pPr>
        <w:jc w:val="right"/>
        <w:rPr>
          <w:rFonts w:ascii="Gill Sans MT" w:hAnsi="Gill Sans MT" w:cs="Times"/>
          <w:noProof/>
          <w:color w:val="000000"/>
          <w:sz w:val="32"/>
          <w:szCs w:val="32"/>
        </w:rPr>
      </w:pPr>
    </w:p>
    <w:p w14:paraId="3933EA90" w14:textId="2DA2C2ED" w:rsidR="001E539E" w:rsidRPr="0050469B" w:rsidRDefault="001E539E" w:rsidP="001C7282">
      <w:pPr>
        <w:pStyle w:val="Heading1"/>
        <w:pBdr>
          <w:bottom w:val="single" w:sz="4" w:space="1" w:color="auto"/>
        </w:pBdr>
        <w:spacing w:before="0"/>
        <w:rPr>
          <w:rFonts w:ascii="Gill Sans" w:hAnsi="Gill Sans" w:cs="Gill Sans"/>
          <w:color w:val="000000" w:themeColor="text1"/>
          <w:sz w:val="40"/>
          <w:szCs w:val="40"/>
          <w:lang w:val="pt-BR"/>
        </w:rPr>
      </w:pPr>
      <w:bookmarkStart w:id="616" w:name="_Toc494022"/>
      <w:bookmarkStart w:id="617" w:name="_Toc516673"/>
      <w:bookmarkStart w:id="618" w:name="_Toc517087"/>
      <w:bookmarkStart w:id="619" w:name="_Toc518395"/>
      <w:bookmarkStart w:id="620" w:name="_Toc543762"/>
      <w:bookmarkStart w:id="621" w:name="_Toc859973"/>
      <w:bookmarkStart w:id="622" w:name="_Toc876915"/>
      <w:bookmarkStart w:id="623" w:name="_Toc945405"/>
      <w:bookmarkStart w:id="624" w:name="_Toc1200519"/>
      <w:bookmarkStart w:id="625" w:name="_Toc1200573"/>
      <w:bookmarkStart w:id="626" w:name="_Toc1205759"/>
      <w:bookmarkStart w:id="627" w:name="_Toc1675227"/>
      <w:bookmarkStart w:id="628" w:name="_Toc1683578"/>
      <w:bookmarkStart w:id="629" w:name="_Toc1683662"/>
      <w:bookmarkStart w:id="630" w:name="_Toc1684458"/>
      <w:bookmarkStart w:id="631" w:name="_Toc1852724"/>
      <w:bookmarkStart w:id="632" w:name="_Toc6984555"/>
      <w:bookmarkStart w:id="633" w:name="_Toc6984635"/>
      <w:bookmarkStart w:id="634" w:name="_Toc7185856"/>
      <w:bookmarkStart w:id="635" w:name="_Toc7789909"/>
      <w:bookmarkStart w:id="636" w:name="_Toc8194510"/>
      <w:bookmarkStart w:id="637" w:name="_Toc8284741"/>
      <w:bookmarkStart w:id="638" w:name="_Toc8286668"/>
      <w:bookmarkStart w:id="639" w:name="_Toc8287479"/>
      <w:bookmarkStart w:id="640" w:name="_Toc8802912"/>
      <w:bookmarkStart w:id="641" w:name="_Toc9258373"/>
      <w:bookmarkStart w:id="642" w:name="_Toc9265842"/>
      <w:bookmarkStart w:id="643" w:name="_Toc9402389"/>
      <w:bookmarkStart w:id="644" w:name="_Toc9402953"/>
      <w:bookmarkStart w:id="645" w:name="_Toc9403052"/>
      <w:bookmarkStart w:id="646" w:name="_Toc9686324"/>
      <w:bookmarkStart w:id="647" w:name="_Toc9703372"/>
      <w:bookmarkStart w:id="648" w:name="_Toc9703604"/>
      <w:bookmarkStart w:id="649" w:name="_Toc9714570"/>
      <w:bookmarkStart w:id="650" w:name="_Toc9797280"/>
      <w:bookmarkStart w:id="651" w:name="_Toc9805955"/>
      <w:bookmarkStart w:id="652" w:name="_Toc10033811"/>
      <w:bookmarkStart w:id="653" w:name="_Toc13052664"/>
      <w:bookmarkStart w:id="654" w:name="_Toc13053024"/>
      <w:bookmarkStart w:id="655" w:name="_Toc13053113"/>
      <w:bookmarkStart w:id="656" w:name="_Toc13053548"/>
      <w:bookmarkStart w:id="657" w:name="_Toc13054134"/>
      <w:bookmarkStart w:id="658" w:name="_Toc13054487"/>
      <w:bookmarkStart w:id="659" w:name="_Toc13054645"/>
      <w:bookmarkStart w:id="660" w:name="_Toc13055030"/>
      <w:bookmarkStart w:id="661" w:name="_Toc13213119"/>
      <w:bookmarkStart w:id="662" w:name="_Toc13255066"/>
      <w:bookmarkStart w:id="663" w:name="_Toc13424137"/>
      <w:bookmarkStart w:id="664" w:name="_Toc13576764"/>
      <w:bookmarkStart w:id="665" w:name="_Toc13840196"/>
      <w:bookmarkStart w:id="666" w:name="_Toc14033487"/>
      <w:bookmarkStart w:id="667" w:name="_Toc14033573"/>
      <w:bookmarkStart w:id="668" w:name="_Toc14033701"/>
      <w:bookmarkStart w:id="669" w:name="_Toc15211818"/>
      <w:bookmarkStart w:id="670" w:name="_Toc15212215"/>
      <w:bookmarkStart w:id="671" w:name="_Toc15320140"/>
      <w:bookmarkStart w:id="672" w:name="_Toc15989925"/>
      <w:bookmarkStart w:id="673" w:name="_Toc16095288"/>
      <w:bookmarkStart w:id="674" w:name="_Toc16106160"/>
      <w:bookmarkStart w:id="675" w:name="_Toc16264797"/>
      <w:bookmarkStart w:id="676" w:name="_Toc17011102"/>
      <w:bookmarkStart w:id="677" w:name="_Toc17011706"/>
      <w:bookmarkStart w:id="678" w:name="_Toc17011807"/>
      <w:bookmarkStart w:id="679" w:name="_Toc18932883"/>
      <w:bookmarkStart w:id="680" w:name="_Toc18932957"/>
      <w:bookmarkStart w:id="681" w:name="_Toc19125950"/>
      <w:bookmarkStart w:id="682" w:name="_Toc19277892"/>
      <w:bookmarkStart w:id="683" w:name="_Toc19304485"/>
      <w:bookmarkStart w:id="684" w:name="_Toc22038232"/>
      <w:bookmarkStart w:id="685" w:name="_Toc22038281"/>
      <w:bookmarkStart w:id="686" w:name="_Toc22038376"/>
      <w:bookmarkStart w:id="687" w:name="_Toc22328991"/>
      <w:bookmarkStart w:id="688" w:name="_Toc22329036"/>
      <w:bookmarkStart w:id="689" w:name="_Toc22727136"/>
      <w:bookmarkStart w:id="690" w:name="_Toc22823555"/>
      <w:bookmarkStart w:id="691" w:name="_Toc22823669"/>
      <w:bookmarkStart w:id="692" w:name="_Toc22834036"/>
      <w:bookmarkStart w:id="693" w:name="_Toc22923110"/>
      <w:bookmarkStart w:id="694" w:name="_Toc23163588"/>
      <w:bookmarkStart w:id="695" w:name="_Toc23352236"/>
      <w:bookmarkStart w:id="696" w:name="_Toc23407150"/>
      <w:bookmarkStart w:id="697" w:name="_Toc23493998"/>
      <w:bookmarkStart w:id="698" w:name="_Toc23522646"/>
      <w:bookmarkStart w:id="699" w:name="_Toc23542582"/>
      <w:bookmarkStart w:id="700" w:name="_Toc23548295"/>
      <w:bookmarkStart w:id="701" w:name="_Toc23585188"/>
      <w:bookmarkStart w:id="702" w:name="_Toc23737116"/>
      <w:bookmarkStart w:id="703" w:name="_Toc23792309"/>
      <w:bookmarkStart w:id="704" w:name="_Toc23838566"/>
      <w:bookmarkStart w:id="705" w:name="_Toc23852104"/>
      <w:bookmarkStart w:id="706" w:name="_Toc23855831"/>
      <w:bookmarkStart w:id="707" w:name="_Toc23874587"/>
      <w:bookmarkStart w:id="708" w:name="_Toc23931639"/>
      <w:bookmarkStart w:id="709" w:name="_Toc23931683"/>
      <w:bookmarkStart w:id="710" w:name="_Toc23969991"/>
      <w:bookmarkStart w:id="711" w:name="_Toc24019018"/>
      <w:bookmarkStart w:id="712" w:name="_Toc24034598"/>
      <w:bookmarkStart w:id="713" w:name="_Toc24058423"/>
      <w:bookmarkStart w:id="714" w:name="_Toc24110324"/>
      <w:bookmarkStart w:id="715" w:name="_Toc24130703"/>
      <w:bookmarkStart w:id="716" w:name="_Toc24131774"/>
      <w:bookmarkStart w:id="717" w:name="_Toc24135930"/>
      <w:bookmarkStart w:id="718" w:name="_Toc24191998"/>
      <w:bookmarkStart w:id="719" w:name="_Toc24220931"/>
      <w:bookmarkStart w:id="720" w:name="_Toc29116595"/>
      <w:bookmarkStart w:id="721" w:name="_Toc29445239"/>
      <w:bookmarkStart w:id="722" w:name="_Toc29446247"/>
      <w:bookmarkStart w:id="723" w:name="_Toc30400967"/>
      <w:bookmarkStart w:id="724" w:name="_Toc30401230"/>
      <w:bookmarkStart w:id="725" w:name="_Toc30401275"/>
      <w:bookmarkStart w:id="726" w:name="_Toc31701338"/>
      <w:bookmarkStart w:id="727" w:name="_Toc31717031"/>
      <w:bookmarkStart w:id="728" w:name="_Toc31727898"/>
      <w:bookmarkStart w:id="729" w:name="_Toc32217098"/>
      <w:bookmarkStart w:id="730" w:name="_Toc32222679"/>
      <w:bookmarkStart w:id="731" w:name="_Toc32222847"/>
      <w:bookmarkStart w:id="732" w:name="_Toc32222923"/>
      <w:bookmarkStart w:id="733" w:name="_Toc32223405"/>
      <w:bookmarkStart w:id="734" w:name="_Toc32223681"/>
      <w:bookmarkStart w:id="735" w:name="_Toc32230421"/>
      <w:bookmarkStart w:id="736" w:name="_Toc32230609"/>
      <w:bookmarkStart w:id="737" w:name="_Toc32231754"/>
      <w:bookmarkStart w:id="738" w:name="_Toc32245609"/>
      <w:bookmarkStart w:id="739" w:name="_Toc32312308"/>
      <w:bookmarkStart w:id="740" w:name="_Toc32317993"/>
      <w:bookmarkStart w:id="741" w:name="_Toc32319617"/>
      <w:bookmarkStart w:id="742" w:name="_Toc33514468"/>
      <w:bookmarkStart w:id="743" w:name="_Toc33514669"/>
      <w:bookmarkStart w:id="744" w:name="_Toc33514748"/>
      <w:bookmarkStart w:id="745" w:name="_Toc33514827"/>
      <w:bookmarkStart w:id="746" w:name="_Toc33514974"/>
      <w:bookmarkStart w:id="747" w:name="_Toc33515205"/>
      <w:bookmarkStart w:id="748" w:name="_Toc33515430"/>
      <w:bookmarkStart w:id="749" w:name="_Toc33515494"/>
      <w:bookmarkStart w:id="750" w:name="_Toc33515559"/>
      <w:bookmarkStart w:id="751" w:name="_Toc33515624"/>
      <w:bookmarkStart w:id="752" w:name="_Toc33515688"/>
      <w:bookmarkStart w:id="753" w:name="_Toc33517688"/>
      <w:bookmarkStart w:id="754" w:name="_Toc33517909"/>
      <w:bookmarkStart w:id="755" w:name="_Toc33518001"/>
      <w:bookmarkStart w:id="756" w:name="_Toc33518065"/>
      <w:bookmarkStart w:id="757" w:name="_Toc33518129"/>
      <w:bookmarkStart w:id="758" w:name="_Toc39915135"/>
      <w:bookmarkStart w:id="759" w:name="_Toc40005406"/>
      <w:bookmarkStart w:id="760" w:name="_Toc40340904"/>
      <w:bookmarkStart w:id="761" w:name="_Toc40377214"/>
      <w:bookmarkStart w:id="762" w:name="_Toc40381502"/>
      <w:bookmarkStart w:id="763" w:name="_Toc40381571"/>
      <w:bookmarkStart w:id="764" w:name="_Toc40383388"/>
      <w:bookmarkStart w:id="765" w:name="_Toc40947168"/>
      <w:bookmarkStart w:id="766" w:name="_Toc41215329"/>
      <w:bookmarkStart w:id="767" w:name="_Toc41387305"/>
      <w:bookmarkStart w:id="768" w:name="_Toc41415763"/>
      <w:bookmarkStart w:id="769" w:name="_Toc41839744"/>
      <w:bookmarkStart w:id="770" w:name="_Toc41839923"/>
      <w:bookmarkStart w:id="771" w:name="_Toc41840225"/>
      <w:bookmarkStart w:id="772" w:name="_Toc41840320"/>
      <w:bookmarkStart w:id="773" w:name="_Toc41840912"/>
      <w:bookmarkStart w:id="774" w:name="_Toc41840966"/>
      <w:bookmarkStart w:id="775" w:name="_Toc41841374"/>
      <w:bookmarkStart w:id="776" w:name="_Toc41841666"/>
      <w:bookmarkStart w:id="777" w:name="_Toc41842309"/>
      <w:bookmarkStart w:id="778" w:name="_Toc41893396"/>
      <w:bookmarkStart w:id="779" w:name="_Toc41893638"/>
      <w:bookmarkStart w:id="780" w:name="_Toc41893902"/>
      <w:bookmarkStart w:id="781" w:name="_Toc41894129"/>
      <w:bookmarkStart w:id="782" w:name="_Toc41894402"/>
      <w:bookmarkStart w:id="783" w:name="_Toc41897332"/>
      <w:bookmarkStart w:id="784" w:name="_Toc41897391"/>
      <w:bookmarkStart w:id="785" w:name="_Toc41897666"/>
      <w:bookmarkStart w:id="786" w:name="_Toc41897810"/>
      <w:bookmarkStart w:id="787" w:name="_Toc41898585"/>
      <w:bookmarkStart w:id="788" w:name="_Toc41899844"/>
      <w:bookmarkStart w:id="789" w:name="_Toc41899915"/>
      <w:bookmarkStart w:id="790" w:name="_Toc41899986"/>
      <w:bookmarkStart w:id="791" w:name="_Toc41900227"/>
      <w:bookmarkStart w:id="792" w:name="_Toc41900299"/>
      <w:bookmarkStart w:id="793" w:name="_Toc41900355"/>
      <w:bookmarkStart w:id="794" w:name="_Toc41916657"/>
      <w:bookmarkStart w:id="795" w:name="_Toc41917051"/>
      <w:bookmarkStart w:id="796" w:name="_Toc41917674"/>
      <w:bookmarkStart w:id="797" w:name="_Toc41917791"/>
      <w:bookmarkStart w:id="798" w:name="_Toc41917848"/>
      <w:bookmarkStart w:id="799" w:name="_Toc41917914"/>
      <w:bookmarkStart w:id="800" w:name="_Toc41917971"/>
      <w:bookmarkStart w:id="801" w:name="_Toc41918028"/>
      <w:bookmarkStart w:id="802" w:name="_Toc41918149"/>
      <w:bookmarkStart w:id="803" w:name="_Toc41918335"/>
      <w:bookmarkStart w:id="804" w:name="_Toc41918552"/>
      <w:bookmarkStart w:id="805" w:name="_Toc42423714"/>
      <w:bookmarkStart w:id="806" w:name="_Toc42891397"/>
      <w:bookmarkStart w:id="807" w:name="_Toc43493968"/>
      <w:bookmarkStart w:id="808" w:name="_Toc43494028"/>
      <w:bookmarkStart w:id="809" w:name="_Toc44151458"/>
      <w:bookmarkStart w:id="810" w:name="_Toc44151978"/>
      <w:bookmarkStart w:id="811" w:name="_Toc44159700"/>
      <w:bookmarkStart w:id="812" w:name="_Toc44159769"/>
      <w:bookmarkStart w:id="813" w:name="_Toc44168282"/>
      <w:bookmarkStart w:id="814" w:name="_Toc44174120"/>
      <w:bookmarkStart w:id="815" w:name="_Toc44174189"/>
      <w:bookmarkStart w:id="816" w:name="_Toc44174258"/>
      <w:bookmarkStart w:id="817" w:name="_Toc44177612"/>
      <w:bookmarkStart w:id="818" w:name="_Toc44177973"/>
      <w:bookmarkStart w:id="819" w:name="_Toc44181340"/>
      <w:bookmarkStart w:id="820" w:name="_Toc44268654"/>
      <w:bookmarkStart w:id="821" w:name="_Toc44354774"/>
      <w:bookmarkStart w:id="822" w:name="_Toc44436333"/>
      <w:bookmarkStart w:id="823" w:name="_Toc44604620"/>
      <w:bookmarkStart w:id="824" w:name="_Toc44614688"/>
      <w:bookmarkStart w:id="825" w:name="_Toc44661258"/>
      <w:bookmarkStart w:id="826" w:name="_Toc44662049"/>
      <w:bookmarkStart w:id="827" w:name="_Toc44663498"/>
      <w:bookmarkStart w:id="828" w:name="_Toc44670770"/>
      <w:bookmarkStart w:id="829" w:name="_Toc44695261"/>
      <w:bookmarkStart w:id="830" w:name="_Toc44695857"/>
      <w:bookmarkStart w:id="831" w:name="_Toc44698203"/>
      <w:bookmarkStart w:id="832" w:name="_Toc44698273"/>
      <w:bookmarkStart w:id="833" w:name="_Toc44698681"/>
      <w:bookmarkStart w:id="834" w:name="_Toc44699005"/>
      <w:bookmarkStart w:id="835" w:name="_Toc44756362"/>
      <w:bookmarkStart w:id="836" w:name="_Toc44802230"/>
      <w:bookmarkStart w:id="837" w:name="_Toc44866592"/>
      <w:bookmarkStart w:id="838" w:name="_Toc44866803"/>
      <w:bookmarkStart w:id="839" w:name="_Toc45095809"/>
      <w:bookmarkStart w:id="840" w:name="_Toc45095882"/>
      <w:bookmarkStart w:id="841" w:name="_Toc45096850"/>
      <w:bookmarkStart w:id="842" w:name="_Toc45224241"/>
      <w:bookmarkStart w:id="843" w:name="_Toc45224383"/>
      <w:bookmarkStart w:id="844" w:name="_Toc45224454"/>
      <w:bookmarkStart w:id="845" w:name="_Toc45224923"/>
      <w:bookmarkStart w:id="846" w:name="_Toc45225193"/>
      <w:bookmarkStart w:id="847" w:name="_Toc45225548"/>
      <w:bookmarkStart w:id="848" w:name="_Toc45225946"/>
      <w:bookmarkStart w:id="849" w:name="_Toc45226220"/>
      <w:bookmarkStart w:id="850" w:name="_Toc45226418"/>
      <w:bookmarkStart w:id="851" w:name="_Toc45227489"/>
      <w:bookmarkStart w:id="852" w:name="_Toc45227813"/>
      <w:bookmarkStart w:id="853" w:name="_Toc45270139"/>
      <w:bookmarkStart w:id="854" w:name="_Toc45296280"/>
      <w:bookmarkStart w:id="855" w:name="_Toc45305576"/>
      <w:bookmarkStart w:id="856" w:name="_Toc45351673"/>
      <w:bookmarkStart w:id="857" w:name="_Toc45378090"/>
      <w:bookmarkStart w:id="858" w:name="_Toc45440475"/>
      <w:bookmarkStart w:id="859" w:name="_Toc45441662"/>
      <w:bookmarkStart w:id="860" w:name="_Toc45443757"/>
      <w:bookmarkStart w:id="861" w:name="_Toc45478232"/>
      <w:bookmarkStart w:id="862" w:name="_Toc45570356"/>
      <w:bookmarkStart w:id="863" w:name="_Toc45642330"/>
      <w:bookmarkStart w:id="864" w:name="_Toc45648885"/>
      <w:bookmarkStart w:id="865" w:name="_Toc45648947"/>
      <w:bookmarkStart w:id="866" w:name="_Toc45659028"/>
      <w:bookmarkStart w:id="867" w:name="_Toc45659113"/>
      <w:bookmarkStart w:id="868" w:name="_Toc45659732"/>
      <w:bookmarkStart w:id="869" w:name="_Toc45738976"/>
      <w:bookmarkStart w:id="870" w:name="_Toc45831422"/>
      <w:bookmarkStart w:id="871" w:name="_Toc45897466"/>
      <w:bookmarkStart w:id="872" w:name="_Toc45968829"/>
      <w:bookmarkStart w:id="873" w:name="_Toc46062461"/>
      <w:bookmarkStart w:id="874" w:name="_Toc46076561"/>
      <w:bookmarkStart w:id="875" w:name="_Toc46083636"/>
      <w:bookmarkStart w:id="876" w:name="_Toc46083824"/>
      <w:bookmarkStart w:id="877" w:name="_Toc46084076"/>
      <w:bookmarkStart w:id="878" w:name="_Toc46084155"/>
      <w:bookmarkStart w:id="879" w:name="_Toc46084390"/>
      <w:bookmarkStart w:id="880" w:name="_Toc46137780"/>
      <w:bookmarkStart w:id="881" w:name="_Toc46138014"/>
      <w:bookmarkStart w:id="882" w:name="_Toc46138472"/>
      <w:bookmarkStart w:id="883" w:name="_Toc46162884"/>
      <w:bookmarkStart w:id="884" w:name="_Toc46177332"/>
      <w:bookmarkStart w:id="885" w:name="_Toc46213644"/>
      <w:bookmarkStart w:id="886" w:name="_Toc46261215"/>
      <w:bookmarkStart w:id="887" w:name="_Toc46264370"/>
      <w:bookmarkStart w:id="888" w:name="_Toc46303092"/>
      <w:bookmarkStart w:id="889" w:name="_Toc46303172"/>
      <w:bookmarkStart w:id="890" w:name="_Toc46306717"/>
      <w:bookmarkStart w:id="891" w:name="_Toc46492620"/>
      <w:bookmarkStart w:id="892" w:name="_Toc46494112"/>
      <w:bookmarkStart w:id="893" w:name="_Toc46589183"/>
      <w:bookmarkStart w:id="894" w:name="_Toc46594119"/>
      <w:bookmarkStart w:id="895" w:name="_Toc46658793"/>
      <w:bookmarkStart w:id="896" w:name="_Toc46664047"/>
      <w:bookmarkStart w:id="897" w:name="_Toc46668514"/>
      <w:bookmarkStart w:id="898" w:name="_Toc46679078"/>
      <w:bookmarkStart w:id="899" w:name="_Toc46683933"/>
      <w:bookmarkStart w:id="900" w:name="_Toc46684180"/>
      <w:bookmarkStart w:id="901" w:name="_Toc46775003"/>
      <w:bookmarkStart w:id="902" w:name="_Toc46818711"/>
      <w:bookmarkStart w:id="903" w:name="_Toc46819156"/>
      <w:bookmarkStart w:id="904" w:name="_Toc46819226"/>
      <w:bookmarkStart w:id="905" w:name="_Toc46819722"/>
      <w:bookmarkStart w:id="906" w:name="_Toc46820303"/>
      <w:bookmarkStart w:id="907" w:name="_Toc46835995"/>
      <w:bookmarkStart w:id="908" w:name="_Toc46857718"/>
      <w:bookmarkStart w:id="909" w:name="_Toc46858453"/>
      <w:bookmarkStart w:id="910" w:name="_Toc47048665"/>
      <w:bookmarkStart w:id="911" w:name="_Toc47178344"/>
      <w:bookmarkStart w:id="912" w:name="_Toc47201141"/>
      <w:bookmarkStart w:id="913" w:name="_Toc47212794"/>
      <w:bookmarkStart w:id="914" w:name="_Toc47260352"/>
      <w:bookmarkStart w:id="915" w:name="_Toc47269619"/>
      <w:bookmarkStart w:id="916" w:name="_Toc47335178"/>
      <w:bookmarkStart w:id="917" w:name="_Toc47384610"/>
      <w:r w:rsidRPr="0050469B">
        <w:rPr>
          <w:rFonts w:ascii="Gill Sans" w:hAnsi="Gill Sans" w:cs="Gill Sans"/>
          <w:color w:val="000000" w:themeColor="text1"/>
          <w:sz w:val="40"/>
          <w:szCs w:val="40"/>
          <w:lang w:val="pt-BR"/>
        </w:rPr>
        <w:t>Resumo</w:t>
      </w:r>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p>
    <w:p w14:paraId="17BA7519" w14:textId="77777777" w:rsidR="001E539E" w:rsidRPr="0050469B" w:rsidRDefault="001E539E" w:rsidP="001E539E">
      <w:pPr>
        <w:rPr>
          <w:lang w:val="pt-BR"/>
        </w:rPr>
      </w:pPr>
    </w:p>
    <w:p w14:paraId="3CF65405" w14:textId="77777777" w:rsidR="00DE5770" w:rsidRPr="0050469B" w:rsidRDefault="00DE5770" w:rsidP="00B91133">
      <w:pPr>
        <w:widowControl w:val="0"/>
        <w:autoSpaceDE w:val="0"/>
        <w:autoSpaceDN w:val="0"/>
        <w:adjustRightInd w:val="0"/>
        <w:rPr>
          <w:rFonts w:ascii="Palatino Linotype" w:hAnsi="Palatino Linotype" w:cs="Times"/>
          <w:color w:val="000000"/>
          <w:sz w:val="22"/>
          <w:szCs w:val="22"/>
          <w:lang w:val="pt-BR"/>
        </w:rPr>
      </w:pPr>
      <w:r w:rsidRPr="0050469B">
        <w:rPr>
          <w:rFonts w:ascii="Palatino Linotype" w:hAnsi="Palatino Linotype" w:cs="Times"/>
          <w:color w:val="000000"/>
          <w:sz w:val="22"/>
          <w:szCs w:val="22"/>
          <w:lang w:val="pt-BR"/>
        </w:rPr>
        <w:br w:type="page"/>
      </w:r>
    </w:p>
    <w:p w14:paraId="26BBB8E6" w14:textId="36AC2176" w:rsidR="001E539E" w:rsidRPr="0050469B" w:rsidRDefault="001E539E" w:rsidP="001E539E">
      <w:pPr>
        <w:pStyle w:val="Title"/>
        <w:rPr>
          <w:rFonts w:ascii="Gill Sans" w:eastAsiaTheme="majorEastAsia" w:hAnsi="Gill Sans"/>
          <w:b/>
          <w:bCs/>
          <w:noProof w:val="0"/>
          <w:color w:val="000000" w:themeColor="text1"/>
          <w:sz w:val="40"/>
          <w:szCs w:val="40"/>
          <w:lang w:val="pt-BR" w:eastAsia="en-US"/>
        </w:rPr>
      </w:pPr>
      <w:r w:rsidRPr="0050469B">
        <w:rPr>
          <w:rFonts w:ascii="Gill Sans" w:eastAsiaTheme="majorEastAsia" w:hAnsi="Gill Sans"/>
          <w:b/>
          <w:bCs/>
          <w:noProof w:val="0"/>
          <w:color w:val="000000" w:themeColor="text1"/>
          <w:sz w:val="40"/>
          <w:szCs w:val="40"/>
          <w:lang w:val="pt-BR" w:eastAsia="en-US"/>
        </w:rPr>
        <w:lastRenderedPageBreak/>
        <w:t>Abstract</w:t>
      </w:r>
    </w:p>
    <w:p w14:paraId="0AB10428" w14:textId="77777777" w:rsidR="001E539E" w:rsidRPr="0050469B" w:rsidRDefault="001E539E" w:rsidP="001E539E">
      <w:pPr>
        <w:rPr>
          <w:lang w:val="pt-BR"/>
        </w:rPr>
      </w:pPr>
    </w:p>
    <w:p w14:paraId="6B388C1A" w14:textId="42894227" w:rsidR="00DE5770" w:rsidRPr="0050469B" w:rsidRDefault="00DE5770" w:rsidP="00B91133">
      <w:pPr>
        <w:rPr>
          <w:rFonts w:asciiTheme="majorHAnsi" w:hAnsiTheme="majorHAnsi" w:cs="Times"/>
          <w:b/>
          <w:color w:val="000000"/>
          <w:sz w:val="28"/>
          <w:szCs w:val="28"/>
          <w:lang w:val="pt-BR"/>
        </w:rPr>
      </w:pPr>
      <w:r w:rsidRPr="0050469B">
        <w:rPr>
          <w:rFonts w:asciiTheme="majorHAnsi" w:hAnsiTheme="majorHAnsi" w:cs="Times"/>
          <w:b/>
          <w:color w:val="000000"/>
          <w:sz w:val="28"/>
          <w:szCs w:val="28"/>
          <w:lang w:val="pt-BR"/>
        </w:rPr>
        <w:br w:type="page"/>
      </w:r>
    </w:p>
    <w:p w14:paraId="5E922557" w14:textId="41CC4DA4" w:rsidR="0084571A" w:rsidRPr="0050469B" w:rsidRDefault="0084571A" w:rsidP="0084571A">
      <w:pPr>
        <w:pStyle w:val="Heading1"/>
        <w:pBdr>
          <w:bottom w:val="single" w:sz="4" w:space="1" w:color="auto"/>
        </w:pBdr>
        <w:spacing w:before="0"/>
        <w:rPr>
          <w:rFonts w:ascii="Gill Sans" w:hAnsi="Gill Sans" w:cs="Gill Sans"/>
          <w:color w:val="000000" w:themeColor="text1"/>
          <w:sz w:val="40"/>
          <w:szCs w:val="40"/>
          <w:lang w:val="pt-BR"/>
        </w:rPr>
      </w:pPr>
      <w:bookmarkStart w:id="918" w:name="_Toc45570357"/>
      <w:bookmarkStart w:id="919" w:name="_Toc45642331"/>
      <w:bookmarkStart w:id="920" w:name="_Toc45648886"/>
      <w:bookmarkStart w:id="921" w:name="_Toc45648948"/>
      <w:bookmarkStart w:id="922" w:name="_Toc45659029"/>
      <w:bookmarkStart w:id="923" w:name="_Toc45659114"/>
      <w:bookmarkStart w:id="924" w:name="_Toc45659733"/>
      <w:bookmarkStart w:id="925" w:name="_Toc45738977"/>
      <w:bookmarkStart w:id="926" w:name="_Toc45831423"/>
      <w:bookmarkStart w:id="927" w:name="_Toc45897467"/>
      <w:bookmarkStart w:id="928" w:name="_Toc45968830"/>
      <w:bookmarkStart w:id="929" w:name="_Toc46062462"/>
      <w:bookmarkStart w:id="930" w:name="_Toc46076562"/>
      <w:bookmarkStart w:id="931" w:name="_Toc46083637"/>
      <w:bookmarkStart w:id="932" w:name="_Toc46083825"/>
      <w:bookmarkStart w:id="933" w:name="_Toc46084077"/>
      <w:bookmarkStart w:id="934" w:name="_Toc46084156"/>
      <w:bookmarkStart w:id="935" w:name="_Toc46084391"/>
      <w:bookmarkStart w:id="936" w:name="_Toc46137781"/>
      <w:bookmarkStart w:id="937" w:name="_Toc46138015"/>
      <w:bookmarkStart w:id="938" w:name="_Toc46138473"/>
      <w:bookmarkStart w:id="939" w:name="_Toc46162885"/>
      <w:bookmarkStart w:id="940" w:name="_Toc46177333"/>
      <w:bookmarkStart w:id="941" w:name="_Toc46213645"/>
      <w:bookmarkStart w:id="942" w:name="_Toc46261216"/>
      <w:bookmarkStart w:id="943" w:name="_Toc46264371"/>
      <w:bookmarkStart w:id="944" w:name="_Toc46303093"/>
      <w:bookmarkStart w:id="945" w:name="_Toc46303173"/>
      <w:bookmarkStart w:id="946" w:name="_Toc46306718"/>
      <w:bookmarkStart w:id="947" w:name="_Toc46492621"/>
      <w:bookmarkStart w:id="948" w:name="_Toc46494113"/>
      <w:bookmarkStart w:id="949" w:name="_Toc46589184"/>
      <w:bookmarkStart w:id="950" w:name="_Toc46594120"/>
      <w:bookmarkStart w:id="951" w:name="_Toc46658794"/>
      <w:bookmarkStart w:id="952" w:name="_Toc46664048"/>
      <w:bookmarkStart w:id="953" w:name="_Toc46668515"/>
      <w:bookmarkStart w:id="954" w:name="_Toc46679079"/>
      <w:bookmarkStart w:id="955" w:name="_Toc46683934"/>
      <w:bookmarkStart w:id="956" w:name="_Toc46684181"/>
      <w:bookmarkStart w:id="957" w:name="_Toc46775004"/>
      <w:bookmarkStart w:id="958" w:name="_Toc46818712"/>
      <w:bookmarkStart w:id="959" w:name="_Toc46819157"/>
      <w:bookmarkStart w:id="960" w:name="_Toc46819227"/>
      <w:bookmarkStart w:id="961" w:name="_Toc46819723"/>
      <w:bookmarkStart w:id="962" w:name="_Toc46820304"/>
      <w:bookmarkStart w:id="963" w:name="_Toc46835996"/>
      <w:bookmarkStart w:id="964" w:name="_Toc46857719"/>
      <w:bookmarkStart w:id="965" w:name="_Toc46858454"/>
      <w:bookmarkStart w:id="966" w:name="_Toc47048666"/>
      <w:bookmarkStart w:id="967" w:name="_Toc47178345"/>
      <w:bookmarkStart w:id="968" w:name="_Toc47201142"/>
      <w:bookmarkStart w:id="969" w:name="_Toc47212795"/>
      <w:bookmarkStart w:id="970" w:name="_Toc47260353"/>
      <w:bookmarkStart w:id="971" w:name="_Toc47269620"/>
      <w:bookmarkStart w:id="972" w:name="_Toc47335179"/>
      <w:bookmarkStart w:id="973" w:name="_Toc47384611"/>
      <w:bookmarkStart w:id="974" w:name="_Toc536427986"/>
      <w:bookmarkStart w:id="975" w:name="_Toc536428083"/>
      <w:bookmarkStart w:id="976" w:name="_Toc536452901"/>
      <w:bookmarkStart w:id="977" w:name="_Toc536517257"/>
      <w:bookmarkStart w:id="978" w:name="_Toc536517345"/>
      <w:bookmarkStart w:id="979" w:name="_Toc536517911"/>
      <w:bookmarkStart w:id="980" w:name="_Toc536517963"/>
      <w:bookmarkStart w:id="981" w:name="_Toc536518259"/>
      <w:bookmarkStart w:id="982" w:name="_Toc536766223"/>
      <w:bookmarkStart w:id="983" w:name="_Toc536865992"/>
      <w:bookmarkStart w:id="984" w:name="_Toc84424"/>
      <w:bookmarkStart w:id="985" w:name="_Toc84579"/>
      <w:bookmarkStart w:id="986" w:name="_Toc85975"/>
      <w:bookmarkStart w:id="987" w:name="_Toc254977"/>
      <w:bookmarkStart w:id="988" w:name="_Toc256464"/>
      <w:bookmarkStart w:id="989" w:name="_Toc422902"/>
      <w:bookmarkStart w:id="990" w:name="_Toc438090"/>
      <w:bookmarkStart w:id="991" w:name="_Toc459165"/>
      <w:bookmarkStart w:id="992" w:name="_Toc494024"/>
      <w:bookmarkStart w:id="993" w:name="_Toc516675"/>
      <w:bookmarkStart w:id="994" w:name="_Toc517089"/>
      <w:bookmarkStart w:id="995" w:name="_Toc518397"/>
      <w:bookmarkStart w:id="996" w:name="_Toc543764"/>
      <w:bookmarkStart w:id="997" w:name="_Toc859975"/>
      <w:bookmarkStart w:id="998" w:name="_Toc876917"/>
      <w:bookmarkStart w:id="999" w:name="_Toc945407"/>
      <w:bookmarkStart w:id="1000" w:name="_Toc1200521"/>
      <w:bookmarkStart w:id="1001" w:name="_Toc1200575"/>
      <w:bookmarkStart w:id="1002" w:name="_Toc1205761"/>
      <w:bookmarkStart w:id="1003" w:name="_Toc1675229"/>
      <w:bookmarkStart w:id="1004" w:name="_Toc1683580"/>
      <w:bookmarkStart w:id="1005" w:name="_Toc1683664"/>
      <w:bookmarkStart w:id="1006" w:name="_Toc1684460"/>
      <w:bookmarkStart w:id="1007" w:name="_Toc1852726"/>
      <w:bookmarkStart w:id="1008" w:name="_Toc6984557"/>
      <w:bookmarkStart w:id="1009" w:name="_Toc6984637"/>
      <w:bookmarkStart w:id="1010" w:name="_Toc7185858"/>
      <w:bookmarkStart w:id="1011" w:name="_Toc7789911"/>
      <w:bookmarkStart w:id="1012" w:name="_Toc8194512"/>
      <w:bookmarkStart w:id="1013" w:name="_Toc8284743"/>
      <w:bookmarkStart w:id="1014" w:name="_Toc8286670"/>
      <w:bookmarkStart w:id="1015" w:name="_Toc8287481"/>
      <w:bookmarkStart w:id="1016" w:name="_Toc8802914"/>
      <w:bookmarkStart w:id="1017" w:name="_Toc9258375"/>
      <w:bookmarkStart w:id="1018" w:name="_Toc9265844"/>
      <w:bookmarkStart w:id="1019" w:name="_Toc9402391"/>
      <w:bookmarkStart w:id="1020" w:name="_Toc9402955"/>
      <w:bookmarkStart w:id="1021" w:name="_Toc9403054"/>
      <w:bookmarkStart w:id="1022" w:name="_Toc9686326"/>
      <w:bookmarkStart w:id="1023" w:name="_Toc9703374"/>
      <w:bookmarkStart w:id="1024" w:name="_Toc9703606"/>
      <w:bookmarkStart w:id="1025" w:name="_Toc9714572"/>
      <w:bookmarkStart w:id="1026" w:name="_Toc9797282"/>
      <w:bookmarkStart w:id="1027" w:name="_Toc9805957"/>
      <w:bookmarkStart w:id="1028" w:name="_Toc10033813"/>
      <w:bookmarkStart w:id="1029" w:name="_Toc13052666"/>
      <w:bookmarkStart w:id="1030" w:name="_Toc13053026"/>
      <w:bookmarkStart w:id="1031" w:name="_Toc13053115"/>
      <w:bookmarkStart w:id="1032" w:name="_Toc13053550"/>
      <w:bookmarkStart w:id="1033" w:name="_Toc13054136"/>
      <w:bookmarkStart w:id="1034" w:name="_Toc13054489"/>
      <w:bookmarkStart w:id="1035" w:name="_Toc13054647"/>
      <w:bookmarkStart w:id="1036" w:name="_Toc13055032"/>
      <w:bookmarkStart w:id="1037" w:name="_Toc13213121"/>
      <w:bookmarkStart w:id="1038" w:name="_Toc13255068"/>
      <w:bookmarkStart w:id="1039" w:name="_Toc13424139"/>
      <w:bookmarkStart w:id="1040" w:name="_Toc13576766"/>
      <w:bookmarkStart w:id="1041" w:name="_Toc13840198"/>
      <w:bookmarkStart w:id="1042" w:name="_Toc14033489"/>
      <w:bookmarkStart w:id="1043" w:name="_Toc14033575"/>
      <w:bookmarkStart w:id="1044" w:name="_Toc14033703"/>
      <w:bookmarkStart w:id="1045" w:name="_Toc15211820"/>
      <w:bookmarkStart w:id="1046" w:name="_Toc15212217"/>
      <w:bookmarkStart w:id="1047" w:name="_Toc15320142"/>
      <w:bookmarkStart w:id="1048" w:name="_Toc15989927"/>
      <w:bookmarkStart w:id="1049" w:name="_Toc16095290"/>
      <w:bookmarkStart w:id="1050" w:name="_Toc16106162"/>
      <w:bookmarkStart w:id="1051" w:name="_Toc16264799"/>
      <w:bookmarkStart w:id="1052" w:name="_Toc17011104"/>
      <w:bookmarkStart w:id="1053" w:name="_Toc17011708"/>
      <w:bookmarkStart w:id="1054" w:name="_Toc17011809"/>
      <w:bookmarkStart w:id="1055" w:name="_Toc18932885"/>
      <w:bookmarkStart w:id="1056" w:name="_Toc18932959"/>
      <w:bookmarkStart w:id="1057" w:name="_Toc19125952"/>
      <w:bookmarkStart w:id="1058" w:name="_Toc19277894"/>
      <w:bookmarkStart w:id="1059" w:name="_Toc19304487"/>
      <w:bookmarkStart w:id="1060" w:name="_Toc22038234"/>
      <w:bookmarkStart w:id="1061" w:name="_Toc22038283"/>
      <w:bookmarkStart w:id="1062" w:name="_Toc22038378"/>
      <w:bookmarkStart w:id="1063" w:name="_Toc22328993"/>
      <w:bookmarkStart w:id="1064" w:name="_Toc22329038"/>
      <w:bookmarkStart w:id="1065" w:name="_Toc22727138"/>
      <w:bookmarkStart w:id="1066" w:name="_Toc22823557"/>
      <w:bookmarkStart w:id="1067" w:name="_Toc22823671"/>
      <w:bookmarkStart w:id="1068" w:name="_Toc22834038"/>
      <w:bookmarkStart w:id="1069" w:name="_Toc22923112"/>
      <w:bookmarkStart w:id="1070" w:name="_Toc23163590"/>
      <w:bookmarkStart w:id="1071" w:name="_Toc23352238"/>
      <w:bookmarkStart w:id="1072" w:name="_Toc23407152"/>
      <w:bookmarkStart w:id="1073" w:name="_Toc23494000"/>
      <w:bookmarkStart w:id="1074" w:name="_Toc23522648"/>
      <w:bookmarkStart w:id="1075" w:name="_Toc23542584"/>
      <w:bookmarkStart w:id="1076" w:name="_Toc23548297"/>
      <w:bookmarkStart w:id="1077" w:name="_Toc23585190"/>
      <w:bookmarkStart w:id="1078" w:name="_Toc23737118"/>
      <w:bookmarkStart w:id="1079" w:name="_Toc23792311"/>
      <w:bookmarkStart w:id="1080" w:name="_Toc23838568"/>
      <w:bookmarkStart w:id="1081" w:name="_Toc23852106"/>
      <w:bookmarkStart w:id="1082" w:name="_Toc23855833"/>
      <w:bookmarkStart w:id="1083" w:name="_Toc23874589"/>
      <w:bookmarkStart w:id="1084" w:name="_Toc23931641"/>
      <w:bookmarkStart w:id="1085" w:name="_Toc23931685"/>
      <w:bookmarkStart w:id="1086" w:name="_Toc23969993"/>
      <w:bookmarkStart w:id="1087" w:name="_Toc24019020"/>
      <w:bookmarkStart w:id="1088" w:name="_Toc24034600"/>
      <w:bookmarkStart w:id="1089" w:name="_Toc24058425"/>
      <w:bookmarkStart w:id="1090" w:name="_Toc24110326"/>
      <w:bookmarkStart w:id="1091" w:name="_Toc24130705"/>
      <w:bookmarkStart w:id="1092" w:name="_Toc24131776"/>
      <w:bookmarkStart w:id="1093" w:name="_Toc24135932"/>
      <w:bookmarkStart w:id="1094" w:name="_Toc24192000"/>
      <w:bookmarkStart w:id="1095" w:name="_Toc24220933"/>
      <w:bookmarkStart w:id="1096" w:name="_Toc29116597"/>
      <w:bookmarkStart w:id="1097" w:name="_Toc29445241"/>
      <w:bookmarkStart w:id="1098" w:name="_Toc29446249"/>
      <w:bookmarkStart w:id="1099" w:name="_Toc30400969"/>
      <w:bookmarkStart w:id="1100" w:name="_Toc30401232"/>
      <w:bookmarkStart w:id="1101" w:name="_Toc30401277"/>
      <w:bookmarkStart w:id="1102" w:name="_Toc31701340"/>
      <w:bookmarkStart w:id="1103" w:name="_Toc31717033"/>
      <w:bookmarkStart w:id="1104" w:name="_Toc31727900"/>
      <w:bookmarkStart w:id="1105" w:name="_Toc32217100"/>
      <w:bookmarkStart w:id="1106" w:name="_Toc32222681"/>
      <w:bookmarkStart w:id="1107" w:name="_Toc32222849"/>
      <w:bookmarkStart w:id="1108" w:name="_Toc32222925"/>
      <w:bookmarkStart w:id="1109" w:name="_Toc32223407"/>
      <w:bookmarkStart w:id="1110" w:name="_Toc32223683"/>
      <w:bookmarkStart w:id="1111" w:name="_Toc32230423"/>
      <w:bookmarkStart w:id="1112" w:name="_Toc32230611"/>
      <w:bookmarkStart w:id="1113" w:name="_Toc32231756"/>
      <w:bookmarkStart w:id="1114" w:name="_Toc32245611"/>
      <w:bookmarkStart w:id="1115" w:name="_Toc32312310"/>
      <w:bookmarkStart w:id="1116" w:name="_Toc32317995"/>
      <w:bookmarkStart w:id="1117" w:name="_Toc32319619"/>
      <w:bookmarkStart w:id="1118" w:name="_Toc33514470"/>
      <w:bookmarkStart w:id="1119" w:name="_Toc33514671"/>
      <w:bookmarkStart w:id="1120" w:name="_Toc33514750"/>
      <w:bookmarkStart w:id="1121" w:name="_Toc33514829"/>
      <w:bookmarkStart w:id="1122" w:name="_Toc33514976"/>
      <w:bookmarkStart w:id="1123" w:name="_Toc33515207"/>
      <w:bookmarkStart w:id="1124" w:name="_Toc33515432"/>
      <w:bookmarkStart w:id="1125" w:name="_Toc33515496"/>
      <w:bookmarkStart w:id="1126" w:name="_Toc33515561"/>
      <w:bookmarkStart w:id="1127" w:name="_Toc33515626"/>
      <w:bookmarkStart w:id="1128" w:name="_Toc33515690"/>
      <w:bookmarkStart w:id="1129" w:name="_Toc33517690"/>
      <w:bookmarkStart w:id="1130" w:name="_Toc33517911"/>
      <w:bookmarkStart w:id="1131" w:name="_Toc33518003"/>
      <w:bookmarkStart w:id="1132" w:name="_Toc33518067"/>
      <w:bookmarkStart w:id="1133" w:name="_Toc33518131"/>
      <w:bookmarkStart w:id="1134" w:name="_Toc39915137"/>
      <w:bookmarkStart w:id="1135" w:name="_Toc40005408"/>
      <w:bookmarkStart w:id="1136" w:name="_Toc40340906"/>
      <w:bookmarkStart w:id="1137" w:name="_Toc40377216"/>
      <w:bookmarkStart w:id="1138" w:name="_Toc40381504"/>
      <w:bookmarkStart w:id="1139" w:name="_Toc40381573"/>
      <w:bookmarkStart w:id="1140" w:name="_Toc40383390"/>
      <w:bookmarkStart w:id="1141" w:name="_Toc40947170"/>
      <w:bookmarkStart w:id="1142" w:name="_Toc41215331"/>
      <w:bookmarkStart w:id="1143" w:name="_Toc41387307"/>
      <w:bookmarkStart w:id="1144" w:name="_Toc41415765"/>
      <w:bookmarkStart w:id="1145" w:name="_Toc41839746"/>
      <w:bookmarkStart w:id="1146" w:name="_Toc41839925"/>
      <w:bookmarkStart w:id="1147" w:name="_Toc41840227"/>
      <w:bookmarkStart w:id="1148" w:name="_Toc41840322"/>
      <w:bookmarkStart w:id="1149" w:name="_Toc41840914"/>
      <w:bookmarkStart w:id="1150" w:name="_Toc41840968"/>
      <w:bookmarkStart w:id="1151" w:name="_Toc41841376"/>
      <w:bookmarkStart w:id="1152" w:name="_Toc41841668"/>
      <w:bookmarkStart w:id="1153" w:name="_Toc41842311"/>
      <w:bookmarkStart w:id="1154" w:name="_Toc41893398"/>
      <w:bookmarkStart w:id="1155" w:name="_Toc41893640"/>
      <w:bookmarkStart w:id="1156" w:name="_Toc41893904"/>
      <w:bookmarkStart w:id="1157" w:name="_Toc41894131"/>
      <w:bookmarkStart w:id="1158" w:name="_Toc41894404"/>
      <w:bookmarkStart w:id="1159" w:name="_Toc41897334"/>
      <w:bookmarkStart w:id="1160" w:name="_Toc41897393"/>
      <w:bookmarkStart w:id="1161" w:name="_Toc41897668"/>
      <w:bookmarkStart w:id="1162" w:name="_Toc41897812"/>
      <w:bookmarkStart w:id="1163" w:name="_Toc41898587"/>
      <w:bookmarkStart w:id="1164" w:name="_Toc41899845"/>
      <w:bookmarkStart w:id="1165" w:name="_Toc41899916"/>
      <w:bookmarkStart w:id="1166" w:name="_Toc41899987"/>
      <w:bookmarkStart w:id="1167" w:name="_Toc41900228"/>
      <w:bookmarkStart w:id="1168" w:name="_Toc41900300"/>
      <w:bookmarkStart w:id="1169" w:name="_Toc41900356"/>
      <w:bookmarkStart w:id="1170" w:name="_Toc41916658"/>
      <w:bookmarkStart w:id="1171" w:name="_Toc41917052"/>
      <w:bookmarkStart w:id="1172" w:name="_Toc41917675"/>
      <w:bookmarkStart w:id="1173" w:name="_Toc41917792"/>
      <w:bookmarkStart w:id="1174" w:name="_Toc41917849"/>
      <w:bookmarkStart w:id="1175" w:name="_Toc41917915"/>
      <w:bookmarkStart w:id="1176" w:name="_Toc41917972"/>
      <w:bookmarkStart w:id="1177" w:name="_Toc41918029"/>
      <w:bookmarkStart w:id="1178" w:name="_Toc41918150"/>
      <w:bookmarkStart w:id="1179" w:name="_Toc41918336"/>
      <w:bookmarkStart w:id="1180" w:name="_Toc41918553"/>
      <w:bookmarkStart w:id="1181" w:name="_Toc42423715"/>
      <w:bookmarkStart w:id="1182" w:name="_Toc42891398"/>
      <w:bookmarkStart w:id="1183" w:name="_Toc43493969"/>
      <w:bookmarkStart w:id="1184" w:name="_Toc43494029"/>
      <w:bookmarkStart w:id="1185" w:name="_Toc44151459"/>
      <w:bookmarkStart w:id="1186" w:name="_Toc44151979"/>
      <w:bookmarkStart w:id="1187" w:name="_Toc44159701"/>
      <w:bookmarkStart w:id="1188" w:name="_Toc44159770"/>
      <w:bookmarkStart w:id="1189" w:name="_Toc44168283"/>
      <w:bookmarkStart w:id="1190" w:name="_Toc44174121"/>
      <w:bookmarkStart w:id="1191" w:name="_Toc44174190"/>
      <w:bookmarkStart w:id="1192" w:name="_Toc44174259"/>
      <w:bookmarkStart w:id="1193" w:name="_Toc44177613"/>
      <w:bookmarkStart w:id="1194" w:name="_Toc44177974"/>
      <w:bookmarkStart w:id="1195" w:name="_Toc44181341"/>
      <w:bookmarkStart w:id="1196" w:name="_Toc44268655"/>
      <w:bookmarkStart w:id="1197" w:name="_Toc44354775"/>
      <w:bookmarkStart w:id="1198" w:name="_Toc44436334"/>
      <w:bookmarkStart w:id="1199" w:name="_Toc44604621"/>
      <w:bookmarkStart w:id="1200" w:name="_Toc44614689"/>
      <w:bookmarkStart w:id="1201" w:name="_Toc44661259"/>
      <w:bookmarkStart w:id="1202" w:name="_Toc44662050"/>
      <w:bookmarkStart w:id="1203" w:name="_Toc44663499"/>
      <w:bookmarkStart w:id="1204" w:name="_Toc44670771"/>
      <w:bookmarkStart w:id="1205" w:name="_Toc44695262"/>
      <w:bookmarkStart w:id="1206" w:name="_Toc44695858"/>
      <w:bookmarkStart w:id="1207" w:name="_Toc44698204"/>
      <w:bookmarkStart w:id="1208" w:name="_Toc44698274"/>
      <w:bookmarkStart w:id="1209" w:name="_Toc44698682"/>
      <w:bookmarkStart w:id="1210" w:name="_Toc44699006"/>
      <w:bookmarkStart w:id="1211" w:name="_Toc44756363"/>
      <w:bookmarkStart w:id="1212" w:name="_Toc44802231"/>
      <w:bookmarkStart w:id="1213" w:name="_Toc44866593"/>
      <w:bookmarkStart w:id="1214" w:name="_Toc44866804"/>
      <w:bookmarkStart w:id="1215" w:name="_Toc45095810"/>
      <w:bookmarkStart w:id="1216" w:name="_Toc45095883"/>
      <w:bookmarkStart w:id="1217" w:name="_Toc45096851"/>
      <w:bookmarkStart w:id="1218" w:name="_Toc45224242"/>
      <w:bookmarkStart w:id="1219" w:name="_Toc45224384"/>
      <w:bookmarkStart w:id="1220" w:name="_Toc45224455"/>
      <w:bookmarkStart w:id="1221" w:name="_Toc45224924"/>
      <w:bookmarkStart w:id="1222" w:name="_Toc45225194"/>
      <w:bookmarkStart w:id="1223" w:name="_Toc45225549"/>
      <w:bookmarkStart w:id="1224" w:name="_Toc45225947"/>
      <w:bookmarkStart w:id="1225" w:name="_Toc45226221"/>
      <w:bookmarkStart w:id="1226" w:name="_Toc45226419"/>
      <w:bookmarkStart w:id="1227" w:name="_Toc45227490"/>
      <w:bookmarkStart w:id="1228" w:name="_Toc45227814"/>
      <w:bookmarkStart w:id="1229" w:name="_Toc45270140"/>
      <w:bookmarkStart w:id="1230" w:name="_Toc45296281"/>
      <w:bookmarkStart w:id="1231" w:name="_Toc45305577"/>
      <w:bookmarkStart w:id="1232" w:name="_Toc45351674"/>
      <w:bookmarkStart w:id="1233" w:name="_Toc45378091"/>
      <w:bookmarkStart w:id="1234" w:name="_Toc45440476"/>
      <w:bookmarkStart w:id="1235" w:name="_Toc45441663"/>
      <w:bookmarkStart w:id="1236" w:name="_Toc45443758"/>
      <w:bookmarkStart w:id="1237" w:name="_Toc45478233"/>
      <w:bookmarkEnd w:id="0"/>
      <w:bookmarkEnd w:id="1"/>
      <w:bookmarkEnd w:id="2"/>
      <w:bookmarkEnd w:id="3"/>
      <w:r w:rsidRPr="0050469B">
        <w:rPr>
          <w:rFonts w:ascii="Gill Sans" w:hAnsi="Gill Sans" w:cs="Gill Sans"/>
          <w:color w:val="000000" w:themeColor="text1"/>
          <w:sz w:val="40"/>
          <w:szCs w:val="40"/>
          <w:lang w:val="pt-BR"/>
        </w:rPr>
        <w:lastRenderedPageBreak/>
        <w:t>Lista de Tabelas</w:t>
      </w:r>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p>
    <w:p w14:paraId="27AF7664" w14:textId="77777777" w:rsidR="0084571A" w:rsidRPr="0050469B" w:rsidRDefault="0084571A" w:rsidP="0084571A">
      <w:pPr>
        <w:rPr>
          <w:rFonts w:asciiTheme="majorHAnsi" w:eastAsiaTheme="majorEastAsia" w:hAnsiTheme="majorHAnsi" w:cstheme="majorBidi"/>
          <w:b/>
          <w:bCs/>
          <w:color w:val="2C6EAB" w:themeColor="accent1" w:themeShade="B5"/>
          <w:sz w:val="28"/>
          <w:szCs w:val="28"/>
          <w:lang w:val="pt-BR"/>
        </w:rPr>
      </w:pPr>
    </w:p>
    <w:p w14:paraId="3461917A" w14:textId="52B3EB2C" w:rsidR="00BD2BCC" w:rsidRDefault="0084571A">
      <w:pPr>
        <w:pStyle w:val="TableofFigures"/>
        <w:tabs>
          <w:tab w:val="right" w:leader="dot" w:pos="8636"/>
        </w:tabs>
        <w:rPr>
          <w:rFonts w:asciiTheme="minorHAnsi" w:eastAsiaTheme="minorEastAsia" w:hAnsiTheme="minorHAnsi" w:cstheme="minorBidi"/>
          <w:smallCaps w:val="0"/>
          <w:noProof/>
          <w:sz w:val="24"/>
          <w:szCs w:val="24"/>
          <w:lang w:val="en-US"/>
        </w:rPr>
      </w:pPr>
      <w:r w:rsidRPr="0050469B">
        <w:rPr>
          <w:rFonts w:cs="Gill Sans"/>
          <w:color w:val="000000" w:themeColor="text1"/>
          <w:sz w:val="40"/>
          <w:szCs w:val="40"/>
          <w:lang w:val="pt-BR"/>
        </w:rPr>
        <w:fldChar w:fldCharType="begin"/>
      </w:r>
      <w:r w:rsidRPr="0050469B">
        <w:rPr>
          <w:rFonts w:cs="Gill Sans"/>
          <w:color w:val="000000" w:themeColor="text1"/>
          <w:sz w:val="40"/>
          <w:szCs w:val="40"/>
          <w:lang w:val="pt-BR"/>
        </w:rPr>
        <w:instrText xml:space="preserve"> TOC \h \z \c "Tabela" </w:instrText>
      </w:r>
      <w:r w:rsidRPr="0050469B">
        <w:rPr>
          <w:rFonts w:cs="Gill Sans"/>
          <w:color w:val="000000" w:themeColor="text1"/>
          <w:sz w:val="40"/>
          <w:szCs w:val="40"/>
          <w:lang w:val="pt-BR"/>
        </w:rPr>
        <w:fldChar w:fldCharType="separate"/>
      </w:r>
      <w:hyperlink w:anchor="_Toc47384441" w:history="1">
        <w:r w:rsidR="00BD2BCC" w:rsidRPr="00D81836">
          <w:rPr>
            <w:rStyle w:val="Hyperlink"/>
            <w:b/>
            <w:noProof/>
          </w:rPr>
          <w:t>Tabela 1.</w:t>
        </w:r>
        <w:r w:rsidR="00BD2BCC" w:rsidRPr="00D81836">
          <w:rPr>
            <w:rStyle w:val="Hyperlink"/>
            <w:noProof/>
          </w:rPr>
          <w:t xml:space="preserve"> As práticas no contexto da PoC e sua quantidade de nós e links</w:t>
        </w:r>
        <w:r w:rsidR="00BD2BCC">
          <w:rPr>
            <w:noProof/>
            <w:webHidden/>
          </w:rPr>
          <w:tab/>
        </w:r>
        <w:r w:rsidR="00BD2BCC">
          <w:rPr>
            <w:noProof/>
            <w:webHidden/>
          </w:rPr>
          <w:fldChar w:fldCharType="begin"/>
        </w:r>
        <w:r w:rsidR="00BD2BCC">
          <w:rPr>
            <w:noProof/>
            <w:webHidden/>
          </w:rPr>
          <w:instrText xml:space="preserve"> PAGEREF _Toc47384441 \h </w:instrText>
        </w:r>
        <w:r w:rsidR="00BD2BCC">
          <w:rPr>
            <w:noProof/>
            <w:webHidden/>
          </w:rPr>
        </w:r>
        <w:r w:rsidR="00BD2BCC">
          <w:rPr>
            <w:noProof/>
            <w:webHidden/>
          </w:rPr>
          <w:fldChar w:fldCharType="separate"/>
        </w:r>
        <w:r w:rsidR="00BD2BCC">
          <w:rPr>
            <w:noProof/>
            <w:webHidden/>
          </w:rPr>
          <w:t>386</w:t>
        </w:r>
        <w:r w:rsidR="00BD2BCC">
          <w:rPr>
            <w:noProof/>
            <w:webHidden/>
          </w:rPr>
          <w:fldChar w:fldCharType="end"/>
        </w:r>
      </w:hyperlink>
    </w:p>
    <w:p w14:paraId="1E16D575" w14:textId="5DA916A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42" w:history="1">
        <w:r w:rsidR="00BD2BCC" w:rsidRPr="00D81836">
          <w:rPr>
            <w:rStyle w:val="Hyperlink"/>
            <w:b/>
            <w:noProof/>
          </w:rPr>
          <w:t>Tabela 2.</w:t>
        </w:r>
        <w:r w:rsidR="00BD2BCC" w:rsidRPr="00D81836">
          <w:rPr>
            <w:rStyle w:val="Hyperlink"/>
            <w:noProof/>
          </w:rPr>
          <w:t xml:space="preserve"> Cenário 1: removendo manualmente um disco da gaveta na PoC</w:t>
        </w:r>
        <w:r w:rsidR="00BD2BCC">
          <w:rPr>
            <w:noProof/>
            <w:webHidden/>
          </w:rPr>
          <w:tab/>
        </w:r>
        <w:r w:rsidR="00BD2BCC">
          <w:rPr>
            <w:noProof/>
            <w:webHidden/>
          </w:rPr>
          <w:fldChar w:fldCharType="begin"/>
        </w:r>
        <w:r w:rsidR="00BD2BCC">
          <w:rPr>
            <w:noProof/>
            <w:webHidden/>
          </w:rPr>
          <w:instrText xml:space="preserve"> PAGEREF _Toc47384442 \h </w:instrText>
        </w:r>
        <w:r w:rsidR="00BD2BCC">
          <w:rPr>
            <w:noProof/>
            <w:webHidden/>
          </w:rPr>
        </w:r>
        <w:r w:rsidR="00BD2BCC">
          <w:rPr>
            <w:noProof/>
            <w:webHidden/>
          </w:rPr>
          <w:fldChar w:fldCharType="separate"/>
        </w:r>
        <w:r w:rsidR="00BD2BCC">
          <w:rPr>
            <w:noProof/>
            <w:webHidden/>
          </w:rPr>
          <w:t>429</w:t>
        </w:r>
        <w:r w:rsidR="00BD2BCC">
          <w:rPr>
            <w:noProof/>
            <w:webHidden/>
          </w:rPr>
          <w:fldChar w:fldCharType="end"/>
        </w:r>
      </w:hyperlink>
    </w:p>
    <w:p w14:paraId="6D079EB3" w14:textId="4B4DAF23"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43" w:history="1">
        <w:r w:rsidR="00BD2BCC" w:rsidRPr="00D81836">
          <w:rPr>
            <w:rStyle w:val="Hyperlink"/>
            <w:b/>
            <w:noProof/>
          </w:rPr>
          <w:t>Tabela 3.</w:t>
        </w:r>
        <w:r w:rsidR="00BD2BCC" w:rsidRPr="00D81836">
          <w:rPr>
            <w:rStyle w:val="Hyperlink"/>
            <w:noProof/>
          </w:rPr>
          <w:t xml:space="preserve"> Cenário 1: um mínimo impacto durante os testes de resiliência na PoC</w:t>
        </w:r>
        <w:r w:rsidR="00BD2BCC">
          <w:rPr>
            <w:noProof/>
            <w:webHidden/>
          </w:rPr>
          <w:tab/>
        </w:r>
        <w:r w:rsidR="00BD2BCC">
          <w:rPr>
            <w:noProof/>
            <w:webHidden/>
          </w:rPr>
          <w:fldChar w:fldCharType="begin"/>
        </w:r>
        <w:r w:rsidR="00BD2BCC">
          <w:rPr>
            <w:noProof/>
            <w:webHidden/>
          </w:rPr>
          <w:instrText xml:space="preserve"> PAGEREF _Toc47384443 \h </w:instrText>
        </w:r>
        <w:r w:rsidR="00BD2BCC">
          <w:rPr>
            <w:noProof/>
            <w:webHidden/>
          </w:rPr>
        </w:r>
        <w:r w:rsidR="00BD2BCC">
          <w:rPr>
            <w:noProof/>
            <w:webHidden/>
          </w:rPr>
          <w:fldChar w:fldCharType="separate"/>
        </w:r>
        <w:r w:rsidR="00BD2BCC">
          <w:rPr>
            <w:noProof/>
            <w:webHidden/>
          </w:rPr>
          <w:t>431</w:t>
        </w:r>
        <w:r w:rsidR="00BD2BCC">
          <w:rPr>
            <w:noProof/>
            <w:webHidden/>
          </w:rPr>
          <w:fldChar w:fldCharType="end"/>
        </w:r>
      </w:hyperlink>
    </w:p>
    <w:p w14:paraId="586037E1" w14:textId="3EAE6B64"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44" w:history="1">
        <w:r w:rsidR="00BD2BCC" w:rsidRPr="00D81836">
          <w:rPr>
            <w:rStyle w:val="Hyperlink"/>
            <w:b/>
            <w:noProof/>
          </w:rPr>
          <w:t>Tabela 4.</w:t>
        </w:r>
        <w:r w:rsidR="00BD2BCC" w:rsidRPr="00D81836">
          <w:rPr>
            <w:rStyle w:val="Hyperlink"/>
            <w:noProof/>
          </w:rPr>
          <w:t xml:space="preserve"> Cenário 2: uma média de 41 KB de tamanho de bloco de dados</w:t>
        </w:r>
        <w:r w:rsidR="00BD2BCC">
          <w:rPr>
            <w:noProof/>
            <w:webHidden/>
          </w:rPr>
          <w:tab/>
        </w:r>
        <w:r w:rsidR="00BD2BCC">
          <w:rPr>
            <w:noProof/>
            <w:webHidden/>
          </w:rPr>
          <w:fldChar w:fldCharType="begin"/>
        </w:r>
        <w:r w:rsidR="00BD2BCC">
          <w:rPr>
            <w:noProof/>
            <w:webHidden/>
          </w:rPr>
          <w:instrText xml:space="preserve"> PAGEREF _Toc47384444 \h </w:instrText>
        </w:r>
        <w:r w:rsidR="00BD2BCC">
          <w:rPr>
            <w:noProof/>
            <w:webHidden/>
          </w:rPr>
        </w:r>
        <w:r w:rsidR="00BD2BCC">
          <w:rPr>
            <w:noProof/>
            <w:webHidden/>
          </w:rPr>
          <w:fldChar w:fldCharType="separate"/>
        </w:r>
        <w:r w:rsidR="00BD2BCC">
          <w:rPr>
            <w:noProof/>
            <w:webHidden/>
          </w:rPr>
          <w:t>435</w:t>
        </w:r>
        <w:r w:rsidR="00BD2BCC">
          <w:rPr>
            <w:noProof/>
            <w:webHidden/>
          </w:rPr>
          <w:fldChar w:fldCharType="end"/>
        </w:r>
      </w:hyperlink>
    </w:p>
    <w:p w14:paraId="7E4CA081" w14:textId="56992DD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45" w:history="1">
        <w:r w:rsidR="00BD2BCC" w:rsidRPr="00D81836">
          <w:rPr>
            <w:rStyle w:val="Hyperlink"/>
            <w:b/>
            <w:noProof/>
          </w:rPr>
          <w:t>Tabela 5.</w:t>
        </w:r>
        <w:r w:rsidR="00BD2BCC" w:rsidRPr="00D81836">
          <w:rPr>
            <w:rStyle w:val="Hyperlink"/>
            <w:noProof/>
          </w:rPr>
          <w:t xml:space="preserve"> Cenário 2: os requisitos baseados no uso da média na PoC</w:t>
        </w:r>
        <w:r w:rsidR="00BD2BCC">
          <w:rPr>
            <w:noProof/>
            <w:webHidden/>
          </w:rPr>
          <w:tab/>
        </w:r>
        <w:r w:rsidR="00BD2BCC">
          <w:rPr>
            <w:noProof/>
            <w:webHidden/>
          </w:rPr>
          <w:fldChar w:fldCharType="begin"/>
        </w:r>
        <w:r w:rsidR="00BD2BCC">
          <w:rPr>
            <w:noProof/>
            <w:webHidden/>
          </w:rPr>
          <w:instrText xml:space="preserve"> PAGEREF _Toc47384445 \h </w:instrText>
        </w:r>
        <w:r w:rsidR="00BD2BCC">
          <w:rPr>
            <w:noProof/>
            <w:webHidden/>
          </w:rPr>
        </w:r>
        <w:r w:rsidR="00BD2BCC">
          <w:rPr>
            <w:noProof/>
            <w:webHidden/>
          </w:rPr>
          <w:fldChar w:fldCharType="separate"/>
        </w:r>
        <w:r w:rsidR="00BD2BCC">
          <w:rPr>
            <w:noProof/>
            <w:webHidden/>
          </w:rPr>
          <w:t>437</w:t>
        </w:r>
        <w:r w:rsidR="00BD2BCC">
          <w:rPr>
            <w:noProof/>
            <w:webHidden/>
          </w:rPr>
          <w:fldChar w:fldCharType="end"/>
        </w:r>
      </w:hyperlink>
    </w:p>
    <w:p w14:paraId="5CB67909" w14:textId="1DD522CE"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46" w:history="1">
        <w:r w:rsidR="00BD2BCC" w:rsidRPr="00D81836">
          <w:rPr>
            <w:rStyle w:val="Hyperlink"/>
            <w:b/>
            <w:noProof/>
          </w:rPr>
          <w:t>Tabela 6.</w:t>
        </w:r>
        <w:r w:rsidR="00BD2BCC" w:rsidRPr="00D81836">
          <w:rPr>
            <w:rStyle w:val="Hyperlink"/>
            <w:noProof/>
          </w:rPr>
          <w:t xml:space="preserve"> Cenário 3: os IOPS não são criados todos da mesma maneira</w:t>
        </w:r>
        <w:r w:rsidR="00BD2BCC">
          <w:rPr>
            <w:noProof/>
            <w:webHidden/>
          </w:rPr>
          <w:tab/>
        </w:r>
        <w:r w:rsidR="00BD2BCC">
          <w:rPr>
            <w:noProof/>
            <w:webHidden/>
          </w:rPr>
          <w:fldChar w:fldCharType="begin"/>
        </w:r>
        <w:r w:rsidR="00BD2BCC">
          <w:rPr>
            <w:noProof/>
            <w:webHidden/>
          </w:rPr>
          <w:instrText xml:space="preserve"> PAGEREF _Toc47384446 \h </w:instrText>
        </w:r>
        <w:r w:rsidR="00BD2BCC">
          <w:rPr>
            <w:noProof/>
            <w:webHidden/>
          </w:rPr>
        </w:r>
        <w:r w:rsidR="00BD2BCC">
          <w:rPr>
            <w:noProof/>
            <w:webHidden/>
          </w:rPr>
          <w:fldChar w:fldCharType="separate"/>
        </w:r>
        <w:r w:rsidR="00BD2BCC">
          <w:rPr>
            <w:noProof/>
            <w:webHidden/>
          </w:rPr>
          <w:t>438</w:t>
        </w:r>
        <w:r w:rsidR="00BD2BCC">
          <w:rPr>
            <w:noProof/>
            <w:webHidden/>
          </w:rPr>
          <w:fldChar w:fldCharType="end"/>
        </w:r>
      </w:hyperlink>
    </w:p>
    <w:p w14:paraId="5F4E37FE" w14:textId="553AAA11"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47" w:history="1">
        <w:r w:rsidR="00BD2BCC" w:rsidRPr="00D81836">
          <w:rPr>
            <w:rStyle w:val="Hyperlink"/>
            <w:b/>
            <w:noProof/>
          </w:rPr>
          <w:t>Tabela 7.</w:t>
        </w:r>
        <w:r w:rsidR="00BD2BCC" w:rsidRPr="00D81836">
          <w:rPr>
            <w:rStyle w:val="Hyperlink"/>
            <w:noProof/>
          </w:rPr>
          <w:t xml:space="preserve"> Cenário 4: não mais de 40% de utilização dos discos de dados</w:t>
        </w:r>
        <w:r w:rsidR="00BD2BCC">
          <w:rPr>
            <w:noProof/>
            <w:webHidden/>
          </w:rPr>
          <w:tab/>
        </w:r>
        <w:r w:rsidR="00BD2BCC">
          <w:rPr>
            <w:noProof/>
            <w:webHidden/>
          </w:rPr>
          <w:fldChar w:fldCharType="begin"/>
        </w:r>
        <w:r w:rsidR="00BD2BCC">
          <w:rPr>
            <w:noProof/>
            <w:webHidden/>
          </w:rPr>
          <w:instrText xml:space="preserve"> PAGEREF _Toc47384447 \h </w:instrText>
        </w:r>
        <w:r w:rsidR="00BD2BCC">
          <w:rPr>
            <w:noProof/>
            <w:webHidden/>
          </w:rPr>
        </w:r>
        <w:r w:rsidR="00BD2BCC">
          <w:rPr>
            <w:noProof/>
            <w:webHidden/>
          </w:rPr>
          <w:fldChar w:fldCharType="separate"/>
        </w:r>
        <w:r w:rsidR="00BD2BCC">
          <w:rPr>
            <w:noProof/>
            <w:webHidden/>
          </w:rPr>
          <w:t>443</w:t>
        </w:r>
        <w:r w:rsidR="00BD2BCC">
          <w:rPr>
            <w:noProof/>
            <w:webHidden/>
          </w:rPr>
          <w:fldChar w:fldCharType="end"/>
        </w:r>
      </w:hyperlink>
    </w:p>
    <w:p w14:paraId="56C6F06D" w14:textId="628475C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48" w:history="1">
        <w:r w:rsidR="00BD2BCC" w:rsidRPr="00D81836">
          <w:rPr>
            <w:rStyle w:val="Hyperlink"/>
            <w:b/>
            <w:noProof/>
          </w:rPr>
          <w:t>Tabela 8.</w:t>
        </w:r>
        <w:r w:rsidR="00BD2BCC" w:rsidRPr="00D81836">
          <w:rPr>
            <w:rStyle w:val="Hyperlink"/>
            <w:noProof/>
          </w:rPr>
          <w:t xml:space="preserve"> Cenário 4: o fenômeno do “quase lá” no contexto da PoC</w:t>
        </w:r>
        <w:r w:rsidR="00BD2BCC">
          <w:rPr>
            <w:noProof/>
            <w:webHidden/>
          </w:rPr>
          <w:tab/>
        </w:r>
        <w:r w:rsidR="00BD2BCC">
          <w:rPr>
            <w:noProof/>
            <w:webHidden/>
          </w:rPr>
          <w:fldChar w:fldCharType="begin"/>
        </w:r>
        <w:r w:rsidR="00BD2BCC">
          <w:rPr>
            <w:noProof/>
            <w:webHidden/>
          </w:rPr>
          <w:instrText xml:space="preserve"> PAGEREF _Toc47384448 \h </w:instrText>
        </w:r>
        <w:r w:rsidR="00BD2BCC">
          <w:rPr>
            <w:noProof/>
            <w:webHidden/>
          </w:rPr>
        </w:r>
        <w:r w:rsidR="00BD2BCC">
          <w:rPr>
            <w:noProof/>
            <w:webHidden/>
          </w:rPr>
          <w:fldChar w:fldCharType="separate"/>
        </w:r>
        <w:r w:rsidR="00BD2BCC">
          <w:rPr>
            <w:noProof/>
            <w:webHidden/>
          </w:rPr>
          <w:t>445</w:t>
        </w:r>
        <w:r w:rsidR="00BD2BCC">
          <w:rPr>
            <w:noProof/>
            <w:webHidden/>
          </w:rPr>
          <w:fldChar w:fldCharType="end"/>
        </w:r>
      </w:hyperlink>
    </w:p>
    <w:p w14:paraId="290267AE" w14:textId="5E3954F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49" w:history="1">
        <w:r w:rsidR="00BD2BCC" w:rsidRPr="00D81836">
          <w:rPr>
            <w:rStyle w:val="Hyperlink"/>
            <w:b/>
            <w:noProof/>
          </w:rPr>
          <w:t>Tabela 9.</w:t>
        </w:r>
        <w:r w:rsidR="00BD2BCC" w:rsidRPr="00D81836">
          <w:rPr>
            <w:rStyle w:val="Hyperlink"/>
            <w:noProof/>
          </w:rPr>
          <w:t xml:space="preserve"> Cenário 5: uma simples comparação no contexto da PoC</w:t>
        </w:r>
        <w:r w:rsidR="00BD2BCC">
          <w:rPr>
            <w:noProof/>
            <w:webHidden/>
          </w:rPr>
          <w:tab/>
        </w:r>
        <w:r w:rsidR="00BD2BCC">
          <w:rPr>
            <w:noProof/>
            <w:webHidden/>
          </w:rPr>
          <w:fldChar w:fldCharType="begin"/>
        </w:r>
        <w:r w:rsidR="00BD2BCC">
          <w:rPr>
            <w:noProof/>
            <w:webHidden/>
          </w:rPr>
          <w:instrText xml:space="preserve"> PAGEREF _Toc47384449 \h </w:instrText>
        </w:r>
        <w:r w:rsidR="00BD2BCC">
          <w:rPr>
            <w:noProof/>
            <w:webHidden/>
          </w:rPr>
        </w:r>
        <w:r w:rsidR="00BD2BCC">
          <w:rPr>
            <w:noProof/>
            <w:webHidden/>
          </w:rPr>
          <w:fldChar w:fldCharType="separate"/>
        </w:r>
        <w:r w:rsidR="00BD2BCC">
          <w:rPr>
            <w:noProof/>
            <w:webHidden/>
          </w:rPr>
          <w:t>447</w:t>
        </w:r>
        <w:r w:rsidR="00BD2BCC">
          <w:rPr>
            <w:noProof/>
            <w:webHidden/>
          </w:rPr>
          <w:fldChar w:fldCharType="end"/>
        </w:r>
      </w:hyperlink>
    </w:p>
    <w:p w14:paraId="3E51AE22" w14:textId="5C504F22" w:rsidR="0084571A" w:rsidRPr="0050469B" w:rsidRDefault="0084571A">
      <w:pPr>
        <w:rPr>
          <w:rFonts w:ascii="Gill Sans" w:eastAsiaTheme="majorEastAsia" w:hAnsi="Gill Sans" w:cs="Gill Sans"/>
          <w:b/>
          <w:bCs/>
          <w:color w:val="000000" w:themeColor="text1"/>
          <w:sz w:val="40"/>
          <w:szCs w:val="40"/>
          <w:lang w:val="pt-BR"/>
        </w:rPr>
      </w:pPr>
      <w:r w:rsidRPr="0050469B">
        <w:rPr>
          <w:rFonts w:ascii="Gill Sans" w:hAnsi="Gill Sans" w:cs="Gill Sans"/>
          <w:color w:val="000000" w:themeColor="text1"/>
          <w:sz w:val="40"/>
          <w:szCs w:val="40"/>
          <w:lang w:val="pt-BR"/>
        </w:rPr>
        <w:fldChar w:fldCharType="end"/>
      </w:r>
    </w:p>
    <w:p w14:paraId="78DD71BB" w14:textId="77777777" w:rsidR="001C610E" w:rsidRDefault="001C610E">
      <w:pPr>
        <w:rPr>
          <w:rFonts w:ascii="Gill Sans" w:eastAsiaTheme="majorEastAsia" w:hAnsi="Gill Sans" w:cs="Gill Sans"/>
          <w:b/>
          <w:bCs/>
          <w:color w:val="000000" w:themeColor="text1"/>
          <w:sz w:val="40"/>
          <w:szCs w:val="40"/>
          <w:lang w:val="pt-BR"/>
        </w:rPr>
      </w:pPr>
      <w:bookmarkStart w:id="1238" w:name="_Toc45570358"/>
      <w:bookmarkStart w:id="1239" w:name="_Toc45642332"/>
      <w:bookmarkStart w:id="1240" w:name="_Toc45648887"/>
      <w:bookmarkStart w:id="1241" w:name="_Toc45648949"/>
      <w:bookmarkStart w:id="1242" w:name="_Toc45659030"/>
      <w:bookmarkStart w:id="1243" w:name="_Toc45659115"/>
      <w:bookmarkStart w:id="1244" w:name="_Toc45659734"/>
      <w:bookmarkStart w:id="1245" w:name="_Toc45738978"/>
      <w:bookmarkStart w:id="1246" w:name="_Toc45831424"/>
      <w:bookmarkStart w:id="1247" w:name="_Toc45897468"/>
      <w:bookmarkStart w:id="1248" w:name="_Toc45968831"/>
      <w:bookmarkStart w:id="1249" w:name="_Toc46062463"/>
      <w:bookmarkStart w:id="1250" w:name="_Toc46076563"/>
      <w:bookmarkStart w:id="1251" w:name="_Toc46083638"/>
      <w:bookmarkStart w:id="1252" w:name="_Toc46083826"/>
      <w:bookmarkStart w:id="1253" w:name="_Toc46084078"/>
      <w:bookmarkStart w:id="1254" w:name="_Toc46084157"/>
      <w:bookmarkStart w:id="1255" w:name="_Toc46084392"/>
      <w:bookmarkStart w:id="1256" w:name="_Toc46137782"/>
      <w:bookmarkStart w:id="1257" w:name="_Toc46138016"/>
      <w:bookmarkStart w:id="1258" w:name="_Toc46138474"/>
      <w:bookmarkStart w:id="1259" w:name="_Toc46162886"/>
      <w:bookmarkStart w:id="1260" w:name="_Toc46177334"/>
      <w:bookmarkStart w:id="1261" w:name="_Toc46213646"/>
      <w:bookmarkStart w:id="1262" w:name="_Toc46261217"/>
      <w:bookmarkStart w:id="1263" w:name="_Toc46264372"/>
      <w:r>
        <w:rPr>
          <w:rFonts w:ascii="Gill Sans" w:hAnsi="Gill Sans" w:cs="Gill Sans"/>
          <w:color w:val="000000" w:themeColor="text1"/>
          <w:sz w:val="40"/>
          <w:szCs w:val="40"/>
          <w:lang w:val="pt-BR"/>
        </w:rPr>
        <w:br w:type="page"/>
      </w:r>
    </w:p>
    <w:p w14:paraId="252CF7EE" w14:textId="5E5EE0A8" w:rsidR="00297460" w:rsidRPr="0050469B" w:rsidRDefault="00297460" w:rsidP="00B91133">
      <w:pPr>
        <w:pStyle w:val="Heading1"/>
        <w:pBdr>
          <w:bottom w:val="single" w:sz="4" w:space="1" w:color="auto"/>
        </w:pBdr>
        <w:spacing w:before="0"/>
        <w:rPr>
          <w:rFonts w:ascii="Gill Sans" w:hAnsi="Gill Sans" w:cs="Gill Sans"/>
          <w:color w:val="000000" w:themeColor="text1"/>
          <w:sz w:val="40"/>
          <w:szCs w:val="40"/>
          <w:lang w:val="pt-BR"/>
        </w:rPr>
      </w:pPr>
      <w:bookmarkStart w:id="1264" w:name="_Toc46303094"/>
      <w:bookmarkStart w:id="1265" w:name="_Toc46303174"/>
      <w:bookmarkStart w:id="1266" w:name="_Toc46306719"/>
      <w:bookmarkStart w:id="1267" w:name="_Toc46492622"/>
      <w:bookmarkStart w:id="1268" w:name="_Toc46494114"/>
      <w:bookmarkStart w:id="1269" w:name="_Toc46589185"/>
      <w:bookmarkStart w:id="1270" w:name="_Toc46594121"/>
      <w:bookmarkStart w:id="1271" w:name="_Toc46658795"/>
      <w:bookmarkStart w:id="1272" w:name="_Toc46664049"/>
      <w:bookmarkStart w:id="1273" w:name="_Toc46668516"/>
      <w:bookmarkStart w:id="1274" w:name="_Toc46679080"/>
      <w:bookmarkStart w:id="1275" w:name="_Toc46683935"/>
      <w:bookmarkStart w:id="1276" w:name="_Toc46684182"/>
      <w:bookmarkStart w:id="1277" w:name="_Toc46775005"/>
      <w:bookmarkStart w:id="1278" w:name="_Toc46818713"/>
      <w:bookmarkStart w:id="1279" w:name="_Toc46819158"/>
      <w:bookmarkStart w:id="1280" w:name="_Toc46819228"/>
      <w:bookmarkStart w:id="1281" w:name="_Toc46819724"/>
      <w:bookmarkStart w:id="1282" w:name="_Toc46820305"/>
      <w:bookmarkStart w:id="1283" w:name="_Toc46835997"/>
      <w:bookmarkStart w:id="1284" w:name="_Toc46857720"/>
      <w:bookmarkStart w:id="1285" w:name="_Toc46858455"/>
      <w:bookmarkStart w:id="1286" w:name="_Toc47048667"/>
      <w:bookmarkStart w:id="1287" w:name="_Toc47178346"/>
      <w:bookmarkStart w:id="1288" w:name="_Toc47201143"/>
      <w:bookmarkStart w:id="1289" w:name="_Toc47212796"/>
      <w:bookmarkStart w:id="1290" w:name="_Toc47260354"/>
      <w:bookmarkStart w:id="1291" w:name="_Toc47269621"/>
      <w:bookmarkStart w:id="1292" w:name="_Toc47335180"/>
      <w:bookmarkStart w:id="1293" w:name="_Toc47384612"/>
      <w:r w:rsidRPr="0050469B">
        <w:rPr>
          <w:rFonts w:ascii="Gill Sans" w:hAnsi="Gill Sans" w:cs="Gill Sans"/>
          <w:color w:val="000000" w:themeColor="text1"/>
          <w:sz w:val="40"/>
          <w:szCs w:val="40"/>
          <w:lang w:val="pt-BR"/>
        </w:rPr>
        <w:lastRenderedPageBreak/>
        <w:t>Lista de Figuras</w:t>
      </w:r>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p>
    <w:p w14:paraId="308B04F8" w14:textId="77777777" w:rsidR="00BC5075" w:rsidRPr="0050469B" w:rsidRDefault="00BC5075" w:rsidP="00E946CE">
      <w:pPr>
        <w:rPr>
          <w:rFonts w:asciiTheme="majorHAnsi" w:eastAsiaTheme="majorEastAsia" w:hAnsiTheme="majorHAnsi" w:cstheme="majorBidi"/>
          <w:b/>
          <w:bCs/>
          <w:color w:val="2C6EAB" w:themeColor="accent1" w:themeShade="B5"/>
          <w:sz w:val="28"/>
          <w:szCs w:val="28"/>
          <w:lang w:val="pt-BR"/>
        </w:rPr>
      </w:pPr>
    </w:p>
    <w:p w14:paraId="602CFAAA" w14:textId="50E956F7" w:rsidR="00BD2BCC" w:rsidRDefault="00D3572B">
      <w:pPr>
        <w:pStyle w:val="TableofFigures"/>
        <w:tabs>
          <w:tab w:val="right" w:leader="dot" w:pos="8636"/>
        </w:tabs>
        <w:rPr>
          <w:rFonts w:asciiTheme="minorHAnsi" w:eastAsiaTheme="minorEastAsia" w:hAnsiTheme="minorHAnsi" w:cstheme="minorBidi"/>
          <w:smallCaps w:val="0"/>
          <w:noProof/>
          <w:sz w:val="24"/>
          <w:szCs w:val="24"/>
          <w:lang w:val="en-US"/>
        </w:rPr>
      </w:pPr>
      <w:r w:rsidRPr="0050469B">
        <w:rPr>
          <w:rFonts w:asciiTheme="majorHAnsi" w:eastAsiaTheme="majorEastAsia" w:hAnsiTheme="majorHAnsi" w:cstheme="majorBidi"/>
          <w:b/>
          <w:bCs/>
          <w:smallCaps w:val="0"/>
          <w:color w:val="2C6EAB" w:themeColor="accent1" w:themeShade="B5"/>
          <w:sz w:val="28"/>
          <w:szCs w:val="28"/>
          <w:lang w:val="pt-BR"/>
        </w:rPr>
        <w:fldChar w:fldCharType="begin"/>
      </w:r>
      <w:r w:rsidRPr="0050469B">
        <w:rPr>
          <w:rFonts w:asciiTheme="majorHAnsi" w:eastAsiaTheme="majorEastAsia" w:hAnsiTheme="majorHAnsi" w:cstheme="majorBidi"/>
          <w:b/>
          <w:bCs/>
          <w:smallCaps w:val="0"/>
          <w:color w:val="2C6EAB" w:themeColor="accent1" w:themeShade="B5"/>
          <w:sz w:val="28"/>
          <w:szCs w:val="28"/>
          <w:lang w:val="pt-BR"/>
        </w:rPr>
        <w:instrText xml:space="preserve"> TOC \h \z \c "Figura" </w:instrText>
      </w:r>
      <w:r w:rsidRPr="0050469B">
        <w:rPr>
          <w:rFonts w:asciiTheme="majorHAnsi" w:eastAsiaTheme="majorEastAsia" w:hAnsiTheme="majorHAnsi" w:cstheme="majorBidi"/>
          <w:b/>
          <w:bCs/>
          <w:smallCaps w:val="0"/>
          <w:color w:val="2C6EAB" w:themeColor="accent1" w:themeShade="B5"/>
          <w:sz w:val="28"/>
          <w:szCs w:val="28"/>
          <w:lang w:val="pt-BR"/>
        </w:rPr>
        <w:fldChar w:fldCharType="separate"/>
      </w:r>
      <w:hyperlink w:anchor="_Toc47384453" w:history="1">
        <w:r w:rsidR="00BD2BCC" w:rsidRPr="00E3182A">
          <w:rPr>
            <w:rStyle w:val="Hyperlink"/>
            <w:b/>
            <w:noProof/>
          </w:rPr>
          <w:t>Figura 1.</w:t>
        </w:r>
        <w:r w:rsidR="00BD2BCC" w:rsidRPr="00E3182A">
          <w:rPr>
            <w:rStyle w:val="Hyperlink"/>
            <w:noProof/>
          </w:rPr>
          <w:t xml:space="preserve"> Perguntas, a PoC, seus resultados e um conhecimento</w:t>
        </w:r>
        <w:r w:rsidR="00BD2BCC">
          <w:rPr>
            <w:noProof/>
            <w:webHidden/>
          </w:rPr>
          <w:tab/>
        </w:r>
        <w:r w:rsidR="00BD2BCC">
          <w:rPr>
            <w:noProof/>
            <w:webHidden/>
          </w:rPr>
          <w:fldChar w:fldCharType="begin"/>
        </w:r>
        <w:r w:rsidR="00BD2BCC">
          <w:rPr>
            <w:noProof/>
            <w:webHidden/>
          </w:rPr>
          <w:instrText xml:space="preserve"> PAGEREF _Toc47384453 \h </w:instrText>
        </w:r>
        <w:r w:rsidR="00BD2BCC">
          <w:rPr>
            <w:noProof/>
            <w:webHidden/>
          </w:rPr>
        </w:r>
        <w:r w:rsidR="00BD2BCC">
          <w:rPr>
            <w:noProof/>
            <w:webHidden/>
          </w:rPr>
          <w:fldChar w:fldCharType="separate"/>
        </w:r>
        <w:r w:rsidR="00BD2BCC">
          <w:rPr>
            <w:noProof/>
            <w:webHidden/>
          </w:rPr>
          <w:t>26</w:t>
        </w:r>
        <w:r w:rsidR="00BD2BCC">
          <w:rPr>
            <w:noProof/>
            <w:webHidden/>
          </w:rPr>
          <w:fldChar w:fldCharType="end"/>
        </w:r>
      </w:hyperlink>
    </w:p>
    <w:p w14:paraId="389941B2" w14:textId="76A1AB0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54" w:history="1">
        <w:r w:rsidR="00BD2BCC" w:rsidRPr="00E3182A">
          <w:rPr>
            <w:rStyle w:val="Hyperlink"/>
            <w:b/>
            <w:noProof/>
          </w:rPr>
          <w:t>Figura 2.</w:t>
        </w:r>
        <w:r w:rsidR="00BD2BCC" w:rsidRPr="00E3182A">
          <w:rPr>
            <w:rStyle w:val="Hyperlink"/>
            <w:noProof/>
          </w:rPr>
          <w:t xml:space="preserve"> O Mundo Original e o Mundo da PoC</w:t>
        </w:r>
        <w:r w:rsidR="00BD2BCC">
          <w:rPr>
            <w:noProof/>
            <w:webHidden/>
          </w:rPr>
          <w:tab/>
        </w:r>
        <w:r w:rsidR="00BD2BCC">
          <w:rPr>
            <w:noProof/>
            <w:webHidden/>
          </w:rPr>
          <w:fldChar w:fldCharType="begin"/>
        </w:r>
        <w:r w:rsidR="00BD2BCC">
          <w:rPr>
            <w:noProof/>
            <w:webHidden/>
          </w:rPr>
          <w:instrText xml:space="preserve"> PAGEREF _Toc47384454 \h </w:instrText>
        </w:r>
        <w:r w:rsidR="00BD2BCC">
          <w:rPr>
            <w:noProof/>
            <w:webHidden/>
          </w:rPr>
        </w:r>
        <w:r w:rsidR="00BD2BCC">
          <w:rPr>
            <w:noProof/>
            <w:webHidden/>
          </w:rPr>
          <w:fldChar w:fldCharType="separate"/>
        </w:r>
        <w:r w:rsidR="00BD2BCC">
          <w:rPr>
            <w:noProof/>
            <w:webHidden/>
          </w:rPr>
          <w:t>34</w:t>
        </w:r>
        <w:r w:rsidR="00BD2BCC">
          <w:rPr>
            <w:noProof/>
            <w:webHidden/>
          </w:rPr>
          <w:fldChar w:fldCharType="end"/>
        </w:r>
      </w:hyperlink>
    </w:p>
    <w:p w14:paraId="6A7A1FC1" w14:textId="340891B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55" w:history="1">
        <w:r w:rsidR="00BD2BCC" w:rsidRPr="00E3182A">
          <w:rPr>
            <w:rStyle w:val="Hyperlink"/>
            <w:b/>
            <w:noProof/>
          </w:rPr>
          <w:t>Figura 3.</w:t>
        </w:r>
        <w:r w:rsidR="00BD2BCC" w:rsidRPr="00E3182A">
          <w:rPr>
            <w:rStyle w:val="Hyperlink"/>
            <w:noProof/>
          </w:rPr>
          <w:t xml:space="preserve"> A PoC, suas práticas, e o conhecimento</w:t>
        </w:r>
        <w:r w:rsidR="00BD2BCC">
          <w:rPr>
            <w:noProof/>
            <w:webHidden/>
          </w:rPr>
          <w:tab/>
        </w:r>
        <w:r w:rsidR="00BD2BCC">
          <w:rPr>
            <w:noProof/>
            <w:webHidden/>
          </w:rPr>
          <w:fldChar w:fldCharType="begin"/>
        </w:r>
        <w:r w:rsidR="00BD2BCC">
          <w:rPr>
            <w:noProof/>
            <w:webHidden/>
          </w:rPr>
          <w:instrText xml:space="preserve"> PAGEREF _Toc47384455 \h </w:instrText>
        </w:r>
        <w:r w:rsidR="00BD2BCC">
          <w:rPr>
            <w:noProof/>
            <w:webHidden/>
          </w:rPr>
        </w:r>
        <w:r w:rsidR="00BD2BCC">
          <w:rPr>
            <w:noProof/>
            <w:webHidden/>
          </w:rPr>
          <w:fldChar w:fldCharType="separate"/>
        </w:r>
        <w:r w:rsidR="00BD2BCC">
          <w:rPr>
            <w:noProof/>
            <w:webHidden/>
          </w:rPr>
          <w:t>39</w:t>
        </w:r>
        <w:r w:rsidR="00BD2BCC">
          <w:rPr>
            <w:noProof/>
            <w:webHidden/>
          </w:rPr>
          <w:fldChar w:fldCharType="end"/>
        </w:r>
      </w:hyperlink>
    </w:p>
    <w:p w14:paraId="6A212400" w14:textId="334C59B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56" w:history="1">
        <w:r w:rsidR="00BD2BCC" w:rsidRPr="00E3182A">
          <w:rPr>
            <w:rStyle w:val="Hyperlink"/>
            <w:b/>
            <w:noProof/>
          </w:rPr>
          <w:t>Figura 4.</w:t>
        </w:r>
        <w:r w:rsidR="00BD2BCC" w:rsidRPr="00E3182A">
          <w:rPr>
            <w:rStyle w:val="Hyperlink"/>
            <w:noProof/>
          </w:rPr>
          <w:t xml:space="preserve"> Um modelo baseado em um diagrama de blocos</w:t>
        </w:r>
        <w:r w:rsidR="00BD2BCC">
          <w:rPr>
            <w:noProof/>
            <w:webHidden/>
          </w:rPr>
          <w:tab/>
        </w:r>
        <w:r w:rsidR="00BD2BCC">
          <w:rPr>
            <w:noProof/>
            <w:webHidden/>
          </w:rPr>
          <w:fldChar w:fldCharType="begin"/>
        </w:r>
        <w:r w:rsidR="00BD2BCC">
          <w:rPr>
            <w:noProof/>
            <w:webHidden/>
          </w:rPr>
          <w:instrText xml:space="preserve"> PAGEREF _Toc47384456 \h </w:instrText>
        </w:r>
        <w:r w:rsidR="00BD2BCC">
          <w:rPr>
            <w:noProof/>
            <w:webHidden/>
          </w:rPr>
        </w:r>
        <w:r w:rsidR="00BD2BCC">
          <w:rPr>
            <w:noProof/>
            <w:webHidden/>
          </w:rPr>
          <w:fldChar w:fldCharType="separate"/>
        </w:r>
        <w:r w:rsidR="00BD2BCC">
          <w:rPr>
            <w:noProof/>
            <w:webHidden/>
          </w:rPr>
          <w:t>40</w:t>
        </w:r>
        <w:r w:rsidR="00BD2BCC">
          <w:rPr>
            <w:noProof/>
            <w:webHidden/>
          </w:rPr>
          <w:fldChar w:fldCharType="end"/>
        </w:r>
      </w:hyperlink>
    </w:p>
    <w:p w14:paraId="146EFBA1" w14:textId="34FB6645"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57" w:history="1">
        <w:r w:rsidR="00BD2BCC" w:rsidRPr="00E3182A">
          <w:rPr>
            <w:rStyle w:val="Hyperlink"/>
            <w:b/>
            <w:noProof/>
          </w:rPr>
          <w:t>Figura 5.</w:t>
        </w:r>
        <w:r w:rsidR="00BD2BCC" w:rsidRPr="00E3182A">
          <w:rPr>
            <w:rStyle w:val="Hyperlink"/>
            <w:noProof/>
          </w:rPr>
          <w:t xml:space="preserve"> Uma PoC – comparação entre tecnologia atual e concorrência</w:t>
        </w:r>
        <w:r w:rsidR="00BD2BCC">
          <w:rPr>
            <w:noProof/>
            <w:webHidden/>
          </w:rPr>
          <w:tab/>
        </w:r>
        <w:r w:rsidR="00BD2BCC">
          <w:rPr>
            <w:noProof/>
            <w:webHidden/>
          </w:rPr>
          <w:fldChar w:fldCharType="begin"/>
        </w:r>
        <w:r w:rsidR="00BD2BCC">
          <w:rPr>
            <w:noProof/>
            <w:webHidden/>
          </w:rPr>
          <w:instrText xml:space="preserve"> PAGEREF _Toc47384457 \h </w:instrText>
        </w:r>
        <w:r w:rsidR="00BD2BCC">
          <w:rPr>
            <w:noProof/>
            <w:webHidden/>
          </w:rPr>
        </w:r>
        <w:r w:rsidR="00BD2BCC">
          <w:rPr>
            <w:noProof/>
            <w:webHidden/>
          </w:rPr>
          <w:fldChar w:fldCharType="separate"/>
        </w:r>
        <w:r w:rsidR="00BD2BCC">
          <w:rPr>
            <w:noProof/>
            <w:webHidden/>
          </w:rPr>
          <w:t>50</w:t>
        </w:r>
        <w:r w:rsidR="00BD2BCC">
          <w:rPr>
            <w:noProof/>
            <w:webHidden/>
          </w:rPr>
          <w:fldChar w:fldCharType="end"/>
        </w:r>
      </w:hyperlink>
    </w:p>
    <w:p w14:paraId="00B80AFC" w14:textId="147CB515"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58" w:history="1">
        <w:r w:rsidR="00BD2BCC" w:rsidRPr="00E3182A">
          <w:rPr>
            <w:rStyle w:val="Hyperlink"/>
            <w:b/>
            <w:noProof/>
          </w:rPr>
          <w:t>Figura 6.</w:t>
        </w:r>
        <w:r w:rsidR="00BD2BCC" w:rsidRPr="00E3182A">
          <w:rPr>
            <w:rStyle w:val="Hyperlink"/>
            <w:noProof/>
          </w:rPr>
          <w:t xml:space="preserve"> Lentes Teóricas no suporte à nossa investigação</w:t>
        </w:r>
        <w:r w:rsidR="00BD2BCC">
          <w:rPr>
            <w:noProof/>
            <w:webHidden/>
          </w:rPr>
          <w:tab/>
        </w:r>
        <w:r w:rsidR="00BD2BCC">
          <w:rPr>
            <w:noProof/>
            <w:webHidden/>
          </w:rPr>
          <w:fldChar w:fldCharType="begin"/>
        </w:r>
        <w:r w:rsidR="00BD2BCC">
          <w:rPr>
            <w:noProof/>
            <w:webHidden/>
          </w:rPr>
          <w:instrText xml:space="preserve"> PAGEREF _Toc47384458 \h </w:instrText>
        </w:r>
        <w:r w:rsidR="00BD2BCC">
          <w:rPr>
            <w:noProof/>
            <w:webHidden/>
          </w:rPr>
        </w:r>
        <w:r w:rsidR="00BD2BCC">
          <w:rPr>
            <w:noProof/>
            <w:webHidden/>
          </w:rPr>
          <w:fldChar w:fldCharType="separate"/>
        </w:r>
        <w:r w:rsidR="00BD2BCC">
          <w:rPr>
            <w:noProof/>
            <w:webHidden/>
          </w:rPr>
          <w:t>68</w:t>
        </w:r>
        <w:r w:rsidR="00BD2BCC">
          <w:rPr>
            <w:noProof/>
            <w:webHidden/>
          </w:rPr>
          <w:fldChar w:fldCharType="end"/>
        </w:r>
      </w:hyperlink>
    </w:p>
    <w:p w14:paraId="2F8A2191" w14:textId="7BE6499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59" w:history="1">
        <w:r w:rsidR="00BD2BCC" w:rsidRPr="00E3182A">
          <w:rPr>
            <w:rStyle w:val="Hyperlink"/>
            <w:b/>
            <w:noProof/>
          </w:rPr>
          <w:t>Figura 7.</w:t>
        </w:r>
        <w:r w:rsidR="00BD2BCC" w:rsidRPr="00E3182A">
          <w:rPr>
            <w:rStyle w:val="Hyperlink"/>
            <w:noProof/>
          </w:rPr>
          <w:t xml:space="preserve"> Questão e subquestões de investigação</w:t>
        </w:r>
        <w:r w:rsidR="00BD2BCC">
          <w:rPr>
            <w:noProof/>
            <w:webHidden/>
          </w:rPr>
          <w:tab/>
        </w:r>
        <w:r w:rsidR="00BD2BCC">
          <w:rPr>
            <w:noProof/>
            <w:webHidden/>
          </w:rPr>
          <w:fldChar w:fldCharType="begin"/>
        </w:r>
        <w:r w:rsidR="00BD2BCC">
          <w:rPr>
            <w:noProof/>
            <w:webHidden/>
          </w:rPr>
          <w:instrText xml:space="preserve"> PAGEREF _Toc47384459 \h </w:instrText>
        </w:r>
        <w:r w:rsidR="00BD2BCC">
          <w:rPr>
            <w:noProof/>
            <w:webHidden/>
          </w:rPr>
        </w:r>
        <w:r w:rsidR="00BD2BCC">
          <w:rPr>
            <w:noProof/>
            <w:webHidden/>
          </w:rPr>
          <w:fldChar w:fldCharType="separate"/>
        </w:r>
        <w:r w:rsidR="00BD2BCC">
          <w:rPr>
            <w:noProof/>
            <w:webHidden/>
          </w:rPr>
          <w:t>74</w:t>
        </w:r>
        <w:r w:rsidR="00BD2BCC">
          <w:rPr>
            <w:noProof/>
            <w:webHidden/>
          </w:rPr>
          <w:fldChar w:fldCharType="end"/>
        </w:r>
      </w:hyperlink>
    </w:p>
    <w:p w14:paraId="61367E1C" w14:textId="4A8A77BB"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0" w:history="1">
        <w:r w:rsidR="00BD2BCC" w:rsidRPr="00E3182A">
          <w:rPr>
            <w:rStyle w:val="Hyperlink"/>
            <w:b/>
            <w:noProof/>
          </w:rPr>
          <w:t>Figura 8.</w:t>
        </w:r>
        <w:r w:rsidR="00BD2BCC" w:rsidRPr="00E3182A">
          <w:rPr>
            <w:rStyle w:val="Hyperlink"/>
            <w:noProof/>
          </w:rPr>
          <w:t xml:space="preserve"> Questão e subquestões de investigação e as lentes teóricas</w:t>
        </w:r>
        <w:r w:rsidR="00BD2BCC">
          <w:rPr>
            <w:noProof/>
            <w:webHidden/>
          </w:rPr>
          <w:tab/>
        </w:r>
        <w:r w:rsidR="00BD2BCC">
          <w:rPr>
            <w:noProof/>
            <w:webHidden/>
          </w:rPr>
          <w:fldChar w:fldCharType="begin"/>
        </w:r>
        <w:r w:rsidR="00BD2BCC">
          <w:rPr>
            <w:noProof/>
            <w:webHidden/>
          </w:rPr>
          <w:instrText xml:space="preserve"> PAGEREF _Toc47384460 \h </w:instrText>
        </w:r>
        <w:r w:rsidR="00BD2BCC">
          <w:rPr>
            <w:noProof/>
            <w:webHidden/>
          </w:rPr>
        </w:r>
        <w:r w:rsidR="00BD2BCC">
          <w:rPr>
            <w:noProof/>
            <w:webHidden/>
          </w:rPr>
          <w:fldChar w:fldCharType="separate"/>
        </w:r>
        <w:r w:rsidR="00BD2BCC">
          <w:rPr>
            <w:noProof/>
            <w:webHidden/>
          </w:rPr>
          <w:t>75</w:t>
        </w:r>
        <w:r w:rsidR="00BD2BCC">
          <w:rPr>
            <w:noProof/>
            <w:webHidden/>
          </w:rPr>
          <w:fldChar w:fldCharType="end"/>
        </w:r>
      </w:hyperlink>
    </w:p>
    <w:p w14:paraId="0290D3A0" w14:textId="6FD81E1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1" w:history="1">
        <w:r w:rsidR="00BD2BCC" w:rsidRPr="00E3182A">
          <w:rPr>
            <w:rStyle w:val="Hyperlink"/>
            <w:b/>
            <w:noProof/>
          </w:rPr>
          <w:t>Figura 9.</w:t>
        </w:r>
        <w:r w:rsidR="00BD2BCC" w:rsidRPr="00E3182A">
          <w:rPr>
            <w:rStyle w:val="Hyperlink"/>
            <w:noProof/>
          </w:rPr>
          <w:t xml:space="preserve"> O desenrolar de nossa investigação qualitativa</w:t>
        </w:r>
        <w:r w:rsidR="00BD2BCC">
          <w:rPr>
            <w:noProof/>
            <w:webHidden/>
          </w:rPr>
          <w:tab/>
        </w:r>
        <w:r w:rsidR="00BD2BCC">
          <w:rPr>
            <w:noProof/>
            <w:webHidden/>
          </w:rPr>
          <w:fldChar w:fldCharType="begin"/>
        </w:r>
        <w:r w:rsidR="00BD2BCC">
          <w:rPr>
            <w:noProof/>
            <w:webHidden/>
          </w:rPr>
          <w:instrText xml:space="preserve"> PAGEREF _Toc47384461 \h </w:instrText>
        </w:r>
        <w:r w:rsidR="00BD2BCC">
          <w:rPr>
            <w:noProof/>
            <w:webHidden/>
          </w:rPr>
        </w:r>
        <w:r w:rsidR="00BD2BCC">
          <w:rPr>
            <w:noProof/>
            <w:webHidden/>
          </w:rPr>
          <w:fldChar w:fldCharType="separate"/>
        </w:r>
        <w:r w:rsidR="00BD2BCC">
          <w:rPr>
            <w:noProof/>
            <w:webHidden/>
          </w:rPr>
          <w:t>80</w:t>
        </w:r>
        <w:r w:rsidR="00BD2BCC">
          <w:rPr>
            <w:noProof/>
            <w:webHidden/>
          </w:rPr>
          <w:fldChar w:fldCharType="end"/>
        </w:r>
      </w:hyperlink>
    </w:p>
    <w:p w14:paraId="09135C06" w14:textId="18CA5C6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2" w:history="1">
        <w:r w:rsidR="00BD2BCC" w:rsidRPr="00E3182A">
          <w:rPr>
            <w:rStyle w:val="Hyperlink"/>
            <w:b/>
            <w:noProof/>
          </w:rPr>
          <w:t>Figura 10.</w:t>
        </w:r>
        <w:r w:rsidR="00BD2BCC" w:rsidRPr="00E3182A">
          <w:rPr>
            <w:rStyle w:val="Hyperlink"/>
            <w:noProof/>
          </w:rPr>
          <w:t xml:space="preserve"> Um esboço simplificado de nossa metodologia</w:t>
        </w:r>
        <w:r w:rsidR="00BD2BCC">
          <w:rPr>
            <w:noProof/>
            <w:webHidden/>
          </w:rPr>
          <w:tab/>
        </w:r>
        <w:r w:rsidR="00BD2BCC">
          <w:rPr>
            <w:noProof/>
            <w:webHidden/>
          </w:rPr>
          <w:fldChar w:fldCharType="begin"/>
        </w:r>
        <w:r w:rsidR="00BD2BCC">
          <w:rPr>
            <w:noProof/>
            <w:webHidden/>
          </w:rPr>
          <w:instrText xml:space="preserve"> PAGEREF _Toc47384462 \h </w:instrText>
        </w:r>
        <w:r w:rsidR="00BD2BCC">
          <w:rPr>
            <w:noProof/>
            <w:webHidden/>
          </w:rPr>
        </w:r>
        <w:r w:rsidR="00BD2BCC">
          <w:rPr>
            <w:noProof/>
            <w:webHidden/>
          </w:rPr>
          <w:fldChar w:fldCharType="separate"/>
        </w:r>
        <w:r w:rsidR="00BD2BCC">
          <w:rPr>
            <w:noProof/>
            <w:webHidden/>
          </w:rPr>
          <w:t>85</w:t>
        </w:r>
        <w:r w:rsidR="00BD2BCC">
          <w:rPr>
            <w:noProof/>
            <w:webHidden/>
          </w:rPr>
          <w:fldChar w:fldCharType="end"/>
        </w:r>
      </w:hyperlink>
    </w:p>
    <w:p w14:paraId="46BDFCD1" w14:textId="277B66E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3" w:history="1">
        <w:r w:rsidR="00BD2BCC" w:rsidRPr="00E3182A">
          <w:rPr>
            <w:rStyle w:val="Hyperlink"/>
            <w:b/>
            <w:noProof/>
          </w:rPr>
          <w:t>Figura 11.</w:t>
        </w:r>
        <w:r w:rsidR="00BD2BCC" w:rsidRPr="00E3182A">
          <w:rPr>
            <w:rStyle w:val="Hyperlink"/>
            <w:noProof/>
          </w:rPr>
          <w:t xml:space="preserve"> O </w:t>
        </w:r>
        <w:r w:rsidR="00BD2BCC" w:rsidRPr="00E3182A">
          <w:rPr>
            <w:rStyle w:val="Hyperlink"/>
            <w:i/>
            <w:noProof/>
          </w:rPr>
          <w:t>Habitat</w:t>
        </w:r>
        <w:r w:rsidR="00BD2BCC" w:rsidRPr="00E3182A">
          <w:rPr>
            <w:rStyle w:val="Hyperlink"/>
            <w:noProof/>
          </w:rPr>
          <w:t xml:space="preserve"> natural da PoC e as cinco empresas de TIC</w:t>
        </w:r>
        <w:r w:rsidR="00BD2BCC">
          <w:rPr>
            <w:noProof/>
            <w:webHidden/>
          </w:rPr>
          <w:tab/>
        </w:r>
        <w:r w:rsidR="00BD2BCC">
          <w:rPr>
            <w:noProof/>
            <w:webHidden/>
          </w:rPr>
          <w:fldChar w:fldCharType="begin"/>
        </w:r>
        <w:r w:rsidR="00BD2BCC">
          <w:rPr>
            <w:noProof/>
            <w:webHidden/>
          </w:rPr>
          <w:instrText xml:space="preserve"> PAGEREF _Toc47384463 \h </w:instrText>
        </w:r>
        <w:r w:rsidR="00BD2BCC">
          <w:rPr>
            <w:noProof/>
            <w:webHidden/>
          </w:rPr>
        </w:r>
        <w:r w:rsidR="00BD2BCC">
          <w:rPr>
            <w:noProof/>
            <w:webHidden/>
          </w:rPr>
          <w:fldChar w:fldCharType="separate"/>
        </w:r>
        <w:r w:rsidR="00BD2BCC">
          <w:rPr>
            <w:noProof/>
            <w:webHidden/>
          </w:rPr>
          <w:t>86</w:t>
        </w:r>
        <w:r w:rsidR="00BD2BCC">
          <w:rPr>
            <w:noProof/>
            <w:webHidden/>
          </w:rPr>
          <w:fldChar w:fldCharType="end"/>
        </w:r>
      </w:hyperlink>
    </w:p>
    <w:p w14:paraId="0198B5F6" w14:textId="266314D5"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4" w:history="1">
        <w:r w:rsidR="00BD2BCC" w:rsidRPr="00E3182A">
          <w:rPr>
            <w:rStyle w:val="Hyperlink"/>
            <w:b/>
            <w:noProof/>
          </w:rPr>
          <w:t>Figura 12.</w:t>
        </w:r>
        <w:r w:rsidR="00BD2BCC" w:rsidRPr="00E3182A">
          <w:rPr>
            <w:rStyle w:val="Hyperlink"/>
            <w:noProof/>
          </w:rPr>
          <w:t xml:space="preserve"> A amostragem da população no </w:t>
        </w:r>
        <w:r w:rsidR="00BD2BCC" w:rsidRPr="00E3182A">
          <w:rPr>
            <w:rStyle w:val="Hyperlink"/>
            <w:i/>
            <w:noProof/>
          </w:rPr>
          <w:t>habitat</w:t>
        </w:r>
        <w:r w:rsidR="00BD2BCC" w:rsidRPr="00E3182A">
          <w:rPr>
            <w:rStyle w:val="Hyperlink"/>
            <w:noProof/>
          </w:rPr>
          <w:t xml:space="preserve"> natural da PoC</w:t>
        </w:r>
        <w:r w:rsidR="00BD2BCC">
          <w:rPr>
            <w:noProof/>
            <w:webHidden/>
          </w:rPr>
          <w:tab/>
        </w:r>
        <w:r w:rsidR="00BD2BCC">
          <w:rPr>
            <w:noProof/>
            <w:webHidden/>
          </w:rPr>
          <w:fldChar w:fldCharType="begin"/>
        </w:r>
        <w:r w:rsidR="00BD2BCC">
          <w:rPr>
            <w:noProof/>
            <w:webHidden/>
          </w:rPr>
          <w:instrText xml:space="preserve"> PAGEREF _Toc47384464 \h </w:instrText>
        </w:r>
        <w:r w:rsidR="00BD2BCC">
          <w:rPr>
            <w:noProof/>
            <w:webHidden/>
          </w:rPr>
        </w:r>
        <w:r w:rsidR="00BD2BCC">
          <w:rPr>
            <w:noProof/>
            <w:webHidden/>
          </w:rPr>
          <w:fldChar w:fldCharType="separate"/>
        </w:r>
        <w:r w:rsidR="00BD2BCC">
          <w:rPr>
            <w:noProof/>
            <w:webHidden/>
          </w:rPr>
          <w:t>88</w:t>
        </w:r>
        <w:r w:rsidR="00BD2BCC">
          <w:rPr>
            <w:noProof/>
            <w:webHidden/>
          </w:rPr>
          <w:fldChar w:fldCharType="end"/>
        </w:r>
      </w:hyperlink>
    </w:p>
    <w:p w14:paraId="5A8952F7" w14:textId="0C1A84D1"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5" w:history="1">
        <w:r w:rsidR="00BD2BCC" w:rsidRPr="00E3182A">
          <w:rPr>
            <w:rStyle w:val="Hyperlink"/>
            <w:b/>
            <w:noProof/>
          </w:rPr>
          <w:t>Figura 13.</w:t>
        </w:r>
        <w:r w:rsidR="00BD2BCC" w:rsidRPr="00E3182A">
          <w:rPr>
            <w:rStyle w:val="Hyperlink"/>
            <w:noProof/>
          </w:rPr>
          <w:t xml:space="preserve"> Esboço do caminho percorrido em nossa investigação</w:t>
        </w:r>
        <w:r w:rsidR="00BD2BCC">
          <w:rPr>
            <w:noProof/>
            <w:webHidden/>
          </w:rPr>
          <w:tab/>
        </w:r>
        <w:r w:rsidR="00BD2BCC">
          <w:rPr>
            <w:noProof/>
            <w:webHidden/>
          </w:rPr>
          <w:fldChar w:fldCharType="begin"/>
        </w:r>
        <w:r w:rsidR="00BD2BCC">
          <w:rPr>
            <w:noProof/>
            <w:webHidden/>
          </w:rPr>
          <w:instrText xml:space="preserve"> PAGEREF _Toc47384465 \h </w:instrText>
        </w:r>
        <w:r w:rsidR="00BD2BCC">
          <w:rPr>
            <w:noProof/>
            <w:webHidden/>
          </w:rPr>
        </w:r>
        <w:r w:rsidR="00BD2BCC">
          <w:rPr>
            <w:noProof/>
            <w:webHidden/>
          </w:rPr>
          <w:fldChar w:fldCharType="separate"/>
        </w:r>
        <w:r w:rsidR="00BD2BCC">
          <w:rPr>
            <w:noProof/>
            <w:webHidden/>
          </w:rPr>
          <w:t>89</w:t>
        </w:r>
        <w:r w:rsidR="00BD2BCC">
          <w:rPr>
            <w:noProof/>
            <w:webHidden/>
          </w:rPr>
          <w:fldChar w:fldCharType="end"/>
        </w:r>
      </w:hyperlink>
    </w:p>
    <w:p w14:paraId="6140BB33" w14:textId="391118A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6" w:history="1">
        <w:r w:rsidR="00BD2BCC" w:rsidRPr="00E3182A">
          <w:rPr>
            <w:rStyle w:val="Hyperlink"/>
            <w:b/>
            <w:noProof/>
          </w:rPr>
          <w:t>Figura 14.</w:t>
        </w:r>
        <w:r w:rsidR="00BD2BCC" w:rsidRPr="00E3182A">
          <w:rPr>
            <w:rStyle w:val="Hyperlink"/>
            <w:noProof/>
          </w:rPr>
          <w:t xml:space="preserve"> Nossos movimentos contínuos e recorrentes de pesquisa</w:t>
        </w:r>
        <w:r w:rsidR="00BD2BCC">
          <w:rPr>
            <w:noProof/>
            <w:webHidden/>
          </w:rPr>
          <w:tab/>
        </w:r>
        <w:r w:rsidR="00BD2BCC">
          <w:rPr>
            <w:noProof/>
            <w:webHidden/>
          </w:rPr>
          <w:fldChar w:fldCharType="begin"/>
        </w:r>
        <w:r w:rsidR="00BD2BCC">
          <w:rPr>
            <w:noProof/>
            <w:webHidden/>
          </w:rPr>
          <w:instrText xml:space="preserve"> PAGEREF _Toc47384466 \h </w:instrText>
        </w:r>
        <w:r w:rsidR="00BD2BCC">
          <w:rPr>
            <w:noProof/>
            <w:webHidden/>
          </w:rPr>
        </w:r>
        <w:r w:rsidR="00BD2BCC">
          <w:rPr>
            <w:noProof/>
            <w:webHidden/>
          </w:rPr>
          <w:fldChar w:fldCharType="separate"/>
        </w:r>
        <w:r w:rsidR="00BD2BCC">
          <w:rPr>
            <w:noProof/>
            <w:webHidden/>
          </w:rPr>
          <w:t>90</w:t>
        </w:r>
        <w:r w:rsidR="00BD2BCC">
          <w:rPr>
            <w:noProof/>
            <w:webHidden/>
          </w:rPr>
          <w:fldChar w:fldCharType="end"/>
        </w:r>
      </w:hyperlink>
    </w:p>
    <w:p w14:paraId="0B5A874C" w14:textId="3F2B9413"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7" w:history="1">
        <w:r w:rsidR="00BD2BCC" w:rsidRPr="00E3182A">
          <w:rPr>
            <w:rStyle w:val="Hyperlink"/>
            <w:b/>
            <w:noProof/>
          </w:rPr>
          <w:t>Figura 15.</w:t>
        </w:r>
        <w:r w:rsidR="00BD2BCC" w:rsidRPr="00E3182A">
          <w:rPr>
            <w:rStyle w:val="Hyperlink"/>
            <w:noProof/>
          </w:rPr>
          <w:t xml:space="preserve"> Nossos esboços durante as observações e narrativas</w:t>
        </w:r>
        <w:r w:rsidR="00BD2BCC">
          <w:rPr>
            <w:noProof/>
            <w:webHidden/>
          </w:rPr>
          <w:tab/>
        </w:r>
        <w:r w:rsidR="00BD2BCC">
          <w:rPr>
            <w:noProof/>
            <w:webHidden/>
          </w:rPr>
          <w:fldChar w:fldCharType="begin"/>
        </w:r>
        <w:r w:rsidR="00BD2BCC">
          <w:rPr>
            <w:noProof/>
            <w:webHidden/>
          </w:rPr>
          <w:instrText xml:space="preserve"> PAGEREF _Toc47384467 \h </w:instrText>
        </w:r>
        <w:r w:rsidR="00BD2BCC">
          <w:rPr>
            <w:noProof/>
            <w:webHidden/>
          </w:rPr>
        </w:r>
        <w:r w:rsidR="00BD2BCC">
          <w:rPr>
            <w:noProof/>
            <w:webHidden/>
          </w:rPr>
          <w:fldChar w:fldCharType="separate"/>
        </w:r>
        <w:r w:rsidR="00BD2BCC">
          <w:rPr>
            <w:noProof/>
            <w:webHidden/>
          </w:rPr>
          <w:t>95</w:t>
        </w:r>
        <w:r w:rsidR="00BD2BCC">
          <w:rPr>
            <w:noProof/>
            <w:webHidden/>
          </w:rPr>
          <w:fldChar w:fldCharType="end"/>
        </w:r>
      </w:hyperlink>
    </w:p>
    <w:p w14:paraId="2B051413" w14:textId="4A741096"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8" w:history="1">
        <w:r w:rsidR="00BD2BCC" w:rsidRPr="00E3182A">
          <w:rPr>
            <w:rStyle w:val="Hyperlink"/>
            <w:b/>
            <w:noProof/>
          </w:rPr>
          <w:t>Figura 16.</w:t>
        </w:r>
        <w:r w:rsidR="00BD2BCC" w:rsidRPr="00E3182A">
          <w:rPr>
            <w:rStyle w:val="Hyperlink"/>
            <w:noProof/>
          </w:rPr>
          <w:t xml:space="preserve"> Exemplos das nossas perguntas (P) e suas derivações (Pn)</w:t>
        </w:r>
        <w:r w:rsidR="00BD2BCC">
          <w:rPr>
            <w:noProof/>
            <w:webHidden/>
          </w:rPr>
          <w:tab/>
        </w:r>
        <w:r w:rsidR="00BD2BCC">
          <w:rPr>
            <w:noProof/>
            <w:webHidden/>
          </w:rPr>
          <w:fldChar w:fldCharType="begin"/>
        </w:r>
        <w:r w:rsidR="00BD2BCC">
          <w:rPr>
            <w:noProof/>
            <w:webHidden/>
          </w:rPr>
          <w:instrText xml:space="preserve"> PAGEREF _Toc47384468 \h </w:instrText>
        </w:r>
        <w:r w:rsidR="00BD2BCC">
          <w:rPr>
            <w:noProof/>
            <w:webHidden/>
          </w:rPr>
        </w:r>
        <w:r w:rsidR="00BD2BCC">
          <w:rPr>
            <w:noProof/>
            <w:webHidden/>
          </w:rPr>
          <w:fldChar w:fldCharType="separate"/>
        </w:r>
        <w:r w:rsidR="00BD2BCC">
          <w:rPr>
            <w:noProof/>
            <w:webHidden/>
          </w:rPr>
          <w:t>97</w:t>
        </w:r>
        <w:r w:rsidR="00BD2BCC">
          <w:rPr>
            <w:noProof/>
            <w:webHidden/>
          </w:rPr>
          <w:fldChar w:fldCharType="end"/>
        </w:r>
      </w:hyperlink>
    </w:p>
    <w:p w14:paraId="7CDFEFD8" w14:textId="1E283ECB"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9" w:history="1">
        <w:r w:rsidR="00BD2BCC" w:rsidRPr="00E3182A">
          <w:rPr>
            <w:rStyle w:val="Hyperlink"/>
            <w:b/>
            <w:noProof/>
          </w:rPr>
          <w:t>Figura 17.</w:t>
        </w:r>
        <w:r w:rsidR="00BD2BCC" w:rsidRPr="00E3182A">
          <w:rPr>
            <w:rStyle w:val="Hyperlink"/>
            <w:noProof/>
          </w:rPr>
          <w:t xml:space="preserve"> Os diálogos (conversas) entre os praticantes da PoC</w:t>
        </w:r>
        <w:r w:rsidR="00BD2BCC">
          <w:rPr>
            <w:noProof/>
            <w:webHidden/>
          </w:rPr>
          <w:tab/>
        </w:r>
        <w:r w:rsidR="00BD2BCC">
          <w:rPr>
            <w:noProof/>
            <w:webHidden/>
          </w:rPr>
          <w:fldChar w:fldCharType="begin"/>
        </w:r>
        <w:r w:rsidR="00BD2BCC">
          <w:rPr>
            <w:noProof/>
            <w:webHidden/>
          </w:rPr>
          <w:instrText xml:space="preserve"> PAGEREF _Toc47384469 \h </w:instrText>
        </w:r>
        <w:r w:rsidR="00BD2BCC">
          <w:rPr>
            <w:noProof/>
            <w:webHidden/>
          </w:rPr>
        </w:r>
        <w:r w:rsidR="00BD2BCC">
          <w:rPr>
            <w:noProof/>
            <w:webHidden/>
          </w:rPr>
          <w:fldChar w:fldCharType="separate"/>
        </w:r>
        <w:r w:rsidR="00BD2BCC">
          <w:rPr>
            <w:noProof/>
            <w:webHidden/>
          </w:rPr>
          <w:t>99</w:t>
        </w:r>
        <w:r w:rsidR="00BD2BCC">
          <w:rPr>
            <w:noProof/>
            <w:webHidden/>
          </w:rPr>
          <w:fldChar w:fldCharType="end"/>
        </w:r>
      </w:hyperlink>
    </w:p>
    <w:p w14:paraId="36013498" w14:textId="47FA5711"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0" w:history="1">
        <w:r w:rsidR="00BD2BCC" w:rsidRPr="00E3182A">
          <w:rPr>
            <w:rStyle w:val="Hyperlink"/>
            <w:b/>
            <w:noProof/>
          </w:rPr>
          <w:t>Figura 18.</w:t>
        </w:r>
        <w:r w:rsidR="00BD2BCC" w:rsidRPr="00E3182A">
          <w:rPr>
            <w:rStyle w:val="Hyperlink"/>
            <w:noProof/>
          </w:rPr>
          <w:t xml:space="preserve"> O modelo básico de mediação proposto por Vygotsky</w:t>
        </w:r>
        <w:r w:rsidR="00BD2BCC">
          <w:rPr>
            <w:noProof/>
            <w:webHidden/>
          </w:rPr>
          <w:tab/>
        </w:r>
        <w:r w:rsidR="00BD2BCC">
          <w:rPr>
            <w:noProof/>
            <w:webHidden/>
          </w:rPr>
          <w:fldChar w:fldCharType="begin"/>
        </w:r>
        <w:r w:rsidR="00BD2BCC">
          <w:rPr>
            <w:noProof/>
            <w:webHidden/>
          </w:rPr>
          <w:instrText xml:space="preserve"> PAGEREF _Toc47384470 \h </w:instrText>
        </w:r>
        <w:r w:rsidR="00BD2BCC">
          <w:rPr>
            <w:noProof/>
            <w:webHidden/>
          </w:rPr>
        </w:r>
        <w:r w:rsidR="00BD2BCC">
          <w:rPr>
            <w:noProof/>
            <w:webHidden/>
          </w:rPr>
          <w:fldChar w:fldCharType="separate"/>
        </w:r>
        <w:r w:rsidR="00BD2BCC">
          <w:rPr>
            <w:noProof/>
            <w:webHidden/>
          </w:rPr>
          <w:t>101</w:t>
        </w:r>
        <w:r w:rsidR="00BD2BCC">
          <w:rPr>
            <w:noProof/>
            <w:webHidden/>
          </w:rPr>
          <w:fldChar w:fldCharType="end"/>
        </w:r>
      </w:hyperlink>
    </w:p>
    <w:p w14:paraId="674B8043" w14:textId="60EFFFA2"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1" w:history="1">
        <w:r w:rsidR="00BD2BCC" w:rsidRPr="00E3182A">
          <w:rPr>
            <w:rStyle w:val="Hyperlink"/>
            <w:b/>
            <w:noProof/>
          </w:rPr>
          <w:t>Figura 19.</w:t>
        </w:r>
        <w:r w:rsidR="00BD2BCC" w:rsidRPr="00E3182A">
          <w:rPr>
            <w:rStyle w:val="Hyperlink"/>
            <w:noProof/>
          </w:rPr>
          <w:t xml:space="preserve"> Uma interpretação e compreensão na PoC</w:t>
        </w:r>
        <w:r w:rsidR="00BD2BCC">
          <w:rPr>
            <w:noProof/>
            <w:webHidden/>
          </w:rPr>
          <w:tab/>
        </w:r>
        <w:r w:rsidR="00BD2BCC">
          <w:rPr>
            <w:noProof/>
            <w:webHidden/>
          </w:rPr>
          <w:fldChar w:fldCharType="begin"/>
        </w:r>
        <w:r w:rsidR="00BD2BCC">
          <w:rPr>
            <w:noProof/>
            <w:webHidden/>
          </w:rPr>
          <w:instrText xml:space="preserve"> PAGEREF _Toc47384471 \h </w:instrText>
        </w:r>
        <w:r w:rsidR="00BD2BCC">
          <w:rPr>
            <w:noProof/>
            <w:webHidden/>
          </w:rPr>
        </w:r>
        <w:r w:rsidR="00BD2BCC">
          <w:rPr>
            <w:noProof/>
            <w:webHidden/>
          </w:rPr>
          <w:fldChar w:fldCharType="separate"/>
        </w:r>
        <w:r w:rsidR="00BD2BCC">
          <w:rPr>
            <w:noProof/>
            <w:webHidden/>
          </w:rPr>
          <w:t>104</w:t>
        </w:r>
        <w:r w:rsidR="00BD2BCC">
          <w:rPr>
            <w:noProof/>
            <w:webHidden/>
          </w:rPr>
          <w:fldChar w:fldCharType="end"/>
        </w:r>
      </w:hyperlink>
    </w:p>
    <w:p w14:paraId="56846A66" w14:textId="3F3EAFB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2" w:history="1">
        <w:r w:rsidR="00BD2BCC" w:rsidRPr="00E3182A">
          <w:rPr>
            <w:rStyle w:val="Hyperlink"/>
            <w:b/>
            <w:noProof/>
          </w:rPr>
          <w:t>Figura 20.</w:t>
        </w:r>
        <w:r w:rsidR="00BD2BCC" w:rsidRPr="00E3182A">
          <w:rPr>
            <w:rStyle w:val="Hyperlink"/>
            <w:noProof/>
          </w:rPr>
          <w:t xml:space="preserve"> Framework conceitual da EC</w:t>
        </w:r>
        <w:r w:rsidR="00BD2BCC">
          <w:rPr>
            <w:noProof/>
            <w:webHidden/>
          </w:rPr>
          <w:tab/>
        </w:r>
        <w:r w:rsidR="00BD2BCC">
          <w:rPr>
            <w:noProof/>
            <w:webHidden/>
          </w:rPr>
          <w:fldChar w:fldCharType="begin"/>
        </w:r>
        <w:r w:rsidR="00BD2BCC">
          <w:rPr>
            <w:noProof/>
            <w:webHidden/>
          </w:rPr>
          <w:instrText xml:space="preserve"> PAGEREF _Toc47384472 \h </w:instrText>
        </w:r>
        <w:r w:rsidR="00BD2BCC">
          <w:rPr>
            <w:noProof/>
            <w:webHidden/>
          </w:rPr>
        </w:r>
        <w:r w:rsidR="00BD2BCC">
          <w:rPr>
            <w:noProof/>
            <w:webHidden/>
          </w:rPr>
          <w:fldChar w:fldCharType="separate"/>
        </w:r>
        <w:r w:rsidR="00BD2BCC">
          <w:rPr>
            <w:noProof/>
            <w:webHidden/>
          </w:rPr>
          <w:t>110</w:t>
        </w:r>
        <w:r w:rsidR="00BD2BCC">
          <w:rPr>
            <w:noProof/>
            <w:webHidden/>
          </w:rPr>
          <w:fldChar w:fldCharType="end"/>
        </w:r>
      </w:hyperlink>
    </w:p>
    <w:p w14:paraId="30F29FA6" w14:textId="74DAFDC5"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3" w:history="1">
        <w:r w:rsidR="00BD2BCC" w:rsidRPr="00E3182A">
          <w:rPr>
            <w:rStyle w:val="Hyperlink"/>
            <w:b/>
            <w:noProof/>
          </w:rPr>
          <w:t>Figura 21.</w:t>
        </w:r>
        <w:r w:rsidR="00BD2BCC" w:rsidRPr="00E3182A">
          <w:rPr>
            <w:rStyle w:val="Hyperlink"/>
            <w:noProof/>
          </w:rPr>
          <w:t xml:space="preserve"> Uma estrutura de orientação sob a lente da EC</w:t>
        </w:r>
        <w:r w:rsidR="00BD2BCC">
          <w:rPr>
            <w:noProof/>
            <w:webHidden/>
          </w:rPr>
          <w:tab/>
        </w:r>
        <w:r w:rsidR="00BD2BCC">
          <w:rPr>
            <w:noProof/>
            <w:webHidden/>
          </w:rPr>
          <w:fldChar w:fldCharType="begin"/>
        </w:r>
        <w:r w:rsidR="00BD2BCC">
          <w:rPr>
            <w:noProof/>
            <w:webHidden/>
          </w:rPr>
          <w:instrText xml:space="preserve"> PAGEREF _Toc47384473 \h </w:instrText>
        </w:r>
        <w:r w:rsidR="00BD2BCC">
          <w:rPr>
            <w:noProof/>
            <w:webHidden/>
          </w:rPr>
        </w:r>
        <w:r w:rsidR="00BD2BCC">
          <w:rPr>
            <w:noProof/>
            <w:webHidden/>
          </w:rPr>
          <w:fldChar w:fldCharType="separate"/>
        </w:r>
        <w:r w:rsidR="00BD2BCC">
          <w:rPr>
            <w:noProof/>
            <w:webHidden/>
          </w:rPr>
          <w:t>113</w:t>
        </w:r>
        <w:r w:rsidR="00BD2BCC">
          <w:rPr>
            <w:noProof/>
            <w:webHidden/>
          </w:rPr>
          <w:fldChar w:fldCharType="end"/>
        </w:r>
      </w:hyperlink>
    </w:p>
    <w:p w14:paraId="66E37FEA" w14:textId="6843FF87"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4" w:history="1">
        <w:r w:rsidR="00BD2BCC" w:rsidRPr="00E3182A">
          <w:rPr>
            <w:rStyle w:val="Hyperlink"/>
            <w:b/>
            <w:noProof/>
          </w:rPr>
          <w:t>Figura 22.</w:t>
        </w:r>
        <w:r w:rsidR="00BD2BCC" w:rsidRPr="00E3182A">
          <w:rPr>
            <w:rStyle w:val="Hyperlink"/>
            <w:noProof/>
          </w:rPr>
          <w:t xml:space="preserve"> Atividade, ações e operações</w:t>
        </w:r>
        <w:r w:rsidR="00BD2BCC">
          <w:rPr>
            <w:noProof/>
            <w:webHidden/>
          </w:rPr>
          <w:tab/>
        </w:r>
        <w:r w:rsidR="00BD2BCC">
          <w:rPr>
            <w:noProof/>
            <w:webHidden/>
          </w:rPr>
          <w:fldChar w:fldCharType="begin"/>
        </w:r>
        <w:r w:rsidR="00BD2BCC">
          <w:rPr>
            <w:noProof/>
            <w:webHidden/>
          </w:rPr>
          <w:instrText xml:space="preserve"> PAGEREF _Toc47384474 \h </w:instrText>
        </w:r>
        <w:r w:rsidR="00BD2BCC">
          <w:rPr>
            <w:noProof/>
            <w:webHidden/>
          </w:rPr>
        </w:r>
        <w:r w:rsidR="00BD2BCC">
          <w:rPr>
            <w:noProof/>
            <w:webHidden/>
          </w:rPr>
          <w:fldChar w:fldCharType="separate"/>
        </w:r>
        <w:r w:rsidR="00BD2BCC">
          <w:rPr>
            <w:noProof/>
            <w:webHidden/>
          </w:rPr>
          <w:t>117</w:t>
        </w:r>
        <w:r w:rsidR="00BD2BCC">
          <w:rPr>
            <w:noProof/>
            <w:webHidden/>
          </w:rPr>
          <w:fldChar w:fldCharType="end"/>
        </w:r>
      </w:hyperlink>
    </w:p>
    <w:p w14:paraId="40AF2154" w14:textId="0CE8354E"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5" w:history="1">
        <w:r w:rsidR="00BD2BCC" w:rsidRPr="00E3182A">
          <w:rPr>
            <w:rStyle w:val="Hyperlink"/>
            <w:b/>
            <w:noProof/>
          </w:rPr>
          <w:t>Figura 23.</w:t>
        </w:r>
        <w:r w:rsidR="00BD2BCC" w:rsidRPr="00E3182A">
          <w:rPr>
            <w:rStyle w:val="Hyperlink"/>
            <w:noProof/>
          </w:rPr>
          <w:t xml:space="preserve"> Estrutura de uma atividade</w:t>
        </w:r>
        <w:r w:rsidR="00BD2BCC">
          <w:rPr>
            <w:noProof/>
            <w:webHidden/>
          </w:rPr>
          <w:tab/>
        </w:r>
        <w:r w:rsidR="00BD2BCC">
          <w:rPr>
            <w:noProof/>
            <w:webHidden/>
          </w:rPr>
          <w:fldChar w:fldCharType="begin"/>
        </w:r>
        <w:r w:rsidR="00BD2BCC">
          <w:rPr>
            <w:noProof/>
            <w:webHidden/>
          </w:rPr>
          <w:instrText xml:space="preserve"> PAGEREF _Toc47384475 \h </w:instrText>
        </w:r>
        <w:r w:rsidR="00BD2BCC">
          <w:rPr>
            <w:noProof/>
            <w:webHidden/>
          </w:rPr>
        </w:r>
        <w:r w:rsidR="00BD2BCC">
          <w:rPr>
            <w:noProof/>
            <w:webHidden/>
          </w:rPr>
          <w:fldChar w:fldCharType="separate"/>
        </w:r>
        <w:r w:rsidR="00BD2BCC">
          <w:rPr>
            <w:noProof/>
            <w:webHidden/>
          </w:rPr>
          <w:t>120</w:t>
        </w:r>
        <w:r w:rsidR="00BD2BCC">
          <w:rPr>
            <w:noProof/>
            <w:webHidden/>
          </w:rPr>
          <w:fldChar w:fldCharType="end"/>
        </w:r>
      </w:hyperlink>
    </w:p>
    <w:p w14:paraId="199E6DE2" w14:textId="13515829"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6" w:history="1">
        <w:r w:rsidR="00BD2BCC" w:rsidRPr="00E3182A">
          <w:rPr>
            <w:rStyle w:val="Hyperlink"/>
            <w:b/>
            <w:noProof/>
          </w:rPr>
          <w:t>Figura 24.</w:t>
        </w:r>
        <w:r w:rsidR="00BD2BCC" w:rsidRPr="00E3182A">
          <w:rPr>
            <w:rStyle w:val="Hyperlink"/>
            <w:noProof/>
          </w:rPr>
          <w:t xml:space="preserve"> O processo de transformação do objeto na TA</w:t>
        </w:r>
        <w:r w:rsidR="00BD2BCC">
          <w:rPr>
            <w:noProof/>
            <w:webHidden/>
          </w:rPr>
          <w:tab/>
        </w:r>
        <w:r w:rsidR="00BD2BCC">
          <w:rPr>
            <w:noProof/>
            <w:webHidden/>
          </w:rPr>
          <w:fldChar w:fldCharType="begin"/>
        </w:r>
        <w:r w:rsidR="00BD2BCC">
          <w:rPr>
            <w:noProof/>
            <w:webHidden/>
          </w:rPr>
          <w:instrText xml:space="preserve"> PAGEREF _Toc47384476 \h </w:instrText>
        </w:r>
        <w:r w:rsidR="00BD2BCC">
          <w:rPr>
            <w:noProof/>
            <w:webHidden/>
          </w:rPr>
        </w:r>
        <w:r w:rsidR="00BD2BCC">
          <w:rPr>
            <w:noProof/>
            <w:webHidden/>
          </w:rPr>
          <w:fldChar w:fldCharType="separate"/>
        </w:r>
        <w:r w:rsidR="00BD2BCC">
          <w:rPr>
            <w:noProof/>
            <w:webHidden/>
          </w:rPr>
          <w:t>121</w:t>
        </w:r>
        <w:r w:rsidR="00BD2BCC">
          <w:rPr>
            <w:noProof/>
            <w:webHidden/>
          </w:rPr>
          <w:fldChar w:fldCharType="end"/>
        </w:r>
      </w:hyperlink>
    </w:p>
    <w:p w14:paraId="6DEA2CD3" w14:textId="7AAAF3C2"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7" w:history="1">
        <w:r w:rsidR="00BD2BCC" w:rsidRPr="00E3182A">
          <w:rPr>
            <w:rStyle w:val="Hyperlink"/>
            <w:b/>
            <w:noProof/>
          </w:rPr>
          <w:t>Figura 25.</w:t>
        </w:r>
        <w:r w:rsidR="00BD2BCC" w:rsidRPr="00E3182A">
          <w:rPr>
            <w:rStyle w:val="Hyperlink"/>
            <w:noProof/>
          </w:rPr>
          <w:t xml:space="preserve"> Interação de duas atividades – Atividades X e Y</w:t>
        </w:r>
        <w:r w:rsidR="00BD2BCC">
          <w:rPr>
            <w:noProof/>
            <w:webHidden/>
          </w:rPr>
          <w:tab/>
        </w:r>
        <w:r w:rsidR="00BD2BCC">
          <w:rPr>
            <w:noProof/>
            <w:webHidden/>
          </w:rPr>
          <w:fldChar w:fldCharType="begin"/>
        </w:r>
        <w:r w:rsidR="00BD2BCC">
          <w:rPr>
            <w:noProof/>
            <w:webHidden/>
          </w:rPr>
          <w:instrText xml:space="preserve"> PAGEREF _Toc47384477 \h </w:instrText>
        </w:r>
        <w:r w:rsidR="00BD2BCC">
          <w:rPr>
            <w:noProof/>
            <w:webHidden/>
          </w:rPr>
        </w:r>
        <w:r w:rsidR="00BD2BCC">
          <w:rPr>
            <w:noProof/>
            <w:webHidden/>
          </w:rPr>
          <w:fldChar w:fldCharType="separate"/>
        </w:r>
        <w:r w:rsidR="00BD2BCC">
          <w:rPr>
            <w:noProof/>
            <w:webHidden/>
          </w:rPr>
          <w:t>123</w:t>
        </w:r>
        <w:r w:rsidR="00BD2BCC">
          <w:rPr>
            <w:noProof/>
            <w:webHidden/>
          </w:rPr>
          <w:fldChar w:fldCharType="end"/>
        </w:r>
      </w:hyperlink>
    </w:p>
    <w:p w14:paraId="4BC67D8F" w14:textId="3BAA494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8" w:history="1">
        <w:r w:rsidR="00BD2BCC" w:rsidRPr="00E3182A">
          <w:rPr>
            <w:rStyle w:val="Hyperlink"/>
            <w:b/>
            <w:noProof/>
          </w:rPr>
          <w:t>Figura 26.</w:t>
        </w:r>
        <w:r w:rsidR="00BD2BCC" w:rsidRPr="00E3182A">
          <w:rPr>
            <w:rStyle w:val="Hyperlink"/>
            <w:noProof/>
          </w:rPr>
          <w:t xml:space="preserve"> Tradições intelectuais dos estudos baseados em prática</w:t>
        </w:r>
        <w:r w:rsidR="00BD2BCC">
          <w:rPr>
            <w:noProof/>
            <w:webHidden/>
          </w:rPr>
          <w:tab/>
        </w:r>
        <w:r w:rsidR="00BD2BCC">
          <w:rPr>
            <w:noProof/>
            <w:webHidden/>
          </w:rPr>
          <w:fldChar w:fldCharType="begin"/>
        </w:r>
        <w:r w:rsidR="00BD2BCC">
          <w:rPr>
            <w:noProof/>
            <w:webHidden/>
          </w:rPr>
          <w:instrText xml:space="preserve"> PAGEREF _Toc47384478 \h </w:instrText>
        </w:r>
        <w:r w:rsidR="00BD2BCC">
          <w:rPr>
            <w:noProof/>
            <w:webHidden/>
          </w:rPr>
        </w:r>
        <w:r w:rsidR="00BD2BCC">
          <w:rPr>
            <w:noProof/>
            <w:webHidden/>
          </w:rPr>
          <w:fldChar w:fldCharType="separate"/>
        </w:r>
        <w:r w:rsidR="00BD2BCC">
          <w:rPr>
            <w:noProof/>
            <w:webHidden/>
          </w:rPr>
          <w:t>125</w:t>
        </w:r>
        <w:r w:rsidR="00BD2BCC">
          <w:rPr>
            <w:noProof/>
            <w:webHidden/>
          </w:rPr>
          <w:fldChar w:fldCharType="end"/>
        </w:r>
      </w:hyperlink>
    </w:p>
    <w:p w14:paraId="18CBA7CD" w14:textId="5010B201"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9" w:history="1">
        <w:r w:rsidR="00BD2BCC" w:rsidRPr="00E3182A">
          <w:rPr>
            <w:rStyle w:val="Hyperlink"/>
            <w:b/>
            <w:noProof/>
          </w:rPr>
          <w:t>Figura 27.</w:t>
        </w:r>
        <w:r w:rsidR="00BD2BCC" w:rsidRPr="00E3182A">
          <w:rPr>
            <w:rStyle w:val="Hyperlink"/>
            <w:noProof/>
          </w:rPr>
          <w:t xml:space="preserve"> A Hermenêutica e seus pensamentos – caricaturas</w:t>
        </w:r>
        <w:r w:rsidR="00BD2BCC">
          <w:rPr>
            <w:noProof/>
            <w:webHidden/>
          </w:rPr>
          <w:tab/>
        </w:r>
        <w:r w:rsidR="00BD2BCC">
          <w:rPr>
            <w:noProof/>
            <w:webHidden/>
          </w:rPr>
          <w:fldChar w:fldCharType="begin"/>
        </w:r>
        <w:r w:rsidR="00BD2BCC">
          <w:rPr>
            <w:noProof/>
            <w:webHidden/>
          </w:rPr>
          <w:instrText xml:space="preserve"> PAGEREF _Toc47384479 \h </w:instrText>
        </w:r>
        <w:r w:rsidR="00BD2BCC">
          <w:rPr>
            <w:noProof/>
            <w:webHidden/>
          </w:rPr>
        </w:r>
        <w:r w:rsidR="00BD2BCC">
          <w:rPr>
            <w:noProof/>
            <w:webHidden/>
          </w:rPr>
          <w:fldChar w:fldCharType="separate"/>
        </w:r>
        <w:r w:rsidR="00BD2BCC">
          <w:rPr>
            <w:noProof/>
            <w:webHidden/>
          </w:rPr>
          <w:t>140</w:t>
        </w:r>
        <w:r w:rsidR="00BD2BCC">
          <w:rPr>
            <w:noProof/>
            <w:webHidden/>
          </w:rPr>
          <w:fldChar w:fldCharType="end"/>
        </w:r>
      </w:hyperlink>
    </w:p>
    <w:p w14:paraId="57F11693" w14:textId="4D5654EE"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0" w:history="1">
        <w:r w:rsidR="00BD2BCC" w:rsidRPr="00E3182A">
          <w:rPr>
            <w:rStyle w:val="Hyperlink"/>
            <w:b/>
            <w:noProof/>
          </w:rPr>
          <w:t>Figura 28.</w:t>
        </w:r>
        <w:r w:rsidR="00BD2BCC" w:rsidRPr="00E3182A">
          <w:rPr>
            <w:rStyle w:val="Hyperlink"/>
            <w:noProof/>
          </w:rPr>
          <w:t xml:space="preserve"> A relação entre data, informação e conhecimento</w:t>
        </w:r>
        <w:r w:rsidR="00BD2BCC">
          <w:rPr>
            <w:noProof/>
            <w:webHidden/>
          </w:rPr>
          <w:tab/>
        </w:r>
        <w:r w:rsidR="00BD2BCC">
          <w:rPr>
            <w:noProof/>
            <w:webHidden/>
          </w:rPr>
          <w:fldChar w:fldCharType="begin"/>
        </w:r>
        <w:r w:rsidR="00BD2BCC">
          <w:rPr>
            <w:noProof/>
            <w:webHidden/>
          </w:rPr>
          <w:instrText xml:space="preserve"> PAGEREF _Toc47384480 \h </w:instrText>
        </w:r>
        <w:r w:rsidR="00BD2BCC">
          <w:rPr>
            <w:noProof/>
            <w:webHidden/>
          </w:rPr>
        </w:r>
        <w:r w:rsidR="00BD2BCC">
          <w:rPr>
            <w:noProof/>
            <w:webHidden/>
          </w:rPr>
          <w:fldChar w:fldCharType="separate"/>
        </w:r>
        <w:r w:rsidR="00BD2BCC">
          <w:rPr>
            <w:noProof/>
            <w:webHidden/>
          </w:rPr>
          <w:t>159</w:t>
        </w:r>
        <w:r w:rsidR="00BD2BCC">
          <w:rPr>
            <w:noProof/>
            <w:webHidden/>
          </w:rPr>
          <w:fldChar w:fldCharType="end"/>
        </w:r>
      </w:hyperlink>
    </w:p>
    <w:p w14:paraId="56FBDA98" w14:textId="21E0559C"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1" w:history="1">
        <w:r w:rsidR="00BD2BCC" w:rsidRPr="00E3182A">
          <w:rPr>
            <w:rStyle w:val="Hyperlink"/>
            <w:b/>
            <w:noProof/>
          </w:rPr>
          <w:t>Figura 29.</w:t>
        </w:r>
        <w:r w:rsidR="00BD2BCC" w:rsidRPr="00E3182A">
          <w:rPr>
            <w:rStyle w:val="Hyperlink"/>
            <w:noProof/>
          </w:rPr>
          <w:t xml:space="preserve"> A recolha de evidências e os resultados</w:t>
        </w:r>
        <w:r w:rsidR="00BD2BCC">
          <w:rPr>
            <w:noProof/>
            <w:webHidden/>
          </w:rPr>
          <w:tab/>
        </w:r>
        <w:r w:rsidR="00BD2BCC">
          <w:rPr>
            <w:noProof/>
            <w:webHidden/>
          </w:rPr>
          <w:fldChar w:fldCharType="begin"/>
        </w:r>
        <w:r w:rsidR="00BD2BCC">
          <w:rPr>
            <w:noProof/>
            <w:webHidden/>
          </w:rPr>
          <w:instrText xml:space="preserve"> PAGEREF _Toc47384481 \h </w:instrText>
        </w:r>
        <w:r w:rsidR="00BD2BCC">
          <w:rPr>
            <w:noProof/>
            <w:webHidden/>
          </w:rPr>
        </w:r>
        <w:r w:rsidR="00BD2BCC">
          <w:rPr>
            <w:noProof/>
            <w:webHidden/>
          </w:rPr>
          <w:fldChar w:fldCharType="separate"/>
        </w:r>
        <w:r w:rsidR="00BD2BCC">
          <w:rPr>
            <w:noProof/>
            <w:webHidden/>
          </w:rPr>
          <w:t>169</w:t>
        </w:r>
        <w:r w:rsidR="00BD2BCC">
          <w:rPr>
            <w:noProof/>
            <w:webHidden/>
          </w:rPr>
          <w:fldChar w:fldCharType="end"/>
        </w:r>
      </w:hyperlink>
    </w:p>
    <w:p w14:paraId="16FDE737" w14:textId="3CB1B679"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2" w:history="1">
        <w:r w:rsidR="00BD2BCC" w:rsidRPr="00E3182A">
          <w:rPr>
            <w:rStyle w:val="Hyperlink"/>
            <w:b/>
            <w:noProof/>
          </w:rPr>
          <w:t>Figura 30.</w:t>
        </w:r>
        <w:r w:rsidR="00BD2BCC" w:rsidRPr="00E3182A">
          <w:rPr>
            <w:rStyle w:val="Hyperlink"/>
            <w:noProof/>
          </w:rPr>
          <w:t xml:space="preserve"> 110 movimentos</w:t>
        </w:r>
        <w:r w:rsidR="00BD2BCC">
          <w:rPr>
            <w:noProof/>
            <w:webHidden/>
          </w:rPr>
          <w:tab/>
        </w:r>
        <w:r w:rsidR="00BD2BCC">
          <w:rPr>
            <w:noProof/>
            <w:webHidden/>
          </w:rPr>
          <w:fldChar w:fldCharType="begin"/>
        </w:r>
        <w:r w:rsidR="00BD2BCC">
          <w:rPr>
            <w:noProof/>
            <w:webHidden/>
          </w:rPr>
          <w:instrText xml:space="preserve"> PAGEREF _Toc47384482 \h </w:instrText>
        </w:r>
        <w:r w:rsidR="00BD2BCC">
          <w:rPr>
            <w:noProof/>
            <w:webHidden/>
          </w:rPr>
        </w:r>
        <w:r w:rsidR="00BD2BCC">
          <w:rPr>
            <w:noProof/>
            <w:webHidden/>
          </w:rPr>
          <w:fldChar w:fldCharType="separate"/>
        </w:r>
        <w:r w:rsidR="00BD2BCC">
          <w:rPr>
            <w:noProof/>
            <w:webHidden/>
          </w:rPr>
          <w:t>172</w:t>
        </w:r>
        <w:r w:rsidR="00BD2BCC">
          <w:rPr>
            <w:noProof/>
            <w:webHidden/>
          </w:rPr>
          <w:fldChar w:fldCharType="end"/>
        </w:r>
      </w:hyperlink>
    </w:p>
    <w:p w14:paraId="259BF556" w14:textId="30CA301A"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3" w:history="1">
        <w:r w:rsidR="00BD2BCC" w:rsidRPr="00E3182A">
          <w:rPr>
            <w:rStyle w:val="Hyperlink"/>
            <w:b/>
            <w:noProof/>
          </w:rPr>
          <w:t>Figura 31.</w:t>
        </w:r>
        <w:r w:rsidR="00BD2BCC" w:rsidRPr="00E3182A">
          <w:rPr>
            <w:rStyle w:val="Hyperlink"/>
            <w:noProof/>
          </w:rPr>
          <w:t xml:space="preserve"> A recolha de evidências e os 110 códigos</w:t>
        </w:r>
        <w:r w:rsidR="00BD2BCC">
          <w:rPr>
            <w:noProof/>
            <w:webHidden/>
          </w:rPr>
          <w:tab/>
        </w:r>
        <w:r w:rsidR="00BD2BCC">
          <w:rPr>
            <w:noProof/>
            <w:webHidden/>
          </w:rPr>
          <w:fldChar w:fldCharType="begin"/>
        </w:r>
        <w:r w:rsidR="00BD2BCC">
          <w:rPr>
            <w:noProof/>
            <w:webHidden/>
          </w:rPr>
          <w:instrText xml:space="preserve"> PAGEREF _Toc47384483 \h </w:instrText>
        </w:r>
        <w:r w:rsidR="00BD2BCC">
          <w:rPr>
            <w:noProof/>
            <w:webHidden/>
          </w:rPr>
        </w:r>
        <w:r w:rsidR="00BD2BCC">
          <w:rPr>
            <w:noProof/>
            <w:webHidden/>
          </w:rPr>
          <w:fldChar w:fldCharType="separate"/>
        </w:r>
        <w:r w:rsidR="00BD2BCC">
          <w:rPr>
            <w:noProof/>
            <w:webHidden/>
          </w:rPr>
          <w:t>175</w:t>
        </w:r>
        <w:r w:rsidR="00BD2BCC">
          <w:rPr>
            <w:noProof/>
            <w:webHidden/>
          </w:rPr>
          <w:fldChar w:fldCharType="end"/>
        </w:r>
      </w:hyperlink>
    </w:p>
    <w:p w14:paraId="6B1F9B3D" w14:textId="7410301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4" w:history="1">
        <w:r w:rsidR="00BD2BCC" w:rsidRPr="00E3182A">
          <w:rPr>
            <w:rStyle w:val="Hyperlink"/>
            <w:b/>
            <w:bCs/>
            <w:noProof/>
          </w:rPr>
          <w:t>Figura 32.</w:t>
        </w:r>
        <w:r w:rsidR="00BD2BCC" w:rsidRPr="00E3182A">
          <w:rPr>
            <w:rStyle w:val="Hyperlink"/>
            <w:noProof/>
          </w:rPr>
          <w:t xml:space="preserve"> Ajustando os experimentos na PoC</w:t>
        </w:r>
        <w:r w:rsidR="00BD2BCC">
          <w:rPr>
            <w:noProof/>
            <w:webHidden/>
          </w:rPr>
          <w:tab/>
        </w:r>
        <w:r w:rsidR="00BD2BCC">
          <w:rPr>
            <w:noProof/>
            <w:webHidden/>
          </w:rPr>
          <w:fldChar w:fldCharType="begin"/>
        </w:r>
        <w:r w:rsidR="00BD2BCC">
          <w:rPr>
            <w:noProof/>
            <w:webHidden/>
          </w:rPr>
          <w:instrText xml:space="preserve"> PAGEREF _Toc47384484 \h </w:instrText>
        </w:r>
        <w:r w:rsidR="00BD2BCC">
          <w:rPr>
            <w:noProof/>
            <w:webHidden/>
          </w:rPr>
        </w:r>
        <w:r w:rsidR="00BD2BCC">
          <w:rPr>
            <w:noProof/>
            <w:webHidden/>
          </w:rPr>
          <w:fldChar w:fldCharType="separate"/>
        </w:r>
        <w:r w:rsidR="00BD2BCC">
          <w:rPr>
            <w:noProof/>
            <w:webHidden/>
          </w:rPr>
          <w:t>178</w:t>
        </w:r>
        <w:r w:rsidR="00BD2BCC">
          <w:rPr>
            <w:noProof/>
            <w:webHidden/>
          </w:rPr>
          <w:fldChar w:fldCharType="end"/>
        </w:r>
      </w:hyperlink>
    </w:p>
    <w:p w14:paraId="36935970" w14:textId="5D55CFD8"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5" w:history="1">
        <w:r w:rsidR="00BD2BCC" w:rsidRPr="00E3182A">
          <w:rPr>
            <w:rStyle w:val="Hyperlink"/>
            <w:b/>
            <w:noProof/>
          </w:rPr>
          <w:t>Figura 33.</w:t>
        </w:r>
        <w:r w:rsidR="00BD2BCC" w:rsidRPr="00E3182A">
          <w:rPr>
            <w:rStyle w:val="Hyperlink"/>
            <w:noProof/>
          </w:rPr>
          <w:t xml:space="preserve"> Resultados inesperados [ruins] </w:t>
        </w:r>
        <w:r w:rsidR="00BD2BCC" w:rsidRPr="00E3182A">
          <w:rPr>
            <w:rStyle w:val="Hyperlink"/>
            <w:i/>
            <w:noProof/>
          </w:rPr>
          <w:t>versus</w:t>
        </w:r>
        <w:r w:rsidR="00BD2BCC" w:rsidRPr="00E3182A">
          <w:rPr>
            <w:rStyle w:val="Hyperlink"/>
            <w:noProof/>
          </w:rPr>
          <w:t xml:space="preserve"> os requisitos</w:t>
        </w:r>
        <w:r w:rsidR="00BD2BCC">
          <w:rPr>
            <w:noProof/>
            <w:webHidden/>
          </w:rPr>
          <w:tab/>
        </w:r>
        <w:r w:rsidR="00BD2BCC">
          <w:rPr>
            <w:noProof/>
            <w:webHidden/>
          </w:rPr>
          <w:fldChar w:fldCharType="begin"/>
        </w:r>
        <w:r w:rsidR="00BD2BCC">
          <w:rPr>
            <w:noProof/>
            <w:webHidden/>
          </w:rPr>
          <w:instrText xml:space="preserve"> PAGEREF _Toc47384485 \h </w:instrText>
        </w:r>
        <w:r w:rsidR="00BD2BCC">
          <w:rPr>
            <w:noProof/>
            <w:webHidden/>
          </w:rPr>
        </w:r>
        <w:r w:rsidR="00BD2BCC">
          <w:rPr>
            <w:noProof/>
            <w:webHidden/>
          </w:rPr>
          <w:fldChar w:fldCharType="separate"/>
        </w:r>
        <w:r w:rsidR="00BD2BCC">
          <w:rPr>
            <w:noProof/>
            <w:webHidden/>
          </w:rPr>
          <w:t>179</w:t>
        </w:r>
        <w:r w:rsidR="00BD2BCC">
          <w:rPr>
            <w:noProof/>
            <w:webHidden/>
          </w:rPr>
          <w:fldChar w:fldCharType="end"/>
        </w:r>
      </w:hyperlink>
    </w:p>
    <w:p w14:paraId="4DDAF547" w14:textId="6CB26A28"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6" w:history="1">
        <w:r w:rsidR="00BD2BCC" w:rsidRPr="00E3182A">
          <w:rPr>
            <w:rStyle w:val="Hyperlink"/>
            <w:b/>
            <w:bCs/>
            <w:noProof/>
          </w:rPr>
          <w:t>Figura 34.</w:t>
        </w:r>
        <w:r w:rsidR="00BD2BCC" w:rsidRPr="00E3182A">
          <w:rPr>
            <w:rStyle w:val="Hyperlink"/>
            <w:noProof/>
          </w:rPr>
          <w:t xml:space="preserve"> Confrontando os resultados da modelagem e execução</w:t>
        </w:r>
        <w:r w:rsidR="00BD2BCC">
          <w:rPr>
            <w:noProof/>
            <w:webHidden/>
          </w:rPr>
          <w:tab/>
        </w:r>
        <w:r w:rsidR="00BD2BCC">
          <w:rPr>
            <w:noProof/>
            <w:webHidden/>
          </w:rPr>
          <w:fldChar w:fldCharType="begin"/>
        </w:r>
        <w:r w:rsidR="00BD2BCC">
          <w:rPr>
            <w:noProof/>
            <w:webHidden/>
          </w:rPr>
          <w:instrText xml:space="preserve"> PAGEREF _Toc47384486 \h </w:instrText>
        </w:r>
        <w:r w:rsidR="00BD2BCC">
          <w:rPr>
            <w:noProof/>
            <w:webHidden/>
          </w:rPr>
        </w:r>
        <w:r w:rsidR="00BD2BCC">
          <w:rPr>
            <w:noProof/>
            <w:webHidden/>
          </w:rPr>
          <w:fldChar w:fldCharType="separate"/>
        </w:r>
        <w:r w:rsidR="00BD2BCC">
          <w:rPr>
            <w:noProof/>
            <w:webHidden/>
          </w:rPr>
          <w:t>189</w:t>
        </w:r>
        <w:r w:rsidR="00BD2BCC">
          <w:rPr>
            <w:noProof/>
            <w:webHidden/>
          </w:rPr>
          <w:fldChar w:fldCharType="end"/>
        </w:r>
      </w:hyperlink>
    </w:p>
    <w:p w14:paraId="64008B98" w14:textId="79708349"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7" w:history="1">
        <w:r w:rsidR="00BD2BCC" w:rsidRPr="00E3182A">
          <w:rPr>
            <w:rStyle w:val="Hyperlink"/>
            <w:b/>
            <w:bCs/>
            <w:noProof/>
          </w:rPr>
          <w:t>Figura 35.</w:t>
        </w:r>
        <w:r w:rsidR="00BD2BCC" w:rsidRPr="00E3182A">
          <w:rPr>
            <w:rStyle w:val="Hyperlink"/>
            <w:noProof/>
          </w:rPr>
          <w:t xml:space="preserve"> Interpretando os resultados da PoC</w:t>
        </w:r>
        <w:r w:rsidR="00BD2BCC">
          <w:rPr>
            <w:noProof/>
            <w:webHidden/>
          </w:rPr>
          <w:tab/>
        </w:r>
        <w:r w:rsidR="00BD2BCC">
          <w:rPr>
            <w:noProof/>
            <w:webHidden/>
          </w:rPr>
          <w:fldChar w:fldCharType="begin"/>
        </w:r>
        <w:r w:rsidR="00BD2BCC">
          <w:rPr>
            <w:noProof/>
            <w:webHidden/>
          </w:rPr>
          <w:instrText xml:space="preserve"> PAGEREF _Toc47384487 \h </w:instrText>
        </w:r>
        <w:r w:rsidR="00BD2BCC">
          <w:rPr>
            <w:noProof/>
            <w:webHidden/>
          </w:rPr>
        </w:r>
        <w:r w:rsidR="00BD2BCC">
          <w:rPr>
            <w:noProof/>
            <w:webHidden/>
          </w:rPr>
          <w:fldChar w:fldCharType="separate"/>
        </w:r>
        <w:r w:rsidR="00BD2BCC">
          <w:rPr>
            <w:noProof/>
            <w:webHidden/>
          </w:rPr>
          <w:t>201</w:t>
        </w:r>
        <w:r w:rsidR="00BD2BCC">
          <w:rPr>
            <w:noProof/>
            <w:webHidden/>
          </w:rPr>
          <w:fldChar w:fldCharType="end"/>
        </w:r>
      </w:hyperlink>
    </w:p>
    <w:p w14:paraId="03F82827" w14:textId="163614F9"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8" w:history="1">
        <w:r w:rsidR="00BD2BCC" w:rsidRPr="00E3182A">
          <w:rPr>
            <w:rStyle w:val="Hyperlink"/>
            <w:b/>
            <w:bCs/>
            <w:noProof/>
          </w:rPr>
          <w:t>Figura 36.</w:t>
        </w:r>
        <w:r w:rsidR="00BD2BCC" w:rsidRPr="00E3182A">
          <w:rPr>
            <w:rStyle w:val="Hyperlink"/>
            <w:noProof/>
          </w:rPr>
          <w:t xml:space="preserve"> Disponibilizando o ambiente da PoC para testes</w:t>
        </w:r>
        <w:r w:rsidR="00BD2BCC">
          <w:rPr>
            <w:noProof/>
            <w:webHidden/>
          </w:rPr>
          <w:tab/>
        </w:r>
        <w:r w:rsidR="00BD2BCC">
          <w:rPr>
            <w:noProof/>
            <w:webHidden/>
          </w:rPr>
          <w:fldChar w:fldCharType="begin"/>
        </w:r>
        <w:r w:rsidR="00BD2BCC">
          <w:rPr>
            <w:noProof/>
            <w:webHidden/>
          </w:rPr>
          <w:instrText xml:space="preserve"> PAGEREF _Toc47384488 \h </w:instrText>
        </w:r>
        <w:r w:rsidR="00BD2BCC">
          <w:rPr>
            <w:noProof/>
            <w:webHidden/>
          </w:rPr>
        </w:r>
        <w:r w:rsidR="00BD2BCC">
          <w:rPr>
            <w:noProof/>
            <w:webHidden/>
          </w:rPr>
          <w:fldChar w:fldCharType="separate"/>
        </w:r>
        <w:r w:rsidR="00BD2BCC">
          <w:rPr>
            <w:noProof/>
            <w:webHidden/>
          </w:rPr>
          <w:t>207</w:t>
        </w:r>
        <w:r w:rsidR="00BD2BCC">
          <w:rPr>
            <w:noProof/>
            <w:webHidden/>
          </w:rPr>
          <w:fldChar w:fldCharType="end"/>
        </w:r>
      </w:hyperlink>
    </w:p>
    <w:p w14:paraId="62292327" w14:textId="1DBFD952"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9" w:history="1">
        <w:r w:rsidR="00BD2BCC" w:rsidRPr="00E3182A">
          <w:rPr>
            <w:rStyle w:val="Hyperlink"/>
            <w:b/>
            <w:bCs/>
            <w:noProof/>
          </w:rPr>
          <w:t>Figura 37.</w:t>
        </w:r>
        <w:r w:rsidR="00BD2BCC" w:rsidRPr="00E3182A">
          <w:rPr>
            <w:rStyle w:val="Hyperlink"/>
            <w:noProof/>
          </w:rPr>
          <w:t xml:space="preserve"> Não compreendendo uma tecnologia utilizada na PoC</w:t>
        </w:r>
        <w:r w:rsidR="00BD2BCC">
          <w:rPr>
            <w:noProof/>
            <w:webHidden/>
          </w:rPr>
          <w:tab/>
        </w:r>
        <w:r w:rsidR="00BD2BCC">
          <w:rPr>
            <w:noProof/>
            <w:webHidden/>
          </w:rPr>
          <w:fldChar w:fldCharType="begin"/>
        </w:r>
        <w:r w:rsidR="00BD2BCC">
          <w:rPr>
            <w:noProof/>
            <w:webHidden/>
          </w:rPr>
          <w:instrText xml:space="preserve"> PAGEREF _Toc47384489 \h </w:instrText>
        </w:r>
        <w:r w:rsidR="00BD2BCC">
          <w:rPr>
            <w:noProof/>
            <w:webHidden/>
          </w:rPr>
        </w:r>
        <w:r w:rsidR="00BD2BCC">
          <w:rPr>
            <w:noProof/>
            <w:webHidden/>
          </w:rPr>
          <w:fldChar w:fldCharType="separate"/>
        </w:r>
        <w:r w:rsidR="00BD2BCC">
          <w:rPr>
            <w:noProof/>
            <w:webHidden/>
          </w:rPr>
          <w:t>208</w:t>
        </w:r>
        <w:r w:rsidR="00BD2BCC">
          <w:rPr>
            <w:noProof/>
            <w:webHidden/>
          </w:rPr>
          <w:fldChar w:fldCharType="end"/>
        </w:r>
      </w:hyperlink>
    </w:p>
    <w:p w14:paraId="5F3677D7" w14:textId="622D453E"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0" w:history="1">
        <w:r w:rsidR="00BD2BCC" w:rsidRPr="00E3182A">
          <w:rPr>
            <w:rStyle w:val="Hyperlink"/>
            <w:b/>
            <w:bCs/>
            <w:noProof/>
          </w:rPr>
          <w:t>Figura 38.</w:t>
        </w:r>
        <w:r w:rsidR="00BD2BCC" w:rsidRPr="00E3182A">
          <w:rPr>
            <w:rStyle w:val="Hyperlink"/>
            <w:noProof/>
          </w:rPr>
          <w:t xml:space="preserve"> Apresentando os resultados da PoC – fase final</w:t>
        </w:r>
        <w:r w:rsidR="00BD2BCC">
          <w:rPr>
            <w:noProof/>
            <w:webHidden/>
          </w:rPr>
          <w:tab/>
        </w:r>
        <w:r w:rsidR="00BD2BCC">
          <w:rPr>
            <w:noProof/>
            <w:webHidden/>
          </w:rPr>
          <w:fldChar w:fldCharType="begin"/>
        </w:r>
        <w:r w:rsidR="00BD2BCC">
          <w:rPr>
            <w:noProof/>
            <w:webHidden/>
          </w:rPr>
          <w:instrText xml:space="preserve"> PAGEREF _Toc47384490 \h </w:instrText>
        </w:r>
        <w:r w:rsidR="00BD2BCC">
          <w:rPr>
            <w:noProof/>
            <w:webHidden/>
          </w:rPr>
        </w:r>
        <w:r w:rsidR="00BD2BCC">
          <w:rPr>
            <w:noProof/>
            <w:webHidden/>
          </w:rPr>
          <w:fldChar w:fldCharType="separate"/>
        </w:r>
        <w:r w:rsidR="00BD2BCC">
          <w:rPr>
            <w:noProof/>
            <w:webHidden/>
          </w:rPr>
          <w:t>214</w:t>
        </w:r>
        <w:r w:rsidR="00BD2BCC">
          <w:rPr>
            <w:noProof/>
            <w:webHidden/>
          </w:rPr>
          <w:fldChar w:fldCharType="end"/>
        </w:r>
      </w:hyperlink>
    </w:p>
    <w:p w14:paraId="47A069CB" w14:textId="3F2DC5B5"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1" w:history="1">
        <w:r w:rsidR="00BD2BCC" w:rsidRPr="00E3182A">
          <w:rPr>
            <w:rStyle w:val="Hyperlink"/>
            <w:b/>
            <w:bCs/>
            <w:noProof/>
          </w:rPr>
          <w:t>Figura 39.</w:t>
        </w:r>
        <w:r w:rsidR="00BD2BCC" w:rsidRPr="00E3182A">
          <w:rPr>
            <w:rStyle w:val="Hyperlink"/>
            <w:noProof/>
          </w:rPr>
          <w:t xml:space="preserve"> Apresentando os resultados da modelagem da PoC</w:t>
        </w:r>
        <w:r w:rsidR="00BD2BCC">
          <w:rPr>
            <w:noProof/>
            <w:webHidden/>
          </w:rPr>
          <w:tab/>
        </w:r>
        <w:r w:rsidR="00BD2BCC">
          <w:rPr>
            <w:noProof/>
            <w:webHidden/>
          </w:rPr>
          <w:fldChar w:fldCharType="begin"/>
        </w:r>
        <w:r w:rsidR="00BD2BCC">
          <w:rPr>
            <w:noProof/>
            <w:webHidden/>
          </w:rPr>
          <w:instrText xml:space="preserve"> PAGEREF _Toc47384491 \h </w:instrText>
        </w:r>
        <w:r w:rsidR="00BD2BCC">
          <w:rPr>
            <w:noProof/>
            <w:webHidden/>
          </w:rPr>
        </w:r>
        <w:r w:rsidR="00BD2BCC">
          <w:rPr>
            <w:noProof/>
            <w:webHidden/>
          </w:rPr>
          <w:fldChar w:fldCharType="separate"/>
        </w:r>
        <w:r w:rsidR="00BD2BCC">
          <w:rPr>
            <w:noProof/>
            <w:webHidden/>
          </w:rPr>
          <w:t>217</w:t>
        </w:r>
        <w:r w:rsidR="00BD2BCC">
          <w:rPr>
            <w:noProof/>
            <w:webHidden/>
          </w:rPr>
          <w:fldChar w:fldCharType="end"/>
        </w:r>
      </w:hyperlink>
    </w:p>
    <w:p w14:paraId="70075FCB" w14:textId="4A6328AC"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2" w:history="1">
        <w:r w:rsidR="00BD2BCC" w:rsidRPr="00E3182A">
          <w:rPr>
            <w:rStyle w:val="Hyperlink"/>
            <w:b/>
            <w:bCs/>
            <w:noProof/>
          </w:rPr>
          <w:t>Figura 40.</w:t>
        </w:r>
        <w:r w:rsidR="00BD2BCC" w:rsidRPr="00E3182A">
          <w:rPr>
            <w:rStyle w:val="Hyperlink"/>
            <w:noProof/>
          </w:rPr>
          <w:t xml:space="preserve"> Apresentando os experimentos na PoC</w:t>
        </w:r>
        <w:r w:rsidR="00BD2BCC">
          <w:rPr>
            <w:noProof/>
            <w:webHidden/>
          </w:rPr>
          <w:tab/>
        </w:r>
        <w:r w:rsidR="00BD2BCC">
          <w:rPr>
            <w:noProof/>
            <w:webHidden/>
          </w:rPr>
          <w:fldChar w:fldCharType="begin"/>
        </w:r>
        <w:r w:rsidR="00BD2BCC">
          <w:rPr>
            <w:noProof/>
            <w:webHidden/>
          </w:rPr>
          <w:instrText xml:space="preserve"> PAGEREF _Toc47384492 \h </w:instrText>
        </w:r>
        <w:r w:rsidR="00BD2BCC">
          <w:rPr>
            <w:noProof/>
            <w:webHidden/>
          </w:rPr>
        </w:r>
        <w:r w:rsidR="00BD2BCC">
          <w:rPr>
            <w:noProof/>
            <w:webHidden/>
          </w:rPr>
          <w:fldChar w:fldCharType="separate"/>
        </w:r>
        <w:r w:rsidR="00BD2BCC">
          <w:rPr>
            <w:noProof/>
            <w:webHidden/>
          </w:rPr>
          <w:t>218</w:t>
        </w:r>
        <w:r w:rsidR="00BD2BCC">
          <w:rPr>
            <w:noProof/>
            <w:webHidden/>
          </w:rPr>
          <w:fldChar w:fldCharType="end"/>
        </w:r>
      </w:hyperlink>
    </w:p>
    <w:p w14:paraId="65F2E0C9" w14:textId="486D2D8B"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3" w:history="1">
        <w:r w:rsidR="00BD2BCC" w:rsidRPr="00E3182A">
          <w:rPr>
            <w:rStyle w:val="Hyperlink"/>
            <w:b/>
            <w:bCs/>
            <w:noProof/>
          </w:rPr>
          <w:t>Figura 41.</w:t>
        </w:r>
        <w:r w:rsidR="00BD2BCC" w:rsidRPr="00E3182A">
          <w:rPr>
            <w:rStyle w:val="Hyperlink"/>
            <w:noProof/>
          </w:rPr>
          <w:t xml:space="preserve"> Apresentando os requisitos na PoC</w:t>
        </w:r>
        <w:r w:rsidR="00BD2BCC">
          <w:rPr>
            <w:noProof/>
            <w:webHidden/>
          </w:rPr>
          <w:tab/>
        </w:r>
        <w:r w:rsidR="00BD2BCC">
          <w:rPr>
            <w:noProof/>
            <w:webHidden/>
          </w:rPr>
          <w:fldChar w:fldCharType="begin"/>
        </w:r>
        <w:r w:rsidR="00BD2BCC">
          <w:rPr>
            <w:noProof/>
            <w:webHidden/>
          </w:rPr>
          <w:instrText xml:space="preserve"> PAGEREF _Toc47384493 \h </w:instrText>
        </w:r>
        <w:r w:rsidR="00BD2BCC">
          <w:rPr>
            <w:noProof/>
            <w:webHidden/>
          </w:rPr>
        </w:r>
        <w:r w:rsidR="00BD2BCC">
          <w:rPr>
            <w:noProof/>
            <w:webHidden/>
          </w:rPr>
          <w:fldChar w:fldCharType="separate"/>
        </w:r>
        <w:r w:rsidR="00BD2BCC">
          <w:rPr>
            <w:noProof/>
            <w:webHidden/>
          </w:rPr>
          <w:t>219</w:t>
        </w:r>
        <w:r w:rsidR="00BD2BCC">
          <w:rPr>
            <w:noProof/>
            <w:webHidden/>
          </w:rPr>
          <w:fldChar w:fldCharType="end"/>
        </w:r>
      </w:hyperlink>
    </w:p>
    <w:p w14:paraId="31A66A8B" w14:textId="7693589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4" w:history="1">
        <w:r w:rsidR="00BD2BCC" w:rsidRPr="00E3182A">
          <w:rPr>
            <w:rStyle w:val="Hyperlink"/>
            <w:b/>
            <w:bCs/>
            <w:noProof/>
          </w:rPr>
          <w:t>Figura 42.</w:t>
        </w:r>
        <w:r w:rsidR="00BD2BCC" w:rsidRPr="00E3182A">
          <w:rPr>
            <w:rStyle w:val="Hyperlink"/>
            <w:noProof/>
          </w:rPr>
          <w:t xml:space="preserve"> Apresentando os resultados da PoC</w:t>
        </w:r>
        <w:r w:rsidR="00BD2BCC">
          <w:rPr>
            <w:noProof/>
            <w:webHidden/>
          </w:rPr>
          <w:tab/>
        </w:r>
        <w:r w:rsidR="00BD2BCC">
          <w:rPr>
            <w:noProof/>
            <w:webHidden/>
          </w:rPr>
          <w:fldChar w:fldCharType="begin"/>
        </w:r>
        <w:r w:rsidR="00BD2BCC">
          <w:rPr>
            <w:noProof/>
            <w:webHidden/>
          </w:rPr>
          <w:instrText xml:space="preserve"> PAGEREF _Toc47384494 \h </w:instrText>
        </w:r>
        <w:r w:rsidR="00BD2BCC">
          <w:rPr>
            <w:noProof/>
            <w:webHidden/>
          </w:rPr>
        </w:r>
        <w:r w:rsidR="00BD2BCC">
          <w:rPr>
            <w:noProof/>
            <w:webHidden/>
          </w:rPr>
          <w:fldChar w:fldCharType="separate"/>
        </w:r>
        <w:r w:rsidR="00BD2BCC">
          <w:rPr>
            <w:noProof/>
            <w:webHidden/>
          </w:rPr>
          <w:t>219</w:t>
        </w:r>
        <w:r w:rsidR="00BD2BCC">
          <w:rPr>
            <w:noProof/>
            <w:webHidden/>
          </w:rPr>
          <w:fldChar w:fldCharType="end"/>
        </w:r>
      </w:hyperlink>
    </w:p>
    <w:p w14:paraId="58522312" w14:textId="4A040BBB"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5" w:history="1">
        <w:r w:rsidR="00BD2BCC" w:rsidRPr="00E3182A">
          <w:rPr>
            <w:rStyle w:val="Hyperlink"/>
            <w:b/>
            <w:bCs/>
            <w:noProof/>
          </w:rPr>
          <w:t>Figura 43.</w:t>
        </w:r>
        <w:r w:rsidR="00BD2BCC" w:rsidRPr="00E3182A">
          <w:rPr>
            <w:rStyle w:val="Hyperlink"/>
            <w:noProof/>
          </w:rPr>
          <w:t xml:space="preserve"> Propondo a construção de mini-PoC – execução</w:t>
        </w:r>
        <w:r w:rsidR="00BD2BCC">
          <w:rPr>
            <w:noProof/>
            <w:webHidden/>
          </w:rPr>
          <w:tab/>
        </w:r>
        <w:r w:rsidR="00BD2BCC">
          <w:rPr>
            <w:noProof/>
            <w:webHidden/>
          </w:rPr>
          <w:fldChar w:fldCharType="begin"/>
        </w:r>
        <w:r w:rsidR="00BD2BCC">
          <w:rPr>
            <w:noProof/>
            <w:webHidden/>
          </w:rPr>
          <w:instrText xml:space="preserve"> PAGEREF _Toc47384495 \h </w:instrText>
        </w:r>
        <w:r w:rsidR="00BD2BCC">
          <w:rPr>
            <w:noProof/>
            <w:webHidden/>
          </w:rPr>
        </w:r>
        <w:r w:rsidR="00BD2BCC">
          <w:rPr>
            <w:noProof/>
            <w:webHidden/>
          </w:rPr>
          <w:fldChar w:fldCharType="separate"/>
        </w:r>
        <w:r w:rsidR="00BD2BCC">
          <w:rPr>
            <w:noProof/>
            <w:webHidden/>
          </w:rPr>
          <w:t>220</w:t>
        </w:r>
        <w:r w:rsidR="00BD2BCC">
          <w:rPr>
            <w:noProof/>
            <w:webHidden/>
          </w:rPr>
          <w:fldChar w:fldCharType="end"/>
        </w:r>
      </w:hyperlink>
    </w:p>
    <w:p w14:paraId="62185BCE" w14:textId="46D47363"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6" w:history="1">
        <w:r w:rsidR="00BD2BCC" w:rsidRPr="00E3182A">
          <w:rPr>
            <w:rStyle w:val="Hyperlink"/>
            <w:b/>
            <w:bCs/>
            <w:noProof/>
          </w:rPr>
          <w:t>Figura 44.</w:t>
        </w:r>
        <w:r w:rsidR="00BD2BCC" w:rsidRPr="00E3182A">
          <w:rPr>
            <w:rStyle w:val="Hyperlink"/>
            <w:noProof/>
          </w:rPr>
          <w:t xml:space="preserve"> Reavaliando os resultados da PoC</w:t>
        </w:r>
        <w:r w:rsidR="00BD2BCC">
          <w:rPr>
            <w:noProof/>
            <w:webHidden/>
          </w:rPr>
          <w:tab/>
        </w:r>
        <w:r w:rsidR="00BD2BCC">
          <w:rPr>
            <w:noProof/>
            <w:webHidden/>
          </w:rPr>
          <w:fldChar w:fldCharType="begin"/>
        </w:r>
        <w:r w:rsidR="00BD2BCC">
          <w:rPr>
            <w:noProof/>
            <w:webHidden/>
          </w:rPr>
          <w:instrText xml:space="preserve"> PAGEREF _Toc47384496 \h </w:instrText>
        </w:r>
        <w:r w:rsidR="00BD2BCC">
          <w:rPr>
            <w:noProof/>
            <w:webHidden/>
          </w:rPr>
        </w:r>
        <w:r w:rsidR="00BD2BCC">
          <w:rPr>
            <w:noProof/>
            <w:webHidden/>
          </w:rPr>
          <w:fldChar w:fldCharType="separate"/>
        </w:r>
        <w:r w:rsidR="00BD2BCC">
          <w:rPr>
            <w:noProof/>
            <w:webHidden/>
          </w:rPr>
          <w:t>222</w:t>
        </w:r>
        <w:r w:rsidR="00BD2BCC">
          <w:rPr>
            <w:noProof/>
            <w:webHidden/>
          </w:rPr>
          <w:fldChar w:fldCharType="end"/>
        </w:r>
      </w:hyperlink>
    </w:p>
    <w:p w14:paraId="5B86C7C0" w14:textId="55F0A5AC"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7" w:history="1">
        <w:r w:rsidR="00BD2BCC" w:rsidRPr="00E3182A">
          <w:rPr>
            <w:rStyle w:val="Hyperlink"/>
            <w:b/>
            <w:bCs/>
            <w:noProof/>
          </w:rPr>
          <w:t>Figura 45.</w:t>
        </w:r>
        <w:r w:rsidR="00BD2BCC" w:rsidRPr="00E3182A">
          <w:rPr>
            <w:rStyle w:val="Hyperlink"/>
            <w:noProof/>
          </w:rPr>
          <w:t xml:space="preserve"> Reavaliando os artefatos na PoC</w:t>
        </w:r>
        <w:r w:rsidR="00BD2BCC">
          <w:rPr>
            <w:noProof/>
            <w:webHidden/>
          </w:rPr>
          <w:tab/>
        </w:r>
        <w:r w:rsidR="00BD2BCC">
          <w:rPr>
            <w:noProof/>
            <w:webHidden/>
          </w:rPr>
          <w:fldChar w:fldCharType="begin"/>
        </w:r>
        <w:r w:rsidR="00BD2BCC">
          <w:rPr>
            <w:noProof/>
            <w:webHidden/>
          </w:rPr>
          <w:instrText xml:space="preserve"> PAGEREF _Toc47384497 \h </w:instrText>
        </w:r>
        <w:r w:rsidR="00BD2BCC">
          <w:rPr>
            <w:noProof/>
            <w:webHidden/>
          </w:rPr>
        </w:r>
        <w:r w:rsidR="00BD2BCC">
          <w:rPr>
            <w:noProof/>
            <w:webHidden/>
          </w:rPr>
          <w:fldChar w:fldCharType="separate"/>
        </w:r>
        <w:r w:rsidR="00BD2BCC">
          <w:rPr>
            <w:noProof/>
            <w:webHidden/>
          </w:rPr>
          <w:t>223</w:t>
        </w:r>
        <w:r w:rsidR="00BD2BCC">
          <w:rPr>
            <w:noProof/>
            <w:webHidden/>
          </w:rPr>
          <w:fldChar w:fldCharType="end"/>
        </w:r>
      </w:hyperlink>
    </w:p>
    <w:p w14:paraId="5CA9E964" w14:textId="2F4C0353"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8" w:history="1">
        <w:r w:rsidR="00BD2BCC" w:rsidRPr="00E3182A">
          <w:rPr>
            <w:rStyle w:val="Hyperlink"/>
            <w:b/>
            <w:bCs/>
            <w:noProof/>
          </w:rPr>
          <w:t>Figura 46.</w:t>
        </w:r>
        <w:r w:rsidR="00BD2BCC" w:rsidRPr="00E3182A">
          <w:rPr>
            <w:rStyle w:val="Hyperlink"/>
            <w:noProof/>
          </w:rPr>
          <w:t xml:space="preserve"> Refletindo a respeito dos resultados da PoC</w:t>
        </w:r>
        <w:r w:rsidR="00BD2BCC">
          <w:rPr>
            <w:noProof/>
            <w:webHidden/>
          </w:rPr>
          <w:tab/>
        </w:r>
        <w:r w:rsidR="00BD2BCC">
          <w:rPr>
            <w:noProof/>
            <w:webHidden/>
          </w:rPr>
          <w:fldChar w:fldCharType="begin"/>
        </w:r>
        <w:r w:rsidR="00BD2BCC">
          <w:rPr>
            <w:noProof/>
            <w:webHidden/>
          </w:rPr>
          <w:instrText xml:space="preserve"> PAGEREF _Toc47384498 \h </w:instrText>
        </w:r>
        <w:r w:rsidR="00BD2BCC">
          <w:rPr>
            <w:noProof/>
            <w:webHidden/>
          </w:rPr>
        </w:r>
        <w:r w:rsidR="00BD2BCC">
          <w:rPr>
            <w:noProof/>
            <w:webHidden/>
          </w:rPr>
          <w:fldChar w:fldCharType="separate"/>
        </w:r>
        <w:r w:rsidR="00BD2BCC">
          <w:rPr>
            <w:noProof/>
            <w:webHidden/>
          </w:rPr>
          <w:t>227</w:t>
        </w:r>
        <w:r w:rsidR="00BD2BCC">
          <w:rPr>
            <w:noProof/>
            <w:webHidden/>
          </w:rPr>
          <w:fldChar w:fldCharType="end"/>
        </w:r>
      </w:hyperlink>
    </w:p>
    <w:p w14:paraId="7D6B7698" w14:textId="0C299E23"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9" w:history="1">
        <w:r w:rsidR="00BD2BCC" w:rsidRPr="00E3182A">
          <w:rPr>
            <w:rStyle w:val="Hyperlink"/>
            <w:b/>
            <w:bCs/>
            <w:noProof/>
          </w:rPr>
          <w:t>Figura 47.</w:t>
        </w:r>
        <w:r w:rsidR="00BD2BCC" w:rsidRPr="00E3182A">
          <w:rPr>
            <w:rStyle w:val="Hyperlink"/>
            <w:noProof/>
          </w:rPr>
          <w:t xml:space="preserve"> Uma reflexão dos resultados (comparação com outras PoC)</w:t>
        </w:r>
        <w:r w:rsidR="00BD2BCC">
          <w:rPr>
            <w:noProof/>
            <w:webHidden/>
          </w:rPr>
          <w:tab/>
        </w:r>
        <w:r w:rsidR="00BD2BCC">
          <w:rPr>
            <w:noProof/>
            <w:webHidden/>
          </w:rPr>
          <w:fldChar w:fldCharType="begin"/>
        </w:r>
        <w:r w:rsidR="00BD2BCC">
          <w:rPr>
            <w:noProof/>
            <w:webHidden/>
          </w:rPr>
          <w:instrText xml:space="preserve"> PAGEREF _Toc47384499 \h </w:instrText>
        </w:r>
        <w:r w:rsidR="00BD2BCC">
          <w:rPr>
            <w:noProof/>
            <w:webHidden/>
          </w:rPr>
        </w:r>
        <w:r w:rsidR="00BD2BCC">
          <w:rPr>
            <w:noProof/>
            <w:webHidden/>
          </w:rPr>
          <w:fldChar w:fldCharType="separate"/>
        </w:r>
        <w:r w:rsidR="00BD2BCC">
          <w:rPr>
            <w:noProof/>
            <w:webHidden/>
          </w:rPr>
          <w:t>228</w:t>
        </w:r>
        <w:r w:rsidR="00BD2BCC">
          <w:rPr>
            <w:noProof/>
            <w:webHidden/>
          </w:rPr>
          <w:fldChar w:fldCharType="end"/>
        </w:r>
      </w:hyperlink>
    </w:p>
    <w:p w14:paraId="1EB19A2F" w14:textId="095CA54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0" w:history="1">
        <w:r w:rsidR="00BD2BCC" w:rsidRPr="00E3182A">
          <w:rPr>
            <w:rStyle w:val="Hyperlink"/>
            <w:b/>
            <w:bCs/>
            <w:noProof/>
          </w:rPr>
          <w:t>Figura 48.</w:t>
        </w:r>
        <w:r w:rsidR="00BD2BCC" w:rsidRPr="00E3182A">
          <w:rPr>
            <w:rStyle w:val="Hyperlink"/>
            <w:noProof/>
          </w:rPr>
          <w:t xml:space="preserve"> Pesquisando como utilizar um novo artefato na PoC</w:t>
        </w:r>
        <w:r w:rsidR="00BD2BCC">
          <w:rPr>
            <w:noProof/>
            <w:webHidden/>
          </w:rPr>
          <w:tab/>
        </w:r>
        <w:r w:rsidR="00BD2BCC">
          <w:rPr>
            <w:noProof/>
            <w:webHidden/>
          </w:rPr>
          <w:fldChar w:fldCharType="begin"/>
        </w:r>
        <w:r w:rsidR="00BD2BCC">
          <w:rPr>
            <w:noProof/>
            <w:webHidden/>
          </w:rPr>
          <w:instrText xml:space="preserve"> PAGEREF _Toc47384500 \h </w:instrText>
        </w:r>
        <w:r w:rsidR="00BD2BCC">
          <w:rPr>
            <w:noProof/>
            <w:webHidden/>
          </w:rPr>
        </w:r>
        <w:r w:rsidR="00BD2BCC">
          <w:rPr>
            <w:noProof/>
            <w:webHidden/>
          </w:rPr>
          <w:fldChar w:fldCharType="separate"/>
        </w:r>
        <w:r w:rsidR="00BD2BCC">
          <w:rPr>
            <w:noProof/>
            <w:webHidden/>
          </w:rPr>
          <w:t>230</w:t>
        </w:r>
        <w:r w:rsidR="00BD2BCC">
          <w:rPr>
            <w:noProof/>
            <w:webHidden/>
          </w:rPr>
          <w:fldChar w:fldCharType="end"/>
        </w:r>
      </w:hyperlink>
    </w:p>
    <w:p w14:paraId="1E74C562" w14:textId="003A0272"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1" w:history="1">
        <w:r w:rsidR="00BD2BCC" w:rsidRPr="00E3182A">
          <w:rPr>
            <w:rStyle w:val="Hyperlink"/>
            <w:b/>
            <w:bCs/>
            <w:noProof/>
          </w:rPr>
          <w:t>Figura 49.</w:t>
        </w:r>
        <w:r w:rsidR="00BD2BCC" w:rsidRPr="00E3182A">
          <w:rPr>
            <w:rStyle w:val="Hyperlink"/>
            <w:noProof/>
          </w:rPr>
          <w:t xml:space="preserve"> Pesquisando novos artefatos para serem utilizados na PoC</w:t>
        </w:r>
        <w:r w:rsidR="00BD2BCC">
          <w:rPr>
            <w:noProof/>
            <w:webHidden/>
          </w:rPr>
          <w:tab/>
        </w:r>
        <w:r w:rsidR="00BD2BCC">
          <w:rPr>
            <w:noProof/>
            <w:webHidden/>
          </w:rPr>
          <w:fldChar w:fldCharType="begin"/>
        </w:r>
        <w:r w:rsidR="00BD2BCC">
          <w:rPr>
            <w:noProof/>
            <w:webHidden/>
          </w:rPr>
          <w:instrText xml:space="preserve"> PAGEREF _Toc47384501 \h </w:instrText>
        </w:r>
        <w:r w:rsidR="00BD2BCC">
          <w:rPr>
            <w:noProof/>
            <w:webHidden/>
          </w:rPr>
        </w:r>
        <w:r w:rsidR="00BD2BCC">
          <w:rPr>
            <w:noProof/>
            <w:webHidden/>
          </w:rPr>
          <w:fldChar w:fldCharType="separate"/>
        </w:r>
        <w:r w:rsidR="00BD2BCC">
          <w:rPr>
            <w:noProof/>
            <w:webHidden/>
          </w:rPr>
          <w:t>231</w:t>
        </w:r>
        <w:r w:rsidR="00BD2BCC">
          <w:rPr>
            <w:noProof/>
            <w:webHidden/>
          </w:rPr>
          <w:fldChar w:fldCharType="end"/>
        </w:r>
      </w:hyperlink>
    </w:p>
    <w:p w14:paraId="00C4FEF2" w14:textId="25393E4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2" w:history="1">
        <w:r w:rsidR="00BD2BCC" w:rsidRPr="00E3182A">
          <w:rPr>
            <w:rStyle w:val="Hyperlink"/>
            <w:b/>
            <w:bCs/>
            <w:noProof/>
          </w:rPr>
          <w:t>Figura 50.</w:t>
        </w:r>
        <w:r w:rsidR="00BD2BCC" w:rsidRPr="00E3182A">
          <w:rPr>
            <w:rStyle w:val="Hyperlink"/>
            <w:noProof/>
          </w:rPr>
          <w:t xml:space="preserve"> A PoC como um exercício exploratório – sem requisitos</w:t>
        </w:r>
        <w:r w:rsidR="00BD2BCC">
          <w:rPr>
            <w:noProof/>
            <w:webHidden/>
          </w:rPr>
          <w:tab/>
        </w:r>
        <w:r w:rsidR="00BD2BCC">
          <w:rPr>
            <w:noProof/>
            <w:webHidden/>
          </w:rPr>
          <w:fldChar w:fldCharType="begin"/>
        </w:r>
        <w:r w:rsidR="00BD2BCC">
          <w:rPr>
            <w:noProof/>
            <w:webHidden/>
          </w:rPr>
          <w:instrText xml:space="preserve"> PAGEREF _Toc47384502 \h </w:instrText>
        </w:r>
        <w:r w:rsidR="00BD2BCC">
          <w:rPr>
            <w:noProof/>
            <w:webHidden/>
          </w:rPr>
        </w:r>
        <w:r w:rsidR="00BD2BCC">
          <w:rPr>
            <w:noProof/>
            <w:webHidden/>
          </w:rPr>
          <w:fldChar w:fldCharType="separate"/>
        </w:r>
        <w:r w:rsidR="00BD2BCC">
          <w:rPr>
            <w:noProof/>
            <w:webHidden/>
          </w:rPr>
          <w:t>235</w:t>
        </w:r>
        <w:r w:rsidR="00BD2BCC">
          <w:rPr>
            <w:noProof/>
            <w:webHidden/>
          </w:rPr>
          <w:fldChar w:fldCharType="end"/>
        </w:r>
      </w:hyperlink>
    </w:p>
    <w:p w14:paraId="20754230" w14:textId="01A4082C"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3" w:history="1">
        <w:r w:rsidR="00BD2BCC" w:rsidRPr="00E3182A">
          <w:rPr>
            <w:rStyle w:val="Hyperlink"/>
            <w:b/>
            <w:noProof/>
          </w:rPr>
          <w:t>Figura 51.</w:t>
        </w:r>
        <w:r w:rsidR="00BD2BCC" w:rsidRPr="00E3182A">
          <w:rPr>
            <w:rStyle w:val="Hyperlink"/>
            <w:noProof/>
          </w:rPr>
          <w:t xml:space="preserve"> A recolha de evidências e as 22 competências</w:t>
        </w:r>
        <w:r w:rsidR="00BD2BCC">
          <w:rPr>
            <w:noProof/>
            <w:webHidden/>
          </w:rPr>
          <w:tab/>
        </w:r>
        <w:r w:rsidR="00BD2BCC">
          <w:rPr>
            <w:noProof/>
            <w:webHidden/>
          </w:rPr>
          <w:fldChar w:fldCharType="begin"/>
        </w:r>
        <w:r w:rsidR="00BD2BCC">
          <w:rPr>
            <w:noProof/>
            <w:webHidden/>
          </w:rPr>
          <w:instrText xml:space="preserve"> PAGEREF _Toc47384503 \h </w:instrText>
        </w:r>
        <w:r w:rsidR="00BD2BCC">
          <w:rPr>
            <w:noProof/>
            <w:webHidden/>
          </w:rPr>
        </w:r>
        <w:r w:rsidR="00BD2BCC">
          <w:rPr>
            <w:noProof/>
            <w:webHidden/>
          </w:rPr>
          <w:fldChar w:fldCharType="separate"/>
        </w:r>
        <w:r w:rsidR="00BD2BCC">
          <w:rPr>
            <w:noProof/>
            <w:webHidden/>
          </w:rPr>
          <w:t>236</w:t>
        </w:r>
        <w:r w:rsidR="00BD2BCC">
          <w:rPr>
            <w:noProof/>
            <w:webHidden/>
          </w:rPr>
          <w:fldChar w:fldCharType="end"/>
        </w:r>
      </w:hyperlink>
    </w:p>
    <w:p w14:paraId="4D78EEB9" w14:textId="27312161"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4" w:history="1">
        <w:r w:rsidR="00BD2BCC" w:rsidRPr="00E3182A">
          <w:rPr>
            <w:rStyle w:val="Hyperlink"/>
            <w:b/>
            <w:noProof/>
          </w:rPr>
          <w:t>Figura 52.</w:t>
        </w:r>
        <w:r w:rsidR="00BD2BCC" w:rsidRPr="00E3182A">
          <w:rPr>
            <w:rStyle w:val="Hyperlink"/>
            <w:noProof/>
          </w:rPr>
          <w:t xml:space="preserve"> Modelo de apresentação das competências</w:t>
        </w:r>
        <w:r w:rsidR="00BD2BCC">
          <w:rPr>
            <w:noProof/>
            <w:webHidden/>
          </w:rPr>
          <w:tab/>
        </w:r>
        <w:r w:rsidR="00BD2BCC">
          <w:rPr>
            <w:noProof/>
            <w:webHidden/>
          </w:rPr>
          <w:fldChar w:fldCharType="begin"/>
        </w:r>
        <w:r w:rsidR="00BD2BCC">
          <w:rPr>
            <w:noProof/>
            <w:webHidden/>
          </w:rPr>
          <w:instrText xml:space="preserve"> PAGEREF _Toc47384504 \h </w:instrText>
        </w:r>
        <w:r w:rsidR="00BD2BCC">
          <w:rPr>
            <w:noProof/>
            <w:webHidden/>
          </w:rPr>
        </w:r>
        <w:r w:rsidR="00BD2BCC">
          <w:rPr>
            <w:noProof/>
            <w:webHidden/>
          </w:rPr>
          <w:fldChar w:fldCharType="separate"/>
        </w:r>
        <w:r w:rsidR="00BD2BCC">
          <w:rPr>
            <w:noProof/>
            <w:webHidden/>
          </w:rPr>
          <w:t>237</w:t>
        </w:r>
        <w:r w:rsidR="00BD2BCC">
          <w:rPr>
            <w:noProof/>
            <w:webHidden/>
          </w:rPr>
          <w:fldChar w:fldCharType="end"/>
        </w:r>
      </w:hyperlink>
    </w:p>
    <w:p w14:paraId="336B18E5" w14:textId="1A060A1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5" w:history="1">
        <w:r w:rsidR="00BD2BCC" w:rsidRPr="00E3182A">
          <w:rPr>
            <w:rStyle w:val="Hyperlink"/>
            <w:b/>
            <w:noProof/>
          </w:rPr>
          <w:t>Figura 53.</w:t>
        </w:r>
        <w:r w:rsidR="00BD2BCC" w:rsidRPr="00E3182A">
          <w:rPr>
            <w:rStyle w:val="Hyperlink"/>
            <w:noProof/>
          </w:rPr>
          <w:t xml:space="preserve"> Modelo de apresentação das competências – Um exemplo</w:t>
        </w:r>
        <w:r w:rsidR="00BD2BCC">
          <w:rPr>
            <w:noProof/>
            <w:webHidden/>
          </w:rPr>
          <w:tab/>
        </w:r>
        <w:r w:rsidR="00BD2BCC">
          <w:rPr>
            <w:noProof/>
            <w:webHidden/>
          </w:rPr>
          <w:fldChar w:fldCharType="begin"/>
        </w:r>
        <w:r w:rsidR="00BD2BCC">
          <w:rPr>
            <w:noProof/>
            <w:webHidden/>
          </w:rPr>
          <w:instrText xml:space="preserve"> PAGEREF _Toc47384505 \h </w:instrText>
        </w:r>
        <w:r w:rsidR="00BD2BCC">
          <w:rPr>
            <w:noProof/>
            <w:webHidden/>
          </w:rPr>
        </w:r>
        <w:r w:rsidR="00BD2BCC">
          <w:rPr>
            <w:noProof/>
            <w:webHidden/>
          </w:rPr>
          <w:fldChar w:fldCharType="separate"/>
        </w:r>
        <w:r w:rsidR="00BD2BCC">
          <w:rPr>
            <w:noProof/>
            <w:webHidden/>
          </w:rPr>
          <w:t>237</w:t>
        </w:r>
        <w:r w:rsidR="00BD2BCC">
          <w:rPr>
            <w:noProof/>
            <w:webHidden/>
          </w:rPr>
          <w:fldChar w:fldCharType="end"/>
        </w:r>
      </w:hyperlink>
    </w:p>
    <w:p w14:paraId="2EA6D7B8" w14:textId="715E581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6" w:history="1">
        <w:r w:rsidR="00BD2BCC" w:rsidRPr="00E3182A">
          <w:rPr>
            <w:rStyle w:val="Hyperlink"/>
            <w:b/>
            <w:noProof/>
          </w:rPr>
          <w:t>Figura 54.</w:t>
        </w:r>
        <w:r w:rsidR="00BD2BCC" w:rsidRPr="00E3182A">
          <w:rPr>
            <w:rStyle w:val="Hyperlink"/>
            <w:noProof/>
          </w:rPr>
          <w:t xml:space="preserve"> 22 competências</w:t>
        </w:r>
        <w:r w:rsidR="00BD2BCC">
          <w:rPr>
            <w:noProof/>
            <w:webHidden/>
          </w:rPr>
          <w:tab/>
        </w:r>
        <w:r w:rsidR="00BD2BCC">
          <w:rPr>
            <w:noProof/>
            <w:webHidden/>
          </w:rPr>
          <w:fldChar w:fldCharType="begin"/>
        </w:r>
        <w:r w:rsidR="00BD2BCC">
          <w:rPr>
            <w:noProof/>
            <w:webHidden/>
          </w:rPr>
          <w:instrText xml:space="preserve"> PAGEREF _Toc47384506 \h </w:instrText>
        </w:r>
        <w:r w:rsidR="00BD2BCC">
          <w:rPr>
            <w:noProof/>
            <w:webHidden/>
          </w:rPr>
        </w:r>
        <w:r w:rsidR="00BD2BCC">
          <w:rPr>
            <w:noProof/>
            <w:webHidden/>
          </w:rPr>
          <w:fldChar w:fldCharType="separate"/>
        </w:r>
        <w:r w:rsidR="00BD2BCC">
          <w:rPr>
            <w:noProof/>
            <w:webHidden/>
          </w:rPr>
          <w:t>238</w:t>
        </w:r>
        <w:r w:rsidR="00BD2BCC">
          <w:rPr>
            <w:noProof/>
            <w:webHidden/>
          </w:rPr>
          <w:fldChar w:fldCharType="end"/>
        </w:r>
      </w:hyperlink>
    </w:p>
    <w:p w14:paraId="51AE6F1B" w14:textId="1E57E423"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7" w:history="1">
        <w:r w:rsidR="00BD2BCC" w:rsidRPr="00E3182A">
          <w:rPr>
            <w:rStyle w:val="Hyperlink"/>
            <w:b/>
            <w:noProof/>
          </w:rPr>
          <w:t>Figura 55.</w:t>
        </w:r>
        <w:r w:rsidR="00BD2BCC" w:rsidRPr="00E3182A">
          <w:rPr>
            <w:rStyle w:val="Hyperlink"/>
            <w:noProof/>
          </w:rPr>
          <w:t xml:space="preserve"> Modelo de apresentação dos desenhos – Um exemplo</w:t>
        </w:r>
        <w:r w:rsidR="00BD2BCC">
          <w:rPr>
            <w:noProof/>
            <w:webHidden/>
          </w:rPr>
          <w:tab/>
        </w:r>
        <w:r w:rsidR="00BD2BCC">
          <w:rPr>
            <w:noProof/>
            <w:webHidden/>
          </w:rPr>
          <w:fldChar w:fldCharType="begin"/>
        </w:r>
        <w:r w:rsidR="00BD2BCC">
          <w:rPr>
            <w:noProof/>
            <w:webHidden/>
          </w:rPr>
          <w:instrText xml:space="preserve"> PAGEREF _Toc47384507 \h </w:instrText>
        </w:r>
        <w:r w:rsidR="00BD2BCC">
          <w:rPr>
            <w:noProof/>
            <w:webHidden/>
          </w:rPr>
        </w:r>
        <w:r w:rsidR="00BD2BCC">
          <w:rPr>
            <w:noProof/>
            <w:webHidden/>
          </w:rPr>
          <w:fldChar w:fldCharType="separate"/>
        </w:r>
        <w:r w:rsidR="00BD2BCC">
          <w:rPr>
            <w:noProof/>
            <w:webHidden/>
          </w:rPr>
          <w:t>240</w:t>
        </w:r>
        <w:r w:rsidR="00BD2BCC">
          <w:rPr>
            <w:noProof/>
            <w:webHidden/>
          </w:rPr>
          <w:fldChar w:fldCharType="end"/>
        </w:r>
      </w:hyperlink>
    </w:p>
    <w:p w14:paraId="2BE940AB" w14:textId="6ECCC047"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8" w:history="1">
        <w:r w:rsidR="00BD2BCC" w:rsidRPr="00E3182A">
          <w:rPr>
            <w:rStyle w:val="Hyperlink"/>
            <w:b/>
            <w:noProof/>
          </w:rPr>
          <w:t>Figura 56.</w:t>
        </w:r>
        <w:r w:rsidR="00BD2BCC" w:rsidRPr="00E3182A">
          <w:rPr>
            <w:rStyle w:val="Hyperlink"/>
            <w:noProof/>
          </w:rPr>
          <w:t xml:space="preserve"> Competência C01 e seus movimentos no contexto da PoC</w:t>
        </w:r>
        <w:r w:rsidR="00BD2BCC">
          <w:rPr>
            <w:noProof/>
            <w:webHidden/>
          </w:rPr>
          <w:tab/>
        </w:r>
        <w:r w:rsidR="00BD2BCC">
          <w:rPr>
            <w:noProof/>
            <w:webHidden/>
          </w:rPr>
          <w:fldChar w:fldCharType="begin"/>
        </w:r>
        <w:r w:rsidR="00BD2BCC">
          <w:rPr>
            <w:noProof/>
            <w:webHidden/>
          </w:rPr>
          <w:instrText xml:space="preserve"> PAGEREF _Toc47384508 \h </w:instrText>
        </w:r>
        <w:r w:rsidR="00BD2BCC">
          <w:rPr>
            <w:noProof/>
            <w:webHidden/>
          </w:rPr>
        </w:r>
        <w:r w:rsidR="00BD2BCC">
          <w:rPr>
            <w:noProof/>
            <w:webHidden/>
          </w:rPr>
          <w:fldChar w:fldCharType="separate"/>
        </w:r>
        <w:r w:rsidR="00BD2BCC">
          <w:rPr>
            <w:noProof/>
            <w:webHidden/>
          </w:rPr>
          <w:t>242</w:t>
        </w:r>
        <w:r w:rsidR="00BD2BCC">
          <w:rPr>
            <w:noProof/>
            <w:webHidden/>
          </w:rPr>
          <w:fldChar w:fldCharType="end"/>
        </w:r>
      </w:hyperlink>
    </w:p>
    <w:p w14:paraId="2E629C24" w14:textId="3EB8B1B7"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9" w:history="1">
        <w:r w:rsidR="00BD2BCC" w:rsidRPr="00E3182A">
          <w:rPr>
            <w:rStyle w:val="Hyperlink"/>
            <w:b/>
            <w:noProof/>
          </w:rPr>
          <w:t>Figura 57.</w:t>
        </w:r>
        <w:r w:rsidR="00BD2BCC" w:rsidRPr="00E3182A">
          <w:rPr>
            <w:rStyle w:val="Hyperlink"/>
            <w:noProof/>
          </w:rPr>
          <w:t xml:space="preserve"> Competência C02 – contexto atual e outros</w:t>
        </w:r>
        <w:r w:rsidR="00BD2BCC">
          <w:rPr>
            <w:noProof/>
            <w:webHidden/>
          </w:rPr>
          <w:tab/>
        </w:r>
        <w:r w:rsidR="00BD2BCC">
          <w:rPr>
            <w:noProof/>
            <w:webHidden/>
          </w:rPr>
          <w:fldChar w:fldCharType="begin"/>
        </w:r>
        <w:r w:rsidR="00BD2BCC">
          <w:rPr>
            <w:noProof/>
            <w:webHidden/>
          </w:rPr>
          <w:instrText xml:space="preserve"> PAGEREF _Toc47384509 \h </w:instrText>
        </w:r>
        <w:r w:rsidR="00BD2BCC">
          <w:rPr>
            <w:noProof/>
            <w:webHidden/>
          </w:rPr>
        </w:r>
        <w:r w:rsidR="00BD2BCC">
          <w:rPr>
            <w:noProof/>
            <w:webHidden/>
          </w:rPr>
          <w:fldChar w:fldCharType="separate"/>
        </w:r>
        <w:r w:rsidR="00BD2BCC">
          <w:rPr>
            <w:noProof/>
            <w:webHidden/>
          </w:rPr>
          <w:t>244</w:t>
        </w:r>
        <w:r w:rsidR="00BD2BCC">
          <w:rPr>
            <w:noProof/>
            <w:webHidden/>
          </w:rPr>
          <w:fldChar w:fldCharType="end"/>
        </w:r>
      </w:hyperlink>
    </w:p>
    <w:p w14:paraId="180CD783" w14:textId="536B4C9B"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0" w:history="1">
        <w:r w:rsidR="00BD2BCC" w:rsidRPr="00E3182A">
          <w:rPr>
            <w:rStyle w:val="Hyperlink"/>
            <w:b/>
            <w:noProof/>
          </w:rPr>
          <w:t>Figura 58.</w:t>
        </w:r>
        <w:r w:rsidR="00BD2BCC" w:rsidRPr="00E3182A">
          <w:rPr>
            <w:rStyle w:val="Hyperlink"/>
            <w:noProof/>
          </w:rPr>
          <w:t xml:space="preserve"> Competência C02 e seus movimentos no contexto da PoC</w:t>
        </w:r>
        <w:r w:rsidR="00BD2BCC">
          <w:rPr>
            <w:noProof/>
            <w:webHidden/>
          </w:rPr>
          <w:tab/>
        </w:r>
        <w:r w:rsidR="00BD2BCC">
          <w:rPr>
            <w:noProof/>
            <w:webHidden/>
          </w:rPr>
          <w:fldChar w:fldCharType="begin"/>
        </w:r>
        <w:r w:rsidR="00BD2BCC">
          <w:rPr>
            <w:noProof/>
            <w:webHidden/>
          </w:rPr>
          <w:instrText xml:space="preserve"> PAGEREF _Toc47384510 \h </w:instrText>
        </w:r>
        <w:r w:rsidR="00BD2BCC">
          <w:rPr>
            <w:noProof/>
            <w:webHidden/>
          </w:rPr>
        </w:r>
        <w:r w:rsidR="00BD2BCC">
          <w:rPr>
            <w:noProof/>
            <w:webHidden/>
          </w:rPr>
          <w:fldChar w:fldCharType="separate"/>
        </w:r>
        <w:r w:rsidR="00BD2BCC">
          <w:rPr>
            <w:noProof/>
            <w:webHidden/>
          </w:rPr>
          <w:t>244</w:t>
        </w:r>
        <w:r w:rsidR="00BD2BCC">
          <w:rPr>
            <w:noProof/>
            <w:webHidden/>
          </w:rPr>
          <w:fldChar w:fldCharType="end"/>
        </w:r>
      </w:hyperlink>
    </w:p>
    <w:p w14:paraId="3FB48C8A" w14:textId="53D40FB7"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1" w:history="1">
        <w:r w:rsidR="00BD2BCC" w:rsidRPr="00E3182A">
          <w:rPr>
            <w:rStyle w:val="Hyperlink"/>
            <w:b/>
            <w:noProof/>
          </w:rPr>
          <w:t>Figura 59.</w:t>
        </w:r>
        <w:r w:rsidR="00BD2BCC" w:rsidRPr="00E3182A">
          <w:rPr>
            <w:rStyle w:val="Hyperlink"/>
            <w:noProof/>
          </w:rPr>
          <w:t xml:space="preserve"> Competência C03 – Combinações – contexto atual e outros</w:t>
        </w:r>
        <w:r w:rsidR="00BD2BCC">
          <w:rPr>
            <w:noProof/>
            <w:webHidden/>
          </w:rPr>
          <w:tab/>
        </w:r>
        <w:r w:rsidR="00BD2BCC">
          <w:rPr>
            <w:noProof/>
            <w:webHidden/>
          </w:rPr>
          <w:fldChar w:fldCharType="begin"/>
        </w:r>
        <w:r w:rsidR="00BD2BCC">
          <w:rPr>
            <w:noProof/>
            <w:webHidden/>
          </w:rPr>
          <w:instrText xml:space="preserve"> PAGEREF _Toc47384511 \h </w:instrText>
        </w:r>
        <w:r w:rsidR="00BD2BCC">
          <w:rPr>
            <w:noProof/>
            <w:webHidden/>
          </w:rPr>
        </w:r>
        <w:r w:rsidR="00BD2BCC">
          <w:rPr>
            <w:noProof/>
            <w:webHidden/>
          </w:rPr>
          <w:fldChar w:fldCharType="separate"/>
        </w:r>
        <w:r w:rsidR="00BD2BCC">
          <w:rPr>
            <w:noProof/>
            <w:webHidden/>
          </w:rPr>
          <w:t>246</w:t>
        </w:r>
        <w:r w:rsidR="00BD2BCC">
          <w:rPr>
            <w:noProof/>
            <w:webHidden/>
          </w:rPr>
          <w:fldChar w:fldCharType="end"/>
        </w:r>
      </w:hyperlink>
    </w:p>
    <w:p w14:paraId="0C805CB5" w14:textId="34C77401"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2" w:history="1">
        <w:r w:rsidR="00BD2BCC" w:rsidRPr="00E3182A">
          <w:rPr>
            <w:rStyle w:val="Hyperlink"/>
            <w:b/>
            <w:noProof/>
          </w:rPr>
          <w:t>Figura 60.</w:t>
        </w:r>
        <w:r w:rsidR="00BD2BCC" w:rsidRPr="00E3182A">
          <w:rPr>
            <w:rStyle w:val="Hyperlink"/>
            <w:noProof/>
          </w:rPr>
          <w:t xml:space="preserve"> Competência C03 – Experimentos e Combinações</w:t>
        </w:r>
        <w:r w:rsidR="00BD2BCC">
          <w:rPr>
            <w:noProof/>
            <w:webHidden/>
          </w:rPr>
          <w:tab/>
        </w:r>
        <w:r w:rsidR="00BD2BCC">
          <w:rPr>
            <w:noProof/>
            <w:webHidden/>
          </w:rPr>
          <w:fldChar w:fldCharType="begin"/>
        </w:r>
        <w:r w:rsidR="00BD2BCC">
          <w:rPr>
            <w:noProof/>
            <w:webHidden/>
          </w:rPr>
          <w:instrText xml:space="preserve"> PAGEREF _Toc47384512 \h </w:instrText>
        </w:r>
        <w:r w:rsidR="00BD2BCC">
          <w:rPr>
            <w:noProof/>
            <w:webHidden/>
          </w:rPr>
        </w:r>
        <w:r w:rsidR="00BD2BCC">
          <w:rPr>
            <w:noProof/>
            <w:webHidden/>
          </w:rPr>
          <w:fldChar w:fldCharType="separate"/>
        </w:r>
        <w:r w:rsidR="00BD2BCC">
          <w:rPr>
            <w:noProof/>
            <w:webHidden/>
          </w:rPr>
          <w:t>247</w:t>
        </w:r>
        <w:r w:rsidR="00BD2BCC">
          <w:rPr>
            <w:noProof/>
            <w:webHidden/>
          </w:rPr>
          <w:fldChar w:fldCharType="end"/>
        </w:r>
      </w:hyperlink>
    </w:p>
    <w:p w14:paraId="337145AD" w14:textId="6E522128"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3" w:history="1">
        <w:r w:rsidR="00BD2BCC" w:rsidRPr="00E3182A">
          <w:rPr>
            <w:rStyle w:val="Hyperlink"/>
            <w:b/>
            <w:noProof/>
          </w:rPr>
          <w:t>Figura 61.</w:t>
        </w:r>
        <w:r w:rsidR="00BD2BCC" w:rsidRPr="00E3182A">
          <w:rPr>
            <w:rStyle w:val="Hyperlink"/>
            <w:noProof/>
          </w:rPr>
          <w:t xml:space="preserve"> Competência C03 – Uma rede de combinações</w:t>
        </w:r>
        <w:r w:rsidR="00BD2BCC">
          <w:rPr>
            <w:noProof/>
            <w:webHidden/>
          </w:rPr>
          <w:tab/>
        </w:r>
        <w:r w:rsidR="00BD2BCC">
          <w:rPr>
            <w:noProof/>
            <w:webHidden/>
          </w:rPr>
          <w:fldChar w:fldCharType="begin"/>
        </w:r>
        <w:r w:rsidR="00BD2BCC">
          <w:rPr>
            <w:noProof/>
            <w:webHidden/>
          </w:rPr>
          <w:instrText xml:space="preserve"> PAGEREF _Toc47384513 \h </w:instrText>
        </w:r>
        <w:r w:rsidR="00BD2BCC">
          <w:rPr>
            <w:noProof/>
            <w:webHidden/>
          </w:rPr>
        </w:r>
        <w:r w:rsidR="00BD2BCC">
          <w:rPr>
            <w:noProof/>
            <w:webHidden/>
          </w:rPr>
          <w:fldChar w:fldCharType="separate"/>
        </w:r>
        <w:r w:rsidR="00BD2BCC">
          <w:rPr>
            <w:noProof/>
            <w:webHidden/>
          </w:rPr>
          <w:t>248</w:t>
        </w:r>
        <w:r w:rsidR="00BD2BCC">
          <w:rPr>
            <w:noProof/>
            <w:webHidden/>
          </w:rPr>
          <w:fldChar w:fldCharType="end"/>
        </w:r>
      </w:hyperlink>
    </w:p>
    <w:p w14:paraId="1B8AC0FC" w14:textId="7B3CA57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4" w:history="1">
        <w:r w:rsidR="00BD2BCC" w:rsidRPr="00E3182A">
          <w:rPr>
            <w:rStyle w:val="Hyperlink"/>
            <w:b/>
            <w:noProof/>
          </w:rPr>
          <w:t>Figura 62.</w:t>
        </w:r>
        <w:r w:rsidR="00BD2BCC" w:rsidRPr="00E3182A">
          <w:rPr>
            <w:rStyle w:val="Hyperlink"/>
            <w:noProof/>
          </w:rPr>
          <w:t xml:space="preserve"> Competência C03 e seus movimentos no contexto da PoC</w:t>
        </w:r>
        <w:r w:rsidR="00BD2BCC">
          <w:rPr>
            <w:noProof/>
            <w:webHidden/>
          </w:rPr>
          <w:tab/>
        </w:r>
        <w:r w:rsidR="00BD2BCC">
          <w:rPr>
            <w:noProof/>
            <w:webHidden/>
          </w:rPr>
          <w:fldChar w:fldCharType="begin"/>
        </w:r>
        <w:r w:rsidR="00BD2BCC">
          <w:rPr>
            <w:noProof/>
            <w:webHidden/>
          </w:rPr>
          <w:instrText xml:space="preserve"> PAGEREF _Toc47384514 \h </w:instrText>
        </w:r>
        <w:r w:rsidR="00BD2BCC">
          <w:rPr>
            <w:noProof/>
            <w:webHidden/>
          </w:rPr>
        </w:r>
        <w:r w:rsidR="00BD2BCC">
          <w:rPr>
            <w:noProof/>
            <w:webHidden/>
          </w:rPr>
          <w:fldChar w:fldCharType="separate"/>
        </w:r>
        <w:r w:rsidR="00BD2BCC">
          <w:rPr>
            <w:noProof/>
            <w:webHidden/>
          </w:rPr>
          <w:t>248</w:t>
        </w:r>
        <w:r w:rsidR="00BD2BCC">
          <w:rPr>
            <w:noProof/>
            <w:webHidden/>
          </w:rPr>
          <w:fldChar w:fldCharType="end"/>
        </w:r>
      </w:hyperlink>
    </w:p>
    <w:p w14:paraId="351A53CC" w14:textId="232AEE22"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5" w:history="1">
        <w:r w:rsidR="00BD2BCC" w:rsidRPr="00E3182A">
          <w:rPr>
            <w:rStyle w:val="Hyperlink"/>
            <w:b/>
            <w:noProof/>
          </w:rPr>
          <w:t>Figura 63.</w:t>
        </w:r>
        <w:r w:rsidR="00BD2BCC" w:rsidRPr="00E3182A">
          <w:rPr>
            <w:rStyle w:val="Hyperlink"/>
            <w:noProof/>
          </w:rPr>
          <w:t xml:space="preserve"> Competência C04 – Desenvolvendo mini-PoC</w:t>
        </w:r>
        <w:r w:rsidR="00BD2BCC">
          <w:rPr>
            <w:noProof/>
            <w:webHidden/>
          </w:rPr>
          <w:tab/>
        </w:r>
        <w:r w:rsidR="00BD2BCC">
          <w:rPr>
            <w:noProof/>
            <w:webHidden/>
          </w:rPr>
          <w:fldChar w:fldCharType="begin"/>
        </w:r>
        <w:r w:rsidR="00BD2BCC">
          <w:rPr>
            <w:noProof/>
            <w:webHidden/>
          </w:rPr>
          <w:instrText xml:space="preserve"> PAGEREF _Toc47384515 \h </w:instrText>
        </w:r>
        <w:r w:rsidR="00BD2BCC">
          <w:rPr>
            <w:noProof/>
            <w:webHidden/>
          </w:rPr>
        </w:r>
        <w:r w:rsidR="00BD2BCC">
          <w:rPr>
            <w:noProof/>
            <w:webHidden/>
          </w:rPr>
          <w:fldChar w:fldCharType="separate"/>
        </w:r>
        <w:r w:rsidR="00BD2BCC">
          <w:rPr>
            <w:noProof/>
            <w:webHidden/>
          </w:rPr>
          <w:t>249</w:t>
        </w:r>
        <w:r w:rsidR="00BD2BCC">
          <w:rPr>
            <w:noProof/>
            <w:webHidden/>
          </w:rPr>
          <w:fldChar w:fldCharType="end"/>
        </w:r>
      </w:hyperlink>
    </w:p>
    <w:p w14:paraId="4E0D8131" w14:textId="16D9C2D2"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6" w:history="1">
        <w:r w:rsidR="00BD2BCC" w:rsidRPr="00E3182A">
          <w:rPr>
            <w:rStyle w:val="Hyperlink"/>
            <w:b/>
            <w:noProof/>
          </w:rPr>
          <w:t>Figura 64.</w:t>
        </w:r>
        <w:r w:rsidR="00BD2BCC" w:rsidRPr="00E3182A">
          <w:rPr>
            <w:rStyle w:val="Hyperlink"/>
            <w:noProof/>
          </w:rPr>
          <w:t xml:space="preserve"> Competência C04 – Um exemplo de Mini-PoC</w:t>
        </w:r>
        <w:r w:rsidR="00BD2BCC">
          <w:rPr>
            <w:noProof/>
            <w:webHidden/>
          </w:rPr>
          <w:tab/>
        </w:r>
        <w:r w:rsidR="00BD2BCC">
          <w:rPr>
            <w:noProof/>
            <w:webHidden/>
          </w:rPr>
          <w:fldChar w:fldCharType="begin"/>
        </w:r>
        <w:r w:rsidR="00BD2BCC">
          <w:rPr>
            <w:noProof/>
            <w:webHidden/>
          </w:rPr>
          <w:instrText xml:space="preserve"> PAGEREF _Toc47384516 \h </w:instrText>
        </w:r>
        <w:r w:rsidR="00BD2BCC">
          <w:rPr>
            <w:noProof/>
            <w:webHidden/>
          </w:rPr>
        </w:r>
        <w:r w:rsidR="00BD2BCC">
          <w:rPr>
            <w:noProof/>
            <w:webHidden/>
          </w:rPr>
          <w:fldChar w:fldCharType="separate"/>
        </w:r>
        <w:r w:rsidR="00BD2BCC">
          <w:rPr>
            <w:noProof/>
            <w:webHidden/>
          </w:rPr>
          <w:t>250</w:t>
        </w:r>
        <w:r w:rsidR="00BD2BCC">
          <w:rPr>
            <w:noProof/>
            <w:webHidden/>
          </w:rPr>
          <w:fldChar w:fldCharType="end"/>
        </w:r>
      </w:hyperlink>
    </w:p>
    <w:p w14:paraId="77220499" w14:textId="4E3A5463"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7" w:history="1">
        <w:r w:rsidR="00BD2BCC" w:rsidRPr="00E3182A">
          <w:rPr>
            <w:rStyle w:val="Hyperlink"/>
            <w:b/>
            <w:noProof/>
          </w:rPr>
          <w:t>Figura 65.</w:t>
        </w:r>
        <w:r w:rsidR="00BD2BCC" w:rsidRPr="00E3182A">
          <w:rPr>
            <w:rStyle w:val="Hyperlink"/>
            <w:noProof/>
          </w:rPr>
          <w:t xml:space="preserve"> Competência C04 e seus movimentos no contexto da PoC</w:t>
        </w:r>
        <w:r w:rsidR="00BD2BCC">
          <w:rPr>
            <w:noProof/>
            <w:webHidden/>
          </w:rPr>
          <w:tab/>
        </w:r>
        <w:r w:rsidR="00BD2BCC">
          <w:rPr>
            <w:noProof/>
            <w:webHidden/>
          </w:rPr>
          <w:fldChar w:fldCharType="begin"/>
        </w:r>
        <w:r w:rsidR="00BD2BCC">
          <w:rPr>
            <w:noProof/>
            <w:webHidden/>
          </w:rPr>
          <w:instrText xml:space="preserve"> PAGEREF _Toc47384517 \h </w:instrText>
        </w:r>
        <w:r w:rsidR="00BD2BCC">
          <w:rPr>
            <w:noProof/>
            <w:webHidden/>
          </w:rPr>
        </w:r>
        <w:r w:rsidR="00BD2BCC">
          <w:rPr>
            <w:noProof/>
            <w:webHidden/>
          </w:rPr>
          <w:fldChar w:fldCharType="separate"/>
        </w:r>
        <w:r w:rsidR="00BD2BCC">
          <w:rPr>
            <w:noProof/>
            <w:webHidden/>
          </w:rPr>
          <w:t>250</w:t>
        </w:r>
        <w:r w:rsidR="00BD2BCC">
          <w:rPr>
            <w:noProof/>
            <w:webHidden/>
          </w:rPr>
          <w:fldChar w:fldCharType="end"/>
        </w:r>
      </w:hyperlink>
    </w:p>
    <w:p w14:paraId="6F174C94" w14:textId="3B848C54"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8" w:history="1">
        <w:r w:rsidR="00BD2BCC" w:rsidRPr="00E3182A">
          <w:rPr>
            <w:rStyle w:val="Hyperlink"/>
            <w:b/>
            <w:noProof/>
          </w:rPr>
          <w:t>Figura 66.</w:t>
        </w:r>
        <w:r w:rsidR="00BD2BCC" w:rsidRPr="00E3182A">
          <w:rPr>
            <w:rStyle w:val="Hyperlink"/>
            <w:noProof/>
          </w:rPr>
          <w:t xml:space="preserve"> Competência C05 – Lidando com a falta de informações (PoC)</w:t>
        </w:r>
        <w:r w:rsidR="00BD2BCC">
          <w:rPr>
            <w:noProof/>
            <w:webHidden/>
          </w:rPr>
          <w:tab/>
        </w:r>
        <w:r w:rsidR="00BD2BCC">
          <w:rPr>
            <w:noProof/>
            <w:webHidden/>
          </w:rPr>
          <w:fldChar w:fldCharType="begin"/>
        </w:r>
        <w:r w:rsidR="00BD2BCC">
          <w:rPr>
            <w:noProof/>
            <w:webHidden/>
          </w:rPr>
          <w:instrText xml:space="preserve"> PAGEREF _Toc47384518 \h </w:instrText>
        </w:r>
        <w:r w:rsidR="00BD2BCC">
          <w:rPr>
            <w:noProof/>
            <w:webHidden/>
          </w:rPr>
        </w:r>
        <w:r w:rsidR="00BD2BCC">
          <w:rPr>
            <w:noProof/>
            <w:webHidden/>
          </w:rPr>
          <w:fldChar w:fldCharType="separate"/>
        </w:r>
        <w:r w:rsidR="00BD2BCC">
          <w:rPr>
            <w:noProof/>
            <w:webHidden/>
          </w:rPr>
          <w:t>251</w:t>
        </w:r>
        <w:r w:rsidR="00BD2BCC">
          <w:rPr>
            <w:noProof/>
            <w:webHidden/>
          </w:rPr>
          <w:fldChar w:fldCharType="end"/>
        </w:r>
      </w:hyperlink>
    </w:p>
    <w:p w14:paraId="6BE1B24A" w14:textId="75F5E008"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9" w:history="1">
        <w:r w:rsidR="00BD2BCC" w:rsidRPr="00E3182A">
          <w:rPr>
            <w:rStyle w:val="Hyperlink"/>
            <w:b/>
            <w:noProof/>
          </w:rPr>
          <w:t>Figura 67.</w:t>
        </w:r>
        <w:r w:rsidR="00BD2BCC" w:rsidRPr="00E3182A">
          <w:rPr>
            <w:rStyle w:val="Hyperlink"/>
            <w:noProof/>
          </w:rPr>
          <w:t xml:space="preserve"> Competência C05 e seus movimentos no contexto da PoC</w:t>
        </w:r>
        <w:r w:rsidR="00BD2BCC">
          <w:rPr>
            <w:noProof/>
            <w:webHidden/>
          </w:rPr>
          <w:tab/>
        </w:r>
        <w:r w:rsidR="00BD2BCC">
          <w:rPr>
            <w:noProof/>
            <w:webHidden/>
          </w:rPr>
          <w:fldChar w:fldCharType="begin"/>
        </w:r>
        <w:r w:rsidR="00BD2BCC">
          <w:rPr>
            <w:noProof/>
            <w:webHidden/>
          </w:rPr>
          <w:instrText xml:space="preserve"> PAGEREF _Toc47384519 \h </w:instrText>
        </w:r>
        <w:r w:rsidR="00BD2BCC">
          <w:rPr>
            <w:noProof/>
            <w:webHidden/>
          </w:rPr>
        </w:r>
        <w:r w:rsidR="00BD2BCC">
          <w:rPr>
            <w:noProof/>
            <w:webHidden/>
          </w:rPr>
          <w:fldChar w:fldCharType="separate"/>
        </w:r>
        <w:r w:rsidR="00BD2BCC">
          <w:rPr>
            <w:noProof/>
            <w:webHidden/>
          </w:rPr>
          <w:t>252</w:t>
        </w:r>
        <w:r w:rsidR="00BD2BCC">
          <w:rPr>
            <w:noProof/>
            <w:webHidden/>
          </w:rPr>
          <w:fldChar w:fldCharType="end"/>
        </w:r>
      </w:hyperlink>
    </w:p>
    <w:p w14:paraId="4C81A9B5" w14:textId="1EEFB66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0" w:history="1">
        <w:r w:rsidR="00BD2BCC" w:rsidRPr="00E3182A">
          <w:rPr>
            <w:rStyle w:val="Hyperlink"/>
            <w:b/>
            <w:noProof/>
          </w:rPr>
          <w:t>Figura 68.</w:t>
        </w:r>
        <w:r w:rsidR="00BD2BCC" w:rsidRPr="00E3182A">
          <w:rPr>
            <w:rStyle w:val="Hyperlink"/>
            <w:noProof/>
          </w:rPr>
          <w:t xml:space="preserve"> Competência C06 – Um exemplo de duas descrições</w:t>
        </w:r>
        <w:r w:rsidR="00BD2BCC">
          <w:rPr>
            <w:noProof/>
            <w:webHidden/>
          </w:rPr>
          <w:tab/>
        </w:r>
        <w:r w:rsidR="00BD2BCC">
          <w:rPr>
            <w:noProof/>
            <w:webHidden/>
          </w:rPr>
          <w:fldChar w:fldCharType="begin"/>
        </w:r>
        <w:r w:rsidR="00BD2BCC">
          <w:rPr>
            <w:noProof/>
            <w:webHidden/>
          </w:rPr>
          <w:instrText xml:space="preserve"> PAGEREF _Toc47384520 \h </w:instrText>
        </w:r>
        <w:r w:rsidR="00BD2BCC">
          <w:rPr>
            <w:noProof/>
            <w:webHidden/>
          </w:rPr>
        </w:r>
        <w:r w:rsidR="00BD2BCC">
          <w:rPr>
            <w:noProof/>
            <w:webHidden/>
          </w:rPr>
          <w:fldChar w:fldCharType="separate"/>
        </w:r>
        <w:r w:rsidR="00BD2BCC">
          <w:rPr>
            <w:noProof/>
            <w:webHidden/>
          </w:rPr>
          <w:t>254</w:t>
        </w:r>
        <w:r w:rsidR="00BD2BCC">
          <w:rPr>
            <w:noProof/>
            <w:webHidden/>
          </w:rPr>
          <w:fldChar w:fldCharType="end"/>
        </w:r>
      </w:hyperlink>
    </w:p>
    <w:p w14:paraId="25586317" w14:textId="7282414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1" w:history="1">
        <w:r w:rsidR="00BD2BCC" w:rsidRPr="00E3182A">
          <w:rPr>
            <w:rStyle w:val="Hyperlink"/>
            <w:b/>
            <w:noProof/>
          </w:rPr>
          <w:t>Figura 69.</w:t>
        </w:r>
        <w:r w:rsidR="00BD2BCC" w:rsidRPr="00E3182A">
          <w:rPr>
            <w:rStyle w:val="Hyperlink"/>
            <w:noProof/>
          </w:rPr>
          <w:t xml:space="preserve"> Competência C06 e seus movimentos no contexto da PoC</w:t>
        </w:r>
        <w:r w:rsidR="00BD2BCC">
          <w:rPr>
            <w:noProof/>
            <w:webHidden/>
          </w:rPr>
          <w:tab/>
        </w:r>
        <w:r w:rsidR="00BD2BCC">
          <w:rPr>
            <w:noProof/>
            <w:webHidden/>
          </w:rPr>
          <w:fldChar w:fldCharType="begin"/>
        </w:r>
        <w:r w:rsidR="00BD2BCC">
          <w:rPr>
            <w:noProof/>
            <w:webHidden/>
          </w:rPr>
          <w:instrText xml:space="preserve"> PAGEREF _Toc47384521 \h </w:instrText>
        </w:r>
        <w:r w:rsidR="00BD2BCC">
          <w:rPr>
            <w:noProof/>
            <w:webHidden/>
          </w:rPr>
        </w:r>
        <w:r w:rsidR="00BD2BCC">
          <w:rPr>
            <w:noProof/>
            <w:webHidden/>
          </w:rPr>
          <w:fldChar w:fldCharType="separate"/>
        </w:r>
        <w:r w:rsidR="00BD2BCC">
          <w:rPr>
            <w:noProof/>
            <w:webHidden/>
          </w:rPr>
          <w:t>256</w:t>
        </w:r>
        <w:r w:rsidR="00BD2BCC">
          <w:rPr>
            <w:noProof/>
            <w:webHidden/>
          </w:rPr>
          <w:fldChar w:fldCharType="end"/>
        </w:r>
      </w:hyperlink>
    </w:p>
    <w:p w14:paraId="4ADE3721" w14:textId="4E6D70FC"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2" w:history="1">
        <w:r w:rsidR="00BD2BCC" w:rsidRPr="00E3182A">
          <w:rPr>
            <w:rStyle w:val="Hyperlink"/>
            <w:b/>
            <w:noProof/>
          </w:rPr>
          <w:t>Figura 70.</w:t>
        </w:r>
        <w:r w:rsidR="00BD2BCC" w:rsidRPr="00E3182A">
          <w:rPr>
            <w:rStyle w:val="Hyperlink"/>
            <w:noProof/>
          </w:rPr>
          <w:t xml:space="preserve"> Competência C07 e seus movimentos no contexto da PoC</w:t>
        </w:r>
        <w:r w:rsidR="00BD2BCC">
          <w:rPr>
            <w:noProof/>
            <w:webHidden/>
          </w:rPr>
          <w:tab/>
        </w:r>
        <w:r w:rsidR="00BD2BCC">
          <w:rPr>
            <w:noProof/>
            <w:webHidden/>
          </w:rPr>
          <w:fldChar w:fldCharType="begin"/>
        </w:r>
        <w:r w:rsidR="00BD2BCC">
          <w:rPr>
            <w:noProof/>
            <w:webHidden/>
          </w:rPr>
          <w:instrText xml:space="preserve"> PAGEREF _Toc47384522 \h </w:instrText>
        </w:r>
        <w:r w:rsidR="00BD2BCC">
          <w:rPr>
            <w:noProof/>
            <w:webHidden/>
          </w:rPr>
        </w:r>
        <w:r w:rsidR="00BD2BCC">
          <w:rPr>
            <w:noProof/>
            <w:webHidden/>
          </w:rPr>
          <w:fldChar w:fldCharType="separate"/>
        </w:r>
        <w:r w:rsidR="00BD2BCC">
          <w:rPr>
            <w:noProof/>
            <w:webHidden/>
          </w:rPr>
          <w:t>257</w:t>
        </w:r>
        <w:r w:rsidR="00BD2BCC">
          <w:rPr>
            <w:noProof/>
            <w:webHidden/>
          </w:rPr>
          <w:fldChar w:fldCharType="end"/>
        </w:r>
      </w:hyperlink>
    </w:p>
    <w:p w14:paraId="49F5DBA8" w14:textId="6B40054B"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3" w:history="1">
        <w:r w:rsidR="00BD2BCC" w:rsidRPr="00E3182A">
          <w:rPr>
            <w:rStyle w:val="Hyperlink"/>
            <w:b/>
            <w:noProof/>
          </w:rPr>
          <w:t>Figura 71.</w:t>
        </w:r>
        <w:r w:rsidR="00BD2BCC" w:rsidRPr="00E3182A">
          <w:rPr>
            <w:rStyle w:val="Hyperlink"/>
            <w:noProof/>
          </w:rPr>
          <w:t xml:space="preserve"> Competência C07 – Diferentes combinações (praticante da PoC)</w:t>
        </w:r>
        <w:r w:rsidR="00BD2BCC">
          <w:rPr>
            <w:noProof/>
            <w:webHidden/>
          </w:rPr>
          <w:tab/>
        </w:r>
        <w:r w:rsidR="00BD2BCC">
          <w:rPr>
            <w:noProof/>
            <w:webHidden/>
          </w:rPr>
          <w:fldChar w:fldCharType="begin"/>
        </w:r>
        <w:r w:rsidR="00BD2BCC">
          <w:rPr>
            <w:noProof/>
            <w:webHidden/>
          </w:rPr>
          <w:instrText xml:space="preserve"> PAGEREF _Toc47384523 \h </w:instrText>
        </w:r>
        <w:r w:rsidR="00BD2BCC">
          <w:rPr>
            <w:noProof/>
            <w:webHidden/>
          </w:rPr>
        </w:r>
        <w:r w:rsidR="00BD2BCC">
          <w:rPr>
            <w:noProof/>
            <w:webHidden/>
          </w:rPr>
          <w:fldChar w:fldCharType="separate"/>
        </w:r>
        <w:r w:rsidR="00BD2BCC">
          <w:rPr>
            <w:noProof/>
            <w:webHidden/>
          </w:rPr>
          <w:t>257</w:t>
        </w:r>
        <w:r w:rsidR="00BD2BCC">
          <w:rPr>
            <w:noProof/>
            <w:webHidden/>
          </w:rPr>
          <w:fldChar w:fldCharType="end"/>
        </w:r>
      </w:hyperlink>
    </w:p>
    <w:p w14:paraId="77F8A0BB" w14:textId="5D623DA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4" w:history="1">
        <w:r w:rsidR="00BD2BCC" w:rsidRPr="00E3182A">
          <w:rPr>
            <w:rStyle w:val="Hyperlink"/>
            <w:b/>
            <w:noProof/>
          </w:rPr>
          <w:t>Figura 72.</w:t>
        </w:r>
        <w:r w:rsidR="00BD2BCC" w:rsidRPr="00E3182A">
          <w:rPr>
            <w:rStyle w:val="Hyperlink"/>
            <w:noProof/>
          </w:rPr>
          <w:t xml:space="preserve"> Competência C07 – Confrontando as diferentes visões (PoC)</w:t>
        </w:r>
        <w:r w:rsidR="00BD2BCC">
          <w:rPr>
            <w:noProof/>
            <w:webHidden/>
          </w:rPr>
          <w:tab/>
        </w:r>
        <w:r w:rsidR="00BD2BCC">
          <w:rPr>
            <w:noProof/>
            <w:webHidden/>
          </w:rPr>
          <w:fldChar w:fldCharType="begin"/>
        </w:r>
        <w:r w:rsidR="00BD2BCC">
          <w:rPr>
            <w:noProof/>
            <w:webHidden/>
          </w:rPr>
          <w:instrText xml:space="preserve"> PAGEREF _Toc47384524 \h </w:instrText>
        </w:r>
        <w:r w:rsidR="00BD2BCC">
          <w:rPr>
            <w:noProof/>
            <w:webHidden/>
          </w:rPr>
        </w:r>
        <w:r w:rsidR="00BD2BCC">
          <w:rPr>
            <w:noProof/>
            <w:webHidden/>
          </w:rPr>
          <w:fldChar w:fldCharType="separate"/>
        </w:r>
        <w:r w:rsidR="00BD2BCC">
          <w:rPr>
            <w:noProof/>
            <w:webHidden/>
          </w:rPr>
          <w:t>258</w:t>
        </w:r>
        <w:r w:rsidR="00BD2BCC">
          <w:rPr>
            <w:noProof/>
            <w:webHidden/>
          </w:rPr>
          <w:fldChar w:fldCharType="end"/>
        </w:r>
      </w:hyperlink>
    </w:p>
    <w:p w14:paraId="183B2AEF" w14:textId="481CF8C7"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5" w:history="1">
        <w:r w:rsidR="00BD2BCC" w:rsidRPr="00E3182A">
          <w:rPr>
            <w:rStyle w:val="Hyperlink"/>
            <w:b/>
            <w:noProof/>
          </w:rPr>
          <w:t>Figura 73.</w:t>
        </w:r>
        <w:r w:rsidR="00BD2BCC" w:rsidRPr="00E3182A">
          <w:rPr>
            <w:rStyle w:val="Hyperlink"/>
            <w:noProof/>
          </w:rPr>
          <w:t xml:space="preserve"> Competência C07 – Uma mutação e a mudança de contexto</w:t>
        </w:r>
        <w:r w:rsidR="00BD2BCC">
          <w:rPr>
            <w:noProof/>
            <w:webHidden/>
          </w:rPr>
          <w:tab/>
        </w:r>
        <w:r w:rsidR="00BD2BCC">
          <w:rPr>
            <w:noProof/>
            <w:webHidden/>
          </w:rPr>
          <w:fldChar w:fldCharType="begin"/>
        </w:r>
        <w:r w:rsidR="00BD2BCC">
          <w:rPr>
            <w:noProof/>
            <w:webHidden/>
          </w:rPr>
          <w:instrText xml:space="preserve"> PAGEREF _Toc47384525 \h </w:instrText>
        </w:r>
        <w:r w:rsidR="00BD2BCC">
          <w:rPr>
            <w:noProof/>
            <w:webHidden/>
          </w:rPr>
        </w:r>
        <w:r w:rsidR="00BD2BCC">
          <w:rPr>
            <w:noProof/>
            <w:webHidden/>
          </w:rPr>
          <w:fldChar w:fldCharType="separate"/>
        </w:r>
        <w:r w:rsidR="00BD2BCC">
          <w:rPr>
            <w:noProof/>
            <w:webHidden/>
          </w:rPr>
          <w:t>259</w:t>
        </w:r>
        <w:r w:rsidR="00BD2BCC">
          <w:rPr>
            <w:noProof/>
            <w:webHidden/>
          </w:rPr>
          <w:fldChar w:fldCharType="end"/>
        </w:r>
      </w:hyperlink>
    </w:p>
    <w:p w14:paraId="30EAD630" w14:textId="3941BC35"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6" w:history="1">
        <w:r w:rsidR="00BD2BCC" w:rsidRPr="00E3182A">
          <w:rPr>
            <w:rStyle w:val="Hyperlink"/>
            <w:b/>
            <w:noProof/>
          </w:rPr>
          <w:t>Figura 74.</w:t>
        </w:r>
        <w:r w:rsidR="00BD2BCC" w:rsidRPr="00E3182A">
          <w:rPr>
            <w:rStyle w:val="Hyperlink"/>
            <w:noProof/>
          </w:rPr>
          <w:t xml:space="preserve"> Competência C08 – Dialogando com os praticantes da PoC</w:t>
        </w:r>
        <w:r w:rsidR="00BD2BCC">
          <w:rPr>
            <w:noProof/>
            <w:webHidden/>
          </w:rPr>
          <w:tab/>
        </w:r>
        <w:r w:rsidR="00BD2BCC">
          <w:rPr>
            <w:noProof/>
            <w:webHidden/>
          </w:rPr>
          <w:fldChar w:fldCharType="begin"/>
        </w:r>
        <w:r w:rsidR="00BD2BCC">
          <w:rPr>
            <w:noProof/>
            <w:webHidden/>
          </w:rPr>
          <w:instrText xml:space="preserve"> PAGEREF _Toc47384526 \h </w:instrText>
        </w:r>
        <w:r w:rsidR="00BD2BCC">
          <w:rPr>
            <w:noProof/>
            <w:webHidden/>
          </w:rPr>
        </w:r>
        <w:r w:rsidR="00BD2BCC">
          <w:rPr>
            <w:noProof/>
            <w:webHidden/>
          </w:rPr>
          <w:fldChar w:fldCharType="separate"/>
        </w:r>
        <w:r w:rsidR="00BD2BCC">
          <w:rPr>
            <w:noProof/>
            <w:webHidden/>
          </w:rPr>
          <w:t>260</w:t>
        </w:r>
        <w:r w:rsidR="00BD2BCC">
          <w:rPr>
            <w:noProof/>
            <w:webHidden/>
          </w:rPr>
          <w:fldChar w:fldCharType="end"/>
        </w:r>
      </w:hyperlink>
    </w:p>
    <w:p w14:paraId="3C27AE3A" w14:textId="0E4362A1"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7" w:history="1">
        <w:r w:rsidR="00BD2BCC" w:rsidRPr="00E3182A">
          <w:rPr>
            <w:rStyle w:val="Hyperlink"/>
            <w:b/>
            <w:noProof/>
          </w:rPr>
          <w:t>Figura 75.</w:t>
        </w:r>
        <w:r w:rsidR="00BD2BCC" w:rsidRPr="00E3182A">
          <w:rPr>
            <w:rStyle w:val="Hyperlink"/>
            <w:noProof/>
          </w:rPr>
          <w:t xml:space="preserve"> Competência C08 – Um exemplo de três diálogos na PoC</w:t>
        </w:r>
        <w:r w:rsidR="00BD2BCC">
          <w:rPr>
            <w:noProof/>
            <w:webHidden/>
          </w:rPr>
          <w:tab/>
        </w:r>
        <w:r w:rsidR="00BD2BCC">
          <w:rPr>
            <w:noProof/>
            <w:webHidden/>
          </w:rPr>
          <w:fldChar w:fldCharType="begin"/>
        </w:r>
        <w:r w:rsidR="00BD2BCC">
          <w:rPr>
            <w:noProof/>
            <w:webHidden/>
          </w:rPr>
          <w:instrText xml:space="preserve"> PAGEREF _Toc47384527 \h </w:instrText>
        </w:r>
        <w:r w:rsidR="00BD2BCC">
          <w:rPr>
            <w:noProof/>
            <w:webHidden/>
          </w:rPr>
        </w:r>
        <w:r w:rsidR="00BD2BCC">
          <w:rPr>
            <w:noProof/>
            <w:webHidden/>
          </w:rPr>
          <w:fldChar w:fldCharType="separate"/>
        </w:r>
        <w:r w:rsidR="00BD2BCC">
          <w:rPr>
            <w:noProof/>
            <w:webHidden/>
          </w:rPr>
          <w:t>260</w:t>
        </w:r>
        <w:r w:rsidR="00BD2BCC">
          <w:rPr>
            <w:noProof/>
            <w:webHidden/>
          </w:rPr>
          <w:fldChar w:fldCharType="end"/>
        </w:r>
      </w:hyperlink>
    </w:p>
    <w:p w14:paraId="5953C926" w14:textId="1BAAD1A9"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8" w:history="1">
        <w:r w:rsidR="00BD2BCC" w:rsidRPr="00E3182A">
          <w:rPr>
            <w:rStyle w:val="Hyperlink"/>
            <w:b/>
            <w:noProof/>
          </w:rPr>
          <w:t>Figura 76.</w:t>
        </w:r>
        <w:r w:rsidR="00BD2BCC" w:rsidRPr="00E3182A">
          <w:rPr>
            <w:rStyle w:val="Hyperlink"/>
            <w:noProof/>
          </w:rPr>
          <w:t xml:space="preserve"> Competência C08 e seus movimentos no contexto da PoC</w:t>
        </w:r>
        <w:r w:rsidR="00BD2BCC">
          <w:rPr>
            <w:noProof/>
            <w:webHidden/>
          </w:rPr>
          <w:tab/>
        </w:r>
        <w:r w:rsidR="00BD2BCC">
          <w:rPr>
            <w:noProof/>
            <w:webHidden/>
          </w:rPr>
          <w:fldChar w:fldCharType="begin"/>
        </w:r>
        <w:r w:rsidR="00BD2BCC">
          <w:rPr>
            <w:noProof/>
            <w:webHidden/>
          </w:rPr>
          <w:instrText xml:space="preserve"> PAGEREF _Toc47384528 \h </w:instrText>
        </w:r>
        <w:r w:rsidR="00BD2BCC">
          <w:rPr>
            <w:noProof/>
            <w:webHidden/>
          </w:rPr>
        </w:r>
        <w:r w:rsidR="00BD2BCC">
          <w:rPr>
            <w:noProof/>
            <w:webHidden/>
          </w:rPr>
          <w:fldChar w:fldCharType="separate"/>
        </w:r>
        <w:r w:rsidR="00BD2BCC">
          <w:rPr>
            <w:noProof/>
            <w:webHidden/>
          </w:rPr>
          <w:t>262</w:t>
        </w:r>
        <w:r w:rsidR="00BD2BCC">
          <w:rPr>
            <w:noProof/>
            <w:webHidden/>
          </w:rPr>
          <w:fldChar w:fldCharType="end"/>
        </w:r>
      </w:hyperlink>
    </w:p>
    <w:p w14:paraId="7E58AE16" w14:textId="28BDFAC4"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9" w:history="1">
        <w:r w:rsidR="00BD2BCC" w:rsidRPr="00E3182A">
          <w:rPr>
            <w:rStyle w:val="Hyperlink"/>
            <w:b/>
            <w:noProof/>
          </w:rPr>
          <w:t>Figura 77.</w:t>
        </w:r>
        <w:r w:rsidR="00BD2BCC" w:rsidRPr="00E3182A">
          <w:rPr>
            <w:rStyle w:val="Hyperlink"/>
            <w:noProof/>
          </w:rPr>
          <w:t xml:space="preserve"> Competência C09 – Documentação</w:t>
        </w:r>
        <w:r w:rsidR="00BD2BCC">
          <w:rPr>
            <w:noProof/>
            <w:webHidden/>
          </w:rPr>
          <w:tab/>
        </w:r>
        <w:r w:rsidR="00BD2BCC">
          <w:rPr>
            <w:noProof/>
            <w:webHidden/>
          </w:rPr>
          <w:fldChar w:fldCharType="begin"/>
        </w:r>
        <w:r w:rsidR="00BD2BCC">
          <w:rPr>
            <w:noProof/>
            <w:webHidden/>
          </w:rPr>
          <w:instrText xml:space="preserve"> PAGEREF _Toc47384529 \h </w:instrText>
        </w:r>
        <w:r w:rsidR="00BD2BCC">
          <w:rPr>
            <w:noProof/>
            <w:webHidden/>
          </w:rPr>
        </w:r>
        <w:r w:rsidR="00BD2BCC">
          <w:rPr>
            <w:noProof/>
            <w:webHidden/>
          </w:rPr>
          <w:fldChar w:fldCharType="separate"/>
        </w:r>
        <w:r w:rsidR="00BD2BCC">
          <w:rPr>
            <w:noProof/>
            <w:webHidden/>
          </w:rPr>
          <w:t>262</w:t>
        </w:r>
        <w:r w:rsidR="00BD2BCC">
          <w:rPr>
            <w:noProof/>
            <w:webHidden/>
          </w:rPr>
          <w:fldChar w:fldCharType="end"/>
        </w:r>
      </w:hyperlink>
    </w:p>
    <w:p w14:paraId="2B1B88CA" w14:textId="0624ADC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0" w:history="1">
        <w:r w:rsidR="00BD2BCC" w:rsidRPr="00E3182A">
          <w:rPr>
            <w:rStyle w:val="Hyperlink"/>
            <w:b/>
            <w:noProof/>
          </w:rPr>
          <w:t>Figura 78.</w:t>
        </w:r>
        <w:r w:rsidR="00BD2BCC" w:rsidRPr="00E3182A">
          <w:rPr>
            <w:rStyle w:val="Hyperlink"/>
            <w:noProof/>
          </w:rPr>
          <w:t xml:space="preserve"> Competência C09 – Exemplos de documentação</w:t>
        </w:r>
        <w:r w:rsidR="00BD2BCC">
          <w:rPr>
            <w:noProof/>
            <w:webHidden/>
          </w:rPr>
          <w:tab/>
        </w:r>
        <w:r w:rsidR="00BD2BCC">
          <w:rPr>
            <w:noProof/>
            <w:webHidden/>
          </w:rPr>
          <w:fldChar w:fldCharType="begin"/>
        </w:r>
        <w:r w:rsidR="00BD2BCC">
          <w:rPr>
            <w:noProof/>
            <w:webHidden/>
          </w:rPr>
          <w:instrText xml:space="preserve"> PAGEREF _Toc47384530 \h </w:instrText>
        </w:r>
        <w:r w:rsidR="00BD2BCC">
          <w:rPr>
            <w:noProof/>
            <w:webHidden/>
          </w:rPr>
        </w:r>
        <w:r w:rsidR="00BD2BCC">
          <w:rPr>
            <w:noProof/>
            <w:webHidden/>
          </w:rPr>
          <w:fldChar w:fldCharType="separate"/>
        </w:r>
        <w:r w:rsidR="00BD2BCC">
          <w:rPr>
            <w:noProof/>
            <w:webHidden/>
          </w:rPr>
          <w:t>265</w:t>
        </w:r>
        <w:r w:rsidR="00BD2BCC">
          <w:rPr>
            <w:noProof/>
            <w:webHidden/>
          </w:rPr>
          <w:fldChar w:fldCharType="end"/>
        </w:r>
      </w:hyperlink>
    </w:p>
    <w:p w14:paraId="5A5B7E87" w14:textId="4FF6D7CB"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1" w:history="1">
        <w:r w:rsidR="00BD2BCC" w:rsidRPr="00E3182A">
          <w:rPr>
            <w:rStyle w:val="Hyperlink"/>
            <w:b/>
            <w:noProof/>
          </w:rPr>
          <w:t>Figura 79.</w:t>
        </w:r>
        <w:r w:rsidR="00BD2BCC" w:rsidRPr="00E3182A">
          <w:rPr>
            <w:rStyle w:val="Hyperlink"/>
            <w:noProof/>
          </w:rPr>
          <w:t xml:space="preserve"> Um exemplo de um gráfico de desempenho</w:t>
        </w:r>
        <w:r w:rsidR="00BD2BCC">
          <w:rPr>
            <w:noProof/>
            <w:webHidden/>
          </w:rPr>
          <w:tab/>
        </w:r>
        <w:r w:rsidR="00BD2BCC">
          <w:rPr>
            <w:noProof/>
            <w:webHidden/>
          </w:rPr>
          <w:fldChar w:fldCharType="begin"/>
        </w:r>
        <w:r w:rsidR="00BD2BCC">
          <w:rPr>
            <w:noProof/>
            <w:webHidden/>
          </w:rPr>
          <w:instrText xml:space="preserve"> PAGEREF _Toc47384531 \h </w:instrText>
        </w:r>
        <w:r w:rsidR="00BD2BCC">
          <w:rPr>
            <w:noProof/>
            <w:webHidden/>
          </w:rPr>
        </w:r>
        <w:r w:rsidR="00BD2BCC">
          <w:rPr>
            <w:noProof/>
            <w:webHidden/>
          </w:rPr>
          <w:fldChar w:fldCharType="separate"/>
        </w:r>
        <w:r w:rsidR="00BD2BCC">
          <w:rPr>
            <w:noProof/>
            <w:webHidden/>
          </w:rPr>
          <w:t>266</w:t>
        </w:r>
        <w:r w:rsidR="00BD2BCC">
          <w:rPr>
            <w:noProof/>
            <w:webHidden/>
          </w:rPr>
          <w:fldChar w:fldCharType="end"/>
        </w:r>
      </w:hyperlink>
    </w:p>
    <w:p w14:paraId="0311F662" w14:textId="6488C8F2"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2" w:history="1">
        <w:r w:rsidR="00BD2BCC" w:rsidRPr="00E3182A">
          <w:rPr>
            <w:rStyle w:val="Hyperlink"/>
            <w:b/>
            <w:noProof/>
          </w:rPr>
          <w:t>Figura 80.</w:t>
        </w:r>
        <w:r w:rsidR="00BD2BCC" w:rsidRPr="00E3182A">
          <w:rPr>
            <w:rStyle w:val="Hyperlink"/>
            <w:noProof/>
          </w:rPr>
          <w:t xml:space="preserve"> Competência C09 e seus movimentos no contexto da PoC</w:t>
        </w:r>
        <w:r w:rsidR="00BD2BCC">
          <w:rPr>
            <w:noProof/>
            <w:webHidden/>
          </w:rPr>
          <w:tab/>
        </w:r>
        <w:r w:rsidR="00BD2BCC">
          <w:rPr>
            <w:noProof/>
            <w:webHidden/>
          </w:rPr>
          <w:fldChar w:fldCharType="begin"/>
        </w:r>
        <w:r w:rsidR="00BD2BCC">
          <w:rPr>
            <w:noProof/>
            <w:webHidden/>
          </w:rPr>
          <w:instrText xml:space="preserve"> PAGEREF _Toc47384532 \h </w:instrText>
        </w:r>
        <w:r w:rsidR="00BD2BCC">
          <w:rPr>
            <w:noProof/>
            <w:webHidden/>
          </w:rPr>
        </w:r>
        <w:r w:rsidR="00BD2BCC">
          <w:rPr>
            <w:noProof/>
            <w:webHidden/>
          </w:rPr>
          <w:fldChar w:fldCharType="separate"/>
        </w:r>
        <w:r w:rsidR="00BD2BCC">
          <w:rPr>
            <w:noProof/>
            <w:webHidden/>
          </w:rPr>
          <w:t>268</w:t>
        </w:r>
        <w:r w:rsidR="00BD2BCC">
          <w:rPr>
            <w:noProof/>
            <w:webHidden/>
          </w:rPr>
          <w:fldChar w:fldCharType="end"/>
        </w:r>
      </w:hyperlink>
    </w:p>
    <w:p w14:paraId="6325D24F" w14:textId="30CCD39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3" w:history="1">
        <w:r w:rsidR="00BD2BCC" w:rsidRPr="00E3182A">
          <w:rPr>
            <w:rStyle w:val="Hyperlink"/>
            <w:b/>
            <w:noProof/>
          </w:rPr>
          <w:t>Figura 81.</w:t>
        </w:r>
        <w:r w:rsidR="00BD2BCC" w:rsidRPr="00E3182A">
          <w:rPr>
            <w:rStyle w:val="Hyperlink"/>
            <w:noProof/>
          </w:rPr>
          <w:t xml:space="preserve"> Competência C10 – Um exemplo da execução da PoC</w:t>
        </w:r>
        <w:r w:rsidR="00BD2BCC">
          <w:rPr>
            <w:noProof/>
            <w:webHidden/>
          </w:rPr>
          <w:tab/>
        </w:r>
        <w:r w:rsidR="00BD2BCC">
          <w:rPr>
            <w:noProof/>
            <w:webHidden/>
          </w:rPr>
          <w:fldChar w:fldCharType="begin"/>
        </w:r>
        <w:r w:rsidR="00BD2BCC">
          <w:rPr>
            <w:noProof/>
            <w:webHidden/>
          </w:rPr>
          <w:instrText xml:space="preserve"> PAGEREF _Toc47384533 \h </w:instrText>
        </w:r>
        <w:r w:rsidR="00BD2BCC">
          <w:rPr>
            <w:noProof/>
            <w:webHidden/>
          </w:rPr>
        </w:r>
        <w:r w:rsidR="00BD2BCC">
          <w:rPr>
            <w:noProof/>
            <w:webHidden/>
          </w:rPr>
          <w:fldChar w:fldCharType="separate"/>
        </w:r>
        <w:r w:rsidR="00BD2BCC">
          <w:rPr>
            <w:noProof/>
            <w:webHidden/>
          </w:rPr>
          <w:t>269</w:t>
        </w:r>
        <w:r w:rsidR="00BD2BCC">
          <w:rPr>
            <w:noProof/>
            <w:webHidden/>
          </w:rPr>
          <w:fldChar w:fldCharType="end"/>
        </w:r>
      </w:hyperlink>
    </w:p>
    <w:p w14:paraId="3D021032" w14:textId="546A1C9A"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4" w:history="1">
        <w:r w:rsidR="00BD2BCC" w:rsidRPr="00E3182A">
          <w:rPr>
            <w:rStyle w:val="Hyperlink"/>
            <w:b/>
            <w:noProof/>
          </w:rPr>
          <w:t>Figura 82.</w:t>
        </w:r>
        <w:r w:rsidR="00BD2BCC" w:rsidRPr="00E3182A">
          <w:rPr>
            <w:rStyle w:val="Hyperlink"/>
            <w:noProof/>
          </w:rPr>
          <w:t xml:space="preserve"> Competência C10 e seus movimentos no contexto da PoC</w:t>
        </w:r>
        <w:r w:rsidR="00BD2BCC">
          <w:rPr>
            <w:noProof/>
            <w:webHidden/>
          </w:rPr>
          <w:tab/>
        </w:r>
        <w:r w:rsidR="00BD2BCC">
          <w:rPr>
            <w:noProof/>
            <w:webHidden/>
          </w:rPr>
          <w:fldChar w:fldCharType="begin"/>
        </w:r>
        <w:r w:rsidR="00BD2BCC">
          <w:rPr>
            <w:noProof/>
            <w:webHidden/>
          </w:rPr>
          <w:instrText xml:space="preserve"> PAGEREF _Toc47384534 \h </w:instrText>
        </w:r>
        <w:r w:rsidR="00BD2BCC">
          <w:rPr>
            <w:noProof/>
            <w:webHidden/>
          </w:rPr>
        </w:r>
        <w:r w:rsidR="00BD2BCC">
          <w:rPr>
            <w:noProof/>
            <w:webHidden/>
          </w:rPr>
          <w:fldChar w:fldCharType="separate"/>
        </w:r>
        <w:r w:rsidR="00BD2BCC">
          <w:rPr>
            <w:noProof/>
            <w:webHidden/>
          </w:rPr>
          <w:t>270</w:t>
        </w:r>
        <w:r w:rsidR="00BD2BCC">
          <w:rPr>
            <w:noProof/>
            <w:webHidden/>
          </w:rPr>
          <w:fldChar w:fldCharType="end"/>
        </w:r>
      </w:hyperlink>
    </w:p>
    <w:p w14:paraId="1334236F" w14:textId="0B2BFAC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5" w:history="1">
        <w:r w:rsidR="00BD2BCC" w:rsidRPr="00E3182A">
          <w:rPr>
            <w:rStyle w:val="Hyperlink"/>
            <w:b/>
            <w:noProof/>
          </w:rPr>
          <w:t>Figura 83.</w:t>
        </w:r>
        <w:r w:rsidR="00BD2BCC" w:rsidRPr="00E3182A">
          <w:rPr>
            <w:rStyle w:val="Hyperlink"/>
            <w:noProof/>
          </w:rPr>
          <w:t xml:space="preserve"> Competência C11 – Um exemplo</w:t>
        </w:r>
        <w:r w:rsidR="00BD2BCC">
          <w:rPr>
            <w:noProof/>
            <w:webHidden/>
          </w:rPr>
          <w:tab/>
        </w:r>
        <w:r w:rsidR="00BD2BCC">
          <w:rPr>
            <w:noProof/>
            <w:webHidden/>
          </w:rPr>
          <w:fldChar w:fldCharType="begin"/>
        </w:r>
        <w:r w:rsidR="00BD2BCC">
          <w:rPr>
            <w:noProof/>
            <w:webHidden/>
          </w:rPr>
          <w:instrText xml:space="preserve"> PAGEREF _Toc47384535 \h </w:instrText>
        </w:r>
        <w:r w:rsidR="00BD2BCC">
          <w:rPr>
            <w:noProof/>
            <w:webHidden/>
          </w:rPr>
        </w:r>
        <w:r w:rsidR="00BD2BCC">
          <w:rPr>
            <w:noProof/>
            <w:webHidden/>
          </w:rPr>
          <w:fldChar w:fldCharType="separate"/>
        </w:r>
        <w:r w:rsidR="00BD2BCC">
          <w:rPr>
            <w:noProof/>
            <w:webHidden/>
          </w:rPr>
          <w:t>271</w:t>
        </w:r>
        <w:r w:rsidR="00BD2BCC">
          <w:rPr>
            <w:noProof/>
            <w:webHidden/>
          </w:rPr>
          <w:fldChar w:fldCharType="end"/>
        </w:r>
      </w:hyperlink>
    </w:p>
    <w:p w14:paraId="524027EC" w14:textId="15A7054E"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6" w:history="1">
        <w:r w:rsidR="00BD2BCC" w:rsidRPr="00E3182A">
          <w:rPr>
            <w:rStyle w:val="Hyperlink"/>
            <w:b/>
            <w:noProof/>
          </w:rPr>
          <w:t>Figura 84.</w:t>
        </w:r>
        <w:r w:rsidR="00BD2BCC" w:rsidRPr="00E3182A">
          <w:rPr>
            <w:rStyle w:val="Hyperlink"/>
            <w:noProof/>
          </w:rPr>
          <w:t xml:space="preserve"> Competência C11 e seus movimentos no contexto da PoC</w:t>
        </w:r>
        <w:r w:rsidR="00BD2BCC">
          <w:rPr>
            <w:noProof/>
            <w:webHidden/>
          </w:rPr>
          <w:tab/>
        </w:r>
        <w:r w:rsidR="00BD2BCC">
          <w:rPr>
            <w:noProof/>
            <w:webHidden/>
          </w:rPr>
          <w:fldChar w:fldCharType="begin"/>
        </w:r>
        <w:r w:rsidR="00BD2BCC">
          <w:rPr>
            <w:noProof/>
            <w:webHidden/>
          </w:rPr>
          <w:instrText xml:space="preserve"> PAGEREF _Toc47384536 \h </w:instrText>
        </w:r>
        <w:r w:rsidR="00BD2BCC">
          <w:rPr>
            <w:noProof/>
            <w:webHidden/>
          </w:rPr>
        </w:r>
        <w:r w:rsidR="00BD2BCC">
          <w:rPr>
            <w:noProof/>
            <w:webHidden/>
          </w:rPr>
          <w:fldChar w:fldCharType="separate"/>
        </w:r>
        <w:r w:rsidR="00BD2BCC">
          <w:rPr>
            <w:noProof/>
            <w:webHidden/>
          </w:rPr>
          <w:t>272</w:t>
        </w:r>
        <w:r w:rsidR="00BD2BCC">
          <w:rPr>
            <w:noProof/>
            <w:webHidden/>
          </w:rPr>
          <w:fldChar w:fldCharType="end"/>
        </w:r>
      </w:hyperlink>
    </w:p>
    <w:p w14:paraId="02487755" w14:textId="3B280416"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7" w:history="1">
        <w:r w:rsidR="00BD2BCC" w:rsidRPr="00E3182A">
          <w:rPr>
            <w:rStyle w:val="Hyperlink"/>
            <w:b/>
            <w:noProof/>
          </w:rPr>
          <w:t>Figura 85.</w:t>
        </w:r>
        <w:r w:rsidR="00BD2BCC" w:rsidRPr="00E3182A">
          <w:rPr>
            <w:rStyle w:val="Hyperlink"/>
            <w:noProof/>
          </w:rPr>
          <w:t xml:space="preserve"> Competência C12 – Improvisando na PoC</w:t>
        </w:r>
        <w:r w:rsidR="00BD2BCC">
          <w:rPr>
            <w:noProof/>
            <w:webHidden/>
          </w:rPr>
          <w:tab/>
        </w:r>
        <w:r w:rsidR="00BD2BCC">
          <w:rPr>
            <w:noProof/>
            <w:webHidden/>
          </w:rPr>
          <w:fldChar w:fldCharType="begin"/>
        </w:r>
        <w:r w:rsidR="00BD2BCC">
          <w:rPr>
            <w:noProof/>
            <w:webHidden/>
          </w:rPr>
          <w:instrText xml:space="preserve"> PAGEREF _Toc47384537 \h </w:instrText>
        </w:r>
        <w:r w:rsidR="00BD2BCC">
          <w:rPr>
            <w:noProof/>
            <w:webHidden/>
          </w:rPr>
        </w:r>
        <w:r w:rsidR="00BD2BCC">
          <w:rPr>
            <w:noProof/>
            <w:webHidden/>
          </w:rPr>
          <w:fldChar w:fldCharType="separate"/>
        </w:r>
        <w:r w:rsidR="00BD2BCC">
          <w:rPr>
            <w:noProof/>
            <w:webHidden/>
          </w:rPr>
          <w:t>273</w:t>
        </w:r>
        <w:r w:rsidR="00BD2BCC">
          <w:rPr>
            <w:noProof/>
            <w:webHidden/>
          </w:rPr>
          <w:fldChar w:fldCharType="end"/>
        </w:r>
      </w:hyperlink>
    </w:p>
    <w:p w14:paraId="3116AF41" w14:textId="020F4ED2"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8" w:history="1">
        <w:r w:rsidR="00BD2BCC" w:rsidRPr="00E3182A">
          <w:rPr>
            <w:rStyle w:val="Hyperlink"/>
            <w:b/>
            <w:noProof/>
          </w:rPr>
          <w:t>Figura 86.</w:t>
        </w:r>
        <w:r w:rsidR="00BD2BCC" w:rsidRPr="00E3182A">
          <w:rPr>
            <w:rStyle w:val="Hyperlink"/>
            <w:noProof/>
          </w:rPr>
          <w:t xml:space="preserve"> Competência C12 e seus movimentos no contexto da PoC</w:t>
        </w:r>
        <w:r w:rsidR="00BD2BCC">
          <w:rPr>
            <w:noProof/>
            <w:webHidden/>
          </w:rPr>
          <w:tab/>
        </w:r>
        <w:r w:rsidR="00BD2BCC">
          <w:rPr>
            <w:noProof/>
            <w:webHidden/>
          </w:rPr>
          <w:fldChar w:fldCharType="begin"/>
        </w:r>
        <w:r w:rsidR="00BD2BCC">
          <w:rPr>
            <w:noProof/>
            <w:webHidden/>
          </w:rPr>
          <w:instrText xml:space="preserve"> PAGEREF _Toc47384538 \h </w:instrText>
        </w:r>
        <w:r w:rsidR="00BD2BCC">
          <w:rPr>
            <w:noProof/>
            <w:webHidden/>
          </w:rPr>
        </w:r>
        <w:r w:rsidR="00BD2BCC">
          <w:rPr>
            <w:noProof/>
            <w:webHidden/>
          </w:rPr>
          <w:fldChar w:fldCharType="separate"/>
        </w:r>
        <w:r w:rsidR="00BD2BCC">
          <w:rPr>
            <w:noProof/>
            <w:webHidden/>
          </w:rPr>
          <w:t>274</w:t>
        </w:r>
        <w:r w:rsidR="00BD2BCC">
          <w:rPr>
            <w:noProof/>
            <w:webHidden/>
          </w:rPr>
          <w:fldChar w:fldCharType="end"/>
        </w:r>
      </w:hyperlink>
    </w:p>
    <w:p w14:paraId="4E4E0D02" w14:textId="1B8E5878"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9" w:history="1">
        <w:r w:rsidR="00BD2BCC" w:rsidRPr="00E3182A">
          <w:rPr>
            <w:rStyle w:val="Hyperlink"/>
            <w:b/>
            <w:noProof/>
          </w:rPr>
          <w:t>Figura 87.</w:t>
        </w:r>
        <w:r w:rsidR="00BD2BCC" w:rsidRPr="00E3182A">
          <w:rPr>
            <w:rStyle w:val="Hyperlink"/>
            <w:noProof/>
          </w:rPr>
          <w:t xml:space="preserve"> Competência C13 – Diferentes visões dos praticantes</w:t>
        </w:r>
        <w:r w:rsidR="00BD2BCC">
          <w:rPr>
            <w:noProof/>
            <w:webHidden/>
          </w:rPr>
          <w:tab/>
        </w:r>
        <w:r w:rsidR="00BD2BCC">
          <w:rPr>
            <w:noProof/>
            <w:webHidden/>
          </w:rPr>
          <w:fldChar w:fldCharType="begin"/>
        </w:r>
        <w:r w:rsidR="00BD2BCC">
          <w:rPr>
            <w:noProof/>
            <w:webHidden/>
          </w:rPr>
          <w:instrText xml:space="preserve"> PAGEREF _Toc47384539 \h </w:instrText>
        </w:r>
        <w:r w:rsidR="00BD2BCC">
          <w:rPr>
            <w:noProof/>
            <w:webHidden/>
          </w:rPr>
        </w:r>
        <w:r w:rsidR="00BD2BCC">
          <w:rPr>
            <w:noProof/>
            <w:webHidden/>
          </w:rPr>
          <w:fldChar w:fldCharType="separate"/>
        </w:r>
        <w:r w:rsidR="00BD2BCC">
          <w:rPr>
            <w:noProof/>
            <w:webHidden/>
          </w:rPr>
          <w:t>275</w:t>
        </w:r>
        <w:r w:rsidR="00BD2BCC">
          <w:rPr>
            <w:noProof/>
            <w:webHidden/>
          </w:rPr>
          <w:fldChar w:fldCharType="end"/>
        </w:r>
      </w:hyperlink>
    </w:p>
    <w:p w14:paraId="2355DFA5" w14:textId="49614426"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0" w:history="1">
        <w:r w:rsidR="00BD2BCC" w:rsidRPr="00E3182A">
          <w:rPr>
            <w:rStyle w:val="Hyperlink"/>
            <w:b/>
            <w:noProof/>
          </w:rPr>
          <w:t>Figura 88.</w:t>
        </w:r>
        <w:r w:rsidR="00BD2BCC" w:rsidRPr="00E3182A">
          <w:rPr>
            <w:rStyle w:val="Hyperlink"/>
            <w:noProof/>
          </w:rPr>
          <w:t xml:space="preserve"> Competência C13 e seus movimentos no contexto da PoC</w:t>
        </w:r>
        <w:r w:rsidR="00BD2BCC">
          <w:rPr>
            <w:noProof/>
            <w:webHidden/>
          </w:rPr>
          <w:tab/>
        </w:r>
        <w:r w:rsidR="00BD2BCC">
          <w:rPr>
            <w:noProof/>
            <w:webHidden/>
          </w:rPr>
          <w:fldChar w:fldCharType="begin"/>
        </w:r>
        <w:r w:rsidR="00BD2BCC">
          <w:rPr>
            <w:noProof/>
            <w:webHidden/>
          </w:rPr>
          <w:instrText xml:space="preserve"> PAGEREF _Toc47384540 \h </w:instrText>
        </w:r>
        <w:r w:rsidR="00BD2BCC">
          <w:rPr>
            <w:noProof/>
            <w:webHidden/>
          </w:rPr>
        </w:r>
        <w:r w:rsidR="00BD2BCC">
          <w:rPr>
            <w:noProof/>
            <w:webHidden/>
          </w:rPr>
          <w:fldChar w:fldCharType="separate"/>
        </w:r>
        <w:r w:rsidR="00BD2BCC">
          <w:rPr>
            <w:noProof/>
            <w:webHidden/>
          </w:rPr>
          <w:t>277</w:t>
        </w:r>
        <w:r w:rsidR="00BD2BCC">
          <w:rPr>
            <w:noProof/>
            <w:webHidden/>
          </w:rPr>
          <w:fldChar w:fldCharType="end"/>
        </w:r>
      </w:hyperlink>
    </w:p>
    <w:p w14:paraId="30716F38" w14:textId="02B3A36B"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1" w:history="1">
        <w:r w:rsidR="00BD2BCC" w:rsidRPr="00E3182A">
          <w:rPr>
            <w:rStyle w:val="Hyperlink"/>
            <w:b/>
            <w:noProof/>
          </w:rPr>
          <w:t>Figura 89.</w:t>
        </w:r>
        <w:r w:rsidR="00BD2BCC" w:rsidRPr="00E3182A">
          <w:rPr>
            <w:rStyle w:val="Hyperlink"/>
            <w:noProof/>
          </w:rPr>
          <w:t xml:space="preserve"> Competência C14 – Adaptando na PoC</w:t>
        </w:r>
        <w:r w:rsidR="00BD2BCC">
          <w:rPr>
            <w:noProof/>
            <w:webHidden/>
          </w:rPr>
          <w:tab/>
        </w:r>
        <w:r w:rsidR="00BD2BCC">
          <w:rPr>
            <w:noProof/>
            <w:webHidden/>
          </w:rPr>
          <w:fldChar w:fldCharType="begin"/>
        </w:r>
        <w:r w:rsidR="00BD2BCC">
          <w:rPr>
            <w:noProof/>
            <w:webHidden/>
          </w:rPr>
          <w:instrText xml:space="preserve"> PAGEREF _Toc47384541 \h </w:instrText>
        </w:r>
        <w:r w:rsidR="00BD2BCC">
          <w:rPr>
            <w:noProof/>
            <w:webHidden/>
          </w:rPr>
        </w:r>
        <w:r w:rsidR="00BD2BCC">
          <w:rPr>
            <w:noProof/>
            <w:webHidden/>
          </w:rPr>
          <w:fldChar w:fldCharType="separate"/>
        </w:r>
        <w:r w:rsidR="00BD2BCC">
          <w:rPr>
            <w:noProof/>
            <w:webHidden/>
          </w:rPr>
          <w:t>277</w:t>
        </w:r>
        <w:r w:rsidR="00BD2BCC">
          <w:rPr>
            <w:noProof/>
            <w:webHidden/>
          </w:rPr>
          <w:fldChar w:fldCharType="end"/>
        </w:r>
      </w:hyperlink>
    </w:p>
    <w:p w14:paraId="0AC48C9E" w14:textId="23613873"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2" w:history="1">
        <w:r w:rsidR="00BD2BCC" w:rsidRPr="00E3182A">
          <w:rPr>
            <w:rStyle w:val="Hyperlink"/>
            <w:b/>
            <w:noProof/>
          </w:rPr>
          <w:t>Figura 90.</w:t>
        </w:r>
        <w:r w:rsidR="00BD2BCC" w:rsidRPr="00E3182A">
          <w:rPr>
            <w:rStyle w:val="Hyperlink"/>
            <w:noProof/>
          </w:rPr>
          <w:t xml:space="preserve"> Competência C14 – Exemplos</w:t>
        </w:r>
        <w:r w:rsidR="00BD2BCC">
          <w:rPr>
            <w:noProof/>
            <w:webHidden/>
          </w:rPr>
          <w:tab/>
        </w:r>
        <w:r w:rsidR="00BD2BCC">
          <w:rPr>
            <w:noProof/>
            <w:webHidden/>
          </w:rPr>
          <w:fldChar w:fldCharType="begin"/>
        </w:r>
        <w:r w:rsidR="00BD2BCC">
          <w:rPr>
            <w:noProof/>
            <w:webHidden/>
          </w:rPr>
          <w:instrText xml:space="preserve"> PAGEREF _Toc47384542 \h </w:instrText>
        </w:r>
        <w:r w:rsidR="00BD2BCC">
          <w:rPr>
            <w:noProof/>
            <w:webHidden/>
          </w:rPr>
        </w:r>
        <w:r w:rsidR="00BD2BCC">
          <w:rPr>
            <w:noProof/>
            <w:webHidden/>
          </w:rPr>
          <w:fldChar w:fldCharType="separate"/>
        </w:r>
        <w:r w:rsidR="00BD2BCC">
          <w:rPr>
            <w:noProof/>
            <w:webHidden/>
          </w:rPr>
          <w:t>279</w:t>
        </w:r>
        <w:r w:rsidR="00BD2BCC">
          <w:rPr>
            <w:noProof/>
            <w:webHidden/>
          </w:rPr>
          <w:fldChar w:fldCharType="end"/>
        </w:r>
      </w:hyperlink>
    </w:p>
    <w:p w14:paraId="315331A3" w14:textId="7F55F7C1"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3" w:history="1">
        <w:r w:rsidR="00BD2BCC" w:rsidRPr="00E3182A">
          <w:rPr>
            <w:rStyle w:val="Hyperlink"/>
            <w:b/>
            <w:noProof/>
          </w:rPr>
          <w:t>Figura 91.</w:t>
        </w:r>
        <w:r w:rsidR="00BD2BCC" w:rsidRPr="00E3182A">
          <w:rPr>
            <w:rStyle w:val="Hyperlink"/>
            <w:noProof/>
          </w:rPr>
          <w:t xml:space="preserve"> Competência C14 e seus movimentos no contexto da PoC</w:t>
        </w:r>
        <w:r w:rsidR="00BD2BCC">
          <w:rPr>
            <w:noProof/>
            <w:webHidden/>
          </w:rPr>
          <w:tab/>
        </w:r>
        <w:r w:rsidR="00BD2BCC">
          <w:rPr>
            <w:noProof/>
            <w:webHidden/>
          </w:rPr>
          <w:fldChar w:fldCharType="begin"/>
        </w:r>
        <w:r w:rsidR="00BD2BCC">
          <w:rPr>
            <w:noProof/>
            <w:webHidden/>
          </w:rPr>
          <w:instrText xml:space="preserve"> PAGEREF _Toc47384543 \h </w:instrText>
        </w:r>
        <w:r w:rsidR="00BD2BCC">
          <w:rPr>
            <w:noProof/>
            <w:webHidden/>
          </w:rPr>
        </w:r>
        <w:r w:rsidR="00BD2BCC">
          <w:rPr>
            <w:noProof/>
            <w:webHidden/>
          </w:rPr>
          <w:fldChar w:fldCharType="separate"/>
        </w:r>
        <w:r w:rsidR="00BD2BCC">
          <w:rPr>
            <w:noProof/>
            <w:webHidden/>
          </w:rPr>
          <w:t>282</w:t>
        </w:r>
        <w:r w:rsidR="00BD2BCC">
          <w:rPr>
            <w:noProof/>
            <w:webHidden/>
          </w:rPr>
          <w:fldChar w:fldCharType="end"/>
        </w:r>
      </w:hyperlink>
    </w:p>
    <w:p w14:paraId="5FA40272" w14:textId="7D3487A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4" w:history="1">
        <w:r w:rsidR="00BD2BCC" w:rsidRPr="00E3182A">
          <w:rPr>
            <w:rStyle w:val="Hyperlink"/>
            <w:b/>
            <w:noProof/>
          </w:rPr>
          <w:t>Figura 92.</w:t>
        </w:r>
        <w:r w:rsidR="00BD2BCC" w:rsidRPr="00E3182A">
          <w:rPr>
            <w:rStyle w:val="Hyperlink"/>
            <w:noProof/>
          </w:rPr>
          <w:t xml:space="preserve"> Competência C15 – O mundo original e o mundo da PoC</w:t>
        </w:r>
        <w:r w:rsidR="00BD2BCC">
          <w:rPr>
            <w:noProof/>
            <w:webHidden/>
          </w:rPr>
          <w:tab/>
        </w:r>
        <w:r w:rsidR="00BD2BCC">
          <w:rPr>
            <w:noProof/>
            <w:webHidden/>
          </w:rPr>
          <w:fldChar w:fldCharType="begin"/>
        </w:r>
        <w:r w:rsidR="00BD2BCC">
          <w:rPr>
            <w:noProof/>
            <w:webHidden/>
          </w:rPr>
          <w:instrText xml:space="preserve"> PAGEREF _Toc47384544 \h </w:instrText>
        </w:r>
        <w:r w:rsidR="00BD2BCC">
          <w:rPr>
            <w:noProof/>
            <w:webHidden/>
          </w:rPr>
        </w:r>
        <w:r w:rsidR="00BD2BCC">
          <w:rPr>
            <w:noProof/>
            <w:webHidden/>
          </w:rPr>
          <w:fldChar w:fldCharType="separate"/>
        </w:r>
        <w:r w:rsidR="00BD2BCC">
          <w:rPr>
            <w:noProof/>
            <w:webHidden/>
          </w:rPr>
          <w:t>282</w:t>
        </w:r>
        <w:r w:rsidR="00BD2BCC">
          <w:rPr>
            <w:noProof/>
            <w:webHidden/>
          </w:rPr>
          <w:fldChar w:fldCharType="end"/>
        </w:r>
      </w:hyperlink>
    </w:p>
    <w:p w14:paraId="31FEAD27" w14:textId="3A009E07"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5" w:history="1">
        <w:r w:rsidR="00BD2BCC" w:rsidRPr="00E3182A">
          <w:rPr>
            <w:rStyle w:val="Hyperlink"/>
            <w:b/>
            <w:noProof/>
          </w:rPr>
          <w:t>Figura 93.</w:t>
        </w:r>
        <w:r w:rsidR="00BD2BCC" w:rsidRPr="00E3182A">
          <w:rPr>
            <w:rStyle w:val="Hyperlink"/>
            <w:noProof/>
          </w:rPr>
          <w:t xml:space="preserve"> Competência C15 e seus movimentos no contexto da PoC</w:t>
        </w:r>
        <w:r w:rsidR="00BD2BCC">
          <w:rPr>
            <w:noProof/>
            <w:webHidden/>
          </w:rPr>
          <w:tab/>
        </w:r>
        <w:r w:rsidR="00BD2BCC">
          <w:rPr>
            <w:noProof/>
            <w:webHidden/>
          </w:rPr>
          <w:fldChar w:fldCharType="begin"/>
        </w:r>
        <w:r w:rsidR="00BD2BCC">
          <w:rPr>
            <w:noProof/>
            <w:webHidden/>
          </w:rPr>
          <w:instrText xml:space="preserve"> PAGEREF _Toc47384545 \h </w:instrText>
        </w:r>
        <w:r w:rsidR="00BD2BCC">
          <w:rPr>
            <w:noProof/>
            <w:webHidden/>
          </w:rPr>
        </w:r>
        <w:r w:rsidR="00BD2BCC">
          <w:rPr>
            <w:noProof/>
            <w:webHidden/>
          </w:rPr>
          <w:fldChar w:fldCharType="separate"/>
        </w:r>
        <w:r w:rsidR="00BD2BCC">
          <w:rPr>
            <w:noProof/>
            <w:webHidden/>
          </w:rPr>
          <w:t>284</w:t>
        </w:r>
        <w:r w:rsidR="00BD2BCC">
          <w:rPr>
            <w:noProof/>
            <w:webHidden/>
          </w:rPr>
          <w:fldChar w:fldCharType="end"/>
        </w:r>
      </w:hyperlink>
    </w:p>
    <w:p w14:paraId="12456D90" w14:textId="6DA1CA32"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6" w:history="1">
        <w:r w:rsidR="00BD2BCC" w:rsidRPr="00E3182A">
          <w:rPr>
            <w:rStyle w:val="Hyperlink"/>
            <w:b/>
            <w:noProof/>
          </w:rPr>
          <w:t>Figura 94.</w:t>
        </w:r>
        <w:r w:rsidR="00BD2BCC" w:rsidRPr="00E3182A">
          <w:rPr>
            <w:rStyle w:val="Hyperlink"/>
            <w:noProof/>
          </w:rPr>
          <w:t xml:space="preserve"> Competência C16 – Um exemplo – o desejo de um cliente (PoC)</w:t>
        </w:r>
        <w:r w:rsidR="00BD2BCC">
          <w:rPr>
            <w:noProof/>
            <w:webHidden/>
          </w:rPr>
          <w:tab/>
        </w:r>
        <w:r w:rsidR="00BD2BCC">
          <w:rPr>
            <w:noProof/>
            <w:webHidden/>
          </w:rPr>
          <w:fldChar w:fldCharType="begin"/>
        </w:r>
        <w:r w:rsidR="00BD2BCC">
          <w:rPr>
            <w:noProof/>
            <w:webHidden/>
          </w:rPr>
          <w:instrText xml:space="preserve"> PAGEREF _Toc47384546 \h </w:instrText>
        </w:r>
        <w:r w:rsidR="00BD2BCC">
          <w:rPr>
            <w:noProof/>
            <w:webHidden/>
          </w:rPr>
        </w:r>
        <w:r w:rsidR="00BD2BCC">
          <w:rPr>
            <w:noProof/>
            <w:webHidden/>
          </w:rPr>
          <w:fldChar w:fldCharType="separate"/>
        </w:r>
        <w:r w:rsidR="00BD2BCC">
          <w:rPr>
            <w:noProof/>
            <w:webHidden/>
          </w:rPr>
          <w:t>285</w:t>
        </w:r>
        <w:r w:rsidR="00BD2BCC">
          <w:rPr>
            <w:noProof/>
            <w:webHidden/>
          </w:rPr>
          <w:fldChar w:fldCharType="end"/>
        </w:r>
      </w:hyperlink>
    </w:p>
    <w:p w14:paraId="0C88F03A" w14:textId="4A74ACF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7" w:history="1">
        <w:r w:rsidR="00BD2BCC" w:rsidRPr="00E3182A">
          <w:rPr>
            <w:rStyle w:val="Hyperlink"/>
            <w:b/>
            <w:noProof/>
          </w:rPr>
          <w:t>Figura 95.</w:t>
        </w:r>
        <w:r w:rsidR="00BD2BCC" w:rsidRPr="00E3182A">
          <w:rPr>
            <w:rStyle w:val="Hyperlink"/>
            <w:noProof/>
          </w:rPr>
          <w:t xml:space="preserve"> Competência C16 – Exemplos de negociações na PoC</w:t>
        </w:r>
        <w:r w:rsidR="00BD2BCC">
          <w:rPr>
            <w:noProof/>
            <w:webHidden/>
          </w:rPr>
          <w:tab/>
        </w:r>
        <w:r w:rsidR="00BD2BCC">
          <w:rPr>
            <w:noProof/>
            <w:webHidden/>
          </w:rPr>
          <w:fldChar w:fldCharType="begin"/>
        </w:r>
        <w:r w:rsidR="00BD2BCC">
          <w:rPr>
            <w:noProof/>
            <w:webHidden/>
          </w:rPr>
          <w:instrText xml:space="preserve"> PAGEREF _Toc47384547 \h </w:instrText>
        </w:r>
        <w:r w:rsidR="00BD2BCC">
          <w:rPr>
            <w:noProof/>
            <w:webHidden/>
          </w:rPr>
        </w:r>
        <w:r w:rsidR="00BD2BCC">
          <w:rPr>
            <w:noProof/>
            <w:webHidden/>
          </w:rPr>
          <w:fldChar w:fldCharType="separate"/>
        </w:r>
        <w:r w:rsidR="00BD2BCC">
          <w:rPr>
            <w:noProof/>
            <w:webHidden/>
          </w:rPr>
          <w:t>286</w:t>
        </w:r>
        <w:r w:rsidR="00BD2BCC">
          <w:rPr>
            <w:noProof/>
            <w:webHidden/>
          </w:rPr>
          <w:fldChar w:fldCharType="end"/>
        </w:r>
      </w:hyperlink>
    </w:p>
    <w:p w14:paraId="7C749C69" w14:textId="27D6AED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8" w:history="1">
        <w:r w:rsidR="00BD2BCC" w:rsidRPr="00E3182A">
          <w:rPr>
            <w:rStyle w:val="Hyperlink"/>
            <w:b/>
            <w:noProof/>
          </w:rPr>
          <w:t>Figura 96.</w:t>
        </w:r>
        <w:r w:rsidR="00BD2BCC" w:rsidRPr="00E3182A">
          <w:rPr>
            <w:rStyle w:val="Hyperlink"/>
            <w:noProof/>
          </w:rPr>
          <w:t xml:space="preserve"> Competência C16 e seus movimentos no contexto da PoC</w:t>
        </w:r>
        <w:r w:rsidR="00BD2BCC">
          <w:rPr>
            <w:noProof/>
            <w:webHidden/>
          </w:rPr>
          <w:tab/>
        </w:r>
        <w:r w:rsidR="00BD2BCC">
          <w:rPr>
            <w:noProof/>
            <w:webHidden/>
          </w:rPr>
          <w:fldChar w:fldCharType="begin"/>
        </w:r>
        <w:r w:rsidR="00BD2BCC">
          <w:rPr>
            <w:noProof/>
            <w:webHidden/>
          </w:rPr>
          <w:instrText xml:space="preserve"> PAGEREF _Toc47384548 \h </w:instrText>
        </w:r>
        <w:r w:rsidR="00BD2BCC">
          <w:rPr>
            <w:noProof/>
            <w:webHidden/>
          </w:rPr>
        </w:r>
        <w:r w:rsidR="00BD2BCC">
          <w:rPr>
            <w:noProof/>
            <w:webHidden/>
          </w:rPr>
          <w:fldChar w:fldCharType="separate"/>
        </w:r>
        <w:r w:rsidR="00BD2BCC">
          <w:rPr>
            <w:noProof/>
            <w:webHidden/>
          </w:rPr>
          <w:t>288</w:t>
        </w:r>
        <w:r w:rsidR="00BD2BCC">
          <w:rPr>
            <w:noProof/>
            <w:webHidden/>
          </w:rPr>
          <w:fldChar w:fldCharType="end"/>
        </w:r>
      </w:hyperlink>
    </w:p>
    <w:p w14:paraId="20A162F4" w14:textId="692E2018"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9" w:history="1">
        <w:r w:rsidR="00BD2BCC" w:rsidRPr="00E3182A">
          <w:rPr>
            <w:rStyle w:val="Hyperlink"/>
            <w:b/>
            <w:noProof/>
          </w:rPr>
          <w:t>Figura 97.</w:t>
        </w:r>
        <w:r w:rsidR="00BD2BCC" w:rsidRPr="00E3182A">
          <w:rPr>
            <w:rStyle w:val="Hyperlink"/>
            <w:noProof/>
          </w:rPr>
          <w:t xml:space="preserve"> Competência C17 – Um exemplo</w:t>
        </w:r>
        <w:r w:rsidR="00BD2BCC">
          <w:rPr>
            <w:noProof/>
            <w:webHidden/>
          </w:rPr>
          <w:tab/>
        </w:r>
        <w:r w:rsidR="00BD2BCC">
          <w:rPr>
            <w:noProof/>
            <w:webHidden/>
          </w:rPr>
          <w:fldChar w:fldCharType="begin"/>
        </w:r>
        <w:r w:rsidR="00BD2BCC">
          <w:rPr>
            <w:noProof/>
            <w:webHidden/>
          </w:rPr>
          <w:instrText xml:space="preserve"> PAGEREF _Toc47384549 \h </w:instrText>
        </w:r>
        <w:r w:rsidR="00BD2BCC">
          <w:rPr>
            <w:noProof/>
            <w:webHidden/>
          </w:rPr>
        </w:r>
        <w:r w:rsidR="00BD2BCC">
          <w:rPr>
            <w:noProof/>
            <w:webHidden/>
          </w:rPr>
          <w:fldChar w:fldCharType="separate"/>
        </w:r>
        <w:r w:rsidR="00BD2BCC">
          <w:rPr>
            <w:noProof/>
            <w:webHidden/>
          </w:rPr>
          <w:t>288</w:t>
        </w:r>
        <w:r w:rsidR="00BD2BCC">
          <w:rPr>
            <w:noProof/>
            <w:webHidden/>
          </w:rPr>
          <w:fldChar w:fldCharType="end"/>
        </w:r>
      </w:hyperlink>
    </w:p>
    <w:p w14:paraId="6A5DF963" w14:textId="0515403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0" w:history="1">
        <w:r w:rsidR="00BD2BCC" w:rsidRPr="00E3182A">
          <w:rPr>
            <w:rStyle w:val="Hyperlink"/>
            <w:b/>
            <w:noProof/>
          </w:rPr>
          <w:t>Figura 98.</w:t>
        </w:r>
        <w:r w:rsidR="00BD2BCC" w:rsidRPr="00E3182A">
          <w:rPr>
            <w:rStyle w:val="Hyperlink"/>
            <w:noProof/>
          </w:rPr>
          <w:t xml:space="preserve"> Competência C17 e seus movimentos no contexto da PoC</w:t>
        </w:r>
        <w:r w:rsidR="00BD2BCC">
          <w:rPr>
            <w:noProof/>
            <w:webHidden/>
          </w:rPr>
          <w:tab/>
        </w:r>
        <w:r w:rsidR="00BD2BCC">
          <w:rPr>
            <w:noProof/>
            <w:webHidden/>
          </w:rPr>
          <w:fldChar w:fldCharType="begin"/>
        </w:r>
        <w:r w:rsidR="00BD2BCC">
          <w:rPr>
            <w:noProof/>
            <w:webHidden/>
          </w:rPr>
          <w:instrText xml:space="preserve"> PAGEREF _Toc47384550 \h </w:instrText>
        </w:r>
        <w:r w:rsidR="00BD2BCC">
          <w:rPr>
            <w:noProof/>
            <w:webHidden/>
          </w:rPr>
        </w:r>
        <w:r w:rsidR="00BD2BCC">
          <w:rPr>
            <w:noProof/>
            <w:webHidden/>
          </w:rPr>
          <w:fldChar w:fldCharType="separate"/>
        </w:r>
        <w:r w:rsidR="00BD2BCC">
          <w:rPr>
            <w:noProof/>
            <w:webHidden/>
          </w:rPr>
          <w:t>289</w:t>
        </w:r>
        <w:r w:rsidR="00BD2BCC">
          <w:rPr>
            <w:noProof/>
            <w:webHidden/>
          </w:rPr>
          <w:fldChar w:fldCharType="end"/>
        </w:r>
      </w:hyperlink>
    </w:p>
    <w:p w14:paraId="3235477F" w14:textId="47930B95"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1" w:history="1">
        <w:r w:rsidR="00BD2BCC" w:rsidRPr="00E3182A">
          <w:rPr>
            <w:rStyle w:val="Hyperlink"/>
            <w:b/>
            <w:noProof/>
          </w:rPr>
          <w:t>Figura 99.</w:t>
        </w:r>
        <w:r w:rsidR="00BD2BCC" w:rsidRPr="00E3182A">
          <w:rPr>
            <w:rStyle w:val="Hyperlink"/>
            <w:noProof/>
          </w:rPr>
          <w:t xml:space="preserve"> Competência C18 – Um exemplo</w:t>
        </w:r>
        <w:r w:rsidR="00BD2BCC">
          <w:rPr>
            <w:noProof/>
            <w:webHidden/>
          </w:rPr>
          <w:tab/>
        </w:r>
        <w:r w:rsidR="00BD2BCC">
          <w:rPr>
            <w:noProof/>
            <w:webHidden/>
          </w:rPr>
          <w:fldChar w:fldCharType="begin"/>
        </w:r>
        <w:r w:rsidR="00BD2BCC">
          <w:rPr>
            <w:noProof/>
            <w:webHidden/>
          </w:rPr>
          <w:instrText xml:space="preserve"> PAGEREF _Toc47384551 \h </w:instrText>
        </w:r>
        <w:r w:rsidR="00BD2BCC">
          <w:rPr>
            <w:noProof/>
            <w:webHidden/>
          </w:rPr>
        </w:r>
        <w:r w:rsidR="00BD2BCC">
          <w:rPr>
            <w:noProof/>
            <w:webHidden/>
          </w:rPr>
          <w:fldChar w:fldCharType="separate"/>
        </w:r>
        <w:r w:rsidR="00BD2BCC">
          <w:rPr>
            <w:noProof/>
            <w:webHidden/>
          </w:rPr>
          <w:t>290</w:t>
        </w:r>
        <w:r w:rsidR="00BD2BCC">
          <w:rPr>
            <w:noProof/>
            <w:webHidden/>
          </w:rPr>
          <w:fldChar w:fldCharType="end"/>
        </w:r>
      </w:hyperlink>
    </w:p>
    <w:p w14:paraId="4104A8A1" w14:textId="660936DB"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2" w:history="1">
        <w:r w:rsidR="00BD2BCC" w:rsidRPr="00E3182A">
          <w:rPr>
            <w:rStyle w:val="Hyperlink"/>
            <w:b/>
            <w:noProof/>
          </w:rPr>
          <w:t>Figura 100.</w:t>
        </w:r>
        <w:r w:rsidR="00BD2BCC" w:rsidRPr="00E3182A">
          <w:rPr>
            <w:rStyle w:val="Hyperlink"/>
            <w:noProof/>
          </w:rPr>
          <w:t xml:space="preserve"> Competência C18 e seus movimentos no contexto da PoC</w:t>
        </w:r>
        <w:r w:rsidR="00BD2BCC">
          <w:rPr>
            <w:noProof/>
            <w:webHidden/>
          </w:rPr>
          <w:tab/>
        </w:r>
        <w:r w:rsidR="00BD2BCC">
          <w:rPr>
            <w:noProof/>
            <w:webHidden/>
          </w:rPr>
          <w:fldChar w:fldCharType="begin"/>
        </w:r>
        <w:r w:rsidR="00BD2BCC">
          <w:rPr>
            <w:noProof/>
            <w:webHidden/>
          </w:rPr>
          <w:instrText xml:space="preserve"> PAGEREF _Toc47384552 \h </w:instrText>
        </w:r>
        <w:r w:rsidR="00BD2BCC">
          <w:rPr>
            <w:noProof/>
            <w:webHidden/>
          </w:rPr>
        </w:r>
        <w:r w:rsidR="00BD2BCC">
          <w:rPr>
            <w:noProof/>
            <w:webHidden/>
          </w:rPr>
          <w:fldChar w:fldCharType="separate"/>
        </w:r>
        <w:r w:rsidR="00BD2BCC">
          <w:rPr>
            <w:noProof/>
            <w:webHidden/>
          </w:rPr>
          <w:t>291</w:t>
        </w:r>
        <w:r w:rsidR="00BD2BCC">
          <w:rPr>
            <w:noProof/>
            <w:webHidden/>
          </w:rPr>
          <w:fldChar w:fldCharType="end"/>
        </w:r>
      </w:hyperlink>
    </w:p>
    <w:p w14:paraId="6AC60BFE" w14:textId="61393DC3"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3" w:history="1">
        <w:r w:rsidR="00BD2BCC" w:rsidRPr="00E3182A">
          <w:rPr>
            <w:rStyle w:val="Hyperlink"/>
            <w:b/>
            <w:noProof/>
          </w:rPr>
          <w:t>Figura 101.</w:t>
        </w:r>
        <w:r w:rsidR="00BD2BCC" w:rsidRPr="00E3182A">
          <w:rPr>
            <w:rStyle w:val="Hyperlink"/>
            <w:noProof/>
          </w:rPr>
          <w:t xml:space="preserve"> Competência C19 – Um exemplo</w:t>
        </w:r>
        <w:r w:rsidR="00BD2BCC">
          <w:rPr>
            <w:noProof/>
            <w:webHidden/>
          </w:rPr>
          <w:tab/>
        </w:r>
        <w:r w:rsidR="00BD2BCC">
          <w:rPr>
            <w:noProof/>
            <w:webHidden/>
          </w:rPr>
          <w:fldChar w:fldCharType="begin"/>
        </w:r>
        <w:r w:rsidR="00BD2BCC">
          <w:rPr>
            <w:noProof/>
            <w:webHidden/>
          </w:rPr>
          <w:instrText xml:space="preserve"> PAGEREF _Toc47384553 \h </w:instrText>
        </w:r>
        <w:r w:rsidR="00BD2BCC">
          <w:rPr>
            <w:noProof/>
            <w:webHidden/>
          </w:rPr>
        </w:r>
        <w:r w:rsidR="00BD2BCC">
          <w:rPr>
            <w:noProof/>
            <w:webHidden/>
          </w:rPr>
          <w:fldChar w:fldCharType="separate"/>
        </w:r>
        <w:r w:rsidR="00BD2BCC">
          <w:rPr>
            <w:noProof/>
            <w:webHidden/>
          </w:rPr>
          <w:t>292</w:t>
        </w:r>
        <w:r w:rsidR="00BD2BCC">
          <w:rPr>
            <w:noProof/>
            <w:webHidden/>
          </w:rPr>
          <w:fldChar w:fldCharType="end"/>
        </w:r>
      </w:hyperlink>
    </w:p>
    <w:p w14:paraId="4AC6F181" w14:textId="28ABB53E"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4" w:history="1">
        <w:r w:rsidR="00BD2BCC" w:rsidRPr="00E3182A">
          <w:rPr>
            <w:rStyle w:val="Hyperlink"/>
            <w:b/>
            <w:noProof/>
          </w:rPr>
          <w:t>Figura 102.</w:t>
        </w:r>
        <w:r w:rsidR="00BD2BCC" w:rsidRPr="00E3182A">
          <w:rPr>
            <w:rStyle w:val="Hyperlink"/>
            <w:noProof/>
          </w:rPr>
          <w:t xml:space="preserve"> Competência C19 e seus movimentos no contexto da PoC</w:t>
        </w:r>
        <w:r w:rsidR="00BD2BCC">
          <w:rPr>
            <w:noProof/>
            <w:webHidden/>
          </w:rPr>
          <w:tab/>
        </w:r>
        <w:r w:rsidR="00BD2BCC">
          <w:rPr>
            <w:noProof/>
            <w:webHidden/>
          </w:rPr>
          <w:fldChar w:fldCharType="begin"/>
        </w:r>
        <w:r w:rsidR="00BD2BCC">
          <w:rPr>
            <w:noProof/>
            <w:webHidden/>
          </w:rPr>
          <w:instrText xml:space="preserve"> PAGEREF _Toc47384554 \h </w:instrText>
        </w:r>
        <w:r w:rsidR="00BD2BCC">
          <w:rPr>
            <w:noProof/>
            <w:webHidden/>
          </w:rPr>
        </w:r>
        <w:r w:rsidR="00BD2BCC">
          <w:rPr>
            <w:noProof/>
            <w:webHidden/>
          </w:rPr>
          <w:fldChar w:fldCharType="separate"/>
        </w:r>
        <w:r w:rsidR="00BD2BCC">
          <w:rPr>
            <w:noProof/>
            <w:webHidden/>
          </w:rPr>
          <w:t>293</w:t>
        </w:r>
        <w:r w:rsidR="00BD2BCC">
          <w:rPr>
            <w:noProof/>
            <w:webHidden/>
          </w:rPr>
          <w:fldChar w:fldCharType="end"/>
        </w:r>
      </w:hyperlink>
    </w:p>
    <w:p w14:paraId="4D2BC0CC" w14:textId="526F444A"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5" w:history="1">
        <w:r w:rsidR="00BD2BCC" w:rsidRPr="00E3182A">
          <w:rPr>
            <w:rStyle w:val="Hyperlink"/>
            <w:b/>
            <w:noProof/>
          </w:rPr>
          <w:t>Figura 103.</w:t>
        </w:r>
        <w:r w:rsidR="00BD2BCC" w:rsidRPr="00E3182A">
          <w:rPr>
            <w:rStyle w:val="Hyperlink"/>
            <w:noProof/>
          </w:rPr>
          <w:t xml:space="preserve"> Competência C20 – Um exemplo</w:t>
        </w:r>
        <w:r w:rsidR="00BD2BCC">
          <w:rPr>
            <w:noProof/>
            <w:webHidden/>
          </w:rPr>
          <w:tab/>
        </w:r>
        <w:r w:rsidR="00BD2BCC">
          <w:rPr>
            <w:noProof/>
            <w:webHidden/>
          </w:rPr>
          <w:fldChar w:fldCharType="begin"/>
        </w:r>
        <w:r w:rsidR="00BD2BCC">
          <w:rPr>
            <w:noProof/>
            <w:webHidden/>
          </w:rPr>
          <w:instrText xml:space="preserve"> PAGEREF _Toc47384555 \h </w:instrText>
        </w:r>
        <w:r w:rsidR="00BD2BCC">
          <w:rPr>
            <w:noProof/>
            <w:webHidden/>
          </w:rPr>
        </w:r>
        <w:r w:rsidR="00BD2BCC">
          <w:rPr>
            <w:noProof/>
            <w:webHidden/>
          </w:rPr>
          <w:fldChar w:fldCharType="separate"/>
        </w:r>
        <w:r w:rsidR="00BD2BCC">
          <w:rPr>
            <w:noProof/>
            <w:webHidden/>
          </w:rPr>
          <w:t>294</w:t>
        </w:r>
        <w:r w:rsidR="00BD2BCC">
          <w:rPr>
            <w:noProof/>
            <w:webHidden/>
          </w:rPr>
          <w:fldChar w:fldCharType="end"/>
        </w:r>
      </w:hyperlink>
    </w:p>
    <w:p w14:paraId="22903145" w14:textId="693C34BE"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6" w:history="1">
        <w:r w:rsidR="00BD2BCC" w:rsidRPr="00E3182A">
          <w:rPr>
            <w:rStyle w:val="Hyperlink"/>
            <w:b/>
            <w:noProof/>
          </w:rPr>
          <w:t>Figura 104.</w:t>
        </w:r>
        <w:r w:rsidR="00BD2BCC" w:rsidRPr="00E3182A">
          <w:rPr>
            <w:rStyle w:val="Hyperlink"/>
            <w:noProof/>
          </w:rPr>
          <w:t xml:space="preserve"> Competência C20 e seus movimentos no contexto da PoC</w:t>
        </w:r>
        <w:r w:rsidR="00BD2BCC">
          <w:rPr>
            <w:noProof/>
            <w:webHidden/>
          </w:rPr>
          <w:tab/>
        </w:r>
        <w:r w:rsidR="00BD2BCC">
          <w:rPr>
            <w:noProof/>
            <w:webHidden/>
          </w:rPr>
          <w:fldChar w:fldCharType="begin"/>
        </w:r>
        <w:r w:rsidR="00BD2BCC">
          <w:rPr>
            <w:noProof/>
            <w:webHidden/>
          </w:rPr>
          <w:instrText xml:space="preserve"> PAGEREF _Toc47384556 \h </w:instrText>
        </w:r>
        <w:r w:rsidR="00BD2BCC">
          <w:rPr>
            <w:noProof/>
            <w:webHidden/>
          </w:rPr>
        </w:r>
        <w:r w:rsidR="00BD2BCC">
          <w:rPr>
            <w:noProof/>
            <w:webHidden/>
          </w:rPr>
          <w:fldChar w:fldCharType="separate"/>
        </w:r>
        <w:r w:rsidR="00BD2BCC">
          <w:rPr>
            <w:noProof/>
            <w:webHidden/>
          </w:rPr>
          <w:t>295</w:t>
        </w:r>
        <w:r w:rsidR="00BD2BCC">
          <w:rPr>
            <w:noProof/>
            <w:webHidden/>
          </w:rPr>
          <w:fldChar w:fldCharType="end"/>
        </w:r>
      </w:hyperlink>
    </w:p>
    <w:p w14:paraId="10BEF1C5" w14:textId="373356A6"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7" w:history="1">
        <w:r w:rsidR="00BD2BCC" w:rsidRPr="00E3182A">
          <w:rPr>
            <w:rStyle w:val="Hyperlink"/>
            <w:b/>
            <w:noProof/>
          </w:rPr>
          <w:t>Figura 105.</w:t>
        </w:r>
        <w:r w:rsidR="00BD2BCC" w:rsidRPr="00E3182A">
          <w:rPr>
            <w:rStyle w:val="Hyperlink"/>
            <w:noProof/>
          </w:rPr>
          <w:t xml:space="preserve"> Competência C21 – Buscando conhecimento na PoC</w:t>
        </w:r>
        <w:r w:rsidR="00BD2BCC">
          <w:rPr>
            <w:noProof/>
            <w:webHidden/>
          </w:rPr>
          <w:tab/>
        </w:r>
        <w:r w:rsidR="00BD2BCC">
          <w:rPr>
            <w:noProof/>
            <w:webHidden/>
          </w:rPr>
          <w:fldChar w:fldCharType="begin"/>
        </w:r>
        <w:r w:rsidR="00BD2BCC">
          <w:rPr>
            <w:noProof/>
            <w:webHidden/>
          </w:rPr>
          <w:instrText xml:space="preserve"> PAGEREF _Toc47384557 \h </w:instrText>
        </w:r>
        <w:r w:rsidR="00BD2BCC">
          <w:rPr>
            <w:noProof/>
            <w:webHidden/>
          </w:rPr>
        </w:r>
        <w:r w:rsidR="00BD2BCC">
          <w:rPr>
            <w:noProof/>
            <w:webHidden/>
          </w:rPr>
          <w:fldChar w:fldCharType="separate"/>
        </w:r>
        <w:r w:rsidR="00BD2BCC">
          <w:rPr>
            <w:noProof/>
            <w:webHidden/>
          </w:rPr>
          <w:t>296</w:t>
        </w:r>
        <w:r w:rsidR="00BD2BCC">
          <w:rPr>
            <w:noProof/>
            <w:webHidden/>
          </w:rPr>
          <w:fldChar w:fldCharType="end"/>
        </w:r>
      </w:hyperlink>
    </w:p>
    <w:p w14:paraId="084DD3E8" w14:textId="6F35E12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8" w:history="1">
        <w:r w:rsidR="00BD2BCC" w:rsidRPr="00E3182A">
          <w:rPr>
            <w:rStyle w:val="Hyperlink"/>
            <w:b/>
            <w:noProof/>
          </w:rPr>
          <w:t>Figura 106.</w:t>
        </w:r>
        <w:r w:rsidR="00BD2BCC" w:rsidRPr="00E3182A">
          <w:rPr>
            <w:rStyle w:val="Hyperlink"/>
            <w:noProof/>
          </w:rPr>
          <w:t xml:space="preserve"> Competência C21 – Buscando conhecimento (outros atores)</w:t>
        </w:r>
        <w:r w:rsidR="00BD2BCC">
          <w:rPr>
            <w:noProof/>
            <w:webHidden/>
          </w:rPr>
          <w:tab/>
        </w:r>
        <w:r w:rsidR="00BD2BCC">
          <w:rPr>
            <w:noProof/>
            <w:webHidden/>
          </w:rPr>
          <w:fldChar w:fldCharType="begin"/>
        </w:r>
        <w:r w:rsidR="00BD2BCC">
          <w:rPr>
            <w:noProof/>
            <w:webHidden/>
          </w:rPr>
          <w:instrText xml:space="preserve"> PAGEREF _Toc47384558 \h </w:instrText>
        </w:r>
        <w:r w:rsidR="00BD2BCC">
          <w:rPr>
            <w:noProof/>
            <w:webHidden/>
          </w:rPr>
        </w:r>
        <w:r w:rsidR="00BD2BCC">
          <w:rPr>
            <w:noProof/>
            <w:webHidden/>
          </w:rPr>
          <w:fldChar w:fldCharType="separate"/>
        </w:r>
        <w:r w:rsidR="00BD2BCC">
          <w:rPr>
            <w:noProof/>
            <w:webHidden/>
          </w:rPr>
          <w:t>297</w:t>
        </w:r>
        <w:r w:rsidR="00BD2BCC">
          <w:rPr>
            <w:noProof/>
            <w:webHidden/>
          </w:rPr>
          <w:fldChar w:fldCharType="end"/>
        </w:r>
      </w:hyperlink>
    </w:p>
    <w:p w14:paraId="2CC72DBF" w14:textId="1273BB44"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9" w:history="1">
        <w:r w:rsidR="00BD2BCC" w:rsidRPr="00E3182A">
          <w:rPr>
            <w:rStyle w:val="Hyperlink"/>
            <w:b/>
            <w:noProof/>
          </w:rPr>
          <w:t>Figura 107.</w:t>
        </w:r>
        <w:r w:rsidR="00BD2BCC" w:rsidRPr="00E3182A">
          <w:rPr>
            <w:rStyle w:val="Hyperlink"/>
            <w:noProof/>
          </w:rPr>
          <w:t xml:space="preserve"> Competência C21 e seus movimentos no contexto da PoC</w:t>
        </w:r>
        <w:r w:rsidR="00BD2BCC">
          <w:rPr>
            <w:noProof/>
            <w:webHidden/>
          </w:rPr>
          <w:tab/>
        </w:r>
        <w:r w:rsidR="00BD2BCC">
          <w:rPr>
            <w:noProof/>
            <w:webHidden/>
          </w:rPr>
          <w:fldChar w:fldCharType="begin"/>
        </w:r>
        <w:r w:rsidR="00BD2BCC">
          <w:rPr>
            <w:noProof/>
            <w:webHidden/>
          </w:rPr>
          <w:instrText xml:space="preserve"> PAGEREF _Toc47384559 \h </w:instrText>
        </w:r>
        <w:r w:rsidR="00BD2BCC">
          <w:rPr>
            <w:noProof/>
            <w:webHidden/>
          </w:rPr>
        </w:r>
        <w:r w:rsidR="00BD2BCC">
          <w:rPr>
            <w:noProof/>
            <w:webHidden/>
          </w:rPr>
          <w:fldChar w:fldCharType="separate"/>
        </w:r>
        <w:r w:rsidR="00BD2BCC">
          <w:rPr>
            <w:noProof/>
            <w:webHidden/>
          </w:rPr>
          <w:t>298</w:t>
        </w:r>
        <w:r w:rsidR="00BD2BCC">
          <w:rPr>
            <w:noProof/>
            <w:webHidden/>
          </w:rPr>
          <w:fldChar w:fldCharType="end"/>
        </w:r>
      </w:hyperlink>
    </w:p>
    <w:p w14:paraId="7032B048" w14:textId="2A285221"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0" w:history="1">
        <w:r w:rsidR="00BD2BCC" w:rsidRPr="00E3182A">
          <w:rPr>
            <w:rStyle w:val="Hyperlink"/>
            <w:b/>
            <w:noProof/>
          </w:rPr>
          <w:t>Figura 108.</w:t>
        </w:r>
        <w:r w:rsidR="00BD2BCC" w:rsidRPr="00E3182A">
          <w:rPr>
            <w:rStyle w:val="Hyperlink"/>
            <w:noProof/>
          </w:rPr>
          <w:t xml:space="preserve"> Competência C22 – Um exemplo de desenvolvimento na PoC</w:t>
        </w:r>
        <w:r w:rsidR="00BD2BCC">
          <w:rPr>
            <w:noProof/>
            <w:webHidden/>
          </w:rPr>
          <w:tab/>
        </w:r>
        <w:r w:rsidR="00BD2BCC">
          <w:rPr>
            <w:noProof/>
            <w:webHidden/>
          </w:rPr>
          <w:fldChar w:fldCharType="begin"/>
        </w:r>
        <w:r w:rsidR="00BD2BCC">
          <w:rPr>
            <w:noProof/>
            <w:webHidden/>
          </w:rPr>
          <w:instrText xml:space="preserve"> PAGEREF _Toc47384560 \h </w:instrText>
        </w:r>
        <w:r w:rsidR="00BD2BCC">
          <w:rPr>
            <w:noProof/>
            <w:webHidden/>
          </w:rPr>
        </w:r>
        <w:r w:rsidR="00BD2BCC">
          <w:rPr>
            <w:noProof/>
            <w:webHidden/>
          </w:rPr>
          <w:fldChar w:fldCharType="separate"/>
        </w:r>
        <w:r w:rsidR="00BD2BCC">
          <w:rPr>
            <w:noProof/>
            <w:webHidden/>
          </w:rPr>
          <w:t>299</w:t>
        </w:r>
        <w:r w:rsidR="00BD2BCC">
          <w:rPr>
            <w:noProof/>
            <w:webHidden/>
          </w:rPr>
          <w:fldChar w:fldCharType="end"/>
        </w:r>
      </w:hyperlink>
    </w:p>
    <w:p w14:paraId="63A1A753" w14:textId="081859F7"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1" w:history="1">
        <w:r w:rsidR="00BD2BCC" w:rsidRPr="00E3182A">
          <w:rPr>
            <w:rStyle w:val="Hyperlink"/>
            <w:b/>
            <w:noProof/>
          </w:rPr>
          <w:t>Figura 109.</w:t>
        </w:r>
        <w:r w:rsidR="00BD2BCC" w:rsidRPr="00E3182A">
          <w:rPr>
            <w:rStyle w:val="Hyperlink"/>
            <w:noProof/>
          </w:rPr>
          <w:t xml:space="preserve"> Competência C22 e seus movimentos no contexto da PoC</w:t>
        </w:r>
        <w:r w:rsidR="00BD2BCC">
          <w:rPr>
            <w:noProof/>
            <w:webHidden/>
          </w:rPr>
          <w:tab/>
        </w:r>
        <w:r w:rsidR="00BD2BCC">
          <w:rPr>
            <w:noProof/>
            <w:webHidden/>
          </w:rPr>
          <w:fldChar w:fldCharType="begin"/>
        </w:r>
        <w:r w:rsidR="00BD2BCC">
          <w:rPr>
            <w:noProof/>
            <w:webHidden/>
          </w:rPr>
          <w:instrText xml:space="preserve"> PAGEREF _Toc47384561 \h </w:instrText>
        </w:r>
        <w:r w:rsidR="00BD2BCC">
          <w:rPr>
            <w:noProof/>
            <w:webHidden/>
          </w:rPr>
        </w:r>
        <w:r w:rsidR="00BD2BCC">
          <w:rPr>
            <w:noProof/>
            <w:webHidden/>
          </w:rPr>
          <w:fldChar w:fldCharType="separate"/>
        </w:r>
        <w:r w:rsidR="00BD2BCC">
          <w:rPr>
            <w:noProof/>
            <w:webHidden/>
          </w:rPr>
          <w:t>300</w:t>
        </w:r>
        <w:r w:rsidR="00BD2BCC">
          <w:rPr>
            <w:noProof/>
            <w:webHidden/>
          </w:rPr>
          <w:fldChar w:fldCharType="end"/>
        </w:r>
      </w:hyperlink>
    </w:p>
    <w:p w14:paraId="4B9D0E04" w14:textId="23678903"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2" w:history="1">
        <w:r w:rsidR="00BD2BCC" w:rsidRPr="00E3182A">
          <w:rPr>
            <w:rStyle w:val="Hyperlink"/>
            <w:b/>
            <w:noProof/>
          </w:rPr>
          <w:t>Figura 110.</w:t>
        </w:r>
        <w:r w:rsidR="00BD2BCC" w:rsidRPr="00E3182A">
          <w:rPr>
            <w:rStyle w:val="Hyperlink"/>
            <w:noProof/>
          </w:rPr>
          <w:t xml:space="preserve"> Nosso percurso – As práticas de PoC e seu modelo de contexto</w:t>
        </w:r>
        <w:r w:rsidR="00BD2BCC">
          <w:rPr>
            <w:noProof/>
            <w:webHidden/>
          </w:rPr>
          <w:tab/>
        </w:r>
        <w:r w:rsidR="00BD2BCC">
          <w:rPr>
            <w:noProof/>
            <w:webHidden/>
          </w:rPr>
          <w:fldChar w:fldCharType="begin"/>
        </w:r>
        <w:r w:rsidR="00BD2BCC">
          <w:rPr>
            <w:noProof/>
            <w:webHidden/>
          </w:rPr>
          <w:instrText xml:space="preserve"> PAGEREF _Toc47384562 \h </w:instrText>
        </w:r>
        <w:r w:rsidR="00BD2BCC">
          <w:rPr>
            <w:noProof/>
            <w:webHidden/>
          </w:rPr>
        </w:r>
        <w:r w:rsidR="00BD2BCC">
          <w:rPr>
            <w:noProof/>
            <w:webHidden/>
          </w:rPr>
          <w:fldChar w:fldCharType="separate"/>
        </w:r>
        <w:r w:rsidR="00BD2BCC">
          <w:rPr>
            <w:noProof/>
            <w:webHidden/>
          </w:rPr>
          <w:t>302</w:t>
        </w:r>
        <w:r w:rsidR="00BD2BCC">
          <w:rPr>
            <w:noProof/>
            <w:webHidden/>
          </w:rPr>
          <w:fldChar w:fldCharType="end"/>
        </w:r>
      </w:hyperlink>
    </w:p>
    <w:p w14:paraId="632F9AC0" w14:textId="79EB76A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3" w:history="1">
        <w:r w:rsidR="00BD2BCC" w:rsidRPr="00E3182A">
          <w:rPr>
            <w:rStyle w:val="Hyperlink"/>
            <w:b/>
            <w:noProof/>
          </w:rPr>
          <w:t>Figura 111.</w:t>
        </w:r>
        <w:r w:rsidR="00BD2BCC" w:rsidRPr="00E3182A">
          <w:rPr>
            <w:rStyle w:val="Hyperlink"/>
            <w:noProof/>
          </w:rPr>
          <w:t xml:space="preserve"> A atividade da PoC</w:t>
        </w:r>
        <w:r w:rsidR="00BD2BCC">
          <w:rPr>
            <w:noProof/>
            <w:webHidden/>
          </w:rPr>
          <w:tab/>
        </w:r>
        <w:r w:rsidR="00BD2BCC">
          <w:rPr>
            <w:noProof/>
            <w:webHidden/>
          </w:rPr>
          <w:fldChar w:fldCharType="begin"/>
        </w:r>
        <w:r w:rsidR="00BD2BCC">
          <w:rPr>
            <w:noProof/>
            <w:webHidden/>
          </w:rPr>
          <w:instrText xml:space="preserve"> PAGEREF _Toc47384563 \h </w:instrText>
        </w:r>
        <w:r w:rsidR="00BD2BCC">
          <w:rPr>
            <w:noProof/>
            <w:webHidden/>
          </w:rPr>
        </w:r>
        <w:r w:rsidR="00BD2BCC">
          <w:rPr>
            <w:noProof/>
            <w:webHidden/>
          </w:rPr>
          <w:fldChar w:fldCharType="separate"/>
        </w:r>
        <w:r w:rsidR="00BD2BCC">
          <w:rPr>
            <w:noProof/>
            <w:webHidden/>
          </w:rPr>
          <w:t>304</w:t>
        </w:r>
        <w:r w:rsidR="00BD2BCC">
          <w:rPr>
            <w:noProof/>
            <w:webHidden/>
          </w:rPr>
          <w:fldChar w:fldCharType="end"/>
        </w:r>
      </w:hyperlink>
    </w:p>
    <w:p w14:paraId="345095C9" w14:textId="68F96DE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4" w:history="1">
        <w:r w:rsidR="00BD2BCC" w:rsidRPr="00E3182A">
          <w:rPr>
            <w:rStyle w:val="Hyperlink"/>
            <w:b/>
            <w:noProof/>
          </w:rPr>
          <w:t>Figura 112.</w:t>
        </w:r>
        <w:r w:rsidR="00BD2BCC" w:rsidRPr="00E3182A">
          <w:rPr>
            <w:rStyle w:val="Hyperlink"/>
            <w:noProof/>
          </w:rPr>
          <w:t xml:space="preserve"> Mapeando os diálogos na PoC com a estrutura de problemas da EC</w:t>
        </w:r>
        <w:r w:rsidR="00BD2BCC">
          <w:rPr>
            <w:noProof/>
            <w:webHidden/>
          </w:rPr>
          <w:tab/>
        </w:r>
        <w:r w:rsidR="00BD2BCC">
          <w:rPr>
            <w:noProof/>
            <w:webHidden/>
          </w:rPr>
          <w:fldChar w:fldCharType="begin"/>
        </w:r>
        <w:r w:rsidR="00BD2BCC">
          <w:rPr>
            <w:noProof/>
            <w:webHidden/>
          </w:rPr>
          <w:instrText xml:space="preserve"> PAGEREF _Toc47384564 \h </w:instrText>
        </w:r>
        <w:r w:rsidR="00BD2BCC">
          <w:rPr>
            <w:noProof/>
            <w:webHidden/>
          </w:rPr>
        </w:r>
        <w:r w:rsidR="00BD2BCC">
          <w:rPr>
            <w:noProof/>
            <w:webHidden/>
          </w:rPr>
          <w:fldChar w:fldCharType="separate"/>
        </w:r>
        <w:r w:rsidR="00BD2BCC">
          <w:rPr>
            <w:noProof/>
            <w:webHidden/>
          </w:rPr>
          <w:t>308</w:t>
        </w:r>
        <w:r w:rsidR="00BD2BCC">
          <w:rPr>
            <w:noProof/>
            <w:webHidden/>
          </w:rPr>
          <w:fldChar w:fldCharType="end"/>
        </w:r>
      </w:hyperlink>
    </w:p>
    <w:p w14:paraId="128F184A" w14:textId="1B0542C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5" w:history="1">
        <w:r w:rsidR="00BD2BCC" w:rsidRPr="00E3182A">
          <w:rPr>
            <w:rStyle w:val="Hyperlink"/>
            <w:b/>
            <w:noProof/>
          </w:rPr>
          <w:t>Figura 113.</w:t>
        </w:r>
        <w:r w:rsidR="00BD2BCC" w:rsidRPr="00E3182A">
          <w:rPr>
            <w:rStyle w:val="Hyperlink"/>
            <w:noProof/>
          </w:rPr>
          <w:t xml:space="preserve"> Os movimentos, as competências e as práticas de PoC</w:t>
        </w:r>
        <w:r w:rsidR="00BD2BCC">
          <w:rPr>
            <w:noProof/>
            <w:webHidden/>
          </w:rPr>
          <w:tab/>
        </w:r>
        <w:r w:rsidR="00BD2BCC">
          <w:rPr>
            <w:noProof/>
            <w:webHidden/>
          </w:rPr>
          <w:fldChar w:fldCharType="begin"/>
        </w:r>
        <w:r w:rsidR="00BD2BCC">
          <w:rPr>
            <w:noProof/>
            <w:webHidden/>
          </w:rPr>
          <w:instrText xml:space="preserve"> PAGEREF _Toc47384565 \h </w:instrText>
        </w:r>
        <w:r w:rsidR="00BD2BCC">
          <w:rPr>
            <w:noProof/>
            <w:webHidden/>
          </w:rPr>
        </w:r>
        <w:r w:rsidR="00BD2BCC">
          <w:rPr>
            <w:noProof/>
            <w:webHidden/>
          </w:rPr>
          <w:fldChar w:fldCharType="separate"/>
        </w:r>
        <w:r w:rsidR="00BD2BCC">
          <w:rPr>
            <w:noProof/>
            <w:webHidden/>
          </w:rPr>
          <w:t>310</w:t>
        </w:r>
        <w:r w:rsidR="00BD2BCC">
          <w:rPr>
            <w:noProof/>
            <w:webHidden/>
          </w:rPr>
          <w:fldChar w:fldCharType="end"/>
        </w:r>
      </w:hyperlink>
    </w:p>
    <w:p w14:paraId="16A38150" w14:textId="6978AD71"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6" w:history="1">
        <w:r w:rsidR="00BD2BCC" w:rsidRPr="00E3182A">
          <w:rPr>
            <w:rStyle w:val="Hyperlink"/>
            <w:b/>
            <w:noProof/>
          </w:rPr>
          <w:t>Figura 114.</w:t>
        </w:r>
        <w:r w:rsidR="00BD2BCC" w:rsidRPr="00E3182A">
          <w:rPr>
            <w:rStyle w:val="Hyperlink"/>
            <w:noProof/>
          </w:rPr>
          <w:t xml:space="preserve"> Uma síntese das práticas e as competências no contexto da PoC</w:t>
        </w:r>
        <w:r w:rsidR="00BD2BCC">
          <w:rPr>
            <w:noProof/>
            <w:webHidden/>
          </w:rPr>
          <w:tab/>
        </w:r>
        <w:r w:rsidR="00BD2BCC">
          <w:rPr>
            <w:noProof/>
            <w:webHidden/>
          </w:rPr>
          <w:fldChar w:fldCharType="begin"/>
        </w:r>
        <w:r w:rsidR="00BD2BCC">
          <w:rPr>
            <w:noProof/>
            <w:webHidden/>
          </w:rPr>
          <w:instrText xml:space="preserve"> PAGEREF _Toc47384566 \h </w:instrText>
        </w:r>
        <w:r w:rsidR="00BD2BCC">
          <w:rPr>
            <w:noProof/>
            <w:webHidden/>
          </w:rPr>
        </w:r>
        <w:r w:rsidR="00BD2BCC">
          <w:rPr>
            <w:noProof/>
            <w:webHidden/>
          </w:rPr>
          <w:fldChar w:fldCharType="separate"/>
        </w:r>
        <w:r w:rsidR="00BD2BCC">
          <w:rPr>
            <w:noProof/>
            <w:webHidden/>
          </w:rPr>
          <w:t>311</w:t>
        </w:r>
        <w:r w:rsidR="00BD2BCC">
          <w:rPr>
            <w:noProof/>
            <w:webHidden/>
          </w:rPr>
          <w:fldChar w:fldCharType="end"/>
        </w:r>
      </w:hyperlink>
    </w:p>
    <w:p w14:paraId="19A496E8" w14:textId="061DFD41"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7" w:history="1">
        <w:r w:rsidR="00BD2BCC" w:rsidRPr="00E3182A">
          <w:rPr>
            <w:rStyle w:val="Hyperlink"/>
            <w:b/>
            <w:noProof/>
          </w:rPr>
          <w:t>Figura 115.</w:t>
        </w:r>
        <w:r w:rsidR="00BD2BCC" w:rsidRPr="00E3182A">
          <w:rPr>
            <w:rStyle w:val="Hyperlink"/>
            <w:noProof/>
          </w:rPr>
          <w:t xml:space="preserve"> Mapeando as práticas de PoC com a estrutura de problemas da EC</w:t>
        </w:r>
        <w:r w:rsidR="00BD2BCC">
          <w:rPr>
            <w:noProof/>
            <w:webHidden/>
          </w:rPr>
          <w:tab/>
        </w:r>
        <w:r w:rsidR="00BD2BCC">
          <w:rPr>
            <w:noProof/>
            <w:webHidden/>
          </w:rPr>
          <w:fldChar w:fldCharType="begin"/>
        </w:r>
        <w:r w:rsidR="00BD2BCC">
          <w:rPr>
            <w:noProof/>
            <w:webHidden/>
          </w:rPr>
          <w:instrText xml:space="preserve"> PAGEREF _Toc47384567 \h </w:instrText>
        </w:r>
        <w:r w:rsidR="00BD2BCC">
          <w:rPr>
            <w:noProof/>
            <w:webHidden/>
          </w:rPr>
        </w:r>
        <w:r w:rsidR="00BD2BCC">
          <w:rPr>
            <w:noProof/>
            <w:webHidden/>
          </w:rPr>
          <w:fldChar w:fldCharType="separate"/>
        </w:r>
        <w:r w:rsidR="00BD2BCC">
          <w:rPr>
            <w:noProof/>
            <w:webHidden/>
          </w:rPr>
          <w:t>312</w:t>
        </w:r>
        <w:r w:rsidR="00BD2BCC">
          <w:rPr>
            <w:noProof/>
            <w:webHidden/>
          </w:rPr>
          <w:fldChar w:fldCharType="end"/>
        </w:r>
      </w:hyperlink>
    </w:p>
    <w:p w14:paraId="5A3E08A3" w14:textId="7B92217A"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8" w:history="1">
        <w:r w:rsidR="00BD2BCC" w:rsidRPr="00E3182A">
          <w:rPr>
            <w:rStyle w:val="Hyperlink"/>
            <w:b/>
            <w:noProof/>
          </w:rPr>
          <w:t>Figura 116.</w:t>
        </w:r>
        <w:r w:rsidR="00BD2BCC" w:rsidRPr="00E3182A">
          <w:rPr>
            <w:rStyle w:val="Hyperlink"/>
            <w:noProof/>
          </w:rPr>
          <w:t xml:space="preserve"> Um esboço da prática de Exploração</w:t>
        </w:r>
        <w:r w:rsidR="00BD2BCC">
          <w:rPr>
            <w:noProof/>
            <w:webHidden/>
          </w:rPr>
          <w:tab/>
        </w:r>
        <w:r w:rsidR="00BD2BCC">
          <w:rPr>
            <w:noProof/>
            <w:webHidden/>
          </w:rPr>
          <w:fldChar w:fldCharType="begin"/>
        </w:r>
        <w:r w:rsidR="00BD2BCC">
          <w:rPr>
            <w:noProof/>
            <w:webHidden/>
          </w:rPr>
          <w:instrText xml:space="preserve"> PAGEREF _Toc47384568 \h </w:instrText>
        </w:r>
        <w:r w:rsidR="00BD2BCC">
          <w:rPr>
            <w:noProof/>
            <w:webHidden/>
          </w:rPr>
        </w:r>
        <w:r w:rsidR="00BD2BCC">
          <w:rPr>
            <w:noProof/>
            <w:webHidden/>
          </w:rPr>
          <w:fldChar w:fldCharType="separate"/>
        </w:r>
        <w:r w:rsidR="00BD2BCC">
          <w:rPr>
            <w:noProof/>
            <w:webHidden/>
          </w:rPr>
          <w:t>316</w:t>
        </w:r>
        <w:r w:rsidR="00BD2BCC">
          <w:rPr>
            <w:noProof/>
            <w:webHidden/>
          </w:rPr>
          <w:fldChar w:fldCharType="end"/>
        </w:r>
      </w:hyperlink>
    </w:p>
    <w:p w14:paraId="18DE4490" w14:textId="62EE0EB9"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9" w:history="1">
        <w:r w:rsidR="00BD2BCC" w:rsidRPr="00E3182A">
          <w:rPr>
            <w:rStyle w:val="Hyperlink"/>
            <w:b/>
            <w:noProof/>
          </w:rPr>
          <w:t>Figura 117.</w:t>
        </w:r>
        <w:r w:rsidR="00BD2BCC" w:rsidRPr="00E3182A">
          <w:rPr>
            <w:rStyle w:val="Hyperlink"/>
            <w:noProof/>
          </w:rPr>
          <w:t xml:space="preserve"> Um esboço da prática de Compreensão</w:t>
        </w:r>
        <w:r w:rsidR="00BD2BCC">
          <w:rPr>
            <w:noProof/>
            <w:webHidden/>
          </w:rPr>
          <w:tab/>
        </w:r>
        <w:r w:rsidR="00BD2BCC">
          <w:rPr>
            <w:noProof/>
            <w:webHidden/>
          </w:rPr>
          <w:fldChar w:fldCharType="begin"/>
        </w:r>
        <w:r w:rsidR="00BD2BCC">
          <w:rPr>
            <w:noProof/>
            <w:webHidden/>
          </w:rPr>
          <w:instrText xml:space="preserve"> PAGEREF _Toc47384569 \h </w:instrText>
        </w:r>
        <w:r w:rsidR="00BD2BCC">
          <w:rPr>
            <w:noProof/>
            <w:webHidden/>
          </w:rPr>
        </w:r>
        <w:r w:rsidR="00BD2BCC">
          <w:rPr>
            <w:noProof/>
            <w:webHidden/>
          </w:rPr>
          <w:fldChar w:fldCharType="separate"/>
        </w:r>
        <w:r w:rsidR="00BD2BCC">
          <w:rPr>
            <w:noProof/>
            <w:webHidden/>
          </w:rPr>
          <w:t>321</w:t>
        </w:r>
        <w:r w:rsidR="00BD2BCC">
          <w:rPr>
            <w:noProof/>
            <w:webHidden/>
          </w:rPr>
          <w:fldChar w:fldCharType="end"/>
        </w:r>
      </w:hyperlink>
    </w:p>
    <w:p w14:paraId="21F8F8A5" w14:textId="5EC26A8B"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0" w:history="1">
        <w:r w:rsidR="00BD2BCC" w:rsidRPr="00E3182A">
          <w:rPr>
            <w:rStyle w:val="Hyperlink"/>
            <w:b/>
            <w:noProof/>
          </w:rPr>
          <w:t>Figura 118.</w:t>
        </w:r>
        <w:r w:rsidR="00BD2BCC" w:rsidRPr="00E3182A">
          <w:rPr>
            <w:rStyle w:val="Hyperlink"/>
            <w:noProof/>
          </w:rPr>
          <w:t xml:space="preserve"> Um esboço da prática de Modelagem</w:t>
        </w:r>
        <w:r w:rsidR="00BD2BCC">
          <w:rPr>
            <w:noProof/>
            <w:webHidden/>
          </w:rPr>
          <w:tab/>
        </w:r>
        <w:r w:rsidR="00BD2BCC">
          <w:rPr>
            <w:noProof/>
            <w:webHidden/>
          </w:rPr>
          <w:fldChar w:fldCharType="begin"/>
        </w:r>
        <w:r w:rsidR="00BD2BCC">
          <w:rPr>
            <w:noProof/>
            <w:webHidden/>
          </w:rPr>
          <w:instrText xml:space="preserve"> PAGEREF _Toc47384570 \h </w:instrText>
        </w:r>
        <w:r w:rsidR="00BD2BCC">
          <w:rPr>
            <w:noProof/>
            <w:webHidden/>
          </w:rPr>
        </w:r>
        <w:r w:rsidR="00BD2BCC">
          <w:rPr>
            <w:noProof/>
            <w:webHidden/>
          </w:rPr>
          <w:fldChar w:fldCharType="separate"/>
        </w:r>
        <w:r w:rsidR="00BD2BCC">
          <w:rPr>
            <w:noProof/>
            <w:webHidden/>
          </w:rPr>
          <w:t>327</w:t>
        </w:r>
        <w:r w:rsidR="00BD2BCC">
          <w:rPr>
            <w:noProof/>
            <w:webHidden/>
          </w:rPr>
          <w:fldChar w:fldCharType="end"/>
        </w:r>
      </w:hyperlink>
    </w:p>
    <w:p w14:paraId="67678B7C" w14:textId="0AD09BBC"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1" w:history="1">
        <w:r w:rsidR="00BD2BCC" w:rsidRPr="00E3182A">
          <w:rPr>
            <w:rStyle w:val="Hyperlink"/>
            <w:b/>
            <w:noProof/>
          </w:rPr>
          <w:t>Figura 119.</w:t>
        </w:r>
        <w:r w:rsidR="00BD2BCC" w:rsidRPr="00E3182A">
          <w:rPr>
            <w:rStyle w:val="Hyperlink"/>
            <w:noProof/>
          </w:rPr>
          <w:t xml:space="preserve"> Um esboço da prática de Especificação</w:t>
        </w:r>
        <w:r w:rsidR="00BD2BCC">
          <w:rPr>
            <w:noProof/>
            <w:webHidden/>
          </w:rPr>
          <w:tab/>
        </w:r>
        <w:r w:rsidR="00BD2BCC">
          <w:rPr>
            <w:noProof/>
            <w:webHidden/>
          </w:rPr>
          <w:fldChar w:fldCharType="begin"/>
        </w:r>
        <w:r w:rsidR="00BD2BCC">
          <w:rPr>
            <w:noProof/>
            <w:webHidden/>
          </w:rPr>
          <w:instrText xml:space="preserve"> PAGEREF _Toc47384571 \h </w:instrText>
        </w:r>
        <w:r w:rsidR="00BD2BCC">
          <w:rPr>
            <w:noProof/>
            <w:webHidden/>
          </w:rPr>
        </w:r>
        <w:r w:rsidR="00BD2BCC">
          <w:rPr>
            <w:noProof/>
            <w:webHidden/>
          </w:rPr>
          <w:fldChar w:fldCharType="separate"/>
        </w:r>
        <w:r w:rsidR="00BD2BCC">
          <w:rPr>
            <w:noProof/>
            <w:webHidden/>
          </w:rPr>
          <w:t>332</w:t>
        </w:r>
        <w:r w:rsidR="00BD2BCC">
          <w:rPr>
            <w:noProof/>
            <w:webHidden/>
          </w:rPr>
          <w:fldChar w:fldCharType="end"/>
        </w:r>
      </w:hyperlink>
    </w:p>
    <w:p w14:paraId="0A5F0112" w14:textId="0A4BA2FC"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2" w:history="1">
        <w:r w:rsidR="00BD2BCC" w:rsidRPr="00E3182A">
          <w:rPr>
            <w:rStyle w:val="Hyperlink"/>
            <w:b/>
            <w:noProof/>
          </w:rPr>
          <w:t>Figura 120.</w:t>
        </w:r>
        <w:r w:rsidR="00BD2BCC" w:rsidRPr="00E3182A">
          <w:rPr>
            <w:rStyle w:val="Hyperlink"/>
            <w:noProof/>
          </w:rPr>
          <w:t xml:space="preserve"> Um esboço da prática de Execução</w:t>
        </w:r>
        <w:r w:rsidR="00BD2BCC">
          <w:rPr>
            <w:noProof/>
            <w:webHidden/>
          </w:rPr>
          <w:tab/>
        </w:r>
        <w:r w:rsidR="00BD2BCC">
          <w:rPr>
            <w:noProof/>
            <w:webHidden/>
          </w:rPr>
          <w:fldChar w:fldCharType="begin"/>
        </w:r>
        <w:r w:rsidR="00BD2BCC">
          <w:rPr>
            <w:noProof/>
            <w:webHidden/>
          </w:rPr>
          <w:instrText xml:space="preserve"> PAGEREF _Toc47384572 \h </w:instrText>
        </w:r>
        <w:r w:rsidR="00BD2BCC">
          <w:rPr>
            <w:noProof/>
            <w:webHidden/>
          </w:rPr>
        </w:r>
        <w:r w:rsidR="00BD2BCC">
          <w:rPr>
            <w:noProof/>
            <w:webHidden/>
          </w:rPr>
          <w:fldChar w:fldCharType="separate"/>
        </w:r>
        <w:r w:rsidR="00BD2BCC">
          <w:rPr>
            <w:noProof/>
            <w:webHidden/>
          </w:rPr>
          <w:t>336</w:t>
        </w:r>
        <w:r w:rsidR="00BD2BCC">
          <w:rPr>
            <w:noProof/>
            <w:webHidden/>
          </w:rPr>
          <w:fldChar w:fldCharType="end"/>
        </w:r>
      </w:hyperlink>
    </w:p>
    <w:p w14:paraId="79B8CE07" w14:textId="46564BC8"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3" w:history="1">
        <w:r w:rsidR="00BD2BCC" w:rsidRPr="00E3182A">
          <w:rPr>
            <w:rStyle w:val="Hyperlink"/>
            <w:b/>
            <w:noProof/>
          </w:rPr>
          <w:t>Figura 121.</w:t>
        </w:r>
        <w:r w:rsidR="00BD2BCC" w:rsidRPr="00E3182A">
          <w:rPr>
            <w:rStyle w:val="Hyperlink"/>
            <w:noProof/>
          </w:rPr>
          <w:t xml:space="preserve"> Um esboço da prática de Negociação</w:t>
        </w:r>
        <w:r w:rsidR="00BD2BCC">
          <w:rPr>
            <w:noProof/>
            <w:webHidden/>
          </w:rPr>
          <w:tab/>
        </w:r>
        <w:r w:rsidR="00BD2BCC">
          <w:rPr>
            <w:noProof/>
            <w:webHidden/>
          </w:rPr>
          <w:fldChar w:fldCharType="begin"/>
        </w:r>
        <w:r w:rsidR="00BD2BCC">
          <w:rPr>
            <w:noProof/>
            <w:webHidden/>
          </w:rPr>
          <w:instrText xml:space="preserve"> PAGEREF _Toc47384573 \h </w:instrText>
        </w:r>
        <w:r w:rsidR="00BD2BCC">
          <w:rPr>
            <w:noProof/>
            <w:webHidden/>
          </w:rPr>
        </w:r>
        <w:r w:rsidR="00BD2BCC">
          <w:rPr>
            <w:noProof/>
            <w:webHidden/>
          </w:rPr>
          <w:fldChar w:fldCharType="separate"/>
        </w:r>
        <w:r w:rsidR="00BD2BCC">
          <w:rPr>
            <w:noProof/>
            <w:webHidden/>
          </w:rPr>
          <w:t>340</w:t>
        </w:r>
        <w:r w:rsidR="00BD2BCC">
          <w:rPr>
            <w:noProof/>
            <w:webHidden/>
          </w:rPr>
          <w:fldChar w:fldCharType="end"/>
        </w:r>
      </w:hyperlink>
    </w:p>
    <w:p w14:paraId="41C4CF1D" w14:textId="4B9F7435"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4" w:history="1">
        <w:r w:rsidR="00BD2BCC" w:rsidRPr="00E3182A">
          <w:rPr>
            <w:rStyle w:val="Hyperlink"/>
            <w:b/>
            <w:noProof/>
          </w:rPr>
          <w:t>Figura 122.</w:t>
        </w:r>
        <w:r w:rsidR="00BD2BCC" w:rsidRPr="00E3182A">
          <w:rPr>
            <w:rStyle w:val="Hyperlink"/>
            <w:noProof/>
          </w:rPr>
          <w:t xml:space="preserve"> Um esboço da prática de Improvisação</w:t>
        </w:r>
        <w:r w:rsidR="00BD2BCC">
          <w:rPr>
            <w:noProof/>
            <w:webHidden/>
          </w:rPr>
          <w:tab/>
        </w:r>
        <w:r w:rsidR="00BD2BCC">
          <w:rPr>
            <w:noProof/>
            <w:webHidden/>
          </w:rPr>
          <w:fldChar w:fldCharType="begin"/>
        </w:r>
        <w:r w:rsidR="00BD2BCC">
          <w:rPr>
            <w:noProof/>
            <w:webHidden/>
          </w:rPr>
          <w:instrText xml:space="preserve"> PAGEREF _Toc47384574 \h </w:instrText>
        </w:r>
        <w:r w:rsidR="00BD2BCC">
          <w:rPr>
            <w:noProof/>
            <w:webHidden/>
          </w:rPr>
        </w:r>
        <w:r w:rsidR="00BD2BCC">
          <w:rPr>
            <w:noProof/>
            <w:webHidden/>
          </w:rPr>
          <w:fldChar w:fldCharType="separate"/>
        </w:r>
        <w:r w:rsidR="00BD2BCC">
          <w:rPr>
            <w:noProof/>
            <w:webHidden/>
          </w:rPr>
          <w:t>345</w:t>
        </w:r>
        <w:r w:rsidR="00BD2BCC">
          <w:rPr>
            <w:noProof/>
            <w:webHidden/>
          </w:rPr>
          <w:fldChar w:fldCharType="end"/>
        </w:r>
      </w:hyperlink>
    </w:p>
    <w:p w14:paraId="364A6D05" w14:textId="16AD55AB"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5" w:history="1">
        <w:r w:rsidR="00BD2BCC" w:rsidRPr="00E3182A">
          <w:rPr>
            <w:rStyle w:val="Hyperlink"/>
            <w:b/>
            <w:noProof/>
          </w:rPr>
          <w:t>Figura 123.</w:t>
        </w:r>
        <w:r w:rsidR="00BD2BCC" w:rsidRPr="00E3182A">
          <w:rPr>
            <w:rStyle w:val="Hyperlink"/>
            <w:noProof/>
          </w:rPr>
          <w:t xml:space="preserve"> Um esboço da prática de Reflexão</w:t>
        </w:r>
        <w:r w:rsidR="00BD2BCC">
          <w:rPr>
            <w:noProof/>
            <w:webHidden/>
          </w:rPr>
          <w:tab/>
        </w:r>
        <w:r w:rsidR="00BD2BCC">
          <w:rPr>
            <w:noProof/>
            <w:webHidden/>
          </w:rPr>
          <w:fldChar w:fldCharType="begin"/>
        </w:r>
        <w:r w:rsidR="00BD2BCC">
          <w:rPr>
            <w:noProof/>
            <w:webHidden/>
          </w:rPr>
          <w:instrText xml:space="preserve"> PAGEREF _Toc47384575 \h </w:instrText>
        </w:r>
        <w:r w:rsidR="00BD2BCC">
          <w:rPr>
            <w:noProof/>
            <w:webHidden/>
          </w:rPr>
        </w:r>
        <w:r w:rsidR="00BD2BCC">
          <w:rPr>
            <w:noProof/>
            <w:webHidden/>
          </w:rPr>
          <w:fldChar w:fldCharType="separate"/>
        </w:r>
        <w:r w:rsidR="00BD2BCC">
          <w:rPr>
            <w:noProof/>
            <w:webHidden/>
          </w:rPr>
          <w:t>350</w:t>
        </w:r>
        <w:r w:rsidR="00BD2BCC">
          <w:rPr>
            <w:noProof/>
            <w:webHidden/>
          </w:rPr>
          <w:fldChar w:fldCharType="end"/>
        </w:r>
      </w:hyperlink>
    </w:p>
    <w:p w14:paraId="6045185B" w14:textId="432307F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6" w:history="1">
        <w:r w:rsidR="00BD2BCC" w:rsidRPr="00E3182A">
          <w:rPr>
            <w:rStyle w:val="Hyperlink"/>
            <w:b/>
            <w:noProof/>
          </w:rPr>
          <w:t>Figura 124.</w:t>
        </w:r>
        <w:r w:rsidR="00BD2BCC" w:rsidRPr="00E3182A">
          <w:rPr>
            <w:rStyle w:val="Hyperlink"/>
            <w:noProof/>
          </w:rPr>
          <w:t xml:space="preserve"> Um esboço da prática de Descrição</w:t>
        </w:r>
        <w:r w:rsidR="00BD2BCC">
          <w:rPr>
            <w:noProof/>
            <w:webHidden/>
          </w:rPr>
          <w:tab/>
        </w:r>
        <w:r w:rsidR="00BD2BCC">
          <w:rPr>
            <w:noProof/>
            <w:webHidden/>
          </w:rPr>
          <w:fldChar w:fldCharType="begin"/>
        </w:r>
        <w:r w:rsidR="00BD2BCC">
          <w:rPr>
            <w:noProof/>
            <w:webHidden/>
          </w:rPr>
          <w:instrText xml:space="preserve"> PAGEREF _Toc47384576 \h </w:instrText>
        </w:r>
        <w:r w:rsidR="00BD2BCC">
          <w:rPr>
            <w:noProof/>
            <w:webHidden/>
          </w:rPr>
        </w:r>
        <w:r w:rsidR="00BD2BCC">
          <w:rPr>
            <w:noProof/>
            <w:webHidden/>
          </w:rPr>
          <w:fldChar w:fldCharType="separate"/>
        </w:r>
        <w:r w:rsidR="00BD2BCC">
          <w:rPr>
            <w:noProof/>
            <w:webHidden/>
          </w:rPr>
          <w:t>354</w:t>
        </w:r>
        <w:r w:rsidR="00BD2BCC">
          <w:rPr>
            <w:noProof/>
            <w:webHidden/>
          </w:rPr>
          <w:fldChar w:fldCharType="end"/>
        </w:r>
      </w:hyperlink>
    </w:p>
    <w:p w14:paraId="55C43618" w14:textId="09BB50A2"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7" w:history="1">
        <w:r w:rsidR="00BD2BCC" w:rsidRPr="00E3182A">
          <w:rPr>
            <w:rStyle w:val="Hyperlink"/>
            <w:b/>
            <w:noProof/>
          </w:rPr>
          <w:t>Figura 125.</w:t>
        </w:r>
        <w:r w:rsidR="00BD2BCC" w:rsidRPr="00E3182A">
          <w:rPr>
            <w:rStyle w:val="Hyperlink"/>
            <w:noProof/>
          </w:rPr>
          <w:t xml:space="preserve"> Um esboço da prática de Documentação</w:t>
        </w:r>
        <w:r w:rsidR="00BD2BCC">
          <w:rPr>
            <w:noProof/>
            <w:webHidden/>
          </w:rPr>
          <w:tab/>
        </w:r>
        <w:r w:rsidR="00BD2BCC">
          <w:rPr>
            <w:noProof/>
            <w:webHidden/>
          </w:rPr>
          <w:fldChar w:fldCharType="begin"/>
        </w:r>
        <w:r w:rsidR="00BD2BCC">
          <w:rPr>
            <w:noProof/>
            <w:webHidden/>
          </w:rPr>
          <w:instrText xml:space="preserve"> PAGEREF _Toc47384577 \h </w:instrText>
        </w:r>
        <w:r w:rsidR="00BD2BCC">
          <w:rPr>
            <w:noProof/>
            <w:webHidden/>
          </w:rPr>
        </w:r>
        <w:r w:rsidR="00BD2BCC">
          <w:rPr>
            <w:noProof/>
            <w:webHidden/>
          </w:rPr>
          <w:fldChar w:fldCharType="separate"/>
        </w:r>
        <w:r w:rsidR="00BD2BCC">
          <w:rPr>
            <w:noProof/>
            <w:webHidden/>
          </w:rPr>
          <w:t>358</w:t>
        </w:r>
        <w:r w:rsidR="00BD2BCC">
          <w:rPr>
            <w:noProof/>
            <w:webHidden/>
          </w:rPr>
          <w:fldChar w:fldCharType="end"/>
        </w:r>
      </w:hyperlink>
    </w:p>
    <w:p w14:paraId="635C2B28" w14:textId="7CE844A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8" w:history="1">
        <w:r w:rsidR="00BD2BCC" w:rsidRPr="00E3182A">
          <w:rPr>
            <w:rStyle w:val="Hyperlink"/>
            <w:b/>
            <w:noProof/>
          </w:rPr>
          <w:t>Figura 126.</w:t>
        </w:r>
        <w:r w:rsidR="00BD2BCC" w:rsidRPr="00E3182A">
          <w:rPr>
            <w:rStyle w:val="Hyperlink"/>
            <w:noProof/>
          </w:rPr>
          <w:t xml:space="preserve"> Um modelo de contexto de práticas de PoC e suas interações</w:t>
        </w:r>
        <w:r w:rsidR="00BD2BCC">
          <w:rPr>
            <w:noProof/>
            <w:webHidden/>
          </w:rPr>
          <w:tab/>
        </w:r>
        <w:r w:rsidR="00BD2BCC">
          <w:rPr>
            <w:noProof/>
            <w:webHidden/>
          </w:rPr>
          <w:fldChar w:fldCharType="begin"/>
        </w:r>
        <w:r w:rsidR="00BD2BCC">
          <w:rPr>
            <w:noProof/>
            <w:webHidden/>
          </w:rPr>
          <w:instrText xml:space="preserve"> PAGEREF _Toc47384578 \h </w:instrText>
        </w:r>
        <w:r w:rsidR="00BD2BCC">
          <w:rPr>
            <w:noProof/>
            <w:webHidden/>
          </w:rPr>
        </w:r>
        <w:r w:rsidR="00BD2BCC">
          <w:rPr>
            <w:noProof/>
            <w:webHidden/>
          </w:rPr>
          <w:fldChar w:fldCharType="separate"/>
        </w:r>
        <w:r w:rsidR="00BD2BCC">
          <w:rPr>
            <w:noProof/>
            <w:webHidden/>
          </w:rPr>
          <w:t>365</w:t>
        </w:r>
        <w:r w:rsidR="00BD2BCC">
          <w:rPr>
            <w:noProof/>
            <w:webHidden/>
          </w:rPr>
          <w:fldChar w:fldCharType="end"/>
        </w:r>
      </w:hyperlink>
    </w:p>
    <w:p w14:paraId="61F081B5" w14:textId="39466DB9"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9" w:history="1">
        <w:r w:rsidR="00BD2BCC" w:rsidRPr="00E3182A">
          <w:rPr>
            <w:rStyle w:val="Hyperlink"/>
            <w:b/>
            <w:noProof/>
          </w:rPr>
          <w:t>Figura 127.</w:t>
        </w:r>
        <w:r w:rsidR="00BD2BCC" w:rsidRPr="00E3182A">
          <w:rPr>
            <w:rStyle w:val="Hyperlink"/>
            <w:noProof/>
          </w:rPr>
          <w:t xml:space="preserve"> O modelo de contexto – uma rede de conhecimento</w:t>
        </w:r>
        <w:r w:rsidR="00BD2BCC">
          <w:rPr>
            <w:noProof/>
            <w:webHidden/>
          </w:rPr>
          <w:tab/>
        </w:r>
        <w:r w:rsidR="00BD2BCC">
          <w:rPr>
            <w:noProof/>
            <w:webHidden/>
          </w:rPr>
          <w:fldChar w:fldCharType="begin"/>
        </w:r>
        <w:r w:rsidR="00BD2BCC">
          <w:rPr>
            <w:noProof/>
            <w:webHidden/>
          </w:rPr>
          <w:instrText xml:space="preserve"> PAGEREF _Toc47384579 \h </w:instrText>
        </w:r>
        <w:r w:rsidR="00BD2BCC">
          <w:rPr>
            <w:noProof/>
            <w:webHidden/>
          </w:rPr>
        </w:r>
        <w:r w:rsidR="00BD2BCC">
          <w:rPr>
            <w:noProof/>
            <w:webHidden/>
          </w:rPr>
          <w:fldChar w:fldCharType="separate"/>
        </w:r>
        <w:r w:rsidR="00BD2BCC">
          <w:rPr>
            <w:noProof/>
            <w:webHidden/>
          </w:rPr>
          <w:t>376</w:t>
        </w:r>
        <w:r w:rsidR="00BD2BCC">
          <w:rPr>
            <w:noProof/>
            <w:webHidden/>
          </w:rPr>
          <w:fldChar w:fldCharType="end"/>
        </w:r>
      </w:hyperlink>
    </w:p>
    <w:p w14:paraId="62ACF756" w14:textId="63CB55C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0" w:history="1">
        <w:r w:rsidR="00BD2BCC" w:rsidRPr="00E3182A">
          <w:rPr>
            <w:rStyle w:val="Hyperlink"/>
            <w:b/>
            <w:noProof/>
          </w:rPr>
          <w:t>Figura 128.</w:t>
        </w:r>
        <w:r w:rsidR="00BD2BCC" w:rsidRPr="00E3182A">
          <w:rPr>
            <w:rStyle w:val="Hyperlink"/>
            <w:noProof/>
          </w:rPr>
          <w:t xml:space="preserve"> PoC Knowledge Network</w:t>
        </w:r>
        <w:r w:rsidR="00BD2BCC">
          <w:rPr>
            <w:noProof/>
            <w:webHidden/>
          </w:rPr>
          <w:tab/>
        </w:r>
        <w:r w:rsidR="00BD2BCC">
          <w:rPr>
            <w:noProof/>
            <w:webHidden/>
          </w:rPr>
          <w:fldChar w:fldCharType="begin"/>
        </w:r>
        <w:r w:rsidR="00BD2BCC">
          <w:rPr>
            <w:noProof/>
            <w:webHidden/>
          </w:rPr>
          <w:instrText xml:space="preserve"> PAGEREF _Toc47384580 \h </w:instrText>
        </w:r>
        <w:r w:rsidR="00BD2BCC">
          <w:rPr>
            <w:noProof/>
            <w:webHidden/>
          </w:rPr>
        </w:r>
        <w:r w:rsidR="00BD2BCC">
          <w:rPr>
            <w:noProof/>
            <w:webHidden/>
          </w:rPr>
          <w:fldChar w:fldCharType="separate"/>
        </w:r>
        <w:r w:rsidR="00BD2BCC">
          <w:rPr>
            <w:noProof/>
            <w:webHidden/>
          </w:rPr>
          <w:t>381</w:t>
        </w:r>
        <w:r w:rsidR="00BD2BCC">
          <w:rPr>
            <w:noProof/>
            <w:webHidden/>
          </w:rPr>
          <w:fldChar w:fldCharType="end"/>
        </w:r>
      </w:hyperlink>
    </w:p>
    <w:p w14:paraId="20997E61" w14:textId="64F43EB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1" w:history="1">
        <w:r w:rsidR="00BD2BCC" w:rsidRPr="00E3182A">
          <w:rPr>
            <w:rStyle w:val="Hyperlink"/>
            <w:b/>
            <w:noProof/>
          </w:rPr>
          <w:t>Figura 129.</w:t>
        </w:r>
        <w:r w:rsidR="00BD2BCC" w:rsidRPr="00E3182A">
          <w:rPr>
            <w:rStyle w:val="Hyperlink"/>
            <w:noProof/>
          </w:rPr>
          <w:t xml:space="preserve"> As redes complexas no contexto da PoC</w:t>
        </w:r>
        <w:r w:rsidR="00BD2BCC">
          <w:rPr>
            <w:noProof/>
            <w:webHidden/>
          </w:rPr>
          <w:tab/>
        </w:r>
        <w:r w:rsidR="00BD2BCC">
          <w:rPr>
            <w:noProof/>
            <w:webHidden/>
          </w:rPr>
          <w:fldChar w:fldCharType="begin"/>
        </w:r>
        <w:r w:rsidR="00BD2BCC">
          <w:rPr>
            <w:noProof/>
            <w:webHidden/>
          </w:rPr>
          <w:instrText xml:space="preserve"> PAGEREF _Toc47384581 \h </w:instrText>
        </w:r>
        <w:r w:rsidR="00BD2BCC">
          <w:rPr>
            <w:noProof/>
            <w:webHidden/>
          </w:rPr>
        </w:r>
        <w:r w:rsidR="00BD2BCC">
          <w:rPr>
            <w:noProof/>
            <w:webHidden/>
          </w:rPr>
          <w:fldChar w:fldCharType="separate"/>
        </w:r>
        <w:r w:rsidR="00BD2BCC">
          <w:rPr>
            <w:noProof/>
            <w:webHidden/>
          </w:rPr>
          <w:t>385</w:t>
        </w:r>
        <w:r w:rsidR="00BD2BCC">
          <w:rPr>
            <w:noProof/>
            <w:webHidden/>
          </w:rPr>
          <w:fldChar w:fldCharType="end"/>
        </w:r>
      </w:hyperlink>
    </w:p>
    <w:p w14:paraId="3B920470" w14:textId="4C3430E7"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2" w:history="1">
        <w:r w:rsidR="00BD2BCC" w:rsidRPr="00E3182A">
          <w:rPr>
            <w:rStyle w:val="Hyperlink"/>
            <w:b/>
            <w:noProof/>
          </w:rPr>
          <w:t>Figura 130.</w:t>
        </w:r>
        <w:r w:rsidR="00BD2BCC" w:rsidRPr="00E3182A">
          <w:rPr>
            <w:rStyle w:val="Hyperlink"/>
            <w:noProof/>
          </w:rPr>
          <w:t xml:space="preserve"> A prática de Exploração e sua rede de conhecimento</w:t>
        </w:r>
        <w:r w:rsidR="00BD2BCC">
          <w:rPr>
            <w:noProof/>
            <w:webHidden/>
          </w:rPr>
          <w:tab/>
        </w:r>
        <w:r w:rsidR="00BD2BCC">
          <w:rPr>
            <w:noProof/>
            <w:webHidden/>
          </w:rPr>
          <w:fldChar w:fldCharType="begin"/>
        </w:r>
        <w:r w:rsidR="00BD2BCC">
          <w:rPr>
            <w:noProof/>
            <w:webHidden/>
          </w:rPr>
          <w:instrText xml:space="preserve"> PAGEREF _Toc47384582 \h </w:instrText>
        </w:r>
        <w:r w:rsidR="00BD2BCC">
          <w:rPr>
            <w:noProof/>
            <w:webHidden/>
          </w:rPr>
        </w:r>
        <w:r w:rsidR="00BD2BCC">
          <w:rPr>
            <w:noProof/>
            <w:webHidden/>
          </w:rPr>
          <w:fldChar w:fldCharType="separate"/>
        </w:r>
        <w:r w:rsidR="00BD2BCC">
          <w:rPr>
            <w:noProof/>
            <w:webHidden/>
          </w:rPr>
          <w:t>387</w:t>
        </w:r>
        <w:r w:rsidR="00BD2BCC">
          <w:rPr>
            <w:noProof/>
            <w:webHidden/>
          </w:rPr>
          <w:fldChar w:fldCharType="end"/>
        </w:r>
      </w:hyperlink>
    </w:p>
    <w:p w14:paraId="6BC1152D" w14:textId="7DA7043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3" w:history="1">
        <w:r w:rsidR="00BD2BCC" w:rsidRPr="00E3182A">
          <w:rPr>
            <w:rStyle w:val="Hyperlink"/>
            <w:b/>
            <w:noProof/>
          </w:rPr>
          <w:t>Figura 131.</w:t>
        </w:r>
        <w:r w:rsidR="00BD2BCC" w:rsidRPr="00E3182A">
          <w:rPr>
            <w:rStyle w:val="Hyperlink"/>
            <w:noProof/>
          </w:rPr>
          <w:t xml:space="preserve"> A prática de Exploração e suas diversas sub-redes de conhecimento</w:t>
        </w:r>
        <w:r w:rsidR="00BD2BCC">
          <w:rPr>
            <w:noProof/>
            <w:webHidden/>
          </w:rPr>
          <w:tab/>
        </w:r>
        <w:r w:rsidR="00BD2BCC">
          <w:rPr>
            <w:noProof/>
            <w:webHidden/>
          </w:rPr>
          <w:fldChar w:fldCharType="begin"/>
        </w:r>
        <w:r w:rsidR="00BD2BCC">
          <w:rPr>
            <w:noProof/>
            <w:webHidden/>
          </w:rPr>
          <w:instrText xml:space="preserve"> PAGEREF _Toc47384583 \h </w:instrText>
        </w:r>
        <w:r w:rsidR="00BD2BCC">
          <w:rPr>
            <w:noProof/>
            <w:webHidden/>
          </w:rPr>
        </w:r>
        <w:r w:rsidR="00BD2BCC">
          <w:rPr>
            <w:noProof/>
            <w:webHidden/>
          </w:rPr>
          <w:fldChar w:fldCharType="separate"/>
        </w:r>
        <w:r w:rsidR="00BD2BCC">
          <w:rPr>
            <w:noProof/>
            <w:webHidden/>
          </w:rPr>
          <w:t>390</w:t>
        </w:r>
        <w:r w:rsidR="00BD2BCC">
          <w:rPr>
            <w:noProof/>
            <w:webHidden/>
          </w:rPr>
          <w:fldChar w:fldCharType="end"/>
        </w:r>
      </w:hyperlink>
    </w:p>
    <w:p w14:paraId="69564D0A" w14:textId="5158F4FE"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4" w:history="1">
        <w:r w:rsidR="00BD2BCC" w:rsidRPr="00E3182A">
          <w:rPr>
            <w:rStyle w:val="Hyperlink"/>
            <w:b/>
            <w:noProof/>
          </w:rPr>
          <w:t>Figura 132.</w:t>
        </w:r>
        <w:r w:rsidR="00BD2BCC" w:rsidRPr="00E3182A">
          <w:rPr>
            <w:rStyle w:val="Hyperlink"/>
            <w:noProof/>
          </w:rPr>
          <w:t xml:space="preserve"> A prática de Compreensão e sua rede de conhecimento</w:t>
        </w:r>
        <w:r w:rsidR="00BD2BCC">
          <w:rPr>
            <w:noProof/>
            <w:webHidden/>
          </w:rPr>
          <w:tab/>
        </w:r>
        <w:r w:rsidR="00BD2BCC">
          <w:rPr>
            <w:noProof/>
            <w:webHidden/>
          </w:rPr>
          <w:fldChar w:fldCharType="begin"/>
        </w:r>
        <w:r w:rsidR="00BD2BCC">
          <w:rPr>
            <w:noProof/>
            <w:webHidden/>
          </w:rPr>
          <w:instrText xml:space="preserve"> PAGEREF _Toc47384584 \h </w:instrText>
        </w:r>
        <w:r w:rsidR="00BD2BCC">
          <w:rPr>
            <w:noProof/>
            <w:webHidden/>
          </w:rPr>
        </w:r>
        <w:r w:rsidR="00BD2BCC">
          <w:rPr>
            <w:noProof/>
            <w:webHidden/>
          </w:rPr>
          <w:fldChar w:fldCharType="separate"/>
        </w:r>
        <w:r w:rsidR="00BD2BCC">
          <w:rPr>
            <w:noProof/>
            <w:webHidden/>
          </w:rPr>
          <w:t>391</w:t>
        </w:r>
        <w:r w:rsidR="00BD2BCC">
          <w:rPr>
            <w:noProof/>
            <w:webHidden/>
          </w:rPr>
          <w:fldChar w:fldCharType="end"/>
        </w:r>
      </w:hyperlink>
    </w:p>
    <w:p w14:paraId="2ED675D7" w14:textId="2E6CBE9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5" w:history="1">
        <w:r w:rsidR="00BD2BCC" w:rsidRPr="00E3182A">
          <w:rPr>
            <w:rStyle w:val="Hyperlink"/>
            <w:b/>
            <w:noProof/>
          </w:rPr>
          <w:t>Figura 133.</w:t>
        </w:r>
        <w:r w:rsidR="00BD2BCC" w:rsidRPr="00E3182A">
          <w:rPr>
            <w:rStyle w:val="Hyperlink"/>
            <w:noProof/>
          </w:rPr>
          <w:t xml:space="preserve"> A prática de Modelagem e sua rede de conhecimento</w:t>
        </w:r>
        <w:r w:rsidR="00BD2BCC">
          <w:rPr>
            <w:noProof/>
            <w:webHidden/>
          </w:rPr>
          <w:tab/>
        </w:r>
        <w:r w:rsidR="00BD2BCC">
          <w:rPr>
            <w:noProof/>
            <w:webHidden/>
          </w:rPr>
          <w:fldChar w:fldCharType="begin"/>
        </w:r>
        <w:r w:rsidR="00BD2BCC">
          <w:rPr>
            <w:noProof/>
            <w:webHidden/>
          </w:rPr>
          <w:instrText xml:space="preserve"> PAGEREF _Toc47384585 \h </w:instrText>
        </w:r>
        <w:r w:rsidR="00BD2BCC">
          <w:rPr>
            <w:noProof/>
            <w:webHidden/>
          </w:rPr>
        </w:r>
        <w:r w:rsidR="00BD2BCC">
          <w:rPr>
            <w:noProof/>
            <w:webHidden/>
          </w:rPr>
          <w:fldChar w:fldCharType="separate"/>
        </w:r>
        <w:r w:rsidR="00BD2BCC">
          <w:rPr>
            <w:noProof/>
            <w:webHidden/>
          </w:rPr>
          <w:t>392</w:t>
        </w:r>
        <w:r w:rsidR="00BD2BCC">
          <w:rPr>
            <w:noProof/>
            <w:webHidden/>
          </w:rPr>
          <w:fldChar w:fldCharType="end"/>
        </w:r>
      </w:hyperlink>
    </w:p>
    <w:p w14:paraId="74738096" w14:textId="40B8798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6" w:history="1">
        <w:r w:rsidR="00BD2BCC" w:rsidRPr="00E3182A">
          <w:rPr>
            <w:rStyle w:val="Hyperlink"/>
            <w:b/>
            <w:noProof/>
          </w:rPr>
          <w:t>Figura 134.</w:t>
        </w:r>
        <w:r w:rsidR="00BD2BCC" w:rsidRPr="00E3182A">
          <w:rPr>
            <w:rStyle w:val="Hyperlink"/>
            <w:noProof/>
          </w:rPr>
          <w:t xml:space="preserve"> A prática de Especificação e sua rede de conhecimento</w:t>
        </w:r>
        <w:r w:rsidR="00BD2BCC">
          <w:rPr>
            <w:noProof/>
            <w:webHidden/>
          </w:rPr>
          <w:tab/>
        </w:r>
        <w:r w:rsidR="00BD2BCC">
          <w:rPr>
            <w:noProof/>
            <w:webHidden/>
          </w:rPr>
          <w:fldChar w:fldCharType="begin"/>
        </w:r>
        <w:r w:rsidR="00BD2BCC">
          <w:rPr>
            <w:noProof/>
            <w:webHidden/>
          </w:rPr>
          <w:instrText xml:space="preserve"> PAGEREF _Toc47384586 \h </w:instrText>
        </w:r>
        <w:r w:rsidR="00BD2BCC">
          <w:rPr>
            <w:noProof/>
            <w:webHidden/>
          </w:rPr>
        </w:r>
        <w:r w:rsidR="00BD2BCC">
          <w:rPr>
            <w:noProof/>
            <w:webHidden/>
          </w:rPr>
          <w:fldChar w:fldCharType="separate"/>
        </w:r>
        <w:r w:rsidR="00BD2BCC">
          <w:rPr>
            <w:noProof/>
            <w:webHidden/>
          </w:rPr>
          <w:t>393</w:t>
        </w:r>
        <w:r w:rsidR="00BD2BCC">
          <w:rPr>
            <w:noProof/>
            <w:webHidden/>
          </w:rPr>
          <w:fldChar w:fldCharType="end"/>
        </w:r>
      </w:hyperlink>
    </w:p>
    <w:p w14:paraId="0E18DF46" w14:textId="1D70180E"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7" w:history="1">
        <w:r w:rsidR="00BD2BCC" w:rsidRPr="00E3182A">
          <w:rPr>
            <w:rStyle w:val="Hyperlink"/>
            <w:b/>
            <w:noProof/>
          </w:rPr>
          <w:t>Figura 135.</w:t>
        </w:r>
        <w:r w:rsidR="00BD2BCC" w:rsidRPr="00E3182A">
          <w:rPr>
            <w:rStyle w:val="Hyperlink"/>
            <w:noProof/>
          </w:rPr>
          <w:t xml:space="preserve"> A prática de Execução e sua rede de conhecimento</w:t>
        </w:r>
        <w:r w:rsidR="00BD2BCC">
          <w:rPr>
            <w:noProof/>
            <w:webHidden/>
          </w:rPr>
          <w:tab/>
        </w:r>
        <w:r w:rsidR="00BD2BCC">
          <w:rPr>
            <w:noProof/>
            <w:webHidden/>
          </w:rPr>
          <w:fldChar w:fldCharType="begin"/>
        </w:r>
        <w:r w:rsidR="00BD2BCC">
          <w:rPr>
            <w:noProof/>
            <w:webHidden/>
          </w:rPr>
          <w:instrText xml:space="preserve"> PAGEREF _Toc47384587 \h </w:instrText>
        </w:r>
        <w:r w:rsidR="00BD2BCC">
          <w:rPr>
            <w:noProof/>
            <w:webHidden/>
          </w:rPr>
        </w:r>
        <w:r w:rsidR="00BD2BCC">
          <w:rPr>
            <w:noProof/>
            <w:webHidden/>
          </w:rPr>
          <w:fldChar w:fldCharType="separate"/>
        </w:r>
        <w:r w:rsidR="00BD2BCC">
          <w:rPr>
            <w:noProof/>
            <w:webHidden/>
          </w:rPr>
          <w:t>394</w:t>
        </w:r>
        <w:r w:rsidR="00BD2BCC">
          <w:rPr>
            <w:noProof/>
            <w:webHidden/>
          </w:rPr>
          <w:fldChar w:fldCharType="end"/>
        </w:r>
      </w:hyperlink>
    </w:p>
    <w:p w14:paraId="6B3A3FBE" w14:textId="1C0EB23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8" w:history="1">
        <w:r w:rsidR="00BD2BCC" w:rsidRPr="00E3182A">
          <w:rPr>
            <w:rStyle w:val="Hyperlink"/>
            <w:b/>
            <w:noProof/>
          </w:rPr>
          <w:t>Figura 136.</w:t>
        </w:r>
        <w:r w:rsidR="00BD2BCC" w:rsidRPr="00E3182A">
          <w:rPr>
            <w:rStyle w:val="Hyperlink"/>
            <w:noProof/>
          </w:rPr>
          <w:t xml:space="preserve"> A prática de Execução e sua rede de conhecimento</w:t>
        </w:r>
        <w:r w:rsidR="00BD2BCC">
          <w:rPr>
            <w:noProof/>
            <w:webHidden/>
          </w:rPr>
          <w:tab/>
        </w:r>
        <w:r w:rsidR="00BD2BCC">
          <w:rPr>
            <w:noProof/>
            <w:webHidden/>
          </w:rPr>
          <w:fldChar w:fldCharType="begin"/>
        </w:r>
        <w:r w:rsidR="00BD2BCC">
          <w:rPr>
            <w:noProof/>
            <w:webHidden/>
          </w:rPr>
          <w:instrText xml:space="preserve"> PAGEREF _Toc47384588 \h </w:instrText>
        </w:r>
        <w:r w:rsidR="00BD2BCC">
          <w:rPr>
            <w:noProof/>
            <w:webHidden/>
          </w:rPr>
        </w:r>
        <w:r w:rsidR="00BD2BCC">
          <w:rPr>
            <w:noProof/>
            <w:webHidden/>
          </w:rPr>
          <w:fldChar w:fldCharType="separate"/>
        </w:r>
        <w:r w:rsidR="00BD2BCC">
          <w:rPr>
            <w:noProof/>
            <w:webHidden/>
          </w:rPr>
          <w:t>395</w:t>
        </w:r>
        <w:r w:rsidR="00BD2BCC">
          <w:rPr>
            <w:noProof/>
            <w:webHidden/>
          </w:rPr>
          <w:fldChar w:fldCharType="end"/>
        </w:r>
      </w:hyperlink>
    </w:p>
    <w:p w14:paraId="34AC4885" w14:textId="148CF61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9" w:history="1">
        <w:r w:rsidR="00BD2BCC" w:rsidRPr="00E3182A">
          <w:rPr>
            <w:rStyle w:val="Hyperlink"/>
            <w:b/>
            <w:noProof/>
          </w:rPr>
          <w:t>Figura 137.</w:t>
        </w:r>
        <w:r w:rsidR="00BD2BCC" w:rsidRPr="00E3182A">
          <w:rPr>
            <w:rStyle w:val="Hyperlink"/>
            <w:noProof/>
          </w:rPr>
          <w:t xml:space="preserve"> A prática de Improvisação e sua rede de conhecimento</w:t>
        </w:r>
        <w:r w:rsidR="00BD2BCC">
          <w:rPr>
            <w:noProof/>
            <w:webHidden/>
          </w:rPr>
          <w:tab/>
        </w:r>
        <w:r w:rsidR="00BD2BCC">
          <w:rPr>
            <w:noProof/>
            <w:webHidden/>
          </w:rPr>
          <w:fldChar w:fldCharType="begin"/>
        </w:r>
        <w:r w:rsidR="00BD2BCC">
          <w:rPr>
            <w:noProof/>
            <w:webHidden/>
          </w:rPr>
          <w:instrText xml:space="preserve"> PAGEREF _Toc47384589 \h </w:instrText>
        </w:r>
        <w:r w:rsidR="00BD2BCC">
          <w:rPr>
            <w:noProof/>
            <w:webHidden/>
          </w:rPr>
        </w:r>
        <w:r w:rsidR="00BD2BCC">
          <w:rPr>
            <w:noProof/>
            <w:webHidden/>
          </w:rPr>
          <w:fldChar w:fldCharType="separate"/>
        </w:r>
        <w:r w:rsidR="00BD2BCC">
          <w:rPr>
            <w:noProof/>
            <w:webHidden/>
          </w:rPr>
          <w:t>396</w:t>
        </w:r>
        <w:r w:rsidR="00BD2BCC">
          <w:rPr>
            <w:noProof/>
            <w:webHidden/>
          </w:rPr>
          <w:fldChar w:fldCharType="end"/>
        </w:r>
      </w:hyperlink>
    </w:p>
    <w:p w14:paraId="5066F0C1" w14:textId="147D165B"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0" w:history="1">
        <w:r w:rsidR="00BD2BCC" w:rsidRPr="00E3182A">
          <w:rPr>
            <w:rStyle w:val="Hyperlink"/>
            <w:b/>
            <w:noProof/>
          </w:rPr>
          <w:t>Figura 138.</w:t>
        </w:r>
        <w:r w:rsidR="00BD2BCC" w:rsidRPr="00E3182A">
          <w:rPr>
            <w:rStyle w:val="Hyperlink"/>
            <w:noProof/>
          </w:rPr>
          <w:t xml:space="preserve"> A prática de Reflexão e sua rede de conhecimento</w:t>
        </w:r>
        <w:r w:rsidR="00BD2BCC">
          <w:rPr>
            <w:noProof/>
            <w:webHidden/>
          </w:rPr>
          <w:tab/>
        </w:r>
        <w:r w:rsidR="00BD2BCC">
          <w:rPr>
            <w:noProof/>
            <w:webHidden/>
          </w:rPr>
          <w:fldChar w:fldCharType="begin"/>
        </w:r>
        <w:r w:rsidR="00BD2BCC">
          <w:rPr>
            <w:noProof/>
            <w:webHidden/>
          </w:rPr>
          <w:instrText xml:space="preserve"> PAGEREF _Toc47384590 \h </w:instrText>
        </w:r>
        <w:r w:rsidR="00BD2BCC">
          <w:rPr>
            <w:noProof/>
            <w:webHidden/>
          </w:rPr>
        </w:r>
        <w:r w:rsidR="00BD2BCC">
          <w:rPr>
            <w:noProof/>
            <w:webHidden/>
          </w:rPr>
          <w:fldChar w:fldCharType="separate"/>
        </w:r>
        <w:r w:rsidR="00BD2BCC">
          <w:rPr>
            <w:noProof/>
            <w:webHidden/>
          </w:rPr>
          <w:t>397</w:t>
        </w:r>
        <w:r w:rsidR="00BD2BCC">
          <w:rPr>
            <w:noProof/>
            <w:webHidden/>
          </w:rPr>
          <w:fldChar w:fldCharType="end"/>
        </w:r>
      </w:hyperlink>
    </w:p>
    <w:p w14:paraId="182EFF2C" w14:textId="06AE8B36"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1" w:history="1">
        <w:r w:rsidR="00BD2BCC" w:rsidRPr="00E3182A">
          <w:rPr>
            <w:rStyle w:val="Hyperlink"/>
            <w:b/>
            <w:noProof/>
          </w:rPr>
          <w:t>Figura 139.</w:t>
        </w:r>
        <w:r w:rsidR="00BD2BCC" w:rsidRPr="00E3182A">
          <w:rPr>
            <w:rStyle w:val="Hyperlink"/>
            <w:noProof/>
          </w:rPr>
          <w:t xml:space="preserve"> A prática de Descrição e sua rede de conhecimento</w:t>
        </w:r>
        <w:r w:rsidR="00BD2BCC">
          <w:rPr>
            <w:noProof/>
            <w:webHidden/>
          </w:rPr>
          <w:tab/>
        </w:r>
        <w:r w:rsidR="00BD2BCC">
          <w:rPr>
            <w:noProof/>
            <w:webHidden/>
          </w:rPr>
          <w:fldChar w:fldCharType="begin"/>
        </w:r>
        <w:r w:rsidR="00BD2BCC">
          <w:rPr>
            <w:noProof/>
            <w:webHidden/>
          </w:rPr>
          <w:instrText xml:space="preserve"> PAGEREF _Toc47384591 \h </w:instrText>
        </w:r>
        <w:r w:rsidR="00BD2BCC">
          <w:rPr>
            <w:noProof/>
            <w:webHidden/>
          </w:rPr>
        </w:r>
        <w:r w:rsidR="00BD2BCC">
          <w:rPr>
            <w:noProof/>
            <w:webHidden/>
          </w:rPr>
          <w:fldChar w:fldCharType="separate"/>
        </w:r>
        <w:r w:rsidR="00BD2BCC">
          <w:rPr>
            <w:noProof/>
            <w:webHidden/>
          </w:rPr>
          <w:t>398</w:t>
        </w:r>
        <w:r w:rsidR="00BD2BCC">
          <w:rPr>
            <w:noProof/>
            <w:webHidden/>
          </w:rPr>
          <w:fldChar w:fldCharType="end"/>
        </w:r>
      </w:hyperlink>
    </w:p>
    <w:p w14:paraId="5DFFF367" w14:textId="2DF12308"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2" w:history="1">
        <w:r w:rsidR="00BD2BCC" w:rsidRPr="00E3182A">
          <w:rPr>
            <w:rStyle w:val="Hyperlink"/>
            <w:b/>
            <w:noProof/>
          </w:rPr>
          <w:t>Figura 140.</w:t>
        </w:r>
        <w:r w:rsidR="00BD2BCC" w:rsidRPr="00E3182A">
          <w:rPr>
            <w:rStyle w:val="Hyperlink"/>
            <w:noProof/>
          </w:rPr>
          <w:t xml:space="preserve"> A prática de Documentação e sua rede de conhecimento</w:t>
        </w:r>
        <w:r w:rsidR="00BD2BCC">
          <w:rPr>
            <w:noProof/>
            <w:webHidden/>
          </w:rPr>
          <w:tab/>
        </w:r>
        <w:r w:rsidR="00BD2BCC">
          <w:rPr>
            <w:noProof/>
            <w:webHidden/>
          </w:rPr>
          <w:fldChar w:fldCharType="begin"/>
        </w:r>
        <w:r w:rsidR="00BD2BCC">
          <w:rPr>
            <w:noProof/>
            <w:webHidden/>
          </w:rPr>
          <w:instrText xml:space="preserve"> PAGEREF _Toc47384592 \h </w:instrText>
        </w:r>
        <w:r w:rsidR="00BD2BCC">
          <w:rPr>
            <w:noProof/>
            <w:webHidden/>
          </w:rPr>
        </w:r>
        <w:r w:rsidR="00BD2BCC">
          <w:rPr>
            <w:noProof/>
            <w:webHidden/>
          </w:rPr>
          <w:fldChar w:fldCharType="separate"/>
        </w:r>
        <w:r w:rsidR="00BD2BCC">
          <w:rPr>
            <w:noProof/>
            <w:webHidden/>
          </w:rPr>
          <w:t>399</w:t>
        </w:r>
        <w:r w:rsidR="00BD2BCC">
          <w:rPr>
            <w:noProof/>
            <w:webHidden/>
          </w:rPr>
          <w:fldChar w:fldCharType="end"/>
        </w:r>
      </w:hyperlink>
    </w:p>
    <w:p w14:paraId="3F29AE01" w14:textId="5F235B58"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3" w:history="1">
        <w:r w:rsidR="00BD2BCC" w:rsidRPr="00E3182A">
          <w:rPr>
            <w:rStyle w:val="Hyperlink"/>
            <w:b/>
            <w:noProof/>
          </w:rPr>
          <w:t>Figura 141.</w:t>
        </w:r>
        <w:r w:rsidR="00BD2BCC" w:rsidRPr="00E3182A">
          <w:rPr>
            <w:rStyle w:val="Hyperlink"/>
            <w:noProof/>
          </w:rPr>
          <w:t xml:space="preserve"> Os nós e seus estados de percolação em uma rede de conhecimento</w:t>
        </w:r>
        <w:r w:rsidR="00BD2BCC">
          <w:rPr>
            <w:noProof/>
            <w:webHidden/>
          </w:rPr>
          <w:tab/>
        </w:r>
        <w:r w:rsidR="00BD2BCC">
          <w:rPr>
            <w:noProof/>
            <w:webHidden/>
          </w:rPr>
          <w:fldChar w:fldCharType="begin"/>
        </w:r>
        <w:r w:rsidR="00BD2BCC">
          <w:rPr>
            <w:noProof/>
            <w:webHidden/>
          </w:rPr>
          <w:instrText xml:space="preserve"> PAGEREF _Toc47384593 \h </w:instrText>
        </w:r>
        <w:r w:rsidR="00BD2BCC">
          <w:rPr>
            <w:noProof/>
            <w:webHidden/>
          </w:rPr>
        </w:r>
        <w:r w:rsidR="00BD2BCC">
          <w:rPr>
            <w:noProof/>
            <w:webHidden/>
          </w:rPr>
          <w:fldChar w:fldCharType="separate"/>
        </w:r>
        <w:r w:rsidR="00BD2BCC">
          <w:rPr>
            <w:noProof/>
            <w:webHidden/>
          </w:rPr>
          <w:t>406</w:t>
        </w:r>
        <w:r w:rsidR="00BD2BCC">
          <w:rPr>
            <w:noProof/>
            <w:webHidden/>
          </w:rPr>
          <w:fldChar w:fldCharType="end"/>
        </w:r>
      </w:hyperlink>
    </w:p>
    <w:p w14:paraId="3D05324E" w14:textId="25AA32E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4" w:history="1">
        <w:r w:rsidR="00BD2BCC" w:rsidRPr="00E3182A">
          <w:rPr>
            <w:rStyle w:val="Hyperlink"/>
            <w:b/>
            <w:noProof/>
          </w:rPr>
          <w:t>Figura 142.</w:t>
        </w:r>
        <w:r w:rsidR="00BD2BCC" w:rsidRPr="00E3182A">
          <w:rPr>
            <w:rStyle w:val="Hyperlink"/>
            <w:noProof/>
          </w:rPr>
          <w:t xml:space="preserve"> PoC Knowledge Network – os nós e sua probabilidade de percolação</w:t>
        </w:r>
        <w:r w:rsidR="00BD2BCC">
          <w:rPr>
            <w:noProof/>
            <w:webHidden/>
          </w:rPr>
          <w:tab/>
        </w:r>
        <w:r w:rsidR="00BD2BCC">
          <w:rPr>
            <w:noProof/>
            <w:webHidden/>
          </w:rPr>
          <w:fldChar w:fldCharType="begin"/>
        </w:r>
        <w:r w:rsidR="00BD2BCC">
          <w:rPr>
            <w:noProof/>
            <w:webHidden/>
          </w:rPr>
          <w:instrText xml:space="preserve"> PAGEREF _Toc47384594 \h </w:instrText>
        </w:r>
        <w:r w:rsidR="00BD2BCC">
          <w:rPr>
            <w:noProof/>
            <w:webHidden/>
          </w:rPr>
        </w:r>
        <w:r w:rsidR="00BD2BCC">
          <w:rPr>
            <w:noProof/>
            <w:webHidden/>
          </w:rPr>
          <w:fldChar w:fldCharType="separate"/>
        </w:r>
        <w:r w:rsidR="00BD2BCC">
          <w:rPr>
            <w:noProof/>
            <w:webHidden/>
          </w:rPr>
          <w:t>410</w:t>
        </w:r>
        <w:r w:rsidR="00BD2BCC">
          <w:rPr>
            <w:noProof/>
            <w:webHidden/>
          </w:rPr>
          <w:fldChar w:fldCharType="end"/>
        </w:r>
      </w:hyperlink>
    </w:p>
    <w:p w14:paraId="0B67C14A" w14:textId="101614BC"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5" w:history="1">
        <w:r w:rsidR="00BD2BCC" w:rsidRPr="00E3182A">
          <w:rPr>
            <w:rStyle w:val="Hyperlink"/>
            <w:b/>
            <w:noProof/>
          </w:rPr>
          <w:t>Figura 143.</w:t>
        </w:r>
        <w:r w:rsidR="00BD2BCC" w:rsidRPr="00E3182A">
          <w:rPr>
            <w:rStyle w:val="Hyperlink"/>
            <w:noProof/>
          </w:rPr>
          <w:t xml:space="preserve"> O Knowledge H – maior probabilidade de influenciar o Knowledge B</w:t>
        </w:r>
        <w:r w:rsidR="00BD2BCC">
          <w:rPr>
            <w:noProof/>
            <w:webHidden/>
          </w:rPr>
          <w:tab/>
        </w:r>
        <w:r w:rsidR="00BD2BCC">
          <w:rPr>
            <w:noProof/>
            <w:webHidden/>
          </w:rPr>
          <w:fldChar w:fldCharType="begin"/>
        </w:r>
        <w:r w:rsidR="00BD2BCC">
          <w:rPr>
            <w:noProof/>
            <w:webHidden/>
          </w:rPr>
          <w:instrText xml:space="preserve"> PAGEREF _Toc47384595 \h </w:instrText>
        </w:r>
        <w:r w:rsidR="00BD2BCC">
          <w:rPr>
            <w:noProof/>
            <w:webHidden/>
          </w:rPr>
        </w:r>
        <w:r w:rsidR="00BD2BCC">
          <w:rPr>
            <w:noProof/>
            <w:webHidden/>
          </w:rPr>
          <w:fldChar w:fldCharType="separate"/>
        </w:r>
        <w:r w:rsidR="00BD2BCC">
          <w:rPr>
            <w:noProof/>
            <w:webHidden/>
          </w:rPr>
          <w:t>412</w:t>
        </w:r>
        <w:r w:rsidR="00BD2BCC">
          <w:rPr>
            <w:noProof/>
            <w:webHidden/>
          </w:rPr>
          <w:fldChar w:fldCharType="end"/>
        </w:r>
      </w:hyperlink>
    </w:p>
    <w:p w14:paraId="266EFD64" w14:textId="651E9B84"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6" w:history="1">
        <w:r w:rsidR="00BD2BCC" w:rsidRPr="00E3182A">
          <w:rPr>
            <w:rStyle w:val="Hyperlink"/>
            <w:b/>
            <w:noProof/>
          </w:rPr>
          <w:t>Figura 144.</w:t>
        </w:r>
        <w:r w:rsidR="00BD2BCC" w:rsidRPr="00E3182A">
          <w:rPr>
            <w:rStyle w:val="Hyperlink"/>
            <w:noProof/>
          </w:rPr>
          <w:t xml:space="preserve"> Uma diferente formação na rede de conhecimento no contexto da PoC</w:t>
        </w:r>
        <w:r w:rsidR="00BD2BCC">
          <w:rPr>
            <w:noProof/>
            <w:webHidden/>
          </w:rPr>
          <w:tab/>
        </w:r>
        <w:r w:rsidR="00BD2BCC">
          <w:rPr>
            <w:noProof/>
            <w:webHidden/>
          </w:rPr>
          <w:fldChar w:fldCharType="begin"/>
        </w:r>
        <w:r w:rsidR="00BD2BCC">
          <w:rPr>
            <w:noProof/>
            <w:webHidden/>
          </w:rPr>
          <w:instrText xml:space="preserve"> PAGEREF _Toc47384596 \h </w:instrText>
        </w:r>
        <w:r w:rsidR="00BD2BCC">
          <w:rPr>
            <w:noProof/>
            <w:webHidden/>
          </w:rPr>
        </w:r>
        <w:r w:rsidR="00BD2BCC">
          <w:rPr>
            <w:noProof/>
            <w:webHidden/>
          </w:rPr>
          <w:fldChar w:fldCharType="separate"/>
        </w:r>
        <w:r w:rsidR="00BD2BCC">
          <w:rPr>
            <w:noProof/>
            <w:webHidden/>
          </w:rPr>
          <w:t>413</w:t>
        </w:r>
        <w:r w:rsidR="00BD2BCC">
          <w:rPr>
            <w:noProof/>
            <w:webHidden/>
          </w:rPr>
          <w:fldChar w:fldCharType="end"/>
        </w:r>
      </w:hyperlink>
    </w:p>
    <w:p w14:paraId="0AFBA013" w14:textId="0F74AFDA"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7" w:history="1">
        <w:r w:rsidR="00BD2BCC" w:rsidRPr="00E3182A">
          <w:rPr>
            <w:rStyle w:val="Hyperlink"/>
            <w:b/>
            <w:noProof/>
          </w:rPr>
          <w:t>Figura 145.</w:t>
        </w:r>
        <w:r w:rsidR="00BD2BCC" w:rsidRPr="00E3182A">
          <w:rPr>
            <w:rStyle w:val="Hyperlink"/>
            <w:noProof/>
          </w:rPr>
          <w:t xml:space="preserve"> O Knowledge A – maior probabilidade de influenciar o Knowledge B</w:t>
        </w:r>
        <w:r w:rsidR="00BD2BCC">
          <w:rPr>
            <w:noProof/>
            <w:webHidden/>
          </w:rPr>
          <w:tab/>
        </w:r>
        <w:r w:rsidR="00BD2BCC">
          <w:rPr>
            <w:noProof/>
            <w:webHidden/>
          </w:rPr>
          <w:fldChar w:fldCharType="begin"/>
        </w:r>
        <w:r w:rsidR="00BD2BCC">
          <w:rPr>
            <w:noProof/>
            <w:webHidden/>
          </w:rPr>
          <w:instrText xml:space="preserve"> PAGEREF _Toc47384597 \h </w:instrText>
        </w:r>
        <w:r w:rsidR="00BD2BCC">
          <w:rPr>
            <w:noProof/>
            <w:webHidden/>
          </w:rPr>
        </w:r>
        <w:r w:rsidR="00BD2BCC">
          <w:rPr>
            <w:noProof/>
            <w:webHidden/>
          </w:rPr>
          <w:fldChar w:fldCharType="separate"/>
        </w:r>
        <w:r w:rsidR="00BD2BCC">
          <w:rPr>
            <w:noProof/>
            <w:webHidden/>
          </w:rPr>
          <w:t>415</w:t>
        </w:r>
        <w:r w:rsidR="00BD2BCC">
          <w:rPr>
            <w:noProof/>
            <w:webHidden/>
          </w:rPr>
          <w:fldChar w:fldCharType="end"/>
        </w:r>
      </w:hyperlink>
    </w:p>
    <w:p w14:paraId="7238BBF6" w14:textId="7C2811EA"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8" w:history="1">
        <w:r w:rsidR="00BD2BCC" w:rsidRPr="00E3182A">
          <w:rPr>
            <w:rStyle w:val="Hyperlink"/>
            <w:b/>
            <w:noProof/>
          </w:rPr>
          <w:t>Figura 146.</w:t>
        </w:r>
        <w:r w:rsidR="00BD2BCC" w:rsidRPr="00E3182A">
          <w:rPr>
            <w:rStyle w:val="Hyperlink"/>
            <w:noProof/>
          </w:rPr>
          <w:t xml:space="preserve"> Nosso percurso – A hermenêutica no contexto da PoC</w:t>
        </w:r>
        <w:r w:rsidR="00BD2BCC">
          <w:rPr>
            <w:noProof/>
            <w:webHidden/>
          </w:rPr>
          <w:tab/>
        </w:r>
        <w:r w:rsidR="00BD2BCC">
          <w:rPr>
            <w:noProof/>
            <w:webHidden/>
          </w:rPr>
          <w:fldChar w:fldCharType="begin"/>
        </w:r>
        <w:r w:rsidR="00BD2BCC">
          <w:rPr>
            <w:noProof/>
            <w:webHidden/>
          </w:rPr>
          <w:instrText xml:space="preserve"> PAGEREF _Toc47384598 \h </w:instrText>
        </w:r>
        <w:r w:rsidR="00BD2BCC">
          <w:rPr>
            <w:noProof/>
            <w:webHidden/>
          </w:rPr>
        </w:r>
        <w:r w:rsidR="00BD2BCC">
          <w:rPr>
            <w:noProof/>
            <w:webHidden/>
          </w:rPr>
          <w:fldChar w:fldCharType="separate"/>
        </w:r>
        <w:r w:rsidR="00BD2BCC">
          <w:rPr>
            <w:noProof/>
            <w:webHidden/>
          </w:rPr>
          <w:t>418</w:t>
        </w:r>
        <w:r w:rsidR="00BD2BCC">
          <w:rPr>
            <w:noProof/>
            <w:webHidden/>
          </w:rPr>
          <w:fldChar w:fldCharType="end"/>
        </w:r>
      </w:hyperlink>
    </w:p>
    <w:p w14:paraId="058FBC04" w14:textId="507D5C5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9" w:history="1">
        <w:r w:rsidR="00BD2BCC" w:rsidRPr="00E3182A">
          <w:rPr>
            <w:rStyle w:val="Hyperlink"/>
            <w:b/>
            <w:noProof/>
          </w:rPr>
          <w:t>Figura 147.</w:t>
        </w:r>
        <w:r w:rsidR="00BD2BCC" w:rsidRPr="00E3182A">
          <w:rPr>
            <w:rStyle w:val="Hyperlink"/>
            <w:noProof/>
          </w:rPr>
          <w:t xml:space="preserve"> A produção de sentido “ilusório” – O efeito dominó na PoC</w:t>
        </w:r>
        <w:r w:rsidR="00BD2BCC">
          <w:rPr>
            <w:noProof/>
            <w:webHidden/>
          </w:rPr>
          <w:tab/>
        </w:r>
        <w:r w:rsidR="00BD2BCC">
          <w:rPr>
            <w:noProof/>
            <w:webHidden/>
          </w:rPr>
          <w:fldChar w:fldCharType="begin"/>
        </w:r>
        <w:r w:rsidR="00BD2BCC">
          <w:rPr>
            <w:noProof/>
            <w:webHidden/>
          </w:rPr>
          <w:instrText xml:space="preserve"> PAGEREF _Toc47384599 \h </w:instrText>
        </w:r>
        <w:r w:rsidR="00BD2BCC">
          <w:rPr>
            <w:noProof/>
            <w:webHidden/>
          </w:rPr>
        </w:r>
        <w:r w:rsidR="00BD2BCC">
          <w:rPr>
            <w:noProof/>
            <w:webHidden/>
          </w:rPr>
          <w:fldChar w:fldCharType="separate"/>
        </w:r>
        <w:r w:rsidR="00BD2BCC">
          <w:rPr>
            <w:noProof/>
            <w:webHidden/>
          </w:rPr>
          <w:t>421</w:t>
        </w:r>
        <w:r w:rsidR="00BD2BCC">
          <w:rPr>
            <w:noProof/>
            <w:webHidden/>
          </w:rPr>
          <w:fldChar w:fldCharType="end"/>
        </w:r>
      </w:hyperlink>
    </w:p>
    <w:p w14:paraId="762C8B70" w14:textId="5C45F3DE"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600" w:history="1">
        <w:r w:rsidR="00BD2BCC" w:rsidRPr="00E3182A">
          <w:rPr>
            <w:rStyle w:val="Hyperlink"/>
            <w:b/>
            <w:noProof/>
          </w:rPr>
          <w:t>Figura 148.</w:t>
        </w:r>
        <w:r w:rsidR="00BD2BCC" w:rsidRPr="00E3182A">
          <w:rPr>
            <w:rStyle w:val="Hyperlink"/>
            <w:noProof/>
          </w:rPr>
          <w:t xml:space="preserve"> A hermenêutica e a produção de sentido no contexto da PoC</w:t>
        </w:r>
        <w:r w:rsidR="00BD2BCC">
          <w:rPr>
            <w:noProof/>
            <w:webHidden/>
          </w:rPr>
          <w:tab/>
        </w:r>
        <w:r w:rsidR="00BD2BCC">
          <w:rPr>
            <w:noProof/>
            <w:webHidden/>
          </w:rPr>
          <w:fldChar w:fldCharType="begin"/>
        </w:r>
        <w:r w:rsidR="00BD2BCC">
          <w:rPr>
            <w:noProof/>
            <w:webHidden/>
          </w:rPr>
          <w:instrText xml:space="preserve"> PAGEREF _Toc47384600 \h </w:instrText>
        </w:r>
        <w:r w:rsidR="00BD2BCC">
          <w:rPr>
            <w:noProof/>
            <w:webHidden/>
          </w:rPr>
        </w:r>
        <w:r w:rsidR="00BD2BCC">
          <w:rPr>
            <w:noProof/>
            <w:webHidden/>
          </w:rPr>
          <w:fldChar w:fldCharType="separate"/>
        </w:r>
        <w:r w:rsidR="00BD2BCC">
          <w:rPr>
            <w:noProof/>
            <w:webHidden/>
          </w:rPr>
          <w:t>422</w:t>
        </w:r>
        <w:r w:rsidR="00BD2BCC">
          <w:rPr>
            <w:noProof/>
            <w:webHidden/>
          </w:rPr>
          <w:fldChar w:fldCharType="end"/>
        </w:r>
      </w:hyperlink>
    </w:p>
    <w:p w14:paraId="25EE4B6A" w14:textId="46AE901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601" w:history="1">
        <w:r w:rsidR="00BD2BCC" w:rsidRPr="00E3182A">
          <w:rPr>
            <w:rStyle w:val="Hyperlink"/>
            <w:b/>
            <w:noProof/>
          </w:rPr>
          <w:t>Figura 149.</w:t>
        </w:r>
        <w:r w:rsidR="00BD2BCC" w:rsidRPr="00E3182A">
          <w:rPr>
            <w:rStyle w:val="Hyperlink"/>
            <w:noProof/>
          </w:rPr>
          <w:t xml:space="preserve"> Cenário 1: </w:t>
        </w:r>
        <w:r w:rsidR="00BD2BCC" w:rsidRPr="00E3182A">
          <w:rPr>
            <w:rStyle w:val="Hyperlink"/>
            <w:i/>
            <w:iCs/>
            <w:noProof/>
          </w:rPr>
          <w:t>Steady State</w:t>
        </w:r>
        <w:r w:rsidR="00BD2BCC" w:rsidRPr="00E3182A">
          <w:rPr>
            <w:rStyle w:val="Hyperlink"/>
            <w:noProof/>
          </w:rPr>
          <w:t xml:space="preserve"> – Falha – </w:t>
        </w:r>
        <w:r w:rsidR="00BD2BCC" w:rsidRPr="00E3182A">
          <w:rPr>
            <w:rStyle w:val="Hyperlink"/>
            <w:i/>
            <w:iCs/>
            <w:noProof/>
          </w:rPr>
          <w:t>Steady State</w:t>
        </w:r>
        <w:r w:rsidR="00BD2BCC">
          <w:rPr>
            <w:noProof/>
            <w:webHidden/>
          </w:rPr>
          <w:tab/>
        </w:r>
        <w:r w:rsidR="00BD2BCC">
          <w:rPr>
            <w:noProof/>
            <w:webHidden/>
          </w:rPr>
          <w:fldChar w:fldCharType="begin"/>
        </w:r>
        <w:r w:rsidR="00BD2BCC">
          <w:rPr>
            <w:noProof/>
            <w:webHidden/>
          </w:rPr>
          <w:instrText xml:space="preserve"> PAGEREF _Toc47384601 \h </w:instrText>
        </w:r>
        <w:r w:rsidR="00BD2BCC">
          <w:rPr>
            <w:noProof/>
            <w:webHidden/>
          </w:rPr>
        </w:r>
        <w:r w:rsidR="00BD2BCC">
          <w:rPr>
            <w:noProof/>
            <w:webHidden/>
          </w:rPr>
          <w:fldChar w:fldCharType="separate"/>
        </w:r>
        <w:r w:rsidR="00BD2BCC">
          <w:rPr>
            <w:noProof/>
            <w:webHidden/>
          </w:rPr>
          <w:t>432</w:t>
        </w:r>
        <w:r w:rsidR="00BD2BCC">
          <w:rPr>
            <w:noProof/>
            <w:webHidden/>
          </w:rPr>
          <w:fldChar w:fldCharType="end"/>
        </w:r>
      </w:hyperlink>
    </w:p>
    <w:p w14:paraId="41CFE192" w14:textId="0ED81323"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602" w:history="1">
        <w:r w:rsidR="00BD2BCC" w:rsidRPr="00E3182A">
          <w:rPr>
            <w:rStyle w:val="Hyperlink"/>
            <w:b/>
            <w:noProof/>
          </w:rPr>
          <w:t>Figura 150.</w:t>
        </w:r>
        <w:r w:rsidR="00BD2BCC" w:rsidRPr="00E3182A">
          <w:rPr>
            <w:rStyle w:val="Hyperlink"/>
            <w:noProof/>
          </w:rPr>
          <w:t xml:space="preserve"> Cenário 2: Uma média de 41KB nas operações de I/O</w:t>
        </w:r>
        <w:r w:rsidR="00BD2BCC">
          <w:rPr>
            <w:noProof/>
            <w:webHidden/>
          </w:rPr>
          <w:tab/>
        </w:r>
        <w:r w:rsidR="00BD2BCC">
          <w:rPr>
            <w:noProof/>
            <w:webHidden/>
          </w:rPr>
          <w:fldChar w:fldCharType="begin"/>
        </w:r>
        <w:r w:rsidR="00BD2BCC">
          <w:rPr>
            <w:noProof/>
            <w:webHidden/>
          </w:rPr>
          <w:instrText xml:space="preserve"> PAGEREF _Toc47384602 \h </w:instrText>
        </w:r>
        <w:r w:rsidR="00BD2BCC">
          <w:rPr>
            <w:noProof/>
            <w:webHidden/>
          </w:rPr>
        </w:r>
        <w:r w:rsidR="00BD2BCC">
          <w:rPr>
            <w:noProof/>
            <w:webHidden/>
          </w:rPr>
          <w:fldChar w:fldCharType="separate"/>
        </w:r>
        <w:r w:rsidR="00BD2BCC">
          <w:rPr>
            <w:noProof/>
            <w:webHidden/>
          </w:rPr>
          <w:t>436</w:t>
        </w:r>
        <w:r w:rsidR="00BD2BCC">
          <w:rPr>
            <w:noProof/>
            <w:webHidden/>
          </w:rPr>
          <w:fldChar w:fldCharType="end"/>
        </w:r>
      </w:hyperlink>
    </w:p>
    <w:p w14:paraId="5F0D837E" w14:textId="24190DB2"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603" w:history="1">
        <w:r w:rsidR="00BD2BCC" w:rsidRPr="00E3182A">
          <w:rPr>
            <w:rStyle w:val="Hyperlink"/>
            <w:b/>
            <w:noProof/>
          </w:rPr>
          <w:t>Figura 151.</w:t>
        </w:r>
        <w:r w:rsidR="00BD2BCC" w:rsidRPr="00E3182A">
          <w:rPr>
            <w:rStyle w:val="Hyperlink"/>
            <w:noProof/>
          </w:rPr>
          <w:t xml:space="preserve"> Cenário 3: será que podemos reutilizar os resultados da PoC</w:t>
        </w:r>
        <w:r w:rsidR="00BD2BCC">
          <w:rPr>
            <w:noProof/>
            <w:webHidden/>
          </w:rPr>
          <w:tab/>
        </w:r>
        <w:r w:rsidR="00BD2BCC">
          <w:rPr>
            <w:noProof/>
            <w:webHidden/>
          </w:rPr>
          <w:fldChar w:fldCharType="begin"/>
        </w:r>
        <w:r w:rsidR="00BD2BCC">
          <w:rPr>
            <w:noProof/>
            <w:webHidden/>
          </w:rPr>
          <w:instrText xml:space="preserve"> PAGEREF _Toc47384603 \h </w:instrText>
        </w:r>
        <w:r w:rsidR="00BD2BCC">
          <w:rPr>
            <w:noProof/>
            <w:webHidden/>
          </w:rPr>
        </w:r>
        <w:r w:rsidR="00BD2BCC">
          <w:rPr>
            <w:noProof/>
            <w:webHidden/>
          </w:rPr>
          <w:fldChar w:fldCharType="separate"/>
        </w:r>
        <w:r w:rsidR="00BD2BCC">
          <w:rPr>
            <w:noProof/>
            <w:webHidden/>
          </w:rPr>
          <w:t>439</w:t>
        </w:r>
        <w:r w:rsidR="00BD2BCC">
          <w:rPr>
            <w:noProof/>
            <w:webHidden/>
          </w:rPr>
          <w:fldChar w:fldCharType="end"/>
        </w:r>
      </w:hyperlink>
    </w:p>
    <w:p w14:paraId="247A505E" w14:textId="31DA36C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604" w:history="1">
        <w:r w:rsidR="00BD2BCC" w:rsidRPr="00E3182A">
          <w:rPr>
            <w:rStyle w:val="Hyperlink"/>
            <w:b/>
            <w:noProof/>
          </w:rPr>
          <w:t>Figura 152.</w:t>
        </w:r>
        <w:r w:rsidR="00BD2BCC" w:rsidRPr="00E3182A">
          <w:rPr>
            <w:rStyle w:val="Hyperlink"/>
            <w:noProof/>
          </w:rPr>
          <w:t xml:space="preserve"> Cenário 3: diferentes redes de conhecimento em duas atividades da PoC</w:t>
        </w:r>
        <w:r w:rsidR="00BD2BCC">
          <w:rPr>
            <w:noProof/>
            <w:webHidden/>
          </w:rPr>
          <w:tab/>
        </w:r>
        <w:r w:rsidR="00BD2BCC">
          <w:rPr>
            <w:noProof/>
            <w:webHidden/>
          </w:rPr>
          <w:fldChar w:fldCharType="begin"/>
        </w:r>
        <w:r w:rsidR="00BD2BCC">
          <w:rPr>
            <w:noProof/>
            <w:webHidden/>
          </w:rPr>
          <w:instrText xml:space="preserve"> PAGEREF _Toc47384604 \h </w:instrText>
        </w:r>
        <w:r w:rsidR="00BD2BCC">
          <w:rPr>
            <w:noProof/>
            <w:webHidden/>
          </w:rPr>
        </w:r>
        <w:r w:rsidR="00BD2BCC">
          <w:rPr>
            <w:noProof/>
            <w:webHidden/>
          </w:rPr>
          <w:fldChar w:fldCharType="separate"/>
        </w:r>
        <w:r w:rsidR="00BD2BCC">
          <w:rPr>
            <w:noProof/>
            <w:webHidden/>
          </w:rPr>
          <w:t>440</w:t>
        </w:r>
        <w:r w:rsidR="00BD2BCC">
          <w:rPr>
            <w:noProof/>
            <w:webHidden/>
          </w:rPr>
          <w:fldChar w:fldCharType="end"/>
        </w:r>
      </w:hyperlink>
    </w:p>
    <w:p w14:paraId="0369E697" w14:textId="6935F064"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605" w:history="1">
        <w:r w:rsidR="00BD2BCC" w:rsidRPr="00E3182A">
          <w:rPr>
            <w:rStyle w:val="Hyperlink"/>
            <w:b/>
            <w:noProof/>
          </w:rPr>
          <w:t>Figura 153.</w:t>
        </w:r>
        <w:r w:rsidR="00BD2BCC" w:rsidRPr="00E3182A">
          <w:rPr>
            <w:rStyle w:val="Hyperlink"/>
            <w:noProof/>
          </w:rPr>
          <w:t xml:space="preserve"> Cenário 4: a dialética dos requisitos </w:t>
        </w:r>
        <w:r w:rsidR="00BD2BCC" w:rsidRPr="00E3182A">
          <w:rPr>
            <w:rStyle w:val="Hyperlink"/>
            <w:i/>
            <w:iCs/>
            <w:noProof/>
          </w:rPr>
          <w:t>versus</w:t>
        </w:r>
        <w:r w:rsidR="00BD2BCC" w:rsidRPr="00E3182A">
          <w:rPr>
            <w:rStyle w:val="Hyperlink"/>
            <w:noProof/>
          </w:rPr>
          <w:t xml:space="preserve"> os resultados na PoC</w:t>
        </w:r>
        <w:r w:rsidR="00BD2BCC">
          <w:rPr>
            <w:noProof/>
            <w:webHidden/>
          </w:rPr>
          <w:tab/>
        </w:r>
        <w:r w:rsidR="00BD2BCC">
          <w:rPr>
            <w:noProof/>
            <w:webHidden/>
          </w:rPr>
          <w:fldChar w:fldCharType="begin"/>
        </w:r>
        <w:r w:rsidR="00BD2BCC">
          <w:rPr>
            <w:noProof/>
            <w:webHidden/>
          </w:rPr>
          <w:instrText xml:space="preserve"> PAGEREF _Toc47384605 \h </w:instrText>
        </w:r>
        <w:r w:rsidR="00BD2BCC">
          <w:rPr>
            <w:noProof/>
            <w:webHidden/>
          </w:rPr>
        </w:r>
        <w:r w:rsidR="00BD2BCC">
          <w:rPr>
            <w:noProof/>
            <w:webHidden/>
          </w:rPr>
          <w:fldChar w:fldCharType="separate"/>
        </w:r>
        <w:r w:rsidR="00BD2BCC">
          <w:rPr>
            <w:noProof/>
            <w:webHidden/>
          </w:rPr>
          <w:t>444</w:t>
        </w:r>
        <w:r w:rsidR="00BD2BCC">
          <w:rPr>
            <w:noProof/>
            <w:webHidden/>
          </w:rPr>
          <w:fldChar w:fldCharType="end"/>
        </w:r>
      </w:hyperlink>
    </w:p>
    <w:p w14:paraId="10BFEA6D" w14:textId="6D495447"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606" w:history="1">
        <w:r w:rsidR="00BD2BCC" w:rsidRPr="00E3182A">
          <w:rPr>
            <w:rStyle w:val="Hyperlink"/>
            <w:b/>
            <w:noProof/>
          </w:rPr>
          <w:t>Figura 154.</w:t>
        </w:r>
        <w:r w:rsidR="00BD2BCC" w:rsidRPr="00E3182A">
          <w:rPr>
            <w:rStyle w:val="Hyperlink"/>
            <w:noProof/>
          </w:rPr>
          <w:t xml:space="preserve"> Cenário 5: comparando duas ferramentas de </w:t>
        </w:r>
        <w:r w:rsidR="00BD2BCC" w:rsidRPr="00E3182A">
          <w:rPr>
            <w:rStyle w:val="Hyperlink"/>
            <w:i/>
            <w:iCs/>
            <w:noProof/>
          </w:rPr>
          <w:t>software</w:t>
        </w:r>
        <w:r w:rsidR="00BD2BCC" w:rsidRPr="00E3182A">
          <w:rPr>
            <w:rStyle w:val="Hyperlink"/>
            <w:noProof/>
          </w:rPr>
          <w:t xml:space="preserve"> (I/O) na PoC</w:t>
        </w:r>
        <w:r w:rsidR="00BD2BCC">
          <w:rPr>
            <w:noProof/>
            <w:webHidden/>
          </w:rPr>
          <w:tab/>
        </w:r>
        <w:r w:rsidR="00BD2BCC">
          <w:rPr>
            <w:noProof/>
            <w:webHidden/>
          </w:rPr>
          <w:fldChar w:fldCharType="begin"/>
        </w:r>
        <w:r w:rsidR="00BD2BCC">
          <w:rPr>
            <w:noProof/>
            <w:webHidden/>
          </w:rPr>
          <w:instrText xml:space="preserve"> PAGEREF _Toc47384606 \h </w:instrText>
        </w:r>
        <w:r w:rsidR="00BD2BCC">
          <w:rPr>
            <w:noProof/>
            <w:webHidden/>
          </w:rPr>
        </w:r>
        <w:r w:rsidR="00BD2BCC">
          <w:rPr>
            <w:noProof/>
            <w:webHidden/>
          </w:rPr>
          <w:fldChar w:fldCharType="separate"/>
        </w:r>
        <w:r w:rsidR="00BD2BCC">
          <w:rPr>
            <w:noProof/>
            <w:webHidden/>
          </w:rPr>
          <w:t>447</w:t>
        </w:r>
        <w:r w:rsidR="00BD2BCC">
          <w:rPr>
            <w:noProof/>
            <w:webHidden/>
          </w:rPr>
          <w:fldChar w:fldCharType="end"/>
        </w:r>
      </w:hyperlink>
    </w:p>
    <w:p w14:paraId="2D911A96" w14:textId="7731BEA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607" w:history="1">
        <w:r w:rsidR="00BD2BCC" w:rsidRPr="00E3182A">
          <w:rPr>
            <w:rStyle w:val="Hyperlink"/>
            <w:b/>
            <w:noProof/>
          </w:rPr>
          <w:t>Figura 155.</w:t>
        </w:r>
        <w:r w:rsidR="00BD2BCC" w:rsidRPr="00E3182A">
          <w:rPr>
            <w:rStyle w:val="Hyperlink"/>
            <w:noProof/>
          </w:rPr>
          <w:t xml:space="preserve"> Cenário 5: comparando duas atividades da PoC</w:t>
        </w:r>
        <w:r w:rsidR="00BD2BCC">
          <w:rPr>
            <w:noProof/>
            <w:webHidden/>
          </w:rPr>
          <w:tab/>
        </w:r>
        <w:r w:rsidR="00BD2BCC">
          <w:rPr>
            <w:noProof/>
            <w:webHidden/>
          </w:rPr>
          <w:fldChar w:fldCharType="begin"/>
        </w:r>
        <w:r w:rsidR="00BD2BCC">
          <w:rPr>
            <w:noProof/>
            <w:webHidden/>
          </w:rPr>
          <w:instrText xml:space="preserve"> PAGEREF _Toc47384607 \h </w:instrText>
        </w:r>
        <w:r w:rsidR="00BD2BCC">
          <w:rPr>
            <w:noProof/>
            <w:webHidden/>
          </w:rPr>
        </w:r>
        <w:r w:rsidR="00BD2BCC">
          <w:rPr>
            <w:noProof/>
            <w:webHidden/>
          </w:rPr>
          <w:fldChar w:fldCharType="separate"/>
        </w:r>
        <w:r w:rsidR="00BD2BCC">
          <w:rPr>
            <w:noProof/>
            <w:webHidden/>
          </w:rPr>
          <w:t>449</w:t>
        </w:r>
        <w:r w:rsidR="00BD2BCC">
          <w:rPr>
            <w:noProof/>
            <w:webHidden/>
          </w:rPr>
          <w:fldChar w:fldCharType="end"/>
        </w:r>
      </w:hyperlink>
    </w:p>
    <w:p w14:paraId="49303F00" w14:textId="32B5AECE" w:rsidR="00297460" w:rsidRPr="0050469B" w:rsidRDefault="00D3572B" w:rsidP="00082C3F">
      <w:pPr>
        <w:spacing w:line="360" w:lineRule="auto"/>
        <w:rPr>
          <w:rFonts w:asciiTheme="majorHAnsi" w:eastAsiaTheme="majorEastAsia" w:hAnsiTheme="majorHAnsi" w:cstheme="majorBidi"/>
          <w:b/>
          <w:bCs/>
          <w:color w:val="2C6EAB" w:themeColor="accent1" w:themeShade="B5"/>
          <w:sz w:val="28"/>
          <w:szCs w:val="28"/>
          <w:lang w:val="pt-BR"/>
        </w:rPr>
      </w:pPr>
      <w:r w:rsidRPr="0050469B">
        <w:rPr>
          <w:rFonts w:asciiTheme="majorHAnsi" w:eastAsiaTheme="majorEastAsia" w:hAnsiTheme="majorHAnsi" w:cstheme="majorBidi"/>
          <w:b/>
          <w:bCs/>
          <w:smallCaps/>
          <w:color w:val="2C6EAB" w:themeColor="accent1" w:themeShade="B5"/>
          <w:sz w:val="28"/>
          <w:szCs w:val="28"/>
          <w:lang w:val="pt-BR"/>
        </w:rPr>
        <w:fldChar w:fldCharType="end"/>
      </w:r>
    </w:p>
    <w:p w14:paraId="65E23B0B" w14:textId="77777777" w:rsidR="00595423" w:rsidRPr="0050469B" w:rsidRDefault="00595423">
      <w:pPr>
        <w:rPr>
          <w:rFonts w:ascii="Gill Sans" w:hAnsi="Gill Sans" w:cs="Gill Sans"/>
          <w:color w:val="000000" w:themeColor="text1"/>
          <w:sz w:val="40"/>
          <w:szCs w:val="40"/>
          <w:lang w:val="pt-BR"/>
        </w:rPr>
      </w:pPr>
      <w:bookmarkStart w:id="1294" w:name="_Toc494027"/>
      <w:bookmarkStart w:id="1295" w:name="_Toc516678"/>
      <w:bookmarkStart w:id="1296" w:name="_Toc517092"/>
      <w:bookmarkStart w:id="1297" w:name="_Toc518400"/>
      <w:bookmarkStart w:id="1298" w:name="_Toc543767"/>
      <w:bookmarkStart w:id="1299" w:name="_Toc859978"/>
      <w:bookmarkStart w:id="1300" w:name="_Toc876920"/>
      <w:bookmarkStart w:id="1301" w:name="_Toc945410"/>
      <w:bookmarkStart w:id="1302" w:name="_Toc1200524"/>
      <w:bookmarkStart w:id="1303" w:name="_Toc1200578"/>
      <w:bookmarkStart w:id="1304" w:name="_Toc1205764"/>
      <w:bookmarkStart w:id="1305" w:name="_Toc1675232"/>
      <w:bookmarkStart w:id="1306" w:name="_Toc1683583"/>
      <w:bookmarkStart w:id="1307" w:name="_Toc1683667"/>
      <w:bookmarkStart w:id="1308" w:name="_Toc1684463"/>
      <w:bookmarkStart w:id="1309" w:name="_Toc1852729"/>
      <w:bookmarkStart w:id="1310" w:name="_Toc6984560"/>
      <w:bookmarkStart w:id="1311" w:name="_Toc6984640"/>
      <w:bookmarkStart w:id="1312" w:name="_Toc7185861"/>
      <w:bookmarkStart w:id="1313" w:name="_Toc7789914"/>
      <w:bookmarkStart w:id="1314" w:name="_Toc8194515"/>
      <w:bookmarkStart w:id="1315" w:name="_Toc8284746"/>
      <w:bookmarkStart w:id="1316" w:name="_Toc8286673"/>
      <w:bookmarkStart w:id="1317" w:name="_Toc8287484"/>
      <w:bookmarkStart w:id="1318" w:name="_Toc8802917"/>
      <w:bookmarkStart w:id="1319" w:name="_Toc9258378"/>
      <w:bookmarkStart w:id="1320" w:name="_Toc9265847"/>
      <w:bookmarkStart w:id="1321" w:name="_Toc9402394"/>
      <w:bookmarkStart w:id="1322" w:name="_Toc9402958"/>
      <w:bookmarkStart w:id="1323" w:name="_Toc9403057"/>
      <w:bookmarkStart w:id="1324" w:name="_Toc9686329"/>
      <w:bookmarkStart w:id="1325" w:name="_Toc9703377"/>
      <w:bookmarkStart w:id="1326" w:name="_Toc9703609"/>
      <w:bookmarkStart w:id="1327" w:name="_Toc9714575"/>
      <w:bookmarkStart w:id="1328" w:name="_Toc9797284"/>
      <w:bookmarkStart w:id="1329" w:name="_Toc9805959"/>
      <w:bookmarkStart w:id="1330" w:name="_Toc10033815"/>
      <w:bookmarkStart w:id="1331" w:name="_Toc13052668"/>
      <w:bookmarkStart w:id="1332" w:name="_Toc13053028"/>
      <w:bookmarkStart w:id="1333" w:name="_Toc13053117"/>
      <w:bookmarkStart w:id="1334" w:name="_Toc13053552"/>
      <w:bookmarkStart w:id="1335" w:name="_Toc13054138"/>
      <w:bookmarkStart w:id="1336" w:name="_Toc13054491"/>
      <w:bookmarkStart w:id="1337" w:name="_Toc13054649"/>
      <w:bookmarkStart w:id="1338" w:name="_Toc13055034"/>
      <w:bookmarkStart w:id="1339" w:name="_Toc13213123"/>
      <w:bookmarkStart w:id="1340" w:name="_Toc13255070"/>
      <w:bookmarkStart w:id="1341" w:name="_Toc13424141"/>
      <w:bookmarkStart w:id="1342" w:name="_Toc13576768"/>
      <w:bookmarkStart w:id="1343" w:name="_Toc13840200"/>
      <w:bookmarkStart w:id="1344" w:name="_Toc14033491"/>
      <w:bookmarkStart w:id="1345" w:name="_Toc14033577"/>
      <w:bookmarkStart w:id="1346" w:name="_Toc14033705"/>
      <w:bookmarkStart w:id="1347" w:name="_Toc15211822"/>
      <w:bookmarkStart w:id="1348" w:name="_Toc15212219"/>
      <w:bookmarkStart w:id="1349" w:name="_Toc15320144"/>
      <w:bookmarkStart w:id="1350" w:name="_Toc15989929"/>
      <w:bookmarkStart w:id="1351" w:name="_Toc16095292"/>
      <w:bookmarkStart w:id="1352" w:name="_Toc16106164"/>
      <w:bookmarkStart w:id="1353" w:name="_Toc16264801"/>
      <w:bookmarkStart w:id="1354" w:name="_Toc17011106"/>
      <w:bookmarkStart w:id="1355" w:name="_Toc17011710"/>
      <w:bookmarkStart w:id="1356" w:name="_Toc17011811"/>
      <w:bookmarkStart w:id="1357" w:name="_Toc18932887"/>
      <w:bookmarkStart w:id="1358" w:name="_Toc18932961"/>
      <w:bookmarkStart w:id="1359" w:name="_Toc19125954"/>
      <w:bookmarkStart w:id="1360" w:name="_Toc19277896"/>
      <w:bookmarkStart w:id="1361" w:name="_Toc19304489"/>
      <w:bookmarkStart w:id="1362" w:name="_Toc22038236"/>
      <w:bookmarkStart w:id="1363" w:name="_Toc22038285"/>
      <w:bookmarkStart w:id="1364" w:name="_Toc22038380"/>
      <w:bookmarkStart w:id="1365" w:name="_Toc22328995"/>
      <w:bookmarkStart w:id="1366" w:name="_Toc22329039"/>
      <w:bookmarkStart w:id="1367" w:name="_Toc22727139"/>
      <w:bookmarkStart w:id="1368" w:name="_Toc22823558"/>
      <w:bookmarkStart w:id="1369" w:name="_Toc22823672"/>
      <w:bookmarkStart w:id="1370" w:name="_Toc22834039"/>
      <w:bookmarkStart w:id="1371" w:name="_Toc22923113"/>
      <w:bookmarkStart w:id="1372" w:name="_Toc23163591"/>
      <w:bookmarkStart w:id="1373" w:name="_Toc23352239"/>
      <w:bookmarkStart w:id="1374" w:name="_Toc23407153"/>
      <w:bookmarkStart w:id="1375" w:name="_Toc23494001"/>
      <w:bookmarkStart w:id="1376" w:name="_Toc23522649"/>
      <w:bookmarkStart w:id="1377" w:name="_Toc23542585"/>
      <w:bookmarkStart w:id="1378" w:name="_Toc23548298"/>
      <w:bookmarkStart w:id="1379" w:name="_Toc23585191"/>
      <w:bookmarkStart w:id="1380" w:name="_Toc23737119"/>
      <w:bookmarkStart w:id="1381" w:name="_Toc23792312"/>
      <w:bookmarkStart w:id="1382" w:name="_Toc23838569"/>
      <w:bookmarkStart w:id="1383" w:name="_Toc23852107"/>
      <w:bookmarkStart w:id="1384" w:name="_Toc23855834"/>
      <w:bookmarkStart w:id="1385" w:name="_Toc23874590"/>
      <w:bookmarkStart w:id="1386" w:name="_Toc23931642"/>
      <w:bookmarkStart w:id="1387" w:name="_Toc23931686"/>
      <w:bookmarkStart w:id="1388" w:name="_Toc23969994"/>
      <w:bookmarkStart w:id="1389" w:name="_Toc24019021"/>
      <w:bookmarkStart w:id="1390" w:name="_Toc24034601"/>
      <w:bookmarkStart w:id="1391" w:name="_Toc24058426"/>
      <w:bookmarkStart w:id="1392" w:name="_Toc24110327"/>
      <w:bookmarkStart w:id="1393" w:name="_Toc24130706"/>
      <w:bookmarkStart w:id="1394" w:name="_Toc24131777"/>
      <w:bookmarkStart w:id="1395" w:name="_Toc24135933"/>
      <w:bookmarkStart w:id="1396" w:name="_Toc24192001"/>
      <w:bookmarkStart w:id="1397" w:name="_Toc24220934"/>
      <w:bookmarkStart w:id="1398" w:name="_Toc29116598"/>
      <w:bookmarkStart w:id="1399" w:name="_Toc29445242"/>
      <w:bookmarkStart w:id="1400" w:name="_Toc29446250"/>
      <w:bookmarkStart w:id="1401" w:name="_Toc30400970"/>
      <w:bookmarkStart w:id="1402" w:name="_Toc30401233"/>
      <w:bookmarkStart w:id="1403" w:name="_Toc30401278"/>
      <w:bookmarkStart w:id="1404" w:name="_Toc31701341"/>
      <w:bookmarkStart w:id="1405" w:name="_Toc31717034"/>
      <w:bookmarkStart w:id="1406" w:name="_Toc31727901"/>
      <w:bookmarkStart w:id="1407" w:name="_Toc32217101"/>
      <w:bookmarkStart w:id="1408" w:name="_Toc32222682"/>
      <w:bookmarkStart w:id="1409" w:name="_Toc32222850"/>
      <w:bookmarkStart w:id="1410" w:name="_Toc32222926"/>
      <w:bookmarkStart w:id="1411" w:name="_Toc32223408"/>
      <w:bookmarkStart w:id="1412" w:name="_Toc32223684"/>
      <w:bookmarkStart w:id="1413" w:name="_Toc32230424"/>
      <w:bookmarkStart w:id="1414" w:name="_Toc32230612"/>
      <w:bookmarkStart w:id="1415" w:name="_Toc32231757"/>
      <w:bookmarkStart w:id="1416" w:name="_Toc32245612"/>
      <w:bookmarkStart w:id="1417" w:name="_Toc32312311"/>
      <w:bookmarkStart w:id="1418" w:name="_Toc32317996"/>
      <w:bookmarkStart w:id="1419" w:name="_Toc32319620"/>
      <w:bookmarkStart w:id="1420" w:name="_Toc33514471"/>
      <w:bookmarkStart w:id="1421" w:name="_Toc33514672"/>
      <w:bookmarkStart w:id="1422" w:name="_Toc33514751"/>
      <w:bookmarkStart w:id="1423" w:name="_Toc33514830"/>
      <w:bookmarkStart w:id="1424" w:name="_Toc33514977"/>
      <w:bookmarkStart w:id="1425" w:name="_Toc33515208"/>
      <w:bookmarkStart w:id="1426" w:name="_Toc33515433"/>
      <w:bookmarkStart w:id="1427" w:name="_Toc33515497"/>
      <w:bookmarkStart w:id="1428" w:name="_Toc33515562"/>
      <w:bookmarkStart w:id="1429" w:name="_Toc33515627"/>
      <w:bookmarkStart w:id="1430" w:name="_Toc33515691"/>
      <w:bookmarkStart w:id="1431" w:name="_Toc33517691"/>
      <w:bookmarkStart w:id="1432" w:name="_Toc33517912"/>
      <w:bookmarkStart w:id="1433" w:name="_Toc33518004"/>
      <w:bookmarkStart w:id="1434" w:name="_Toc33518068"/>
      <w:bookmarkStart w:id="1435" w:name="_Toc33518132"/>
      <w:bookmarkStart w:id="1436" w:name="_Toc39915138"/>
      <w:bookmarkStart w:id="1437" w:name="_Toc40005409"/>
      <w:bookmarkStart w:id="1438" w:name="_Toc40340907"/>
      <w:bookmarkStart w:id="1439" w:name="_Toc40377217"/>
      <w:bookmarkStart w:id="1440" w:name="_Toc40381505"/>
      <w:bookmarkStart w:id="1441" w:name="_Toc40381574"/>
      <w:bookmarkStart w:id="1442" w:name="_Toc40383391"/>
      <w:bookmarkStart w:id="1443" w:name="_Toc40947171"/>
      <w:bookmarkStart w:id="1444" w:name="_Toc41215332"/>
      <w:bookmarkStart w:id="1445" w:name="_Toc41387308"/>
      <w:bookmarkStart w:id="1446" w:name="_Toc41415766"/>
      <w:bookmarkStart w:id="1447" w:name="_Toc41839747"/>
      <w:bookmarkStart w:id="1448" w:name="_Toc41839926"/>
      <w:bookmarkStart w:id="1449" w:name="_Toc41840228"/>
      <w:bookmarkStart w:id="1450" w:name="_Toc41840323"/>
      <w:bookmarkStart w:id="1451" w:name="_Toc41840915"/>
      <w:bookmarkStart w:id="1452" w:name="_Toc41840969"/>
      <w:bookmarkStart w:id="1453" w:name="_Toc41841377"/>
      <w:bookmarkStart w:id="1454" w:name="_Toc41841669"/>
      <w:bookmarkStart w:id="1455" w:name="_Toc41842312"/>
      <w:bookmarkStart w:id="1456" w:name="_Toc41897669"/>
      <w:bookmarkStart w:id="1457" w:name="_Toc41897813"/>
      <w:bookmarkStart w:id="1458" w:name="_Toc41898588"/>
    </w:p>
    <w:p w14:paraId="50604B90" w14:textId="32FFF5F4" w:rsidR="008740D1" w:rsidRPr="0050469B" w:rsidRDefault="008740D1">
      <w:pPr>
        <w:rPr>
          <w:rFonts w:ascii="Gill Sans" w:eastAsiaTheme="majorEastAsia" w:hAnsi="Gill Sans" w:cs="Gill Sans"/>
          <w:b/>
          <w:bCs/>
          <w:color w:val="000000" w:themeColor="text1"/>
          <w:sz w:val="40"/>
          <w:szCs w:val="40"/>
          <w:lang w:val="pt-BR"/>
        </w:rPr>
      </w:pPr>
    </w:p>
    <w:p w14:paraId="7E732ADA" w14:textId="77777777" w:rsidR="00595423" w:rsidRPr="0050469B" w:rsidRDefault="00595423">
      <w:pPr>
        <w:rPr>
          <w:rFonts w:ascii="Gill Sans" w:hAnsi="Gill Sans" w:cs="Gill Sans"/>
          <w:color w:val="000000" w:themeColor="text1"/>
          <w:sz w:val="40"/>
          <w:szCs w:val="40"/>
          <w:lang w:val="pt-BR"/>
        </w:rPr>
      </w:pPr>
      <w:bookmarkStart w:id="1459" w:name="_Toc41899846"/>
      <w:bookmarkStart w:id="1460" w:name="_Toc41899917"/>
      <w:bookmarkStart w:id="1461" w:name="_Toc41899988"/>
      <w:bookmarkStart w:id="1462" w:name="_Toc41900229"/>
      <w:bookmarkStart w:id="1463" w:name="_Toc41900301"/>
      <w:bookmarkStart w:id="1464" w:name="_Toc41900357"/>
      <w:bookmarkStart w:id="1465" w:name="_Toc41916659"/>
      <w:bookmarkStart w:id="1466" w:name="_Toc41917053"/>
      <w:bookmarkStart w:id="1467" w:name="_Toc41917676"/>
      <w:bookmarkStart w:id="1468" w:name="_Toc41917793"/>
      <w:bookmarkStart w:id="1469" w:name="_Toc41917850"/>
      <w:bookmarkStart w:id="1470" w:name="_Toc41917916"/>
      <w:bookmarkStart w:id="1471" w:name="_Toc41917973"/>
      <w:bookmarkStart w:id="1472" w:name="_Toc41918030"/>
      <w:bookmarkStart w:id="1473" w:name="_Toc41918151"/>
      <w:bookmarkStart w:id="1474" w:name="_Toc41918337"/>
      <w:bookmarkStart w:id="1475" w:name="_Toc41918554"/>
      <w:bookmarkStart w:id="1476" w:name="_Toc42423716"/>
      <w:bookmarkStart w:id="1477" w:name="_Toc42891399"/>
      <w:bookmarkStart w:id="1478" w:name="_Toc43493970"/>
      <w:bookmarkStart w:id="1479" w:name="_Toc43494030"/>
      <w:bookmarkStart w:id="1480" w:name="_Toc44151460"/>
      <w:bookmarkStart w:id="1481" w:name="_Toc44151980"/>
      <w:bookmarkStart w:id="1482" w:name="_Toc44159702"/>
      <w:bookmarkStart w:id="1483" w:name="_Toc44159771"/>
      <w:bookmarkStart w:id="1484" w:name="_Toc44168284"/>
      <w:bookmarkStart w:id="1485" w:name="_Toc44174122"/>
      <w:bookmarkStart w:id="1486" w:name="_Toc44174191"/>
      <w:bookmarkStart w:id="1487" w:name="_Toc44174260"/>
      <w:bookmarkStart w:id="1488" w:name="_Toc44177614"/>
      <w:bookmarkStart w:id="1489" w:name="_Toc44177975"/>
      <w:bookmarkStart w:id="1490" w:name="_Toc44181342"/>
      <w:bookmarkStart w:id="1491" w:name="_Toc44268656"/>
      <w:bookmarkStart w:id="1492" w:name="_Toc44354776"/>
      <w:bookmarkStart w:id="1493" w:name="_Toc44436335"/>
      <w:bookmarkStart w:id="1494" w:name="_Toc44604622"/>
      <w:bookmarkStart w:id="1495" w:name="_Toc44614690"/>
      <w:bookmarkStart w:id="1496" w:name="_Toc44661260"/>
      <w:bookmarkStart w:id="1497" w:name="_Toc44662051"/>
      <w:bookmarkStart w:id="1498" w:name="_Toc44663500"/>
      <w:bookmarkStart w:id="1499" w:name="_Toc44670772"/>
      <w:bookmarkStart w:id="1500" w:name="_Toc44695263"/>
      <w:bookmarkStart w:id="1501" w:name="_Toc44695859"/>
      <w:bookmarkStart w:id="1502" w:name="_Toc44698205"/>
      <w:bookmarkStart w:id="1503" w:name="_Toc44698275"/>
      <w:bookmarkStart w:id="1504" w:name="_Toc44698683"/>
      <w:bookmarkStart w:id="1505" w:name="_Toc44699007"/>
      <w:bookmarkStart w:id="1506" w:name="_Toc44756364"/>
      <w:bookmarkStart w:id="1507" w:name="_Toc44802232"/>
      <w:bookmarkStart w:id="1508" w:name="_Toc44866594"/>
      <w:bookmarkStart w:id="1509" w:name="_Toc44866805"/>
      <w:bookmarkStart w:id="1510" w:name="_Toc45095811"/>
      <w:bookmarkStart w:id="1511" w:name="_Toc45095884"/>
      <w:r w:rsidRPr="0050469B">
        <w:rPr>
          <w:rFonts w:ascii="Gill Sans" w:hAnsi="Gill Sans" w:cs="Gill Sans"/>
          <w:color w:val="000000" w:themeColor="text1"/>
          <w:sz w:val="40"/>
          <w:szCs w:val="40"/>
          <w:lang w:val="pt-BR"/>
        </w:rPr>
        <w:br w:type="page"/>
      </w:r>
    </w:p>
    <w:p w14:paraId="233AD840" w14:textId="088821B3" w:rsidR="001E20C9" w:rsidRPr="0050469B" w:rsidRDefault="001E20C9" w:rsidP="001E20C9">
      <w:pPr>
        <w:pStyle w:val="Heading1"/>
        <w:pBdr>
          <w:bottom w:val="single" w:sz="4" w:space="1" w:color="auto"/>
        </w:pBdr>
        <w:spacing w:before="0"/>
        <w:rPr>
          <w:rFonts w:ascii="Gill Sans" w:hAnsi="Gill Sans" w:cs="Gill Sans"/>
          <w:color w:val="000000" w:themeColor="text1"/>
          <w:sz w:val="40"/>
          <w:szCs w:val="40"/>
          <w:lang w:val="pt-BR"/>
        </w:rPr>
      </w:pPr>
      <w:bookmarkStart w:id="1512" w:name="_Toc45096852"/>
      <w:bookmarkStart w:id="1513" w:name="_Toc45224243"/>
      <w:bookmarkStart w:id="1514" w:name="_Toc45224385"/>
      <w:bookmarkStart w:id="1515" w:name="_Toc45224456"/>
      <w:bookmarkStart w:id="1516" w:name="_Toc45224925"/>
      <w:bookmarkStart w:id="1517" w:name="_Toc45225195"/>
      <w:bookmarkStart w:id="1518" w:name="_Toc45225550"/>
      <w:bookmarkStart w:id="1519" w:name="_Toc45225948"/>
      <w:bookmarkStart w:id="1520" w:name="_Toc45226222"/>
      <w:bookmarkStart w:id="1521" w:name="_Toc45226420"/>
      <w:bookmarkStart w:id="1522" w:name="_Toc45227491"/>
      <w:bookmarkStart w:id="1523" w:name="_Toc45227815"/>
      <w:bookmarkStart w:id="1524" w:name="_Toc45270141"/>
      <w:bookmarkStart w:id="1525" w:name="_Toc45296282"/>
      <w:bookmarkStart w:id="1526" w:name="_Toc45305578"/>
      <w:bookmarkStart w:id="1527" w:name="_Toc45351675"/>
      <w:bookmarkStart w:id="1528" w:name="_Toc45378092"/>
      <w:bookmarkStart w:id="1529" w:name="_Toc45440477"/>
      <w:bookmarkStart w:id="1530" w:name="_Toc45441664"/>
      <w:bookmarkStart w:id="1531" w:name="_Toc45443759"/>
      <w:bookmarkStart w:id="1532" w:name="_Toc45478234"/>
      <w:bookmarkStart w:id="1533" w:name="_Toc45570359"/>
      <w:bookmarkStart w:id="1534" w:name="_Toc45642333"/>
      <w:bookmarkStart w:id="1535" w:name="_Toc45648888"/>
      <w:bookmarkStart w:id="1536" w:name="_Toc45648950"/>
      <w:bookmarkStart w:id="1537" w:name="_Toc45659031"/>
      <w:bookmarkStart w:id="1538" w:name="_Toc45659116"/>
      <w:bookmarkStart w:id="1539" w:name="_Toc45659735"/>
      <w:bookmarkStart w:id="1540" w:name="_Toc45738979"/>
      <w:bookmarkStart w:id="1541" w:name="_Toc45831425"/>
      <w:bookmarkStart w:id="1542" w:name="_Toc45897469"/>
      <w:bookmarkStart w:id="1543" w:name="_Toc45968832"/>
      <w:bookmarkStart w:id="1544" w:name="_Toc46062464"/>
      <w:bookmarkStart w:id="1545" w:name="_Toc46076564"/>
      <w:bookmarkStart w:id="1546" w:name="_Toc46083639"/>
      <w:bookmarkStart w:id="1547" w:name="_Toc46083827"/>
      <w:bookmarkStart w:id="1548" w:name="_Toc46084079"/>
      <w:bookmarkStart w:id="1549" w:name="_Toc46084158"/>
      <w:bookmarkStart w:id="1550" w:name="_Toc46084393"/>
      <w:bookmarkStart w:id="1551" w:name="_Toc46137783"/>
      <w:bookmarkStart w:id="1552" w:name="_Toc46138017"/>
      <w:bookmarkStart w:id="1553" w:name="_Toc46138475"/>
      <w:bookmarkStart w:id="1554" w:name="_Toc46162887"/>
      <w:bookmarkStart w:id="1555" w:name="_Toc46177335"/>
      <w:bookmarkStart w:id="1556" w:name="_Toc46213647"/>
      <w:bookmarkStart w:id="1557" w:name="_Toc46261218"/>
      <w:bookmarkStart w:id="1558" w:name="_Toc46264373"/>
      <w:bookmarkStart w:id="1559" w:name="_Toc46303095"/>
      <w:bookmarkStart w:id="1560" w:name="_Toc46303175"/>
      <w:bookmarkStart w:id="1561" w:name="_Toc46306720"/>
      <w:bookmarkStart w:id="1562" w:name="_Toc46492623"/>
      <w:bookmarkStart w:id="1563" w:name="_Toc46494115"/>
      <w:bookmarkStart w:id="1564" w:name="_Toc46589186"/>
      <w:bookmarkStart w:id="1565" w:name="_Toc46594122"/>
      <w:bookmarkStart w:id="1566" w:name="_Toc46658796"/>
      <w:bookmarkStart w:id="1567" w:name="_Toc46664050"/>
      <w:bookmarkStart w:id="1568" w:name="_Toc46668517"/>
      <w:bookmarkStart w:id="1569" w:name="_Toc46679081"/>
      <w:bookmarkStart w:id="1570" w:name="_Toc46683936"/>
      <w:bookmarkStart w:id="1571" w:name="_Toc46684183"/>
      <w:bookmarkStart w:id="1572" w:name="_Toc46775006"/>
      <w:bookmarkStart w:id="1573" w:name="_Toc46818714"/>
      <w:bookmarkStart w:id="1574" w:name="_Toc46819159"/>
      <w:bookmarkStart w:id="1575" w:name="_Toc46819229"/>
      <w:bookmarkStart w:id="1576" w:name="_Toc46819725"/>
      <w:bookmarkStart w:id="1577" w:name="_Toc46820306"/>
      <w:bookmarkStart w:id="1578" w:name="_Toc46835998"/>
      <w:bookmarkStart w:id="1579" w:name="_Toc46857721"/>
      <w:bookmarkStart w:id="1580" w:name="_Toc46858456"/>
      <w:bookmarkStart w:id="1581" w:name="_Toc47048668"/>
      <w:bookmarkStart w:id="1582" w:name="_Toc47178347"/>
      <w:bookmarkStart w:id="1583" w:name="_Toc47201144"/>
      <w:bookmarkStart w:id="1584" w:name="_Toc47212797"/>
      <w:bookmarkStart w:id="1585" w:name="_Toc47260355"/>
      <w:bookmarkStart w:id="1586" w:name="_Toc47269622"/>
      <w:bookmarkStart w:id="1587" w:name="_Toc47335181"/>
      <w:bookmarkStart w:id="1588" w:name="_Toc47384613"/>
      <w:r w:rsidRPr="0050469B">
        <w:rPr>
          <w:rFonts w:ascii="Gill Sans" w:hAnsi="Gill Sans" w:cs="Gill Sans"/>
          <w:color w:val="000000" w:themeColor="text1"/>
          <w:sz w:val="40"/>
          <w:szCs w:val="40"/>
          <w:lang w:val="pt-BR"/>
        </w:rPr>
        <w:lastRenderedPageBreak/>
        <w:t>Sumário</w:t>
      </w:r>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p>
    <w:sdt>
      <w:sdtPr>
        <w:rPr>
          <w:rFonts w:ascii="Times New Roman" w:eastAsia="Times New Roman" w:hAnsi="Times New Roman" w:cstheme="minorBidi"/>
          <w:sz w:val="24"/>
          <w:szCs w:val="24"/>
          <w:lang w:val="en-US"/>
        </w:rPr>
        <w:id w:val="-1801760739"/>
        <w:docPartObj>
          <w:docPartGallery w:val="Table of Contents"/>
          <w:docPartUnique/>
        </w:docPartObj>
      </w:sdtPr>
      <w:sdtEndPr>
        <w:rPr>
          <w:rFonts w:ascii="Gill Sans" w:eastAsiaTheme="minorHAnsi" w:hAnsi="Gill Sans" w:cstheme="minorHAnsi"/>
          <w:noProof/>
          <w:sz w:val="20"/>
          <w:szCs w:val="20"/>
          <w:lang w:val="pt-PT"/>
        </w:rPr>
      </w:sdtEndPr>
      <w:sdtContent>
        <w:p w14:paraId="35B07138" w14:textId="42911AA6" w:rsidR="00BD2BCC" w:rsidRDefault="00871035" w:rsidP="00BD2BCC">
          <w:pPr>
            <w:pStyle w:val="TOC1"/>
            <w:rPr>
              <w:rFonts w:asciiTheme="minorHAnsi" w:eastAsiaTheme="minorEastAsia" w:hAnsiTheme="minorHAnsi" w:cstheme="minorBidi"/>
              <w:b w:val="0"/>
              <w:bCs w:val="0"/>
              <w:caps w:val="0"/>
              <w:noProof/>
              <w:sz w:val="24"/>
              <w:szCs w:val="24"/>
              <w:lang w:val="en-US"/>
            </w:rPr>
          </w:pPr>
          <w:r>
            <w:fldChar w:fldCharType="begin"/>
          </w:r>
          <w:r w:rsidRPr="00871035">
            <w:instrText xml:space="preserve"> TOC \o "1-3" \h \z \u </w:instrText>
          </w:r>
          <w:r>
            <w:fldChar w:fldCharType="separate"/>
          </w:r>
        </w:p>
        <w:p w14:paraId="4CF43C6C" w14:textId="6453CF4A" w:rsidR="00BD2BCC" w:rsidRDefault="00B26879">
          <w:pPr>
            <w:pStyle w:val="TOC1"/>
            <w:rPr>
              <w:rFonts w:asciiTheme="minorHAnsi" w:eastAsiaTheme="minorEastAsia" w:hAnsiTheme="minorHAnsi" w:cstheme="minorBidi"/>
              <w:b w:val="0"/>
              <w:bCs w:val="0"/>
              <w:caps w:val="0"/>
              <w:noProof/>
              <w:sz w:val="24"/>
              <w:szCs w:val="24"/>
              <w:lang w:val="en-US"/>
            </w:rPr>
          </w:pPr>
          <w:hyperlink w:anchor="_Toc47384614" w:history="1">
            <w:r w:rsidR="00BD2BCC" w:rsidRPr="00350AFB">
              <w:rPr>
                <w:rStyle w:val="Hyperlink"/>
                <w:rFonts w:cs="Gill Sans"/>
                <w:noProof/>
                <w:lang w:val="pt-BR"/>
              </w:rPr>
              <w:t>Introdução</w:t>
            </w:r>
            <w:r w:rsidR="00BD2BCC">
              <w:rPr>
                <w:noProof/>
                <w:webHidden/>
              </w:rPr>
              <w:tab/>
            </w:r>
            <w:r w:rsidR="00BD2BCC">
              <w:rPr>
                <w:noProof/>
                <w:webHidden/>
              </w:rPr>
              <w:fldChar w:fldCharType="begin"/>
            </w:r>
            <w:r w:rsidR="00BD2BCC">
              <w:rPr>
                <w:noProof/>
                <w:webHidden/>
              </w:rPr>
              <w:instrText xml:space="preserve"> PAGEREF _Toc47384614 \h </w:instrText>
            </w:r>
            <w:r w:rsidR="00BD2BCC">
              <w:rPr>
                <w:noProof/>
                <w:webHidden/>
              </w:rPr>
            </w:r>
            <w:r w:rsidR="00BD2BCC">
              <w:rPr>
                <w:noProof/>
                <w:webHidden/>
              </w:rPr>
              <w:fldChar w:fldCharType="separate"/>
            </w:r>
            <w:r w:rsidR="00BD2BCC">
              <w:rPr>
                <w:noProof/>
                <w:webHidden/>
              </w:rPr>
              <w:t>19</w:t>
            </w:r>
            <w:r w:rsidR="00BD2BCC">
              <w:rPr>
                <w:noProof/>
                <w:webHidden/>
              </w:rPr>
              <w:fldChar w:fldCharType="end"/>
            </w:r>
          </w:hyperlink>
        </w:p>
        <w:p w14:paraId="50BED539" w14:textId="1FDBE952" w:rsidR="00BD2BCC" w:rsidRDefault="00B26879">
          <w:pPr>
            <w:pStyle w:val="TOC2"/>
            <w:rPr>
              <w:rFonts w:asciiTheme="minorHAnsi" w:eastAsiaTheme="minorEastAsia" w:hAnsiTheme="minorHAnsi" w:cstheme="minorBidi"/>
              <w:smallCaps w:val="0"/>
              <w:noProof/>
              <w:sz w:val="24"/>
              <w:szCs w:val="24"/>
              <w:lang w:val="en-US"/>
            </w:rPr>
          </w:pPr>
          <w:hyperlink w:anchor="_Toc47384615" w:history="1">
            <w:r w:rsidR="00BD2BCC" w:rsidRPr="00350AFB">
              <w:rPr>
                <w:rStyle w:val="Hyperlink"/>
                <w:rFonts w:cs="Gill Sans"/>
                <w:noProof/>
                <w:lang w:val="pt-BR"/>
              </w:rPr>
              <w:t>enquadramento</w:t>
            </w:r>
            <w:r w:rsidR="00BD2BCC">
              <w:rPr>
                <w:noProof/>
                <w:webHidden/>
              </w:rPr>
              <w:tab/>
            </w:r>
            <w:r w:rsidR="00BD2BCC">
              <w:rPr>
                <w:noProof/>
                <w:webHidden/>
              </w:rPr>
              <w:fldChar w:fldCharType="begin"/>
            </w:r>
            <w:r w:rsidR="00BD2BCC">
              <w:rPr>
                <w:noProof/>
                <w:webHidden/>
              </w:rPr>
              <w:instrText xml:space="preserve"> PAGEREF _Toc47384615 \h </w:instrText>
            </w:r>
            <w:r w:rsidR="00BD2BCC">
              <w:rPr>
                <w:noProof/>
                <w:webHidden/>
              </w:rPr>
            </w:r>
            <w:r w:rsidR="00BD2BCC">
              <w:rPr>
                <w:noProof/>
                <w:webHidden/>
              </w:rPr>
              <w:fldChar w:fldCharType="separate"/>
            </w:r>
            <w:r w:rsidR="00BD2BCC">
              <w:rPr>
                <w:noProof/>
                <w:webHidden/>
              </w:rPr>
              <w:t>19</w:t>
            </w:r>
            <w:r w:rsidR="00BD2BCC">
              <w:rPr>
                <w:noProof/>
                <w:webHidden/>
              </w:rPr>
              <w:fldChar w:fldCharType="end"/>
            </w:r>
          </w:hyperlink>
        </w:p>
        <w:p w14:paraId="4406CB51" w14:textId="64076DD1" w:rsidR="00BD2BCC" w:rsidRDefault="00B26879">
          <w:pPr>
            <w:pStyle w:val="TOC2"/>
            <w:rPr>
              <w:rFonts w:asciiTheme="minorHAnsi" w:eastAsiaTheme="minorEastAsia" w:hAnsiTheme="minorHAnsi" w:cstheme="minorBidi"/>
              <w:smallCaps w:val="0"/>
              <w:noProof/>
              <w:sz w:val="24"/>
              <w:szCs w:val="24"/>
              <w:lang w:val="en-US"/>
            </w:rPr>
          </w:pPr>
          <w:hyperlink w:anchor="_Toc47384616" w:history="1">
            <w:r w:rsidR="00BD2BCC" w:rsidRPr="00350AFB">
              <w:rPr>
                <w:rStyle w:val="Hyperlink"/>
                <w:rFonts w:cs="Gill Sans"/>
                <w:noProof/>
                <w:lang w:val="pt-BR"/>
              </w:rPr>
              <w:t>motivação</w:t>
            </w:r>
            <w:r w:rsidR="00BD2BCC">
              <w:rPr>
                <w:noProof/>
                <w:webHidden/>
              </w:rPr>
              <w:tab/>
            </w:r>
            <w:r w:rsidR="00BD2BCC">
              <w:rPr>
                <w:noProof/>
                <w:webHidden/>
              </w:rPr>
              <w:fldChar w:fldCharType="begin"/>
            </w:r>
            <w:r w:rsidR="00BD2BCC">
              <w:rPr>
                <w:noProof/>
                <w:webHidden/>
              </w:rPr>
              <w:instrText xml:space="preserve"> PAGEREF _Toc47384616 \h </w:instrText>
            </w:r>
            <w:r w:rsidR="00BD2BCC">
              <w:rPr>
                <w:noProof/>
                <w:webHidden/>
              </w:rPr>
            </w:r>
            <w:r w:rsidR="00BD2BCC">
              <w:rPr>
                <w:noProof/>
                <w:webHidden/>
              </w:rPr>
              <w:fldChar w:fldCharType="separate"/>
            </w:r>
            <w:r w:rsidR="00BD2BCC">
              <w:rPr>
                <w:noProof/>
                <w:webHidden/>
              </w:rPr>
              <w:t>19</w:t>
            </w:r>
            <w:r w:rsidR="00BD2BCC">
              <w:rPr>
                <w:noProof/>
                <w:webHidden/>
              </w:rPr>
              <w:fldChar w:fldCharType="end"/>
            </w:r>
          </w:hyperlink>
        </w:p>
        <w:p w14:paraId="53B2B392" w14:textId="066245EE" w:rsidR="00BD2BCC" w:rsidRDefault="00B26879">
          <w:pPr>
            <w:pStyle w:val="TOC2"/>
            <w:rPr>
              <w:rFonts w:asciiTheme="minorHAnsi" w:eastAsiaTheme="minorEastAsia" w:hAnsiTheme="minorHAnsi" w:cstheme="minorBidi"/>
              <w:smallCaps w:val="0"/>
              <w:noProof/>
              <w:sz w:val="24"/>
              <w:szCs w:val="24"/>
              <w:lang w:val="en-US"/>
            </w:rPr>
          </w:pPr>
          <w:hyperlink w:anchor="_Toc47384617" w:history="1">
            <w:r w:rsidR="00BD2BCC" w:rsidRPr="00350AFB">
              <w:rPr>
                <w:rStyle w:val="Hyperlink"/>
                <w:rFonts w:cs="Gill Sans"/>
                <w:noProof/>
                <w:lang w:val="pt-BR"/>
              </w:rPr>
              <w:t>objetivo/questão</w:t>
            </w:r>
            <w:r w:rsidR="00BD2BCC">
              <w:rPr>
                <w:noProof/>
                <w:webHidden/>
              </w:rPr>
              <w:tab/>
            </w:r>
            <w:r w:rsidR="00BD2BCC">
              <w:rPr>
                <w:noProof/>
                <w:webHidden/>
              </w:rPr>
              <w:fldChar w:fldCharType="begin"/>
            </w:r>
            <w:r w:rsidR="00BD2BCC">
              <w:rPr>
                <w:noProof/>
                <w:webHidden/>
              </w:rPr>
              <w:instrText xml:space="preserve"> PAGEREF _Toc47384617 \h </w:instrText>
            </w:r>
            <w:r w:rsidR="00BD2BCC">
              <w:rPr>
                <w:noProof/>
                <w:webHidden/>
              </w:rPr>
            </w:r>
            <w:r w:rsidR="00BD2BCC">
              <w:rPr>
                <w:noProof/>
                <w:webHidden/>
              </w:rPr>
              <w:fldChar w:fldCharType="separate"/>
            </w:r>
            <w:r w:rsidR="00BD2BCC">
              <w:rPr>
                <w:noProof/>
                <w:webHidden/>
              </w:rPr>
              <w:t>19</w:t>
            </w:r>
            <w:r w:rsidR="00BD2BCC">
              <w:rPr>
                <w:noProof/>
                <w:webHidden/>
              </w:rPr>
              <w:fldChar w:fldCharType="end"/>
            </w:r>
          </w:hyperlink>
        </w:p>
        <w:p w14:paraId="099FDD61" w14:textId="79A4E4F1" w:rsidR="00BD2BCC" w:rsidRDefault="00B26879">
          <w:pPr>
            <w:pStyle w:val="TOC2"/>
            <w:rPr>
              <w:rFonts w:asciiTheme="minorHAnsi" w:eastAsiaTheme="minorEastAsia" w:hAnsiTheme="minorHAnsi" w:cstheme="minorBidi"/>
              <w:smallCaps w:val="0"/>
              <w:noProof/>
              <w:sz w:val="24"/>
              <w:szCs w:val="24"/>
              <w:lang w:val="en-US"/>
            </w:rPr>
          </w:pPr>
          <w:hyperlink w:anchor="_Toc47384618" w:history="1">
            <w:r w:rsidR="00BD2BCC" w:rsidRPr="00350AFB">
              <w:rPr>
                <w:rStyle w:val="Hyperlink"/>
                <w:rFonts w:cs="Gill Sans"/>
                <w:noProof/>
                <w:lang w:val="pt-BR"/>
              </w:rPr>
              <w:t>súmula do conhecimento novo</w:t>
            </w:r>
            <w:r w:rsidR="00BD2BCC">
              <w:rPr>
                <w:noProof/>
                <w:webHidden/>
              </w:rPr>
              <w:tab/>
            </w:r>
            <w:r w:rsidR="00BD2BCC">
              <w:rPr>
                <w:noProof/>
                <w:webHidden/>
              </w:rPr>
              <w:fldChar w:fldCharType="begin"/>
            </w:r>
            <w:r w:rsidR="00BD2BCC">
              <w:rPr>
                <w:noProof/>
                <w:webHidden/>
              </w:rPr>
              <w:instrText xml:space="preserve"> PAGEREF _Toc47384618 \h </w:instrText>
            </w:r>
            <w:r w:rsidR="00BD2BCC">
              <w:rPr>
                <w:noProof/>
                <w:webHidden/>
              </w:rPr>
            </w:r>
            <w:r w:rsidR="00BD2BCC">
              <w:rPr>
                <w:noProof/>
                <w:webHidden/>
              </w:rPr>
              <w:fldChar w:fldCharType="separate"/>
            </w:r>
            <w:r w:rsidR="00BD2BCC">
              <w:rPr>
                <w:noProof/>
                <w:webHidden/>
              </w:rPr>
              <w:t>19</w:t>
            </w:r>
            <w:r w:rsidR="00BD2BCC">
              <w:rPr>
                <w:noProof/>
                <w:webHidden/>
              </w:rPr>
              <w:fldChar w:fldCharType="end"/>
            </w:r>
          </w:hyperlink>
        </w:p>
        <w:p w14:paraId="54FC96F2" w14:textId="44BFC3E3" w:rsidR="00BD2BCC" w:rsidRDefault="00B26879">
          <w:pPr>
            <w:pStyle w:val="TOC2"/>
            <w:rPr>
              <w:rFonts w:asciiTheme="minorHAnsi" w:eastAsiaTheme="minorEastAsia" w:hAnsiTheme="minorHAnsi" w:cstheme="minorBidi"/>
              <w:smallCaps w:val="0"/>
              <w:noProof/>
              <w:sz w:val="24"/>
              <w:szCs w:val="24"/>
              <w:lang w:val="en-US"/>
            </w:rPr>
          </w:pPr>
          <w:hyperlink w:anchor="_Toc47384619" w:history="1">
            <w:r w:rsidR="00BD2BCC" w:rsidRPr="00350AFB">
              <w:rPr>
                <w:rStyle w:val="Hyperlink"/>
                <w:rFonts w:cs="Gill Sans"/>
                <w:noProof/>
                <w:lang w:val="pt-BR"/>
              </w:rPr>
              <w:t>o que está a seguir</w:t>
            </w:r>
            <w:r w:rsidR="00BD2BCC">
              <w:rPr>
                <w:noProof/>
                <w:webHidden/>
              </w:rPr>
              <w:tab/>
            </w:r>
            <w:r w:rsidR="00BD2BCC">
              <w:rPr>
                <w:noProof/>
                <w:webHidden/>
              </w:rPr>
              <w:fldChar w:fldCharType="begin"/>
            </w:r>
            <w:r w:rsidR="00BD2BCC">
              <w:rPr>
                <w:noProof/>
                <w:webHidden/>
              </w:rPr>
              <w:instrText xml:space="preserve"> PAGEREF _Toc47384619 \h </w:instrText>
            </w:r>
            <w:r w:rsidR="00BD2BCC">
              <w:rPr>
                <w:noProof/>
                <w:webHidden/>
              </w:rPr>
            </w:r>
            <w:r w:rsidR="00BD2BCC">
              <w:rPr>
                <w:noProof/>
                <w:webHidden/>
              </w:rPr>
              <w:fldChar w:fldCharType="separate"/>
            </w:r>
            <w:r w:rsidR="00BD2BCC">
              <w:rPr>
                <w:noProof/>
                <w:webHidden/>
              </w:rPr>
              <w:t>19</w:t>
            </w:r>
            <w:r w:rsidR="00BD2BCC">
              <w:rPr>
                <w:noProof/>
                <w:webHidden/>
              </w:rPr>
              <w:fldChar w:fldCharType="end"/>
            </w:r>
          </w:hyperlink>
        </w:p>
        <w:p w14:paraId="7937B167" w14:textId="208CB16C" w:rsidR="00BD2BCC" w:rsidRDefault="00B26879">
          <w:pPr>
            <w:pStyle w:val="TOC1"/>
            <w:rPr>
              <w:rFonts w:asciiTheme="minorHAnsi" w:eastAsiaTheme="minorEastAsia" w:hAnsiTheme="minorHAnsi" w:cstheme="minorBidi"/>
              <w:b w:val="0"/>
              <w:bCs w:val="0"/>
              <w:caps w:val="0"/>
              <w:noProof/>
              <w:sz w:val="24"/>
              <w:szCs w:val="24"/>
              <w:lang w:val="en-US"/>
            </w:rPr>
          </w:pPr>
          <w:hyperlink w:anchor="_Toc47384620" w:history="1">
            <w:r w:rsidR="00BD2BCC" w:rsidRPr="00350AFB">
              <w:rPr>
                <w:rStyle w:val="Hyperlink"/>
                <w:noProof/>
              </w:rPr>
              <w:t>1. O Contexto da Prova de Conceito (PoC)</w:t>
            </w:r>
            <w:r w:rsidR="00BD2BCC">
              <w:rPr>
                <w:noProof/>
                <w:webHidden/>
              </w:rPr>
              <w:tab/>
            </w:r>
            <w:r w:rsidR="00BD2BCC">
              <w:rPr>
                <w:noProof/>
                <w:webHidden/>
              </w:rPr>
              <w:fldChar w:fldCharType="begin"/>
            </w:r>
            <w:r w:rsidR="00BD2BCC">
              <w:rPr>
                <w:noProof/>
                <w:webHidden/>
              </w:rPr>
              <w:instrText xml:space="preserve"> PAGEREF _Toc47384620 \h </w:instrText>
            </w:r>
            <w:r w:rsidR="00BD2BCC">
              <w:rPr>
                <w:noProof/>
                <w:webHidden/>
              </w:rPr>
            </w:r>
            <w:r w:rsidR="00BD2BCC">
              <w:rPr>
                <w:noProof/>
                <w:webHidden/>
              </w:rPr>
              <w:fldChar w:fldCharType="separate"/>
            </w:r>
            <w:r w:rsidR="00BD2BCC">
              <w:rPr>
                <w:noProof/>
                <w:webHidden/>
              </w:rPr>
              <w:t>20</w:t>
            </w:r>
            <w:r w:rsidR="00BD2BCC">
              <w:rPr>
                <w:noProof/>
                <w:webHidden/>
              </w:rPr>
              <w:fldChar w:fldCharType="end"/>
            </w:r>
          </w:hyperlink>
        </w:p>
        <w:p w14:paraId="689DC768" w14:textId="1B9402A4" w:rsidR="00BD2BCC" w:rsidRDefault="00B26879">
          <w:pPr>
            <w:pStyle w:val="TOC2"/>
            <w:rPr>
              <w:rFonts w:asciiTheme="minorHAnsi" w:eastAsiaTheme="minorEastAsia" w:hAnsiTheme="minorHAnsi" w:cstheme="minorBidi"/>
              <w:smallCaps w:val="0"/>
              <w:noProof/>
              <w:sz w:val="24"/>
              <w:szCs w:val="24"/>
              <w:lang w:val="en-US"/>
            </w:rPr>
          </w:pPr>
          <w:hyperlink w:anchor="_Toc47384621" w:history="1">
            <w:r w:rsidR="00BD2BCC" w:rsidRPr="00350AFB">
              <w:rPr>
                <w:rStyle w:val="Hyperlink"/>
                <w:noProof/>
              </w:rPr>
              <w:t>1.1. A PoC – uma introdução</w:t>
            </w:r>
            <w:r w:rsidR="00BD2BCC">
              <w:rPr>
                <w:noProof/>
                <w:webHidden/>
              </w:rPr>
              <w:tab/>
            </w:r>
            <w:r w:rsidR="00BD2BCC">
              <w:rPr>
                <w:noProof/>
                <w:webHidden/>
              </w:rPr>
              <w:fldChar w:fldCharType="begin"/>
            </w:r>
            <w:r w:rsidR="00BD2BCC">
              <w:rPr>
                <w:noProof/>
                <w:webHidden/>
              </w:rPr>
              <w:instrText xml:space="preserve"> PAGEREF _Toc47384621 \h </w:instrText>
            </w:r>
            <w:r w:rsidR="00BD2BCC">
              <w:rPr>
                <w:noProof/>
                <w:webHidden/>
              </w:rPr>
            </w:r>
            <w:r w:rsidR="00BD2BCC">
              <w:rPr>
                <w:noProof/>
                <w:webHidden/>
              </w:rPr>
              <w:fldChar w:fldCharType="separate"/>
            </w:r>
            <w:r w:rsidR="00BD2BCC">
              <w:rPr>
                <w:noProof/>
                <w:webHidden/>
              </w:rPr>
              <w:t>20</w:t>
            </w:r>
            <w:r w:rsidR="00BD2BCC">
              <w:rPr>
                <w:noProof/>
                <w:webHidden/>
              </w:rPr>
              <w:fldChar w:fldCharType="end"/>
            </w:r>
          </w:hyperlink>
        </w:p>
        <w:p w14:paraId="07F7DEE4" w14:textId="212D1F3D" w:rsidR="00BD2BCC" w:rsidRDefault="00B26879">
          <w:pPr>
            <w:pStyle w:val="TOC2"/>
            <w:rPr>
              <w:rFonts w:asciiTheme="minorHAnsi" w:eastAsiaTheme="minorEastAsia" w:hAnsiTheme="minorHAnsi" w:cstheme="minorBidi"/>
              <w:smallCaps w:val="0"/>
              <w:noProof/>
              <w:sz w:val="24"/>
              <w:szCs w:val="24"/>
              <w:lang w:val="en-US"/>
            </w:rPr>
          </w:pPr>
          <w:hyperlink w:anchor="_Toc47384622" w:history="1">
            <w:r w:rsidR="00BD2BCC" w:rsidRPr="00350AFB">
              <w:rPr>
                <w:rStyle w:val="Hyperlink"/>
                <w:noProof/>
              </w:rPr>
              <w:t>1.2. A PoC e sua aplicabilidade</w:t>
            </w:r>
            <w:r w:rsidR="00BD2BCC">
              <w:rPr>
                <w:noProof/>
                <w:webHidden/>
              </w:rPr>
              <w:tab/>
            </w:r>
            <w:r w:rsidR="00BD2BCC">
              <w:rPr>
                <w:noProof/>
                <w:webHidden/>
              </w:rPr>
              <w:fldChar w:fldCharType="begin"/>
            </w:r>
            <w:r w:rsidR="00BD2BCC">
              <w:rPr>
                <w:noProof/>
                <w:webHidden/>
              </w:rPr>
              <w:instrText xml:space="preserve"> PAGEREF _Toc47384622 \h </w:instrText>
            </w:r>
            <w:r w:rsidR="00BD2BCC">
              <w:rPr>
                <w:noProof/>
                <w:webHidden/>
              </w:rPr>
            </w:r>
            <w:r w:rsidR="00BD2BCC">
              <w:rPr>
                <w:noProof/>
                <w:webHidden/>
              </w:rPr>
              <w:fldChar w:fldCharType="separate"/>
            </w:r>
            <w:r w:rsidR="00BD2BCC">
              <w:rPr>
                <w:noProof/>
                <w:webHidden/>
              </w:rPr>
              <w:t>30</w:t>
            </w:r>
            <w:r w:rsidR="00BD2BCC">
              <w:rPr>
                <w:noProof/>
                <w:webHidden/>
              </w:rPr>
              <w:fldChar w:fldCharType="end"/>
            </w:r>
          </w:hyperlink>
        </w:p>
        <w:p w14:paraId="4B2E78D7" w14:textId="02D6722B" w:rsidR="00BD2BCC" w:rsidRDefault="00B26879">
          <w:pPr>
            <w:pStyle w:val="TOC2"/>
            <w:rPr>
              <w:rFonts w:asciiTheme="minorHAnsi" w:eastAsiaTheme="minorEastAsia" w:hAnsiTheme="minorHAnsi" w:cstheme="minorBidi"/>
              <w:smallCaps w:val="0"/>
              <w:noProof/>
              <w:sz w:val="24"/>
              <w:szCs w:val="24"/>
              <w:lang w:val="en-US"/>
            </w:rPr>
          </w:pPr>
          <w:hyperlink w:anchor="_Toc47384623" w:history="1">
            <w:r w:rsidR="00BD2BCC" w:rsidRPr="00350AFB">
              <w:rPr>
                <w:rStyle w:val="Hyperlink"/>
                <w:noProof/>
              </w:rPr>
              <w:t>1.3. A PoC e os Sistemas de Informação</w:t>
            </w:r>
            <w:r w:rsidR="00BD2BCC">
              <w:rPr>
                <w:noProof/>
                <w:webHidden/>
              </w:rPr>
              <w:tab/>
            </w:r>
            <w:r w:rsidR="00BD2BCC">
              <w:rPr>
                <w:noProof/>
                <w:webHidden/>
              </w:rPr>
              <w:fldChar w:fldCharType="begin"/>
            </w:r>
            <w:r w:rsidR="00BD2BCC">
              <w:rPr>
                <w:noProof/>
                <w:webHidden/>
              </w:rPr>
              <w:instrText xml:space="preserve"> PAGEREF _Toc47384623 \h </w:instrText>
            </w:r>
            <w:r w:rsidR="00BD2BCC">
              <w:rPr>
                <w:noProof/>
                <w:webHidden/>
              </w:rPr>
            </w:r>
            <w:r w:rsidR="00BD2BCC">
              <w:rPr>
                <w:noProof/>
                <w:webHidden/>
              </w:rPr>
              <w:fldChar w:fldCharType="separate"/>
            </w:r>
            <w:r w:rsidR="00BD2BCC">
              <w:rPr>
                <w:noProof/>
                <w:webHidden/>
              </w:rPr>
              <w:t>43</w:t>
            </w:r>
            <w:r w:rsidR="00BD2BCC">
              <w:rPr>
                <w:noProof/>
                <w:webHidden/>
              </w:rPr>
              <w:fldChar w:fldCharType="end"/>
            </w:r>
          </w:hyperlink>
        </w:p>
        <w:p w14:paraId="50DEA9CB" w14:textId="317659DF" w:rsidR="00BD2BCC" w:rsidRDefault="00B26879">
          <w:pPr>
            <w:pStyle w:val="TOC2"/>
            <w:rPr>
              <w:rFonts w:asciiTheme="minorHAnsi" w:eastAsiaTheme="minorEastAsia" w:hAnsiTheme="minorHAnsi" w:cstheme="minorBidi"/>
              <w:smallCaps w:val="0"/>
              <w:noProof/>
              <w:sz w:val="24"/>
              <w:szCs w:val="24"/>
              <w:lang w:val="en-US"/>
            </w:rPr>
          </w:pPr>
          <w:hyperlink w:anchor="_Toc47384624" w:history="1">
            <w:r w:rsidR="00BD2BCC" w:rsidRPr="00350AFB">
              <w:rPr>
                <w:rStyle w:val="Hyperlink"/>
                <w:noProof/>
              </w:rPr>
              <w:t>1.4. A PoC e nossas reflexões</w:t>
            </w:r>
            <w:r w:rsidR="00BD2BCC">
              <w:rPr>
                <w:noProof/>
                <w:webHidden/>
              </w:rPr>
              <w:tab/>
            </w:r>
            <w:r w:rsidR="00BD2BCC">
              <w:rPr>
                <w:noProof/>
                <w:webHidden/>
              </w:rPr>
              <w:fldChar w:fldCharType="begin"/>
            </w:r>
            <w:r w:rsidR="00BD2BCC">
              <w:rPr>
                <w:noProof/>
                <w:webHidden/>
              </w:rPr>
              <w:instrText xml:space="preserve"> PAGEREF _Toc47384624 \h </w:instrText>
            </w:r>
            <w:r w:rsidR="00BD2BCC">
              <w:rPr>
                <w:noProof/>
                <w:webHidden/>
              </w:rPr>
            </w:r>
            <w:r w:rsidR="00BD2BCC">
              <w:rPr>
                <w:noProof/>
                <w:webHidden/>
              </w:rPr>
              <w:fldChar w:fldCharType="separate"/>
            </w:r>
            <w:r w:rsidR="00BD2BCC">
              <w:rPr>
                <w:noProof/>
                <w:webHidden/>
              </w:rPr>
              <w:t>57</w:t>
            </w:r>
            <w:r w:rsidR="00BD2BCC">
              <w:rPr>
                <w:noProof/>
                <w:webHidden/>
              </w:rPr>
              <w:fldChar w:fldCharType="end"/>
            </w:r>
          </w:hyperlink>
        </w:p>
        <w:p w14:paraId="0924BAD9" w14:textId="240B3547" w:rsidR="00BD2BCC" w:rsidRDefault="00B26879">
          <w:pPr>
            <w:pStyle w:val="TOC1"/>
            <w:rPr>
              <w:rFonts w:asciiTheme="minorHAnsi" w:eastAsiaTheme="minorEastAsia" w:hAnsiTheme="minorHAnsi" w:cstheme="minorBidi"/>
              <w:b w:val="0"/>
              <w:bCs w:val="0"/>
              <w:caps w:val="0"/>
              <w:noProof/>
              <w:sz w:val="24"/>
              <w:szCs w:val="24"/>
              <w:lang w:val="en-US"/>
            </w:rPr>
          </w:pPr>
          <w:hyperlink w:anchor="_Toc47384625" w:history="1">
            <w:r w:rsidR="00BD2BCC" w:rsidRPr="00350AFB">
              <w:rPr>
                <w:rStyle w:val="Hyperlink"/>
                <w:noProof/>
              </w:rPr>
              <w:t>2. Objetivo e Metodologia</w:t>
            </w:r>
            <w:r w:rsidR="00BD2BCC">
              <w:rPr>
                <w:noProof/>
                <w:webHidden/>
              </w:rPr>
              <w:tab/>
            </w:r>
            <w:r w:rsidR="00BD2BCC">
              <w:rPr>
                <w:noProof/>
                <w:webHidden/>
              </w:rPr>
              <w:fldChar w:fldCharType="begin"/>
            </w:r>
            <w:r w:rsidR="00BD2BCC">
              <w:rPr>
                <w:noProof/>
                <w:webHidden/>
              </w:rPr>
              <w:instrText xml:space="preserve"> PAGEREF _Toc47384625 \h </w:instrText>
            </w:r>
            <w:r w:rsidR="00BD2BCC">
              <w:rPr>
                <w:noProof/>
                <w:webHidden/>
              </w:rPr>
            </w:r>
            <w:r w:rsidR="00BD2BCC">
              <w:rPr>
                <w:noProof/>
                <w:webHidden/>
              </w:rPr>
              <w:fldChar w:fldCharType="separate"/>
            </w:r>
            <w:r w:rsidR="00BD2BCC">
              <w:rPr>
                <w:noProof/>
                <w:webHidden/>
              </w:rPr>
              <w:t>63</w:t>
            </w:r>
            <w:r w:rsidR="00BD2BCC">
              <w:rPr>
                <w:noProof/>
                <w:webHidden/>
              </w:rPr>
              <w:fldChar w:fldCharType="end"/>
            </w:r>
          </w:hyperlink>
        </w:p>
        <w:p w14:paraId="6120D219" w14:textId="2B499B5C" w:rsidR="00BD2BCC" w:rsidRDefault="00B26879">
          <w:pPr>
            <w:pStyle w:val="TOC2"/>
            <w:rPr>
              <w:rFonts w:asciiTheme="minorHAnsi" w:eastAsiaTheme="minorEastAsia" w:hAnsiTheme="minorHAnsi" w:cstheme="minorBidi"/>
              <w:smallCaps w:val="0"/>
              <w:noProof/>
              <w:sz w:val="24"/>
              <w:szCs w:val="24"/>
              <w:lang w:val="en-US"/>
            </w:rPr>
          </w:pPr>
          <w:hyperlink w:anchor="_Toc47384626" w:history="1">
            <w:r w:rsidR="00BD2BCC" w:rsidRPr="00350AFB">
              <w:rPr>
                <w:rStyle w:val="Hyperlink"/>
                <w:noProof/>
              </w:rPr>
              <w:t>2.1. As lentes teóricas adotadas em nossa investigação</w:t>
            </w:r>
            <w:r w:rsidR="00BD2BCC">
              <w:rPr>
                <w:noProof/>
                <w:webHidden/>
              </w:rPr>
              <w:tab/>
            </w:r>
            <w:r w:rsidR="00BD2BCC">
              <w:rPr>
                <w:noProof/>
                <w:webHidden/>
              </w:rPr>
              <w:fldChar w:fldCharType="begin"/>
            </w:r>
            <w:r w:rsidR="00BD2BCC">
              <w:rPr>
                <w:noProof/>
                <w:webHidden/>
              </w:rPr>
              <w:instrText xml:space="preserve"> PAGEREF _Toc47384626 \h </w:instrText>
            </w:r>
            <w:r w:rsidR="00BD2BCC">
              <w:rPr>
                <w:noProof/>
                <w:webHidden/>
              </w:rPr>
            </w:r>
            <w:r w:rsidR="00BD2BCC">
              <w:rPr>
                <w:noProof/>
                <w:webHidden/>
              </w:rPr>
              <w:fldChar w:fldCharType="separate"/>
            </w:r>
            <w:r w:rsidR="00BD2BCC">
              <w:rPr>
                <w:noProof/>
                <w:webHidden/>
              </w:rPr>
              <w:t>63</w:t>
            </w:r>
            <w:r w:rsidR="00BD2BCC">
              <w:rPr>
                <w:noProof/>
                <w:webHidden/>
              </w:rPr>
              <w:fldChar w:fldCharType="end"/>
            </w:r>
          </w:hyperlink>
        </w:p>
        <w:p w14:paraId="4328FCEC" w14:textId="691D1B9C" w:rsidR="00BD2BCC" w:rsidRDefault="00B26879">
          <w:pPr>
            <w:pStyle w:val="TOC2"/>
            <w:rPr>
              <w:rFonts w:asciiTheme="minorHAnsi" w:eastAsiaTheme="minorEastAsia" w:hAnsiTheme="minorHAnsi" w:cstheme="minorBidi"/>
              <w:smallCaps w:val="0"/>
              <w:noProof/>
              <w:sz w:val="24"/>
              <w:szCs w:val="24"/>
              <w:lang w:val="en-US"/>
            </w:rPr>
          </w:pPr>
          <w:hyperlink w:anchor="_Toc47384627" w:history="1">
            <w:r w:rsidR="00BD2BCC" w:rsidRPr="00350AFB">
              <w:rPr>
                <w:rStyle w:val="Hyperlink"/>
                <w:noProof/>
              </w:rPr>
              <w:t>2.2. Objetivo de nossa investigação e sua relevância</w:t>
            </w:r>
            <w:r w:rsidR="00BD2BCC">
              <w:rPr>
                <w:noProof/>
                <w:webHidden/>
              </w:rPr>
              <w:tab/>
            </w:r>
            <w:r w:rsidR="00BD2BCC">
              <w:rPr>
                <w:noProof/>
                <w:webHidden/>
              </w:rPr>
              <w:fldChar w:fldCharType="begin"/>
            </w:r>
            <w:r w:rsidR="00BD2BCC">
              <w:rPr>
                <w:noProof/>
                <w:webHidden/>
              </w:rPr>
              <w:instrText xml:space="preserve"> PAGEREF _Toc47384627 \h </w:instrText>
            </w:r>
            <w:r w:rsidR="00BD2BCC">
              <w:rPr>
                <w:noProof/>
                <w:webHidden/>
              </w:rPr>
            </w:r>
            <w:r w:rsidR="00BD2BCC">
              <w:rPr>
                <w:noProof/>
                <w:webHidden/>
              </w:rPr>
              <w:fldChar w:fldCharType="separate"/>
            </w:r>
            <w:r w:rsidR="00BD2BCC">
              <w:rPr>
                <w:noProof/>
                <w:webHidden/>
              </w:rPr>
              <w:t>69</w:t>
            </w:r>
            <w:r w:rsidR="00BD2BCC">
              <w:rPr>
                <w:noProof/>
                <w:webHidden/>
              </w:rPr>
              <w:fldChar w:fldCharType="end"/>
            </w:r>
          </w:hyperlink>
        </w:p>
        <w:p w14:paraId="167BBC88" w14:textId="24FBBD69" w:rsidR="00BD2BCC" w:rsidRDefault="00B26879">
          <w:pPr>
            <w:pStyle w:val="TOC2"/>
            <w:rPr>
              <w:rFonts w:asciiTheme="minorHAnsi" w:eastAsiaTheme="minorEastAsia" w:hAnsiTheme="minorHAnsi" w:cstheme="minorBidi"/>
              <w:smallCaps w:val="0"/>
              <w:noProof/>
              <w:sz w:val="24"/>
              <w:szCs w:val="24"/>
              <w:lang w:val="en-US"/>
            </w:rPr>
          </w:pPr>
          <w:hyperlink w:anchor="_Toc47384628" w:history="1">
            <w:r w:rsidR="00BD2BCC" w:rsidRPr="00350AFB">
              <w:rPr>
                <w:rStyle w:val="Hyperlink"/>
                <w:noProof/>
              </w:rPr>
              <w:t>2.3. Qual a questão de investigação e as sub questões?</w:t>
            </w:r>
            <w:r w:rsidR="00BD2BCC">
              <w:rPr>
                <w:noProof/>
                <w:webHidden/>
              </w:rPr>
              <w:tab/>
            </w:r>
            <w:r w:rsidR="00BD2BCC">
              <w:rPr>
                <w:noProof/>
                <w:webHidden/>
              </w:rPr>
              <w:fldChar w:fldCharType="begin"/>
            </w:r>
            <w:r w:rsidR="00BD2BCC">
              <w:rPr>
                <w:noProof/>
                <w:webHidden/>
              </w:rPr>
              <w:instrText xml:space="preserve"> PAGEREF _Toc47384628 \h </w:instrText>
            </w:r>
            <w:r w:rsidR="00BD2BCC">
              <w:rPr>
                <w:noProof/>
                <w:webHidden/>
              </w:rPr>
            </w:r>
            <w:r w:rsidR="00BD2BCC">
              <w:rPr>
                <w:noProof/>
                <w:webHidden/>
              </w:rPr>
              <w:fldChar w:fldCharType="separate"/>
            </w:r>
            <w:r w:rsidR="00BD2BCC">
              <w:rPr>
                <w:noProof/>
                <w:webHidden/>
              </w:rPr>
              <w:t>72</w:t>
            </w:r>
            <w:r w:rsidR="00BD2BCC">
              <w:rPr>
                <w:noProof/>
                <w:webHidden/>
              </w:rPr>
              <w:fldChar w:fldCharType="end"/>
            </w:r>
          </w:hyperlink>
        </w:p>
        <w:p w14:paraId="23FC7C3C" w14:textId="09928666" w:rsidR="00BD2BCC" w:rsidRDefault="00B26879">
          <w:pPr>
            <w:pStyle w:val="TOC2"/>
            <w:rPr>
              <w:rFonts w:asciiTheme="minorHAnsi" w:eastAsiaTheme="minorEastAsia" w:hAnsiTheme="minorHAnsi" w:cstheme="minorBidi"/>
              <w:smallCaps w:val="0"/>
              <w:noProof/>
              <w:sz w:val="24"/>
              <w:szCs w:val="24"/>
              <w:lang w:val="en-US"/>
            </w:rPr>
          </w:pPr>
          <w:hyperlink w:anchor="_Toc47384629" w:history="1">
            <w:r w:rsidR="00BD2BCC" w:rsidRPr="00350AFB">
              <w:rPr>
                <w:rStyle w:val="Hyperlink"/>
                <w:noProof/>
              </w:rPr>
              <w:t>2.4. Metodologia de investigação: como estudá-la e porquê?</w:t>
            </w:r>
            <w:r w:rsidR="00BD2BCC">
              <w:rPr>
                <w:noProof/>
                <w:webHidden/>
              </w:rPr>
              <w:tab/>
            </w:r>
            <w:r w:rsidR="00BD2BCC">
              <w:rPr>
                <w:noProof/>
                <w:webHidden/>
              </w:rPr>
              <w:fldChar w:fldCharType="begin"/>
            </w:r>
            <w:r w:rsidR="00BD2BCC">
              <w:rPr>
                <w:noProof/>
                <w:webHidden/>
              </w:rPr>
              <w:instrText xml:space="preserve"> PAGEREF _Toc47384629 \h </w:instrText>
            </w:r>
            <w:r w:rsidR="00BD2BCC">
              <w:rPr>
                <w:noProof/>
                <w:webHidden/>
              </w:rPr>
            </w:r>
            <w:r w:rsidR="00BD2BCC">
              <w:rPr>
                <w:noProof/>
                <w:webHidden/>
              </w:rPr>
              <w:fldChar w:fldCharType="separate"/>
            </w:r>
            <w:r w:rsidR="00BD2BCC">
              <w:rPr>
                <w:noProof/>
                <w:webHidden/>
              </w:rPr>
              <w:t>76</w:t>
            </w:r>
            <w:r w:rsidR="00BD2BCC">
              <w:rPr>
                <w:noProof/>
                <w:webHidden/>
              </w:rPr>
              <w:fldChar w:fldCharType="end"/>
            </w:r>
          </w:hyperlink>
        </w:p>
        <w:p w14:paraId="2836C092" w14:textId="678F74D2" w:rsidR="00BD2BCC" w:rsidRDefault="00B26879">
          <w:pPr>
            <w:pStyle w:val="TOC2"/>
            <w:rPr>
              <w:rFonts w:asciiTheme="minorHAnsi" w:eastAsiaTheme="minorEastAsia" w:hAnsiTheme="minorHAnsi" w:cstheme="minorBidi"/>
              <w:smallCaps w:val="0"/>
              <w:noProof/>
              <w:sz w:val="24"/>
              <w:szCs w:val="24"/>
              <w:lang w:val="en-US"/>
            </w:rPr>
          </w:pPr>
          <w:hyperlink w:anchor="_Toc47384630" w:history="1">
            <w:r w:rsidR="00BD2BCC" w:rsidRPr="00350AFB">
              <w:rPr>
                <w:rStyle w:val="Hyperlink"/>
                <w:noProof/>
              </w:rPr>
              <w:t>2.5. Apresentação e descrição do caminho percorrido em nossa investigação</w:t>
            </w:r>
            <w:r w:rsidR="00BD2BCC">
              <w:rPr>
                <w:noProof/>
                <w:webHidden/>
              </w:rPr>
              <w:tab/>
            </w:r>
            <w:r w:rsidR="00BD2BCC">
              <w:rPr>
                <w:noProof/>
                <w:webHidden/>
              </w:rPr>
              <w:fldChar w:fldCharType="begin"/>
            </w:r>
            <w:r w:rsidR="00BD2BCC">
              <w:rPr>
                <w:noProof/>
                <w:webHidden/>
              </w:rPr>
              <w:instrText xml:space="preserve"> PAGEREF _Toc47384630 \h </w:instrText>
            </w:r>
            <w:r w:rsidR="00BD2BCC">
              <w:rPr>
                <w:noProof/>
                <w:webHidden/>
              </w:rPr>
            </w:r>
            <w:r w:rsidR="00BD2BCC">
              <w:rPr>
                <w:noProof/>
                <w:webHidden/>
              </w:rPr>
              <w:fldChar w:fldCharType="separate"/>
            </w:r>
            <w:r w:rsidR="00BD2BCC">
              <w:rPr>
                <w:noProof/>
                <w:webHidden/>
              </w:rPr>
              <w:t>89</w:t>
            </w:r>
            <w:r w:rsidR="00BD2BCC">
              <w:rPr>
                <w:noProof/>
                <w:webHidden/>
              </w:rPr>
              <w:fldChar w:fldCharType="end"/>
            </w:r>
          </w:hyperlink>
        </w:p>
        <w:p w14:paraId="57867269" w14:textId="293EA97D" w:rsidR="00BD2BCC" w:rsidRDefault="00B26879">
          <w:pPr>
            <w:pStyle w:val="TOC1"/>
            <w:rPr>
              <w:rFonts w:asciiTheme="minorHAnsi" w:eastAsiaTheme="minorEastAsia" w:hAnsiTheme="minorHAnsi" w:cstheme="minorBidi"/>
              <w:b w:val="0"/>
              <w:bCs w:val="0"/>
              <w:caps w:val="0"/>
              <w:noProof/>
              <w:sz w:val="24"/>
              <w:szCs w:val="24"/>
              <w:lang w:val="en-US"/>
            </w:rPr>
          </w:pPr>
          <w:hyperlink w:anchor="_Toc47384631" w:history="1">
            <w:r w:rsidR="00BD2BCC" w:rsidRPr="00350AFB">
              <w:rPr>
                <w:rStyle w:val="Hyperlink"/>
                <w:noProof/>
              </w:rPr>
              <w:t>3. As Bases Teóricas</w:t>
            </w:r>
            <w:r w:rsidR="00BD2BCC">
              <w:rPr>
                <w:noProof/>
                <w:webHidden/>
              </w:rPr>
              <w:tab/>
            </w:r>
            <w:r w:rsidR="00BD2BCC">
              <w:rPr>
                <w:noProof/>
                <w:webHidden/>
              </w:rPr>
              <w:fldChar w:fldCharType="begin"/>
            </w:r>
            <w:r w:rsidR="00BD2BCC">
              <w:rPr>
                <w:noProof/>
                <w:webHidden/>
              </w:rPr>
              <w:instrText xml:space="preserve"> PAGEREF _Toc47384631 \h </w:instrText>
            </w:r>
            <w:r w:rsidR="00BD2BCC">
              <w:rPr>
                <w:noProof/>
                <w:webHidden/>
              </w:rPr>
            </w:r>
            <w:r w:rsidR="00BD2BCC">
              <w:rPr>
                <w:noProof/>
                <w:webHidden/>
              </w:rPr>
              <w:fldChar w:fldCharType="separate"/>
            </w:r>
            <w:r w:rsidR="00BD2BCC">
              <w:rPr>
                <w:noProof/>
                <w:webHidden/>
              </w:rPr>
              <w:t>106</w:t>
            </w:r>
            <w:r w:rsidR="00BD2BCC">
              <w:rPr>
                <w:noProof/>
                <w:webHidden/>
              </w:rPr>
              <w:fldChar w:fldCharType="end"/>
            </w:r>
          </w:hyperlink>
        </w:p>
        <w:p w14:paraId="5BE00A06" w14:textId="4DB1FDBF" w:rsidR="00BD2BCC" w:rsidRDefault="00B26879">
          <w:pPr>
            <w:pStyle w:val="TOC2"/>
            <w:rPr>
              <w:rFonts w:asciiTheme="minorHAnsi" w:eastAsiaTheme="minorEastAsia" w:hAnsiTheme="minorHAnsi" w:cstheme="minorBidi"/>
              <w:smallCaps w:val="0"/>
              <w:noProof/>
              <w:sz w:val="24"/>
              <w:szCs w:val="24"/>
              <w:lang w:val="en-US"/>
            </w:rPr>
          </w:pPr>
          <w:hyperlink w:anchor="_Toc47384632" w:history="1">
            <w:r w:rsidR="00BD2BCC" w:rsidRPr="00350AFB">
              <w:rPr>
                <w:rStyle w:val="Hyperlink"/>
                <w:noProof/>
              </w:rPr>
              <w:t>3.1. A Engenharia do Contexto</w:t>
            </w:r>
            <w:r w:rsidR="00BD2BCC">
              <w:rPr>
                <w:noProof/>
                <w:webHidden/>
              </w:rPr>
              <w:tab/>
            </w:r>
            <w:r w:rsidR="00BD2BCC">
              <w:rPr>
                <w:noProof/>
                <w:webHidden/>
              </w:rPr>
              <w:fldChar w:fldCharType="begin"/>
            </w:r>
            <w:r w:rsidR="00BD2BCC">
              <w:rPr>
                <w:noProof/>
                <w:webHidden/>
              </w:rPr>
              <w:instrText xml:space="preserve"> PAGEREF _Toc47384632 \h </w:instrText>
            </w:r>
            <w:r w:rsidR="00BD2BCC">
              <w:rPr>
                <w:noProof/>
                <w:webHidden/>
              </w:rPr>
            </w:r>
            <w:r w:rsidR="00BD2BCC">
              <w:rPr>
                <w:noProof/>
                <w:webHidden/>
              </w:rPr>
              <w:fldChar w:fldCharType="separate"/>
            </w:r>
            <w:r w:rsidR="00BD2BCC">
              <w:rPr>
                <w:noProof/>
                <w:webHidden/>
              </w:rPr>
              <w:t>106</w:t>
            </w:r>
            <w:r w:rsidR="00BD2BCC">
              <w:rPr>
                <w:noProof/>
                <w:webHidden/>
              </w:rPr>
              <w:fldChar w:fldCharType="end"/>
            </w:r>
          </w:hyperlink>
        </w:p>
        <w:p w14:paraId="3CED66E4" w14:textId="2EF4165F" w:rsidR="00BD2BCC" w:rsidRDefault="00B26879">
          <w:pPr>
            <w:pStyle w:val="TOC2"/>
            <w:rPr>
              <w:rFonts w:asciiTheme="minorHAnsi" w:eastAsiaTheme="minorEastAsia" w:hAnsiTheme="minorHAnsi" w:cstheme="minorBidi"/>
              <w:smallCaps w:val="0"/>
              <w:noProof/>
              <w:sz w:val="24"/>
              <w:szCs w:val="24"/>
              <w:lang w:val="en-US"/>
            </w:rPr>
          </w:pPr>
          <w:hyperlink w:anchor="_Toc47384633" w:history="1">
            <w:r w:rsidR="00BD2BCC" w:rsidRPr="00350AFB">
              <w:rPr>
                <w:rStyle w:val="Hyperlink"/>
                <w:noProof/>
              </w:rPr>
              <w:t>3.2. A Teoria da Atividade</w:t>
            </w:r>
            <w:r w:rsidR="00BD2BCC">
              <w:rPr>
                <w:noProof/>
                <w:webHidden/>
              </w:rPr>
              <w:tab/>
            </w:r>
            <w:r w:rsidR="00BD2BCC">
              <w:rPr>
                <w:noProof/>
                <w:webHidden/>
              </w:rPr>
              <w:fldChar w:fldCharType="begin"/>
            </w:r>
            <w:r w:rsidR="00BD2BCC">
              <w:rPr>
                <w:noProof/>
                <w:webHidden/>
              </w:rPr>
              <w:instrText xml:space="preserve"> PAGEREF _Toc47384633 \h </w:instrText>
            </w:r>
            <w:r w:rsidR="00BD2BCC">
              <w:rPr>
                <w:noProof/>
                <w:webHidden/>
              </w:rPr>
            </w:r>
            <w:r w:rsidR="00BD2BCC">
              <w:rPr>
                <w:noProof/>
                <w:webHidden/>
              </w:rPr>
              <w:fldChar w:fldCharType="separate"/>
            </w:r>
            <w:r w:rsidR="00BD2BCC">
              <w:rPr>
                <w:noProof/>
                <w:webHidden/>
              </w:rPr>
              <w:t>114</w:t>
            </w:r>
            <w:r w:rsidR="00BD2BCC">
              <w:rPr>
                <w:noProof/>
                <w:webHidden/>
              </w:rPr>
              <w:fldChar w:fldCharType="end"/>
            </w:r>
          </w:hyperlink>
        </w:p>
        <w:p w14:paraId="7A910314" w14:textId="36B04E1E" w:rsidR="00BD2BCC" w:rsidRDefault="00B26879">
          <w:pPr>
            <w:pStyle w:val="TOC2"/>
            <w:rPr>
              <w:rFonts w:asciiTheme="minorHAnsi" w:eastAsiaTheme="minorEastAsia" w:hAnsiTheme="minorHAnsi" w:cstheme="minorBidi"/>
              <w:smallCaps w:val="0"/>
              <w:noProof/>
              <w:sz w:val="24"/>
              <w:szCs w:val="24"/>
              <w:lang w:val="en-US"/>
            </w:rPr>
          </w:pPr>
          <w:hyperlink w:anchor="_Toc47384634" w:history="1">
            <w:r w:rsidR="00BD2BCC" w:rsidRPr="00350AFB">
              <w:rPr>
                <w:rStyle w:val="Hyperlink"/>
                <w:noProof/>
              </w:rPr>
              <w:t>3.3. As Práticas</w:t>
            </w:r>
            <w:r w:rsidR="00BD2BCC">
              <w:rPr>
                <w:noProof/>
                <w:webHidden/>
              </w:rPr>
              <w:tab/>
            </w:r>
            <w:r w:rsidR="00BD2BCC">
              <w:rPr>
                <w:noProof/>
                <w:webHidden/>
              </w:rPr>
              <w:fldChar w:fldCharType="begin"/>
            </w:r>
            <w:r w:rsidR="00BD2BCC">
              <w:rPr>
                <w:noProof/>
                <w:webHidden/>
              </w:rPr>
              <w:instrText xml:space="preserve"> PAGEREF _Toc47384634 \h </w:instrText>
            </w:r>
            <w:r w:rsidR="00BD2BCC">
              <w:rPr>
                <w:noProof/>
                <w:webHidden/>
              </w:rPr>
            </w:r>
            <w:r w:rsidR="00BD2BCC">
              <w:rPr>
                <w:noProof/>
                <w:webHidden/>
              </w:rPr>
              <w:fldChar w:fldCharType="separate"/>
            </w:r>
            <w:r w:rsidR="00BD2BCC">
              <w:rPr>
                <w:noProof/>
                <w:webHidden/>
              </w:rPr>
              <w:t>124</w:t>
            </w:r>
            <w:r w:rsidR="00BD2BCC">
              <w:rPr>
                <w:noProof/>
                <w:webHidden/>
              </w:rPr>
              <w:fldChar w:fldCharType="end"/>
            </w:r>
          </w:hyperlink>
        </w:p>
        <w:p w14:paraId="283016B2" w14:textId="141FC7B0" w:rsidR="00BD2BCC" w:rsidRDefault="00B26879">
          <w:pPr>
            <w:pStyle w:val="TOC2"/>
            <w:rPr>
              <w:rFonts w:asciiTheme="minorHAnsi" w:eastAsiaTheme="minorEastAsia" w:hAnsiTheme="minorHAnsi" w:cstheme="minorBidi"/>
              <w:smallCaps w:val="0"/>
              <w:noProof/>
              <w:sz w:val="24"/>
              <w:szCs w:val="24"/>
              <w:lang w:val="en-US"/>
            </w:rPr>
          </w:pPr>
          <w:hyperlink w:anchor="_Toc47384635" w:history="1">
            <w:r w:rsidR="00BD2BCC" w:rsidRPr="00350AFB">
              <w:rPr>
                <w:rStyle w:val="Hyperlink"/>
                <w:noProof/>
              </w:rPr>
              <w:t>3.4. A Hermenêutica</w:t>
            </w:r>
            <w:r w:rsidR="00BD2BCC">
              <w:rPr>
                <w:noProof/>
                <w:webHidden/>
              </w:rPr>
              <w:tab/>
            </w:r>
            <w:r w:rsidR="00BD2BCC">
              <w:rPr>
                <w:noProof/>
                <w:webHidden/>
              </w:rPr>
              <w:fldChar w:fldCharType="begin"/>
            </w:r>
            <w:r w:rsidR="00BD2BCC">
              <w:rPr>
                <w:noProof/>
                <w:webHidden/>
              </w:rPr>
              <w:instrText xml:space="preserve"> PAGEREF _Toc47384635 \h </w:instrText>
            </w:r>
            <w:r w:rsidR="00BD2BCC">
              <w:rPr>
                <w:noProof/>
                <w:webHidden/>
              </w:rPr>
            </w:r>
            <w:r w:rsidR="00BD2BCC">
              <w:rPr>
                <w:noProof/>
                <w:webHidden/>
              </w:rPr>
              <w:fldChar w:fldCharType="separate"/>
            </w:r>
            <w:r w:rsidR="00BD2BCC">
              <w:rPr>
                <w:noProof/>
                <w:webHidden/>
              </w:rPr>
              <w:t>137</w:t>
            </w:r>
            <w:r w:rsidR="00BD2BCC">
              <w:rPr>
                <w:noProof/>
                <w:webHidden/>
              </w:rPr>
              <w:fldChar w:fldCharType="end"/>
            </w:r>
          </w:hyperlink>
        </w:p>
        <w:p w14:paraId="57E36B07" w14:textId="40F938EA" w:rsidR="00BD2BCC" w:rsidRDefault="00B26879">
          <w:pPr>
            <w:pStyle w:val="TOC2"/>
            <w:rPr>
              <w:rFonts w:asciiTheme="minorHAnsi" w:eastAsiaTheme="minorEastAsia" w:hAnsiTheme="minorHAnsi" w:cstheme="minorBidi"/>
              <w:smallCaps w:val="0"/>
              <w:noProof/>
              <w:sz w:val="24"/>
              <w:szCs w:val="24"/>
              <w:lang w:val="en-US"/>
            </w:rPr>
          </w:pPr>
          <w:hyperlink w:anchor="_Toc47384636" w:history="1">
            <w:r w:rsidR="00BD2BCC" w:rsidRPr="00350AFB">
              <w:rPr>
                <w:rStyle w:val="Hyperlink"/>
                <w:noProof/>
              </w:rPr>
              <w:t>3.5. A Gestão do Conhecimento</w:t>
            </w:r>
            <w:r w:rsidR="00BD2BCC">
              <w:rPr>
                <w:noProof/>
                <w:webHidden/>
              </w:rPr>
              <w:tab/>
            </w:r>
            <w:r w:rsidR="00BD2BCC">
              <w:rPr>
                <w:noProof/>
                <w:webHidden/>
              </w:rPr>
              <w:fldChar w:fldCharType="begin"/>
            </w:r>
            <w:r w:rsidR="00BD2BCC">
              <w:rPr>
                <w:noProof/>
                <w:webHidden/>
              </w:rPr>
              <w:instrText xml:space="preserve"> PAGEREF _Toc47384636 \h </w:instrText>
            </w:r>
            <w:r w:rsidR="00BD2BCC">
              <w:rPr>
                <w:noProof/>
                <w:webHidden/>
              </w:rPr>
            </w:r>
            <w:r w:rsidR="00BD2BCC">
              <w:rPr>
                <w:noProof/>
                <w:webHidden/>
              </w:rPr>
              <w:fldChar w:fldCharType="separate"/>
            </w:r>
            <w:r w:rsidR="00BD2BCC">
              <w:rPr>
                <w:noProof/>
                <w:webHidden/>
              </w:rPr>
              <w:t>152</w:t>
            </w:r>
            <w:r w:rsidR="00BD2BCC">
              <w:rPr>
                <w:noProof/>
                <w:webHidden/>
              </w:rPr>
              <w:fldChar w:fldCharType="end"/>
            </w:r>
          </w:hyperlink>
        </w:p>
        <w:p w14:paraId="4A8DC681" w14:textId="105D59BD" w:rsidR="00BD2BCC" w:rsidRDefault="00B26879">
          <w:pPr>
            <w:pStyle w:val="TOC1"/>
            <w:rPr>
              <w:rFonts w:asciiTheme="minorHAnsi" w:eastAsiaTheme="minorEastAsia" w:hAnsiTheme="minorHAnsi" w:cstheme="minorBidi"/>
              <w:b w:val="0"/>
              <w:bCs w:val="0"/>
              <w:caps w:val="0"/>
              <w:noProof/>
              <w:sz w:val="24"/>
              <w:szCs w:val="24"/>
              <w:lang w:val="en-US"/>
            </w:rPr>
          </w:pPr>
          <w:hyperlink w:anchor="_Toc47384637" w:history="1">
            <w:r w:rsidR="00BD2BCC" w:rsidRPr="00350AFB">
              <w:rPr>
                <w:rStyle w:val="Hyperlink"/>
                <w:noProof/>
              </w:rPr>
              <w:t>4. Recolha de evidências</w:t>
            </w:r>
            <w:r w:rsidR="00BD2BCC">
              <w:rPr>
                <w:noProof/>
                <w:webHidden/>
              </w:rPr>
              <w:tab/>
            </w:r>
            <w:r w:rsidR="00BD2BCC">
              <w:rPr>
                <w:noProof/>
                <w:webHidden/>
              </w:rPr>
              <w:fldChar w:fldCharType="begin"/>
            </w:r>
            <w:r w:rsidR="00BD2BCC">
              <w:rPr>
                <w:noProof/>
                <w:webHidden/>
              </w:rPr>
              <w:instrText xml:space="preserve"> PAGEREF _Toc47384637 \h </w:instrText>
            </w:r>
            <w:r w:rsidR="00BD2BCC">
              <w:rPr>
                <w:noProof/>
                <w:webHidden/>
              </w:rPr>
            </w:r>
            <w:r w:rsidR="00BD2BCC">
              <w:rPr>
                <w:noProof/>
                <w:webHidden/>
              </w:rPr>
              <w:fldChar w:fldCharType="separate"/>
            </w:r>
            <w:r w:rsidR="00BD2BCC">
              <w:rPr>
                <w:noProof/>
                <w:webHidden/>
              </w:rPr>
              <w:t>165</w:t>
            </w:r>
            <w:r w:rsidR="00BD2BCC">
              <w:rPr>
                <w:noProof/>
                <w:webHidden/>
              </w:rPr>
              <w:fldChar w:fldCharType="end"/>
            </w:r>
          </w:hyperlink>
        </w:p>
        <w:p w14:paraId="3C053056" w14:textId="18A3561C" w:rsidR="00BD2BCC" w:rsidRDefault="00B26879">
          <w:pPr>
            <w:pStyle w:val="TOC2"/>
            <w:rPr>
              <w:rFonts w:asciiTheme="minorHAnsi" w:eastAsiaTheme="minorEastAsia" w:hAnsiTheme="minorHAnsi" w:cstheme="minorBidi"/>
              <w:smallCaps w:val="0"/>
              <w:noProof/>
              <w:sz w:val="24"/>
              <w:szCs w:val="24"/>
              <w:lang w:val="en-US"/>
            </w:rPr>
          </w:pPr>
          <w:hyperlink w:anchor="_Toc47384638" w:history="1">
            <w:r w:rsidR="00BD2BCC" w:rsidRPr="00350AFB">
              <w:rPr>
                <w:rStyle w:val="Hyperlink"/>
                <w:noProof/>
              </w:rPr>
              <w:t>4.1. Relato das evidências no contexto da PoC</w:t>
            </w:r>
            <w:r w:rsidR="00BD2BCC">
              <w:rPr>
                <w:noProof/>
                <w:webHidden/>
              </w:rPr>
              <w:tab/>
            </w:r>
            <w:r w:rsidR="00BD2BCC">
              <w:rPr>
                <w:noProof/>
                <w:webHidden/>
              </w:rPr>
              <w:fldChar w:fldCharType="begin"/>
            </w:r>
            <w:r w:rsidR="00BD2BCC">
              <w:rPr>
                <w:noProof/>
                <w:webHidden/>
              </w:rPr>
              <w:instrText xml:space="preserve"> PAGEREF _Toc47384638 \h </w:instrText>
            </w:r>
            <w:r w:rsidR="00BD2BCC">
              <w:rPr>
                <w:noProof/>
                <w:webHidden/>
              </w:rPr>
            </w:r>
            <w:r w:rsidR="00BD2BCC">
              <w:rPr>
                <w:noProof/>
                <w:webHidden/>
              </w:rPr>
              <w:fldChar w:fldCharType="separate"/>
            </w:r>
            <w:r w:rsidR="00BD2BCC">
              <w:rPr>
                <w:noProof/>
                <w:webHidden/>
              </w:rPr>
              <w:t>165</w:t>
            </w:r>
            <w:r w:rsidR="00BD2BCC">
              <w:rPr>
                <w:noProof/>
                <w:webHidden/>
              </w:rPr>
              <w:fldChar w:fldCharType="end"/>
            </w:r>
          </w:hyperlink>
        </w:p>
        <w:p w14:paraId="2E1C152E" w14:textId="5AD9CB03" w:rsidR="00BD2BCC" w:rsidRDefault="00B26879">
          <w:pPr>
            <w:pStyle w:val="TOC2"/>
            <w:rPr>
              <w:rFonts w:asciiTheme="minorHAnsi" w:eastAsiaTheme="minorEastAsia" w:hAnsiTheme="minorHAnsi" w:cstheme="minorBidi"/>
              <w:smallCaps w:val="0"/>
              <w:noProof/>
              <w:sz w:val="24"/>
              <w:szCs w:val="24"/>
              <w:lang w:val="en-US"/>
            </w:rPr>
          </w:pPr>
          <w:hyperlink w:anchor="_Toc47384639" w:history="1">
            <w:r w:rsidR="00BD2BCC" w:rsidRPr="00350AFB">
              <w:rPr>
                <w:rStyle w:val="Hyperlink"/>
                <w:noProof/>
              </w:rPr>
              <w:t>4.2. 110 movimentos no contexto da PoC</w:t>
            </w:r>
            <w:r w:rsidR="00BD2BCC">
              <w:rPr>
                <w:noProof/>
                <w:webHidden/>
              </w:rPr>
              <w:tab/>
            </w:r>
            <w:r w:rsidR="00BD2BCC">
              <w:rPr>
                <w:noProof/>
                <w:webHidden/>
              </w:rPr>
              <w:fldChar w:fldCharType="begin"/>
            </w:r>
            <w:r w:rsidR="00BD2BCC">
              <w:rPr>
                <w:noProof/>
                <w:webHidden/>
              </w:rPr>
              <w:instrText xml:space="preserve"> PAGEREF _Toc47384639 \h </w:instrText>
            </w:r>
            <w:r w:rsidR="00BD2BCC">
              <w:rPr>
                <w:noProof/>
                <w:webHidden/>
              </w:rPr>
            </w:r>
            <w:r w:rsidR="00BD2BCC">
              <w:rPr>
                <w:noProof/>
                <w:webHidden/>
              </w:rPr>
              <w:fldChar w:fldCharType="separate"/>
            </w:r>
            <w:r w:rsidR="00BD2BCC">
              <w:rPr>
                <w:noProof/>
                <w:webHidden/>
              </w:rPr>
              <w:t>171</w:t>
            </w:r>
            <w:r w:rsidR="00BD2BCC">
              <w:rPr>
                <w:noProof/>
                <w:webHidden/>
              </w:rPr>
              <w:fldChar w:fldCharType="end"/>
            </w:r>
          </w:hyperlink>
        </w:p>
        <w:p w14:paraId="0665598F" w14:textId="2321C6B4" w:rsidR="00BD2BCC" w:rsidRDefault="00B26879">
          <w:pPr>
            <w:pStyle w:val="TOC2"/>
            <w:rPr>
              <w:rFonts w:asciiTheme="minorHAnsi" w:eastAsiaTheme="minorEastAsia" w:hAnsiTheme="minorHAnsi" w:cstheme="minorBidi"/>
              <w:smallCaps w:val="0"/>
              <w:noProof/>
              <w:sz w:val="24"/>
              <w:szCs w:val="24"/>
              <w:lang w:val="en-US"/>
            </w:rPr>
          </w:pPr>
          <w:hyperlink w:anchor="_Toc47384640" w:history="1">
            <w:r w:rsidR="00BD2BCC" w:rsidRPr="00350AFB">
              <w:rPr>
                <w:rStyle w:val="Hyperlink"/>
                <w:noProof/>
              </w:rPr>
              <w:t>4.3. 22 competências dos praticantes no contexto da PoC</w:t>
            </w:r>
            <w:r w:rsidR="00BD2BCC">
              <w:rPr>
                <w:noProof/>
                <w:webHidden/>
              </w:rPr>
              <w:tab/>
            </w:r>
            <w:r w:rsidR="00BD2BCC">
              <w:rPr>
                <w:noProof/>
                <w:webHidden/>
              </w:rPr>
              <w:fldChar w:fldCharType="begin"/>
            </w:r>
            <w:r w:rsidR="00BD2BCC">
              <w:rPr>
                <w:noProof/>
                <w:webHidden/>
              </w:rPr>
              <w:instrText xml:space="preserve"> PAGEREF _Toc47384640 \h </w:instrText>
            </w:r>
            <w:r w:rsidR="00BD2BCC">
              <w:rPr>
                <w:noProof/>
                <w:webHidden/>
              </w:rPr>
            </w:r>
            <w:r w:rsidR="00BD2BCC">
              <w:rPr>
                <w:noProof/>
                <w:webHidden/>
              </w:rPr>
              <w:fldChar w:fldCharType="separate"/>
            </w:r>
            <w:r w:rsidR="00BD2BCC">
              <w:rPr>
                <w:noProof/>
                <w:webHidden/>
              </w:rPr>
              <w:t>236</w:t>
            </w:r>
            <w:r w:rsidR="00BD2BCC">
              <w:rPr>
                <w:noProof/>
                <w:webHidden/>
              </w:rPr>
              <w:fldChar w:fldCharType="end"/>
            </w:r>
          </w:hyperlink>
        </w:p>
        <w:p w14:paraId="7929803D" w14:textId="415F2E3C" w:rsidR="00BD2BCC" w:rsidRDefault="00B26879">
          <w:pPr>
            <w:pStyle w:val="TOC1"/>
            <w:rPr>
              <w:rFonts w:asciiTheme="minorHAnsi" w:eastAsiaTheme="minorEastAsia" w:hAnsiTheme="minorHAnsi" w:cstheme="minorBidi"/>
              <w:b w:val="0"/>
              <w:bCs w:val="0"/>
              <w:caps w:val="0"/>
              <w:noProof/>
              <w:sz w:val="24"/>
              <w:szCs w:val="24"/>
              <w:lang w:val="en-US"/>
            </w:rPr>
          </w:pPr>
          <w:hyperlink w:anchor="_Toc47384641" w:history="1">
            <w:r w:rsidR="00BD2BCC" w:rsidRPr="00350AFB">
              <w:rPr>
                <w:rStyle w:val="Hyperlink"/>
                <w:noProof/>
              </w:rPr>
              <w:t>5. Um modelo de contexto de práticas de PoC</w:t>
            </w:r>
            <w:r w:rsidR="00BD2BCC">
              <w:rPr>
                <w:noProof/>
                <w:webHidden/>
              </w:rPr>
              <w:tab/>
            </w:r>
            <w:r w:rsidR="00BD2BCC">
              <w:rPr>
                <w:noProof/>
                <w:webHidden/>
              </w:rPr>
              <w:fldChar w:fldCharType="begin"/>
            </w:r>
            <w:r w:rsidR="00BD2BCC">
              <w:rPr>
                <w:noProof/>
                <w:webHidden/>
              </w:rPr>
              <w:instrText xml:space="preserve"> PAGEREF _Toc47384641 \h </w:instrText>
            </w:r>
            <w:r w:rsidR="00BD2BCC">
              <w:rPr>
                <w:noProof/>
                <w:webHidden/>
              </w:rPr>
            </w:r>
            <w:r w:rsidR="00BD2BCC">
              <w:rPr>
                <w:noProof/>
                <w:webHidden/>
              </w:rPr>
              <w:fldChar w:fldCharType="separate"/>
            </w:r>
            <w:r w:rsidR="00BD2BCC">
              <w:rPr>
                <w:noProof/>
                <w:webHidden/>
              </w:rPr>
              <w:t>301</w:t>
            </w:r>
            <w:r w:rsidR="00BD2BCC">
              <w:rPr>
                <w:noProof/>
                <w:webHidden/>
              </w:rPr>
              <w:fldChar w:fldCharType="end"/>
            </w:r>
          </w:hyperlink>
        </w:p>
        <w:p w14:paraId="48299454" w14:textId="52AB591B" w:rsidR="00BD2BCC" w:rsidRDefault="00B26879">
          <w:pPr>
            <w:pStyle w:val="TOC2"/>
            <w:rPr>
              <w:rFonts w:asciiTheme="minorHAnsi" w:eastAsiaTheme="minorEastAsia" w:hAnsiTheme="minorHAnsi" w:cstheme="minorBidi"/>
              <w:smallCaps w:val="0"/>
              <w:noProof/>
              <w:sz w:val="24"/>
              <w:szCs w:val="24"/>
              <w:lang w:val="en-US"/>
            </w:rPr>
          </w:pPr>
          <w:hyperlink w:anchor="_Toc47384642" w:history="1">
            <w:r w:rsidR="00BD2BCC" w:rsidRPr="00350AFB">
              <w:rPr>
                <w:rStyle w:val="Hyperlink"/>
                <w:noProof/>
              </w:rPr>
              <w:t>5.1 Mapeando as práticas de PoC com a estrutura de problemas da EC</w:t>
            </w:r>
            <w:r w:rsidR="00BD2BCC">
              <w:rPr>
                <w:noProof/>
                <w:webHidden/>
              </w:rPr>
              <w:tab/>
            </w:r>
            <w:r w:rsidR="00BD2BCC">
              <w:rPr>
                <w:noProof/>
                <w:webHidden/>
              </w:rPr>
              <w:fldChar w:fldCharType="begin"/>
            </w:r>
            <w:r w:rsidR="00BD2BCC">
              <w:rPr>
                <w:noProof/>
                <w:webHidden/>
              </w:rPr>
              <w:instrText xml:space="preserve"> PAGEREF _Toc47384642 \h </w:instrText>
            </w:r>
            <w:r w:rsidR="00BD2BCC">
              <w:rPr>
                <w:noProof/>
                <w:webHidden/>
              </w:rPr>
            </w:r>
            <w:r w:rsidR="00BD2BCC">
              <w:rPr>
                <w:noProof/>
                <w:webHidden/>
              </w:rPr>
              <w:fldChar w:fldCharType="separate"/>
            </w:r>
            <w:r w:rsidR="00BD2BCC">
              <w:rPr>
                <w:noProof/>
                <w:webHidden/>
              </w:rPr>
              <w:t>301</w:t>
            </w:r>
            <w:r w:rsidR="00BD2BCC">
              <w:rPr>
                <w:noProof/>
                <w:webHidden/>
              </w:rPr>
              <w:fldChar w:fldCharType="end"/>
            </w:r>
          </w:hyperlink>
        </w:p>
        <w:p w14:paraId="7E2C3134" w14:textId="00549CFF" w:rsidR="00BD2BCC" w:rsidRDefault="00B26879">
          <w:pPr>
            <w:pStyle w:val="TOC2"/>
            <w:rPr>
              <w:rFonts w:asciiTheme="minorHAnsi" w:eastAsiaTheme="minorEastAsia" w:hAnsiTheme="minorHAnsi" w:cstheme="minorBidi"/>
              <w:smallCaps w:val="0"/>
              <w:noProof/>
              <w:sz w:val="24"/>
              <w:szCs w:val="24"/>
              <w:lang w:val="en-US"/>
            </w:rPr>
          </w:pPr>
          <w:hyperlink w:anchor="_Toc47384643" w:history="1">
            <w:r w:rsidR="00BD2BCC" w:rsidRPr="00350AFB">
              <w:rPr>
                <w:rStyle w:val="Hyperlink"/>
                <w:noProof/>
              </w:rPr>
              <w:t>5.3 Apresentando as práticas de PoC utilizando as lentes teóricas da EC e da TA</w:t>
            </w:r>
            <w:r w:rsidR="00BD2BCC">
              <w:rPr>
                <w:noProof/>
                <w:webHidden/>
              </w:rPr>
              <w:tab/>
            </w:r>
            <w:r w:rsidR="00BD2BCC">
              <w:rPr>
                <w:noProof/>
                <w:webHidden/>
              </w:rPr>
              <w:fldChar w:fldCharType="begin"/>
            </w:r>
            <w:r w:rsidR="00BD2BCC">
              <w:rPr>
                <w:noProof/>
                <w:webHidden/>
              </w:rPr>
              <w:instrText xml:space="preserve"> PAGEREF _Toc47384643 \h </w:instrText>
            </w:r>
            <w:r w:rsidR="00BD2BCC">
              <w:rPr>
                <w:noProof/>
                <w:webHidden/>
              </w:rPr>
            </w:r>
            <w:r w:rsidR="00BD2BCC">
              <w:rPr>
                <w:noProof/>
                <w:webHidden/>
              </w:rPr>
              <w:fldChar w:fldCharType="separate"/>
            </w:r>
            <w:r w:rsidR="00BD2BCC">
              <w:rPr>
                <w:noProof/>
                <w:webHidden/>
              </w:rPr>
              <w:t>312</w:t>
            </w:r>
            <w:r w:rsidR="00BD2BCC">
              <w:rPr>
                <w:noProof/>
                <w:webHidden/>
              </w:rPr>
              <w:fldChar w:fldCharType="end"/>
            </w:r>
          </w:hyperlink>
        </w:p>
        <w:p w14:paraId="00689E2B" w14:textId="69D6C186"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44" w:history="1">
            <w:r w:rsidR="00BD2BCC" w:rsidRPr="00350AFB">
              <w:rPr>
                <w:rStyle w:val="Hyperlink"/>
                <w:noProof/>
              </w:rPr>
              <w:t>5.3.1. A prática de Exploração</w:t>
            </w:r>
            <w:r w:rsidR="00BD2BCC">
              <w:rPr>
                <w:noProof/>
                <w:webHidden/>
              </w:rPr>
              <w:tab/>
            </w:r>
            <w:r w:rsidR="00BD2BCC">
              <w:rPr>
                <w:noProof/>
                <w:webHidden/>
              </w:rPr>
              <w:fldChar w:fldCharType="begin"/>
            </w:r>
            <w:r w:rsidR="00BD2BCC">
              <w:rPr>
                <w:noProof/>
                <w:webHidden/>
              </w:rPr>
              <w:instrText xml:space="preserve"> PAGEREF _Toc47384644 \h </w:instrText>
            </w:r>
            <w:r w:rsidR="00BD2BCC">
              <w:rPr>
                <w:noProof/>
                <w:webHidden/>
              </w:rPr>
            </w:r>
            <w:r w:rsidR="00BD2BCC">
              <w:rPr>
                <w:noProof/>
                <w:webHidden/>
              </w:rPr>
              <w:fldChar w:fldCharType="separate"/>
            </w:r>
            <w:r w:rsidR="00BD2BCC">
              <w:rPr>
                <w:noProof/>
                <w:webHidden/>
              </w:rPr>
              <w:t>314</w:t>
            </w:r>
            <w:r w:rsidR="00BD2BCC">
              <w:rPr>
                <w:noProof/>
                <w:webHidden/>
              </w:rPr>
              <w:fldChar w:fldCharType="end"/>
            </w:r>
          </w:hyperlink>
        </w:p>
        <w:p w14:paraId="488877EA" w14:textId="3017154F"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45" w:history="1">
            <w:r w:rsidR="00BD2BCC" w:rsidRPr="00350AFB">
              <w:rPr>
                <w:rStyle w:val="Hyperlink"/>
                <w:noProof/>
              </w:rPr>
              <w:t>5.3.2. A prática de Compreensão</w:t>
            </w:r>
            <w:r w:rsidR="00BD2BCC">
              <w:rPr>
                <w:noProof/>
                <w:webHidden/>
              </w:rPr>
              <w:tab/>
            </w:r>
            <w:r w:rsidR="00BD2BCC">
              <w:rPr>
                <w:noProof/>
                <w:webHidden/>
              </w:rPr>
              <w:fldChar w:fldCharType="begin"/>
            </w:r>
            <w:r w:rsidR="00BD2BCC">
              <w:rPr>
                <w:noProof/>
                <w:webHidden/>
              </w:rPr>
              <w:instrText xml:space="preserve"> PAGEREF _Toc47384645 \h </w:instrText>
            </w:r>
            <w:r w:rsidR="00BD2BCC">
              <w:rPr>
                <w:noProof/>
                <w:webHidden/>
              </w:rPr>
            </w:r>
            <w:r w:rsidR="00BD2BCC">
              <w:rPr>
                <w:noProof/>
                <w:webHidden/>
              </w:rPr>
              <w:fldChar w:fldCharType="separate"/>
            </w:r>
            <w:r w:rsidR="00BD2BCC">
              <w:rPr>
                <w:noProof/>
                <w:webHidden/>
              </w:rPr>
              <w:t>319</w:t>
            </w:r>
            <w:r w:rsidR="00BD2BCC">
              <w:rPr>
                <w:noProof/>
                <w:webHidden/>
              </w:rPr>
              <w:fldChar w:fldCharType="end"/>
            </w:r>
          </w:hyperlink>
        </w:p>
        <w:p w14:paraId="366D30DD" w14:textId="360780F7"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46" w:history="1">
            <w:r w:rsidR="00BD2BCC" w:rsidRPr="00350AFB">
              <w:rPr>
                <w:rStyle w:val="Hyperlink"/>
                <w:noProof/>
              </w:rPr>
              <w:t>5.3.3. A prática de Modelagem</w:t>
            </w:r>
            <w:r w:rsidR="00BD2BCC">
              <w:rPr>
                <w:noProof/>
                <w:webHidden/>
              </w:rPr>
              <w:tab/>
            </w:r>
            <w:r w:rsidR="00BD2BCC">
              <w:rPr>
                <w:noProof/>
                <w:webHidden/>
              </w:rPr>
              <w:fldChar w:fldCharType="begin"/>
            </w:r>
            <w:r w:rsidR="00BD2BCC">
              <w:rPr>
                <w:noProof/>
                <w:webHidden/>
              </w:rPr>
              <w:instrText xml:space="preserve"> PAGEREF _Toc47384646 \h </w:instrText>
            </w:r>
            <w:r w:rsidR="00BD2BCC">
              <w:rPr>
                <w:noProof/>
                <w:webHidden/>
              </w:rPr>
            </w:r>
            <w:r w:rsidR="00BD2BCC">
              <w:rPr>
                <w:noProof/>
                <w:webHidden/>
              </w:rPr>
              <w:fldChar w:fldCharType="separate"/>
            </w:r>
            <w:r w:rsidR="00BD2BCC">
              <w:rPr>
                <w:noProof/>
                <w:webHidden/>
              </w:rPr>
              <w:t>325</w:t>
            </w:r>
            <w:r w:rsidR="00BD2BCC">
              <w:rPr>
                <w:noProof/>
                <w:webHidden/>
              </w:rPr>
              <w:fldChar w:fldCharType="end"/>
            </w:r>
          </w:hyperlink>
        </w:p>
        <w:p w14:paraId="15F862E2" w14:textId="1F55BCF3"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47" w:history="1">
            <w:r w:rsidR="00BD2BCC" w:rsidRPr="00350AFB">
              <w:rPr>
                <w:rStyle w:val="Hyperlink"/>
                <w:noProof/>
              </w:rPr>
              <w:t>5.3.4. A prática de Especificação</w:t>
            </w:r>
            <w:r w:rsidR="00BD2BCC">
              <w:rPr>
                <w:noProof/>
                <w:webHidden/>
              </w:rPr>
              <w:tab/>
            </w:r>
            <w:r w:rsidR="00BD2BCC">
              <w:rPr>
                <w:noProof/>
                <w:webHidden/>
              </w:rPr>
              <w:fldChar w:fldCharType="begin"/>
            </w:r>
            <w:r w:rsidR="00BD2BCC">
              <w:rPr>
                <w:noProof/>
                <w:webHidden/>
              </w:rPr>
              <w:instrText xml:space="preserve"> PAGEREF _Toc47384647 \h </w:instrText>
            </w:r>
            <w:r w:rsidR="00BD2BCC">
              <w:rPr>
                <w:noProof/>
                <w:webHidden/>
              </w:rPr>
            </w:r>
            <w:r w:rsidR="00BD2BCC">
              <w:rPr>
                <w:noProof/>
                <w:webHidden/>
              </w:rPr>
              <w:fldChar w:fldCharType="separate"/>
            </w:r>
            <w:r w:rsidR="00BD2BCC">
              <w:rPr>
                <w:noProof/>
                <w:webHidden/>
              </w:rPr>
              <w:t>331</w:t>
            </w:r>
            <w:r w:rsidR="00BD2BCC">
              <w:rPr>
                <w:noProof/>
                <w:webHidden/>
              </w:rPr>
              <w:fldChar w:fldCharType="end"/>
            </w:r>
          </w:hyperlink>
        </w:p>
        <w:p w14:paraId="74F62E59" w14:textId="26B331E2"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48" w:history="1">
            <w:r w:rsidR="00BD2BCC" w:rsidRPr="00350AFB">
              <w:rPr>
                <w:rStyle w:val="Hyperlink"/>
                <w:noProof/>
              </w:rPr>
              <w:t>5.3.5. A prática de Execução</w:t>
            </w:r>
            <w:r w:rsidR="00BD2BCC">
              <w:rPr>
                <w:noProof/>
                <w:webHidden/>
              </w:rPr>
              <w:tab/>
            </w:r>
            <w:r w:rsidR="00BD2BCC">
              <w:rPr>
                <w:noProof/>
                <w:webHidden/>
              </w:rPr>
              <w:fldChar w:fldCharType="begin"/>
            </w:r>
            <w:r w:rsidR="00BD2BCC">
              <w:rPr>
                <w:noProof/>
                <w:webHidden/>
              </w:rPr>
              <w:instrText xml:space="preserve"> PAGEREF _Toc47384648 \h </w:instrText>
            </w:r>
            <w:r w:rsidR="00BD2BCC">
              <w:rPr>
                <w:noProof/>
                <w:webHidden/>
              </w:rPr>
            </w:r>
            <w:r w:rsidR="00BD2BCC">
              <w:rPr>
                <w:noProof/>
                <w:webHidden/>
              </w:rPr>
              <w:fldChar w:fldCharType="separate"/>
            </w:r>
            <w:r w:rsidR="00BD2BCC">
              <w:rPr>
                <w:noProof/>
                <w:webHidden/>
              </w:rPr>
              <w:t>335</w:t>
            </w:r>
            <w:r w:rsidR="00BD2BCC">
              <w:rPr>
                <w:noProof/>
                <w:webHidden/>
              </w:rPr>
              <w:fldChar w:fldCharType="end"/>
            </w:r>
          </w:hyperlink>
        </w:p>
        <w:p w14:paraId="235CF9A8" w14:textId="26800A89"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49" w:history="1">
            <w:r w:rsidR="00BD2BCC" w:rsidRPr="00350AFB">
              <w:rPr>
                <w:rStyle w:val="Hyperlink"/>
                <w:noProof/>
              </w:rPr>
              <w:t>5.3.6. A prática de Negociação</w:t>
            </w:r>
            <w:r w:rsidR="00BD2BCC">
              <w:rPr>
                <w:noProof/>
                <w:webHidden/>
              </w:rPr>
              <w:tab/>
            </w:r>
            <w:r w:rsidR="00BD2BCC">
              <w:rPr>
                <w:noProof/>
                <w:webHidden/>
              </w:rPr>
              <w:fldChar w:fldCharType="begin"/>
            </w:r>
            <w:r w:rsidR="00BD2BCC">
              <w:rPr>
                <w:noProof/>
                <w:webHidden/>
              </w:rPr>
              <w:instrText xml:space="preserve"> PAGEREF _Toc47384649 \h </w:instrText>
            </w:r>
            <w:r w:rsidR="00BD2BCC">
              <w:rPr>
                <w:noProof/>
                <w:webHidden/>
              </w:rPr>
            </w:r>
            <w:r w:rsidR="00BD2BCC">
              <w:rPr>
                <w:noProof/>
                <w:webHidden/>
              </w:rPr>
              <w:fldChar w:fldCharType="separate"/>
            </w:r>
            <w:r w:rsidR="00BD2BCC">
              <w:rPr>
                <w:noProof/>
                <w:webHidden/>
              </w:rPr>
              <w:t>339</w:t>
            </w:r>
            <w:r w:rsidR="00BD2BCC">
              <w:rPr>
                <w:noProof/>
                <w:webHidden/>
              </w:rPr>
              <w:fldChar w:fldCharType="end"/>
            </w:r>
          </w:hyperlink>
        </w:p>
        <w:p w14:paraId="40E2561B" w14:textId="2CA704D0"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50" w:history="1">
            <w:r w:rsidR="00BD2BCC" w:rsidRPr="00350AFB">
              <w:rPr>
                <w:rStyle w:val="Hyperlink"/>
                <w:noProof/>
              </w:rPr>
              <w:t>5.3.7. A prática de Improvisação</w:t>
            </w:r>
            <w:r w:rsidR="00BD2BCC">
              <w:rPr>
                <w:noProof/>
                <w:webHidden/>
              </w:rPr>
              <w:tab/>
            </w:r>
            <w:r w:rsidR="00BD2BCC">
              <w:rPr>
                <w:noProof/>
                <w:webHidden/>
              </w:rPr>
              <w:fldChar w:fldCharType="begin"/>
            </w:r>
            <w:r w:rsidR="00BD2BCC">
              <w:rPr>
                <w:noProof/>
                <w:webHidden/>
              </w:rPr>
              <w:instrText xml:space="preserve"> PAGEREF _Toc47384650 \h </w:instrText>
            </w:r>
            <w:r w:rsidR="00BD2BCC">
              <w:rPr>
                <w:noProof/>
                <w:webHidden/>
              </w:rPr>
            </w:r>
            <w:r w:rsidR="00BD2BCC">
              <w:rPr>
                <w:noProof/>
                <w:webHidden/>
              </w:rPr>
              <w:fldChar w:fldCharType="separate"/>
            </w:r>
            <w:r w:rsidR="00BD2BCC">
              <w:rPr>
                <w:noProof/>
                <w:webHidden/>
              </w:rPr>
              <w:t>344</w:t>
            </w:r>
            <w:r w:rsidR="00BD2BCC">
              <w:rPr>
                <w:noProof/>
                <w:webHidden/>
              </w:rPr>
              <w:fldChar w:fldCharType="end"/>
            </w:r>
          </w:hyperlink>
        </w:p>
        <w:p w14:paraId="460E2CDD" w14:textId="52FE65E5"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51" w:history="1">
            <w:r w:rsidR="00BD2BCC" w:rsidRPr="00350AFB">
              <w:rPr>
                <w:rStyle w:val="Hyperlink"/>
                <w:noProof/>
              </w:rPr>
              <w:t>5.3.8. A prática de Reflexão</w:t>
            </w:r>
            <w:r w:rsidR="00BD2BCC">
              <w:rPr>
                <w:noProof/>
                <w:webHidden/>
              </w:rPr>
              <w:tab/>
            </w:r>
            <w:r w:rsidR="00BD2BCC">
              <w:rPr>
                <w:noProof/>
                <w:webHidden/>
              </w:rPr>
              <w:fldChar w:fldCharType="begin"/>
            </w:r>
            <w:r w:rsidR="00BD2BCC">
              <w:rPr>
                <w:noProof/>
                <w:webHidden/>
              </w:rPr>
              <w:instrText xml:space="preserve"> PAGEREF _Toc47384651 \h </w:instrText>
            </w:r>
            <w:r w:rsidR="00BD2BCC">
              <w:rPr>
                <w:noProof/>
                <w:webHidden/>
              </w:rPr>
            </w:r>
            <w:r w:rsidR="00BD2BCC">
              <w:rPr>
                <w:noProof/>
                <w:webHidden/>
              </w:rPr>
              <w:fldChar w:fldCharType="separate"/>
            </w:r>
            <w:r w:rsidR="00BD2BCC">
              <w:rPr>
                <w:noProof/>
                <w:webHidden/>
              </w:rPr>
              <w:t>348</w:t>
            </w:r>
            <w:r w:rsidR="00BD2BCC">
              <w:rPr>
                <w:noProof/>
                <w:webHidden/>
              </w:rPr>
              <w:fldChar w:fldCharType="end"/>
            </w:r>
          </w:hyperlink>
        </w:p>
        <w:p w14:paraId="28DBF912" w14:textId="7CB1B48E"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52" w:history="1">
            <w:r w:rsidR="00BD2BCC" w:rsidRPr="00350AFB">
              <w:rPr>
                <w:rStyle w:val="Hyperlink"/>
                <w:noProof/>
              </w:rPr>
              <w:t>5.3.9. A prática de Descrição</w:t>
            </w:r>
            <w:r w:rsidR="00BD2BCC">
              <w:rPr>
                <w:noProof/>
                <w:webHidden/>
              </w:rPr>
              <w:tab/>
            </w:r>
            <w:r w:rsidR="00BD2BCC">
              <w:rPr>
                <w:noProof/>
                <w:webHidden/>
              </w:rPr>
              <w:fldChar w:fldCharType="begin"/>
            </w:r>
            <w:r w:rsidR="00BD2BCC">
              <w:rPr>
                <w:noProof/>
                <w:webHidden/>
              </w:rPr>
              <w:instrText xml:space="preserve"> PAGEREF _Toc47384652 \h </w:instrText>
            </w:r>
            <w:r w:rsidR="00BD2BCC">
              <w:rPr>
                <w:noProof/>
                <w:webHidden/>
              </w:rPr>
            </w:r>
            <w:r w:rsidR="00BD2BCC">
              <w:rPr>
                <w:noProof/>
                <w:webHidden/>
              </w:rPr>
              <w:fldChar w:fldCharType="separate"/>
            </w:r>
            <w:r w:rsidR="00BD2BCC">
              <w:rPr>
                <w:noProof/>
                <w:webHidden/>
              </w:rPr>
              <w:t>353</w:t>
            </w:r>
            <w:r w:rsidR="00BD2BCC">
              <w:rPr>
                <w:noProof/>
                <w:webHidden/>
              </w:rPr>
              <w:fldChar w:fldCharType="end"/>
            </w:r>
          </w:hyperlink>
        </w:p>
        <w:p w14:paraId="19EEF8C4" w14:textId="3E45A6EF"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53" w:history="1">
            <w:r w:rsidR="00BD2BCC" w:rsidRPr="00350AFB">
              <w:rPr>
                <w:rStyle w:val="Hyperlink"/>
                <w:noProof/>
              </w:rPr>
              <w:t>5.3.10. A prática de Documentação</w:t>
            </w:r>
            <w:r w:rsidR="00BD2BCC">
              <w:rPr>
                <w:noProof/>
                <w:webHidden/>
              </w:rPr>
              <w:tab/>
            </w:r>
            <w:r w:rsidR="00BD2BCC">
              <w:rPr>
                <w:noProof/>
                <w:webHidden/>
              </w:rPr>
              <w:fldChar w:fldCharType="begin"/>
            </w:r>
            <w:r w:rsidR="00BD2BCC">
              <w:rPr>
                <w:noProof/>
                <w:webHidden/>
              </w:rPr>
              <w:instrText xml:space="preserve"> PAGEREF _Toc47384653 \h </w:instrText>
            </w:r>
            <w:r w:rsidR="00BD2BCC">
              <w:rPr>
                <w:noProof/>
                <w:webHidden/>
              </w:rPr>
            </w:r>
            <w:r w:rsidR="00BD2BCC">
              <w:rPr>
                <w:noProof/>
                <w:webHidden/>
              </w:rPr>
              <w:fldChar w:fldCharType="separate"/>
            </w:r>
            <w:r w:rsidR="00BD2BCC">
              <w:rPr>
                <w:noProof/>
                <w:webHidden/>
              </w:rPr>
              <w:t>356</w:t>
            </w:r>
            <w:r w:rsidR="00BD2BCC">
              <w:rPr>
                <w:noProof/>
                <w:webHidden/>
              </w:rPr>
              <w:fldChar w:fldCharType="end"/>
            </w:r>
          </w:hyperlink>
        </w:p>
        <w:p w14:paraId="7FCA26C7" w14:textId="0FA89E92" w:rsidR="00BD2BCC" w:rsidRDefault="00B26879">
          <w:pPr>
            <w:pStyle w:val="TOC2"/>
            <w:rPr>
              <w:rFonts w:asciiTheme="minorHAnsi" w:eastAsiaTheme="minorEastAsia" w:hAnsiTheme="minorHAnsi" w:cstheme="minorBidi"/>
              <w:smallCaps w:val="0"/>
              <w:noProof/>
              <w:sz w:val="24"/>
              <w:szCs w:val="24"/>
              <w:lang w:val="en-US"/>
            </w:rPr>
          </w:pPr>
          <w:hyperlink w:anchor="_Toc47384654" w:history="1">
            <w:r w:rsidR="00BD2BCC" w:rsidRPr="00350AFB">
              <w:rPr>
                <w:rStyle w:val="Hyperlink"/>
                <w:noProof/>
              </w:rPr>
              <w:t>5.4 Apresentando nossa proposta de um modelo de contexto de práticas de PoC</w:t>
            </w:r>
            <w:r w:rsidR="00BD2BCC">
              <w:rPr>
                <w:noProof/>
                <w:webHidden/>
              </w:rPr>
              <w:tab/>
            </w:r>
            <w:r w:rsidR="00BD2BCC">
              <w:rPr>
                <w:noProof/>
                <w:webHidden/>
              </w:rPr>
              <w:fldChar w:fldCharType="begin"/>
            </w:r>
            <w:r w:rsidR="00BD2BCC">
              <w:rPr>
                <w:noProof/>
                <w:webHidden/>
              </w:rPr>
              <w:instrText xml:space="preserve"> PAGEREF _Toc47384654 \h </w:instrText>
            </w:r>
            <w:r w:rsidR="00BD2BCC">
              <w:rPr>
                <w:noProof/>
                <w:webHidden/>
              </w:rPr>
            </w:r>
            <w:r w:rsidR="00BD2BCC">
              <w:rPr>
                <w:noProof/>
                <w:webHidden/>
              </w:rPr>
              <w:fldChar w:fldCharType="separate"/>
            </w:r>
            <w:r w:rsidR="00BD2BCC">
              <w:rPr>
                <w:noProof/>
                <w:webHidden/>
              </w:rPr>
              <w:t>363</w:t>
            </w:r>
            <w:r w:rsidR="00BD2BCC">
              <w:rPr>
                <w:noProof/>
                <w:webHidden/>
              </w:rPr>
              <w:fldChar w:fldCharType="end"/>
            </w:r>
          </w:hyperlink>
        </w:p>
        <w:p w14:paraId="093EAD9D" w14:textId="6BAB7613" w:rsidR="00BD2BCC" w:rsidRDefault="00B26879">
          <w:pPr>
            <w:pStyle w:val="TOC1"/>
            <w:rPr>
              <w:rFonts w:asciiTheme="minorHAnsi" w:eastAsiaTheme="minorEastAsia" w:hAnsiTheme="minorHAnsi" w:cstheme="minorBidi"/>
              <w:b w:val="0"/>
              <w:bCs w:val="0"/>
              <w:caps w:val="0"/>
              <w:noProof/>
              <w:sz w:val="24"/>
              <w:szCs w:val="24"/>
              <w:lang w:val="en-US"/>
            </w:rPr>
          </w:pPr>
          <w:hyperlink w:anchor="_Toc47384655" w:history="1">
            <w:r w:rsidR="00BD2BCC" w:rsidRPr="00350AFB">
              <w:rPr>
                <w:rStyle w:val="Hyperlink"/>
                <w:noProof/>
              </w:rPr>
              <w:t>6. As redes de conhecimento no contexto da PoC</w:t>
            </w:r>
            <w:r w:rsidR="00BD2BCC">
              <w:rPr>
                <w:noProof/>
                <w:webHidden/>
              </w:rPr>
              <w:tab/>
            </w:r>
            <w:r w:rsidR="00BD2BCC">
              <w:rPr>
                <w:noProof/>
                <w:webHidden/>
              </w:rPr>
              <w:fldChar w:fldCharType="begin"/>
            </w:r>
            <w:r w:rsidR="00BD2BCC">
              <w:rPr>
                <w:noProof/>
                <w:webHidden/>
              </w:rPr>
              <w:instrText xml:space="preserve"> PAGEREF _Toc47384655 \h </w:instrText>
            </w:r>
            <w:r w:rsidR="00BD2BCC">
              <w:rPr>
                <w:noProof/>
                <w:webHidden/>
              </w:rPr>
            </w:r>
            <w:r w:rsidR="00BD2BCC">
              <w:rPr>
                <w:noProof/>
                <w:webHidden/>
              </w:rPr>
              <w:fldChar w:fldCharType="separate"/>
            </w:r>
            <w:r w:rsidR="00BD2BCC">
              <w:rPr>
                <w:noProof/>
                <w:webHidden/>
              </w:rPr>
              <w:t>377</w:t>
            </w:r>
            <w:r w:rsidR="00BD2BCC">
              <w:rPr>
                <w:noProof/>
                <w:webHidden/>
              </w:rPr>
              <w:fldChar w:fldCharType="end"/>
            </w:r>
          </w:hyperlink>
        </w:p>
        <w:p w14:paraId="44970354" w14:textId="31B4D899" w:rsidR="00BD2BCC" w:rsidRDefault="00B26879">
          <w:pPr>
            <w:pStyle w:val="TOC2"/>
            <w:rPr>
              <w:rFonts w:asciiTheme="minorHAnsi" w:eastAsiaTheme="minorEastAsia" w:hAnsiTheme="minorHAnsi" w:cstheme="minorBidi"/>
              <w:smallCaps w:val="0"/>
              <w:noProof/>
              <w:sz w:val="24"/>
              <w:szCs w:val="24"/>
              <w:lang w:val="en-US"/>
            </w:rPr>
          </w:pPr>
          <w:hyperlink w:anchor="_Toc47384656" w:history="1">
            <w:r w:rsidR="00BD2BCC" w:rsidRPr="00350AFB">
              <w:rPr>
                <w:rStyle w:val="Hyperlink"/>
                <w:noProof/>
              </w:rPr>
              <w:t>6.1 PoC Knowledge Networks: o contexto da PoC e suas redes de conhecimento</w:t>
            </w:r>
            <w:r w:rsidR="00BD2BCC">
              <w:rPr>
                <w:noProof/>
                <w:webHidden/>
              </w:rPr>
              <w:tab/>
            </w:r>
            <w:r w:rsidR="00BD2BCC">
              <w:rPr>
                <w:noProof/>
                <w:webHidden/>
              </w:rPr>
              <w:fldChar w:fldCharType="begin"/>
            </w:r>
            <w:r w:rsidR="00BD2BCC">
              <w:rPr>
                <w:noProof/>
                <w:webHidden/>
              </w:rPr>
              <w:instrText xml:space="preserve"> PAGEREF _Toc47384656 \h </w:instrText>
            </w:r>
            <w:r w:rsidR="00BD2BCC">
              <w:rPr>
                <w:noProof/>
                <w:webHidden/>
              </w:rPr>
            </w:r>
            <w:r w:rsidR="00BD2BCC">
              <w:rPr>
                <w:noProof/>
                <w:webHidden/>
              </w:rPr>
              <w:fldChar w:fldCharType="separate"/>
            </w:r>
            <w:r w:rsidR="00BD2BCC">
              <w:rPr>
                <w:noProof/>
                <w:webHidden/>
              </w:rPr>
              <w:t>377</w:t>
            </w:r>
            <w:r w:rsidR="00BD2BCC">
              <w:rPr>
                <w:noProof/>
                <w:webHidden/>
              </w:rPr>
              <w:fldChar w:fldCharType="end"/>
            </w:r>
          </w:hyperlink>
        </w:p>
        <w:p w14:paraId="70677632" w14:textId="3AF93B00" w:rsidR="00BD2BCC" w:rsidRDefault="00B26879">
          <w:pPr>
            <w:pStyle w:val="TOC2"/>
            <w:rPr>
              <w:rFonts w:asciiTheme="minorHAnsi" w:eastAsiaTheme="minorEastAsia" w:hAnsiTheme="minorHAnsi" w:cstheme="minorBidi"/>
              <w:smallCaps w:val="0"/>
              <w:noProof/>
              <w:sz w:val="24"/>
              <w:szCs w:val="24"/>
              <w:lang w:val="en-US"/>
            </w:rPr>
          </w:pPr>
          <w:hyperlink w:anchor="_Toc47384657" w:history="1">
            <w:r w:rsidR="00BD2BCC" w:rsidRPr="00350AFB">
              <w:rPr>
                <w:rStyle w:val="Hyperlink"/>
                <w:noProof/>
              </w:rPr>
              <w:t>6.2 Teoria da Percolação: a propagação de conhecimento nas PoC Knowledge Networks</w:t>
            </w:r>
            <w:r w:rsidR="00BD2BCC">
              <w:rPr>
                <w:noProof/>
                <w:webHidden/>
              </w:rPr>
              <w:tab/>
            </w:r>
            <w:r w:rsidR="00BD2BCC">
              <w:rPr>
                <w:noProof/>
                <w:webHidden/>
              </w:rPr>
              <w:fldChar w:fldCharType="begin"/>
            </w:r>
            <w:r w:rsidR="00BD2BCC">
              <w:rPr>
                <w:noProof/>
                <w:webHidden/>
              </w:rPr>
              <w:instrText xml:space="preserve"> PAGEREF _Toc47384657 \h </w:instrText>
            </w:r>
            <w:r w:rsidR="00BD2BCC">
              <w:rPr>
                <w:noProof/>
                <w:webHidden/>
              </w:rPr>
            </w:r>
            <w:r w:rsidR="00BD2BCC">
              <w:rPr>
                <w:noProof/>
                <w:webHidden/>
              </w:rPr>
              <w:fldChar w:fldCharType="separate"/>
            </w:r>
            <w:r w:rsidR="00BD2BCC">
              <w:rPr>
                <w:noProof/>
                <w:webHidden/>
              </w:rPr>
              <w:t>401</w:t>
            </w:r>
            <w:r w:rsidR="00BD2BCC">
              <w:rPr>
                <w:noProof/>
                <w:webHidden/>
              </w:rPr>
              <w:fldChar w:fldCharType="end"/>
            </w:r>
          </w:hyperlink>
        </w:p>
        <w:p w14:paraId="4C2E3D58" w14:textId="4BB4AD2C"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58" w:history="1">
            <w:r w:rsidR="00BD2BCC" w:rsidRPr="00350AFB">
              <w:rPr>
                <w:rStyle w:val="Hyperlink"/>
                <w:noProof/>
              </w:rPr>
              <w:t>6.2.1. Um exemplo do uso da Teoria da Percolação na rede de conhecimento da PoC</w:t>
            </w:r>
            <w:r w:rsidR="00BD2BCC">
              <w:rPr>
                <w:noProof/>
                <w:webHidden/>
              </w:rPr>
              <w:tab/>
            </w:r>
            <w:r w:rsidR="00BD2BCC">
              <w:rPr>
                <w:noProof/>
                <w:webHidden/>
              </w:rPr>
              <w:fldChar w:fldCharType="begin"/>
            </w:r>
            <w:r w:rsidR="00BD2BCC">
              <w:rPr>
                <w:noProof/>
                <w:webHidden/>
              </w:rPr>
              <w:instrText xml:space="preserve"> PAGEREF _Toc47384658 \h </w:instrText>
            </w:r>
            <w:r w:rsidR="00BD2BCC">
              <w:rPr>
                <w:noProof/>
                <w:webHidden/>
              </w:rPr>
            </w:r>
            <w:r w:rsidR="00BD2BCC">
              <w:rPr>
                <w:noProof/>
                <w:webHidden/>
              </w:rPr>
              <w:fldChar w:fldCharType="separate"/>
            </w:r>
            <w:r w:rsidR="00BD2BCC">
              <w:rPr>
                <w:noProof/>
                <w:webHidden/>
              </w:rPr>
              <w:t>410</w:t>
            </w:r>
            <w:r w:rsidR="00BD2BCC">
              <w:rPr>
                <w:noProof/>
                <w:webHidden/>
              </w:rPr>
              <w:fldChar w:fldCharType="end"/>
            </w:r>
          </w:hyperlink>
        </w:p>
        <w:p w14:paraId="24F44970" w14:textId="3DB77349" w:rsidR="00BD2BCC" w:rsidRDefault="00B26879">
          <w:pPr>
            <w:pStyle w:val="TOC1"/>
            <w:rPr>
              <w:rFonts w:asciiTheme="minorHAnsi" w:eastAsiaTheme="minorEastAsia" w:hAnsiTheme="minorHAnsi" w:cstheme="minorBidi"/>
              <w:b w:val="0"/>
              <w:bCs w:val="0"/>
              <w:caps w:val="0"/>
              <w:noProof/>
              <w:sz w:val="24"/>
              <w:szCs w:val="24"/>
              <w:lang w:val="en-US"/>
            </w:rPr>
          </w:pPr>
          <w:hyperlink w:anchor="_Toc47384659" w:history="1">
            <w:r w:rsidR="00BD2BCC" w:rsidRPr="00350AFB">
              <w:rPr>
                <w:rStyle w:val="Hyperlink"/>
                <w:noProof/>
              </w:rPr>
              <w:t>7. O contexto da PoC e sua natureza hermenêutica</w:t>
            </w:r>
            <w:r w:rsidR="00BD2BCC">
              <w:rPr>
                <w:noProof/>
                <w:webHidden/>
              </w:rPr>
              <w:tab/>
            </w:r>
            <w:r w:rsidR="00BD2BCC">
              <w:rPr>
                <w:noProof/>
                <w:webHidden/>
              </w:rPr>
              <w:fldChar w:fldCharType="begin"/>
            </w:r>
            <w:r w:rsidR="00BD2BCC">
              <w:rPr>
                <w:noProof/>
                <w:webHidden/>
              </w:rPr>
              <w:instrText xml:space="preserve"> PAGEREF _Toc47384659 \h </w:instrText>
            </w:r>
            <w:r w:rsidR="00BD2BCC">
              <w:rPr>
                <w:noProof/>
                <w:webHidden/>
              </w:rPr>
            </w:r>
            <w:r w:rsidR="00BD2BCC">
              <w:rPr>
                <w:noProof/>
                <w:webHidden/>
              </w:rPr>
              <w:fldChar w:fldCharType="separate"/>
            </w:r>
            <w:r w:rsidR="00BD2BCC">
              <w:rPr>
                <w:noProof/>
                <w:webHidden/>
              </w:rPr>
              <w:t>417</w:t>
            </w:r>
            <w:r w:rsidR="00BD2BCC">
              <w:rPr>
                <w:noProof/>
                <w:webHidden/>
              </w:rPr>
              <w:fldChar w:fldCharType="end"/>
            </w:r>
          </w:hyperlink>
        </w:p>
        <w:p w14:paraId="4AB219D0" w14:textId="5BA1AD5F" w:rsidR="00BD2BCC" w:rsidRDefault="00B26879">
          <w:pPr>
            <w:pStyle w:val="TOC2"/>
            <w:rPr>
              <w:rFonts w:asciiTheme="minorHAnsi" w:eastAsiaTheme="minorEastAsia" w:hAnsiTheme="minorHAnsi" w:cstheme="minorBidi"/>
              <w:smallCaps w:val="0"/>
              <w:noProof/>
              <w:sz w:val="24"/>
              <w:szCs w:val="24"/>
              <w:lang w:val="en-US"/>
            </w:rPr>
          </w:pPr>
          <w:hyperlink w:anchor="_Toc47384660" w:history="1">
            <w:r w:rsidR="00BD2BCC" w:rsidRPr="00350AFB">
              <w:rPr>
                <w:rStyle w:val="Hyperlink"/>
                <w:noProof/>
              </w:rPr>
              <w:t>7.1 Apresentando uma nova visão a respeito da PoC apoiados na hermenêutica</w:t>
            </w:r>
            <w:r w:rsidR="00BD2BCC">
              <w:rPr>
                <w:noProof/>
                <w:webHidden/>
              </w:rPr>
              <w:tab/>
            </w:r>
            <w:r w:rsidR="00BD2BCC">
              <w:rPr>
                <w:noProof/>
                <w:webHidden/>
              </w:rPr>
              <w:fldChar w:fldCharType="begin"/>
            </w:r>
            <w:r w:rsidR="00BD2BCC">
              <w:rPr>
                <w:noProof/>
                <w:webHidden/>
              </w:rPr>
              <w:instrText xml:space="preserve"> PAGEREF _Toc47384660 \h </w:instrText>
            </w:r>
            <w:r w:rsidR="00BD2BCC">
              <w:rPr>
                <w:noProof/>
                <w:webHidden/>
              </w:rPr>
            </w:r>
            <w:r w:rsidR="00BD2BCC">
              <w:rPr>
                <w:noProof/>
                <w:webHidden/>
              </w:rPr>
              <w:fldChar w:fldCharType="separate"/>
            </w:r>
            <w:r w:rsidR="00BD2BCC">
              <w:rPr>
                <w:noProof/>
                <w:webHidden/>
              </w:rPr>
              <w:t>417</w:t>
            </w:r>
            <w:r w:rsidR="00BD2BCC">
              <w:rPr>
                <w:noProof/>
                <w:webHidden/>
              </w:rPr>
              <w:fldChar w:fldCharType="end"/>
            </w:r>
          </w:hyperlink>
        </w:p>
        <w:p w14:paraId="2D952F62" w14:textId="73447880" w:rsidR="00BD2BCC" w:rsidRDefault="00B26879">
          <w:pPr>
            <w:pStyle w:val="TOC2"/>
            <w:rPr>
              <w:rFonts w:asciiTheme="minorHAnsi" w:eastAsiaTheme="minorEastAsia" w:hAnsiTheme="minorHAnsi" w:cstheme="minorBidi"/>
              <w:smallCaps w:val="0"/>
              <w:noProof/>
              <w:sz w:val="24"/>
              <w:szCs w:val="24"/>
              <w:lang w:val="en-US"/>
            </w:rPr>
          </w:pPr>
          <w:hyperlink w:anchor="_Toc47384661" w:history="1">
            <w:r w:rsidR="00BD2BCC" w:rsidRPr="00350AFB">
              <w:rPr>
                <w:rStyle w:val="Hyperlink"/>
                <w:noProof/>
              </w:rPr>
              <w:t>7.2 A hermenêutica e os cenários na PoC</w:t>
            </w:r>
            <w:r w:rsidR="00BD2BCC">
              <w:rPr>
                <w:noProof/>
                <w:webHidden/>
              </w:rPr>
              <w:tab/>
            </w:r>
            <w:r w:rsidR="00BD2BCC">
              <w:rPr>
                <w:noProof/>
                <w:webHidden/>
              </w:rPr>
              <w:fldChar w:fldCharType="begin"/>
            </w:r>
            <w:r w:rsidR="00BD2BCC">
              <w:rPr>
                <w:noProof/>
                <w:webHidden/>
              </w:rPr>
              <w:instrText xml:space="preserve"> PAGEREF _Toc47384661 \h </w:instrText>
            </w:r>
            <w:r w:rsidR="00BD2BCC">
              <w:rPr>
                <w:noProof/>
                <w:webHidden/>
              </w:rPr>
            </w:r>
            <w:r w:rsidR="00BD2BCC">
              <w:rPr>
                <w:noProof/>
                <w:webHidden/>
              </w:rPr>
              <w:fldChar w:fldCharType="separate"/>
            </w:r>
            <w:r w:rsidR="00BD2BCC">
              <w:rPr>
                <w:noProof/>
                <w:webHidden/>
              </w:rPr>
              <w:t>426</w:t>
            </w:r>
            <w:r w:rsidR="00BD2BCC">
              <w:rPr>
                <w:noProof/>
                <w:webHidden/>
              </w:rPr>
              <w:fldChar w:fldCharType="end"/>
            </w:r>
          </w:hyperlink>
        </w:p>
        <w:p w14:paraId="4F478EE1" w14:textId="686F0532"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62" w:history="1">
            <w:r w:rsidR="00BD2BCC" w:rsidRPr="00350AFB">
              <w:rPr>
                <w:rStyle w:val="Hyperlink"/>
                <w:noProof/>
              </w:rPr>
              <w:t>7.2.1. Cenário 1: os testes de resiliência no contexto da PoC</w:t>
            </w:r>
            <w:r w:rsidR="00BD2BCC">
              <w:rPr>
                <w:noProof/>
                <w:webHidden/>
              </w:rPr>
              <w:tab/>
            </w:r>
            <w:r w:rsidR="00BD2BCC">
              <w:rPr>
                <w:noProof/>
                <w:webHidden/>
              </w:rPr>
              <w:fldChar w:fldCharType="begin"/>
            </w:r>
            <w:r w:rsidR="00BD2BCC">
              <w:rPr>
                <w:noProof/>
                <w:webHidden/>
              </w:rPr>
              <w:instrText xml:space="preserve"> PAGEREF _Toc47384662 \h </w:instrText>
            </w:r>
            <w:r w:rsidR="00BD2BCC">
              <w:rPr>
                <w:noProof/>
                <w:webHidden/>
              </w:rPr>
            </w:r>
            <w:r w:rsidR="00BD2BCC">
              <w:rPr>
                <w:noProof/>
                <w:webHidden/>
              </w:rPr>
              <w:fldChar w:fldCharType="separate"/>
            </w:r>
            <w:r w:rsidR="00BD2BCC">
              <w:rPr>
                <w:noProof/>
                <w:webHidden/>
              </w:rPr>
              <w:t>429</w:t>
            </w:r>
            <w:r w:rsidR="00BD2BCC">
              <w:rPr>
                <w:noProof/>
                <w:webHidden/>
              </w:rPr>
              <w:fldChar w:fldCharType="end"/>
            </w:r>
          </w:hyperlink>
        </w:p>
        <w:p w14:paraId="07412422" w14:textId="7F6BEFAF"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63" w:history="1">
            <w:r w:rsidR="00BD2BCC" w:rsidRPr="00350AFB">
              <w:rPr>
                <w:rStyle w:val="Hyperlink"/>
                <w:noProof/>
              </w:rPr>
              <w:t>7.2.2. Cenário 2: o uso da média nos testes de desempenho na PoC</w:t>
            </w:r>
            <w:r w:rsidR="00BD2BCC">
              <w:rPr>
                <w:noProof/>
                <w:webHidden/>
              </w:rPr>
              <w:tab/>
            </w:r>
            <w:r w:rsidR="00BD2BCC">
              <w:rPr>
                <w:noProof/>
                <w:webHidden/>
              </w:rPr>
              <w:fldChar w:fldCharType="begin"/>
            </w:r>
            <w:r w:rsidR="00BD2BCC">
              <w:rPr>
                <w:noProof/>
                <w:webHidden/>
              </w:rPr>
              <w:instrText xml:space="preserve"> PAGEREF _Toc47384663 \h </w:instrText>
            </w:r>
            <w:r w:rsidR="00BD2BCC">
              <w:rPr>
                <w:noProof/>
                <w:webHidden/>
              </w:rPr>
            </w:r>
            <w:r w:rsidR="00BD2BCC">
              <w:rPr>
                <w:noProof/>
                <w:webHidden/>
              </w:rPr>
              <w:fldChar w:fldCharType="separate"/>
            </w:r>
            <w:r w:rsidR="00BD2BCC">
              <w:rPr>
                <w:noProof/>
                <w:webHidden/>
              </w:rPr>
              <w:t>435</w:t>
            </w:r>
            <w:r w:rsidR="00BD2BCC">
              <w:rPr>
                <w:noProof/>
                <w:webHidden/>
              </w:rPr>
              <w:fldChar w:fldCharType="end"/>
            </w:r>
          </w:hyperlink>
        </w:p>
        <w:p w14:paraId="6913F062" w14:textId="3642CCFC"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64" w:history="1">
            <w:r w:rsidR="00BD2BCC" w:rsidRPr="00350AFB">
              <w:rPr>
                <w:rStyle w:val="Hyperlink"/>
                <w:noProof/>
              </w:rPr>
              <w:t>7.2.3. Cenário 3: lembre-se que os IOPS não são criados todos da mesma maneira</w:t>
            </w:r>
            <w:r w:rsidR="00BD2BCC">
              <w:rPr>
                <w:noProof/>
                <w:webHidden/>
              </w:rPr>
              <w:tab/>
            </w:r>
            <w:r w:rsidR="00BD2BCC">
              <w:rPr>
                <w:noProof/>
                <w:webHidden/>
              </w:rPr>
              <w:fldChar w:fldCharType="begin"/>
            </w:r>
            <w:r w:rsidR="00BD2BCC">
              <w:rPr>
                <w:noProof/>
                <w:webHidden/>
              </w:rPr>
              <w:instrText xml:space="preserve"> PAGEREF _Toc47384664 \h </w:instrText>
            </w:r>
            <w:r w:rsidR="00BD2BCC">
              <w:rPr>
                <w:noProof/>
                <w:webHidden/>
              </w:rPr>
            </w:r>
            <w:r w:rsidR="00BD2BCC">
              <w:rPr>
                <w:noProof/>
                <w:webHidden/>
              </w:rPr>
              <w:fldChar w:fldCharType="separate"/>
            </w:r>
            <w:r w:rsidR="00BD2BCC">
              <w:rPr>
                <w:noProof/>
                <w:webHidden/>
              </w:rPr>
              <w:t>438</w:t>
            </w:r>
            <w:r w:rsidR="00BD2BCC">
              <w:rPr>
                <w:noProof/>
                <w:webHidden/>
              </w:rPr>
              <w:fldChar w:fldCharType="end"/>
            </w:r>
          </w:hyperlink>
        </w:p>
        <w:p w14:paraId="3CF9DD1B" w14:textId="0BEF8B9E"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65" w:history="1">
            <w:r w:rsidR="00BD2BCC" w:rsidRPr="00350AFB">
              <w:rPr>
                <w:rStyle w:val="Hyperlink"/>
                <w:noProof/>
              </w:rPr>
              <w:t>7.2.4. Cenário 4: a dialética dos requisitos e dos resultados no contexto da PoC</w:t>
            </w:r>
            <w:r w:rsidR="00BD2BCC">
              <w:rPr>
                <w:noProof/>
                <w:webHidden/>
              </w:rPr>
              <w:tab/>
            </w:r>
            <w:r w:rsidR="00BD2BCC">
              <w:rPr>
                <w:noProof/>
                <w:webHidden/>
              </w:rPr>
              <w:fldChar w:fldCharType="begin"/>
            </w:r>
            <w:r w:rsidR="00BD2BCC">
              <w:rPr>
                <w:noProof/>
                <w:webHidden/>
              </w:rPr>
              <w:instrText xml:space="preserve"> PAGEREF _Toc47384665 \h </w:instrText>
            </w:r>
            <w:r w:rsidR="00BD2BCC">
              <w:rPr>
                <w:noProof/>
                <w:webHidden/>
              </w:rPr>
            </w:r>
            <w:r w:rsidR="00BD2BCC">
              <w:rPr>
                <w:noProof/>
                <w:webHidden/>
              </w:rPr>
              <w:fldChar w:fldCharType="separate"/>
            </w:r>
            <w:r w:rsidR="00BD2BCC">
              <w:rPr>
                <w:noProof/>
                <w:webHidden/>
              </w:rPr>
              <w:t>443</w:t>
            </w:r>
            <w:r w:rsidR="00BD2BCC">
              <w:rPr>
                <w:noProof/>
                <w:webHidden/>
              </w:rPr>
              <w:fldChar w:fldCharType="end"/>
            </w:r>
          </w:hyperlink>
        </w:p>
        <w:p w14:paraId="58A4382A" w14:textId="41EAB627"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66" w:history="1">
            <w:r w:rsidR="00BD2BCC" w:rsidRPr="00350AFB">
              <w:rPr>
                <w:rStyle w:val="Hyperlink"/>
                <w:noProof/>
              </w:rPr>
              <w:t>7.2.5. Cenário 5: as comparações no contexto da PoC</w:t>
            </w:r>
            <w:r w:rsidR="00BD2BCC">
              <w:rPr>
                <w:noProof/>
                <w:webHidden/>
              </w:rPr>
              <w:tab/>
            </w:r>
            <w:r w:rsidR="00BD2BCC">
              <w:rPr>
                <w:noProof/>
                <w:webHidden/>
              </w:rPr>
              <w:fldChar w:fldCharType="begin"/>
            </w:r>
            <w:r w:rsidR="00BD2BCC">
              <w:rPr>
                <w:noProof/>
                <w:webHidden/>
              </w:rPr>
              <w:instrText xml:space="preserve"> PAGEREF _Toc47384666 \h </w:instrText>
            </w:r>
            <w:r w:rsidR="00BD2BCC">
              <w:rPr>
                <w:noProof/>
                <w:webHidden/>
              </w:rPr>
            </w:r>
            <w:r w:rsidR="00BD2BCC">
              <w:rPr>
                <w:noProof/>
                <w:webHidden/>
              </w:rPr>
              <w:fldChar w:fldCharType="separate"/>
            </w:r>
            <w:r w:rsidR="00BD2BCC">
              <w:rPr>
                <w:noProof/>
                <w:webHidden/>
              </w:rPr>
              <w:t>446</w:t>
            </w:r>
            <w:r w:rsidR="00BD2BCC">
              <w:rPr>
                <w:noProof/>
                <w:webHidden/>
              </w:rPr>
              <w:fldChar w:fldCharType="end"/>
            </w:r>
          </w:hyperlink>
        </w:p>
        <w:p w14:paraId="2F0B778E" w14:textId="084EF1E8" w:rsidR="00BD2BCC" w:rsidRDefault="00B26879">
          <w:pPr>
            <w:pStyle w:val="TOC1"/>
            <w:rPr>
              <w:rFonts w:asciiTheme="minorHAnsi" w:eastAsiaTheme="minorEastAsia" w:hAnsiTheme="minorHAnsi" w:cstheme="minorBidi"/>
              <w:b w:val="0"/>
              <w:bCs w:val="0"/>
              <w:caps w:val="0"/>
              <w:noProof/>
              <w:sz w:val="24"/>
              <w:szCs w:val="24"/>
              <w:lang w:val="en-US"/>
            </w:rPr>
          </w:pPr>
          <w:hyperlink w:anchor="_Toc47384667" w:history="1">
            <w:r w:rsidR="00BD2BCC" w:rsidRPr="00350AFB">
              <w:rPr>
                <w:rStyle w:val="Hyperlink"/>
                <w:noProof/>
              </w:rPr>
              <w:t>Considerações Finais e perspectivas de trabalhos futuros</w:t>
            </w:r>
            <w:r w:rsidR="00BD2BCC">
              <w:rPr>
                <w:noProof/>
                <w:webHidden/>
              </w:rPr>
              <w:tab/>
            </w:r>
            <w:r w:rsidR="00BD2BCC">
              <w:rPr>
                <w:noProof/>
                <w:webHidden/>
              </w:rPr>
              <w:fldChar w:fldCharType="begin"/>
            </w:r>
            <w:r w:rsidR="00BD2BCC">
              <w:rPr>
                <w:noProof/>
                <w:webHidden/>
              </w:rPr>
              <w:instrText xml:space="preserve"> PAGEREF _Toc47384667 \h </w:instrText>
            </w:r>
            <w:r w:rsidR="00BD2BCC">
              <w:rPr>
                <w:noProof/>
                <w:webHidden/>
              </w:rPr>
            </w:r>
            <w:r w:rsidR="00BD2BCC">
              <w:rPr>
                <w:noProof/>
                <w:webHidden/>
              </w:rPr>
              <w:fldChar w:fldCharType="separate"/>
            </w:r>
            <w:r w:rsidR="00BD2BCC">
              <w:rPr>
                <w:noProof/>
                <w:webHidden/>
              </w:rPr>
              <w:t>452</w:t>
            </w:r>
            <w:r w:rsidR="00BD2BCC">
              <w:rPr>
                <w:noProof/>
                <w:webHidden/>
              </w:rPr>
              <w:fldChar w:fldCharType="end"/>
            </w:r>
          </w:hyperlink>
        </w:p>
        <w:p w14:paraId="65F64352" w14:textId="767487B2" w:rsidR="00BD2BCC" w:rsidRDefault="00B26879">
          <w:pPr>
            <w:pStyle w:val="TOC2"/>
            <w:rPr>
              <w:rFonts w:asciiTheme="minorHAnsi" w:eastAsiaTheme="minorEastAsia" w:hAnsiTheme="minorHAnsi" w:cstheme="minorBidi"/>
              <w:smallCaps w:val="0"/>
              <w:noProof/>
              <w:sz w:val="24"/>
              <w:szCs w:val="24"/>
              <w:lang w:val="en-US"/>
            </w:rPr>
          </w:pPr>
          <w:hyperlink w:anchor="_Toc47384668" w:history="1">
            <w:r w:rsidR="00BD2BCC" w:rsidRPr="00350AFB">
              <w:rPr>
                <w:rStyle w:val="Hyperlink"/>
                <w:rFonts w:cs="Gill Sans"/>
                <w:noProof/>
                <w:lang w:val="pt-BR"/>
              </w:rPr>
              <w:t>o que se julga poder acontecer?</w:t>
            </w:r>
            <w:r w:rsidR="00BD2BCC">
              <w:rPr>
                <w:noProof/>
                <w:webHidden/>
              </w:rPr>
              <w:tab/>
            </w:r>
            <w:r w:rsidR="00BD2BCC">
              <w:rPr>
                <w:noProof/>
                <w:webHidden/>
              </w:rPr>
              <w:fldChar w:fldCharType="begin"/>
            </w:r>
            <w:r w:rsidR="00BD2BCC">
              <w:rPr>
                <w:noProof/>
                <w:webHidden/>
              </w:rPr>
              <w:instrText xml:space="preserve"> PAGEREF _Toc47384668 \h </w:instrText>
            </w:r>
            <w:r w:rsidR="00BD2BCC">
              <w:rPr>
                <w:noProof/>
                <w:webHidden/>
              </w:rPr>
            </w:r>
            <w:r w:rsidR="00BD2BCC">
              <w:rPr>
                <w:noProof/>
                <w:webHidden/>
              </w:rPr>
              <w:fldChar w:fldCharType="separate"/>
            </w:r>
            <w:r w:rsidR="00BD2BCC">
              <w:rPr>
                <w:noProof/>
                <w:webHidden/>
              </w:rPr>
              <w:t>452</w:t>
            </w:r>
            <w:r w:rsidR="00BD2BCC">
              <w:rPr>
                <w:noProof/>
                <w:webHidden/>
              </w:rPr>
              <w:fldChar w:fldCharType="end"/>
            </w:r>
          </w:hyperlink>
        </w:p>
        <w:p w14:paraId="33819E98" w14:textId="0D9D7709" w:rsidR="00BD2BCC" w:rsidRDefault="00B26879">
          <w:pPr>
            <w:pStyle w:val="TOC2"/>
            <w:rPr>
              <w:rFonts w:asciiTheme="minorHAnsi" w:eastAsiaTheme="minorEastAsia" w:hAnsiTheme="minorHAnsi" w:cstheme="minorBidi"/>
              <w:smallCaps w:val="0"/>
              <w:noProof/>
              <w:sz w:val="24"/>
              <w:szCs w:val="24"/>
              <w:lang w:val="en-US"/>
            </w:rPr>
          </w:pPr>
          <w:hyperlink w:anchor="_Toc47384669" w:history="1">
            <w:r w:rsidR="00BD2BCC" w:rsidRPr="00350AFB">
              <w:rPr>
                <w:rStyle w:val="Hyperlink"/>
                <w:rFonts w:cs="Gill Sans"/>
                <w:noProof/>
                <w:lang w:val="pt-BR"/>
              </w:rPr>
              <w:t>limites à interpretação?</w:t>
            </w:r>
            <w:r w:rsidR="00BD2BCC">
              <w:rPr>
                <w:noProof/>
                <w:webHidden/>
              </w:rPr>
              <w:tab/>
            </w:r>
            <w:r w:rsidR="00BD2BCC">
              <w:rPr>
                <w:noProof/>
                <w:webHidden/>
              </w:rPr>
              <w:fldChar w:fldCharType="begin"/>
            </w:r>
            <w:r w:rsidR="00BD2BCC">
              <w:rPr>
                <w:noProof/>
                <w:webHidden/>
              </w:rPr>
              <w:instrText xml:space="preserve"> PAGEREF _Toc47384669 \h </w:instrText>
            </w:r>
            <w:r w:rsidR="00BD2BCC">
              <w:rPr>
                <w:noProof/>
                <w:webHidden/>
              </w:rPr>
            </w:r>
            <w:r w:rsidR="00BD2BCC">
              <w:rPr>
                <w:noProof/>
                <w:webHidden/>
              </w:rPr>
              <w:fldChar w:fldCharType="separate"/>
            </w:r>
            <w:r w:rsidR="00BD2BCC">
              <w:rPr>
                <w:noProof/>
                <w:webHidden/>
              </w:rPr>
              <w:t>453</w:t>
            </w:r>
            <w:r w:rsidR="00BD2BCC">
              <w:rPr>
                <w:noProof/>
                <w:webHidden/>
              </w:rPr>
              <w:fldChar w:fldCharType="end"/>
            </w:r>
          </w:hyperlink>
        </w:p>
        <w:p w14:paraId="0EAE0616" w14:textId="2CCEE8B0" w:rsidR="00BD2BCC" w:rsidRDefault="00B26879">
          <w:pPr>
            <w:pStyle w:val="TOC2"/>
            <w:rPr>
              <w:rFonts w:asciiTheme="minorHAnsi" w:eastAsiaTheme="minorEastAsia" w:hAnsiTheme="minorHAnsi" w:cstheme="minorBidi"/>
              <w:smallCaps w:val="0"/>
              <w:noProof/>
              <w:sz w:val="24"/>
              <w:szCs w:val="24"/>
              <w:lang w:val="en-US"/>
            </w:rPr>
          </w:pPr>
          <w:hyperlink w:anchor="_Toc47384670" w:history="1">
            <w:r w:rsidR="00BD2BCC" w:rsidRPr="00350AFB">
              <w:rPr>
                <w:rStyle w:val="Hyperlink"/>
                <w:rFonts w:cs="Gill Sans"/>
                <w:noProof/>
                <w:lang w:val="pt-BR"/>
              </w:rPr>
              <w:t>O que deixou dúvidas ou requer trabalho posterior?</w:t>
            </w:r>
            <w:r w:rsidR="00BD2BCC">
              <w:rPr>
                <w:noProof/>
                <w:webHidden/>
              </w:rPr>
              <w:tab/>
            </w:r>
            <w:r w:rsidR="00BD2BCC">
              <w:rPr>
                <w:noProof/>
                <w:webHidden/>
              </w:rPr>
              <w:fldChar w:fldCharType="begin"/>
            </w:r>
            <w:r w:rsidR="00BD2BCC">
              <w:rPr>
                <w:noProof/>
                <w:webHidden/>
              </w:rPr>
              <w:instrText xml:space="preserve"> PAGEREF _Toc47384670 \h </w:instrText>
            </w:r>
            <w:r w:rsidR="00BD2BCC">
              <w:rPr>
                <w:noProof/>
                <w:webHidden/>
              </w:rPr>
            </w:r>
            <w:r w:rsidR="00BD2BCC">
              <w:rPr>
                <w:noProof/>
                <w:webHidden/>
              </w:rPr>
              <w:fldChar w:fldCharType="separate"/>
            </w:r>
            <w:r w:rsidR="00BD2BCC">
              <w:rPr>
                <w:noProof/>
                <w:webHidden/>
              </w:rPr>
              <w:t>454</w:t>
            </w:r>
            <w:r w:rsidR="00BD2BCC">
              <w:rPr>
                <w:noProof/>
                <w:webHidden/>
              </w:rPr>
              <w:fldChar w:fldCharType="end"/>
            </w:r>
          </w:hyperlink>
        </w:p>
        <w:p w14:paraId="452C3DCD" w14:textId="4A4E155B" w:rsidR="00BD2BCC" w:rsidRDefault="00B26879">
          <w:pPr>
            <w:pStyle w:val="TOC1"/>
            <w:rPr>
              <w:rFonts w:asciiTheme="minorHAnsi" w:eastAsiaTheme="minorEastAsia" w:hAnsiTheme="minorHAnsi" w:cstheme="minorBidi"/>
              <w:b w:val="0"/>
              <w:bCs w:val="0"/>
              <w:caps w:val="0"/>
              <w:noProof/>
              <w:sz w:val="24"/>
              <w:szCs w:val="24"/>
              <w:lang w:val="en-US"/>
            </w:rPr>
          </w:pPr>
          <w:hyperlink w:anchor="_Toc47384671" w:history="1">
            <w:r w:rsidR="00BD2BCC" w:rsidRPr="00350AFB">
              <w:rPr>
                <w:rStyle w:val="Hyperlink"/>
                <w:rFonts w:cs="Gill Sans"/>
                <w:noProof/>
                <w:lang w:val="pt-BR"/>
              </w:rPr>
              <w:t>Referências Bibliográficas</w:t>
            </w:r>
            <w:r w:rsidR="00BD2BCC">
              <w:rPr>
                <w:noProof/>
                <w:webHidden/>
              </w:rPr>
              <w:tab/>
            </w:r>
            <w:r w:rsidR="00BD2BCC">
              <w:rPr>
                <w:noProof/>
                <w:webHidden/>
              </w:rPr>
              <w:fldChar w:fldCharType="begin"/>
            </w:r>
            <w:r w:rsidR="00BD2BCC">
              <w:rPr>
                <w:noProof/>
                <w:webHidden/>
              </w:rPr>
              <w:instrText xml:space="preserve"> PAGEREF _Toc47384671 \h </w:instrText>
            </w:r>
            <w:r w:rsidR="00BD2BCC">
              <w:rPr>
                <w:noProof/>
                <w:webHidden/>
              </w:rPr>
            </w:r>
            <w:r w:rsidR="00BD2BCC">
              <w:rPr>
                <w:noProof/>
                <w:webHidden/>
              </w:rPr>
              <w:fldChar w:fldCharType="separate"/>
            </w:r>
            <w:r w:rsidR="00BD2BCC">
              <w:rPr>
                <w:noProof/>
                <w:webHidden/>
              </w:rPr>
              <w:t>455</w:t>
            </w:r>
            <w:r w:rsidR="00BD2BCC">
              <w:rPr>
                <w:noProof/>
                <w:webHidden/>
              </w:rPr>
              <w:fldChar w:fldCharType="end"/>
            </w:r>
          </w:hyperlink>
        </w:p>
        <w:p w14:paraId="4D4BCA12" w14:textId="2DF10C62" w:rsidR="00BD2BCC" w:rsidRDefault="00B26879">
          <w:pPr>
            <w:pStyle w:val="TOC1"/>
            <w:rPr>
              <w:rFonts w:asciiTheme="minorHAnsi" w:eastAsiaTheme="minorEastAsia" w:hAnsiTheme="minorHAnsi" w:cstheme="minorBidi"/>
              <w:b w:val="0"/>
              <w:bCs w:val="0"/>
              <w:caps w:val="0"/>
              <w:noProof/>
              <w:sz w:val="24"/>
              <w:szCs w:val="24"/>
              <w:lang w:val="en-US"/>
            </w:rPr>
          </w:pPr>
          <w:hyperlink w:anchor="_Toc47384672" w:history="1">
            <w:r w:rsidR="00BD2BCC" w:rsidRPr="00350AFB">
              <w:rPr>
                <w:rStyle w:val="Hyperlink"/>
                <w:rFonts w:cs="Gill Sans"/>
                <w:noProof/>
                <w:lang w:val="pt-BR"/>
              </w:rPr>
              <w:t>Anexos</w:t>
            </w:r>
            <w:r w:rsidR="00BD2BCC">
              <w:rPr>
                <w:noProof/>
                <w:webHidden/>
              </w:rPr>
              <w:tab/>
            </w:r>
            <w:r w:rsidR="00BD2BCC">
              <w:rPr>
                <w:noProof/>
                <w:webHidden/>
              </w:rPr>
              <w:fldChar w:fldCharType="begin"/>
            </w:r>
            <w:r w:rsidR="00BD2BCC">
              <w:rPr>
                <w:noProof/>
                <w:webHidden/>
              </w:rPr>
              <w:instrText xml:space="preserve"> PAGEREF _Toc47384672 \h </w:instrText>
            </w:r>
            <w:r w:rsidR="00BD2BCC">
              <w:rPr>
                <w:noProof/>
                <w:webHidden/>
              </w:rPr>
            </w:r>
            <w:r w:rsidR="00BD2BCC">
              <w:rPr>
                <w:noProof/>
                <w:webHidden/>
              </w:rPr>
              <w:fldChar w:fldCharType="separate"/>
            </w:r>
            <w:r w:rsidR="00BD2BCC">
              <w:rPr>
                <w:noProof/>
                <w:webHidden/>
              </w:rPr>
              <w:t>470</w:t>
            </w:r>
            <w:r w:rsidR="00BD2BCC">
              <w:rPr>
                <w:noProof/>
                <w:webHidden/>
              </w:rPr>
              <w:fldChar w:fldCharType="end"/>
            </w:r>
          </w:hyperlink>
        </w:p>
        <w:p w14:paraId="6F940441" w14:textId="6E2B44A6" w:rsidR="00BD2BCC" w:rsidRDefault="00B26879">
          <w:pPr>
            <w:pStyle w:val="TOC2"/>
            <w:rPr>
              <w:rFonts w:asciiTheme="minorHAnsi" w:eastAsiaTheme="minorEastAsia" w:hAnsiTheme="minorHAnsi" w:cstheme="minorBidi"/>
              <w:smallCaps w:val="0"/>
              <w:noProof/>
              <w:sz w:val="24"/>
              <w:szCs w:val="24"/>
              <w:lang w:val="en-US"/>
            </w:rPr>
          </w:pPr>
          <w:hyperlink w:anchor="_Toc47384673" w:history="1">
            <w:r w:rsidR="00BD2BCC" w:rsidRPr="00350AFB">
              <w:rPr>
                <w:rStyle w:val="Hyperlink"/>
                <w:rFonts w:cs="Gill Sans"/>
                <w:noProof/>
                <w:lang w:val="pt-BR"/>
              </w:rPr>
              <w:t>As onze entrevistas no contexto da PoC</w:t>
            </w:r>
            <w:r w:rsidR="00BD2BCC">
              <w:rPr>
                <w:noProof/>
                <w:webHidden/>
              </w:rPr>
              <w:tab/>
            </w:r>
            <w:r w:rsidR="00BD2BCC">
              <w:rPr>
                <w:noProof/>
                <w:webHidden/>
              </w:rPr>
              <w:fldChar w:fldCharType="begin"/>
            </w:r>
            <w:r w:rsidR="00BD2BCC">
              <w:rPr>
                <w:noProof/>
                <w:webHidden/>
              </w:rPr>
              <w:instrText xml:space="preserve"> PAGEREF _Toc47384673 \h </w:instrText>
            </w:r>
            <w:r w:rsidR="00BD2BCC">
              <w:rPr>
                <w:noProof/>
                <w:webHidden/>
              </w:rPr>
            </w:r>
            <w:r w:rsidR="00BD2BCC">
              <w:rPr>
                <w:noProof/>
                <w:webHidden/>
              </w:rPr>
              <w:fldChar w:fldCharType="separate"/>
            </w:r>
            <w:r w:rsidR="00BD2BCC">
              <w:rPr>
                <w:noProof/>
                <w:webHidden/>
              </w:rPr>
              <w:t>470</w:t>
            </w:r>
            <w:r w:rsidR="00BD2BCC">
              <w:rPr>
                <w:noProof/>
                <w:webHidden/>
              </w:rPr>
              <w:fldChar w:fldCharType="end"/>
            </w:r>
          </w:hyperlink>
        </w:p>
        <w:p w14:paraId="1C742B26" w14:textId="0F7DA444" w:rsidR="00BD2BCC" w:rsidRDefault="00B26879">
          <w:pPr>
            <w:pStyle w:val="TOC2"/>
            <w:rPr>
              <w:rFonts w:asciiTheme="minorHAnsi" w:eastAsiaTheme="minorEastAsia" w:hAnsiTheme="minorHAnsi" w:cstheme="minorBidi"/>
              <w:smallCaps w:val="0"/>
              <w:noProof/>
              <w:sz w:val="24"/>
              <w:szCs w:val="24"/>
              <w:lang w:val="en-US"/>
            </w:rPr>
          </w:pPr>
          <w:hyperlink w:anchor="_Toc47384674" w:history="1">
            <w:r w:rsidR="00BD2BCC" w:rsidRPr="00350AFB">
              <w:rPr>
                <w:rStyle w:val="Hyperlink"/>
                <w:rFonts w:cs="Gill Sans"/>
                <w:noProof/>
                <w:lang w:val="pt-BR"/>
              </w:rPr>
              <w:t>Os cinco esboços teóricos no contexto da PoC</w:t>
            </w:r>
            <w:r w:rsidR="00BD2BCC">
              <w:rPr>
                <w:noProof/>
                <w:webHidden/>
              </w:rPr>
              <w:tab/>
            </w:r>
            <w:r w:rsidR="00BD2BCC">
              <w:rPr>
                <w:noProof/>
                <w:webHidden/>
              </w:rPr>
              <w:fldChar w:fldCharType="begin"/>
            </w:r>
            <w:r w:rsidR="00BD2BCC">
              <w:rPr>
                <w:noProof/>
                <w:webHidden/>
              </w:rPr>
              <w:instrText xml:space="preserve"> PAGEREF _Toc47384674 \h </w:instrText>
            </w:r>
            <w:r w:rsidR="00BD2BCC">
              <w:rPr>
                <w:noProof/>
                <w:webHidden/>
              </w:rPr>
            </w:r>
            <w:r w:rsidR="00BD2BCC">
              <w:rPr>
                <w:noProof/>
                <w:webHidden/>
              </w:rPr>
              <w:fldChar w:fldCharType="separate"/>
            </w:r>
            <w:r w:rsidR="00BD2BCC">
              <w:rPr>
                <w:noProof/>
                <w:webHidden/>
              </w:rPr>
              <w:t>532</w:t>
            </w:r>
            <w:r w:rsidR="00BD2BCC">
              <w:rPr>
                <w:noProof/>
                <w:webHidden/>
              </w:rPr>
              <w:fldChar w:fldCharType="end"/>
            </w:r>
          </w:hyperlink>
        </w:p>
        <w:p w14:paraId="2FA81C42" w14:textId="0334D5A8" w:rsidR="00BD2BCC" w:rsidRDefault="00B26879">
          <w:pPr>
            <w:pStyle w:val="TOC2"/>
            <w:rPr>
              <w:rFonts w:asciiTheme="minorHAnsi" w:eastAsiaTheme="minorEastAsia" w:hAnsiTheme="minorHAnsi" w:cstheme="minorBidi"/>
              <w:smallCaps w:val="0"/>
              <w:noProof/>
              <w:sz w:val="24"/>
              <w:szCs w:val="24"/>
              <w:lang w:val="en-US"/>
            </w:rPr>
          </w:pPr>
          <w:hyperlink w:anchor="_Toc47384675" w:history="1">
            <w:r w:rsidR="00BD2BCC" w:rsidRPr="00350AFB">
              <w:rPr>
                <w:rStyle w:val="Hyperlink"/>
                <w:rFonts w:cs="Gill Sans"/>
                <w:noProof/>
                <w:lang w:val="pt-BR"/>
              </w:rPr>
              <w:t>O modelo de contexto e sua rede de conhecimento baseada na estrutura da atividade</w:t>
            </w:r>
            <w:r w:rsidR="00BD2BCC">
              <w:rPr>
                <w:noProof/>
                <w:webHidden/>
              </w:rPr>
              <w:tab/>
            </w:r>
            <w:r w:rsidR="00BD2BCC">
              <w:rPr>
                <w:noProof/>
                <w:webHidden/>
              </w:rPr>
              <w:fldChar w:fldCharType="begin"/>
            </w:r>
            <w:r w:rsidR="00BD2BCC">
              <w:rPr>
                <w:noProof/>
                <w:webHidden/>
              </w:rPr>
              <w:instrText xml:space="preserve"> PAGEREF _Toc47384675 \h </w:instrText>
            </w:r>
            <w:r w:rsidR="00BD2BCC">
              <w:rPr>
                <w:noProof/>
                <w:webHidden/>
              </w:rPr>
            </w:r>
            <w:r w:rsidR="00BD2BCC">
              <w:rPr>
                <w:noProof/>
                <w:webHidden/>
              </w:rPr>
              <w:fldChar w:fldCharType="separate"/>
            </w:r>
            <w:r w:rsidR="00BD2BCC">
              <w:rPr>
                <w:noProof/>
                <w:webHidden/>
              </w:rPr>
              <w:t>537</w:t>
            </w:r>
            <w:r w:rsidR="00BD2BCC">
              <w:rPr>
                <w:noProof/>
                <w:webHidden/>
              </w:rPr>
              <w:fldChar w:fldCharType="end"/>
            </w:r>
          </w:hyperlink>
        </w:p>
        <w:p w14:paraId="5F50E671" w14:textId="30E7AAD2" w:rsidR="00BD2BCC" w:rsidRDefault="00B26879">
          <w:pPr>
            <w:pStyle w:val="TOC2"/>
            <w:rPr>
              <w:rFonts w:asciiTheme="minorHAnsi" w:eastAsiaTheme="minorEastAsia" w:hAnsiTheme="minorHAnsi" w:cstheme="minorBidi"/>
              <w:smallCaps w:val="0"/>
              <w:noProof/>
              <w:sz w:val="24"/>
              <w:szCs w:val="24"/>
              <w:lang w:val="en-US"/>
            </w:rPr>
          </w:pPr>
          <w:hyperlink w:anchor="_Toc47384676" w:history="1">
            <w:r w:rsidR="00BD2BCC" w:rsidRPr="00350AFB">
              <w:rPr>
                <w:rStyle w:val="Hyperlink"/>
                <w:rFonts w:cs="Gill Sans"/>
                <w:noProof/>
                <w:lang w:val="pt-BR"/>
              </w:rPr>
              <w:t>A rede completa de conhecimento no contexto da PoC</w:t>
            </w:r>
            <w:r w:rsidR="00BD2BCC">
              <w:rPr>
                <w:noProof/>
                <w:webHidden/>
              </w:rPr>
              <w:tab/>
            </w:r>
            <w:r w:rsidR="00BD2BCC">
              <w:rPr>
                <w:noProof/>
                <w:webHidden/>
              </w:rPr>
              <w:fldChar w:fldCharType="begin"/>
            </w:r>
            <w:r w:rsidR="00BD2BCC">
              <w:rPr>
                <w:noProof/>
                <w:webHidden/>
              </w:rPr>
              <w:instrText xml:space="preserve"> PAGEREF _Toc47384676 \h </w:instrText>
            </w:r>
            <w:r w:rsidR="00BD2BCC">
              <w:rPr>
                <w:noProof/>
                <w:webHidden/>
              </w:rPr>
            </w:r>
            <w:r w:rsidR="00BD2BCC">
              <w:rPr>
                <w:noProof/>
                <w:webHidden/>
              </w:rPr>
              <w:fldChar w:fldCharType="separate"/>
            </w:r>
            <w:r w:rsidR="00BD2BCC">
              <w:rPr>
                <w:noProof/>
                <w:webHidden/>
              </w:rPr>
              <w:t>542</w:t>
            </w:r>
            <w:r w:rsidR="00BD2BCC">
              <w:rPr>
                <w:noProof/>
                <w:webHidden/>
              </w:rPr>
              <w:fldChar w:fldCharType="end"/>
            </w:r>
          </w:hyperlink>
        </w:p>
        <w:p w14:paraId="47C1F4B2" w14:textId="3DA56E6B" w:rsidR="003C7681" w:rsidRPr="0050469B" w:rsidRDefault="00871035" w:rsidP="00871035">
          <w:pPr>
            <w:pStyle w:val="TOC1"/>
            <w:rPr>
              <w:noProof/>
            </w:rPr>
          </w:pPr>
          <w:r>
            <w:fldChar w:fldCharType="end"/>
          </w:r>
        </w:p>
      </w:sdtContent>
    </w:sdt>
    <w:p w14:paraId="48B1DA7B" w14:textId="7D516794" w:rsidR="003C7681" w:rsidRPr="0050469B" w:rsidRDefault="003C7681">
      <w:pPr>
        <w:rPr>
          <w:rFonts w:ascii="Gill Sans" w:eastAsiaTheme="minorHAnsi" w:hAnsi="Gill Sans" w:cstheme="minorHAnsi"/>
          <w:b/>
          <w:bCs/>
          <w:caps/>
          <w:noProof/>
          <w:sz w:val="20"/>
          <w:szCs w:val="20"/>
          <w:lang w:val="pt-PT"/>
        </w:rPr>
      </w:pPr>
    </w:p>
    <w:p w14:paraId="18F4AB04" w14:textId="77777777" w:rsidR="00F75862" w:rsidRPr="0050469B" w:rsidRDefault="00F75862" w:rsidP="00317252">
      <w:pPr>
        <w:pStyle w:val="Heading1"/>
        <w:pBdr>
          <w:bottom w:val="single" w:sz="4" w:space="1" w:color="auto"/>
        </w:pBdr>
        <w:spacing w:before="0"/>
        <w:rPr>
          <w:rFonts w:ascii="Gill Sans" w:hAnsi="Gill Sans" w:cs="Gill Sans"/>
          <w:color w:val="000000" w:themeColor="text1"/>
          <w:sz w:val="40"/>
          <w:szCs w:val="40"/>
          <w:lang w:val="pt-BR"/>
        </w:rPr>
        <w:sectPr w:rsidR="00F75862" w:rsidRPr="0050469B" w:rsidSect="00B3170C">
          <w:headerReference w:type="even" r:id="rId16"/>
          <w:headerReference w:type="default" r:id="rId17"/>
          <w:footerReference w:type="even" r:id="rId18"/>
          <w:footerReference w:type="default" r:id="rId19"/>
          <w:pgSz w:w="11900" w:h="16820"/>
          <w:pgMar w:top="1440" w:right="1457" w:bottom="1355" w:left="1797" w:header="720" w:footer="680" w:gutter="0"/>
          <w:cols w:space="720"/>
          <w:docGrid w:linePitch="360"/>
        </w:sectPr>
      </w:pPr>
      <w:bookmarkStart w:id="1589" w:name="_Toc13052669"/>
      <w:bookmarkStart w:id="1590" w:name="_Toc13053029"/>
      <w:bookmarkStart w:id="1591" w:name="_Toc13053118"/>
      <w:bookmarkStart w:id="1592" w:name="_Toc41897395"/>
      <w:bookmarkStart w:id="1593" w:name="_Toc506450680"/>
      <w:bookmarkStart w:id="1594" w:name="_Toc512804493"/>
    </w:p>
    <w:p w14:paraId="57CF9D46" w14:textId="78BE1506" w:rsidR="00C06B0A" w:rsidRDefault="00C06B0A">
      <w:pPr>
        <w:rPr>
          <w:rFonts w:ascii="Gill Sans" w:eastAsiaTheme="majorEastAsia" w:hAnsi="Gill Sans" w:cs="Gill Sans"/>
          <w:b/>
          <w:bCs/>
          <w:color w:val="000000" w:themeColor="text1"/>
          <w:sz w:val="40"/>
          <w:szCs w:val="40"/>
          <w:lang w:val="pt-BR"/>
        </w:rPr>
      </w:pPr>
    </w:p>
    <w:p w14:paraId="31BBB3F5" w14:textId="77777777" w:rsidR="00C06B0A" w:rsidRDefault="00C06B0A">
      <w:pPr>
        <w:rPr>
          <w:rFonts w:ascii="Gill Sans" w:hAnsi="Gill Sans" w:cs="Gill Sans"/>
          <w:color w:val="000000" w:themeColor="text1"/>
          <w:sz w:val="40"/>
          <w:szCs w:val="40"/>
          <w:lang w:val="pt-BR"/>
        </w:rPr>
      </w:pPr>
    </w:p>
    <w:p w14:paraId="004C56BA" w14:textId="77777777" w:rsidR="00C06B0A" w:rsidRDefault="00C06B0A">
      <w:pPr>
        <w:rPr>
          <w:rFonts w:ascii="Gill Sans" w:hAnsi="Gill Sans" w:cs="Gill Sans"/>
          <w:color w:val="000000" w:themeColor="text1"/>
          <w:sz w:val="40"/>
          <w:szCs w:val="40"/>
          <w:lang w:val="pt-BR"/>
        </w:rPr>
      </w:pPr>
    </w:p>
    <w:p w14:paraId="41225E7D" w14:textId="77777777" w:rsidR="00C06B0A" w:rsidRDefault="00C06B0A">
      <w:pPr>
        <w:rPr>
          <w:rFonts w:ascii="Gill Sans" w:hAnsi="Gill Sans" w:cs="Gill Sans"/>
          <w:color w:val="000000" w:themeColor="text1"/>
          <w:sz w:val="40"/>
          <w:szCs w:val="40"/>
          <w:lang w:val="pt-BR"/>
        </w:rPr>
      </w:pPr>
    </w:p>
    <w:p w14:paraId="4ABB9FA9" w14:textId="77777777" w:rsidR="00C06B0A" w:rsidRDefault="00C06B0A">
      <w:pPr>
        <w:rPr>
          <w:rFonts w:ascii="Gill Sans" w:hAnsi="Gill Sans" w:cs="Gill Sans"/>
          <w:color w:val="000000" w:themeColor="text1"/>
          <w:sz w:val="40"/>
          <w:szCs w:val="40"/>
          <w:lang w:val="pt-BR"/>
        </w:rPr>
      </w:pPr>
    </w:p>
    <w:p w14:paraId="707D029A" w14:textId="63B42197" w:rsidR="00317252" w:rsidRPr="0050469B" w:rsidRDefault="00317252" w:rsidP="00317252">
      <w:pPr>
        <w:pStyle w:val="Heading1"/>
        <w:pBdr>
          <w:bottom w:val="single" w:sz="4" w:space="1" w:color="auto"/>
        </w:pBdr>
        <w:spacing w:before="0"/>
        <w:rPr>
          <w:rFonts w:ascii="Gill Sans" w:hAnsi="Gill Sans" w:cs="Gill Sans"/>
          <w:color w:val="000000" w:themeColor="text1"/>
          <w:sz w:val="40"/>
          <w:szCs w:val="40"/>
          <w:lang w:val="pt-BR"/>
        </w:rPr>
      </w:pPr>
      <w:bookmarkStart w:id="1595" w:name="_Toc47384614"/>
      <w:r w:rsidRPr="0050469B">
        <w:rPr>
          <w:rFonts w:ascii="Gill Sans" w:hAnsi="Gill Sans" w:cs="Gill Sans" w:hint="cs"/>
          <w:color w:val="000000" w:themeColor="text1"/>
          <w:sz w:val="40"/>
          <w:szCs w:val="40"/>
          <w:lang w:val="pt-BR"/>
        </w:rPr>
        <w:lastRenderedPageBreak/>
        <w:t>Introdução</w:t>
      </w:r>
      <w:bookmarkEnd w:id="1589"/>
      <w:bookmarkEnd w:id="1590"/>
      <w:bookmarkEnd w:id="1591"/>
      <w:bookmarkEnd w:id="1592"/>
      <w:bookmarkEnd w:id="1595"/>
    </w:p>
    <w:p w14:paraId="06D9CAEE" w14:textId="77777777" w:rsidR="00317252" w:rsidRPr="0050469B" w:rsidRDefault="00317252" w:rsidP="00317252">
      <w:pPr>
        <w:pStyle w:val="Heading2"/>
        <w:spacing w:before="0"/>
        <w:rPr>
          <w:color w:val="000000" w:themeColor="text1"/>
          <w:lang w:val="pt-BR"/>
        </w:rPr>
      </w:pPr>
    </w:p>
    <w:p w14:paraId="6C4ABF09" w14:textId="69273DD6" w:rsidR="00317252" w:rsidRPr="0050469B" w:rsidRDefault="00317252" w:rsidP="00317252">
      <w:pPr>
        <w:pStyle w:val="Heading2"/>
        <w:spacing w:before="0"/>
        <w:rPr>
          <w:rFonts w:ascii="Gill Sans" w:hAnsi="Gill Sans" w:cs="Gill Sans"/>
          <w:b w:val="0"/>
          <w:color w:val="000000" w:themeColor="text1"/>
          <w:sz w:val="36"/>
          <w:szCs w:val="36"/>
          <w:lang w:val="pt-BR"/>
        </w:rPr>
      </w:pPr>
      <w:bookmarkStart w:id="1596" w:name="_Toc13052670"/>
      <w:bookmarkStart w:id="1597" w:name="_Toc13053030"/>
      <w:bookmarkStart w:id="1598" w:name="_Toc13053119"/>
      <w:bookmarkStart w:id="1599" w:name="_Toc41897396"/>
      <w:bookmarkStart w:id="1600" w:name="_Toc47384615"/>
      <w:r w:rsidRPr="0050469B">
        <w:rPr>
          <w:rFonts w:ascii="Gill Sans" w:hAnsi="Gill Sans" w:cs="Gill Sans" w:hint="cs"/>
          <w:b w:val="0"/>
          <w:color w:val="000000" w:themeColor="text1"/>
          <w:sz w:val="36"/>
          <w:szCs w:val="36"/>
          <w:lang w:val="pt-BR"/>
        </w:rPr>
        <w:t>enquadrament</w:t>
      </w:r>
      <w:bookmarkEnd w:id="1596"/>
      <w:bookmarkEnd w:id="1597"/>
      <w:bookmarkEnd w:id="1598"/>
      <w:bookmarkEnd w:id="1599"/>
      <w:r w:rsidR="007B05C1">
        <w:rPr>
          <w:rFonts w:ascii="Gill Sans" w:hAnsi="Gill Sans" w:cs="Gill Sans"/>
          <w:b w:val="0"/>
          <w:color w:val="000000" w:themeColor="text1"/>
          <w:sz w:val="36"/>
          <w:szCs w:val="36"/>
          <w:lang w:val="pt-BR"/>
        </w:rPr>
        <w:t>o</w:t>
      </w:r>
      <w:bookmarkEnd w:id="1600"/>
    </w:p>
    <w:p w14:paraId="0A8FAD6A" w14:textId="2725443C" w:rsidR="00317252" w:rsidRPr="0050469B" w:rsidRDefault="00317252" w:rsidP="00317252">
      <w:pPr>
        <w:pStyle w:val="Heading2"/>
        <w:spacing w:before="0"/>
        <w:rPr>
          <w:rFonts w:ascii="Gill Sans" w:hAnsi="Gill Sans" w:cs="Gill Sans"/>
          <w:b w:val="0"/>
          <w:color w:val="000000" w:themeColor="text1"/>
          <w:sz w:val="36"/>
          <w:szCs w:val="36"/>
          <w:lang w:val="pt-BR"/>
        </w:rPr>
      </w:pPr>
      <w:bookmarkStart w:id="1601" w:name="_Toc13052671"/>
      <w:bookmarkStart w:id="1602" w:name="_Toc13053031"/>
      <w:bookmarkStart w:id="1603" w:name="_Toc13053120"/>
      <w:bookmarkStart w:id="1604" w:name="_Toc41897397"/>
      <w:bookmarkStart w:id="1605" w:name="_Toc47384616"/>
      <w:r w:rsidRPr="0050469B">
        <w:rPr>
          <w:rFonts w:ascii="Gill Sans" w:hAnsi="Gill Sans" w:cs="Gill Sans" w:hint="cs"/>
          <w:b w:val="0"/>
          <w:color w:val="000000" w:themeColor="text1"/>
          <w:sz w:val="36"/>
          <w:szCs w:val="36"/>
          <w:lang w:val="pt-BR"/>
        </w:rPr>
        <w:t>motivação</w:t>
      </w:r>
      <w:bookmarkEnd w:id="1601"/>
      <w:bookmarkEnd w:id="1602"/>
      <w:bookmarkEnd w:id="1603"/>
      <w:bookmarkEnd w:id="1604"/>
      <w:bookmarkEnd w:id="1605"/>
    </w:p>
    <w:p w14:paraId="44FC79C6" w14:textId="118FE3FC" w:rsidR="00317252" w:rsidRPr="0050469B" w:rsidRDefault="00317252" w:rsidP="00317252">
      <w:pPr>
        <w:pStyle w:val="Heading2"/>
        <w:spacing w:before="0"/>
        <w:rPr>
          <w:rFonts w:ascii="Gill Sans" w:hAnsi="Gill Sans" w:cs="Gill Sans"/>
          <w:b w:val="0"/>
          <w:color w:val="000000" w:themeColor="text1"/>
          <w:sz w:val="36"/>
          <w:szCs w:val="36"/>
          <w:lang w:val="pt-BR"/>
        </w:rPr>
      </w:pPr>
      <w:bookmarkStart w:id="1606" w:name="_Toc13052672"/>
      <w:bookmarkStart w:id="1607" w:name="_Toc13053032"/>
      <w:bookmarkStart w:id="1608" w:name="_Toc13053121"/>
      <w:bookmarkStart w:id="1609" w:name="_Toc41897398"/>
      <w:bookmarkStart w:id="1610" w:name="_Toc47384617"/>
      <w:r w:rsidRPr="0050469B">
        <w:rPr>
          <w:rFonts w:ascii="Gill Sans" w:hAnsi="Gill Sans" w:cs="Gill Sans" w:hint="cs"/>
          <w:b w:val="0"/>
          <w:color w:val="000000" w:themeColor="text1"/>
          <w:sz w:val="36"/>
          <w:szCs w:val="36"/>
          <w:lang w:val="pt-BR"/>
        </w:rPr>
        <w:t>objetivo/questã</w:t>
      </w:r>
      <w:bookmarkEnd w:id="1606"/>
      <w:bookmarkEnd w:id="1607"/>
      <w:bookmarkEnd w:id="1608"/>
      <w:r w:rsidR="003A66D7" w:rsidRPr="0050469B">
        <w:rPr>
          <w:rFonts w:ascii="Gill Sans" w:hAnsi="Gill Sans" w:cs="Gill Sans"/>
          <w:b w:val="0"/>
          <w:color w:val="000000" w:themeColor="text1"/>
          <w:sz w:val="36"/>
          <w:szCs w:val="36"/>
          <w:lang w:val="pt-BR"/>
        </w:rPr>
        <w:t>o</w:t>
      </w:r>
      <w:bookmarkEnd w:id="1609"/>
      <w:bookmarkEnd w:id="1610"/>
    </w:p>
    <w:p w14:paraId="1F974CFE" w14:textId="49D34FC5" w:rsidR="00317252" w:rsidRPr="0050469B" w:rsidRDefault="00317252" w:rsidP="00317252">
      <w:pPr>
        <w:pStyle w:val="Heading2"/>
        <w:spacing w:before="0"/>
        <w:rPr>
          <w:rFonts w:ascii="Gill Sans" w:hAnsi="Gill Sans" w:cs="Gill Sans"/>
          <w:b w:val="0"/>
          <w:color w:val="000000" w:themeColor="text1"/>
          <w:sz w:val="36"/>
          <w:szCs w:val="36"/>
          <w:lang w:val="pt-BR"/>
        </w:rPr>
      </w:pPr>
      <w:bookmarkStart w:id="1611" w:name="_Toc13052674"/>
      <w:bookmarkStart w:id="1612" w:name="_Toc13053034"/>
      <w:bookmarkStart w:id="1613" w:name="_Toc13053123"/>
      <w:bookmarkStart w:id="1614" w:name="_Toc41897399"/>
      <w:bookmarkStart w:id="1615" w:name="_Toc47384618"/>
      <w:r w:rsidRPr="0050469B">
        <w:rPr>
          <w:rFonts w:ascii="Gill Sans" w:hAnsi="Gill Sans" w:cs="Gill Sans" w:hint="cs"/>
          <w:b w:val="0"/>
          <w:color w:val="000000" w:themeColor="text1"/>
          <w:sz w:val="36"/>
          <w:szCs w:val="36"/>
          <w:lang w:val="pt-BR"/>
        </w:rPr>
        <w:t>súmula do conhecimento novo</w:t>
      </w:r>
      <w:bookmarkEnd w:id="1611"/>
      <w:bookmarkEnd w:id="1612"/>
      <w:bookmarkEnd w:id="1613"/>
      <w:bookmarkEnd w:id="1614"/>
      <w:bookmarkEnd w:id="1615"/>
    </w:p>
    <w:p w14:paraId="0A7163B9" w14:textId="5B19AF8E" w:rsidR="00317252" w:rsidRPr="0050469B" w:rsidRDefault="00317252" w:rsidP="00317252">
      <w:pPr>
        <w:pStyle w:val="Heading2"/>
        <w:spacing w:before="0"/>
        <w:rPr>
          <w:color w:val="000000" w:themeColor="text1"/>
          <w:lang w:val="pt-BR"/>
        </w:rPr>
      </w:pPr>
      <w:bookmarkStart w:id="1616" w:name="_Toc13052675"/>
      <w:bookmarkStart w:id="1617" w:name="_Toc13053035"/>
      <w:bookmarkStart w:id="1618" w:name="_Toc13053124"/>
      <w:bookmarkStart w:id="1619" w:name="_Toc41897400"/>
      <w:bookmarkStart w:id="1620" w:name="_Toc47384619"/>
      <w:r w:rsidRPr="0050469B">
        <w:rPr>
          <w:rFonts w:ascii="Gill Sans" w:hAnsi="Gill Sans" w:cs="Gill Sans" w:hint="cs"/>
          <w:b w:val="0"/>
          <w:color w:val="000000" w:themeColor="text1"/>
          <w:sz w:val="36"/>
          <w:szCs w:val="36"/>
          <w:lang w:val="pt-BR"/>
        </w:rPr>
        <w:t>o que está a segui</w:t>
      </w:r>
      <w:bookmarkEnd w:id="1616"/>
      <w:bookmarkEnd w:id="1617"/>
      <w:bookmarkEnd w:id="1618"/>
      <w:bookmarkEnd w:id="1619"/>
      <w:r w:rsidR="00550ADE">
        <w:rPr>
          <w:rFonts w:ascii="Gill Sans" w:hAnsi="Gill Sans" w:cs="Gill Sans"/>
          <w:b w:val="0"/>
          <w:color w:val="000000" w:themeColor="text1"/>
          <w:sz w:val="36"/>
          <w:szCs w:val="36"/>
          <w:lang w:val="pt-BR"/>
        </w:rPr>
        <w:t>r</w:t>
      </w:r>
      <w:bookmarkEnd w:id="1620"/>
    </w:p>
    <w:p w14:paraId="562B5408" w14:textId="77777777" w:rsidR="002C5673" w:rsidRPr="0050469B" w:rsidRDefault="002C5673">
      <w:pPr>
        <w:rPr>
          <w:rFonts w:ascii="Gill Sans" w:hAnsi="Gill Sans" w:cs="Gill Sans"/>
          <w:color w:val="000000" w:themeColor="text1"/>
          <w:sz w:val="36"/>
          <w:szCs w:val="36"/>
          <w:lang w:val="pt-BR"/>
        </w:rPr>
      </w:pPr>
    </w:p>
    <w:p w14:paraId="013CBA3B" w14:textId="77777777" w:rsidR="00F85FBC" w:rsidRPr="0050469B" w:rsidRDefault="00F85FBC" w:rsidP="004B21DA">
      <w:pPr>
        <w:pStyle w:val="BodyText"/>
        <w:spacing w:before="120" w:line="276" w:lineRule="auto"/>
        <w:ind w:firstLine="709"/>
        <w:rPr>
          <w:lang w:val="pt-BR"/>
        </w:rPr>
      </w:pPr>
    </w:p>
    <w:p w14:paraId="56B48865" w14:textId="77777777" w:rsidR="00254F20" w:rsidRPr="0050469B" w:rsidRDefault="00254F20" w:rsidP="004B21DA">
      <w:pPr>
        <w:pStyle w:val="BodyText"/>
        <w:spacing w:before="120" w:line="276" w:lineRule="auto"/>
        <w:ind w:firstLine="709"/>
        <w:rPr>
          <w:lang w:val="pt-BR"/>
        </w:rPr>
      </w:pPr>
    </w:p>
    <w:p w14:paraId="089C5532" w14:textId="5B43E169" w:rsidR="00317252" w:rsidRPr="0050469B" w:rsidRDefault="00317252">
      <w:pPr>
        <w:rPr>
          <w:rFonts w:ascii="Gill Sans" w:eastAsiaTheme="majorEastAsia" w:hAnsi="Gill Sans" w:cs="Gill Sans"/>
          <w:b/>
          <w:bCs/>
          <w:color w:val="000000" w:themeColor="text1"/>
          <w:sz w:val="36"/>
          <w:szCs w:val="36"/>
          <w:lang w:val="pt-BR"/>
        </w:rPr>
      </w:pPr>
      <w:r w:rsidRPr="0050469B">
        <w:rPr>
          <w:rFonts w:ascii="Gill Sans" w:hAnsi="Gill Sans" w:cs="Gill Sans"/>
          <w:color w:val="000000" w:themeColor="text1"/>
          <w:sz w:val="36"/>
          <w:szCs w:val="36"/>
          <w:lang w:val="pt-BR"/>
        </w:rPr>
        <w:br w:type="page"/>
      </w:r>
    </w:p>
    <w:p w14:paraId="3F3F54DF" w14:textId="0E0752E7" w:rsidR="001D79D6" w:rsidRPr="0050469B" w:rsidRDefault="001D79D6" w:rsidP="00CF152D">
      <w:pPr>
        <w:pStyle w:val="Tese-Heading1"/>
      </w:pPr>
      <w:bookmarkStart w:id="1621" w:name="_Toc13052676"/>
      <w:bookmarkStart w:id="1622" w:name="_Toc13053036"/>
      <w:bookmarkStart w:id="1623" w:name="_Toc13053125"/>
      <w:bookmarkStart w:id="1624" w:name="_Toc41897401"/>
      <w:bookmarkStart w:id="1625" w:name="_Toc47384620"/>
      <w:r w:rsidRPr="0050469B">
        <w:lastRenderedPageBreak/>
        <w:t>1</w:t>
      </w:r>
      <w:r w:rsidR="00541015" w:rsidRPr="0050469B">
        <w:t>.</w:t>
      </w:r>
      <w:r w:rsidRPr="0050469B">
        <w:t xml:space="preserve"> </w:t>
      </w:r>
      <w:bookmarkEnd w:id="1593"/>
      <w:bookmarkEnd w:id="1594"/>
      <w:r w:rsidR="00507DDE" w:rsidRPr="0050469B">
        <w:t xml:space="preserve">O </w:t>
      </w:r>
      <w:r w:rsidR="002C4443" w:rsidRPr="0050469B">
        <w:t>Contexto da Prova de Conceito</w:t>
      </w:r>
      <w:bookmarkEnd w:id="1621"/>
      <w:bookmarkEnd w:id="1622"/>
      <w:bookmarkEnd w:id="1623"/>
      <w:bookmarkEnd w:id="1624"/>
      <w:r w:rsidR="005309C9" w:rsidRPr="0050469B">
        <w:t xml:space="preserve"> (PoC)</w:t>
      </w:r>
      <w:bookmarkEnd w:id="1625"/>
    </w:p>
    <w:p w14:paraId="4E3CF7F1" w14:textId="7D940199" w:rsidR="002731A5" w:rsidRPr="0050469B" w:rsidRDefault="00C9328B" w:rsidP="00CF152D">
      <w:pPr>
        <w:pStyle w:val="Tese-Introduo-Captulo"/>
      </w:pPr>
      <w:bookmarkStart w:id="1626" w:name="_Toc506450681"/>
      <w:bookmarkStart w:id="1627" w:name="_Toc512804494"/>
      <w:bookmarkStart w:id="1628" w:name="OLE_LINK164"/>
      <w:bookmarkStart w:id="1629" w:name="OLE_LINK439"/>
      <w:r w:rsidRPr="0050469B">
        <w:t xml:space="preserve">Este </w:t>
      </w:r>
    </w:p>
    <w:p w14:paraId="4CF19AA1" w14:textId="19C14D32" w:rsidR="002731A5" w:rsidRPr="0050469B" w:rsidRDefault="00E70DAF" w:rsidP="00CF152D">
      <w:pPr>
        <w:pStyle w:val="Tese-Heading2"/>
        <w:rPr>
          <w:b/>
        </w:rPr>
      </w:pPr>
      <w:bookmarkStart w:id="1630" w:name="_Toc13052677"/>
      <w:bookmarkStart w:id="1631" w:name="_Toc13053037"/>
      <w:bookmarkStart w:id="1632" w:name="_Toc13053126"/>
      <w:bookmarkStart w:id="1633" w:name="_Toc41897402"/>
      <w:bookmarkStart w:id="1634" w:name="_Toc47384621"/>
      <w:r w:rsidRPr="0050469B">
        <w:rPr>
          <w:rFonts w:hint="cs"/>
        </w:rPr>
        <w:t xml:space="preserve">1.1. </w:t>
      </w:r>
      <w:r w:rsidRPr="0050469B">
        <w:t xml:space="preserve">A </w:t>
      </w:r>
      <w:r w:rsidR="005309C9" w:rsidRPr="0050469B">
        <w:t xml:space="preserve">PoC </w:t>
      </w:r>
      <w:r w:rsidR="00A504F6" w:rsidRPr="0050469B">
        <w:t>– uma introdução</w:t>
      </w:r>
      <w:bookmarkEnd w:id="1630"/>
      <w:bookmarkEnd w:id="1631"/>
      <w:bookmarkEnd w:id="1632"/>
      <w:bookmarkEnd w:id="1633"/>
      <w:bookmarkEnd w:id="1634"/>
    </w:p>
    <w:p w14:paraId="0768ABE0" w14:textId="2B924075" w:rsidR="0074755A" w:rsidRPr="0050469B" w:rsidRDefault="00C9328B" w:rsidP="00C61741">
      <w:pPr>
        <w:pStyle w:val="Tese-Normal"/>
        <w:rPr>
          <w:color w:val="000000"/>
        </w:rPr>
      </w:pPr>
      <w:r w:rsidRPr="0050469B">
        <w:t xml:space="preserve">Entendemos </w:t>
      </w:r>
    </w:p>
    <w:p w14:paraId="2BE7CB58" w14:textId="33724999" w:rsidR="00E46451" w:rsidRPr="0050469B" w:rsidRDefault="000005D8" w:rsidP="00B003F0">
      <w:pPr>
        <w:pStyle w:val="Tese-Heading2"/>
      </w:pPr>
      <w:bookmarkStart w:id="1635" w:name="_Toc13052678"/>
      <w:bookmarkStart w:id="1636" w:name="_Toc13053038"/>
      <w:bookmarkStart w:id="1637" w:name="_Toc13053127"/>
      <w:bookmarkStart w:id="1638" w:name="_Toc41897403"/>
      <w:bookmarkStart w:id="1639" w:name="_Toc47384622"/>
      <w:r w:rsidRPr="0050469B">
        <w:t xml:space="preserve">1.2. A </w:t>
      </w:r>
      <w:r w:rsidR="005309C9" w:rsidRPr="0050469B">
        <w:t>PoC</w:t>
      </w:r>
      <w:r w:rsidRPr="0050469B">
        <w:t xml:space="preserve"> e sua aplicabilidade</w:t>
      </w:r>
      <w:bookmarkEnd w:id="1635"/>
      <w:bookmarkEnd w:id="1636"/>
      <w:bookmarkEnd w:id="1637"/>
      <w:bookmarkEnd w:id="1638"/>
      <w:bookmarkEnd w:id="1639"/>
    </w:p>
    <w:p w14:paraId="02096041" w14:textId="24BF820D" w:rsidR="00C56E2C" w:rsidRPr="0050469B" w:rsidRDefault="00B35DC8" w:rsidP="00C61741">
      <w:pPr>
        <w:pStyle w:val="Tese-Normal"/>
        <w:rPr>
          <w:noProof/>
        </w:rPr>
      </w:pPr>
      <w:bookmarkStart w:id="1640" w:name="OLE_LINK274"/>
      <w:bookmarkStart w:id="1641" w:name="OLE_LINK97"/>
      <w:bookmarkStart w:id="1642" w:name="OLE_LINK88"/>
      <w:bookmarkStart w:id="1643" w:name="OLE_LINK250"/>
      <w:bookmarkStart w:id="1644" w:name="OLE_LINK249"/>
      <w:bookmarkStart w:id="1645" w:name="OLE_LINK246"/>
      <w:bookmarkEnd w:id="1640"/>
      <w:bookmarkEnd w:id="1641"/>
      <w:bookmarkEnd w:id="1642"/>
      <w:r w:rsidRPr="0050469B">
        <w:t xml:space="preserve">A PoC </w:t>
      </w:r>
      <w:bookmarkEnd w:id="1643"/>
      <w:bookmarkEnd w:id="1644"/>
      <w:bookmarkEnd w:id="1645"/>
    </w:p>
    <w:p w14:paraId="73E9711C" w14:textId="38814FF6" w:rsidR="00AC36C9" w:rsidRPr="0050469B" w:rsidRDefault="00C56E2C" w:rsidP="002A0895">
      <w:pPr>
        <w:pStyle w:val="Tese-Heading2"/>
      </w:pPr>
      <w:bookmarkStart w:id="1646" w:name="_Toc13052679"/>
      <w:bookmarkStart w:id="1647" w:name="_Toc13053039"/>
      <w:bookmarkStart w:id="1648" w:name="_Toc13053128"/>
      <w:bookmarkStart w:id="1649" w:name="_Toc41897404"/>
      <w:bookmarkStart w:id="1650" w:name="_Toc47384623"/>
      <w:r w:rsidRPr="0050469B">
        <w:t xml:space="preserve">1.3. A </w:t>
      </w:r>
      <w:r w:rsidR="005309C9" w:rsidRPr="0050469B">
        <w:t>PoC</w:t>
      </w:r>
      <w:r w:rsidRPr="0050469B">
        <w:t xml:space="preserve"> e os Sistemas de Informação</w:t>
      </w:r>
      <w:bookmarkStart w:id="1651" w:name="OLE_LINK109"/>
      <w:bookmarkStart w:id="1652" w:name="OLE_LINK95"/>
      <w:bookmarkStart w:id="1653" w:name="OLE_LINK238"/>
      <w:bookmarkStart w:id="1654" w:name="OLE_LINK96"/>
      <w:bookmarkStart w:id="1655" w:name="OLE_LINK279"/>
      <w:bookmarkStart w:id="1656" w:name="OLE_LINK46"/>
      <w:bookmarkStart w:id="1657" w:name="OLE_LINK467"/>
      <w:bookmarkEnd w:id="1646"/>
      <w:bookmarkEnd w:id="1647"/>
      <w:bookmarkEnd w:id="1648"/>
      <w:bookmarkEnd w:id="1649"/>
      <w:bookmarkEnd w:id="1650"/>
    </w:p>
    <w:p w14:paraId="13B9BB36" w14:textId="69596472" w:rsidR="00C61741" w:rsidRPr="0050469B" w:rsidRDefault="00BB1D70" w:rsidP="00C61741">
      <w:pPr>
        <w:pStyle w:val="Tese-Normal"/>
        <w:rPr>
          <w:noProof/>
        </w:rPr>
      </w:pPr>
      <w:bookmarkStart w:id="1658" w:name="_Toc13052680"/>
      <w:bookmarkStart w:id="1659" w:name="_Toc13053040"/>
      <w:bookmarkStart w:id="1660" w:name="_Toc13053129"/>
      <w:bookmarkEnd w:id="1651"/>
      <w:bookmarkEnd w:id="1652"/>
      <w:bookmarkEnd w:id="1653"/>
      <w:bookmarkEnd w:id="1654"/>
      <w:bookmarkEnd w:id="1655"/>
      <w:bookmarkEnd w:id="1656"/>
      <w:bookmarkEnd w:id="1657"/>
      <w:r w:rsidRPr="0050469B">
        <w:t xml:space="preserve">Os trabalhos </w:t>
      </w:r>
      <w:bookmarkStart w:id="1661" w:name="OLE_LINK355"/>
    </w:p>
    <w:p w14:paraId="0F0AE2CE" w14:textId="1039DF37" w:rsidR="002C4443" w:rsidRPr="0050469B" w:rsidRDefault="00C56E2C" w:rsidP="005D2A0B">
      <w:pPr>
        <w:pStyle w:val="Tese-Heading2"/>
      </w:pPr>
      <w:bookmarkStart w:id="1662" w:name="_Toc41897405"/>
      <w:bookmarkStart w:id="1663" w:name="_Toc47384624"/>
      <w:bookmarkEnd w:id="1661"/>
      <w:r w:rsidRPr="0050469B">
        <w:t xml:space="preserve">1.4. </w:t>
      </w:r>
      <w:r w:rsidR="002731A5" w:rsidRPr="0050469B">
        <w:t xml:space="preserve">A </w:t>
      </w:r>
      <w:r w:rsidR="005309C9" w:rsidRPr="0050469B">
        <w:t>PoC</w:t>
      </w:r>
      <w:r w:rsidR="002731A5" w:rsidRPr="0050469B">
        <w:t xml:space="preserve"> e nossas reflexões</w:t>
      </w:r>
      <w:bookmarkEnd w:id="1658"/>
      <w:bookmarkEnd w:id="1659"/>
      <w:bookmarkEnd w:id="1660"/>
      <w:bookmarkEnd w:id="1662"/>
      <w:bookmarkEnd w:id="1663"/>
    </w:p>
    <w:p w14:paraId="7DA79C66" w14:textId="256F63B3" w:rsidR="007A798B" w:rsidRPr="0050469B" w:rsidRDefault="00D003F3" w:rsidP="00C61741">
      <w:pPr>
        <w:pStyle w:val="Tese-Normal"/>
      </w:pPr>
      <w:bookmarkStart w:id="1664" w:name="_Toc13052681"/>
      <w:bookmarkStart w:id="1665" w:name="_Toc13053041"/>
      <w:bookmarkStart w:id="1666" w:name="_Toc13053130"/>
      <w:r w:rsidRPr="0050469B">
        <w:rPr>
          <w:rFonts w:eastAsia="Calibri"/>
        </w:rPr>
        <w:t xml:space="preserve">No contexto </w:t>
      </w:r>
    </w:p>
    <w:p w14:paraId="6800FD50" w14:textId="10F04EBA" w:rsidR="00B91133" w:rsidRPr="0050469B" w:rsidRDefault="00DE5770" w:rsidP="009F3589">
      <w:pPr>
        <w:pStyle w:val="Tese-Heading1"/>
      </w:pPr>
      <w:bookmarkStart w:id="1667" w:name="_Toc41897406"/>
      <w:bookmarkStart w:id="1668" w:name="_Toc47384625"/>
      <w:r w:rsidRPr="0050469B">
        <w:t>2</w:t>
      </w:r>
      <w:r w:rsidR="00541015" w:rsidRPr="0050469B">
        <w:t>.</w:t>
      </w:r>
      <w:r w:rsidRPr="0050469B">
        <w:t xml:space="preserve"> </w:t>
      </w:r>
      <w:r w:rsidR="002C4443" w:rsidRPr="0050469B">
        <w:t>Objetivo e Metodologia</w:t>
      </w:r>
      <w:bookmarkEnd w:id="1664"/>
      <w:bookmarkEnd w:id="1665"/>
      <w:bookmarkEnd w:id="1666"/>
      <w:bookmarkEnd w:id="1667"/>
      <w:bookmarkEnd w:id="1668"/>
    </w:p>
    <w:p w14:paraId="18EAD9A1" w14:textId="16764D1F" w:rsidR="00FB6033" w:rsidRPr="0050469B" w:rsidRDefault="000F4DBD" w:rsidP="009F3589">
      <w:pPr>
        <w:pStyle w:val="Tese-Introduo-Captulo"/>
      </w:pPr>
      <w:bookmarkStart w:id="1669" w:name="_Toc13052682"/>
      <w:bookmarkStart w:id="1670" w:name="_Toc13053042"/>
      <w:bookmarkStart w:id="1671" w:name="_Toc13053131"/>
      <w:r w:rsidRPr="0050469B">
        <w:t xml:space="preserve">Este </w:t>
      </w:r>
    </w:p>
    <w:p w14:paraId="7ED33F79" w14:textId="7A9B6241" w:rsidR="005168B5" w:rsidRPr="0050469B" w:rsidRDefault="005168B5" w:rsidP="009F3589">
      <w:pPr>
        <w:pStyle w:val="Tese-Heading2"/>
      </w:pPr>
      <w:bookmarkStart w:id="1672" w:name="_Toc41897407"/>
      <w:bookmarkStart w:id="1673" w:name="_Toc47384626"/>
      <w:r w:rsidRPr="0050469B">
        <w:t>2.1. As lentes teóricas adotadas em nossa investigação</w:t>
      </w:r>
      <w:bookmarkEnd w:id="1669"/>
      <w:bookmarkEnd w:id="1670"/>
      <w:bookmarkEnd w:id="1671"/>
      <w:bookmarkEnd w:id="1672"/>
      <w:bookmarkEnd w:id="1673"/>
      <w:r w:rsidRPr="0050469B">
        <w:t xml:space="preserve">  </w:t>
      </w:r>
    </w:p>
    <w:p w14:paraId="31B299FE" w14:textId="29ECE2CB" w:rsidR="00AD7A5C" w:rsidRPr="0050469B" w:rsidRDefault="000F4DBD" w:rsidP="00CC1695">
      <w:pPr>
        <w:pStyle w:val="Tese-Normal"/>
      </w:pPr>
      <w:r w:rsidRPr="0050469B">
        <w:rPr>
          <w:noProof/>
        </w:rPr>
        <w:t>Fundamentados</w:t>
      </w:r>
      <w:r w:rsidR="00E879FC">
        <w:rPr>
          <w:noProof/>
        </w:rPr>
        <w:t xml:space="preserve"> em</w:t>
      </w:r>
    </w:p>
    <w:p w14:paraId="7C8D2F71" w14:textId="6DC4CB27" w:rsidR="00DC4C97" w:rsidRPr="0050469B" w:rsidRDefault="00B91133" w:rsidP="009F3589">
      <w:pPr>
        <w:pStyle w:val="Tese-Heading2"/>
      </w:pPr>
      <w:bookmarkStart w:id="1674" w:name="_Toc13052683"/>
      <w:bookmarkStart w:id="1675" w:name="_Toc13053043"/>
      <w:bookmarkStart w:id="1676" w:name="_Toc13053132"/>
      <w:bookmarkStart w:id="1677" w:name="_Toc41897408"/>
      <w:bookmarkStart w:id="1678" w:name="_Toc47384627"/>
      <w:r w:rsidRPr="0050469B">
        <w:lastRenderedPageBreak/>
        <w:t>2</w:t>
      </w:r>
      <w:r w:rsidR="00DF2F42" w:rsidRPr="0050469B">
        <w:t>.</w:t>
      </w:r>
      <w:r w:rsidR="005168B5" w:rsidRPr="0050469B">
        <w:t>2</w:t>
      </w:r>
      <w:r w:rsidR="00DF2F42" w:rsidRPr="0050469B">
        <w:t xml:space="preserve">. </w:t>
      </w:r>
      <w:r w:rsidR="002C4443" w:rsidRPr="0050469B">
        <w:t xml:space="preserve">Objetivo </w:t>
      </w:r>
      <w:r w:rsidR="00812AAF" w:rsidRPr="0050469B">
        <w:t xml:space="preserve">de nossa investigação </w:t>
      </w:r>
      <w:r w:rsidR="002C4443" w:rsidRPr="0050469B">
        <w:t xml:space="preserve">e </w:t>
      </w:r>
      <w:r w:rsidR="00A43182" w:rsidRPr="0050469B">
        <w:t>sua relevância</w:t>
      </w:r>
      <w:bookmarkEnd w:id="1674"/>
      <w:bookmarkEnd w:id="1675"/>
      <w:bookmarkEnd w:id="1676"/>
      <w:bookmarkEnd w:id="1677"/>
      <w:bookmarkEnd w:id="1678"/>
      <w:r w:rsidR="00FA3443" w:rsidRPr="0050469B">
        <w:t xml:space="preserve"> </w:t>
      </w:r>
    </w:p>
    <w:p w14:paraId="2BE23768" w14:textId="54CE63DD" w:rsidR="00D8349F" w:rsidRPr="0050469B" w:rsidRDefault="00882C4E" w:rsidP="00D8349F">
      <w:pPr>
        <w:pStyle w:val="Tese-Normal"/>
        <w:rPr>
          <w:rFonts w:eastAsia="Times"/>
        </w:rPr>
      </w:pPr>
      <w:bookmarkStart w:id="1679" w:name="_Toc13052684"/>
      <w:bookmarkStart w:id="1680" w:name="_Toc13053044"/>
      <w:bookmarkStart w:id="1681" w:name="_Toc13053133"/>
      <w:r w:rsidRPr="0050469B">
        <w:rPr>
          <w:noProof/>
        </w:rPr>
        <w:t xml:space="preserve">Em nossa </w:t>
      </w:r>
    </w:p>
    <w:p w14:paraId="23214A4D" w14:textId="6D6755D6" w:rsidR="00FA3443" w:rsidRPr="0050469B" w:rsidRDefault="00F97E59" w:rsidP="009F3589">
      <w:pPr>
        <w:pStyle w:val="Tese-Heading2"/>
      </w:pPr>
      <w:bookmarkStart w:id="1682" w:name="_Toc41897409"/>
      <w:bookmarkStart w:id="1683" w:name="_Toc47384628"/>
      <w:r w:rsidRPr="0050469B">
        <w:t>2.</w:t>
      </w:r>
      <w:r w:rsidR="005168B5" w:rsidRPr="0050469B">
        <w:t>3</w:t>
      </w:r>
      <w:r w:rsidRPr="0050469B">
        <w:t xml:space="preserve">. </w:t>
      </w:r>
      <w:r w:rsidR="002C4443" w:rsidRPr="0050469B">
        <w:t xml:space="preserve">Qual a questão </w:t>
      </w:r>
      <w:r w:rsidR="00812AAF" w:rsidRPr="0050469B">
        <w:t xml:space="preserve">de investigação </w:t>
      </w:r>
      <w:r w:rsidR="002C4443" w:rsidRPr="0050469B">
        <w:t xml:space="preserve">e </w:t>
      </w:r>
      <w:r w:rsidR="00812AAF" w:rsidRPr="0050469B">
        <w:t xml:space="preserve">as </w:t>
      </w:r>
      <w:r w:rsidR="002C4443" w:rsidRPr="0050469B">
        <w:t>sub</w:t>
      </w:r>
      <w:r w:rsidR="00812AAF" w:rsidRPr="0050469B">
        <w:t xml:space="preserve"> </w:t>
      </w:r>
      <w:r w:rsidR="002C4443" w:rsidRPr="0050469B">
        <w:t>questões?</w:t>
      </w:r>
      <w:bookmarkEnd w:id="1679"/>
      <w:bookmarkEnd w:id="1680"/>
      <w:bookmarkEnd w:id="1681"/>
      <w:bookmarkEnd w:id="1682"/>
      <w:bookmarkEnd w:id="1683"/>
    </w:p>
    <w:p w14:paraId="105E3754" w14:textId="16BFAB76" w:rsidR="00D8349F" w:rsidRPr="0050469B" w:rsidRDefault="006D4608" w:rsidP="00D8349F">
      <w:pPr>
        <w:pStyle w:val="Tese-Normal"/>
        <w:rPr>
          <w:rFonts w:eastAsia="Times"/>
          <w:color w:val="000000" w:themeColor="text1"/>
        </w:rPr>
      </w:pPr>
      <w:bookmarkStart w:id="1684" w:name="_Toc13052685"/>
      <w:bookmarkStart w:id="1685" w:name="_Toc13053045"/>
      <w:bookmarkStart w:id="1686" w:name="_Toc13053134"/>
      <w:r w:rsidRPr="0050469B">
        <w:t xml:space="preserve">De acordo </w:t>
      </w:r>
    </w:p>
    <w:p w14:paraId="5F6B000E" w14:textId="14B1137B" w:rsidR="00A07EDE" w:rsidRPr="0050469B" w:rsidRDefault="00F97E59" w:rsidP="009F3589">
      <w:pPr>
        <w:pStyle w:val="Tese-Heading2"/>
      </w:pPr>
      <w:bookmarkStart w:id="1687" w:name="_Toc41897410"/>
      <w:bookmarkStart w:id="1688" w:name="_Toc47384629"/>
      <w:r w:rsidRPr="0050469B">
        <w:t>2.</w:t>
      </w:r>
      <w:r w:rsidR="005168B5" w:rsidRPr="0050469B">
        <w:t>4</w:t>
      </w:r>
      <w:r w:rsidRPr="0050469B">
        <w:t xml:space="preserve">. </w:t>
      </w:r>
      <w:r w:rsidR="002C4443" w:rsidRPr="0050469B">
        <w:rPr>
          <w:noProof/>
        </w:rPr>
        <w:t>Metodologia</w:t>
      </w:r>
      <w:r w:rsidR="00812AAF" w:rsidRPr="0050469B">
        <w:rPr>
          <w:noProof/>
        </w:rPr>
        <w:t xml:space="preserve"> de investigação</w:t>
      </w:r>
      <w:r w:rsidR="002C4443" w:rsidRPr="0050469B">
        <w:rPr>
          <w:noProof/>
        </w:rPr>
        <w:t>: como estudá-l</w:t>
      </w:r>
      <w:r w:rsidR="00812AAF" w:rsidRPr="0050469B">
        <w:rPr>
          <w:noProof/>
        </w:rPr>
        <w:t xml:space="preserve">a </w:t>
      </w:r>
      <w:r w:rsidR="002C4443" w:rsidRPr="0050469B">
        <w:rPr>
          <w:noProof/>
        </w:rPr>
        <w:t xml:space="preserve">e </w:t>
      </w:r>
      <w:r w:rsidR="00812AAF" w:rsidRPr="0050469B">
        <w:rPr>
          <w:noProof/>
        </w:rPr>
        <w:t>porquê</w:t>
      </w:r>
      <w:r w:rsidR="002C4443" w:rsidRPr="0050469B">
        <w:t>?</w:t>
      </w:r>
      <w:bookmarkEnd w:id="1684"/>
      <w:bookmarkEnd w:id="1685"/>
      <w:bookmarkEnd w:id="1686"/>
      <w:bookmarkEnd w:id="1687"/>
      <w:bookmarkEnd w:id="1688"/>
    </w:p>
    <w:p w14:paraId="53459FAF" w14:textId="0DCDB484" w:rsidR="00D8349F" w:rsidRPr="0050469B" w:rsidRDefault="0005346D" w:rsidP="00D8349F">
      <w:pPr>
        <w:pStyle w:val="Tese-Normal"/>
      </w:pPr>
      <w:r w:rsidRPr="0050469B">
        <w:rPr>
          <w:noProof/>
        </w:rPr>
        <w:t xml:space="preserve">Neste momento </w:t>
      </w:r>
    </w:p>
    <w:p w14:paraId="4DCD7854" w14:textId="5C5B97F3" w:rsidR="00DC4C97" w:rsidRPr="0050469B" w:rsidRDefault="00F97E59" w:rsidP="00981E2C">
      <w:pPr>
        <w:pStyle w:val="Tese-Heading2"/>
      </w:pPr>
      <w:bookmarkStart w:id="1689" w:name="_Toc13052686"/>
      <w:bookmarkStart w:id="1690" w:name="_Toc13053046"/>
      <w:bookmarkStart w:id="1691" w:name="_Toc13053135"/>
      <w:bookmarkStart w:id="1692" w:name="_Toc41897411"/>
      <w:bookmarkStart w:id="1693" w:name="_Toc47384630"/>
      <w:r w:rsidRPr="0050469B">
        <w:t>2.</w:t>
      </w:r>
      <w:r w:rsidR="005168B5" w:rsidRPr="0050469B">
        <w:t>5</w:t>
      </w:r>
      <w:r w:rsidRPr="0050469B">
        <w:t xml:space="preserve">. </w:t>
      </w:r>
      <w:r w:rsidR="00142022" w:rsidRPr="0050469B">
        <w:t>A</w:t>
      </w:r>
      <w:r w:rsidR="008135B1" w:rsidRPr="0050469B">
        <w:t>presentação e descrição</w:t>
      </w:r>
      <w:r w:rsidR="00A83012" w:rsidRPr="0050469B">
        <w:t xml:space="preserve"> do</w:t>
      </w:r>
      <w:r w:rsidR="00104A25" w:rsidRPr="0050469B">
        <w:t xml:space="preserve"> caminho percorrido em nossa investigação</w:t>
      </w:r>
      <w:bookmarkEnd w:id="1689"/>
      <w:bookmarkEnd w:id="1690"/>
      <w:bookmarkEnd w:id="1691"/>
      <w:bookmarkEnd w:id="1692"/>
      <w:bookmarkEnd w:id="1693"/>
    </w:p>
    <w:p w14:paraId="70414F3A" w14:textId="3FDFC52E" w:rsidR="00D8349F" w:rsidRPr="0050469B" w:rsidRDefault="00795215" w:rsidP="00D8349F">
      <w:pPr>
        <w:pStyle w:val="Tese-Normal"/>
      </w:pPr>
      <w:bookmarkStart w:id="1694" w:name="_Toc13052687"/>
      <w:bookmarkStart w:id="1695" w:name="_Toc13053047"/>
      <w:bookmarkStart w:id="1696" w:name="_Toc13053136"/>
      <w:r w:rsidRPr="0050469B">
        <w:t xml:space="preserve">Nesta seção, </w:t>
      </w:r>
    </w:p>
    <w:p w14:paraId="2AC248BC" w14:textId="2792E187" w:rsidR="0080614F" w:rsidRPr="0050469B" w:rsidRDefault="0080614F" w:rsidP="00DE3FDE">
      <w:pPr>
        <w:pStyle w:val="Tese-Normal"/>
      </w:pPr>
    </w:p>
    <w:p w14:paraId="32321BE5" w14:textId="77777777" w:rsidR="00EF5E7B" w:rsidRPr="0050469B" w:rsidRDefault="00EF5E7B">
      <w:pPr>
        <w:rPr>
          <w:rFonts w:ascii="Gill Sans" w:eastAsiaTheme="majorEastAsia" w:hAnsi="Gill Sans" w:cs="Gill Sans"/>
          <w:b/>
          <w:bCs/>
          <w:color w:val="000000" w:themeColor="text1"/>
          <w:sz w:val="40"/>
          <w:szCs w:val="40"/>
          <w:lang w:val="pt-BR"/>
        </w:rPr>
      </w:pPr>
      <w:bookmarkStart w:id="1697" w:name="_Toc41897412"/>
      <w:r w:rsidRPr="0050469B">
        <w:rPr>
          <w:rFonts w:ascii="Gill Sans" w:hAnsi="Gill Sans" w:cs="Gill Sans"/>
          <w:color w:val="000000" w:themeColor="text1"/>
          <w:sz w:val="40"/>
          <w:szCs w:val="40"/>
          <w:lang w:val="pt-BR"/>
        </w:rPr>
        <w:br w:type="page"/>
      </w:r>
    </w:p>
    <w:p w14:paraId="65979D7E" w14:textId="23425585" w:rsidR="00214EA5" w:rsidRPr="0050469B" w:rsidRDefault="00DE5770" w:rsidP="00DE3FDE">
      <w:pPr>
        <w:pStyle w:val="Tese-Heading1"/>
      </w:pPr>
      <w:bookmarkStart w:id="1698" w:name="_Toc47384631"/>
      <w:r w:rsidRPr="0050469B">
        <w:lastRenderedPageBreak/>
        <w:t>3</w:t>
      </w:r>
      <w:r w:rsidR="00541015" w:rsidRPr="0050469B">
        <w:t>.</w:t>
      </w:r>
      <w:r w:rsidRPr="0050469B">
        <w:t xml:space="preserve"> </w:t>
      </w:r>
      <w:r w:rsidR="00EF5E7B" w:rsidRPr="0050469B">
        <w:t xml:space="preserve">As </w:t>
      </w:r>
      <w:r w:rsidR="002C4443" w:rsidRPr="0050469B">
        <w:t>Bases Teóricas</w:t>
      </w:r>
      <w:bookmarkEnd w:id="1694"/>
      <w:bookmarkEnd w:id="1695"/>
      <w:bookmarkEnd w:id="1696"/>
      <w:bookmarkEnd w:id="1697"/>
      <w:bookmarkEnd w:id="1698"/>
    </w:p>
    <w:p w14:paraId="2E38516D" w14:textId="069C4E6E" w:rsidR="00513F18" w:rsidRPr="0050469B" w:rsidRDefault="00513F18" w:rsidP="00DE3FDE">
      <w:pPr>
        <w:pStyle w:val="Tese-Introduo-Captulo"/>
      </w:pPr>
      <w:bookmarkStart w:id="1699" w:name="_Toc13052688"/>
      <w:bookmarkStart w:id="1700" w:name="_Toc13053048"/>
      <w:bookmarkStart w:id="1701" w:name="_Toc13053137"/>
      <w:r w:rsidRPr="0050469B">
        <w:t xml:space="preserve">Este capítulo </w:t>
      </w:r>
    </w:p>
    <w:p w14:paraId="77B672FC" w14:textId="57BA1F55" w:rsidR="00ED513D" w:rsidRPr="0050469B" w:rsidRDefault="0050559A" w:rsidP="00DE3FDE">
      <w:pPr>
        <w:pStyle w:val="Tese-Heading2"/>
      </w:pPr>
      <w:bookmarkStart w:id="1702" w:name="_Toc41897413"/>
      <w:bookmarkStart w:id="1703" w:name="_Toc47384632"/>
      <w:r w:rsidRPr="0050469B">
        <w:rPr>
          <w:rFonts w:hint="cs"/>
        </w:rPr>
        <w:t xml:space="preserve">3.1. </w:t>
      </w:r>
      <w:r w:rsidR="000E2134" w:rsidRPr="0050469B">
        <w:t xml:space="preserve">A </w:t>
      </w:r>
      <w:r w:rsidR="002C4443" w:rsidRPr="0050469B">
        <w:rPr>
          <w:rFonts w:hint="cs"/>
        </w:rPr>
        <w:t>Engenharia do Contexto</w:t>
      </w:r>
      <w:bookmarkStart w:id="1704" w:name="OLE_LINK123"/>
      <w:bookmarkEnd w:id="1699"/>
      <w:bookmarkEnd w:id="1700"/>
      <w:bookmarkEnd w:id="1701"/>
      <w:bookmarkEnd w:id="1702"/>
      <w:bookmarkEnd w:id="1703"/>
    </w:p>
    <w:p w14:paraId="667B35F1" w14:textId="111F3E51" w:rsidR="00D8349F" w:rsidRPr="0050469B" w:rsidRDefault="00C92807" w:rsidP="00D8349F">
      <w:pPr>
        <w:pStyle w:val="Tese-Normal"/>
        <w:rPr>
          <w:noProof/>
        </w:rPr>
      </w:pPr>
      <w:bookmarkStart w:id="1705" w:name="_Toc13052689"/>
      <w:bookmarkStart w:id="1706" w:name="_Toc13053049"/>
      <w:bookmarkStart w:id="1707" w:name="_Toc13053138"/>
      <w:bookmarkEnd w:id="1704"/>
      <w:r w:rsidRPr="0050469B">
        <w:rPr>
          <w:noProof/>
        </w:rPr>
        <w:t xml:space="preserve">Na perspectiva do DSI, </w:t>
      </w:r>
    </w:p>
    <w:p w14:paraId="576E1C75" w14:textId="0CE4379D" w:rsidR="00793646" w:rsidRPr="0050469B" w:rsidRDefault="002C4443" w:rsidP="00DE3FDE">
      <w:pPr>
        <w:pStyle w:val="Tese-Heading2"/>
      </w:pPr>
      <w:bookmarkStart w:id="1708" w:name="_Toc41897414"/>
      <w:bookmarkStart w:id="1709" w:name="_Toc47384633"/>
      <w:r w:rsidRPr="0050469B">
        <w:t xml:space="preserve">3.2. </w:t>
      </w:r>
      <w:r w:rsidR="00F74FD7" w:rsidRPr="0050469B">
        <w:t xml:space="preserve">A </w:t>
      </w:r>
      <w:r w:rsidRPr="0050469B">
        <w:t>Teoria da Atividade</w:t>
      </w:r>
      <w:bookmarkEnd w:id="1705"/>
      <w:bookmarkEnd w:id="1706"/>
      <w:bookmarkEnd w:id="1707"/>
      <w:bookmarkEnd w:id="1708"/>
      <w:bookmarkEnd w:id="1709"/>
    </w:p>
    <w:p w14:paraId="5EC3DA11" w14:textId="07E728C7" w:rsidR="00D8349F" w:rsidRPr="0050469B" w:rsidRDefault="00E2157B" w:rsidP="00D8349F">
      <w:pPr>
        <w:pStyle w:val="Tese-Normal"/>
        <w:rPr>
          <w:rFonts w:eastAsiaTheme="minorEastAsia"/>
        </w:rPr>
      </w:pPr>
      <w:r w:rsidRPr="0050469B">
        <w:rPr>
          <w:noProof/>
        </w:rPr>
        <w:t xml:space="preserve">A TA foi construída </w:t>
      </w:r>
    </w:p>
    <w:p w14:paraId="4CC076CC" w14:textId="0D542D06" w:rsidR="00DE2636" w:rsidRPr="0050469B" w:rsidRDefault="002C4443" w:rsidP="00506125">
      <w:pPr>
        <w:pStyle w:val="Tese-Heading2"/>
      </w:pPr>
      <w:bookmarkStart w:id="1710" w:name="_Toc13052690"/>
      <w:bookmarkStart w:id="1711" w:name="_Toc13053050"/>
      <w:bookmarkStart w:id="1712" w:name="_Toc13053139"/>
      <w:bookmarkStart w:id="1713" w:name="_Toc41897415"/>
      <w:bookmarkStart w:id="1714" w:name="_Toc47384634"/>
      <w:r w:rsidRPr="0050469B">
        <w:t xml:space="preserve">3.3. </w:t>
      </w:r>
      <w:r w:rsidR="00520175" w:rsidRPr="0050469B">
        <w:t xml:space="preserve">As </w:t>
      </w:r>
      <w:r w:rsidRPr="0050469B">
        <w:t>Práticas</w:t>
      </w:r>
      <w:bookmarkEnd w:id="1710"/>
      <w:bookmarkEnd w:id="1711"/>
      <w:bookmarkEnd w:id="1712"/>
      <w:bookmarkEnd w:id="1713"/>
      <w:bookmarkEnd w:id="1714"/>
    </w:p>
    <w:p w14:paraId="4E927EF0" w14:textId="23118B8E" w:rsidR="00BF03C4" w:rsidRPr="00506125" w:rsidRDefault="002E1201" w:rsidP="00D8349F">
      <w:pPr>
        <w:pStyle w:val="Tese-Normal"/>
      </w:pPr>
      <w:r w:rsidRPr="0050469B">
        <w:rPr>
          <w:rFonts w:eastAsiaTheme="minorEastAsia"/>
        </w:rPr>
        <w:t xml:space="preserve">Diversos autores e teóricos como </w:t>
      </w:r>
      <w:bookmarkStart w:id="1715" w:name="_Toc13052691"/>
      <w:bookmarkStart w:id="1716" w:name="_Toc13053051"/>
      <w:bookmarkStart w:id="1717" w:name="_Toc13053140"/>
    </w:p>
    <w:p w14:paraId="5D623B3E" w14:textId="5F46482F" w:rsidR="00864250" w:rsidRPr="0050469B" w:rsidRDefault="002C4443" w:rsidP="00465640">
      <w:pPr>
        <w:pStyle w:val="Tese-Heading2"/>
      </w:pPr>
      <w:bookmarkStart w:id="1718" w:name="_Toc41897416"/>
      <w:bookmarkStart w:id="1719" w:name="_Toc47384635"/>
      <w:r w:rsidRPr="0050469B">
        <w:t xml:space="preserve">3.4. </w:t>
      </w:r>
      <w:r w:rsidR="00864250" w:rsidRPr="0050469B">
        <w:t xml:space="preserve">A </w:t>
      </w:r>
      <w:r w:rsidRPr="0050469B">
        <w:t>Hermenêutica</w:t>
      </w:r>
      <w:bookmarkEnd w:id="1715"/>
      <w:bookmarkEnd w:id="1716"/>
      <w:bookmarkEnd w:id="1717"/>
      <w:bookmarkEnd w:id="1718"/>
      <w:bookmarkEnd w:id="1719"/>
    </w:p>
    <w:p w14:paraId="25A5D948" w14:textId="290E35B1" w:rsidR="00B54053" w:rsidRPr="0050469B" w:rsidRDefault="001525BE" w:rsidP="00D8349F">
      <w:pPr>
        <w:pStyle w:val="Tese-Normal"/>
        <w:rPr>
          <w:rFonts w:eastAsiaTheme="minorEastAsia"/>
        </w:rPr>
      </w:pPr>
      <w:r w:rsidRPr="0050469B">
        <w:rPr>
          <w:rFonts w:eastAsiaTheme="minorEastAsia"/>
        </w:rPr>
        <w:t xml:space="preserve">Nosso objetivo nesta seção </w:t>
      </w:r>
    </w:p>
    <w:p w14:paraId="7389A45B" w14:textId="143C5340" w:rsidR="002C4443" w:rsidRPr="0050469B" w:rsidRDefault="002C4443" w:rsidP="00ED583E">
      <w:pPr>
        <w:pStyle w:val="Tese-Heading2"/>
      </w:pPr>
      <w:bookmarkStart w:id="1720" w:name="_Toc13052692"/>
      <w:bookmarkStart w:id="1721" w:name="_Toc13053052"/>
      <w:bookmarkStart w:id="1722" w:name="_Toc13053141"/>
      <w:bookmarkStart w:id="1723" w:name="_Toc41897417"/>
      <w:bookmarkStart w:id="1724" w:name="_Toc47384636"/>
      <w:r w:rsidRPr="0050469B">
        <w:t xml:space="preserve">3.5. </w:t>
      </w:r>
      <w:r w:rsidR="008E1FA2" w:rsidRPr="0050469B">
        <w:t xml:space="preserve">A </w:t>
      </w:r>
      <w:r w:rsidRPr="0050469B">
        <w:t>Gestão do Conhecimento</w:t>
      </w:r>
      <w:bookmarkEnd w:id="1720"/>
      <w:bookmarkEnd w:id="1721"/>
      <w:bookmarkEnd w:id="1722"/>
      <w:bookmarkEnd w:id="1723"/>
      <w:bookmarkEnd w:id="1724"/>
    </w:p>
    <w:p w14:paraId="17C73F95" w14:textId="212E9F0B" w:rsidR="00CF178B" w:rsidRPr="0050469B" w:rsidRDefault="00AA60AD" w:rsidP="00D8349F">
      <w:pPr>
        <w:pStyle w:val="Tese-Normal"/>
      </w:pPr>
      <w:r w:rsidRPr="0050469B">
        <w:t xml:space="preserve">Desde a década de 1990, </w:t>
      </w:r>
    </w:p>
    <w:p w14:paraId="4E4E59F5" w14:textId="77777777" w:rsidR="00ED583E" w:rsidRDefault="00ED583E">
      <w:pPr>
        <w:rPr>
          <w:rFonts w:ascii="Gill Sans" w:eastAsiaTheme="majorEastAsia" w:hAnsi="Gill Sans" w:cs="Gill Sans"/>
          <w:b/>
          <w:bCs/>
          <w:color w:val="000000" w:themeColor="text1"/>
          <w:sz w:val="40"/>
          <w:szCs w:val="40"/>
          <w:lang w:val="pt-BR"/>
        </w:rPr>
      </w:pPr>
      <w:bookmarkStart w:id="1725" w:name="_Toc13052693"/>
      <w:bookmarkStart w:id="1726" w:name="_Toc13053053"/>
      <w:bookmarkStart w:id="1727" w:name="_Toc13053142"/>
      <w:bookmarkStart w:id="1728" w:name="_Toc41897418"/>
      <w:r>
        <w:rPr>
          <w:rFonts w:ascii="Gill Sans" w:hAnsi="Gill Sans" w:cs="Gill Sans"/>
          <w:color w:val="000000" w:themeColor="text1"/>
          <w:sz w:val="40"/>
          <w:szCs w:val="40"/>
          <w:lang w:val="pt-BR"/>
        </w:rPr>
        <w:br w:type="page"/>
      </w:r>
    </w:p>
    <w:p w14:paraId="59FD3CDB" w14:textId="59954394" w:rsidR="004708FD" w:rsidRPr="0050469B" w:rsidRDefault="00DE5770" w:rsidP="00ED583E">
      <w:pPr>
        <w:pStyle w:val="Tese-Heading1"/>
      </w:pPr>
      <w:bookmarkStart w:id="1729" w:name="_Toc47384637"/>
      <w:r w:rsidRPr="0050469B">
        <w:lastRenderedPageBreak/>
        <w:t>4</w:t>
      </w:r>
      <w:r w:rsidR="00541015" w:rsidRPr="0050469B">
        <w:t>.</w:t>
      </w:r>
      <w:r w:rsidRPr="0050469B">
        <w:t xml:space="preserve"> </w:t>
      </w:r>
      <w:r w:rsidR="002C4443" w:rsidRPr="0050469B">
        <w:t>Recolha de evidências</w:t>
      </w:r>
      <w:bookmarkEnd w:id="1725"/>
      <w:bookmarkEnd w:id="1726"/>
      <w:bookmarkEnd w:id="1727"/>
      <w:bookmarkEnd w:id="1728"/>
      <w:bookmarkEnd w:id="1729"/>
    </w:p>
    <w:p w14:paraId="40F9FCF7" w14:textId="14983760" w:rsidR="00F41B35" w:rsidRPr="0050469B" w:rsidRDefault="00713A03" w:rsidP="00ED583E">
      <w:pPr>
        <w:pStyle w:val="Tese-Introduo-Captulo"/>
      </w:pPr>
      <w:bookmarkStart w:id="1730" w:name="_Toc13052694"/>
      <w:bookmarkStart w:id="1731" w:name="_Toc13053054"/>
      <w:bookmarkStart w:id="1732" w:name="_Toc13053143"/>
      <w:r w:rsidRPr="0050469B">
        <w:t xml:space="preserve">Este capítulo </w:t>
      </w:r>
    </w:p>
    <w:p w14:paraId="1FFB9443" w14:textId="17A05958" w:rsidR="002C4443" w:rsidRPr="0050469B" w:rsidRDefault="002C4443" w:rsidP="00ED583E">
      <w:pPr>
        <w:pStyle w:val="Tese-Heading2"/>
      </w:pPr>
      <w:bookmarkStart w:id="1733" w:name="_Toc47384638"/>
      <w:r w:rsidRPr="0050469B">
        <w:rPr>
          <w:rFonts w:hint="cs"/>
        </w:rPr>
        <w:t>4.1. Relato das evidências</w:t>
      </w:r>
      <w:bookmarkEnd w:id="1730"/>
      <w:bookmarkEnd w:id="1731"/>
      <w:bookmarkEnd w:id="1732"/>
      <w:r w:rsidR="00233EFC" w:rsidRPr="0050469B">
        <w:t xml:space="preserve"> no contexto da PoC</w:t>
      </w:r>
      <w:bookmarkEnd w:id="1733"/>
    </w:p>
    <w:p w14:paraId="0376EB5E" w14:textId="2E911134" w:rsidR="00065060" w:rsidRPr="0050469B" w:rsidRDefault="0049590D" w:rsidP="00D8349F">
      <w:pPr>
        <w:pStyle w:val="Tese-Normal"/>
      </w:pPr>
      <w:r w:rsidRPr="0050469B">
        <w:t xml:space="preserve">Nossa recolha de evidências </w:t>
      </w:r>
    </w:p>
    <w:p w14:paraId="334F9BE4" w14:textId="581DDFAC" w:rsidR="00216B77" w:rsidRPr="0050469B" w:rsidRDefault="00216B77" w:rsidP="000A6281">
      <w:pPr>
        <w:pStyle w:val="Tese-Heading2"/>
      </w:pPr>
      <w:bookmarkStart w:id="1734" w:name="_Toc41897420"/>
      <w:bookmarkStart w:id="1735" w:name="_Toc47384640"/>
      <w:r w:rsidRPr="0050469B">
        <w:rPr>
          <w:rFonts w:hint="cs"/>
        </w:rPr>
        <w:t>4.</w:t>
      </w:r>
      <w:r w:rsidRPr="0050469B">
        <w:t>3</w:t>
      </w:r>
      <w:r w:rsidRPr="0050469B">
        <w:rPr>
          <w:rFonts w:hint="cs"/>
        </w:rPr>
        <w:t xml:space="preserve">. </w:t>
      </w:r>
      <w:r w:rsidRPr="0050469B">
        <w:t>22 competências dos praticantes no contexto da PoC</w:t>
      </w:r>
      <w:bookmarkEnd w:id="1734"/>
      <w:bookmarkEnd w:id="1735"/>
    </w:p>
    <w:p w14:paraId="6F8CF4CB" w14:textId="132641F5" w:rsidR="00D8349F" w:rsidRPr="0050469B" w:rsidRDefault="00562FD1" w:rsidP="00D8349F">
      <w:pPr>
        <w:pStyle w:val="Tese-Normal"/>
      </w:pPr>
      <w:r w:rsidRPr="0050469B">
        <w:t xml:space="preserve">Ao identificar e categorizar </w:t>
      </w:r>
      <w:r w:rsidR="00F51F2A" w:rsidRPr="0050469B">
        <w:t xml:space="preserve">110 códigos </w:t>
      </w:r>
    </w:p>
    <w:p w14:paraId="36E3689E" w14:textId="0E4DBBA1" w:rsidR="00E17D53" w:rsidRPr="0050469B" w:rsidRDefault="00E17D53" w:rsidP="004A0BD3">
      <w:pPr>
        <w:pStyle w:val="Tese-22-competncias-normal"/>
      </w:pPr>
    </w:p>
    <w:p w14:paraId="720BB5B9" w14:textId="77777777" w:rsidR="00C727B5" w:rsidRPr="0050469B" w:rsidRDefault="00C727B5">
      <w:pPr>
        <w:rPr>
          <w:rFonts w:ascii="Gill Sans" w:eastAsiaTheme="majorEastAsia" w:hAnsi="Gill Sans" w:cs="Gill Sans"/>
          <w:b/>
          <w:bCs/>
          <w:color w:val="000000" w:themeColor="text1"/>
          <w:sz w:val="40"/>
          <w:szCs w:val="40"/>
          <w:lang w:val="pt-BR"/>
        </w:rPr>
      </w:pPr>
      <w:bookmarkStart w:id="1736" w:name="_Toc13052695"/>
      <w:bookmarkStart w:id="1737" w:name="_Toc13053055"/>
      <w:bookmarkStart w:id="1738" w:name="_Toc13053144"/>
      <w:bookmarkStart w:id="1739" w:name="_Toc41897421"/>
      <w:r w:rsidRPr="0050469B">
        <w:rPr>
          <w:rFonts w:ascii="Gill Sans" w:hAnsi="Gill Sans" w:cs="Gill Sans"/>
          <w:color w:val="000000" w:themeColor="text1"/>
          <w:sz w:val="40"/>
          <w:szCs w:val="40"/>
          <w:lang w:val="pt-BR"/>
        </w:rPr>
        <w:br w:type="page"/>
      </w:r>
    </w:p>
    <w:p w14:paraId="798245C2" w14:textId="4CFF1D16" w:rsidR="00DE5770" w:rsidRPr="0050469B" w:rsidRDefault="002C4443" w:rsidP="004A0BD3">
      <w:pPr>
        <w:pStyle w:val="Tese-Heading1"/>
      </w:pPr>
      <w:bookmarkStart w:id="1740" w:name="_Toc47384641"/>
      <w:r w:rsidRPr="0050469B">
        <w:lastRenderedPageBreak/>
        <w:t>5</w:t>
      </w:r>
      <w:bookmarkEnd w:id="1736"/>
      <w:bookmarkEnd w:id="1737"/>
      <w:bookmarkEnd w:id="1738"/>
      <w:r w:rsidR="00541015" w:rsidRPr="0050469B">
        <w:t xml:space="preserve">. </w:t>
      </w:r>
      <w:r w:rsidR="00E175EF" w:rsidRPr="0050469B">
        <w:t>U</w:t>
      </w:r>
      <w:r w:rsidR="00541015" w:rsidRPr="0050469B">
        <w:t>m</w:t>
      </w:r>
      <w:r w:rsidR="0027302E" w:rsidRPr="0050469B">
        <w:t xml:space="preserve"> modelo de contexto de práticas de </w:t>
      </w:r>
      <w:bookmarkEnd w:id="1739"/>
      <w:r w:rsidR="00E175EF" w:rsidRPr="0050469B">
        <w:t>PoC</w:t>
      </w:r>
      <w:bookmarkEnd w:id="1740"/>
    </w:p>
    <w:p w14:paraId="3754EE96" w14:textId="3DBD0070" w:rsidR="0027302E" w:rsidRPr="0050469B" w:rsidRDefault="00C1574F" w:rsidP="004A0BD3">
      <w:pPr>
        <w:pStyle w:val="Tese-Introduo-Captulo"/>
      </w:pPr>
      <w:bookmarkStart w:id="1741" w:name="_Toc13052696"/>
      <w:bookmarkStart w:id="1742" w:name="_Toc13053056"/>
      <w:bookmarkStart w:id="1743" w:name="_Toc13053145"/>
      <w:r w:rsidRPr="0050469B">
        <w:t xml:space="preserve">Este capítulo tem como objetivo </w:t>
      </w:r>
      <w:bookmarkStart w:id="1744" w:name="_Toc13052697"/>
      <w:bookmarkStart w:id="1745" w:name="_Toc13053057"/>
      <w:bookmarkStart w:id="1746" w:name="_Toc13053146"/>
      <w:bookmarkEnd w:id="1741"/>
      <w:bookmarkEnd w:id="1742"/>
      <w:bookmarkEnd w:id="1743"/>
    </w:p>
    <w:p w14:paraId="707AA6B5" w14:textId="624B318C" w:rsidR="00B90E62" w:rsidRPr="0050469B" w:rsidRDefault="00B90E62" w:rsidP="004A0BD3">
      <w:pPr>
        <w:pStyle w:val="Tese-Heading2"/>
      </w:pPr>
      <w:bookmarkStart w:id="1747" w:name="_Toc41897422"/>
      <w:bookmarkStart w:id="1748" w:name="_Toc47384642"/>
      <w:r w:rsidRPr="0050469B">
        <w:t xml:space="preserve">5.1 Mapeando </w:t>
      </w:r>
      <w:r w:rsidR="00BD66CF" w:rsidRPr="0050469B">
        <w:t xml:space="preserve">as </w:t>
      </w:r>
      <w:r w:rsidRPr="0050469B">
        <w:t xml:space="preserve">práticas de PoC com a estrutura de problemas da </w:t>
      </w:r>
      <w:bookmarkEnd w:id="1747"/>
      <w:r w:rsidR="00BD66CF" w:rsidRPr="0050469B">
        <w:t>EC</w:t>
      </w:r>
      <w:bookmarkEnd w:id="1748"/>
    </w:p>
    <w:p w14:paraId="55142A9A" w14:textId="4F573272" w:rsidR="008532A1" w:rsidRPr="0050469B" w:rsidRDefault="00435C03" w:rsidP="008532A1">
      <w:pPr>
        <w:pStyle w:val="Tese-Normal"/>
      </w:pPr>
      <w:r w:rsidRPr="0050469B">
        <w:t xml:space="preserve">Durante nossas imersões no </w:t>
      </w:r>
      <w:r w:rsidRPr="0050469B">
        <w:rPr>
          <w:i/>
          <w:iCs/>
        </w:rPr>
        <w:t>habitat</w:t>
      </w:r>
      <w:r w:rsidRPr="0050469B">
        <w:t xml:space="preserve"> natural da PoC,</w:t>
      </w:r>
    </w:p>
    <w:p w14:paraId="38F86F5C" w14:textId="05FD0C44" w:rsidR="00292064" w:rsidRPr="0050469B" w:rsidRDefault="00292064" w:rsidP="00A017DD">
      <w:pPr>
        <w:pStyle w:val="Tese-Caption"/>
      </w:pPr>
      <w:r w:rsidRPr="0050469B">
        <w:t>.</w:t>
      </w:r>
    </w:p>
    <w:p w14:paraId="05876888" w14:textId="0902752D" w:rsidR="00A757FB" w:rsidRPr="00A017DD" w:rsidRDefault="000753EB" w:rsidP="00A017DD">
      <w:pPr>
        <w:pStyle w:val="Tese-Heading2"/>
      </w:pPr>
      <w:bookmarkStart w:id="1749" w:name="_Toc41897423"/>
      <w:bookmarkStart w:id="1750" w:name="_Toc47384643"/>
      <w:r w:rsidRPr="00A017DD">
        <w:t>5.</w:t>
      </w:r>
      <w:r w:rsidR="00D8349F">
        <w:t>2</w:t>
      </w:r>
      <w:r w:rsidRPr="00A017DD">
        <w:t xml:space="preserve"> </w:t>
      </w:r>
      <w:bookmarkEnd w:id="1749"/>
      <w:r w:rsidR="00BD66CF" w:rsidRPr="00A017DD">
        <w:t>Apresentando a</w:t>
      </w:r>
      <w:r w:rsidR="005309C9" w:rsidRPr="00A017DD">
        <w:t xml:space="preserve">s práticas de PoC </w:t>
      </w:r>
      <w:r w:rsidR="00FF373B" w:rsidRPr="00A017DD">
        <w:t>utilizando as lentes teóricas da EC e da TA</w:t>
      </w:r>
      <w:bookmarkEnd w:id="1750"/>
    </w:p>
    <w:p w14:paraId="5CD1A7F2" w14:textId="38EB827C" w:rsidR="00D8349F" w:rsidRPr="0050469B" w:rsidRDefault="00561D3D" w:rsidP="00D8349F">
      <w:pPr>
        <w:pStyle w:val="Tese-Normal"/>
      </w:pPr>
      <w:r w:rsidRPr="00A017DD">
        <w:t xml:space="preserve">Esta seção tem como objetivo apresentar </w:t>
      </w:r>
    </w:p>
    <w:p w14:paraId="15B1FDC2" w14:textId="3E55FE83" w:rsidR="00A22E43" w:rsidRPr="0050469B" w:rsidRDefault="00A22E43" w:rsidP="00A017DD">
      <w:pPr>
        <w:pStyle w:val="Tese-Normal"/>
      </w:pPr>
    </w:p>
    <w:p w14:paraId="057442D6" w14:textId="2F15AF86" w:rsidR="00CA675B" w:rsidRPr="0050469B" w:rsidRDefault="00AF6E4A" w:rsidP="0003317F">
      <w:pPr>
        <w:pStyle w:val="Tese-Heading3"/>
      </w:pPr>
      <w:bookmarkStart w:id="1751" w:name="_Toc41897424"/>
      <w:bookmarkStart w:id="1752" w:name="_Toc47384644"/>
      <w:r w:rsidRPr="0050469B">
        <w:t>5.</w:t>
      </w:r>
      <w:r w:rsidR="00D8349F">
        <w:t>2</w:t>
      </w:r>
      <w:r w:rsidR="000753EB" w:rsidRPr="0050469B">
        <w:t>.</w:t>
      </w:r>
      <w:r w:rsidRPr="0050469B">
        <w:t>1</w:t>
      </w:r>
      <w:r w:rsidR="00B703A0" w:rsidRPr="0050469B">
        <w:t>.</w:t>
      </w:r>
      <w:r w:rsidRPr="0050469B">
        <w:t xml:space="preserve"> A prática de </w:t>
      </w:r>
      <w:r w:rsidR="006A5D8B" w:rsidRPr="0050469B">
        <w:t>Exploração</w:t>
      </w:r>
      <w:bookmarkEnd w:id="1751"/>
      <w:bookmarkEnd w:id="1752"/>
    </w:p>
    <w:p w14:paraId="26BC0AD7" w14:textId="6EF995CA" w:rsidR="00D8349F" w:rsidRPr="0050469B" w:rsidRDefault="004A1B8C" w:rsidP="00D8349F">
      <w:pPr>
        <w:pStyle w:val="Tese-Normal"/>
      </w:pPr>
      <w:r w:rsidRPr="0050469B">
        <w:t xml:space="preserve">A prática de Exploração </w:t>
      </w:r>
    </w:p>
    <w:p w14:paraId="67D76FBB" w14:textId="6DFB7BBF" w:rsidR="00470830" w:rsidRPr="0050469B" w:rsidRDefault="00470830" w:rsidP="00D8349F">
      <w:pPr>
        <w:pStyle w:val="Tese-Lista"/>
        <w:numPr>
          <w:ilvl w:val="0"/>
          <w:numId w:val="0"/>
        </w:numPr>
        <w:ind w:left="567" w:hanging="567"/>
        <w:rPr>
          <w:lang w:val="pt-BR"/>
        </w:rPr>
      </w:pPr>
    </w:p>
    <w:p w14:paraId="7288490D" w14:textId="76CB31C1" w:rsidR="006A5D8B" w:rsidRPr="0050469B" w:rsidRDefault="006A5D8B" w:rsidP="0003317F">
      <w:pPr>
        <w:pStyle w:val="Tese-Heading3"/>
        <w:rPr>
          <w:b/>
        </w:rPr>
      </w:pPr>
      <w:bookmarkStart w:id="1753" w:name="_Toc41897425"/>
      <w:bookmarkStart w:id="1754" w:name="_Toc47384645"/>
      <w:r w:rsidRPr="0050469B">
        <w:t>5.</w:t>
      </w:r>
      <w:r w:rsidR="00D8349F">
        <w:t>2</w:t>
      </w:r>
      <w:r w:rsidR="000753EB" w:rsidRPr="0050469B">
        <w:t>.</w:t>
      </w:r>
      <w:r w:rsidRPr="0050469B">
        <w:t>2. A prática de Compreensão</w:t>
      </w:r>
      <w:bookmarkEnd w:id="1753"/>
      <w:bookmarkEnd w:id="1754"/>
    </w:p>
    <w:p w14:paraId="67BE3F61" w14:textId="2F0261FB" w:rsidR="00D8349F" w:rsidRPr="0050469B" w:rsidRDefault="00D97B62" w:rsidP="00D8349F">
      <w:pPr>
        <w:pStyle w:val="Tese-Normal"/>
      </w:pPr>
      <w:r w:rsidRPr="0050469B">
        <w:t xml:space="preserve">Durante nossas imersões no </w:t>
      </w:r>
      <w:r w:rsidRPr="0050469B">
        <w:rPr>
          <w:i/>
          <w:iCs/>
        </w:rPr>
        <w:t>habitat</w:t>
      </w:r>
      <w:r w:rsidRPr="0050469B">
        <w:t xml:space="preserve"> natural da PoC, </w:t>
      </w:r>
      <w:bookmarkStart w:id="1755" w:name="_Toc41897426"/>
    </w:p>
    <w:p w14:paraId="72C423B8" w14:textId="6C40B99D" w:rsidR="009028C7" w:rsidRPr="0050469B" w:rsidRDefault="009028C7" w:rsidP="00964DB1">
      <w:pPr>
        <w:pStyle w:val="Tese-Lista"/>
        <w:numPr>
          <w:ilvl w:val="0"/>
          <w:numId w:val="0"/>
        </w:numPr>
        <w:ind w:left="567" w:hanging="567"/>
      </w:pPr>
    </w:p>
    <w:p w14:paraId="3029D37D" w14:textId="77185043" w:rsidR="006A5D8B" w:rsidRPr="001E4B99" w:rsidRDefault="006A5D8B" w:rsidP="001E4B99">
      <w:pPr>
        <w:pStyle w:val="Tese-Heading3"/>
      </w:pPr>
      <w:bookmarkStart w:id="1756" w:name="_Toc47384646"/>
      <w:r w:rsidRPr="001E4B99">
        <w:t>5.</w:t>
      </w:r>
      <w:r w:rsidR="00964DB1">
        <w:t>2</w:t>
      </w:r>
      <w:r w:rsidR="000753EB" w:rsidRPr="001E4B99">
        <w:t>.3</w:t>
      </w:r>
      <w:r w:rsidRPr="001E4B99">
        <w:t>. A prática de Modelagem</w:t>
      </w:r>
      <w:bookmarkEnd w:id="1755"/>
      <w:bookmarkEnd w:id="1756"/>
    </w:p>
    <w:p w14:paraId="6CCB3E2F" w14:textId="2D41504E" w:rsidR="00964DB1" w:rsidRPr="0050469B" w:rsidRDefault="008A1992" w:rsidP="00964DB1">
      <w:pPr>
        <w:pStyle w:val="Tese-Normal"/>
      </w:pPr>
      <w:r w:rsidRPr="009210C4">
        <w:t>Destacamos</w:t>
      </w:r>
      <w:r w:rsidR="0058273F" w:rsidRPr="009210C4">
        <w:t xml:space="preserve"> </w:t>
      </w:r>
      <w:r w:rsidR="00697994" w:rsidRPr="009210C4">
        <w:t xml:space="preserve">que </w:t>
      </w:r>
      <w:r w:rsidR="0058273F" w:rsidRPr="009210C4">
        <w:t xml:space="preserve">essa prática </w:t>
      </w:r>
      <w:r w:rsidR="00697994" w:rsidRPr="009210C4">
        <w:t xml:space="preserve">se </w:t>
      </w:r>
      <w:r w:rsidR="0058273F" w:rsidRPr="009210C4">
        <w:t xml:space="preserve">materializa </w:t>
      </w:r>
    </w:p>
    <w:p w14:paraId="61FC6983" w14:textId="7ACC2494" w:rsidR="00561DAE" w:rsidRPr="0050469B" w:rsidRDefault="00561DAE" w:rsidP="00964DB1">
      <w:pPr>
        <w:pStyle w:val="Tese-Lista"/>
        <w:numPr>
          <w:ilvl w:val="0"/>
          <w:numId w:val="0"/>
        </w:numPr>
        <w:ind w:left="567" w:hanging="567"/>
        <w:rPr>
          <w:lang w:val="pt-BR"/>
        </w:rPr>
      </w:pPr>
    </w:p>
    <w:p w14:paraId="1C726F6A" w14:textId="08475CB9" w:rsidR="00CA675B" w:rsidRPr="0050469B" w:rsidRDefault="006A5D8B" w:rsidP="00630337">
      <w:pPr>
        <w:pStyle w:val="Tese-Heading3"/>
      </w:pPr>
      <w:bookmarkStart w:id="1757" w:name="_Toc41897427"/>
      <w:bookmarkStart w:id="1758" w:name="_Toc47384647"/>
      <w:r w:rsidRPr="0050469B">
        <w:lastRenderedPageBreak/>
        <w:t>5.</w:t>
      </w:r>
      <w:r w:rsidR="00964DB1">
        <w:t>2</w:t>
      </w:r>
      <w:r w:rsidR="000753EB" w:rsidRPr="0050469B">
        <w:t>.</w:t>
      </w:r>
      <w:r w:rsidRPr="0050469B">
        <w:t>4. A prática de Especificação</w:t>
      </w:r>
      <w:bookmarkEnd w:id="1757"/>
      <w:bookmarkEnd w:id="1758"/>
    </w:p>
    <w:p w14:paraId="4EE7E37F" w14:textId="34BCC8B9" w:rsidR="000A3590" w:rsidRPr="0050469B" w:rsidRDefault="00B65F9C" w:rsidP="00964DB1">
      <w:pPr>
        <w:pStyle w:val="Tese-Normal"/>
      </w:pPr>
      <w:r w:rsidRPr="0050469B">
        <w:t xml:space="preserve">Durante nossas observações e participação no contexto da PoC, </w:t>
      </w:r>
      <w:bookmarkStart w:id="1759" w:name="_Toc41897428"/>
    </w:p>
    <w:p w14:paraId="5743611B" w14:textId="7F0EC690" w:rsidR="00CC6502" w:rsidRPr="0050469B" w:rsidRDefault="006A5D8B" w:rsidP="00630337">
      <w:pPr>
        <w:pStyle w:val="Tese-Heading3"/>
      </w:pPr>
      <w:bookmarkStart w:id="1760" w:name="_Toc47384648"/>
      <w:r w:rsidRPr="0050469B">
        <w:t>5.</w:t>
      </w:r>
      <w:r w:rsidR="00964DB1">
        <w:t>2</w:t>
      </w:r>
      <w:r w:rsidR="000753EB" w:rsidRPr="0050469B">
        <w:t>.</w:t>
      </w:r>
      <w:r w:rsidRPr="0050469B">
        <w:t>5. A prática de Execução</w:t>
      </w:r>
      <w:bookmarkEnd w:id="1759"/>
      <w:bookmarkEnd w:id="1760"/>
    </w:p>
    <w:p w14:paraId="36B491A8" w14:textId="4F42CA46" w:rsidR="00315A6A" w:rsidRPr="0050469B" w:rsidRDefault="007E691F" w:rsidP="00964DB1">
      <w:pPr>
        <w:pStyle w:val="Tese-Normal"/>
      </w:pPr>
      <w:r w:rsidRPr="0050469B">
        <w:t>Entendemos</w:t>
      </w:r>
      <w:r w:rsidR="006649D7" w:rsidRPr="0050469B">
        <w:t xml:space="preserve"> que</w:t>
      </w:r>
      <w:r w:rsidR="00D07952" w:rsidRPr="0050469B">
        <w:t xml:space="preserve"> essa prática </w:t>
      </w:r>
      <w:r w:rsidR="006649D7" w:rsidRPr="0050469B">
        <w:t xml:space="preserve">se caracteriza </w:t>
      </w:r>
    </w:p>
    <w:p w14:paraId="5C85CB3C" w14:textId="712F4087" w:rsidR="00CA675B" w:rsidRPr="0050469B" w:rsidRDefault="006A5D8B" w:rsidP="00630337">
      <w:pPr>
        <w:pStyle w:val="Tese-Heading3"/>
      </w:pPr>
      <w:bookmarkStart w:id="1761" w:name="_Toc41897429"/>
      <w:bookmarkStart w:id="1762" w:name="_Toc47384649"/>
      <w:r w:rsidRPr="0050469B">
        <w:t>5.</w:t>
      </w:r>
      <w:r w:rsidR="00964DB1">
        <w:t>2</w:t>
      </w:r>
      <w:r w:rsidR="000753EB" w:rsidRPr="0050469B">
        <w:t>.</w:t>
      </w:r>
      <w:r w:rsidRPr="0050469B">
        <w:t>6. A prática de Negociação</w:t>
      </w:r>
      <w:bookmarkEnd w:id="1761"/>
      <w:bookmarkEnd w:id="1762"/>
    </w:p>
    <w:p w14:paraId="59E5D103" w14:textId="19AB2779" w:rsidR="00F8479A" w:rsidRPr="0050469B" w:rsidRDefault="00503175" w:rsidP="00964DB1">
      <w:pPr>
        <w:pStyle w:val="Tese-Normal"/>
      </w:pPr>
      <w:r w:rsidRPr="0050469B">
        <w:t xml:space="preserve">Essa prática se materializa </w:t>
      </w:r>
      <w:bookmarkStart w:id="1763" w:name="_Toc41897430"/>
    </w:p>
    <w:p w14:paraId="1C4D8CD1" w14:textId="636F66A3" w:rsidR="00CA675B" w:rsidRPr="0050469B" w:rsidRDefault="006A5D8B" w:rsidP="00630337">
      <w:pPr>
        <w:pStyle w:val="Tese-Heading3"/>
      </w:pPr>
      <w:bookmarkStart w:id="1764" w:name="_Toc47384650"/>
      <w:r w:rsidRPr="0050469B">
        <w:t>5.</w:t>
      </w:r>
      <w:r w:rsidR="00964DB1">
        <w:t>2</w:t>
      </w:r>
      <w:r w:rsidR="000753EB" w:rsidRPr="0050469B">
        <w:t>.</w:t>
      </w:r>
      <w:r w:rsidRPr="0050469B">
        <w:t>7. A prática de Improvisação</w:t>
      </w:r>
      <w:bookmarkEnd w:id="1763"/>
      <w:bookmarkEnd w:id="1764"/>
    </w:p>
    <w:p w14:paraId="44FBB280" w14:textId="0C92359F" w:rsidR="00CF7F9B" w:rsidRPr="0050469B" w:rsidRDefault="006A620D" w:rsidP="00964DB1">
      <w:pPr>
        <w:pStyle w:val="Tese-Normal"/>
      </w:pPr>
      <w:r w:rsidRPr="0050469B">
        <w:t xml:space="preserve">Durante nossas imersões no </w:t>
      </w:r>
      <w:r w:rsidRPr="0050469B">
        <w:rPr>
          <w:i/>
          <w:iCs/>
        </w:rPr>
        <w:t>habitat</w:t>
      </w:r>
      <w:r w:rsidRPr="0050469B">
        <w:t xml:space="preserve"> natural da PoC, </w:t>
      </w:r>
      <w:bookmarkStart w:id="1765" w:name="_Toc41897431"/>
    </w:p>
    <w:p w14:paraId="51C6AE51" w14:textId="6DC5CAC7" w:rsidR="00CA675B" w:rsidRPr="0050469B" w:rsidRDefault="006A5D8B" w:rsidP="00B36FB4">
      <w:pPr>
        <w:pStyle w:val="Tese-Heading3"/>
      </w:pPr>
      <w:bookmarkStart w:id="1766" w:name="_Toc47384651"/>
      <w:r w:rsidRPr="0050469B">
        <w:t>5.</w:t>
      </w:r>
      <w:r w:rsidR="00964DB1">
        <w:t>2</w:t>
      </w:r>
      <w:r w:rsidR="000753EB" w:rsidRPr="0050469B">
        <w:t>.</w:t>
      </w:r>
      <w:r w:rsidRPr="0050469B">
        <w:t>8. A prática de Reflexão</w:t>
      </w:r>
      <w:bookmarkEnd w:id="1765"/>
      <w:bookmarkEnd w:id="1766"/>
    </w:p>
    <w:p w14:paraId="209B58F0" w14:textId="7C476DC6" w:rsidR="00804B23" w:rsidRPr="0050469B" w:rsidRDefault="00C91907" w:rsidP="00964DB1">
      <w:pPr>
        <w:pStyle w:val="Tese-Normal"/>
      </w:pPr>
      <w:r w:rsidRPr="0050469B">
        <w:t xml:space="preserve">Observamos e caracterizamos a materialização </w:t>
      </w:r>
      <w:r w:rsidR="009E1FAE" w:rsidRPr="0050469B">
        <w:t>da prática de Reflexão</w:t>
      </w:r>
      <w:r w:rsidRPr="0050469B">
        <w:t xml:space="preserve">, </w:t>
      </w:r>
      <w:bookmarkStart w:id="1767" w:name="_Toc41897432"/>
    </w:p>
    <w:p w14:paraId="76C01C17" w14:textId="3EF4B894" w:rsidR="00CA675B" w:rsidRPr="0050469B" w:rsidRDefault="006A5D8B" w:rsidP="00BE14ED">
      <w:pPr>
        <w:pStyle w:val="Tese-Heading3"/>
      </w:pPr>
      <w:bookmarkStart w:id="1768" w:name="_Toc47384652"/>
      <w:r w:rsidRPr="0050469B">
        <w:t>5.</w:t>
      </w:r>
      <w:r w:rsidR="00964DB1">
        <w:t>2</w:t>
      </w:r>
      <w:r w:rsidR="000753EB" w:rsidRPr="0050469B">
        <w:t>.</w:t>
      </w:r>
      <w:r w:rsidRPr="0050469B">
        <w:t>9. A prática de Descrição</w:t>
      </w:r>
      <w:bookmarkEnd w:id="1767"/>
      <w:bookmarkEnd w:id="1768"/>
    </w:p>
    <w:p w14:paraId="6EC8E175" w14:textId="0290E1D6" w:rsidR="00F25FEE" w:rsidRPr="0050469B" w:rsidRDefault="008A67FE" w:rsidP="00964DB1">
      <w:pPr>
        <w:pStyle w:val="Tese-Normal"/>
      </w:pPr>
      <w:r w:rsidRPr="0050469B">
        <w:t xml:space="preserve">A prática de Descrição (ou da explanação) ocorre </w:t>
      </w:r>
      <w:bookmarkStart w:id="1769" w:name="_Toc41897433"/>
    </w:p>
    <w:p w14:paraId="09413E1E" w14:textId="77213F46" w:rsidR="00CA675B" w:rsidRPr="0050469B" w:rsidRDefault="006A5D8B" w:rsidP="00EC12B5">
      <w:pPr>
        <w:pStyle w:val="Tese-Heading3"/>
      </w:pPr>
      <w:bookmarkStart w:id="1770" w:name="_Toc47384653"/>
      <w:r w:rsidRPr="0050469B">
        <w:t>5.</w:t>
      </w:r>
      <w:r w:rsidR="00964DB1">
        <w:t>2</w:t>
      </w:r>
      <w:r w:rsidR="000753EB" w:rsidRPr="0050469B">
        <w:t>.</w:t>
      </w:r>
      <w:r w:rsidRPr="0050469B">
        <w:t>10. A prática de Documentação</w:t>
      </w:r>
      <w:bookmarkEnd w:id="1769"/>
      <w:bookmarkEnd w:id="1770"/>
    </w:p>
    <w:p w14:paraId="25302136" w14:textId="51856ABD" w:rsidR="00A96AF6" w:rsidRPr="0050469B" w:rsidRDefault="00F4105E" w:rsidP="00964DB1">
      <w:pPr>
        <w:pStyle w:val="Tese-Normal"/>
      </w:pPr>
      <w:bookmarkStart w:id="1771" w:name="_Toc13052698"/>
      <w:bookmarkStart w:id="1772" w:name="_Toc13053058"/>
      <w:bookmarkStart w:id="1773" w:name="_Toc13053147"/>
      <w:bookmarkEnd w:id="1744"/>
      <w:bookmarkEnd w:id="1745"/>
      <w:bookmarkEnd w:id="1746"/>
      <w:r w:rsidRPr="0050469B">
        <w:t xml:space="preserve">O objetivo </w:t>
      </w:r>
      <w:r w:rsidR="00B134CD" w:rsidRPr="0050469B">
        <w:t>dos</w:t>
      </w:r>
      <w:r w:rsidRPr="0050469B">
        <w:t xml:space="preserve"> atores no contexto da PoC </w:t>
      </w:r>
      <w:bookmarkStart w:id="1774" w:name="OLE_LINK381"/>
      <w:bookmarkStart w:id="1775" w:name="OLE_LINK382"/>
      <w:bookmarkStart w:id="1776" w:name="OLE_LINK383"/>
      <w:bookmarkStart w:id="1777" w:name="OLE_LINK384"/>
    </w:p>
    <w:p w14:paraId="13026AC3" w14:textId="2C20BBDD" w:rsidR="00FF373B" w:rsidRPr="0050469B" w:rsidRDefault="00FF373B" w:rsidP="00EC12B5">
      <w:pPr>
        <w:pStyle w:val="Tese-Heading2"/>
      </w:pPr>
      <w:bookmarkStart w:id="1778" w:name="_Toc47384654"/>
      <w:r w:rsidRPr="0050469B">
        <w:t>5.</w:t>
      </w:r>
      <w:r w:rsidR="00964DB1">
        <w:t>3</w:t>
      </w:r>
      <w:r w:rsidRPr="0050469B">
        <w:t xml:space="preserve"> Apresentando nossa proposta de um modelo de contexto de práticas de PoC</w:t>
      </w:r>
      <w:bookmarkEnd w:id="1778"/>
      <w:r w:rsidRPr="0050469B">
        <w:t xml:space="preserve"> </w:t>
      </w:r>
    </w:p>
    <w:p w14:paraId="0374EF81" w14:textId="0E13B6B7" w:rsidR="00964DB1" w:rsidRPr="00C92804" w:rsidRDefault="004D7DBB" w:rsidP="00964DB1">
      <w:pPr>
        <w:pStyle w:val="Tese-Normal"/>
      </w:pPr>
      <w:r w:rsidRPr="0050469B">
        <w:t xml:space="preserve">Esta seção tem como objetivo apresentar e discutir </w:t>
      </w:r>
      <w:bookmarkStart w:id="1779" w:name="OLE_LINK742"/>
      <w:bookmarkStart w:id="1780" w:name="OLE_LINK743"/>
      <w:bookmarkStart w:id="1781" w:name="OLE_LINK746"/>
      <w:bookmarkStart w:id="1782" w:name="OLE_LINK747"/>
      <w:bookmarkStart w:id="1783" w:name="OLE_LINK379"/>
      <w:bookmarkStart w:id="1784" w:name="OLE_LINK380"/>
    </w:p>
    <w:p w14:paraId="32B1AB08" w14:textId="54C36145" w:rsidR="00D36AFD" w:rsidRPr="00C92804" w:rsidRDefault="00D36AFD" w:rsidP="00C92804">
      <w:pPr>
        <w:pStyle w:val="Tese-Normal"/>
      </w:pPr>
    </w:p>
    <w:p w14:paraId="3008065D" w14:textId="4FE58F7B" w:rsidR="00D13BFD" w:rsidRPr="0050469B" w:rsidRDefault="00D13BFD" w:rsidP="0061262D">
      <w:pPr>
        <w:pStyle w:val="Tese-Heading1"/>
      </w:pPr>
      <w:bookmarkStart w:id="1785" w:name="_Toc47384655"/>
      <w:bookmarkStart w:id="1786" w:name="_Toc41897434"/>
      <w:bookmarkEnd w:id="1771"/>
      <w:bookmarkEnd w:id="1772"/>
      <w:bookmarkEnd w:id="1773"/>
      <w:bookmarkEnd w:id="1774"/>
      <w:bookmarkEnd w:id="1775"/>
      <w:bookmarkEnd w:id="1776"/>
      <w:bookmarkEnd w:id="1777"/>
      <w:bookmarkEnd w:id="1779"/>
      <w:bookmarkEnd w:id="1780"/>
      <w:bookmarkEnd w:id="1781"/>
      <w:bookmarkEnd w:id="1782"/>
      <w:bookmarkEnd w:id="1783"/>
      <w:bookmarkEnd w:id="1784"/>
      <w:r w:rsidRPr="0050469B">
        <w:lastRenderedPageBreak/>
        <w:t xml:space="preserve">6. </w:t>
      </w:r>
      <w:bookmarkEnd w:id="1785"/>
      <w:r w:rsidR="00DC4ADD">
        <w:t>Modelos de Contexto de Práticas para a Gestão do Conhecimento em PoC</w:t>
      </w:r>
    </w:p>
    <w:p w14:paraId="76B50530" w14:textId="7C2F83CA" w:rsidR="00DC4ADD" w:rsidRPr="0050469B" w:rsidRDefault="00DC4ADD" w:rsidP="00DC4ADD">
      <w:pPr>
        <w:pStyle w:val="Tese-Introduo-Captulo"/>
      </w:pPr>
      <w:r w:rsidRPr="0050469B">
        <w:t xml:space="preserve">Este capítulo tem como objetivo apresentar nossas reflexões a respeito do modelo conceitual-relacional de contexto de práticas de PoC que posicionamos como sendo um artefato de modo a contribuir para a formação e o estudo de redes de conhecimento no contexto da PoC. Por outras palavras, visualizamos </w:t>
      </w:r>
      <w:r>
        <w:t>a formação de</w:t>
      </w:r>
      <w:r w:rsidRPr="0050469B">
        <w:t xml:space="preserve"> </w:t>
      </w:r>
      <w:r>
        <w:t>‘</w:t>
      </w:r>
      <w:r w:rsidRPr="0050469B">
        <w:t>redes de conhecimento</w:t>
      </w:r>
      <w:r>
        <w:t>’</w:t>
      </w:r>
      <w:r w:rsidRPr="0050469B">
        <w:t xml:space="preserve"> no contexto da PoC como uma dialética entre as práticas e seus fluxos durante o desenvolvimento e a execução dessa atividade, onde entendemos que o conhecimento natural na PoC se caracteriza como espectro de desenvolvimento cognitivo espalhado por toda a sua rede, pois cada nó d</w:t>
      </w:r>
      <w:r>
        <w:t>a</w:t>
      </w:r>
      <w:r w:rsidRPr="0050469B">
        <w:t xml:space="preserve"> rede produz e propaga certos conhecimentos que fluem, e ao mesmo tempo, influenciam outros nós, e consequentemente, outras redes. Além disso, trouxemos uma diferente perspectiva do uso de uma teoria que emprestamos do domínio de conhecimento da Física, a Teoria da Percolação. Por outras palavras, baseados na Teoria da Percolação, buscamos introduzir um novo conceito de que os recursos em relação ao conhecimento no contexto da PoC podem propagam (ou seja, eles percolam nas redes de conhecimento no contexto da PoC), podendo assim ser analisados e aperfeiçoados de modo a contribuir para a gestão de conhecimento na atividade da PoC. </w:t>
      </w:r>
    </w:p>
    <w:p w14:paraId="7364A1B2" w14:textId="4B6B2D26" w:rsidR="00D85DEF" w:rsidRPr="0050469B" w:rsidRDefault="00D85DEF" w:rsidP="0061262D">
      <w:pPr>
        <w:pStyle w:val="Tese-Heading2"/>
      </w:pPr>
      <w:bookmarkStart w:id="1787" w:name="_Toc47384656"/>
      <w:r w:rsidRPr="0050469B">
        <w:t xml:space="preserve">6.1 </w:t>
      </w:r>
      <w:r w:rsidR="008400B6">
        <w:t>O</w:t>
      </w:r>
      <w:r w:rsidRPr="0050469B">
        <w:t xml:space="preserve"> contexto da PoC e suas redes de conhecimento</w:t>
      </w:r>
      <w:bookmarkEnd w:id="1787"/>
    </w:p>
    <w:p w14:paraId="53C0C599" w14:textId="327520F1" w:rsidR="00B26879" w:rsidRPr="0050469B" w:rsidRDefault="00B26879" w:rsidP="00B26879">
      <w:pPr>
        <w:pStyle w:val="Tese-Normal"/>
      </w:pPr>
      <w:r w:rsidRPr="0050469B">
        <w:t xml:space="preserve">O conhecimento é um dos fatores básicos para o desenvolvimento científico e tecnológico de um país </w:t>
      </w:r>
      <w:r w:rsidRPr="0050469B">
        <w:fldChar w:fldCharType="begin" w:fldLock="1"/>
      </w:r>
      <w:r w:rsidRPr="0050469B">
        <w:instrText>ADDIN CSL_CITATION {"citationItems":[{"id":"ITEM-1","itemData":{"DOI":"10.1590/S0100-19652006000200010","ISSN":"0100-1965","abstract":"O acesso à informação científica tem sido um grande desafio para países em desenvolvimento como o Brasil. Com a crise dos periódicos, surgida em função dos altos custos na manutenção das assinaturas das revistas científicas, o acesso à informação científica ficou bastante limitado. Embora essa crise tenha começado em meados dos anos 80, ainda hoje não existe nenhuma solução definitiva. Com as tecnologias da informação e da comunicação, surge a iniciativa de arquivos abertos (Open Archvies Initiative), a qual define um modelo de interoperabilidade entre bibliotecas e repositórios digitais, possibilitando alternativas para a comunicação científica. Ao mesmo tempo, consolida-se o movimento em favor do acesso livre à informação científica em todo o mundo, pelos grandes editores ou publishers, por meio de propostas de ações que possam viabilizar essa iniciativa. Essas são as bases da proposta de um novo modelo para intensificar e consolidar o registro e a disseminação da produção científica brasileira, assim como do acesso à informação científica. Com as experiências obtidas na implantação da Biblioteca Digital Brasileira de Teses e Dissertações (BDTD), o Instituto Brasileiro de Informação em Ciência e Tecnologia (Ibict) detém, hoje, a competência técnica para consolidar e implantar essa proposta.","author":[{"dropping-particle":"","family":"Kuramoto","given":"Hélio","non-dropping-particle":"","parse-names":false,"suffix":""}],"container-title":"Ciência da Informação","id":"ITEM-1","issue":"2","issued":{"date-parts":[["2006"]]},"page":"91-102","title":"Informação científica: proposta de um novo modelo para o Brasil","type":"article-journal","volume":"35"},"uris":["http://www.mendeley.com/documents/?uuid=4a64c1dc-817b-3f01-b938-afb57098240e"]}],"mendeley":{"formattedCitation":"(Kuramoto, 2006)","plainTextFormattedCitation":"(Kuramoto, 2006)","previouslyFormattedCitation":"(Kuramoto, 2006)"},"properties":{"noteIndex":0},"schema":"https://github.com/citation-style-language/schema/raw/master/csl-citation.json"}</w:instrText>
      </w:r>
      <w:r w:rsidRPr="0050469B">
        <w:fldChar w:fldCharType="separate"/>
      </w:r>
      <w:r w:rsidRPr="0050469B">
        <w:rPr>
          <w:noProof/>
        </w:rPr>
        <w:t>(Kuramoto, 2006)</w:t>
      </w:r>
      <w:r w:rsidRPr="0050469B">
        <w:fldChar w:fldCharType="end"/>
      </w:r>
      <w:r w:rsidRPr="0050469B">
        <w:t xml:space="preserve">, afirma </w:t>
      </w:r>
      <w:r w:rsidRPr="0050469B">
        <w:fldChar w:fldCharType="begin" w:fldLock="1"/>
      </w:r>
      <w:r w:rsidRPr="0050469B">
        <w:instrText>ADDIN CSL_CITATION {"citationItems":[{"id":"ITEM-1","itemData":{"abstract":"In a connected world, the main problem a researcher has to face is that it is not as connected as it is expected or, indeed, it should be. By this we mean that there are connections, but most of them are 'closed' connections, in the sense that they require a sort of key, usually a paid one, to enter into that information world. This is the problem, and what is discussed here is a contribution to overcome it. The scientific information world is a world of sharing - ideas, techniques, methodologies published in books, journal articles, conference proceedings and reports, among others. Not only is this a world of sharing, it also requires that it should be for the enhancement of science for all. One could reasonably expect that this technology or new media of communication would bring about a more equalitarian world; yet, this new layer of communication reflects and even reinforces the differences existing in our ordinary world. On the other hand, it invites us to imagine how it could be, contemplating new and more cooperative ways of doing science. We will try to show that this is possible; in fact, to challenge the ordinary ways of how science is communicated and disseminated that is, shared is imperative for the exploration of new modes of dialogue and co-construction of science, not just for researchers but for the whole society.","author":[{"dropping-particle":"","family":"Borges","given":"Maria Manuel","non-dropping-particle":"","parse-names":false,"suffix":""}],"container-title":"Universo","id":"ITEM-1","issued":{"date-parts":[["2006"]]},"number-of-pages":"801","publisher":"Universidade de Coimbra","title":"A Esfera: Comunicação Académica e Novos Media","type":"thesis"},"uris":["http://www.mendeley.com/documents/?uuid=b6647362-99a0-4df9-bd1b-35c0e6de3043"]}],"mendeley":{"formattedCitation":"(Borges, 2006)","manualFormatting":"Borges (2006)","plainTextFormattedCitation":"(Borges, 2006)","previouslyFormattedCitation":"(Borges, 2006)"},"properties":{"noteIndex":0},"schema":"https://github.com/citation-style-language/schema/raw/master/csl-citation.json"}</w:instrText>
      </w:r>
      <w:r w:rsidRPr="0050469B">
        <w:fldChar w:fldCharType="separate"/>
      </w:r>
      <w:r w:rsidRPr="0050469B">
        <w:rPr>
          <w:noProof/>
        </w:rPr>
        <w:t>Borges (2006)</w:t>
      </w:r>
      <w:r w:rsidRPr="0050469B">
        <w:fldChar w:fldCharType="end"/>
      </w:r>
      <w:r w:rsidRPr="0050469B">
        <w:t>, que observa que a ciência molda a maneira como percebemos o mundo ao determinar várias instâncias técnicas, econômicas e sociais.</w:t>
      </w:r>
    </w:p>
    <w:p w14:paraId="25694E28" w14:textId="7BA82343" w:rsidR="00B26879" w:rsidRPr="0050469B" w:rsidRDefault="00B26879" w:rsidP="00B26879">
      <w:pPr>
        <w:pStyle w:val="Tese-Normal"/>
      </w:pPr>
      <w:r w:rsidRPr="0050469B">
        <w:t xml:space="preserve">Segundo </w:t>
      </w:r>
      <w:r w:rsidRPr="0050469B">
        <w:fldChar w:fldCharType="begin" w:fldLock="1"/>
      </w:r>
      <w:r w:rsidR="008400B6">
        <w:instrText>ADDIN CSL_CITATION {"citationItems":[{"id":"ITEM-1","itemData":{"abstract":"Mestrado em Sociologia, Ramo de Investigação","author":[{"dropping-particle":"","family":"Jacobetty","given":"Pedro","non-dropping-particle":"","parse-names":false,"suffix":""}],"id":"ITEM-1","issued":{"date-parts":[["2010"]]},"publisher":"ISCTE-IUL","title":"Ciência aberta: produção de conhecimento científico na sociedade em rede","type":"thesis"},"uris":["http://www.mendeley.com/documents/?uuid=fd9293e8-3e80-46f6-85b7-160f4dc034bd"]}],"mendeley":{"formattedCitation":"(Jacobetty, 2010)","manualFormatting":"Jacobetty (2010, p. 3)","plainTextFormattedCitation":"(Jacobetty, 2010)","previouslyFormattedCitation":"(Jacobetty, 2010)"},"properties":{"noteIndex":0},"schema":"https://github.com/citation-style-language/schema/raw/master/csl-citation.json"}</w:instrText>
      </w:r>
      <w:r w:rsidRPr="0050469B">
        <w:fldChar w:fldCharType="separate"/>
      </w:r>
      <w:r w:rsidRPr="0050469B">
        <w:rPr>
          <w:noProof/>
        </w:rPr>
        <w:t>Jacobetty (2010, p. 3)</w:t>
      </w:r>
      <w:r w:rsidRPr="0050469B">
        <w:fldChar w:fldCharType="end"/>
      </w:r>
      <w:r w:rsidRPr="0050469B">
        <w:t xml:space="preserve">, a ciência pode ser descrita como sendo “composta por um conjunto de práticas sistemáticas de pesquisa e investigação, com o objetivo de produzir um tipo específico de conhecimento” (como por exemplo, o conhecimento produzido e disseminado no decorrer da atividade da PoC). O mesmo autor apresenta que na busca pelo conhecimento sobre uma realidade, a conquista de uma objetividade científica é construída de forma comunitária, através de redes cada vez mais extensas de </w:t>
      </w:r>
      <w:r w:rsidRPr="0050469B">
        <w:lastRenderedPageBreak/>
        <w:t>observadores, e ao mesmo tempo, densamente interconectadas em um universo (ou seja, uma rede complexa) de colaborações.</w:t>
      </w:r>
    </w:p>
    <w:p w14:paraId="53E82A9F" w14:textId="358D7B5D" w:rsidR="00B26879" w:rsidRDefault="00B26879" w:rsidP="00B26879">
      <w:pPr>
        <w:pStyle w:val="Tese-Normal"/>
      </w:pPr>
      <w:r w:rsidRPr="0050469B">
        <w:t xml:space="preserve">No entanto, existem muitos obstáculos, como a falta de informação, a existência de barreiras ao acesso a dados, entre outros, mas ainda há espaço para encontrar motivação no desenvolvimento de ciências e práticas, e uma dessas motivações é, em nossa opinião, a busca incessante pela geração de conhecimento, principalmente em relação às práticas de PoC </w:t>
      </w:r>
      <w:r w:rsidRPr="0050469B">
        <w:fldChar w:fldCharType="begin" w:fldLock="1"/>
      </w:r>
      <w:r w:rsidRPr="0050469B">
        <w:instrText>ADDIN CSL_CITATION {"citationItems":[{"id":"ITEM-1","itemData":{"DOI":"10.1145/3284179.3284226","ISBN":"9781450365185","author":[{"dropping-particle":"","family":"Neto","given":"Antonio Jose Rodrigues","non-dropping-particle":"","parse-names":false,"suffix":""},{"dropping-particle":"","family":"Borges","given":"Maria Manuel","non-dropping-particle":"","parse-names":false,"suffix":""},{"dropping-particle":"","family":"Roque","given":"Licinio","non-dropping-particle":"","parse-names":false,"suffix":""}],"container-title":"Proceedings of the Sixth International Conference on Technological Ecosystems for Enhancing Multiculturality - TEEM'18","id":"ITEM-1","issued":{"date-parts":[["2018"]]},"page":"270-275","publisher":"ACM Press","publisher-place":"New York","title":"A Preliminary Study of Proof of Concept Practices and their Connection with Information Systems and Information Science","type":"paper-conference"},"uris":["http://www.mendeley.com/documents/?uuid=49ddf1d1-5fdb-3ebd-8c68-15cc65d33360"]}],"mendeley":{"formattedCitation":"(Neto et al., 2018)","plainTextFormattedCitation":"(Neto et al., 2018)","previouslyFormattedCitation":"(Neto et al., 2018)"},"properties":{"noteIndex":0},"schema":"https://github.com/citation-style-language/schema/raw/master/csl-citation.json"}</w:instrText>
      </w:r>
      <w:r w:rsidRPr="0050469B">
        <w:fldChar w:fldCharType="separate"/>
      </w:r>
      <w:r w:rsidRPr="0050469B">
        <w:rPr>
          <w:noProof/>
        </w:rPr>
        <w:t>(Neto et al., 2018)</w:t>
      </w:r>
      <w:r w:rsidRPr="0050469B">
        <w:fldChar w:fldCharType="end"/>
      </w:r>
      <w:r w:rsidRPr="0050469B">
        <w:t xml:space="preserve">. </w:t>
      </w:r>
    </w:p>
    <w:p w14:paraId="73300B74" w14:textId="67460475" w:rsidR="008400B6" w:rsidRDefault="00B26879" w:rsidP="00B26879">
      <w:pPr>
        <w:pStyle w:val="Tese-Normal"/>
      </w:pPr>
      <w:r w:rsidRPr="00B26879">
        <w:t>A atividade d</w:t>
      </w:r>
      <w:r>
        <w:t>a</w:t>
      </w:r>
      <w:r w:rsidRPr="00B26879">
        <w:t xml:space="preserve"> PoC é uma prática comum em diversas áreas do conhecimento e pode ser utilizada por diferentes organizações para diversos fins, incluindo a avaliação de novos produtos de tecnologia ou mesmo na indústria farmacêutica, onde a avaliação de um novo medicamento (por exemplo, um</w:t>
      </w:r>
      <w:r w:rsidR="008400B6">
        <w:t>a</w:t>
      </w:r>
      <w:r w:rsidRPr="00B26879">
        <w:t xml:space="preserve"> vacina) requer um período de validação de sua eficácia, que nada mais é do que uma PoC, ou Prova de Princípio, segundo </w:t>
      </w:r>
      <w:r w:rsidR="008400B6">
        <w:fldChar w:fldCharType="begin" w:fldLock="1"/>
      </w:r>
      <w:r w:rsidR="000D355E">
        <w:instrText>ADDIN CSL_CITATION {"citationItems":[{"id":"ITEM-1","itemData":{"abstract":"It is important to perform clinical trials of antiepileptic drugs (AEDs) in elderly because they differ in many ways from younger people. The response of elderly people to AEDs may not be predictable from studies focused exclusively on younger adults. Major issues of concern include altered absorption and metabolism, as well as the likelihood of interactions with concomitant medications.","author":[{"dropping-particle":"","family":"Schmidt","given":"Bernd","non-dropping-particle":"","parse-names":false,"suffix":""}],"container-title":"Epilepsy Research","id":"ITEM-1","issued":{"date-parts":[["2006"]]},"page":"49-52","title":"Proof of principle studies","type":"article-journal","volume":"68"},"uris":["http://www.mendeley.com/documents/?uuid=b95c679e-664b-3d2c-aa8b-f8372fbfa0d7"]}],"mendeley":{"formattedCitation":"(Schmidt, 2006)","manualFormatting":"Schmidt (2006)","plainTextFormattedCitation":"(Schmidt, 2006)","previouslyFormattedCitation":"(Schmidt, 2006)"},"properties":{"noteIndex":0},"schema":"https://github.com/citation-style-language/schema/raw/master/csl-citation.json"}</w:instrText>
      </w:r>
      <w:r w:rsidR="008400B6">
        <w:fldChar w:fldCharType="separate"/>
      </w:r>
      <w:r w:rsidR="008400B6" w:rsidRPr="008400B6">
        <w:rPr>
          <w:noProof/>
        </w:rPr>
        <w:t>Schmidt</w:t>
      </w:r>
      <w:r w:rsidR="008400B6">
        <w:rPr>
          <w:noProof/>
        </w:rPr>
        <w:t xml:space="preserve"> (</w:t>
      </w:r>
      <w:r w:rsidR="008400B6" w:rsidRPr="008400B6">
        <w:rPr>
          <w:noProof/>
        </w:rPr>
        <w:t>2006)</w:t>
      </w:r>
      <w:r w:rsidR="008400B6">
        <w:fldChar w:fldCharType="end"/>
      </w:r>
      <w:r w:rsidR="008400B6">
        <w:t>.</w:t>
      </w:r>
    </w:p>
    <w:p w14:paraId="0CB80AA7" w14:textId="1F0ED491" w:rsidR="00B26879" w:rsidRDefault="008400B6" w:rsidP="00B26879">
      <w:pPr>
        <w:pStyle w:val="Tese-Normal"/>
      </w:pPr>
      <w:r>
        <w:t>Assim sendo, a</w:t>
      </w:r>
      <w:r w:rsidR="00B26879" w:rsidRPr="0050469B">
        <w:t>tualmente, a atividade da PoC se tornou um instrumento fundamental na validação e verificação de como os processos e a tecnologia dos negócios podem se comportar com a utilização de novos produtos ou tecnologias, permitindo que os atores no contexto da PoC estabeleçam um processo progressivo e interativo de reflexão e interação, desencadeando novas formas de produção e disseminação de conhecimento, onde a inovação “</w:t>
      </w:r>
      <w:proofErr w:type="spellStart"/>
      <w:r w:rsidR="00B26879" w:rsidRPr="0050469B">
        <w:t>occurs</w:t>
      </w:r>
      <w:proofErr w:type="spellEnd"/>
      <w:r w:rsidR="00B26879" w:rsidRPr="0050469B">
        <w:t xml:space="preserve"> </w:t>
      </w:r>
      <w:proofErr w:type="spellStart"/>
      <w:r w:rsidR="00B26879" w:rsidRPr="0050469B">
        <w:t>at</w:t>
      </w:r>
      <w:proofErr w:type="spellEnd"/>
      <w:r w:rsidR="00B26879" w:rsidRPr="0050469B">
        <w:t xml:space="preserve"> </w:t>
      </w:r>
      <w:proofErr w:type="spellStart"/>
      <w:r w:rsidR="00B26879" w:rsidRPr="0050469B">
        <w:t>the</w:t>
      </w:r>
      <w:proofErr w:type="spellEnd"/>
      <w:r w:rsidR="00B26879" w:rsidRPr="0050469B">
        <w:t xml:space="preserve"> </w:t>
      </w:r>
      <w:proofErr w:type="spellStart"/>
      <w:r w:rsidR="00B26879" w:rsidRPr="0050469B">
        <w:t>boundaries</w:t>
      </w:r>
      <w:proofErr w:type="spellEnd"/>
      <w:r w:rsidR="00B26879" w:rsidRPr="0050469B">
        <w:t xml:space="preserve"> </w:t>
      </w:r>
      <w:proofErr w:type="spellStart"/>
      <w:r w:rsidR="00B26879" w:rsidRPr="0050469B">
        <w:t>between</w:t>
      </w:r>
      <w:proofErr w:type="spellEnd"/>
      <w:r w:rsidR="00B26879" w:rsidRPr="0050469B">
        <w:t xml:space="preserve"> </w:t>
      </w:r>
      <w:proofErr w:type="spellStart"/>
      <w:r w:rsidR="00B26879" w:rsidRPr="0050469B">
        <w:t>mind</w:t>
      </w:r>
      <w:proofErr w:type="spellEnd"/>
      <w:r w:rsidR="00B26879" w:rsidRPr="0050469B">
        <w:t xml:space="preserve"> sets, </w:t>
      </w:r>
      <w:proofErr w:type="spellStart"/>
      <w:r w:rsidR="00B26879" w:rsidRPr="0050469B">
        <w:t>not</w:t>
      </w:r>
      <w:proofErr w:type="spellEnd"/>
      <w:r w:rsidR="00B26879" w:rsidRPr="0050469B">
        <w:t xml:space="preserve"> </w:t>
      </w:r>
      <w:proofErr w:type="spellStart"/>
      <w:r w:rsidR="00B26879" w:rsidRPr="0050469B">
        <w:t>within</w:t>
      </w:r>
      <w:proofErr w:type="spellEnd"/>
      <w:r w:rsidR="00B26879" w:rsidRPr="0050469B">
        <w:t xml:space="preserve"> </w:t>
      </w:r>
      <w:proofErr w:type="spellStart"/>
      <w:r w:rsidR="00B26879" w:rsidRPr="0050469B">
        <w:t>the</w:t>
      </w:r>
      <w:proofErr w:type="spellEnd"/>
      <w:r w:rsidR="00B26879" w:rsidRPr="0050469B">
        <w:t xml:space="preserve"> provincial </w:t>
      </w:r>
      <w:proofErr w:type="spellStart"/>
      <w:r w:rsidR="00B26879" w:rsidRPr="0050469B">
        <w:t>territory</w:t>
      </w:r>
      <w:proofErr w:type="spellEnd"/>
      <w:r w:rsidR="00B26879" w:rsidRPr="0050469B">
        <w:t xml:space="preserve"> </w:t>
      </w:r>
      <w:proofErr w:type="spellStart"/>
      <w:r w:rsidR="00B26879" w:rsidRPr="0050469B">
        <w:t>of</w:t>
      </w:r>
      <w:proofErr w:type="spellEnd"/>
      <w:r w:rsidR="00B26879" w:rsidRPr="0050469B">
        <w:t xml:space="preserve"> </w:t>
      </w:r>
      <w:proofErr w:type="spellStart"/>
      <w:r w:rsidR="00B26879" w:rsidRPr="0050469B">
        <w:t>one</w:t>
      </w:r>
      <w:proofErr w:type="spellEnd"/>
      <w:r w:rsidR="00B26879" w:rsidRPr="0050469B">
        <w:t xml:space="preserve"> </w:t>
      </w:r>
      <w:proofErr w:type="spellStart"/>
      <w:r w:rsidR="00B26879" w:rsidRPr="0050469B">
        <w:t>knowledge</w:t>
      </w:r>
      <w:proofErr w:type="spellEnd"/>
      <w:r w:rsidR="00B26879" w:rsidRPr="0050469B">
        <w:t xml:space="preserve"> </w:t>
      </w:r>
      <w:proofErr w:type="spellStart"/>
      <w:r w:rsidR="00B26879" w:rsidRPr="0050469B">
        <w:t>and</w:t>
      </w:r>
      <w:proofErr w:type="spellEnd"/>
      <w:r w:rsidR="00B26879" w:rsidRPr="0050469B">
        <w:t xml:space="preserve"> </w:t>
      </w:r>
      <w:proofErr w:type="spellStart"/>
      <w:r w:rsidR="00B26879" w:rsidRPr="0050469B">
        <w:t>skill</w:t>
      </w:r>
      <w:proofErr w:type="spellEnd"/>
      <w:r w:rsidR="00B26879" w:rsidRPr="0050469B">
        <w:t xml:space="preserve"> base” </w:t>
      </w:r>
      <w:r w:rsidR="00B26879" w:rsidRPr="0050469B">
        <w:fldChar w:fldCharType="begin" w:fldLock="1"/>
      </w:r>
      <w:r w:rsidR="00B26879" w:rsidRPr="0050469B">
        <w:instrText>ADDIN CSL_CITATION {"citationItems":[{"id":"ITEM-1","itemData":{"author":[{"dropping-particle":"","family":"Leonard-Barton","given":"D.","non-dropping-particle":"","parse-names":false,"suffix":""}],"id":"ITEM-1","issued":{"date-parts":[["1995"]]},"publisher":"HBS Press","publisher-place":"Boston","title":"Wellsprings of Knowledge: Building and Sustaining the Sources of Innovation","type":"book"},"uris":["http://www.mendeley.com/documents/?uuid=7c934923-42a7-4270-92ae-272a248f15c3"]}],"mendeley":{"formattedCitation":"(Leonard-Barton, 1995)","manualFormatting":"(Leonard-Barton, 1995, p. 62)","plainTextFormattedCitation":"(Leonard-Barton, 1995)","previouslyFormattedCitation":"(Leonard-Barton, 1995)"},"properties":{"noteIndex":0},"schema":"https://github.com/citation-style-language/schema/raw/master/csl-citation.json"}</w:instrText>
      </w:r>
      <w:r w:rsidR="00B26879" w:rsidRPr="0050469B">
        <w:fldChar w:fldCharType="separate"/>
      </w:r>
      <w:r w:rsidR="00B26879" w:rsidRPr="0050469B">
        <w:rPr>
          <w:noProof/>
        </w:rPr>
        <w:t>(Leonard-Barton, 1995, p. 62)</w:t>
      </w:r>
      <w:r w:rsidR="00B26879" w:rsidRPr="0050469B">
        <w:fldChar w:fldCharType="end"/>
      </w:r>
      <w:r w:rsidR="00B26879" w:rsidRPr="0050469B">
        <w:t xml:space="preserve">. </w:t>
      </w:r>
    </w:p>
    <w:p w14:paraId="16FD9359" w14:textId="2B21DF35" w:rsidR="000D355E" w:rsidRDefault="000D355E" w:rsidP="000D355E">
      <w:pPr>
        <w:pStyle w:val="Tese-Normal"/>
      </w:pPr>
      <w:r w:rsidRPr="000D355E">
        <w:t xml:space="preserve">Durante o desenvolvimento do modelo de contexto das práticas de PoC </w:t>
      </w:r>
      <w:r>
        <w:fldChar w:fldCharType="begin" w:fldLock="1"/>
      </w:r>
      <w:r w:rsidR="00B650BA">
        <w:instrText>ADDIN CSL_CITATION {"citationItems":[{"id":"ITEM-1","itemData":{"abstract":"In this study, we worked in collaboration with ninety-seven Proof-of-Concept (PoC) practitioners in the development and execution of thirty different activities to map PoC practices and their relationships. Adopting a practitioner and designer mindsets, we used a Design Science Research approach to model PoC practices and their interactions, apply and study the model influence in practitioners understanding of context. We identified how practitioners incorporated model concepts and discovered interactions between practices, fostering their co-evolution. As practitioners, we framed practices in the context of activity systems, grounded in sociotechnical phenomena and used Activity Theory to substantiate our reflections on PoC practices and map mediators flowing between them. The paper contributes a conceptual-relational PoC practices context model, as a language contribution to improve reflection on practice, and to further enable the study the role of emergent practices in system design.","author":[{"dropping-particle":"","family":"Neto","given":"Antonio Jose Rodrigues","non-dropping-particle":"","parse-names":false,"suffix":""},{"dropping-particle":"","family":"Borges","given":"Maria Manuel","non-dropping-particle":"","parse-names":false,"suffix":""},{"dropping-particle":"","family":"Roque","given":"Licinio","non-dropping-particle":"","parse-names":false,"suffix":""}],"container-title":"In Proceedings of the 28th European Conference on Information Systems (ECIS), An Online AIS Conference, June 15-17, 2020","id":"ITEM-1","issued":{"date-parts":[["2020"]]},"title":"Developing a Proof-of-Concept Practices Context Model","type":"paper-conference"},"uris":["http://www.mendeley.com/documents/?uuid=75e3c410-9c17-3991-953a-72823fb58032"]}],"mendeley":{"formattedCitation":"(Neto et al., 2020b)","plainTextFormattedCitation":"(Neto et al., 2020b)","previouslyFormattedCitation":"(Neto et al., 2020b)"},"properties":{"noteIndex":0},"schema":"https://github.com/citation-style-language/schema/raw/master/csl-citation.json"}</w:instrText>
      </w:r>
      <w:r>
        <w:fldChar w:fldCharType="separate"/>
      </w:r>
      <w:r w:rsidR="00B650BA" w:rsidRPr="00B650BA">
        <w:rPr>
          <w:noProof/>
        </w:rPr>
        <w:t>(Neto et al., 2020b)</w:t>
      </w:r>
      <w:r>
        <w:fldChar w:fldCharType="end"/>
      </w:r>
      <w:r w:rsidRPr="000D355E">
        <w:t xml:space="preserve">, aprendemos que o conhecimento não é apenas produzido e disseminado no final da atividade de PoC, mas durante todas as interações entre todos os elementos em uma atividade PoC </w:t>
      </w:r>
      <w:r>
        <w:fldChar w:fldCharType="begin" w:fldLock="1"/>
      </w:r>
      <w:r>
        <w:instrText>ADDIN CSL_CITATION {"citationItems":[{"id":"ITEM-1","itemData":{"abstract":"In this study, a Proof-of-Concept (PoC) context is acknowledged as an activity system with a set of practices performed by diverse practitioners, aiming to produce knowledge about performance of the technological artifacts under study. Ten PoC practices were identified through content analysis of narratives and observations, supported by the lens of Context Engineering (CE) from Information Systems (IS). CE introduces a framework of problems that help to understand the relevance of context as a fundamental factor in PoC, emphasizing the importance and need for reflection in action, for PoC practitioners. These practices are characterized as a cycle of knowledge production in the PoC context. The authors also identify the hermeneutic character of PoC activities, indicating a need to understand the whole activity system in relation to its constituent parts, while finding the meaning of the parts in the whole PoC context.","author":[{"dropping-particle":"","family":"Neto","given":"Antonio Jose Rodrigues","non-dropping-particle":"","parse-names":false,"suffix":""},{"dropping-particle":"","family":"Borges","given":"Maria Manuel","non-dropping-particle":"","parse-names":false,"suffix":""},{"dropping-particle":"","family":"Roque","given":"Licinio","non-dropping-particle":"","parse-names":false,"suffix":""}],"container-title":"Information Systems Development: Information Systems Beyond 2020 (ISD2019 Proceedings)","editor":[{"dropping-particle":"","family":"Siarheyeva","given":"A.","non-dropping-particle":"","parse-names":false,"suffix":""},{"dropping-particle":"","family":"Barry","given":"C.","non-dropping-particle":"","parse-names":false,"suffix":""},{"dropping-particle":"","family":"Lang","given":"M.","non-dropping-particle":"","parse-names":false,"suffix":""},{"dropping-particle":"","family":"Linger","given":"H.","non-dropping-particle":"","parse-names":false,"suffix":""},{"dropping-particle":"","family":"Schneider","given":"C.","non-dropping-particle":"","parse-names":false,"suffix":""}],"id":"ITEM-1","issued":{"date-parts":[["2019"]]},"publisher-place":"Toulon, France: ISEN Yncréa Méditerranée","title":"Characterizing Proof-of-Concept Practices using the lens of Context Engineering","type":"paper-conference"},"uris":["http://www.mendeley.com/documents/?uuid=55fc8b0c-ef13-3ac0-a893-c1ebef8ff5ca"]}],"mendeley":{"formattedCitation":"(Neto et al., 2019)","plainTextFormattedCitation":"(Neto et al., 2019)","previouslyFormattedCitation":"(Neto et al., 2019)"},"properties":{"noteIndex":0},"schema":"https://github.com/citation-style-language/schema/raw/master/csl-citation.json"}</w:instrText>
      </w:r>
      <w:r>
        <w:fldChar w:fldCharType="separate"/>
      </w:r>
      <w:r w:rsidRPr="000D355E">
        <w:rPr>
          <w:noProof/>
        </w:rPr>
        <w:t>(Neto et al., 2019)</w:t>
      </w:r>
      <w:r>
        <w:fldChar w:fldCharType="end"/>
      </w:r>
      <w:r w:rsidRPr="000D355E">
        <w:t xml:space="preserve">, ou seja, </w:t>
      </w:r>
      <w:r>
        <w:t xml:space="preserve">os </w:t>
      </w:r>
      <w:r w:rsidRPr="000D355E">
        <w:t xml:space="preserve">cenários, </w:t>
      </w:r>
      <w:r>
        <w:t xml:space="preserve">os </w:t>
      </w:r>
      <w:r w:rsidRPr="000D355E">
        <w:t xml:space="preserve">movimentos, </w:t>
      </w:r>
      <w:r>
        <w:t xml:space="preserve">as </w:t>
      </w:r>
      <w:r w:rsidRPr="000D355E">
        <w:t xml:space="preserve">competências e </w:t>
      </w:r>
      <w:r>
        <w:t xml:space="preserve">as </w:t>
      </w:r>
      <w:r w:rsidRPr="000D355E">
        <w:t>práticas no contexto d</w:t>
      </w:r>
      <w:r>
        <w:t>a</w:t>
      </w:r>
      <w:r w:rsidRPr="000D355E">
        <w:t xml:space="preserve"> PoC, que descrevemos como</w:t>
      </w:r>
      <w:r>
        <w:t xml:space="preserve"> </w:t>
      </w:r>
      <w:r>
        <w:fldChar w:fldCharType="begin" w:fldLock="1"/>
      </w:r>
      <w:r w:rsidR="000E440C">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manualFormatting":"(Neto et al., 2021, p. 5)","plainTextFormattedCitation":"(Neto et al., 2021)","previouslyFormattedCitation":"(Neto et al., 2021)"},"properties":{"noteIndex":0},"schema":"https://github.com/citation-style-language/schema/raw/master/csl-citation.json"}</w:instrText>
      </w:r>
      <w:r>
        <w:fldChar w:fldCharType="separate"/>
      </w:r>
      <w:r w:rsidRPr="000D355E">
        <w:rPr>
          <w:noProof/>
        </w:rPr>
        <w:t>(Neto et al., 2021</w:t>
      </w:r>
      <w:r>
        <w:rPr>
          <w:noProof/>
        </w:rPr>
        <w:t>, p. 5</w:t>
      </w:r>
      <w:r w:rsidRPr="000D355E">
        <w:rPr>
          <w:noProof/>
        </w:rPr>
        <w:t>)</w:t>
      </w:r>
      <w:r>
        <w:fldChar w:fldCharType="end"/>
      </w:r>
      <w:r>
        <w:t>:</w:t>
      </w:r>
    </w:p>
    <w:p w14:paraId="59F432C7" w14:textId="77777777" w:rsidR="000D355E" w:rsidRPr="000D355E" w:rsidRDefault="000D355E" w:rsidP="000D355E">
      <w:pPr>
        <w:pStyle w:val="Tese-Citao-Direta"/>
        <w:spacing w:before="120" w:after="120"/>
      </w:pPr>
      <w:r w:rsidRPr="000D355E">
        <w:rPr>
          <w:rFonts w:ascii="Calibri" w:hAnsi="Calibri" w:cs="Calibri"/>
        </w:rPr>
        <w:t>﻿</w:t>
      </w:r>
      <w:r w:rsidRPr="000D355E">
        <w:rPr>
          <w:b/>
          <w:bCs/>
        </w:rPr>
        <w:t>Movements:</w:t>
      </w:r>
      <w:r w:rsidRPr="000D355E">
        <w:t xml:space="preserve"> the actions-codes performed by PoC practitioners, regarding knowledge construction and dissemination during the PoC activity, e.g., some dialogues in a sociotechnical context</w:t>
      </w:r>
    </w:p>
    <w:p w14:paraId="084CD1A4" w14:textId="2D63CFD0" w:rsidR="000D355E" w:rsidRPr="000D355E" w:rsidRDefault="000D355E" w:rsidP="000D355E">
      <w:pPr>
        <w:pStyle w:val="Tese-Citao-Direta"/>
        <w:spacing w:before="120" w:after="120"/>
      </w:pPr>
      <w:r w:rsidRPr="000D355E">
        <w:rPr>
          <w:b/>
          <w:bCs/>
        </w:rPr>
        <w:t>Competencies:</w:t>
      </w:r>
      <w:r w:rsidRPr="000D355E">
        <w:t xml:space="preserve"> a condensed set of skills of the PoC practitioner, developed from the range of identified movements (action-codes)</w:t>
      </w:r>
    </w:p>
    <w:p w14:paraId="06132FC9" w14:textId="353DA8EB" w:rsidR="000D355E" w:rsidRPr="000D355E" w:rsidRDefault="000D355E" w:rsidP="000D355E">
      <w:pPr>
        <w:pStyle w:val="Tese-Citao-Direta"/>
        <w:spacing w:before="120" w:after="120"/>
      </w:pPr>
      <w:r w:rsidRPr="000D355E">
        <w:rPr>
          <w:b/>
          <w:bCs/>
        </w:rPr>
        <w:t>Scenarios:</w:t>
      </w:r>
      <w:r w:rsidRPr="000D355E">
        <w:t xml:space="preserve"> a set of dialogues and sketches that happened during the PoC activities</w:t>
      </w:r>
    </w:p>
    <w:p w14:paraId="465EEEBE" w14:textId="48AD1C59" w:rsidR="000D355E" w:rsidRPr="000D355E" w:rsidRDefault="000D355E" w:rsidP="000D355E">
      <w:pPr>
        <w:pStyle w:val="Tese-Citao-Direta"/>
        <w:spacing w:before="120" w:after="120"/>
      </w:pPr>
      <w:r w:rsidRPr="000D355E">
        <w:rPr>
          <w:b/>
          <w:bCs/>
        </w:rPr>
        <w:t>Practices:</w:t>
      </w:r>
      <w:r w:rsidRPr="000D355E">
        <w:t xml:space="preserve"> In the context of our research, we have adopted the term of practice (Neto et al., 2018, p. 271) in accordance with the works of Isabelle et al. (2012)</w:t>
      </w:r>
      <w:r>
        <w:t xml:space="preserve"> </w:t>
      </w:r>
      <w:r w:rsidRPr="000D355E">
        <w:t xml:space="preserve">and Schön (1983). Isabelle et al. define practices as “both what people do in situations and the way they do it [in those situations]. Practices are knowing in action (Piaget, 1974), that is, [practices are] </w:t>
      </w:r>
      <w:r w:rsidRPr="000D355E">
        <w:lastRenderedPageBreak/>
        <w:t>dispositions enacted in specific situations (Bourdieu, 1990)” (2012, p. 476). Furthermore, Schön notes, “I offer an approach to epistemology of practice based on a close examination of what some practitioners—architects, psychotherapists, engineers, planners, and managers—actually do” (Schön, 1983, p. viii).</w:t>
      </w:r>
    </w:p>
    <w:p w14:paraId="0B7D69EF" w14:textId="2C5A3786" w:rsidR="00B26879" w:rsidRDefault="00B26879" w:rsidP="00B26879">
      <w:pPr>
        <w:pStyle w:val="Tese-Normal"/>
      </w:pPr>
      <w:r w:rsidRPr="0050469B">
        <w:t>Entretanto, um fato interessante nos ocorreu no decorrer de nossas análises e reflexões sobre o conjunto de dados coletado no contexto da PoC, especialmente durante o desenvolvimento do modelo conceitual-relacional do contexto das práticas da PoC. Por outras palavras, um fenômeno emergiu como fruto de nossas análises sistemáticas, onde visualizamos a PoC (ou seja, o seu contexto) e as suas partes (ou seja, os cenários na PoC, os movimentos dos seus praticantes, as competências, as práticas, os próprios praticantes, e até mesmo, o conhecimento) se alicerçando em uma rede de conhecimento baseada no princípio do círculo hermenêutico</w:t>
      </w:r>
      <w:r w:rsidR="00B650BA">
        <w:t xml:space="preserve"> </w:t>
      </w:r>
      <w:r w:rsidR="00B650BA">
        <w:fldChar w:fldCharType="begin" w:fldLock="1"/>
      </w:r>
      <w:r w:rsidR="00B650BA">
        <w:instrText>ADDIN CSL_CITATION {"citationItems":[{"id":"ITEM-1","itemData":{"DOI":"10.4018/JITR.2020100108","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Technology Research (JITR)","id":"ITEM-1","issue":"4","issued":{"date-parts":[["2020"]]},"page":"118-135","title":"A “New” View of Proof-of-Concept Practices Through the Lenses of Activity Theory and Hermeneutics","type":"article-journal","volume":"13"},"uris":["http://www.mendeley.com/documents/?uuid=b726c779-c4e8-4491-97e0-af2982e7a461"]},{"id":"ITEM-2","itemData":{"abstract":"Background. Proof-of-Concept (PoC) is a common practice in several disciplines, and is used in organizations for different purposes, including exploring, producing and disseminating knowledge of new information technology products. Objectives. One intriguing question has motivated the present research: What is the mechanism supporting the flow of knowledge in the context of PoC? Methods. This research was based on direct researcher participation in multiple PoC activities working collaboratively with several PoC practitioners, totaling 30 months of immersion. The research method is ethnography involving observations, notes, semi-structured interviews, and participation in the PoC world. Results. After analyzing 459 data points through the lens of hermeneutics, the authors learned that 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author":[{"dropping-particle":"","family":"Neto","given":"Antonio Jose Rodrigues","non-dropping-particle":"","parse-names":false,"suffix":""},{"dropping-particle":"","family":"Borges","given":"Maria Manuel","non-dropping-particle":"","parse-names":false,"suffix":""},{"dropping-particle":"","family":"Roque","given":"Licinio","non-dropping-particle":"","parse-names":false,"suffix":""}],"container-title":"LIBRES","id":"ITEM-2","issue":"2","issued":{"date-parts":[["2020"]]},"page":"45-67","title":"Flow of knowledge in proof-of-concept activities: Examining the problem of interpretation using hermeneutics","type":"article-journal","volume":"30"},"uris":["http://www.mendeley.com/documents/?uuid=a5d2749f-a6ae-3bec-9d54-9a34593a5b35"]}],"mendeley":{"formattedCitation":"(Neto et al., 2020a, 2020c)","plainTextFormattedCitation":"(Neto et al., 2020a, 2020c)","previouslyFormattedCitation":"(Neto et al., 2020a, 2020c)"},"properties":{"noteIndex":0},"schema":"https://github.com/citation-style-language/schema/raw/master/csl-citation.json"}</w:instrText>
      </w:r>
      <w:r w:rsidR="00B650BA">
        <w:fldChar w:fldCharType="separate"/>
      </w:r>
      <w:r w:rsidR="00B650BA" w:rsidRPr="00B650BA">
        <w:rPr>
          <w:noProof/>
        </w:rPr>
        <w:t>(Neto et al., 2020a, 2020c)</w:t>
      </w:r>
      <w:r w:rsidR="00B650BA">
        <w:fldChar w:fldCharType="end"/>
      </w:r>
      <w:r w:rsidR="000E440C">
        <w:t xml:space="preserve">, onde aprendemos que: </w:t>
      </w:r>
    </w:p>
    <w:p w14:paraId="76238578" w14:textId="0A4F4C62" w:rsidR="000E440C" w:rsidRPr="0050469B" w:rsidRDefault="000E440C" w:rsidP="000E440C">
      <w:pPr>
        <w:pStyle w:val="Tese-Citao-Direta"/>
      </w:pPr>
      <w:proofErr w:type="spellStart"/>
      <w:r>
        <w:t>the</w:t>
      </w:r>
      <w:proofErr w:type="spellEnd"/>
      <w:r>
        <w:t xml:space="preserve"> </w:t>
      </w:r>
      <w:proofErr w:type="spellStart"/>
      <w:r>
        <w:t>production</w:t>
      </w:r>
      <w:proofErr w:type="spellEnd"/>
      <w:r>
        <w:t xml:space="preserve"> </w:t>
      </w:r>
      <w:proofErr w:type="spellStart"/>
      <w:r>
        <w:t>and</w:t>
      </w:r>
      <w:proofErr w:type="spellEnd"/>
      <w:r>
        <w:t xml:space="preserve"> </w:t>
      </w:r>
      <w:proofErr w:type="spellStart"/>
      <w:r>
        <w:t>dissemination</w:t>
      </w:r>
      <w:proofErr w:type="spellEnd"/>
      <w:r>
        <w:t xml:space="preserve"> </w:t>
      </w:r>
      <w:proofErr w:type="spellStart"/>
      <w:r>
        <w:t>of</w:t>
      </w:r>
      <w:proofErr w:type="spellEnd"/>
      <w:r>
        <w:t xml:space="preserve"> </w:t>
      </w:r>
      <w:proofErr w:type="spellStart"/>
      <w:r>
        <w:t>knowledge</w:t>
      </w:r>
      <w:proofErr w:type="spellEnd"/>
      <w:r>
        <w:t xml:space="preserve"> in </w:t>
      </w:r>
      <w:proofErr w:type="spellStart"/>
      <w:r>
        <w:t>the</w:t>
      </w:r>
      <w:proofErr w:type="spellEnd"/>
      <w:r>
        <w:t xml:space="preserve"> context </w:t>
      </w:r>
      <w:proofErr w:type="spellStart"/>
      <w:r>
        <w:t>of</w:t>
      </w:r>
      <w:proofErr w:type="spellEnd"/>
      <w:r>
        <w:t xml:space="preserve"> PoC </w:t>
      </w:r>
      <w:proofErr w:type="spellStart"/>
      <w:r>
        <w:t>did</w:t>
      </w:r>
      <w:proofErr w:type="spellEnd"/>
      <w:r>
        <w:t xml:space="preserve"> </w:t>
      </w:r>
      <w:proofErr w:type="spellStart"/>
      <w:r>
        <w:t>not</w:t>
      </w:r>
      <w:proofErr w:type="spellEnd"/>
      <w:r>
        <w:t xml:space="preserve"> </w:t>
      </w:r>
      <w:proofErr w:type="spellStart"/>
      <w:r>
        <w:t>occur</w:t>
      </w:r>
      <w:proofErr w:type="spellEnd"/>
      <w:r>
        <w:t xml:space="preserve"> </w:t>
      </w:r>
      <w:proofErr w:type="spellStart"/>
      <w:r>
        <w:t>only</w:t>
      </w:r>
      <w:proofErr w:type="spellEnd"/>
      <w:r>
        <w:t xml:space="preserve"> </w:t>
      </w:r>
      <w:proofErr w:type="spellStart"/>
      <w:r>
        <w:t>at</w:t>
      </w:r>
      <w:proofErr w:type="spellEnd"/>
      <w:r>
        <w:t xml:space="preserve"> </w:t>
      </w:r>
      <w:proofErr w:type="spellStart"/>
      <w:r>
        <w:t>the</w:t>
      </w:r>
      <w:proofErr w:type="spellEnd"/>
      <w:r>
        <w:t xml:space="preserve"> </w:t>
      </w:r>
      <w:proofErr w:type="spellStart"/>
      <w:r>
        <w:t>end</w:t>
      </w:r>
      <w:proofErr w:type="spellEnd"/>
      <w:r>
        <w:t xml:space="preserve"> </w:t>
      </w:r>
      <w:proofErr w:type="spellStart"/>
      <w:r>
        <w:t>of</w:t>
      </w:r>
      <w:proofErr w:type="spellEnd"/>
      <w:r>
        <w:t xml:space="preserve"> </w:t>
      </w:r>
      <w:proofErr w:type="spellStart"/>
      <w:r>
        <w:t>the</w:t>
      </w:r>
      <w:proofErr w:type="spellEnd"/>
      <w:r>
        <w:t xml:space="preserve"> PoC </w:t>
      </w:r>
      <w:proofErr w:type="spellStart"/>
      <w:r>
        <w:t>activity</w:t>
      </w:r>
      <w:proofErr w:type="spellEnd"/>
      <w:r>
        <w:t xml:space="preserve">. </w:t>
      </w:r>
      <w:proofErr w:type="spellStart"/>
      <w:r>
        <w:t>Instead</w:t>
      </w:r>
      <w:proofErr w:type="spellEnd"/>
      <w:r>
        <w:t xml:space="preserve">, </w:t>
      </w:r>
      <w:proofErr w:type="spellStart"/>
      <w:r>
        <w:t>the</w:t>
      </w:r>
      <w:proofErr w:type="spellEnd"/>
      <w:r>
        <w:t xml:space="preserve"> </w:t>
      </w:r>
      <w:proofErr w:type="spellStart"/>
      <w:r>
        <w:t>flow</w:t>
      </w:r>
      <w:proofErr w:type="spellEnd"/>
      <w:r>
        <w:t xml:space="preserve"> </w:t>
      </w:r>
      <w:proofErr w:type="spellStart"/>
      <w:r>
        <w:t>of</w:t>
      </w:r>
      <w:proofErr w:type="spellEnd"/>
      <w:r>
        <w:t xml:space="preserve"> </w:t>
      </w:r>
      <w:proofErr w:type="spellStart"/>
      <w:r>
        <w:t>knowledge</w:t>
      </w:r>
      <w:proofErr w:type="spellEnd"/>
      <w:r>
        <w:t xml:space="preserve"> </w:t>
      </w:r>
      <w:proofErr w:type="spellStart"/>
      <w:r>
        <w:t>occurred</w:t>
      </w:r>
      <w:proofErr w:type="spellEnd"/>
      <w:r>
        <w:t xml:space="preserve"> in </w:t>
      </w:r>
      <w:proofErr w:type="spellStart"/>
      <w:r>
        <w:t>different</w:t>
      </w:r>
      <w:proofErr w:type="spellEnd"/>
      <w:r>
        <w:t xml:space="preserve"> </w:t>
      </w:r>
      <w:proofErr w:type="spellStart"/>
      <w:r>
        <w:t>learning</w:t>
      </w:r>
      <w:proofErr w:type="spellEnd"/>
      <w:r>
        <w:t xml:space="preserve"> </w:t>
      </w:r>
      <w:proofErr w:type="spellStart"/>
      <w:r>
        <w:t>circles</w:t>
      </w:r>
      <w:proofErr w:type="spellEnd"/>
      <w:r>
        <w:t xml:space="preserve"> (</w:t>
      </w:r>
      <w:proofErr w:type="spellStart"/>
      <w:r>
        <w:t>based</w:t>
      </w:r>
      <w:proofErr w:type="spellEnd"/>
      <w:r>
        <w:t xml:space="preserve"> </w:t>
      </w:r>
      <w:proofErr w:type="spellStart"/>
      <w:r>
        <w:t>on</w:t>
      </w:r>
      <w:proofErr w:type="spellEnd"/>
      <w:r>
        <w:t xml:space="preserve"> </w:t>
      </w:r>
      <w:proofErr w:type="spellStart"/>
      <w:r>
        <w:t>hermeneutic</w:t>
      </w:r>
      <w:proofErr w:type="spellEnd"/>
      <w:r>
        <w:t xml:space="preserve"> </w:t>
      </w:r>
      <w:proofErr w:type="spellStart"/>
      <w:r>
        <w:t>circles</w:t>
      </w:r>
      <w:proofErr w:type="spellEnd"/>
      <w:r>
        <w:t xml:space="preserve">) as </w:t>
      </w:r>
      <w:proofErr w:type="spellStart"/>
      <w:r>
        <w:t>an</w:t>
      </w:r>
      <w:proofErr w:type="spellEnd"/>
      <w:r>
        <w:t xml:space="preserve"> </w:t>
      </w:r>
      <w:proofErr w:type="spellStart"/>
      <w:r>
        <w:t>intrinsic</w:t>
      </w:r>
      <w:proofErr w:type="spellEnd"/>
      <w:r>
        <w:t xml:space="preserve"> connection </w:t>
      </w:r>
      <w:proofErr w:type="spellStart"/>
      <w:r>
        <w:t>to</w:t>
      </w:r>
      <w:proofErr w:type="spellEnd"/>
      <w:r>
        <w:t xml:space="preserve"> </w:t>
      </w:r>
      <w:proofErr w:type="spellStart"/>
      <w:r>
        <w:t>the</w:t>
      </w:r>
      <w:proofErr w:type="spellEnd"/>
      <w:r>
        <w:t xml:space="preserve"> context. It </w:t>
      </w:r>
      <w:proofErr w:type="spellStart"/>
      <w:r>
        <w:t>is</w:t>
      </w:r>
      <w:proofErr w:type="spellEnd"/>
      <w:r>
        <w:t xml:space="preserve"> </w:t>
      </w:r>
      <w:proofErr w:type="spellStart"/>
      <w:r>
        <w:t>the</w:t>
      </w:r>
      <w:proofErr w:type="spellEnd"/>
      <w:r>
        <w:t xml:space="preserve"> </w:t>
      </w:r>
      <w:proofErr w:type="spellStart"/>
      <w:r>
        <w:t>knowledge</w:t>
      </w:r>
      <w:proofErr w:type="spellEnd"/>
      <w:r>
        <w:t xml:space="preserve"> </w:t>
      </w:r>
      <w:proofErr w:type="spellStart"/>
      <w:r>
        <w:t>of</w:t>
      </w:r>
      <w:proofErr w:type="spellEnd"/>
      <w:r>
        <w:t xml:space="preserve"> </w:t>
      </w:r>
      <w:proofErr w:type="spellStart"/>
      <w:r>
        <w:t>the</w:t>
      </w:r>
      <w:proofErr w:type="spellEnd"/>
      <w:r>
        <w:t xml:space="preserve"> context </w:t>
      </w:r>
      <w:proofErr w:type="spellStart"/>
      <w:r>
        <w:t>that</w:t>
      </w:r>
      <w:proofErr w:type="spellEnd"/>
      <w:r>
        <w:t xml:space="preserve"> </w:t>
      </w:r>
      <w:proofErr w:type="spellStart"/>
      <w:r>
        <w:t>allows</w:t>
      </w:r>
      <w:proofErr w:type="spellEnd"/>
      <w:r>
        <w:t xml:space="preserve"> PoC </w:t>
      </w:r>
      <w:proofErr w:type="spellStart"/>
      <w:r>
        <w:t>practitioners</w:t>
      </w:r>
      <w:proofErr w:type="spellEnd"/>
      <w:r>
        <w:t xml:space="preserve"> </w:t>
      </w:r>
      <w:proofErr w:type="spellStart"/>
      <w:r>
        <w:t>to</w:t>
      </w:r>
      <w:proofErr w:type="spellEnd"/>
      <w:r>
        <w:t xml:space="preserve"> </w:t>
      </w:r>
      <w:proofErr w:type="spellStart"/>
      <w:r>
        <w:t>comprehend</w:t>
      </w:r>
      <w:proofErr w:type="spellEnd"/>
      <w:r>
        <w:t xml:space="preserve"> </w:t>
      </w:r>
      <w:proofErr w:type="spellStart"/>
      <w:r>
        <w:t>the</w:t>
      </w:r>
      <w:proofErr w:type="spellEnd"/>
      <w:r>
        <w:t xml:space="preserve"> </w:t>
      </w:r>
      <w:proofErr w:type="spellStart"/>
      <w:r>
        <w:t>construction</w:t>
      </w:r>
      <w:proofErr w:type="spellEnd"/>
      <w:r>
        <w:t xml:space="preserve"> </w:t>
      </w:r>
      <w:proofErr w:type="spellStart"/>
      <w:r>
        <w:t>of</w:t>
      </w:r>
      <w:proofErr w:type="spellEnd"/>
      <w:r>
        <w:t xml:space="preserve"> </w:t>
      </w:r>
      <w:proofErr w:type="spellStart"/>
      <w:r>
        <w:t>the</w:t>
      </w:r>
      <w:proofErr w:type="spellEnd"/>
      <w:r>
        <w:t xml:space="preserve"> </w:t>
      </w:r>
      <w:proofErr w:type="spellStart"/>
      <w:r>
        <w:t>cycles</w:t>
      </w:r>
      <w:proofErr w:type="spellEnd"/>
      <w:r>
        <w:t xml:space="preserve"> </w:t>
      </w:r>
      <w:proofErr w:type="spellStart"/>
      <w:r>
        <w:t>of</w:t>
      </w:r>
      <w:proofErr w:type="spellEnd"/>
      <w:r>
        <w:t xml:space="preserve"> </w:t>
      </w:r>
      <w:proofErr w:type="spellStart"/>
      <w:r>
        <w:t>production</w:t>
      </w:r>
      <w:proofErr w:type="spellEnd"/>
      <w:r>
        <w:t xml:space="preserve"> </w:t>
      </w:r>
      <w:proofErr w:type="spellStart"/>
      <w:r>
        <w:t>and</w:t>
      </w:r>
      <w:proofErr w:type="spellEnd"/>
      <w:r>
        <w:t xml:space="preserve"> </w:t>
      </w:r>
      <w:proofErr w:type="spellStart"/>
      <w:r>
        <w:t>dissemination</w:t>
      </w:r>
      <w:proofErr w:type="spellEnd"/>
      <w:r>
        <w:t xml:space="preserve"> </w:t>
      </w:r>
      <w:proofErr w:type="spellStart"/>
      <w:r>
        <w:t>of</w:t>
      </w:r>
      <w:proofErr w:type="spellEnd"/>
      <w:r>
        <w:t xml:space="preserve"> knowledge in PoC activities</w:t>
      </w:r>
      <w:r w:rsidR="00B650BA">
        <w:t xml:space="preserve"> </w:t>
      </w:r>
      <w:r w:rsidR="00B650BA">
        <w:fldChar w:fldCharType="begin" w:fldLock="1"/>
      </w:r>
      <w:r w:rsidR="00B650BA">
        <w:instrText>ADDIN CSL_CITATION {"citationItems":[{"id":"ITEM-1","itemData":{"abstract":"Background. Proof-of-Concept (PoC) is a common practice in several disciplines, and is used in organizations for different purposes, including exploring, producing and disseminating knowledge of new information technology products. Objectives. One intriguing question has motivated the present research: What is the mechanism supporting the flow of knowledge in the context of PoC? Methods. This research was based on direct researcher participation in multiple PoC activities working collaboratively with several PoC practitioners, totaling 30 months of immersion. The research method is ethnography involving observations, notes, semi-structured interviews, and participation in the PoC world. Results. After analyzing 459 data points through the lens of hermeneutics, the authors learned that 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author":[{"dropping-particle":"","family":"Neto","given":"Antonio Jose Rodrigues","non-dropping-particle":"","parse-names":false,"suffix":""},{"dropping-particle":"","family":"Borges","given":"Maria Manuel","non-dropping-particle":"","parse-names":false,"suffix":""},{"dropping-particle":"","family":"Roque","given":"Licinio","non-dropping-particle":"","parse-names":false,"suffix":""}],"container-title":"LIBRES","id":"ITEM-1","issue":"2","issued":{"date-parts":[["2020"]]},"page":"45-67","title":"Flow of knowledge in proof-of-concept activities: Examining the problem of interpretation using hermeneutics","type":"article-journal","volume":"30"},"uris":["http://www.mendeley.com/documents/?uuid=a5d2749f-a6ae-3bec-9d54-9a34593a5b35"]}],"mendeley":{"formattedCitation":"(Neto et al., 2020c)","manualFormatting":"(Neto et al., 2020b, p. 45)","plainTextFormattedCitation":"(Neto et al., 2020c)","previouslyFormattedCitation":"(Neto et al., 2020c)"},"properties":{"noteIndex":0},"schema":"https://github.com/citation-style-language/schema/raw/master/csl-citation.json"}</w:instrText>
      </w:r>
      <w:r w:rsidR="00B650BA">
        <w:fldChar w:fldCharType="separate"/>
      </w:r>
      <w:r w:rsidR="00B650BA" w:rsidRPr="000E440C">
        <w:t>(Neto et al., 2020b</w:t>
      </w:r>
      <w:r w:rsidR="00B650BA">
        <w:t>, p. 45</w:t>
      </w:r>
      <w:r w:rsidR="00B650BA" w:rsidRPr="000E440C">
        <w:t>)</w:t>
      </w:r>
      <w:r w:rsidR="00B650BA">
        <w:fldChar w:fldCharType="end"/>
      </w:r>
      <w:r w:rsidR="00B650BA">
        <w:t>.</w:t>
      </w:r>
    </w:p>
    <w:p w14:paraId="6555B151" w14:textId="22071ED3" w:rsidR="00B26879" w:rsidRDefault="000E440C" w:rsidP="00B26879">
      <w:pPr>
        <w:pStyle w:val="Tese-Normal"/>
      </w:pPr>
      <w:r>
        <w:fldChar w:fldCharType="begin" w:fldLock="1"/>
      </w:r>
      <w:r>
        <w:instrText>ADDIN CSL_CITATION {"citationItems":[{"id":"ITEM-1","itemData":{"author":[{"dropping-particle":"","family":"Gadamer","given":"Hans-Georg","non-dropping-particle":"","parse-names":false,"suffix":""}],"id":"ITEM-1","issued":{"date-parts":[["2013"]]},"number-of-pages":"665","publisher":"Bloomsbury Academic","publisher-place":"London","title":"Truth and Method","type":"book"},"uris":["http://www.mendeley.com/documents/?uuid=bb52c818-6aee-45ed-b8e1-b4ffb3ea2d66"]}],"mendeley":{"formattedCitation":"(Gadamer, 2013)","manualFormatting":"Gadamer (2013)","plainTextFormattedCitation":"(Gadamer, 2013)","previouslyFormattedCitation":"(Gadamer, 2013)"},"properties":{"noteIndex":0},"schema":"https://github.com/citation-style-language/schema/raw/master/csl-citation.json"}</w:instrText>
      </w:r>
      <w:r>
        <w:fldChar w:fldCharType="separate"/>
      </w:r>
      <w:r w:rsidRPr="000E440C">
        <w:rPr>
          <w:noProof/>
        </w:rPr>
        <w:t>Gadamer</w:t>
      </w:r>
      <w:r>
        <w:rPr>
          <w:noProof/>
        </w:rPr>
        <w:t xml:space="preserve"> (</w:t>
      </w:r>
      <w:r w:rsidRPr="000E440C">
        <w:rPr>
          <w:noProof/>
        </w:rPr>
        <w:t>2013)</w:t>
      </w:r>
      <w:r>
        <w:fldChar w:fldCharType="end"/>
      </w:r>
      <w:r>
        <w:t xml:space="preserve"> </w:t>
      </w:r>
      <w:r w:rsidR="00B26879" w:rsidRPr="0050469B">
        <w:t>descreve o círculo hermenêutico como sendo uma relação circular, onde a antecipação do significado em que o todo é encarado se torna um entendimento real quando as partes determinadas pelo todo também determinam esse todo, onde concluímos que essa relação circular no contexto da PoC pode ser visualizada e compreendida através de uma rede de conhecimento</w:t>
      </w:r>
      <w:r>
        <w:t>.</w:t>
      </w:r>
    </w:p>
    <w:p w14:paraId="063654C1" w14:textId="2A1FFEA8" w:rsidR="000E440C" w:rsidRPr="0050469B" w:rsidRDefault="000E440C" w:rsidP="00B26879">
      <w:pPr>
        <w:pStyle w:val="Tese-Normal"/>
      </w:pPr>
      <w:r>
        <w:t xml:space="preserve">Dessa forma, </w:t>
      </w:r>
      <w:r w:rsidR="004E39A4">
        <w:t>compreendemos</w:t>
      </w:r>
      <w:r w:rsidRPr="000E440C">
        <w:t xml:space="preserve"> que o contexto </w:t>
      </w:r>
      <w:r w:rsidR="004E39A4">
        <w:t xml:space="preserve">da </w:t>
      </w:r>
      <w:r w:rsidRPr="000E440C">
        <w:t xml:space="preserve">PoC </w:t>
      </w:r>
      <w:r w:rsidR="004E39A4">
        <w:t>possa ser</w:t>
      </w:r>
      <w:r w:rsidRPr="000E440C">
        <w:t xml:space="preserve"> representado através de uma rede composta por vários elementos (nós), ou seja, os praticantes, seus movimentos, suas competências, os cenários PoC, e ainda informações e conhecimentos produzidos e disseminados durante o </w:t>
      </w:r>
      <w:r w:rsidR="004E39A4">
        <w:t xml:space="preserve">todo o ciclo de </w:t>
      </w:r>
      <w:r w:rsidRPr="000E440C">
        <w:t>desenvolvimento e execução d</w:t>
      </w:r>
      <w:r w:rsidR="004E39A4">
        <w:t>a</w:t>
      </w:r>
      <w:r w:rsidRPr="000E440C">
        <w:t xml:space="preserve"> PoC. Por exemplo, </w:t>
      </w:r>
      <w:r w:rsidR="004E39A4">
        <w:t xml:space="preserve">conforme podemos observar na Figura 129, </w:t>
      </w:r>
      <w:r w:rsidRPr="000E440C">
        <w:t>o nó A (ou seja, um praticante no contexto d</w:t>
      </w:r>
      <w:r w:rsidR="004E39A4">
        <w:t>a</w:t>
      </w:r>
      <w:r w:rsidRPr="000E440C">
        <w:t xml:space="preserve"> PoC) se conecta ao nó B (ou seja, uma prática), onde essa conexão (link), de alguma forma, produz conhecimento e potencialmente o dissemina </w:t>
      </w:r>
      <w:r w:rsidR="004E39A4">
        <w:t xml:space="preserve">(propaga) </w:t>
      </w:r>
      <w:r w:rsidRPr="000E440C">
        <w:t xml:space="preserve">para outros nós </w:t>
      </w:r>
      <w:r w:rsidR="004E39A4">
        <w:t>na</w:t>
      </w:r>
      <w:r w:rsidRPr="000E440C">
        <w:t xml:space="preserve"> </w:t>
      </w:r>
      <w:r w:rsidR="004E39A4">
        <w:t>r</w:t>
      </w:r>
      <w:r w:rsidRPr="000E440C">
        <w:t xml:space="preserve">ede de </w:t>
      </w:r>
      <w:r w:rsidR="004E39A4">
        <w:t>c</w:t>
      </w:r>
      <w:r w:rsidRPr="000E440C">
        <w:t xml:space="preserve">onhecimento </w:t>
      </w:r>
      <w:r w:rsidR="004E39A4">
        <w:t xml:space="preserve">da </w:t>
      </w:r>
      <w:r w:rsidRPr="000E440C">
        <w:t>PoC.</w:t>
      </w:r>
    </w:p>
    <w:p w14:paraId="6A89736E" w14:textId="0794F5EA" w:rsidR="000E440C" w:rsidRDefault="000E440C" w:rsidP="000E440C">
      <w:pPr>
        <w:pStyle w:val="Tese-Figura"/>
      </w:pPr>
      <w:r w:rsidRPr="00163C74">
        <w:lastRenderedPageBreak/>
        <w:drawing>
          <wp:inline distT="0" distB="0" distL="0" distR="0" wp14:anchorId="32EBC1AD" wp14:editId="7EF49214">
            <wp:extent cx="5490210" cy="3906795"/>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90210" cy="3906795"/>
                    </a:xfrm>
                    <a:prstGeom prst="rect">
                      <a:avLst/>
                    </a:prstGeom>
                  </pic:spPr>
                </pic:pic>
              </a:graphicData>
            </a:graphic>
          </wp:inline>
        </w:drawing>
      </w:r>
    </w:p>
    <w:p w14:paraId="0A0CAD69" w14:textId="52067F91" w:rsidR="000E440C" w:rsidRPr="0050469B" w:rsidRDefault="000E440C" w:rsidP="000E440C">
      <w:pPr>
        <w:pStyle w:val="Tese-Caption"/>
      </w:pPr>
      <w:bookmarkStart w:id="1788" w:name="_Toc47384581"/>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29</w:t>
      </w:r>
      <w:r w:rsidRPr="0050469B">
        <w:rPr>
          <w:b/>
        </w:rPr>
        <w:fldChar w:fldCharType="end"/>
      </w:r>
      <w:r w:rsidRPr="0050469B">
        <w:rPr>
          <w:b/>
        </w:rPr>
        <w:t>.</w:t>
      </w:r>
      <w:r w:rsidRPr="0050469B">
        <w:t xml:space="preserve"> </w:t>
      </w:r>
      <w:bookmarkEnd w:id="1788"/>
      <w:r>
        <w:t>Uma rede de conhecimento baseada no modelo de contexto de práticas de PoC</w:t>
      </w:r>
      <w:r w:rsidRPr="0050469B">
        <w:t xml:space="preserve"> </w:t>
      </w:r>
    </w:p>
    <w:p w14:paraId="2365598E" w14:textId="47C667AC" w:rsidR="000E440C" w:rsidRPr="0050469B" w:rsidRDefault="000E440C" w:rsidP="000E440C">
      <w:pPr>
        <w:pStyle w:val="Tese-Caption"/>
      </w:pPr>
      <w:r w:rsidRPr="0050469B">
        <w:rPr>
          <w:color w:val="000000"/>
        </w:rPr>
        <w:t>Fonte:</w:t>
      </w:r>
      <w:r w:rsidRPr="0050469B">
        <w:t xml:space="preserve"> </w:t>
      </w:r>
      <w:r>
        <w:fldChar w:fldCharType="begin" w:fldLock="1"/>
      </w:r>
      <w:r w:rsidR="004E39A4">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fldChar w:fldCharType="separate"/>
      </w:r>
      <w:r w:rsidRPr="000E440C">
        <w:rPr>
          <w:noProof/>
        </w:rPr>
        <w:t>(Neto et al., 2021)</w:t>
      </w:r>
      <w:r>
        <w:fldChar w:fldCharType="end"/>
      </w:r>
      <w:r>
        <w:t>.</w:t>
      </w:r>
    </w:p>
    <w:p w14:paraId="7A408B81" w14:textId="2F2580FC" w:rsidR="004E39A4" w:rsidRDefault="004E39A4" w:rsidP="004E39A4">
      <w:pPr>
        <w:pStyle w:val="Tese-Normal"/>
      </w:pPr>
      <w:r>
        <w:t>Assim, segundo Vygotsky, o conhecimento é construído</w:t>
      </w:r>
      <w:r>
        <w:t xml:space="preserve"> </w:t>
      </w:r>
      <w:r>
        <w:t>como resultado da experiência pessoal e subjetiva de uma atividade</w:t>
      </w:r>
      <w:r>
        <w:t xml:space="preserve"> </w:t>
      </w:r>
      <w:r>
        <w:t>que precede o conhecimento, e</w:t>
      </w:r>
      <w:r>
        <w:t xml:space="preserve"> </w:t>
      </w:r>
      <w:r>
        <w:t>as próprias tecnologias são artefatos da atividade prática</w:t>
      </w:r>
      <w:r>
        <w:t>.</w:t>
      </w:r>
      <w:r>
        <w:t xml:space="preserve"> Assim, quando os artefatos mudam, o mesmo ocorre com a atividade envolvendo novos ciclos de aprendizagem</w:t>
      </w:r>
      <w:r>
        <w:t xml:space="preserve"> </w:t>
      </w:r>
      <w:r>
        <w:fldChar w:fldCharType="begin" w:fldLock="1"/>
      </w:r>
      <w:r w:rsidR="007A7243">
        <w:instrText>ADDIN CSL_CITATION {"citationItems":[{"id":"ITEM-1","itemData":{"ISSN":"0871-9187","abstract":"O artigo apresenta Lev Vygotsky a partir de uma revisão da literatura em que se discutem, além do conceito de zona de desenvolvimento proximal, três das suas ideias principais: a) que a actividade humana é mediada pelo uso de ferramentas que estão para a evolução cultural como os genes para a evolução biológica; b) que existe uma relação entre a actividade socialmente organizada e a construção da consciência; c) que todos os processos psicológicos mais elevados aparecem em dois planos: em primeiro lugar, partilhados, no plano interpsicológico dos processos sociais; depois, intrapsicologicamente, à medida que vão sendo interiorizados pelo indivíduo. E discute três implicações pedagógicas do postulado da ZDP: a) a existência de uma \"janela de aprendizagem\"; b) o papel do tutor como agente metacognitivo; c) a importância dos pares como mediadores da aprendizagem","author":[{"dropping-particle":"","family":"Fino","given":"Carlos Nogueira","non-dropping-particle":"","parse-names":false,"suffix":""}],"container-title":"Revista Portuguesa de Educação","id":"ITEM-1","issue":"2","issued":{"date-parts":[["2001"]]},"title":"Vygotsky e a Zona de Desenvolvimento Proximal (ZDP): Três implicações pedagógicas","type":"article-journal","volume":"14"},"uris":["http://www.mendeley.com/documents/?uuid=20a9d2e1-e777-3aa9-8d99-dfd48f9cdc40"]}],"mendeley":{"formattedCitation":"(Fino, 2001)","plainTextFormattedCitation":"(Fino, 2001)","previouslyFormattedCitation":"(Fino, 2001)"},"properties":{"noteIndex":0},"schema":"https://github.com/citation-style-language/schema/raw/master/csl-citation.json"}</w:instrText>
      </w:r>
      <w:r>
        <w:fldChar w:fldCharType="separate"/>
      </w:r>
      <w:r w:rsidRPr="004E39A4">
        <w:rPr>
          <w:noProof/>
        </w:rPr>
        <w:t>(Fino, 2001)</w:t>
      </w:r>
      <w:r>
        <w:fldChar w:fldCharType="end"/>
      </w:r>
      <w:r>
        <w:t xml:space="preserve">, </w:t>
      </w:r>
      <w:r>
        <w:t>em um ciclo de aprendizagem contínuo, ou seja, a produção e disseminação d</w:t>
      </w:r>
      <w:r>
        <w:t>e</w:t>
      </w:r>
      <w:r>
        <w:t xml:space="preserve"> conhecimento </w:t>
      </w:r>
      <w:r>
        <w:t>no</w:t>
      </w:r>
      <w:r>
        <w:t xml:space="preserve"> contexto d</w:t>
      </w:r>
      <w:r>
        <w:t>a</w:t>
      </w:r>
      <w:r>
        <w:t xml:space="preserve"> PoC </w:t>
      </w:r>
      <w:r>
        <w:t>sendo</w:t>
      </w:r>
      <w:r>
        <w:t xml:space="preserve"> alicerçad</w:t>
      </w:r>
      <w:r>
        <w:t>o</w:t>
      </w:r>
      <w:r>
        <w:t xml:space="preserve"> por uma rede de conhecimento complexa, que neste estudo denominamos </w:t>
      </w:r>
      <w:r>
        <w:t xml:space="preserve">de </w:t>
      </w:r>
      <w:r w:rsidRPr="004E39A4">
        <w:rPr>
          <w:b/>
          <w:bCs/>
        </w:rPr>
        <w:t>PoC Knowledge Networks</w:t>
      </w:r>
      <w:r>
        <w:t xml:space="preserve"> (</w:t>
      </w:r>
      <w:r>
        <w:t>nossa ênfase</w:t>
      </w:r>
      <w:r>
        <w:t>).</w:t>
      </w:r>
    </w:p>
    <w:p w14:paraId="50B92875" w14:textId="43814675" w:rsidR="007A7243" w:rsidRDefault="007A7243" w:rsidP="007A7243">
      <w:pPr>
        <w:pStyle w:val="Tese-Normal"/>
      </w:pPr>
      <w:r>
        <w:t>Como pode</w:t>
      </w:r>
      <w:r>
        <w:t>mos observar na Figura 129,</w:t>
      </w:r>
      <w:r>
        <w:t xml:space="preserve"> apresentamos uma rede de conhecimento</w:t>
      </w:r>
      <w:r>
        <w:t xml:space="preserve"> baseada em um modelo de contexto de práticas de PoC </w:t>
      </w:r>
      <w:r>
        <w:fldChar w:fldCharType="begin" w:fldLock="1"/>
      </w:r>
      <w:r w:rsidR="00B650BA">
        <w:instrText>ADDIN CSL_CITATION {"citationItems":[{"id":"ITEM-1","itemData":{"abstract":"In this study, we worked in collaboration with ninety-seven Proof-of-Concept (PoC) practitioners in the development and execution of thirty different activities to map PoC practices and their relationships. Adopting a practitioner and designer mindsets, we used a Design Science Research approach to model PoC practices and their interactions, apply and study the model influence in practitioners understanding of context. We identified how practitioners incorporated model concepts and discovered interactions between practices, fostering their co-evolution. As practitioners, we framed practices in the context of activity systems, grounded in sociotechnical phenomena and used Activity Theory to substantiate our reflections on PoC practices and map mediators flowing between them. The paper contributes a conceptual-relational PoC practices context model, as a language contribution to improve reflection on practice, and to further enable the study the role of emergent practices in system design.","author":[{"dropping-particle":"","family":"Neto","given":"Antonio Jose Rodrigues","non-dropping-particle":"","parse-names":false,"suffix":""},{"dropping-particle":"","family":"Borges","given":"Maria Manuel","non-dropping-particle":"","parse-names":false,"suffix":""},{"dropping-particle":"","family":"Roque","given":"Licinio","non-dropping-particle":"","parse-names":false,"suffix":""}],"container-title":"In Proceedings of the 28th European Conference on Information Systems (ECIS), An Online AIS Conference, June 15-17, 2020","id":"ITEM-1","issued":{"date-parts":[["2020"]]},"title":"Developing a Proof-of-Concept Practices Context Model","type":"paper-conference"},"uris":["http://www.mendeley.com/documents/?uuid=75e3c410-9c17-3991-953a-72823fb58032"]}],"mendeley":{"formattedCitation":"(Neto et al., 2020b)","plainTextFormattedCitation":"(Neto et al., 2020b)","previouslyFormattedCitation":"(Neto et al., 2020b)"},"properties":{"noteIndex":0},"schema":"https://github.com/citation-style-language/schema/raw/master/csl-citation.json"}</w:instrText>
      </w:r>
      <w:r>
        <w:fldChar w:fldCharType="separate"/>
      </w:r>
      <w:r w:rsidR="00B650BA" w:rsidRPr="00B650BA">
        <w:rPr>
          <w:noProof/>
        </w:rPr>
        <w:t>(Neto et al., 2020b)</w:t>
      </w:r>
      <w:r>
        <w:fldChar w:fldCharType="end"/>
      </w:r>
      <w:r>
        <w:t>, onde seus praticantes estão ‘conectados’ às práticas, bem como, as competências, aos movimentos e aos cenários no contexto da PoC. Assim sendo, cada prática produz e dissemina conhecimento, que visualizamos como sendo mais um elemento (nó) na rede de conhecimento da PoC.</w:t>
      </w:r>
    </w:p>
    <w:p w14:paraId="16186EC5" w14:textId="340427C3" w:rsidR="007A7243" w:rsidRDefault="007A7243" w:rsidP="007A7243">
      <w:pPr>
        <w:pStyle w:val="Tese-Normal"/>
      </w:pPr>
      <w:r>
        <w:t xml:space="preserve">No contexto de nossa investigação, reconhecemos uma rede no contexto da PoC, no mesmo sentido dado por </w:t>
      </w:r>
      <w:r>
        <w:fldChar w:fldCharType="begin" w:fldLock="1"/>
      </w:r>
      <w:r w:rsidR="00B650BA">
        <w:instrText>ADDIN CSL_CITATION {"citationItems":[{"id":"ITEM-1","itemData":{"author":[{"dropping-particle":"","family":"Menczer","given":"Filippo","non-dropping-particle":"","parse-names":false,"suffix":""},{"dropping-particle":"","family":"Fortunato","given":"Santo","non-dropping-particle":"","parse-names":false,"suffix":""},{"dropping-particle":"","family":"Davis","given":"Clayton A.","non-dropping-particle":"","parse-names":false,"suffix":""}],"id":"ITEM-1","issued":{"date-parts":[["2020"]]},"publisher":"Cambridge University Press","publisher-place":"Cambridge","title":"A First Course in Network Science","type":"book"},"uris":["http://www.mendeley.com/documents/?uuid=aedca3b2-226d-46f4-bb1f-d1bfebe1bc44"]}],"mendeley":{"formattedCitation":"(Menczer et al., 2020)","manualFormatting":"Menczer et al. (2020)","plainTextFormattedCitation":"(Menczer et al., 2020)","previouslyFormattedCitation":"(Menczer et al., 2020)"},"properties":{"noteIndex":0},"schema":"https://github.com/citation-style-language/schema/raw/master/csl-citation.json"}</w:instrText>
      </w:r>
      <w:r>
        <w:fldChar w:fldCharType="separate"/>
      </w:r>
      <w:r w:rsidRPr="007A7243">
        <w:rPr>
          <w:noProof/>
        </w:rPr>
        <w:t>Menczer et al.</w:t>
      </w:r>
      <w:r>
        <w:rPr>
          <w:noProof/>
        </w:rPr>
        <w:t xml:space="preserve"> (</w:t>
      </w:r>
      <w:r w:rsidRPr="007A7243">
        <w:rPr>
          <w:noProof/>
        </w:rPr>
        <w:t>2020)</w:t>
      </w:r>
      <w:r>
        <w:fldChar w:fldCharType="end"/>
      </w:r>
      <w:r>
        <w:t xml:space="preserve">, ou seja, as redes são uma forma </w:t>
      </w:r>
      <w:r w:rsidR="00310A34">
        <w:t xml:space="preserve">de </w:t>
      </w:r>
      <w:r w:rsidR="00310A34">
        <w:lastRenderedPageBreak/>
        <w:t>representar e estudar simples e complexas interações. Os mesmos autores apresentam uma rede como sendo</w:t>
      </w:r>
    </w:p>
    <w:p w14:paraId="46C26F32" w14:textId="433A6412" w:rsidR="00B650BA" w:rsidRDefault="00B650BA" w:rsidP="00B650BA">
      <w:pPr>
        <w:pStyle w:val="Tese-Citao-Direta"/>
      </w:pPr>
      <w:r w:rsidRPr="00B650BA">
        <w:rPr>
          <w:rFonts w:ascii="Calibri" w:hAnsi="Calibri" w:cs="Calibri"/>
        </w:rPr>
        <w:t>﻿</w:t>
      </w:r>
      <w:proofErr w:type="spellStart"/>
      <w:r w:rsidRPr="00B650BA">
        <w:t>the</w:t>
      </w:r>
      <w:proofErr w:type="spellEnd"/>
      <w:r w:rsidRPr="00B650BA">
        <w:t xml:space="preserve"> </w:t>
      </w:r>
      <w:proofErr w:type="spellStart"/>
      <w:r w:rsidRPr="00B650BA">
        <w:t>simplest</w:t>
      </w:r>
      <w:proofErr w:type="spellEnd"/>
      <w:r w:rsidRPr="00B650BA">
        <w:t xml:space="preserve"> </w:t>
      </w:r>
      <w:proofErr w:type="spellStart"/>
      <w:r w:rsidRPr="00B650BA">
        <w:t>description</w:t>
      </w:r>
      <w:proofErr w:type="spellEnd"/>
      <w:r w:rsidRPr="00B650BA">
        <w:t xml:space="preserve"> </w:t>
      </w:r>
      <w:proofErr w:type="spellStart"/>
      <w:r w:rsidRPr="00B650BA">
        <w:t>of</w:t>
      </w:r>
      <w:proofErr w:type="spellEnd"/>
      <w:r w:rsidRPr="00B650BA">
        <w:t xml:space="preserve"> a set </w:t>
      </w:r>
      <w:proofErr w:type="spellStart"/>
      <w:r w:rsidRPr="00B650BA">
        <w:t>of</w:t>
      </w:r>
      <w:proofErr w:type="spellEnd"/>
      <w:r w:rsidRPr="00B650BA">
        <w:t xml:space="preserve"> </w:t>
      </w:r>
      <w:proofErr w:type="spellStart"/>
      <w:r w:rsidRPr="00B650BA">
        <w:t>interconnected</w:t>
      </w:r>
      <w:proofErr w:type="spellEnd"/>
      <w:r w:rsidRPr="00B650BA">
        <w:t xml:space="preserve"> entities, which we call nodes, and their connections, which we call links. The network representation is so general and powerful because it strips out many details of a particular system and focuses on the interactions among its elements </w:t>
      </w:r>
      <w:r>
        <w:fldChar w:fldCharType="begin" w:fldLock="1"/>
      </w:r>
      <w:r>
        <w:instrText>ADDIN CSL_CITATION {"citationItems":[{"id":"ITEM-1","itemData":{"author":[{"dropping-particle":"","family":"Menczer","given":"Filippo","non-dropping-particle":"","parse-names":false,"suffix":""},{"dropping-particle":"","family":"Fortunato","given":"Santo","non-dropping-particle":"","parse-names":false,"suffix":""},{"dropping-particle":"","family":"Davis","given":"Clayton A.","non-dropping-particle":"","parse-names":false,"suffix":""}],"id":"ITEM-1","issued":{"date-parts":[["2020"]]},"publisher":"Cambridge University Press","publisher-place":"Cambridge","title":"A First Course in Network Science","type":"book"},"uris":["http://www.mendeley.com/documents/?uuid=aedca3b2-226d-46f4-bb1f-d1bfebe1bc44"]}],"mendeley":{"formattedCitation":"(Menczer et al., 2020)","manualFormatting":"(Menczer et al., 2020, p. 325)","plainTextFormattedCitation":"(Menczer et al., 2020)","previouslyFormattedCitation":"(Menczer et al., 2020)"},"properties":{"noteIndex":0},"schema":"https://github.com/citation-style-language/schema/raw/master/csl-citation.json"}</w:instrText>
      </w:r>
      <w:r>
        <w:fldChar w:fldCharType="separate"/>
      </w:r>
      <w:r w:rsidRPr="00B650BA">
        <w:t>(Menczer et al., 2020</w:t>
      </w:r>
      <w:r>
        <w:t>, p. 325</w:t>
      </w:r>
      <w:r w:rsidRPr="00B650BA">
        <w:t>)</w:t>
      </w:r>
      <w:r>
        <w:fldChar w:fldCharType="end"/>
      </w:r>
      <w:r>
        <w:t>.</w:t>
      </w:r>
    </w:p>
    <w:p w14:paraId="50223D36" w14:textId="68EE1082" w:rsidR="00B650BA" w:rsidRDefault="00B650BA" w:rsidP="00B26879">
      <w:pPr>
        <w:pStyle w:val="Tese-Normal"/>
      </w:pPr>
      <w:r>
        <w:t xml:space="preserve">Da mesma forma, </w:t>
      </w:r>
      <w:r>
        <w:fldChar w:fldCharType="begin" w:fldLock="1"/>
      </w:r>
      <w:r w:rsidR="00CD2334">
        <w:instrText>ADDIN CSL_CITATION {"citationItems":[{"id":"ITEM-1","itemData":{"ISBN":"978-1-107-07626-6","author":[{"dropping-particle":"","family":"Barabási","given":"Albert-László","non-dropping-particle":"","parse-names":false,"suffix":""}],"edition":"1st editio","id":"ITEM-1","issued":{"date-parts":[["2016"]]},"publisher":"Cambridge University Press","publisher-place":"Cambridge","title":"Network Science","type":"book"},"uris":["http://www.mendeley.com/documents/?uuid=332e4281-6678-4d6e-a572-80b11e0ab1e7"]}],"mendeley":{"formattedCitation":"(Barabási, 2016)","manualFormatting":"Barabási (2016, p. 45)","plainTextFormattedCitation":"(Barabási, 2016)","previouslyFormattedCitation":"(Barabási, 2016)"},"properties":{"noteIndex":0},"schema":"https://github.com/citation-style-language/schema/raw/master/csl-citation.json"}</w:instrText>
      </w:r>
      <w:r>
        <w:fldChar w:fldCharType="separate"/>
      </w:r>
      <w:r w:rsidRPr="00B650BA">
        <w:rPr>
          <w:noProof/>
        </w:rPr>
        <w:t>Barabási</w:t>
      </w:r>
      <w:r>
        <w:rPr>
          <w:noProof/>
        </w:rPr>
        <w:t xml:space="preserve"> (</w:t>
      </w:r>
      <w:r w:rsidRPr="00B650BA">
        <w:rPr>
          <w:noProof/>
        </w:rPr>
        <w:t>2016</w:t>
      </w:r>
      <w:r>
        <w:rPr>
          <w:noProof/>
        </w:rPr>
        <w:t>, p. 45</w:t>
      </w:r>
      <w:r w:rsidRPr="00B650BA">
        <w:rPr>
          <w:noProof/>
        </w:rPr>
        <w:t>)</w:t>
      </w:r>
      <w:r>
        <w:fldChar w:fldCharType="end"/>
      </w:r>
      <w:r>
        <w:t xml:space="preserve"> descreve uma rede como sendo </w:t>
      </w:r>
      <w:r w:rsidRPr="00B650BA">
        <w:rPr>
          <w:rFonts w:ascii="Calibri" w:hAnsi="Calibri" w:cs="Calibri"/>
        </w:rPr>
        <w:t>﻿</w:t>
      </w:r>
      <w:r w:rsidRPr="00B650BA">
        <w:t xml:space="preserve">“a cata- log </w:t>
      </w:r>
      <w:proofErr w:type="spellStart"/>
      <w:r w:rsidRPr="00B650BA">
        <w:t>of</w:t>
      </w:r>
      <w:proofErr w:type="spellEnd"/>
      <w:r w:rsidRPr="00B650BA">
        <w:t xml:space="preserve"> a </w:t>
      </w:r>
      <w:proofErr w:type="spellStart"/>
      <w:r w:rsidRPr="00B650BA">
        <w:t>system’s</w:t>
      </w:r>
      <w:proofErr w:type="spellEnd"/>
      <w:r w:rsidRPr="00B650BA">
        <w:t xml:space="preserve"> </w:t>
      </w:r>
      <w:proofErr w:type="spellStart"/>
      <w:r w:rsidRPr="00B650BA">
        <w:t>components</w:t>
      </w:r>
      <w:proofErr w:type="spellEnd"/>
      <w:r w:rsidRPr="00B650BA">
        <w:t xml:space="preserve"> </w:t>
      </w:r>
      <w:proofErr w:type="spellStart"/>
      <w:r w:rsidRPr="00B650BA">
        <w:t>often</w:t>
      </w:r>
      <w:proofErr w:type="spellEnd"/>
      <w:r w:rsidRPr="00B650BA">
        <w:t xml:space="preserve"> </w:t>
      </w:r>
      <w:proofErr w:type="spellStart"/>
      <w:r w:rsidRPr="00B650BA">
        <w:t>called</w:t>
      </w:r>
      <w:proofErr w:type="spellEnd"/>
      <w:r w:rsidRPr="00B650BA">
        <w:t xml:space="preserve"> nodes </w:t>
      </w:r>
      <w:proofErr w:type="spellStart"/>
      <w:r w:rsidRPr="00B650BA">
        <w:t>or</w:t>
      </w:r>
      <w:proofErr w:type="spellEnd"/>
      <w:r w:rsidRPr="00B650BA">
        <w:t xml:space="preserve"> </w:t>
      </w:r>
      <w:proofErr w:type="spellStart"/>
      <w:r w:rsidRPr="00B650BA">
        <w:t>vertices</w:t>
      </w:r>
      <w:proofErr w:type="spellEnd"/>
      <w:r w:rsidRPr="00B650BA">
        <w:t xml:space="preserve"> </w:t>
      </w:r>
      <w:proofErr w:type="spellStart"/>
      <w:r w:rsidRPr="00B650BA">
        <w:t>and</w:t>
      </w:r>
      <w:proofErr w:type="spellEnd"/>
      <w:r w:rsidRPr="00B650BA">
        <w:t xml:space="preserve"> </w:t>
      </w:r>
      <w:proofErr w:type="spellStart"/>
      <w:r w:rsidRPr="00B650BA">
        <w:t>the</w:t>
      </w:r>
      <w:proofErr w:type="spellEnd"/>
      <w:r w:rsidRPr="00B650BA">
        <w:t xml:space="preserve"> </w:t>
      </w:r>
      <w:proofErr w:type="spellStart"/>
      <w:r w:rsidRPr="00B650BA">
        <w:t>direct</w:t>
      </w:r>
      <w:proofErr w:type="spellEnd"/>
      <w:r w:rsidRPr="00B650BA">
        <w:t xml:space="preserve"> </w:t>
      </w:r>
      <w:proofErr w:type="spellStart"/>
      <w:r w:rsidRPr="00B650BA">
        <w:t>interactions</w:t>
      </w:r>
      <w:proofErr w:type="spellEnd"/>
      <w:r w:rsidRPr="00B650BA">
        <w:t xml:space="preserve"> </w:t>
      </w:r>
      <w:proofErr w:type="spellStart"/>
      <w:r w:rsidRPr="00B650BA">
        <w:t>between</w:t>
      </w:r>
      <w:proofErr w:type="spellEnd"/>
      <w:r w:rsidRPr="00B650BA">
        <w:t xml:space="preserve"> </w:t>
      </w:r>
      <w:proofErr w:type="spellStart"/>
      <w:r w:rsidRPr="00B650BA">
        <w:t>them</w:t>
      </w:r>
      <w:proofErr w:type="spellEnd"/>
      <w:r w:rsidRPr="00B650BA">
        <w:t xml:space="preserve">, </w:t>
      </w:r>
      <w:proofErr w:type="spellStart"/>
      <w:r w:rsidRPr="00B650BA">
        <w:t>called</w:t>
      </w:r>
      <w:proofErr w:type="spellEnd"/>
      <w:r w:rsidRPr="00B650BA">
        <w:t xml:space="preserve"> links </w:t>
      </w:r>
      <w:proofErr w:type="spellStart"/>
      <w:r w:rsidRPr="00B650BA">
        <w:t>or</w:t>
      </w:r>
      <w:proofErr w:type="spellEnd"/>
      <w:r w:rsidRPr="00B650BA">
        <w:t xml:space="preserve"> </w:t>
      </w:r>
      <w:proofErr w:type="spellStart"/>
      <w:r w:rsidRPr="00B650BA">
        <w:t>edges</w:t>
      </w:r>
      <w:proofErr w:type="spellEnd"/>
      <w:r w:rsidRPr="00B650BA">
        <w:t>”</w:t>
      </w:r>
      <w:r>
        <w:t>.</w:t>
      </w:r>
    </w:p>
    <w:p w14:paraId="238052CF" w14:textId="28794A40" w:rsidR="00B26879" w:rsidRPr="0050469B" w:rsidRDefault="00B26879" w:rsidP="00B26879">
      <w:pPr>
        <w:pStyle w:val="Tese-Normal"/>
      </w:pPr>
      <w:r w:rsidRPr="0050469B">
        <w:t xml:space="preserve">Segundo </w:t>
      </w:r>
      <w:r w:rsidRPr="0050469B">
        <w:fldChar w:fldCharType="begin" w:fldLock="1"/>
      </w:r>
      <w:r w:rsidRPr="0050469B">
        <w:instrText>ADDIN CSL_CITATION {"citationItems":[{"id":"ITEM-1","itemData":{"author":[{"dropping-particle":"","family":"Teixeira","given":"Maria do Rocio Fontoura","non-dropping-particle":"","parse-names":false,"suffix":""}],"id":"ITEM-1","issued":{"date-parts":[["2011"]]},"publisher":"Universidade Federal do Rio Grande do Sul","title":"Redes de Conhecimento em Ciências e o Compartilhamento do Conhecimento","type":"thesis"},"uris":["http://www.mendeley.com/documents/?uuid=a5f587b6-1ea2-354f-aef0-63f0e6172c24"]}],"mendeley":{"formattedCitation":"(Teixeira, 2011)","manualFormatting":"Teixeira (2011, p. 20)","plainTextFormattedCitation":"(Teixeira, 2011)","previouslyFormattedCitation":"(Teixeira, 2011)"},"properties":{"noteIndex":0},"schema":"https://github.com/citation-style-language/schema/raw/master/csl-citation.json"}</w:instrText>
      </w:r>
      <w:r w:rsidRPr="0050469B">
        <w:fldChar w:fldCharType="separate"/>
      </w:r>
      <w:r w:rsidRPr="0050469B">
        <w:rPr>
          <w:noProof/>
        </w:rPr>
        <w:t>Teixeira (2011, p. 20)</w:t>
      </w:r>
      <w:r w:rsidRPr="0050469B">
        <w:fldChar w:fldCharType="end"/>
      </w:r>
      <w:r w:rsidRPr="0050469B">
        <w:t xml:space="preserve">, o conceito de redes pode ser um instrumento importante de modo a contribuir para a interpretação e compreensão dos processos de geração de conhecimento, onde </w:t>
      </w:r>
    </w:p>
    <w:p w14:paraId="0CF595A3" w14:textId="77777777" w:rsidR="00B26879" w:rsidRPr="0050469B" w:rsidRDefault="00B26879" w:rsidP="00B26879">
      <w:pPr>
        <w:pStyle w:val="Tese-Citao-Direta"/>
      </w:pPr>
      <w:r w:rsidRPr="0050469B">
        <w:t>As redes podem ser identificadas como um conjunto de nós e suas relações, e compreendidas a partir de um novo modelo de interações e organizações sociais, onde a informação é o elemento chave e seu fluxo entre as redes constituídas pelos atores dessa teia social, representa a energia dessa estrutura.</w:t>
      </w:r>
    </w:p>
    <w:p w14:paraId="447A37CD" w14:textId="77777777" w:rsidR="00B26879" w:rsidRPr="0050469B" w:rsidRDefault="00B26879" w:rsidP="00B26879">
      <w:pPr>
        <w:pStyle w:val="Tese-Normal"/>
      </w:pPr>
      <w:r w:rsidRPr="0050469B">
        <w:t>Dessa forma, apresentamos alguns outros pensamentos que também consideramos relevantes e que, de alguma forma, contribuíram para fundamentar o nosso entendimento do que representa e caracteriza a ligação do contexto da PoC à uma rede de conhecimento:</w:t>
      </w:r>
    </w:p>
    <w:p w14:paraId="78123447" w14:textId="77777777" w:rsidR="00B26879" w:rsidRPr="0050469B" w:rsidRDefault="00B26879" w:rsidP="00B26879">
      <w:pPr>
        <w:pStyle w:val="Tese-Lista"/>
      </w:pPr>
      <w:r w:rsidRPr="0050469B">
        <w:t xml:space="preserve">Segundo </w:t>
      </w:r>
      <w:r w:rsidRPr="0050469B">
        <w:rPr>
          <w:lang w:val="pt-BR"/>
        </w:rPr>
        <w:fldChar w:fldCharType="begin" w:fldLock="1"/>
      </w:r>
      <w:r w:rsidRPr="0050469B">
        <w:rPr>
          <w:lang w:val="pt-BR"/>
        </w:rPr>
        <w:instrText>ADDIN CSL_CITATION {"citationItems":[{"id":"ITEM-1","itemData":{"ISBN":"9781444319514","author":[{"dropping-particle":"","family":"Castells","given":"Manuel","non-dropping-particle":"","parse-names":false,"suffix":""}],"id":"ITEM-1","issued":{"date-parts":[["2010"]]},"publisher":"John Wiley &amp; Sons, Ltd.","title":"The Rise of the Network Society","type":"book"},"uris":["http://www.mendeley.com/documents/?uuid=f6fa3e76-2261-4771-8ca6-3768ad89cb61"]},{"id":"ITEM-2","itemData":{"author":[{"dropping-particle":"","family":"Castells","given":"Manuel","non-dropping-particle":"","parse-names":false,"suffix":""}],"id":"ITEM-2","issued":{"date-parts":[["2002"]]},"publisher":"Editora Paz e Terra","publisher-place":"São Paulo","title":"A sociedade em rede","type":"book"},"uris":["http://www.mendeley.com/documents/?uuid=752f3ffc-f5a3-4a26-a149-e08d539ee5bb"]}],"mendeley":{"formattedCitation":"(Castells, 2002, 2010)","manualFormatting":"Castells (2010, pp. 501-502)","plainTextFormattedCitation":"(Castells, 2002, 2010)","previouslyFormattedCitation":"(Castells, 2002, 2010)"},"properties":{"noteIndex":0},"schema":"https://github.com/citation-style-language/schema/raw/master/csl-citation.json"}</w:instrText>
      </w:r>
      <w:r w:rsidRPr="0050469B">
        <w:rPr>
          <w:lang w:val="pt-BR"/>
        </w:rPr>
        <w:fldChar w:fldCharType="separate"/>
      </w:r>
      <w:r w:rsidRPr="0050469B">
        <w:rPr>
          <w:noProof/>
          <w:lang w:val="pt-BR"/>
        </w:rPr>
        <w:t>Castells (2010, pp. 501-502)</w:t>
      </w:r>
      <w:r w:rsidRPr="0050469B">
        <w:rPr>
          <w:lang w:val="pt-BR"/>
        </w:rPr>
        <w:fldChar w:fldCharType="end"/>
      </w:r>
      <w:r w:rsidRPr="0050469B">
        <w:rPr>
          <w:lang w:val="pt-BR"/>
        </w:rPr>
        <w:t>, as redes são “</w:t>
      </w:r>
      <w:r w:rsidRPr="0050469B">
        <w:t xml:space="preserve">open structures, able to expand without limits, integrating new nodes as long as they are able to communicate within the network, namely as long as they share the same communication codes (for example, values or performance goals). </w:t>
      </w:r>
      <w:r w:rsidRPr="0050469B">
        <w:rPr>
          <w:b/>
          <w:bCs/>
        </w:rPr>
        <w:t>A network-based social structure is a highly dynamic, open system, susceptible to innovating without threatening its balance</w:t>
      </w:r>
      <w:r w:rsidRPr="0050469B">
        <w:t xml:space="preserve">” </w:t>
      </w:r>
      <w:r w:rsidRPr="0050469B">
        <w:rPr>
          <w:lang w:val="pt-BR"/>
        </w:rPr>
        <w:t>(nossa ênfase).</w:t>
      </w:r>
    </w:p>
    <w:p w14:paraId="6D6C714A" w14:textId="77777777" w:rsidR="00B26879" w:rsidRPr="0050469B" w:rsidRDefault="00B26879" w:rsidP="00B26879">
      <w:pPr>
        <w:pStyle w:val="Tese-Lista"/>
      </w:pPr>
      <w:proofErr w:type="spellStart"/>
      <w:r w:rsidRPr="0050469B">
        <w:t>Entretanto</w:t>
      </w:r>
      <w:proofErr w:type="spellEnd"/>
      <w:r w:rsidRPr="0050469B">
        <w:t xml:space="preserve">, </w:t>
      </w:r>
      <w:proofErr w:type="spellStart"/>
      <w:r w:rsidRPr="0050469B">
        <w:t>segundo</w:t>
      </w:r>
      <w:proofErr w:type="spellEnd"/>
      <w:r w:rsidRPr="0050469B">
        <w:t xml:space="preserve"> </w:t>
      </w:r>
      <w:r w:rsidRPr="0050469B">
        <w:fldChar w:fldCharType="begin" w:fldLock="1"/>
      </w:r>
      <w:r w:rsidRPr="0050469B">
        <w:instrText>ADDIN CSL_CITATION {"citationItems":[{"id":"ITEM-1","itemData":{"author":[{"dropping-particle":"","family":"Latour","given":"Bruno","non-dropping-particle":"","parse-names":false,"suffix":""}],"id":"ITEM-1","issued":{"date-parts":[["2005"]]},"publisher":"Oxford University Press","title":"Reassembling the Social: An Introduction to Actor-Network-Theory","type":"book"},"uris":["http://www.mendeley.com/documents/?uuid=7895015e-c7b0-3df0-9f8e-dd8e1ae09b71"]}],"mendeley":{"formattedCitation":"(Latour, 2005)","manualFormatting":"Latour (2005, p. 129)","plainTextFormattedCitation":"(Latour, 2005)","previouslyFormattedCitation":"(Latour, 2005)"},"properties":{"noteIndex":0},"schema":"https://github.com/citation-style-language/schema/raw/master/csl-citation.json"}</w:instrText>
      </w:r>
      <w:r w:rsidRPr="0050469B">
        <w:fldChar w:fldCharType="separate"/>
      </w:r>
      <w:r w:rsidRPr="0050469B">
        <w:rPr>
          <w:noProof/>
        </w:rPr>
        <w:t>Latour (2005, p. 129)</w:t>
      </w:r>
      <w:r w:rsidRPr="0050469B">
        <w:fldChar w:fldCharType="end"/>
      </w:r>
      <w:r w:rsidRPr="0050469B">
        <w:t xml:space="preserve">, </w:t>
      </w:r>
      <w:r w:rsidRPr="0050469B">
        <w:rPr>
          <w:lang w:val="pt-BR"/>
        </w:rPr>
        <w:t>uma rede</w:t>
      </w:r>
      <w:r w:rsidRPr="0050469B">
        <w:t xml:space="preserve"> “does not designate a thing out there that would have roughly the shape of interconnected points, much like a tele- phone, a freeway, or a sewage ‘network’. It is nothing more than an indicator of the quality of a text about the topics at hand. It qualifies its objectivity, that is, the ability of each actor to make other actors do unexpected things. </w:t>
      </w:r>
      <w:r w:rsidRPr="0050469B">
        <w:rPr>
          <w:b/>
          <w:bCs/>
        </w:rPr>
        <w:t>A good text elicits networks of actors when it allows the writer to trace a set of relations defined as so many translations</w:t>
      </w:r>
      <w:r w:rsidRPr="0050469B">
        <w:t>” (</w:t>
      </w:r>
      <w:proofErr w:type="spellStart"/>
      <w:r w:rsidRPr="0050469B">
        <w:t>nossa</w:t>
      </w:r>
      <w:proofErr w:type="spellEnd"/>
      <w:r w:rsidRPr="0050469B">
        <w:t xml:space="preserve"> </w:t>
      </w:r>
      <w:proofErr w:type="spellStart"/>
      <w:r w:rsidRPr="0050469B">
        <w:t>ênfase</w:t>
      </w:r>
      <w:proofErr w:type="spellEnd"/>
      <w:r w:rsidRPr="0050469B">
        <w:t>)</w:t>
      </w:r>
    </w:p>
    <w:p w14:paraId="74431A7E" w14:textId="77777777" w:rsidR="00B26879" w:rsidRPr="0050469B" w:rsidRDefault="00B26879" w:rsidP="00B26879">
      <w:pPr>
        <w:pStyle w:val="Tese-Lista"/>
      </w:pPr>
      <w:r w:rsidRPr="0050469B">
        <w:t xml:space="preserve">Por </w:t>
      </w:r>
      <w:proofErr w:type="spellStart"/>
      <w:r w:rsidRPr="0050469B">
        <w:t>outras</w:t>
      </w:r>
      <w:proofErr w:type="spellEnd"/>
      <w:r w:rsidRPr="0050469B">
        <w:t xml:space="preserve"> </w:t>
      </w:r>
      <w:proofErr w:type="spellStart"/>
      <w:r w:rsidRPr="0050469B">
        <w:t>palavras</w:t>
      </w:r>
      <w:proofErr w:type="spellEnd"/>
      <w:r w:rsidRPr="0050469B">
        <w:t xml:space="preserve">, o </w:t>
      </w:r>
      <w:proofErr w:type="spellStart"/>
      <w:r w:rsidRPr="0050469B">
        <w:t>mesmo</w:t>
      </w:r>
      <w:proofErr w:type="spellEnd"/>
      <w:r w:rsidRPr="0050469B">
        <w:t xml:space="preserve"> </w:t>
      </w:r>
      <w:r w:rsidRPr="0050469B">
        <w:fldChar w:fldCharType="begin" w:fldLock="1"/>
      </w:r>
      <w:r w:rsidRPr="0050469B">
        <w:instrText>ADDIN CSL_CITATION {"citationItems":[{"id":"ITEM-1","itemData":{"author":[{"dropping-particle":"","family":"Latour","given":"Bruno","non-dropping-particle":"","parse-names":false,"suffix":""}],"id":"ITEM-1","issued":{"date-parts":[["2005"]]},"publisher":"Oxford University Press","title":"Reassembling the Social: An Introduction to Actor-Network-Theory","type":"book"},"uris":["http://www.mendeley.com/documents/?uuid=7895015e-c7b0-3df0-9f8e-dd8e1ae09b71"]}],"mendeley":{"formattedCitation":"(Latour, 2005)","manualFormatting":"Latour (2005, p. 131)","plainTextFormattedCitation":"(Latour, 2005)","previouslyFormattedCitation":"(Latour, 2005)"},"properties":{"noteIndex":0},"schema":"https://github.com/citation-style-language/schema/raw/master/csl-citation.json"}</w:instrText>
      </w:r>
      <w:r w:rsidRPr="0050469B">
        <w:fldChar w:fldCharType="separate"/>
      </w:r>
      <w:r w:rsidRPr="0050469B">
        <w:rPr>
          <w:noProof/>
        </w:rPr>
        <w:t>Latour (2005, p. 131)</w:t>
      </w:r>
      <w:r w:rsidRPr="0050469B">
        <w:fldChar w:fldCharType="end"/>
      </w:r>
      <w:r w:rsidRPr="0050469B">
        <w:t xml:space="preserve"> </w:t>
      </w:r>
      <w:proofErr w:type="spellStart"/>
      <w:r w:rsidRPr="0050469B">
        <w:t>descreve</w:t>
      </w:r>
      <w:proofErr w:type="spellEnd"/>
      <w:r w:rsidRPr="0050469B">
        <w:t xml:space="preserve"> que </w:t>
      </w:r>
      <w:proofErr w:type="spellStart"/>
      <w:r w:rsidRPr="0050469B">
        <w:t>uma</w:t>
      </w:r>
      <w:proofErr w:type="spellEnd"/>
      <w:r w:rsidRPr="0050469B">
        <w:t xml:space="preserve"> “</w:t>
      </w:r>
      <w:r w:rsidRPr="0050469B">
        <w:rPr>
          <w:b/>
          <w:bCs/>
        </w:rPr>
        <w:t xml:space="preserve">Network is </w:t>
      </w:r>
      <w:r w:rsidRPr="0050469B">
        <w:rPr>
          <w:b/>
          <w:bCs/>
        </w:rPr>
        <w:lastRenderedPageBreak/>
        <w:t>a concept, not a thing out there</w:t>
      </w:r>
      <w:r w:rsidRPr="0050469B">
        <w:t xml:space="preserve">. It is </w:t>
      </w:r>
      <w:r w:rsidRPr="0050469B">
        <w:rPr>
          <w:b/>
          <w:bCs/>
        </w:rPr>
        <w:t>a tool to help describe something</w:t>
      </w:r>
      <w:r w:rsidRPr="0050469B">
        <w:t xml:space="preserve">, not what is being described. It has the same relationship with the topic at hand as a perspective grid to a traditional single point perspective painting: drawn first, the lines might allow one to project a three- dimensional object onto a flat piece of linen; but they are not what is to be painted, only what has allowed the painter to give the impression of depth before they are erased. </w:t>
      </w:r>
      <w:r w:rsidRPr="0050469B">
        <w:rPr>
          <w:b/>
          <w:bCs/>
        </w:rPr>
        <w:t>In the same way, a network is not what is represented in the text, but what readies the text to take the relay of actors as mediators</w:t>
      </w:r>
      <w:r w:rsidRPr="0050469B">
        <w:t>” (</w:t>
      </w:r>
      <w:proofErr w:type="spellStart"/>
      <w:r w:rsidRPr="0050469B">
        <w:t>nossa</w:t>
      </w:r>
      <w:proofErr w:type="spellEnd"/>
      <w:r w:rsidRPr="0050469B">
        <w:t xml:space="preserve"> </w:t>
      </w:r>
      <w:proofErr w:type="spellStart"/>
      <w:r w:rsidRPr="0050469B">
        <w:t>ênfase</w:t>
      </w:r>
      <w:proofErr w:type="spellEnd"/>
      <w:r w:rsidRPr="0050469B">
        <w:t>).</w:t>
      </w:r>
    </w:p>
    <w:p w14:paraId="4D5C424B" w14:textId="77777777" w:rsidR="00B26879" w:rsidRPr="0050469B" w:rsidRDefault="00B26879" w:rsidP="00B26879">
      <w:pPr>
        <w:pStyle w:val="Tese-Lista"/>
        <w:rPr>
          <w:lang w:val="pt-BR"/>
        </w:rPr>
      </w:pPr>
      <w:r w:rsidRPr="0050469B">
        <w:rPr>
          <w:lang w:val="pt-BR"/>
        </w:rPr>
        <w:t xml:space="preserve">A TA pode ser resumida com a ajuda de cinco princípios </w:t>
      </w:r>
      <w:r w:rsidRPr="0050469B">
        <w:rPr>
          <w:lang w:val="pt-BR"/>
        </w:rPr>
        <w:fldChar w:fldCharType="begin" w:fldLock="1"/>
      </w:r>
      <w:r w:rsidRPr="0050469B">
        <w:rPr>
          <w:lang w:val="pt-BR"/>
        </w:rPr>
        <w:instrText>ADDIN CSL_CITATION {"citationItems":[{"id":"ITEM-1","itemData":{"DOI":"10.1080/13639080123238","ISBN":"1363-9080","ISSN":"13639080","PMID":"4139632","abstract":"Cultural-historical activity theory has evolved through three generations of research. The emerging third generation of activity theory takes two interacting activity systems as its minimal unit of analysis, inviting us to focus research efforts on the challenges and possibilities of inter-organizational learning. Activity theory and its concept of expansive learning are examined with the help of four questions: 1. Who are the subjects of learning? 2. Why do they learn? 3. What do they learn? 4. How do they learn? Five central principles of activity theory are presented, namely activity system as unit of analysis, multi-voicedness of activity, historicity of activity, contradictions as driving force of change in activity, and expansive cycles as possible form of transformation in activity. Together the four questions and five principles form a matrix which is used to present a study of expansive learning in a hospital setting in Finland. In conclusion, implications of the framework for our understanding of the increasingly important horizontal dimension of learning are discussed.","author":[{"dropping-particle":"","family":"Engeström","given":"Yrjö","non-dropping-particle":"","parse-names":false,"suffix":""}],"container-title":"Journal of Education and Work","id":"ITEM-1","issue":"1","issued":{"date-parts":[["2001"]]},"page":"133-156","title":"Expansive Learning at Work: toward an activity theoretical reconceptualization","type":"article-journal","volume":"14"},"uris":["http://www.mendeley.com/documents/?uuid=354aad5b-1b41-484f-bb6e-cd464d3b56ce"]}],"mendeley":{"formattedCitation":"(Engeström, 2001)","manualFormatting":"(Engeström, 2001, p. 136)","plainTextFormattedCitation":"(Engeström, 2001)","previouslyFormattedCitation":"(Engeström, 2001)"},"properties":{"noteIndex":0},"schema":"https://github.com/citation-style-language/schema/raw/master/csl-citation.json"}</w:instrText>
      </w:r>
      <w:r w:rsidRPr="0050469B">
        <w:rPr>
          <w:lang w:val="pt-BR"/>
        </w:rPr>
        <w:fldChar w:fldCharType="separate"/>
      </w:r>
      <w:r w:rsidRPr="0050469B">
        <w:rPr>
          <w:noProof/>
          <w:lang w:val="pt-BR"/>
        </w:rPr>
        <w:t>(Engeström, 2001, p. 136)</w:t>
      </w:r>
      <w:r w:rsidRPr="0050469B">
        <w:rPr>
          <w:lang w:val="pt-BR"/>
        </w:rPr>
        <w:fldChar w:fldCharType="end"/>
      </w:r>
      <w:r w:rsidRPr="0050469B">
        <w:rPr>
          <w:lang w:val="pt-BR"/>
        </w:rPr>
        <w:t>, onde o primeiro princípio é “</w:t>
      </w:r>
      <w:r w:rsidRPr="0050469B">
        <w:t xml:space="preserve">a collective, artifact-mediated and object-oriented activity system, </w:t>
      </w:r>
      <w:r w:rsidRPr="0050469B">
        <w:rPr>
          <w:b/>
          <w:bCs/>
        </w:rPr>
        <w:t>seen in its network relations</w:t>
      </w:r>
      <w:r w:rsidRPr="0050469B">
        <w:t xml:space="preserve"> to other activity systems, is taken as the prime unit of analysis” (</w:t>
      </w:r>
      <w:proofErr w:type="spellStart"/>
      <w:r w:rsidRPr="0050469B">
        <w:t>nossa</w:t>
      </w:r>
      <w:proofErr w:type="spellEnd"/>
      <w:r w:rsidRPr="0050469B">
        <w:t xml:space="preserve"> </w:t>
      </w:r>
      <w:proofErr w:type="spellStart"/>
      <w:r w:rsidRPr="0050469B">
        <w:t>ênfase</w:t>
      </w:r>
      <w:proofErr w:type="spellEnd"/>
      <w:r w:rsidRPr="0050469B">
        <w:t xml:space="preserve">). </w:t>
      </w:r>
      <w:r w:rsidRPr="0050469B">
        <w:rPr>
          <w:lang w:val="pt-BR"/>
        </w:rPr>
        <w:t xml:space="preserve">Por outras palavras, os sistemas de atividade (ou seja, a PoC) são </w:t>
      </w:r>
      <w:r w:rsidRPr="0050469B">
        <w:t xml:space="preserve">“increasingly interconnected and interdependent, many recent studies of expansive learning take as their unit of analysis a constellation of two or more activity systems that have a partially shared object. Such interconnected activity systems may form a producer-client relationship, a partnership, </w:t>
      </w:r>
      <w:r w:rsidRPr="0050469B">
        <w:rPr>
          <w:b/>
          <w:bCs/>
        </w:rPr>
        <w:t>a network or some other pattern of multi-activity collaboration</w:t>
      </w:r>
      <w:r w:rsidRPr="0050469B">
        <w:t xml:space="preserve">” </w:t>
      </w:r>
      <w:r w:rsidRPr="0050469B">
        <w:rPr>
          <w:lang w:val="pt-BR"/>
        </w:rPr>
        <w:t>(nossa ênfase)</w:t>
      </w:r>
      <w:r w:rsidRPr="0050469B">
        <w:t xml:space="preserve"> </w:t>
      </w:r>
      <w:r w:rsidRPr="0050469B">
        <w:fldChar w:fldCharType="begin" w:fldLock="1"/>
      </w:r>
      <w:r w:rsidRPr="0050469B">
        <w:instrText>ADDIN CSL_CITATION {"citationItems":[{"id":"ITEM-1","itemData":{"DOI":"10.1017/CBO9781316225363","ISBN":"9781316225363","author":[{"dropping-particle":"","family":"Engeström","given":"Yrjö","non-dropping-particle":"","parse-names":false,"suffix":""}],"id":"ITEM-1","issued":{"date-parts":[["2016"]]},"publisher":"Cambridge University Press","publisher-place":"Cambridge","title":"Studies in Expansive Learning: Learning What is Not Yet There","type":"book"},"uris":["http://www.mendeley.com/documents/?uuid=0d02277d-bc80-3d43-be9f-1fbd430dea1c"]}],"mendeley":{"formattedCitation":"(Engeström, 2016)","manualFormatting":"(Engeström, 2016, p. 45)","plainTextFormattedCitation":"(Engeström, 2016)","previouslyFormattedCitation":"(Engeström, 2016)"},"properties":{"noteIndex":0},"schema":"https://github.com/citation-style-language/schema/raw/master/csl-citation.json"}</w:instrText>
      </w:r>
      <w:r w:rsidRPr="0050469B">
        <w:fldChar w:fldCharType="separate"/>
      </w:r>
      <w:r w:rsidRPr="0050469B">
        <w:rPr>
          <w:noProof/>
        </w:rPr>
        <w:t>(Engeström, 2016, p. 45)</w:t>
      </w:r>
      <w:r w:rsidRPr="0050469B">
        <w:fldChar w:fldCharType="end"/>
      </w:r>
      <w:r w:rsidRPr="0050469B">
        <w:t>.</w:t>
      </w:r>
    </w:p>
    <w:p w14:paraId="67680E16" w14:textId="77777777" w:rsidR="00B26879" w:rsidRPr="0050469B" w:rsidRDefault="00B26879" w:rsidP="00B26879">
      <w:pPr>
        <w:pStyle w:val="Tese-Lista"/>
        <w:rPr>
          <w:lang w:val="pt-BR"/>
        </w:rPr>
      </w:pPr>
      <w:r w:rsidRPr="0050469B">
        <w:rPr>
          <w:lang w:val="pt-BR"/>
        </w:rPr>
        <w:t xml:space="preserve">Dessa forma, </w:t>
      </w:r>
      <w:r w:rsidRPr="0050469B">
        <w:rPr>
          <w:lang w:val="pt-BR"/>
        </w:rPr>
        <w:fldChar w:fldCharType="begin" w:fldLock="1"/>
      </w:r>
      <w:r w:rsidRPr="0050469B">
        <w:rPr>
          <w:lang w:val="pt-BR"/>
        </w:rPr>
        <w:instrText>ADDIN CSL_CITATION {"citationItems":[{"id":"ITEM-1","itemData":{"abstract":"Tese de doutoramento em Engenharia Informática apresentada à Fac. de Ciências e Tecnologia de Coimbra","author":[{"dropping-particle":"","family":"Roque","given":"Licinio","non-dropping-particle":"","parse-names":false,"suffix":""}],"id":"ITEM-1","issued":{"date-parts":[["2004"]]},"number-of-pages":"215","publisher":"Universidade de Coimbra","title":"Contribuição para uma Engenharia do Contexto","type":"thesis"},"uris":["http://www.mendeley.com/documents/?uuid=3b998eca-8cb0-3edd-92b8-14d29a554b56"]}],"mendeley":{"formattedCitation":"(Roque, 2004)","manualFormatting":"Roque (2004, p. 28)","plainTextFormattedCitation":"(Roque, 2004)","previouslyFormattedCitation":"(Roque, 2004)"},"properties":{"noteIndex":0},"schema":"https://github.com/citation-style-language/schema/raw/master/csl-citation.json"}</w:instrText>
      </w:r>
      <w:r w:rsidRPr="0050469B">
        <w:rPr>
          <w:lang w:val="pt-BR"/>
        </w:rPr>
        <w:fldChar w:fldCharType="separate"/>
      </w:r>
      <w:r w:rsidRPr="0050469B">
        <w:rPr>
          <w:noProof/>
          <w:lang w:val="pt-BR"/>
        </w:rPr>
        <w:t>Roque (2004, p. 28)</w:t>
      </w:r>
      <w:r w:rsidRPr="0050469B">
        <w:rPr>
          <w:lang w:val="pt-BR"/>
        </w:rPr>
        <w:fldChar w:fldCharType="end"/>
      </w:r>
      <w:r w:rsidRPr="0050469B">
        <w:rPr>
          <w:lang w:val="pt-BR"/>
        </w:rPr>
        <w:t xml:space="preserve"> apresenta que os estudos sociotécnicos visam “desmistificar a ciência e a tecnologia pela revelação dos factores ou actores que se alinham em </w:t>
      </w:r>
      <w:r w:rsidRPr="0050469B">
        <w:rPr>
          <w:b/>
          <w:bCs/>
          <w:lang w:val="pt-BR"/>
        </w:rPr>
        <w:t>redes de interesses</w:t>
      </w:r>
      <w:r w:rsidRPr="0050469B">
        <w:rPr>
          <w:lang w:val="pt-BR"/>
        </w:rPr>
        <w:t xml:space="preserve"> para a sua produção” (nossa ênfase).</w:t>
      </w:r>
    </w:p>
    <w:p w14:paraId="1DF14FD7" w14:textId="77777777" w:rsidR="00B26879" w:rsidRPr="0050469B" w:rsidRDefault="00B26879" w:rsidP="00B26879">
      <w:pPr>
        <w:pStyle w:val="Tese-Lista"/>
        <w:rPr>
          <w:lang w:val="pt-BR"/>
        </w:rPr>
      </w:pPr>
      <w:r w:rsidRPr="0050469B">
        <w:rPr>
          <w:lang w:val="pt-BR"/>
        </w:rPr>
        <w:fldChar w:fldCharType="begin" w:fldLock="1"/>
      </w:r>
      <w:r w:rsidRPr="0050469B">
        <w:instrText>ADDIN CSL_CITATION {"citationItems":[{"id":"ITEM-1","itemData":{"DOI":"10.2307/249410","ISBN":"02767783","ISSN":"02767783","PMID":"1852786","abstract":"In this editorial, I commit sacrilege. I tread on the hollowed ground of positivist versus interpretive rhetoric with muddy boots. One of my goals is to debunk much of the rhetoric. In this regard, I am not seeking to be a curmudgeon. Rather, I hope to motivate reflection on whether the current rhetoric has substance or whether it is built on straw-man arguments. I believe it is time we revisit the key assumptions and arguments that underlie the rhetoric and assess their merit. I contend that many are vacuous and that they lead us down unhelpful paths. I believe more-productive paths exist that we can follow. Clearly, both positivist and interpretive approaches to research have substantial value. Moreover, contrary to the current rhetoric, I believe deep similarities rather than deep differences underlie them. I hope this editorial will inspire both positivist and interpretive colleagues to respond—to engage with me and with each other to either support my arguments or to refute them. Alleged Differences between Positivism and Interpretivism My colleague, Jörgen Sandberg, is a fine interpretive researcher in the management discipline. He teaches courses on research methods within the University of Queensland's business school. In his classes, Jörgen uses the following table to characterize the differences between positivist and interpretive research approaches. Metatheoretical Assumptions About Positivism Interpretivism Ontology Person (researcher) and reality are separate. Person (researcher) and reality are inseparable (life-world). Epistemology Objective reality exists beyond the human mind.","author":[{"dropping-particle":"","family":"Klein","given":"Heinz K.","non-dropping-particle":"","parse-names":false,"suffix":""},{"dropping-particle":"","family":"Myers","given":"Michael D.","non-dropping-particle":"","parse-names":false,"suffix":""}],"container-title":"MIS Quarterly","id":"ITEM-1","issue":"1","issued":{"date-parts":[["1999"]]},"page":"67","title":"A Set of Principles for Conducting and Evaluating Interpretive Field Studies in Information Systems","type":"article-journal","volume":"23"},"uris":["http://www.mendeley.com/documents/?uuid=17555710-6547-3516-96d0-28a5f0b2da40"]}],"mendeley":{"formattedCitation":"(Klein &amp; Myers, 1999)","manualFormatting":"Klein &amp; Myers (1999, p. 73)","plainTextFormattedCitation":"(Klein &amp; Myers, 1999)","previouslyFormattedCitation":"(Klein &amp; Myers, 1999)"},"properties":{"noteIndex":0},"schema":"https://github.com/citation-style-language/schema/raw/master/csl-citation.json"}</w:instrText>
      </w:r>
      <w:r w:rsidRPr="0050469B">
        <w:rPr>
          <w:lang w:val="pt-BR"/>
        </w:rPr>
        <w:fldChar w:fldCharType="separate"/>
      </w:r>
      <w:r w:rsidRPr="0050469B">
        <w:rPr>
          <w:noProof/>
          <w:lang w:val="pt-BR"/>
        </w:rPr>
        <w:t>Klein &amp; Myers (1999, p. 73)</w:t>
      </w:r>
      <w:r w:rsidRPr="0050469B">
        <w:rPr>
          <w:lang w:val="pt-BR"/>
        </w:rPr>
        <w:fldChar w:fldCharType="end"/>
      </w:r>
      <w:r w:rsidRPr="0050469B">
        <w:rPr>
          <w:lang w:val="pt-BR"/>
        </w:rPr>
        <w:t xml:space="preserve"> relatam que as repetições dos ciclos hermenêuticos e </w:t>
      </w:r>
      <w:r w:rsidRPr="0050469B">
        <w:t xml:space="preserve">“all of the suggested principles can be applied iteratively, </w:t>
      </w:r>
      <w:r w:rsidRPr="0050469B">
        <w:rPr>
          <w:b/>
          <w:bCs/>
        </w:rPr>
        <w:t>forming a complex web of interpretations</w:t>
      </w:r>
      <w:r w:rsidRPr="0050469B">
        <w:rPr>
          <w:lang w:val="pt-BR"/>
        </w:rPr>
        <w:t>” (nossa ênfase).</w:t>
      </w:r>
    </w:p>
    <w:p w14:paraId="4D90A985" w14:textId="77777777" w:rsidR="00B26879" w:rsidRPr="0050469B" w:rsidRDefault="00B26879" w:rsidP="00B26879">
      <w:pPr>
        <w:pStyle w:val="Tese-Lista"/>
        <w:rPr>
          <w:lang w:val="pt-BR"/>
        </w:rPr>
      </w:pPr>
      <w:r w:rsidRPr="0050469B">
        <w:rPr>
          <w:lang w:val="pt-BR"/>
        </w:rPr>
        <w:t xml:space="preserve">Assim sendo, visualizamos o modelo conceitual-relacional de contexto de práticas de PoC como </w:t>
      </w:r>
      <w:r w:rsidRPr="0050469B">
        <w:t xml:space="preserve">“large and growing body of empirical research shows that social relationships and the networks these relationships constitute are influential in explaining the </w:t>
      </w:r>
      <w:r w:rsidRPr="0050469B">
        <w:rPr>
          <w:b/>
          <w:bCs/>
        </w:rPr>
        <w:t>processes of knowledge creation, diffusion, absorption, and use</w:t>
      </w:r>
      <w:r w:rsidRPr="0050469B">
        <w:t>”</w:t>
      </w:r>
      <w:r w:rsidRPr="0050469B">
        <w:rPr>
          <w:lang w:val="pt-BR"/>
        </w:rPr>
        <w:t xml:space="preserve"> (nossa ênfase) </w:t>
      </w:r>
      <w:r w:rsidRPr="0050469B">
        <w:fldChar w:fldCharType="begin" w:fldLock="1"/>
      </w:r>
      <w:r w:rsidRPr="0050469B">
        <w:instrText>ADDIN CSL_CITATION {"citationItems":[{"id":"ITEM-1","itemData":{"DOI":"10.1177/0149206311432640","ISSN":"01492063","abstract":"A large and growing body of empirical research shows that social relationships and the networks these relationships constitute are influential in explaining the processes of knowledge creation, diffusion, absorption, and use. The authors refer to such networks as \"knowledge networks.\" They advance an understanding of knowledge networks at multiple levels by conducting a systematic review and analysis of empirical research published on this topic in leading management, psychology, sociology, and economics journals. The authors develop a comprehensive framework that organizes the knowledge networks literature, which they use to review extant empirical research within and across multiple disciplines and levels of analysis. They identify points of coherence and conflict in theoretical arguments and empirical results within and across levels and identify emerging themes and promising areas for future research. © The Author(s) 2012.","author":[{"dropping-particle":"","family":"Phelps","given":"Corey","non-dropping-particle":"","parse-names":false,"suffix":""},{"dropping-particle":"","family":"Heidl","given":"Ralph","non-dropping-particle":"","parse-names":false,"suffix":""},{"dropping-particle":"","family":"Wadhwa","given":"Anu","non-dropping-particle":"","parse-names":false,"suffix":""}],"container-title":"Journal of Management","id":"ITEM-1","issue":"4","issued":{"date-parts":[["2012"]]},"page":"1115-1166","title":"Knowledge, Networks, and Knowledge Networks: A Review and Research Agenda","type":"article-journal","volume":"38"},"uris":["http://www.mendeley.com/documents/?uuid=134d0ca0-d732-355d-bed1-5a75e134fe4f"]}],"mendeley":{"formattedCitation":"(Phelps et al., 2012)","manualFormatting":"(Phelps et al., 2012, p. 1117)","plainTextFormattedCitation":"(Phelps et al., 2012)","previouslyFormattedCitation":"(Phelps et al., 2012)"},"properties":{"noteIndex":0},"schema":"https://github.com/citation-style-language/schema/raw/master/csl-citation.json"}</w:instrText>
      </w:r>
      <w:r w:rsidRPr="0050469B">
        <w:fldChar w:fldCharType="separate"/>
      </w:r>
      <w:r w:rsidRPr="0050469B">
        <w:rPr>
          <w:noProof/>
        </w:rPr>
        <w:t>(Phelps et al., 2012, p. 1117)</w:t>
      </w:r>
      <w:r w:rsidRPr="0050469B">
        <w:fldChar w:fldCharType="end"/>
      </w:r>
      <w:r w:rsidRPr="0050469B">
        <w:t>.</w:t>
      </w:r>
    </w:p>
    <w:p w14:paraId="41C438EB" w14:textId="77777777" w:rsidR="00B26879" w:rsidRPr="0050469B" w:rsidRDefault="00B26879" w:rsidP="00B26879">
      <w:pPr>
        <w:pStyle w:val="Tese-Lista"/>
        <w:rPr>
          <w:lang w:val="pt-BR"/>
        </w:rPr>
      </w:pPr>
      <w:proofErr w:type="spellStart"/>
      <w:r w:rsidRPr="0050469B">
        <w:t>Onde</w:t>
      </w:r>
      <w:proofErr w:type="spellEnd"/>
      <w:r w:rsidRPr="0050469B">
        <w:t xml:space="preserve">, </w:t>
      </w:r>
      <w:proofErr w:type="spellStart"/>
      <w:r w:rsidRPr="0050469B">
        <w:t>segundo</w:t>
      </w:r>
      <w:proofErr w:type="spellEnd"/>
      <w:r w:rsidRPr="0050469B">
        <w:t xml:space="preserve"> </w:t>
      </w:r>
      <w:r w:rsidRPr="0050469B">
        <w:fldChar w:fldCharType="begin" w:fldLock="1"/>
      </w:r>
      <w:r w:rsidRPr="0050469B">
        <w:instrText>ADDIN CSL_CITATION {"citationItems":[{"id":"ITEM-1","itemData":{"ISBN":"9780585056562","author":[{"dropping-particle":"","family":"Davenport","given":"Thomas H.","non-dropping-particle":"","parse-names":false,"suffix":""},{"dropping-particle":"","family":"Prusak","given":"Laurence","non-dropping-particle":"","parse-names":false,"suffix":""}],"id":"ITEM-1","issued":{"date-parts":[["1998"]]},"publisher":"Harvard Business School Press","title":"Working Knowledge: How Organizations Manage What They Know","type":"book"},"uris":["http://www.mendeley.com/documents/?uuid=c67d696d-e76c-4c0b-9e9c-e296a7264df4"]}],"mendeley":{"formattedCitation":"(Davenport &amp; Prusak, 1998)","manualFormatting":"Davenport &amp; Prusak (1998, p. 116)","plainTextFormattedCitation":"(Davenport &amp; Prusak, 1998)","previouslyFormattedCitation":"(Davenport &amp; Prusak, 1998)"},"properties":{"noteIndex":0},"schema":"https://github.com/citation-style-language/schema/raw/master/csl-citation.json"}</w:instrText>
      </w:r>
      <w:r w:rsidRPr="0050469B">
        <w:fldChar w:fldCharType="separate"/>
      </w:r>
      <w:r w:rsidRPr="0050469B">
        <w:rPr>
          <w:noProof/>
        </w:rPr>
        <w:t>Davenport &amp; Prusak (1998, p. 116)</w:t>
      </w:r>
      <w:r w:rsidRPr="0050469B">
        <w:fldChar w:fldCharType="end"/>
      </w:r>
      <w:r w:rsidRPr="0050469B">
        <w:t>, “</w:t>
      </w:r>
      <w:r w:rsidRPr="0050469B">
        <w:rPr>
          <w:b/>
          <w:bCs/>
        </w:rPr>
        <w:t>there are ‘knowledge networks’ for each key practice</w:t>
      </w:r>
      <w:r w:rsidRPr="0050469B">
        <w:t>” (</w:t>
      </w:r>
      <w:proofErr w:type="spellStart"/>
      <w:r w:rsidRPr="0050469B">
        <w:t>nossa</w:t>
      </w:r>
      <w:proofErr w:type="spellEnd"/>
      <w:r w:rsidRPr="0050469B">
        <w:t xml:space="preserve"> </w:t>
      </w:r>
      <w:proofErr w:type="spellStart"/>
      <w:r w:rsidRPr="0050469B">
        <w:t>ênfase</w:t>
      </w:r>
      <w:proofErr w:type="spellEnd"/>
      <w:r w:rsidRPr="0050469B">
        <w:t>).</w:t>
      </w:r>
    </w:p>
    <w:p w14:paraId="1FC874E7" w14:textId="77777777" w:rsidR="00B26879" w:rsidRPr="0050469B" w:rsidRDefault="00B26879" w:rsidP="00B26879">
      <w:pPr>
        <w:pStyle w:val="Tese-Normal"/>
      </w:pPr>
      <w:r w:rsidRPr="0050469B">
        <w:t xml:space="preserve">Da mesma forma, gostaríamos de fazer uma referência ao trabalho de </w:t>
      </w:r>
      <w:r w:rsidRPr="0050469B">
        <w:fldChar w:fldCharType="begin" w:fldLock="1"/>
      </w:r>
      <w:r w:rsidRPr="0050469B">
        <w:instrText>ADDIN CSL_CITATION {"citationItems":[{"id":"ITEM-1","itemData":{"ISBN":"972-8360-15-0","abstract":"Conta-se que, há anos, uma expedição de cientistas encontrou, numa ilha remota, uma comunidade primitiva dispersa em tribos que comunicavam entre si por sinais de fumo. O entusiasmo dos primitivos com os rádio-telefones dos cientistas foi de tal forma expressivo que estes resolveram oferecer-lhes alguns aparelhos, antes de prosseguirem viagem. Passados dias, no trajecto de regresso, os cientistas interrogavam-se sobre como é que uma população culturalmente preparada para comunicar à distância, ainda que por métodos primitivos, teria reagido à posse de instrumentos de comunicação tão poderosos. A resposta dos nativos, por sinais e gestos entusiásticos, não se fez esperar – precisavam de mais rádio-telefones! \" Mais porquê? \" , perguntou o chefe da expedição, surpreendido. O intérprete da equipa conseguiu, então, decifrar a resposta: \" Mais, porque já arderam todos. Faziam um fumo muito espesso, que produzia excelentes mensagens, mas agora não temos mais! \" . Esta história é, em larga medida, uma metáfora para o uso que hoje tendemos fazer das tecnologias da informação na educação: excita-nos a modernidade que nos oferecem mas somos incapazes de fazer com elas mais do que fazíamos sem elas. A educação presta-se, aliás, a grande variedade de metáforas e é em torno de metáforas que procuraremos, aqui, debatê-la.","author":[{"dropping-particle":"","family":"Figueiredo","given":"António Dias De Figueiredo","non-dropping-particle":"","parse-names":false,"suffix":""}],"container-title":"Redes de Aprendizagem, Redes de Conhecimento","id":"ITEM-1","issued":{"date-parts":[["2002"]]},"page":"39-55","title":"Redes e Educação: A surpreendente riqueza de um conceito","type":"article-journal"},"uris":["http://www.mendeley.com/documents/?uuid=c66ddfd7-0e01-3288-afb5-10a7fcc342f6"]}],"mendeley":{"formattedCitation":"(Figueiredo, 2002)","manualFormatting":"Figueiredo (2002)","plainTextFormattedCitation":"(Figueiredo, 2002)","previouslyFormattedCitation":"(Figueiredo, 2002)"},"properties":{"noteIndex":0},"schema":"https://github.com/citation-style-language/schema/raw/master/csl-citation.json"}</w:instrText>
      </w:r>
      <w:r w:rsidRPr="0050469B">
        <w:fldChar w:fldCharType="separate"/>
      </w:r>
      <w:r w:rsidRPr="0050469B">
        <w:rPr>
          <w:noProof/>
        </w:rPr>
        <w:t>Figueiredo (2002)</w:t>
      </w:r>
      <w:r w:rsidRPr="0050469B">
        <w:fldChar w:fldCharType="end"/>
      </w:r>
      <w:r w:rsidRPr="0050469B">
        <w:t xml:space="preserve"> em </w:t>
      </w:r>
      <w:r w:rsidRPr="0050469B">
        <w:rPr>
          <w:i/>
          <w:iCs/>
        </w:rPr>
        <w:t>Redes e Educação: A surpreendente riqueza de um conceito</w:t>
      </w:r>
      <w:r w:rsidRPr="0050469B">
        <w:t xml:space="preserve">, um estudo que </w:t>
      </w:r>
      <w:r w:rsidRPr="0050469B">
        <w:lastRenderedPageBreak/>
        <w:t>destacamos como relevante ao contexto de nossa investigação, além de contribuir para a construção de nossa compreensão e visão a respeito da PoC como uma rede de conhecimento, onde:</w:t>
      </w:r>
    </w:p>
    <w:p w14:paraId="4021704E" w14:textId="59F3B0F1" w:rsidR="00B650BA" w:rsidRDefault="00B26879" w:rsidP="00DB110D">
      <w:pPr>
        <w:pStyle w:val="Tese-Citao-Direta"/>
      </w:pPr>
      <w:r w:rsidRPr="0050469B">
        <w:t>Nos ambientes em redes, os alunos-nós-de-rede [ou seja, todos os elementos de uma rede], membros de comunidades [como por exemplo, os praticantes da PoC], sentem que a construção do seu conhecimento é uma aventura colectiva – uma aventura onde constróem os seus saberes, mas onde contribuem, também, para a construção dos saberes dos outros. E à medida que a aventura se renova, vão aprendendo que cada um vale, não apenas por si, mas pela forma como se relaciona com os outros – como com eles constrói o que nunca, ninguém, conseguiria construir sozinho. Vão aprendendo também que fazem parte, em simultâneo, de muitas comunidades, e que o que partilham com umas é, afinal, importante para o que partilham com as outras. Vão aprendendo que o seu próprio valor para uma comunidade depende, não apenas de si próprios, como seres isolados, mas também da forma como podem contribuir para ela pelo facto de pertencerem a outras.</w:t>
      </w:r>
    </w:p>
    <w:p w14:paraId="2ADCB758" w14:textId="77777777" w:rsidR="00B650BA" w:rsidRDefault="00B26879" w:rsidP="00964DB1">
      <w:pPr>
        <w:pStyle w:val="Tese-Normal"/>
      </w:pPr>
      <w:r w:rsidRPr="0050469B">
        <w:t xml:space="preserve">Portanto, no contexto de nossa investigação, entendemos que, cada praticante “conectado” à uma prática produz, de forma consciente ou inconsciente, algum tipo de conhecimento, onde esse conhecimento se conecta ao próximo elemento da rede, formando assim uma relação circular (princípio do círculo hermenêutico), que denominamos de </w:t>
      </w:r>
      <w:r w:rsidRPr="00B650BA">
        <w:rPr>
          <w:b/>
          <w:bCs/>
        </w:rPr>
        <w:t>PoC Knowledge Networks</w:t>
      </w:r>
      <w:r w:rsidR="00B650BA">
        <w:t xml:space="preserve">, onde </w:t>
      </w:r>
      <w:r w:rsidR="00B650BA" w:rsidRPr="00B650BA">
        <w:t>os nós representam os elementos (componentes) no sistema, por exemplo, as práticas no contexto d</w:t>
      </w:r>
      <w:r w:rsidR="00B650BA">
        <w:t>a</w:t>
      </w:r>
      <w:r w:rsidR="00B650BA" w:rsidRPr="00B650BA">
        <w:t xml:space="preserve"> PoC, e as interações entre essas práticas são chamadas de links ou </w:t>
      </w:r>
      <w:r w:rsidR="00B650BA">
        <w:t>arestas</w:t>
      </w:r>
      <w:r w:rsidR="00B650BA" w:rsidRPr="00B650BA">
        <w:t xml:space="preserve">. </w:t>
      </w:r>
    </w:p>
    <w:p w14:paraId="18577299" w14:textId="77777777" w:rsidR="00343C2A" w:rsidRDefault="00B650BA" w:rsidP="00CD2334">
      <w:pPr>
        <w:pStyle w:val="Tese-Normal"/>
      </w:pPr>
      <w:r>
        <w:t>Dessa forma</w:t>
      </w:r>
      <w:r w:rsidRPr="00B650BA">
        <w:t xml:space="preserve">, cada praticante que está </w:t>
      </w:r>
      <w:r>
        <w:t>“</w:t>
      </w:r>
      <w:r w:rsidRPr="00B650BA">
        <w:t>conectado</w:t>
      </w:r>
      <w:r>
        <w:t>”</w:t>
      </w:r>
      <w:r w:rsidRPr="00B650BA">
        <w:t xml:space="preserve"> </w:t>
      </w:r>
      <w:r>
        <w:t>à</w:t>
      </w:r>
      <w:r w:rsidRPr="00B650BA">
        <w:t xml:space="preserve"> uma prática produz </w:t>
      </w:r>
      <w:r>
        <w:t xml:space="preserve">(e potencialmente dissemina) </w:t>
      </w:r>
      <w:r w:rsidRPr="00B650BA">
        <w:t>como resultado algum tipo de conhecimento (consciente ou inconsciente) que serve como uma conexão adicional para o próximo elemento na rede, formando assim uma rede de conhecimento (ou várias redes) no contexto d</w:t>
      </w:r>
      <w:r>
        <w:t>a</w:t>
      </w:r>
      <w:r w:rsidRPr="00B650BA">
        <w:t xml:space="preserve"> PoC</w:t>
      </w:r>
      <w:r w:rsidR="00DB110D">
        <w:t xml:space="preserve"> (Figura 130).</w:t>
      </w:r>
      <w:r w:rsidR="00CD2334">
        <w:t xml:space="preserve"> </w:t>
      </w:r>
    </w:p>
    <w:p w14:paraId="6A3840A0" w14:textId="40159DE7" w:rsidR="00CD2334" w:rsidRDefault="00CD2334" w:rsidP="00CD2334">
      <w:pPr>
        <w:pStyle w:val="Tese-Normal"/>
      </w:pPr>
      <w:r>
        <w:t>Destacamos que</w:t>
      </w:r>
      <w:r>
        <w:t xml:space="preserve"> a </w:t>
      </w:r>
      <w:r>
        <w:t>r</w:t>
      </w:r>
      <w:r>
        <w:t xml:space="preserve">ede de </w:t>
      </w:r>
      <w:r>
        <w:t>c</w:t>
      </w:r>
      <w:r>
        <w:t xml:space="preserve">onhecimento </w:t>
      </w:r>
      <w:r>
        <w:t xml:space="preserve">no contexto da PoC é formada por diversas </w:t>
      </w:r>
      <w:proofErr w:type="spellStart"/>
      <w:r>
        <w:t>sub-redes</w:t>
      </w:r>
      <w:proofErr w:type="spellEnd"/>
      <w:r>
        <w:t xml:space="preserve">, onde cada </w:t>
      </w:r>
      <w:proofErr w:type="spellStart"/>
      <w:r>
        <w:t>sub-rede</w:t>
      </w:r>
      <w:proofErr w:type="spellEnd"/>
      <w:r>
        <w:t xml:space="preserve"> (ou cluster) pode produzir e disseminar conhecimento, “</w:t>
      </w:r>
      <w:r w:rsidRPr="00CD2334">
        <w:rPr>
          <w:rFonts w:ascii="Calibri" w:hAnsi="Calibri" w:cs="Calibri"/>
        </w:rPr>
        <w:t>﻿</w:t>
      </w:r>
      <w:proofErr w:type="spellStart"/>
      <w:r w:rsidRPr="00CD2334">
        <w:t>while</w:t>
      </w:r>
      <w:proofErr w:type="spellEnd"/>
      <w:r w:rsidRPr="00CD2334">
        <w:t xml:space="preserve"> </w:t>
      </w:r>
      <w:proofErr w:type="spellStart"/>
      <w:r w:rsidRPr="00CD2334">
        <w:t>employing</w:t>
      </w:r>
      <w:proofErr w:type="spellEnd"/>
      <w:r w:rsidRPr="00CD2334">
        <w:t xml:space="preserve"> a reuse </w:t>
      </w:r>
      <w:proofErr w:type="spellStart"/>
      <w:r w:rsidRPr="00CD2334">
        <w:t>protocol</w:t>
      </w:r>
      <w:proofErr w:type="spellEnd"/>
      <w:r w:rsidRPr="00CD2334">
        <w:t xml:space="preserve"> </w:t>
      </w:r>
      <w:proofErr w:type="spellStart"/>
      <w:r w:rsidRPr="00CD2334">
        <w:t>and</w:t>
      </w:r>
      <w:proofErr w:type="spellEnd"/>
      <w:r w:rsidRPr="00CD2334">
        <w:t xml:space="preserve"> open </w:t>
      </w:r>
      <w:proofErr w:type="spellStart"/>
      <w:r w:rsidRPr="00CD2334">
        <w:t>characteristics</w:t>
      </w:r>
      <w:proofErr w:type="spellEnd"/>
      <w:r w:rsidRPr="00CD2334">
        <w:t xml:space="preserve">, i.e., </w:t>
      </w:r>
      <w:proofErr w:type="spellStart"/>
      <w:r w:rsidRPr="00CD2334">
        <w:t>aiming</w:t>
      </w:r>
      <w:proofErr w:type="spellEnd"/>
      <w:r w:rsidRPr="00CD2334">
        <w:t xml:space="preserve"> </w:t>
      </w:r>
      <w:proofErr w:type="spellStart"/>
      <w:r w:rsidRPr="00CD2334">
        <w:t>to</w:t>
      </w:r>
      <w:proofErr w:type="spellEnd"/>
      <w:r w:rsidRPr="00CD2334">
        <w:t xml:space="preserve"> </w:t>
      </w:r>
      <w:proofErr w:type="spellStart"/>
      <w:r w:rsidRPr="00CD2334">
        <w:t>allow</w:t>
      </w:r>
      <w:proofErr w:type="spellEnd"/>
      <w:r w:rsidRPr="00CD2334">
        <w:t xml:space="preserve"> </w:t>
      </w:r>
      <w:proofErr w:type="spellStart"/>
      <w:r w:rsidRPr="00CD2334">
        <w:t>other</w:t>
      </w:r>
      <w:proofErr w:type="spellEnd"/>
      <w:r w:rsidRPr="00CD2334">
        <w:t xml:space="preserve"> networks </w:t>
      </w:r>
      <w:proofErr w:type="spellStart"/>
      <w:r w:rsidRPr="00CD2334">
        <w:t>to</w:t>
      </w:r>
      <w:proofErr w:type="spellEnd"/>
      <w:r w:rsidRPr="00CD2334">
        <w:t xml:space="preserve"> use </w:t>
      </w:r>
      <w:proofErr w:type="spellStart"/>
      <w:r w:rsidRPr="00CD2334">
        <w:t>each</w:t>
      </w:r>
      <w:proofErr w:type="spellEnd"/>
      <w:r w:rsidRPr="00CD2334">
        <w:t xml:space="preserve"> </w:t>
      </w:r>
      <w:proofErr w:type="spellStart"/>
      <w:r w:rsidRPr="00CD2334">
        <w:t>of</w:t>
      </w:r>
      <w:proofErr w:type="spellEnd"/>
      <w:r w:rsidRPr="00CD2334">
        <w:t xml:space="preserve"> </w:t>
      </w:r>
      <w:proofErr w:type="spellStart"/>
      <w:r w:rsidRPr="00CD2334">
        <w:t>the</w:t>
      </w:r>
      <w:proofErr w:type="spellEnd"/>
      <w:r w:rsidRPr="00CD2334">
        <w:t xml:space="preserve"> networks</w:t>
      </w:r>
      <w:r>
        <w:t xml:space="preserve">” </w:t>
      </w:r>
      <w:r>
        <w:fldChar w:fldCharType="begin" w:fldLock="1"/>
      </w:r>
      <w:r>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manualFormatting":"(Neto et al., 2021, p. 6)","plainTextFormattedCitation":"(Neto et al., 2021)"},"properties":{"noteIndex":0},"schema":"https://github.com/citation-style-language/schema/raw/master/csl-citation.json"}</w:instrText>
      </w:r>
      <w:r>
        <w:fldChar w:fldCharType="separate"/>
      </w:r>
      <w:r w:rsidRPr="00CD2334">
        <w:rPr>
          <w:noProof/>
        </w:rPr>
        <w:t>(Neto et al., 2021</w:t>
      </w:r>
      <w:r>
        <w:rPr>
          <w:noProof/>
        </w:rPr>
        <w:t>, p. 6</w:t>
      </w:r>
      <w:r w:rsidRPr="00CD2334">
        <w:rPr>
          <w:noProof/>
        </w:rPr>
        <w:t>)</w:t>
      </w:r>
      <w:r>
        <w:fldChar w:fldCharType="end"/>
      </w:r>
      <w:r>
        <w:t>.</w:t>
      </w:r>
    </w:p>
    <w:p w14:paraId="7D3CDD41" w14:textId="6C0648BB" w:rsidR="00DB110D" w:rsidRDefault="00DB110D" w:rsidP="00DB110D">
      <w:pPr>
        <w:pStyle w:val="Tese-Figura"/>
      </w:pPr>
      <w:r w:rsidRPr="00DB110D">
        <w:lastRenderedPageBreak/>
        <w:drawing>
          <wp:inline distT="0" distB="0" distL="0" distR="0" wp14:anchorId="79107603" wp14:editId="000BA633">
            <wp:extent cx="5490210" cy="4355598"/>
            <wp:effectExtent l="0" t="0" r="0" b="635"/>
            <wp:docPr id="17" name="Picture 16">
              <a:extLst xmlns:a="http://schemas.openxmlformats.org/drawingml/2006/main">
                <a:ext uri="{FF2B5EF4-FFF2-40B4-BE49-F238E27FC236}">
                  <a16:creationId xmlns:a16="http://schemas.microsoft.com/office/drawing/2014/main" id="{2C134470-7C22-8D4E-AE55-E1F12987059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2C134470-7C22-8D4E-AE55-E1F129870594}"/>
                        </a:ext>
                      </a:extLst>
                    </pic:cNvPr>
                    <pic:cNvPicPr>
                      <a:picLocks noChangeAspect="1"/>
                    </pic:cNvPicPr>
                  </pic:nvPicPr>
                  <pic:blipFill rotWithShape="1">
                    <a:blip r:embed="rId21"/>
                    <a:srcRect l="1642" t="1629" r="1876" b="1778"/>
                    <a:stretch/>
                  </pic:blipFill>
                  <pic:spPr>
                    <a:xfrm>
                      <a:off x="0" y="0"/>
                      <a:ext cx="5490210" cy="4355598"/>
                    </a:xfrm>
                    <a:prstGeom prst="rect">
                      <a:avLst/>
                    </a:prstGeom>
                  </pic:spPr>
                </pic:pic>
              </a:graphicData>
            </a:graphic>
          </wp:inline>
        </w:drawing>
      </w:r>
    </w:p>
    <w:p w14:paraId="62C7A914" w14:textId="49F66353" w:rsidR="00DB110D" w:rsidRPr="00DB110D" w:rsidRDefault="00DB110D" w:rsidP="00DB110D">
      <w:pPr>
        <w:pStyle w:val="Tese-Caption"/>
      </w:pPr>
      <w:r w:rsidRPr="00DB110D">
        <w:rPr>
          <w:b/>
          <w:bCs w:val="0"/>
        </w:rPr>
        <w:t xml:space="preserve">Figura </w:t>
      </w:r>
      <w:r w:rsidRPr="00DB110D">
        <w:rPr>
          <w:b/>
          <w:bCs w:val="0"/>
        </w:rPr>
        <w:fldChar w:fldCharType="begin"/>
      </w:r>
      <w:r w:rsidRPr="00DB110D">
        <w:rPr>
          <w:b/>
          <w:bCs w:val="0"/>
        </w:rPr>
        <w:instrText xml:space="preserve"> SEQ Figura \* ARABIC </w:instrText>
      </w:r>
      <w:r w:rsidRPr="00DB110D">
        <w:rPr>
          <w:b/>
          <w:bCs w:val="0"/>
        </w:rPr>
        <w:fldChar w:fldCharType="separate"/>
      </w:r>
      <w:r w:rsidRPr="00DB110D">
        <w:rPr>
          <w:b/>
          <w:bCs w:val="0"/>
        </w:rPr>
        <w:t>129</w:t>
      </w:r>
      <w:r w:rsidRPr="00DB110D">
        <w:rPr>
          <w:b/>
          <w:bCs w:val="0"/>
        </w:rPr>
        <w:fldChar w:fldCharType="end"/>
      </w:r>
      <w:r w:rsidRPr="00DB110D">
        <w:rPr>
          <w:b/>
          <w:bCs w:val="0"/>
        </w:rPr>
        <w:t>.</w:t>
      </w:r>
      <w:r w:rsidRPr="00DB110D">
        <w:t xml:space="preserve"> </w:t>
      </w:r>
      <w:r w:rsidR="00CD2334">
        <w:t>Uma r</w:t>
      </w:r>
      <w:r w:rsidRPr="00DB110D">
        <w:t xml:space="preserve">ede de </w:t>
      </w:r>
      <w:r w:rsidR="00CD2334">
        <w:t>c</w:t>
      </w:r>
      <w:r w:rsidRPr="00DB110D">
        <w:t>onhecimento d</w:t>
      </w:r>
      <w:r w:rsidR="00CD2334">
        <w:t>a</w:t>
      </w:r>
      <w:r w:rsidRPr="00DB110D">
        <w:t xml:space="preserve"> Prova de Conceito e suas </w:t>
      </w:r>
      <w:proofErr w:type="spellStart"/>
      <w:r w:rsidRPr="00DB110D">
        <w:t>sub-redes</w:t>
      </w:r>
      <w:proofErr w:type="spellEnd"/>
    </w:p>
    <w:p w14:paraId="20AE51BD" w14:textId="77777777" w:rsidR="00DB110D" w:rsidRPr="00DB110D" w:rsidRDefault="00DB110D" w:rsidP="00DB110D">
      <w:pPr>
        <w:pStyle w:val="Tese-Caption"/>
      </w:pPr>
      <w:r w:rsidRPr="00DB110D">
        <w:t xml:space="preserve">Fonte: </w:t>
      </w:r>
      <w:r w:rsidRPr="00DB110D">
        <w:fldChar w:fldCharType="begin" w:fldLock="1"/>
      </w:r>
      <w:r w:rsidRPr="00DB110D">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rsidRPr="00DB110D">
        <w:fldChar w:fldCharType="separate"/>
      </w:r>
      <w:r w:rsidRPr="00DB110D">
        <w:rPr>
          <w:noProof/>
        </w:rPr>
        <w:t>(Neto et al., 2021)</w:t>
      </w:r>
      <w:r w:rsidRPr="00DB110D">
        <w:fldChar w:fldCharType="end"/>
      </w:r>
      <w:r w:rsidRPr="00DB110D">
        <w:t>.</w:t>
      </w:r>
    </w:p>
    <w:p w14:paraId="027FA439" w14:textId="77777777" w:rsidR="00CD2334" w:rsidRDefault="00CD2334" w:rsidP="00CD2334">
      <w:pPr>
        <w:pStyle w:val="Tese-Normal"/>
      </w:pPr>
      <w:r>
        <w:t>Como pode ser visto na Fig</w:t>
      </w:r>
      <w:r>
        <w:t>ura</w:t>
      </w:r>
      <w:r>
        <w:t xml:space="preserve"> </w:t>
      </w:r>
      <w:r>
        <w:t>130</w:t>
      </w:r>
      <w:r>
        <w:t xml:space="preserve">, os </w:t>
      </w:r>
      <w:r>
        <w:t>praticantes</w:t>
      </w:r>
      <w:r>
        <w:t xml:space="preserve"> </w:t>
      </w:r>
      <w:r>
        <w:t xml:space="preserve">(players) </w:t>
      </w:r>
      <w:r>
        <w:t>1 e 2 formam uma rede (</w:t>
      </w:r>
      <w:r>
        <w:t>Network</w:t>
      </w:r>
      <w:r>
        <w:t xml:space="preserve"> A) durante a prática de Exploração. Esta rede produz algum conhecimento (</w:t>
      </w:r>
      <w:r>
        <w:t>Knowledge</w:t>
      </w:r>
      <w:r>
        <w:t xml:space="preserve"> A), que pode formar um novo vértice (nó) para qualquer outra rede. </w:t>
      </w:r>
    </w:p>
    <w:p w14:paraId="50B5A4CA" w14:textId="77777777" w:rsidR="00006701" w:rsidRDefault="00CD2334" w:rsidP="00CD2334">
      <w:pPr>
        <w:pStyle w:val="Tese-Normal"/>
      </w:pPr>
      <w:r>
        <w:t>Podemos observar o mesmo funcionamento na prática de Documenta</w:t>
      </w:r>
      <w:r>
        <w:t>ção</w:t>
      </w:r>
      <w:r>
        <w:t xml:space="preserve"> e Improvisa</w:t>
      </w:r>
      <w:r>
        <w:t>ção</w:t>
      </w:r>
      <w:r>
        <w:t xml:space="preserve">, a formação de redes denominadas </w:t>
      </w:r>
      <w:r>
        <w:t>Network</w:t>
      </w:r>
      <w:r>
        <w:t xml:space="preserve"> U e </w:t>
      </w:r>
      <w:r w:rsidR="00006701">
        <w:t>Network</w:t>
      </w:r>
      <w:r>
        <w:t xml:space="preserve"> Y, respectivamente. Também podemos observar a criação de uma </w:t>
      </w:r>
      <w:r w:rsidR="00006701">
        <w:t xml:space="preserve">“nova </w:t>
      </w:r>
      <w:r>
        <w:t>rede</w:t>
      </w:r>
      <w:r w:rsidR="00006701">
        <w:t>”</w:t>
      </w:r>
      <w:r>
        <w:t xml:space="preserve"> (</w:t>
      </w:r>
      <w:r w:rsidR="00006701">
        <w:t>Network</w:t>
      </w:r>
      <w:r>
        <w:t xml:space="preserve"> n) composta por duas </w:t>
      </w:r>
      <w:proofErr w:type="spellStart"/>
      <w:r>
        <w:t>sub-redes</w:t>
      </w:r>
      <w:proofErr w:type="spellEnd"/>
      <w:r>
        <w:t xml:space="preserve"> (</w:t>
      </w:r>
      <w:r w:rsidR="00006701">
        <w:t>a Network</w:t>
      </w:r>
      <w:r>
        <w:t xml:space="preserve"> B com </w:t>
      </w:r>
      <w:r w:rsidR="00006701">
        <w:t>os praticantes</w:t>
      </w:r>
      <w:r>
        <w:t xml:space="preserve"> 4 e 5 e </w:t>
      </w:r>
      <w:r w:rsidR="00006701">
        <w:t>a Network</w:t>
      </w:r>
      <w:r>
        <w:t xml:space="preserve"> C com </w:t>
      </w:r>
      <w:r w:rsidR="00006701">
        <w:t xml:space="preserve">os praticantes </w:t>
      </w:r>
      <w:r>
        <w:t xml:space="preserve">1 e 3) </w:t>
      </w:r>
      <w:r w:rsidR="00006701">
        <w:t>baseados na</w:t>
      </w:r>
      <w:r>
        <w:t xml:space="preserve"> prática de Descr</w:t>
      </w:r>
      <w:r>
        <w:t>ição</w:t>
      </w:r>
      <w:r>
        <w:t xml:space="preserve">. </w:t>
      </w:r>
    </w:p>
    <w:p w14:paraId="7769F094" w14:textId="77777777" w:rsidR="00006701" w:rsidRDefault="00CD2334" w:rsidP="00CD2334">
      <w:pPr>
        <w:pStyle w:val="Tese-Normal"/>
      </w:pPr>
      <w:r>
        <w:t xml:space="preserve">No entanto, a rede de </w:t>
      </w:r>
      <w:proofErr w:type="spellStart"/>
      <w:r>
        <w:t>sub-rede</w:t>
      </w:r>
      <w:proofErr w:type="spellEnd"/>
      <w:r>
        <w:t xml:space="preserve"> C </w:t>
      </w:r>
      <w:r w:rsidR="00006701">
        <w:t xml:space="preserve">(Network C) </w:t>
      </w:r>
      <w:r>
        <w:t xml:space="preserve">produz </w:t>
      </w:r>
      <w:r w:rsidR="00006701">
        <w:t>um c</w:t>
      </w:r>
      <w:r>
        <w:t>onhecimento (</w:t>
      </w:r>
      <w:r w:rsidR="00006701">
        <w:t>Knowledge</w:t>
      </w:r>
      <w:r>
        <w:t xml:space="preserve"> G) que pode ou não ter influenciado a construção do conhecimento para toda a rede. </w:t>
      </w:r>
      <w:r w:rsidR="00006701">
        <w:t>Por outras palavras</w:t>
      </w:r>
      <w:r>
        <w:t xml:space="preserve">, o produto de uma rede é o conhecimento produzido, que pode ou não ser reaproveitado por outras redes. </w:t>
      </w:r>
    </w:p>
    <w:p w14:paraId="26412510" w14:textId="77777777" w:rsidR="005151C1" w:rsidRDefault="005151C1" w:rsidP="00CD2334">
      <w:pPr>
        <w:pStyle w:val="Tese-Normal"/>
      </w:pPr>
    </w:p>
    <w:p w14:paraId="02802E20" w14:textId="77777777" w:rsidR="005151C1" w:rsidRDefault="005151C1" w:rsidP="005151C1">
      <w:pPr>
        <w:pStyle w:val="Tese-Normal"/>
      </w:pPr>
      <w:r w:rsidRPr="0050469B">
        <w:lastRenderedPageBreak/>
        <w:t>De modo a refletirmos sob a óptica de uma rede, buscamos mapear todas as interações (conexões) entre as práticas, as competências e os movimentos que identificamos e caracterizamos no contexto da PoC</w:t>
      </w:r>
      <w:r>
        <w:t xml:space="preserve">. </w:t>
      </w:r>
    </w:p>
    <w:p w14:paraId="43BB3656" w14:textId="77777777" w:rsidR="005151C1" w:rsidRDefault="005151C1" w:rsidP="005151C1">
      <w:pPr>
        <w:pStyle w:val="Tese-Normal"/>
      </w:pPr>
      <w:r w:rsidRPr="0050469B">
        <w:t xml:space="preserve">Nossas imersões no contexto da PoC resultaram um total de 459 cenários na PoC sendo composto de 391 anotações na PoC, 11 entrevistas com diferentes praticantes da PoC, 5 </w:t>
      </w:r>
      <w:r w:rsidRPr="0050469B">
        <w:rPr>
          <w:i/>
          <w:iCs/>
        </w:rPr>
        <w:t>sketches</w:t>
      </w:r>
      <w:r w:rsidRPr="0050469B">
        <w:t xml:space="preserve"> (esboços) teóricos e 52 </w:t>
      </w:r>
      <w:r w:rsidRPr="0050469B">
        <w:rPr>
          <w:i/>
          <w:iCs/>
        </w:rPr>
        <w:t>sketches</w:t>
      </w:r>
      <w:r w:rsidRPr="0050469B">
        <w:t xml:space="preserve"> (esboços) práticos. Entretanto, para a construção d</w:t>
      </w:r>
      <w:r>
        <w:t>a</w:t>
      </w:r>
      <w:r w:rsidRPr="0050469B">
        <w:t xml:space="preserve"> rede de conhecimento </w:t>
      </w:r>
      <w:r>
        <w:t xml:space="preserve">no contexto da PoC, composto de </w:t>
      </w:r>
      <w:r w:rsidRPr="0050469B">
        <w:t>585 nós e 1069 conexões</w:t>
      </w:r>
      <w:r>
        <w:t>,</w:t>
      </w:r>
      <w:r w:rsidRPr="0050469B">
        <w:t xml:space="preserve"> consideramos um total de 443 cenários, especialmente as 391 anotações e os 52 </w:t>
      </w:r>
      <w:r w:rsidRPr="0050469B">
        <w:rPr>
          <w:i/>
          <w:iCs/>
        </w:rPr>
        <w:t>sketches</w:t>
      </w:r>
      <w:r w:rsidRPr="0050469B">
        <w:t xml:space="preserve"> (esboços) práticos no contexto da PoC.</w:t>
      </w:r>
      <w:r>
        <w:t xml:space="preserve"> </w:t>
      </w:r>
    </w:p>
    <w:p w14:paraId="76F4D65E" w14:textId="3A5AAD68" w:rsidR="005151C1" w:rsidRPr="0050469B" w:rsidRDefault="005151C1" w:rsidP="005151C1">
      <w:pPr>
        <w:pStyle w:val="Tese-Normal"/>
      </w:pPr>
      <w:r>
        <w:t>Portanto</w:t>
      </w:r>
      <w:r w:rsidRPr="0050469B">
        <w:t xml:space="preserve">, nosso objetivo foi mapear e demonstrar a complexidade de uma rede de conhecimento no contexto da PoC, onde os nós representam as práticas, as competências, os movimentos, e os cenários na PoC, e os </w:t>
      </w:r>
      <w:r w:rsidRPr="0050469B">
        <w:rPr>
          <w:i/>
          <w:iCs/>
        </w:rPr>
        <w:t>links</w:t>
      </w:r>
      <w:r w:rsidRPr="0050469B">
        <w:t xml:space="preserve"> representam suas interações. Assim, uma conexão (</w:t>
      </w:r>
      <w:r w:rsidRPr="0050469B">
        <w:rPr>
          <w:i/>
          <w:iCs/>
        </w:rPr>
        <w:t>link</w:t>
      </w:r>
      <w:r w:rsidRPr="0050469B">
        <w:t>) nessa rede demonstra uma maior probabilidade de produção e disseminação de conhecimento através dos nós conectados, e potencialmente, uma maior influência em toda a rede. A seguir, apresentamos todos os mapeamentos de todas as dez práticas, seus respectivos nós e conexões no contexto do PoC (veja nos Anexos para o mapeamento completo).</w:t>
      </w:r>
    </w:p>
    <w:tbl>
      <w:tblPr>
        <w:tblStyle w:val="TableGrid"/>
        <w:tblW w:w="0" w:type="auto"/>
        <w:jc w:val="center"/>
        <w:tblLook w:val="04A0" w:firstRow="1" w:lastRow="0" w:firstColumn="1" w:lastColumn="0" w:noHBand="0" w:noVBand="1"/>
      </w:tblPr>
      <w:tblGrid>
        <w:gridCol w:w="3295"/>
        <w:gridCol w:w="603"/>
        <w:gridCol w:w="804"/>
      </w:tblGrid>
      <w:tr w:rsidR="005151C1" w:rsidRPr="0050469B" w14:paraId="37A5D732" w14:textId="77777777" w:rsidTr="00A21278">
        <w:trPr>
          <w:trHeight w:val="176"/>
          <w:jc w:val="center"/>
        </w:trPr>
        <w:tc>
          <w:tcPr>
            <w:tcW w:w="0" w:type="auto"/>
            <w:shd w:val="clear" w:color="auto" w:fill="F2F2F2" w:themeFill="background1" w:themeFillShade="F2"/>
          </w:tcPr>
          <w:p w14:paraId="29D0D2DB" w14:textId="77777777" w:rsidR="005151C1" w:rsidRPr="0050469B" w:rsidRDefault="005151C1" w:rsidP="00A21278">
            <w:pPr>
              <w:spacing w:before="60" w:after="60" w:line="276" w:lineRule="auto"/>
              <w:rPr>
                <w:b/>
                <w:bCs/>
              </w:rPr>
            </w:pPr>
            <w:proofErr w:type="spellStart"/>
            <w:r w:rsidRPr="0050469B">
              <w:rPr>
                <w:b/>
                <w:bCs/>
              </w:rPr>
              <w:t>Práticas</w:t>
            </w:r>
            <w:proofErr w:type="spellEnd"/>
          </w:p>
        </w:tc>
        <w:tc>
          <w:tcPr>
            <w:tcW w:w="0" w:type="auto"/>
            <w:shd w:val="clear" w:color="auto" w:fill="F2F2F2" w:themeFill="background1" w:themeFillShade="F2"/>
          </w:tcPr>
          <w:p w14:paraId="4B35D507" w14:textId="77777777" w:rsidR="005151C1" w:rsidRPr="0050469B" w:rsidRDefault="005151C1" w:rsidP="00A21278">
            <w:pPr>
              <w:spacing w:before="60" w:after="60" w:line="276" w:lineRule="auto"/>
              <w:jc w:val="center"/>
              <w:rPr>
                <w:b/>
                <w:bCs/>
              </w:rPr>
            </w:pPr>
            <w:proofErr w:type="spellStart"/>
            <w:r w:rsidRPr="0050469B">
              <w:rPr>
                <w:b/>
                <w:bCs/>
              </w:rPr>
              <w:t>Nós</w:t>
            </w:r>
            <w:proofErr w:type="spellEnd"/>
          </w:p>
        </w:tc>
        <w:tc>
          <w:tcPr>
            <w:tcW w:w="0" w:type="auto"/>
            <w:shd w:val="clear" w:color="auto" w:fill="F2F2F2" w:themeFill="background1" w:themeFillShade="F2"/>
          </w:tcPr>
          <w:p w14:paraId="6B3A5398" w14:textId="77777777" w:rsidR="005151C1" w:rsidRPr="0050469B" w:rsidRDefault="005151C1" w:rsidP="00A21278">
            <w:pPr>
              <w:spacing w:before="60" w:after="60" w:line="276" w:lineRule="auto"/>
              <w:jc w:val="center"/>
              <w:rPr>
                <w:b/>
                <w:bCs/>
              </w:rPr>
            </w:pPr>
            <w:r w:rsidRPr="0050469B">
              <w:rPr>
                <w:b/>
                <w:bCs/>
              </w:rPr>
              <w:t>Links</w:t>
            </w:r>
          </w:p>
        </w:tc>
      </w:tr>
      <w:tr w:rsidR="005151C1" w:rsidRPr="0050469B" w14:paraId="71C0ECC2" w14:textId="77777777" w:rsidTr="00A21278">
        <w:trPr>
          <w:jc w:val="center"/>
        </w:trPr>
        <w:tc>
          <w:tcPr>
            <w:tcW w:w="0" w:type="auto"/>
            <w:shd w:val="clear" w:color="auto" w:fill="auto"/>
          </w:tcPr>
          <w:p w14:paraId="703D5F12" w14:textId="77777777" w:rsidR="005151C1" w:rsidRPr="0050469B" w:rsidRDefault="005151C1" w:rsidP="00A21278">
            <w:pPr>
              <w:spacing w:before="60" w:after="60" w:line="276" w:lineRule="auto"/>
            </w:pPr>
            <w:r w:rsidRPr="0050469B">
              <w:rPr>
                <w:b/>
                <w:bCs/>
              </w:rPr>
              <w:t>P01</w:t>
            </w:r>
            <w:r w:rsidRPr="0050469B">
              <w:t xml:space="preserve"> – </w:t>
            </w:r>
            <w:proofErr w:type="spellStart"/>
            <w:r w:rsidRPr="0050469B">
              <w:t>Prática</w:t>
            </w:r>
            <w:proofErr w:type="spellEnd"/>
            <w:r w:rsidRPr="0050469B">
              <w:t xml:space="preserve"> de </w:t>
            </w:r>
            <w:proofErr w:type="spellStart"/>
            <w:r w:rsidRPr="0050469B">
              <w:t>Exploração</w:t>
            </w:r>
            <w:proofErr w:type="spellEnd"/>
          </w:p>
        </w:tc>
        <w:tc>
          <w:tcPr>
            <w:tcW w:w="0" w:type="auto"/>
            <w:shd w:val="clear" w:color="auto" w:fill="auto"/>
          </w:tcPr>
          <w:p w14:paraId="7D75216F" w14:textId="77777777" w:rsidR="005151C1" w:rsidRPr="0050469B" w:rsidRDefault="005151C1" w:rsidP="00A21278">
            <w:pPr>
              <w:spacing w:before="60" w:after="60" w:line="276" w:lineRule="auto"/>
              <w:jc w:val="center"/>
            </w:pPr>
            <w:r w:rsidRPr="0050469B">
              <w:t>418</w:t>
            </w:r>
          </w:p>
        </w:tc>
        <w:tc>
          <w:tcPr>
            <w:tcW w:w="0" w:type="auto"/>
            <w:shd w:val="clear" w:color="auto" w:fill="auto"/>
          </w:tcPr>
          <w:p w14:paraId="11908EBF" w14:textId="77777777" w:rsidR="005151C1" w:rsidRPr="0050469B" w:rsidRDefault="005151C1" w:rsidP="00A21278">
            <w:pPr>
              <w:spacing w:before="60" w:after="60" w:line="276" w:lineRule="auto"/>
              <w:jc w:val="center"/>
            </w:pPr>
            <w:r w:rsidRPr="0050469B">
              <w:t>523</w:t>
            </w:r>
          </w:p>
        </w:tc>
      </w:tr>
      <w:tr w:rsidR="005151C1" w:rsidRPr="0050469B" w14:paraId="13DBE919" w14:textId="77777777" w:rsidTr="00A21278">
        <w:trPr>
          <w:jc w:val="center"/>
        </w:trPr>
        <w:tc>
          <w:tcPr>
            <w:tcW w:w="0" w:type="auto"/>
            <w:shd w:val="clear" w:color="auto" w:fill="auto"/>
          </w:tcPr>
          <w:p w14:paraId="1147B13C" w14:textId="77777777" w:rsidR="005151C1" w:rsidRPr="0050469B" w:rsidRDefault="005151C1" w:rsidP="00A21278">
            <w:pPr>
              <w:spacing w:before="60" w:after="60" w:line="276" w:lineRule="auto"/>
            </w:pPr>
            <w:r w:rsidRPr="0050469B">
              <w:rPr>
                <w:b/>
                <w:bCs/>
              </w:rPr>
              <w:t>P02</w:t>
            </w:r>
            <w:r w:rsidRPr="0050469B">
              <w:t xml:space="preserve"> – </w:t>
            </w:r>
            <w:proofErr w:type="spellStart"/>
            <w:r w:rsidRPr="0050469B">
              <w:t>Prática</w:t>
            </w:r>
            <w:proofErr w:type="spellEnd"/>
            <w:r w:rsidRPr="0050469B">
              <w:t xml:space="preserve"> de </w:t>
            </w:r>
            <w:proofErr w:type="spellStart"/>
            <w:r w:rsidRPr="0050469B">
              <w:t>Compreensão</w:t>
            </w:r>
            <w:proofErr w:type="spellEnd"/>
          </w:p>
        </w:tc>
        <w:tc>
          <w:tcPr>
            <w:tcW w:w="0" w:type="auto"/>
            <w:shd w:val="clear" w:color="auto" w:fill="auto"/>
          </w:tcPr>
          <w:p w14:paraId="06670DDD" w14:textId="77777777" w:rsidR="005151C1" w:rsidRPr="0050469B" w:rsidRDefault="005151C1" w:rsidP="00A21278">
            <w:pPr>
              <w:spacing w:before="60" w:after="60" w:line="276" w:lineRule="auto"/>
              <w:jc w:val="center"/>
            </w:pPr>
            <w:r w:rsidRPr="0050469B">
              <w:t>358</w:t>
            </w:r>
          </w:p>
        </w:tc>
        <w:tc>
          <w:tcPr>
            <w:tcW w:w="0" w:type="auto"/>
            <w:shd w:val="clear" w:color="auto" w:fill="auto"/>
          </w:tcPr>
          <w:p w14:paraId="3A8B7A34" w14:textId="77777777" w:rsidR="005151C1" w:rsidRPr="0050469B" w:rsidRDefault="005151C1" w:rsidP="00A21278">
            <w:pPr>
              <w:spacing w:before="60" w:after="60" w:line="276" w:lineRule="auto"/>
              <w:jc w:val="center"/>
            </w:pPr>
            <w:r w:rsidRPr="0050469B">
              <w:t>443</w:t>
            </w:r>
          </w:p>
        </w:tc>
      </w:tr>
      <w:tr w:rsidR="005151C1" w:rsidRPr="0050469B" w14:paraId="5DB7BD14" w14:textId="77777777" w:rsidTr="00A21278">
        <w:trPr>
          <w:jc w:val="center"/>
        </w:trPr>
        <w:tc>
          <w:tcPr>
            <w:tcW w:w="0" w:type="auto"/>
            <w:shd w:val="clear" w:color="auto" w:fill="auto"/>
          </w:tcPr>
          <w:p w14:paraId="768A0D24" w14:textId="77777777" w:rsidR="005151C1" w:rsidRPr="0050469B" w:rsidRDefault="005151C1" w:rsidP="00A21278">
            <w:pPr>
              <w:spacing w:before="60" w:after="60" w:line="276" w:lineRule="auto"/>
            </w:pPr>
            <w:r w:rsidRPr="0050469B">
              <w:rPr>
                <w:b/>
                <w:bCs/>
              </w:rPr>
              <w:t>P03</w:t>
            </w:r>
            <w:r w:rsidRPr="0050469B">
              <w:t xml:space="preserve"> – </w:t>
            </w:r>
            <w:proofErr w:type="spellStart"/>
            <w:r w:rsidRPr="0050469B">
              <w:t>Prática</w:t>
            </w:r>
            <w:proofErr w:type="spellEnd"/>
            <w:r w:rsidRPr="0050469B">
              <w:t xml:space="preserve"> de </w:t>
            </w:r>
            <w:proofErr w:type="spellStart"/>
            <w:r w:rsidRPr="0050469B">
              <w:t>Modelagem</w:t>
            </w:r>
            <w:proofErr w:type="spellEnd"/>
          </w:p>
        </w:tc>
        <w:tc>
          <w:tcPr>
            <w:tcW w:w="0" w:type="auto"/>
            <w:shd w:val="clear" w:color="auto" w:fill="auto"/>
          </w:tcPr>
          <w:p w14:paraId="29270C99" w14:textId="77777777" w:rsidR="005151C1" w:rsidRPr="0050469B" w:rsidRDefault="005151C1" w:rsidP="00A21278">
            <w:pPr>
              <w:spacing w:before="60" w:after="60" w:line="276" w:lineRule="auto"/>
              <w:jc w:val="center"/>
            </w:pPr>
            <w:r w:rsidRPr="0050469B">
              <w:t>446</w:t>
            </w:r>
          </w:p>
        </w:tc>
        <w:tc>
          <w:tcPr>
            <w:tcW w:w="0" w:type="auto"/>
            <w:shd w:val="clear" w:color="auto" w:fill="auto"/>
          </w:tcPr>
          <w:p w14:paraId="5A1B206C" w14:textId="77777777" w:rsidR="005151C1" w:rsidRPr="0050469B" w:rsidRDefault="005151C1" w:rsidP="00A21278">
            <w:pPr>
              <w:spacing w:before="60" w:after="60" w:line="276" w:lineRule="auto"/>
              <w:jc w:val="center"/>
            </w:pPr>
            <w:r w:rsidRPr="0050469B">
              <w:t>565</w:t>
            </w:r>
          </w:p>
        </w:tc>
      </w:tr>
      <w:tr w:rsidR="005151C1" w:rsidRPr="0050469B" w14:paraId="65EC9BBB" w14:textId="77777777" w:rsidTr="00A21278">
        <w:trPr>
          <w:jc w:val="center"/>
        </w:trPr>
        <w:tc>
          <w:tcPr>
            <w:tcW w:w="0" w:type="auto"/>
            <w:shd w:val="clear" w:color="auto" w:fill="auto"/>
          </w:tcPr>
          <w:p w14:paraId="6CDD8D0B" w14:textId="77777777" w:rsidR="005151C1" w:rsidRPr="0050469B" w:rsidRDefault="005151C1" w:rsidP="00A21278">
            <w:pPr>
              <w:spacing w:before="60" w:after="60" w:line="276" w:lineRule="auto"/>
            </w:pPr>
            <w:r w:rsidRPr="0050469B">
              <w:rPr>
                <w:b/>
                <w:bCs/>
              </w:rPr>
              <w:t>P04</w:t>
            </w:r>
            <w:r w:rsidRPr="0050469B">
              <w:t xml:space="preserve"> – </w:t>
            </w:r>
            <w:proofErr w:type="spellStart"/>
            <w:r w:rsidRPr="0050469B">
              <w:t>Prática</w:t>
            </w:r>
            <w:proofErr w:type="spellEnd"/>
            <w:r w:rsidRPr="0050469B">
              <w:t xml:space="preserve"> de </w:t>
            </w:r>
            <w:proofErr w:type="spellStart"/>
            <w:r w:rsidRPr="0050469B">
              <w:t>Especificação</w:t>
            </w:r>
            <w:proofErr w:type="spellEnd"/>
          </w:p>
        </w:tc>
        <w:tc>
          <w:tcPr>
            <w:tcW w:w="0" w:type="auto"/>
            <w:shd w:val="clear" w:color="auto" w:fill="auto"/>
          </w:tcPr>
          <w:p w14:paraId="0A78C49A" w14:textId="77777777" w:rsidR="005151C1" w:rsidRPr="0050469B" w:rsidRDefault="005151C1" w:rsidP="00A21278">
            <w:pPr>
              <w:spacing w:before="60" w:after="60" w:line="276" w:lineRule="auto"/>
              <w:jc w:val="center"/>
            </w:pPr>
            <w:r w:rsidRPr="0050469B">
              <w:t>477</w:t>
            </w:r>
          </w:p>
        </w:tc>
        <w:tc>
          <w:tcPr>
            <w:tcW w:w="0" w:type="auto"/>
            <w:shd w:val="clear" w:color="auto" w:fill="auto"/>
          </w:tcPr>
          <w:p w14:paraId="561B071C" w14:textId="77777777" w:rsidR="005151C1" w:rsidRPr="0050469B" w:rsidRDefault="005151C1" w:rsidP="00A21278">
            <w:pPr>
              <w:spacing w:before="60" w:after="60" w:line="276" w:lineRule="auto"/>
              <w:jc w:val="center"/>
            </w:pPr>
            <w:r w:rsidRPr="0050469B">
              <w:t>628</w:t>
            </w:r>
          </w:p>
        </w:tc>
      </w:tr>
      <w:tr w:rsidR="005151C1" w:rsidRPr="0050469B" w14:paraId="52B2CD65" w14:textId="77777777" w:rsidTr="00A21278">
        <w:trPr>
          <w:jc w:val="center"/>
        </w:trPr>
        <w:tc>
          <w:tcPr>
            <w:tcW w:w="0" w:type="auto"/>
            <w:shd w:val="clear" w:color="auto" w:fill="auto"/>
          </w:tcPr>
          <w:p w14:paraId="411F379D" w14:textId="77777777" w:rsidR="005151C1" w:rsidRPr="0050469B" w:rsidRDefault="005151C1" w:rsidP="00A21278">
            <w:pPr>
              <w:spacing w:before="60" w:after="60" w:line="276" w:lineRule="auto"/>
            </w:pPr>
            <w:r w:rsidRPr="0050469B">
              <w:rPr>
                <w:b/>
                <w:bCs/>
              </w:rPr>
              <w:t>P05</w:t>
            </w:r>
            <w:r w:rsidRPr="0050469B">
              <w:t xml:space="preserve"> – </w:t>
            </w:r>
            <w:proofErr w:type="spellStart"/>
            <w:r w:rsidRPr="0050469B">
              <w:t>Prática</w:t>
            </w:r>
            <w:proofErr w:type="spellEnd"/>
            <w:r w:rsidRPr="0050469B">
              <w:t xml:space="preserve"> de </w:t>
            </w:r>
            <w:proofErr w:type="spellStart"/>
            <w:r w:rsidRPr="0050469B">
              <w:t>Execução</w:t>
            </w:r>
            <w:proofErr w:type="spellEnd"/>
          </w:p>
        </w:tc>
        <w:tc>
          <w:tcPr>
            <w:tcW w:w="0" w:type="auto"/>
            <w:shd w:val="clear" w:color="auto" w:fill="auto"/>
          </w:tcPr>
          <w:p w14:paraId="65A56457" w14:textId="77777777" w:rsidR="005151C1" w:rsidRPr="0050469B" w:rsidRDefault="005151C1" w:rsidP="00A21278">
            <w:pPr>
              <w:spacing w:before="60" w:after="60" w:line="276" w:lineRule="auto"/>
              <w:jc w:val="center"/>
            </w:pPr>
            <w:r w:rsidRPr="0050469B">
              <w:t>540</w:t>
            </w:r>
          </w:p>
        </w:tc>
        <w:tc>
          <w:tcPr>
            <w:tcW w:w="0" w:type="auto"/>
            <w:shd w:val="clear" w:color="auto" w:fill="auto"/>
          </w:tcPr>
          <w:p w14:paraId="15074370" w14:textId="77777777" w:rsidR="005151C1" w:rsidRPr="0050469B" w:rsidRDefault="005151C1" w:rsidP="00A21278">
            <w:pPr>
              <w:spacing w:before="60" w:after="60" w:line="276" w:lineRule="auto"/>
              <w:jc w:val="center"/>
            </w:pPr>
            <w:r w:rsidRPr="0050469B">
              <w:t>836</w:t>
            </w:r>
          </w:p>
        </w:tc>
      </w:tr>
      <w:tr w:rsidR="005151C1" w:rsidRPr="0050469B" w14:paraId="0327D2A7" w14:textId="77777777" w:rsidTr="00A21278">
        <w:trPr>
          <w:jc w:val="center"/>
        </w:trPr>
        <w:tc>
          <w:tcPr>
            <w:tcW w:w="0" w:type="auto"/>
            <w:shd w:val="clear" w:color="auto" w:fill="auto"/>
          </w:tcPr>
          <w:p w14:paraId="307E6DE4" w14:textId="77777777" w:rsidR="005151C1" w:rsidRPr="0050469B" w:rsidRDefault="005151C1" w:rsidP="00A21278">
            <w:pPr>
              <w:spacing w:before="60" w:after="60" w:line="276" w:lineRule="auto"/>
            </w:pPr>
            <w:r w:rsidRPr="0050469B">
              <w:rPr>
                <w:b/>
                <w:bCs/>
              </w:rPr>
              <w:t>P06</w:t>
            </w:r>
            <w:r w:rsidRPr="0050469B">
              <w:t xml:space="preserve"> – </w:t>
            </w:r>
            <w:proofErr w:type="spellStart"/>
            <w:r w:rsidRPr="0050469B">
              <w:t>Prática</w:t>
            </w:r>
            <w:proofErr w:type="spellEnd"/>
            <w:r w:rsidRPr="0050469B">
              <w:t xml:space="preserve"> de </w:t>
            </w:r>
            <w:proofErr w:type="spellStart"/>
            <w:r w:rsidRPr="0050469B">
              <w:t>Negociação</w:t>
            </w:r>
            <w:proofErr w:type="spellEnd"/>
          </w:p>
        </w:tc>
        <w:tc>
          <w:tcPr>
            <w:tcW w:w="0" w:type="auto"/>
            <w:shd w:val="clear" w:color="auto" w:fill="auto"/>
          </w:tcPr>
          <w:p w14:paraId="7D4A8144" w14:textId="77777777" w:rsidR="005151C1" w:rsidRPr="0050469B" w:rsidRDefault="005151C1" w:rsidP="00A21278">
            <w:pPr>
              <w:spacing w:before="60" w:after="60" w:line="276" w:lineRule="auto"/>
              <w:jc w:val="center"/>
            </w:pPr>
            <w:r w:rsidRPr="0050469B">
              <w:t>505</w:t>
            </w:r>
          </w:p>
        </w:tc>
        <w:tc>
          <w:tcPr>
            <w:tcW w:w="0" w:type="auto"/>
            <w:shd w:val="clear" w:color="auto" w:fill="auto"/>
          </w:tcPr>
          <w:p w14:paraId="2E4E0BCF" w14:textId="77777777" w:rsidR="005151C1" w:rsidRPr="0050469B" w:rsidRDefault="005151C1" w:rsidP="00A21278">
            <w:pPr>
              <w:spacing w:before="60" w:after="60" w:line="276" w:lineRule="auto"/>
              <w:jc w:val="center"/>
            </w:pPr>
            <w:r w:rsidRPr="0050469B">
              <w:t>737</w:t>
            </w:r>
          </w:p>
        </w:tc>
      </w:tr>
      <w:tr w:rsidR="005151C1" w:rsidRPr="0050469B" w14:paraId="08693313" w14:textId="77777777" w:rsidTr="00A21278">
        <w:trPr>
          <w:jc w:val="center"/>
        </w:trPr>
        <w:tc>
          <w:tcPr>
            <w:tcW w:w="0" w:type="auto"/>
            <w:shd w:val="clear" w:color="auto" w:fill="auto"/>
          </w:tcPr>
          <w:p w14:paraId="29C90AF7" w14:textId="77777777" w:rsidR="005151C1" w:rsidRPr="0050469B" w:rsidRDefault="005151C1" w:rsidP="00A21278">
            <w:pPr>
              <w:spacing w:before="60" w:after="60" w:line="276" w:lineRule="auto"/>
            </w:pPr>
            <w:r w:rsidRPr="0050469B">
              <w:rPr>
                <w:b/>
                <w:bCs/>
              </w:rPr>
              <w:t>P07</w:t>
            </w:r>
            <w:r w:rsidRPr="0050469B">
              <w:t xml:space="preserve"> – </w:t>
            </w:r>
            <w:proofErr w:type="spellStart"/>
            <w:r w:rsidRPr="0050469B">
              <w:t>Prática</w:t>
            </w:r>
            <w:proofErr w:type="spellEnd"/>
            <w:r w:rsidRPr="0050469B">
              <w:t xml:space="preserve"> de </w:t>
            </w:r>
            <w:proofErr w:type="spellStart"/>
            <w:r w:rsidRPr="0050469B">
              <w:t>Improvisação</w:t>
            </w:r>
            <w:proofErr w:type="spellEnd"/>
          </w:p>
        </w:tc>
        <w:tc>
          <w:tcPr>
            <w:tcW w:w="0" w:type="auto"/>
            <w:shd w:val="clear" w:color="auto" w:fill="auto"/>
          </w:tcPr>
          <w:p w14:paraId="20B66559" w14:textId="77777777" w:rsidR="005151C1" w:rsidRPr="0050469B" w:rsidRDefault="005151C1" w:rsidP="00A21278">
            <w:pPr>
              <w:spacing w:before="60" w:after="60" w:line="276" w:lineRule="auto"/>
              <w:jc w:val="center"/>
            </w:pPr>
            <w:r w:rsidRPr="0050469B">
              <w:t>488</w:t>
            </w:r>
          </w:p>
        </w:tc>
        <w:tc>
          <w:tcPr>
            <w:tcW w:w="0" w:type="auto"/>
            <w:shd w:val="clear" w:color="auto" w:fill="auto"/>
          </w:tcPr>
          <w:p w14:paraId="105AD9FB" w14:textId="77777777" w:rsidR="005151C1" w:rsidRPr="0050469B" w:rsidRDefault="005151C1" w:rsidP="00A21278">
            <w:pPr>
              <w:spacing w:before="60" w:after="60" w:line="276" w:lineRule="auto"/>
              <w:jc w:val="center"/>
            </w:pPr>
            <w:r w:rsidRPr="0050469B">
              <w:t>761</w:t>
            </w:r>
          </w:p>
        </w:tc>
      </w:tr>
      <w:tr w:rsidR="005151C1" w:rsidRPr="0050469B" w14:paraId="5069A3B8" w14:textId="77777777" w:rsidTr="00A21278">
        <w:trPr>
          <w:jc w:val="center"/>
        </w:trPr>
        <w:tc>
          <w:tcPr>
            <w:tcW w:w="0" w:type="auto"/>
            <w:shd w:val="clear" w:color="auto" w:fill="auto"/>
          </w:tcPr>
          <w:p w14:paraId="46D91EEB" w14:textId="77777777" w:rsidR="005151C1" w:rsidRPr="0050469B" w:rsidRDefault="005151C1" w:rsidP="00A21278">
            <w:pPr>
              <w:spacing w:before="60" w:after="60" w:line="276" w:lineRule="auto"/>
            </w:pPr>
            <w:r w:rsidRPr="0050469B">
              <w:rPr>
                <w:b/>
                <w:bCs/>
              </w:rPr>
              <w:t xml:space="preserve">P08 </w:t>
            </w:r>
            <w:r w:rsidRPr="0050469B">
              <w:t xml:space="preserve">– </w:t>
            </w:r>
            <w:proofErr w:type="spellStart"/>
            <w:r w:rsidRPr="0050469B">
              <w:t>Prática</w:t>
            </w:r>
            <w:proofErr w:type="spellEnd"/>
            <w:r w:rsidRPr="0050469B">
              <w:t xml:space="preserve"> de </w:t>
            </w:r>
            <w:proofErr w:type="spellStart"/>
            <w:r w:rsidRPr="0050469B">
              <w:t>Reflexão</w:t>
            </w:r>
            <w:proofErr w:type="spellEnd"/>
          </w:p>
        </w:tc>
        <w:tc>
          <w:tcPr>
            <w:tcW w:w="0" w:type="auto"/>
            <w:shd w:val="clear" w:color="auto" w:fill="auto"/>
          </w:tcPr>
          <w:p w14:paraId="1283EDFF" w14:textId="77777777" w:rsidR="005151C1" w:rsidRPr="0050469B" w:rsidRDefault="005151C1" w:rsidP="00A21278">
            <w:pPr>
              <w:spacing w:before="60" w:after="60" w:line="276" w:lineRule="auto"/>
              <w:jc w:val="center"/>
            </w:pPr>
            <w:r w:rsidRPr="0050469B">
              <w:t>527</w:t>
            </w:r>
          </w:p>
        </w:tc>
        <w:tc>
          <w:tcPr>
            <w:tcW w:w="0" w:type="auto"/>
            <w:shd w:val="clear" w:color="auto" w:fill="auto"/>
          </w:tcPr>
          <w:p w14:paraId="6A4E1432" w14:textId="77777777" w:rsidR="005151C1" w:rsidRPr="0050469B" w:rsidRDefault="005151C1" w:rsidP="00A21278">
            <w:pPr>
              <w:spacing w:before="60" w:after="60" w:line="276" w:lineRule="auto"/>
              <w:jc w:val="center"/>
            </w:pPr>
            <w:r w:rsidRPr="0050469B">
              <w:t>751</w:t>
            </w:r>
          </w:p>
        </w:tc>
      </w:tr>
      <w:tr w:rsidR="005151C1" w:rsidRPr="0050469B" w14:paraId="07A7B986" w14:textId="77777777" w:rsidTr="00A21278">
        <w:trPr>
          <w:jc w:val="center"/>
        </w:trPr>
        <w:tc>
          <w:tcPr>
            <w:tcW w:w="0" w:type="auto"/>
            <w:shd w:val="clear" w:color="auto" w:fill="auto"/>
          </w:tcPr>
          <w:p w14:paraId="7FBAB6B6" w14:textId="77777777" w:rsidR="005151C1" w:rsidRPr="0050469B" w:rsidRDefault="005151C1" w:rsidP="00A21278">
            <w:pPr>
              <w:spacing w:before="60" w:after="60" w:line="276" w:lineRule="auto"/>
            </w:pPr>
            <w:r w:rsidRPr="0050469B">
              <w:rPr>
                <w:b/>
                <w:bCs/>
              </w:rPr>
              <w:t>P09</w:t>
            </w:r>
            <w:r w:rsidRPr="0050469B">
              <w:t xml:space="preserve"> – </w:t>
            </w:r>
            <w:proofErr w:type="spellStart"/>
            <w:r w:rsidRPr="0050469B">
              <w:t>Prática</w:t>
            </w:r>
            <w:proofErr w:type="spellEnd"/>
            <w:r w:rsidRPr="0050469B">
              <w:t xml:space="preserve"> de </w:t>
            </w:r>
            <w:proofErr w:type="spellStart"/>
            <w:r w:rsidRPr="0050469B">
              <w:t>Descrição</w:t>
            </w:r>
            <w:proofErr w:type="spellEnd"/>
          </w:p>
        </w:tc>
        <w:tc>
          <w:tcPr>
            <w:tcW w:w="0" w:type="auto"/>
            <w:shd w:val="clear" w:color="auto" w:fill="auto"/>
          </w:tcPr>
          <w:p w14:paraId="39006166" w14:textId="77777777" w:rsidR="005151C1" w:rsidRPr="0050469B" w:rsidRDefault="005151C1" w:rsidP="00A21278">
            <w:pPr>
              <w:spacing w:before="60" w:after="60" w:line="276" w:lineRule="auto"/>
              <w:jc w:val="center"/>
            </w:pPr>
            <w:r w:rsidRPr="0050469B">
              <w:t>425</w:t>
            </w:r>
          </w:p>
        </w:tc>
        <w:tc>
          <w:tcPr>
            <w:tcW w:w="0" w:type="auto"/>
            <w:shd w:val="clear" w:color="auto" w:fill="auto"/>
          </w:tcPr>
          <w:p w14:paraId="5EA55481" w14:textId="77777777" w:rsidR="005151C1" w:rsidRPr="0050469B" w:rsidRDefault="005151C1" w:rsidP="00A21278">
            <w:pPr>
              <w:spacing w:before="60" w:after="60" w:line="276" w:lineRule="auto"/>
              <w:jc w:val="center"/>
            </w:pPr>
            <w:r w:rsidRPr="0050469B">
              <w:t>550</w:t>
            </w:r>
          </w:p>
        </w:tc>
      </w:tr>
      <w:tr w:rsidR="005151C1" w:rsidRPr="0050469B" w14:paraId="44D02E3B" w14:textId="77777777" w:rsidTr="00A21278">
        <w:trPr>
          <w:jc w:val="center"/>
        </w:trPr>
        <w:tc>
          <w:tcPr>
            <w:tcW w:w="0" w:type="auto"/>
            <w:shd w:val="clear" w:color="auto" w:fill="auto"/>
          </w:tcPr>
          <w:p w14:paraId="4885094B" w14:textId="77777777" w:rsidR="005151C1" w:rsidRPr="0050469B" w:rsidRDefault="005151C1" w:rsidP="00A21278">
            <w:pPr>
              <w:spacing w:before="60" w:after="60" w:line="276" w:lineRule="auto"/>
            </w:pPr>
            <w:r w:rsidRPr="0050469B">
              <w:rPr>
                <w:b/>
                <w:bCs/>
              </w:rPr>
              <w:t>P10</w:t>
            </w:r>
            <w:r w:rsidRPr="0050469B">
              <w:t xml:space="preserve"> – </w:t>
            </w:r>
            <w:proofErr w:type="spellStart"/>
            <w:r w:rsidRPr="0050469B">
              <w:t>Pr</w:t>
            </w:r>
            <w:r>
              <w:t>ática</w:t>
            </w:r>
            <w:proofErr w:type="spellEnd"/>
            <w:r w:rsidRPr="0050469B">
              <w:t xml:space="preserve"> de </w:t>
            </w:r>
            <w:proofErr w:type="spellStart"/>
            <w:r w:rsidRPr="0050469B">
              <w:t>Documentação</w:t>
            </w:r>
            <w:proofErr w:type="spellEnd"/>
          </w:p>
        </w:tc>
        <w:tc>
          <w:tcPr>
            <w:tcW w:w="0" w:type="auto"/>
            <w:shd w:val="clear" w:color="auto" w:fill="auto"/>
          </w:tcPr>
          <w:p w14:paraId="32C26441" w14:textId="77777777" w:rsidR="005151C1" w:rsidRPr="0050469B" w:rsidRDefault="005151C1" w:rsidP="00A21278">
            <w:pPr>
              <w:spacing w:before="60" w:after="60" w:line="276" w:lineRule="auto"/>
              <w:jc w:val="center"/>
            </w:pPr>
            <w:r w:rsidRPr="0050469B">
              <w:t>490</w:t>
            </w:r>
          </w:p>
        </w:tc>
        <w:tc>
          <w:tcPr>
            <w:tcW w:w="0" w:type="auto"/>
            <w:shd w:val="clear" w:color="auto" w:fill="auto"/>
          </w:tcPr>
          <w:p w14:paraId="668CDB91" w14:textId="77777777" w:rsidR="005151C1" w:rsidRPr="0050469B" w:rsidRDefault="005151C1" w:rsidP="00A21278">
            <w:pPr>
              <w:spacing w:before="60" w:after="60" w:line="276" w:lineRule="auto"/>
              <w:jc w:val="center"/>
            </w:pPr>
            <w:r w:rsidRPr="0050469B">
              <w:t>640</w:t>
            </w:r>
          </w:p>
        </w:tc>
      </w:tr>
    </w:tbl>
    <w:p w14:paraId="018A5E23" w14:textId="77777777" w:rsidR="005151C1" w:rsidRPr="00940E00" w:rsidRDefault="005151C1" w:rsidP="005151C1">
      <w:pPr>
        <w:pStyle w:val="Tese-Tabela-Caption"/>
      </w:pPr>
      <w:bookmarkStart w:id="1789" w:name="_Toc47384441"/>
      <w:r w:rsidRPr="00940E00">
        <w:rPr>
          <w:b/>
        </w:rPr>
        <w:t xml:space="preserve">Tabela </w:t>
      </w:r>
      <w:r w:rsidRPr="00940E00">
        <w:rPr>
          <w:b/>
        </w:rPr>
        <w:fldChar w:fldCharType="begin"/>
      </w:r>
      <w:r w:rsidRPr="00940E00">
        <w:rPr>
          <w:b/>
        </w:rPr>
        <w:instrText xml:space="preserve"> SEQ Tabela \* ARABIC </w:instrText>
      </w:r>
      <w:r w:rsidRPr="00940E00">
        <w:rPr>
          <w:b/>
        </w:rPr>
        <w:fldChar w:fldCharType="separate"/>
      </w:r>
      <w:r w:rsidRPr="00940E00">
        <w:rPr>
          <w:b/>
        </w:rPr>
        <w:t>1</w:t>
      </w:r>
      <w:r w:rsidRPr="00940E00">
        <w:rPr>
          <w:b/>
        </w:rPr>
        <w:fldChar w:fldCharType="end"/>
      </w:r>
      <w:r w:rsidRPr="00940E00">
        <w:rPr>
          <w:b/>
        </w:rPr>
        <w:t>.</w:t>
      </w:r>
      <w:r w:rsidRPr="00940E00">
        <w:t xml:space="preserve"> As práticas no contexto da PoC e sua quantidade de nós e links</w:t>
      </w:r>
      <w:bookmarkEnd w:id="1789"/>
      <w:r w:rsidRPr="00940E00">
        <w:t xml:space="preserve"> </w:t>
      </w:r>
    </w:p>
    <w:p w14:paraId="344A09E1" w14:textId="77777777" w:rsidR="005151C1" w:rsidRPr="00940E00" w:rsidRDefault="005151C1" w:rsidP="005151C1">
      <w:pPr>
        <w:pStyle w:val="Tese-Tabela-Caption"/>
      </w:pPr>
      <w:r w:rsidRPr="00940E00">
        <w:t>Fonte: Elaboração nossa.</w:t>
      </w:r>
    </w:p>
    <w:p w14:paraId="6D8DE0C5" w14:textId="77777777" w:rsidR="005151C1" w:rsidRDefault="005151C1" w:rsidP="00CD2334">
      <w:pPr>
        <w:pStyle w:val="Tese-Normal"/>
      </w:pPr>
    </w:p>
    <w:p w14:paraId="2F77062D" w14:textId="65CF7F80" w:rsidR="00343C2A" w:rsidRPr="0050469B" w:rsidRDefault="00343C2A" w:rsidP="00343C2A">
      <w:pPr>
        <w:pStyle w:val="Tese-Heading2"/>
      </w:pPr>
      <w:r w:rsidRPr="0050469B">
        <w:lastRenderedPageBreak/>
        <w:t>6.</w:t>
      </w:r>
      <w:r>
        <w:t>2</w:t>
      </w:r>
      <w:r w:rsidRPr="0050469B">
        <w:t xml:space="preserve"> </w:t>
      </w:r>
      <w:r>
        <w:t>A</w:t>
      </w:r>
      <w:r w:rsidR="00502D20">
        <w:t>presentando as</w:t>
      </w:r>
      <w:r>
        <w:t xml:space="preserve"> rede</w:t>
      </w:r>
      <w:r w:rsidR="00502D20">
        <w:t>s</w:t>
      </w:r>
      <w:r>
        <w:t xml:space="preserve"> de conhecimento no contexto da PoC</w:t>
      </w:r>
    </w:p>
    <w:p w14:paraId="79137A6A" w14:textId="466922A0" w:rsidR="00343C2A" w:rsidRPr="00343C2A" w:rsidRDefault="00343C2A" w:rsidP="00343C2A">
      <w:pPr>
        <w:pStyle w:val="Tese-Normal"/>
        <w:rPr>
          <w:b/>
          <w:bCs/>
        </w:rPr>
      </w:pPr>
      <w:r>
        <w:t>N</w:t>
      </w:r>
      <w:r w:rsidRPr="0050469B">
        <w:t xml:space="preserve">o contexto de nossa investigação, entendemos que, cada praticante conectado à uma prática produz, de forma consciente ou inconsciente, algum tipo de conhecimento, onde esse conhecimento se conecta ao próximo elemento da rede, formando assim uma relação circular (princípio do círculo hermenêutico), que denominamos de </w:t>
      </w:r>
      <w:r w:rsidRPr="00343C2A">
        <w:rPr>
          <w:b/>
          <w:bCs/>
        </w:rPr>
        <w:t>PoC Knowledge Networks</w:t>
      </w:r>
      <w:r>
        <w:rPr>
          <w:b/>
          <w:bCs/>
        </w:rPr>
        <w:t>.</w:t>
      </w:r>
    </w:p>
    <w:p w14:paraId="134D26B0" w14:textId="616D5060" w:rsidR="00343C2A" w:rsidRDefault="00343C2A" w:rsidP="00343C2A">
      <w:pPr>
        <w:pStyle w:val="Tese-Figura"/>
      </w:pPr>
      <w:r w:rsidRPr="00163C74">
        <w:drawing>
          <wp:inline distT="0" distB="0" distL="0" distR="0" wp14:anchorId="08C446CE" wp14:editId="05CE966C">
            <wp:extent cx="5490210" cy="4191240"/>
            <wp:effectExtent l="0" t="0" r="0" b="0"/>
            <wp:docPr id="12" name="Picture 2">
              <a:extLst xmlns:a="http://schemas.openxmlformats.org/drawingml/2006/main">
                <a:ext uri="{FF2B5EF4-FFF2-40B4-BE49-F238E27FC236}">
                  <a16:creationId xmlns:a16="http://schemas.microsoft.com/office/drawing/2014/main" id="{2FB29C03-177B-D44E-9E38-2170F1F2DA1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2FB29C03-177B-D44E-9E38-2170F1F2DA12}"/>
                        </a:ext>
                      </a:extLst>
                    </pic:cNvPr>
                    <pic:cNvPicPr>
                      <a:picLocks noChangeAspect="1"/>
                    </pic:cNvPicPr>
                  </pic:nvPicPr>
                  <pic:blipFill rotWithShape="1">
                    <a:blip r:embed="rId22"/>
                    <a:srcRect l="660" t="1332" r="545" b="1037"/>
                    <a:stretch/>
                  </pic:blipFill>
                  <pic:spPr>
                    <a:xfrm>
                      <a:off x="0" y="0"/>
                      <a:ext cx="5490210" cy="4191240"/>
                    </a:xfrm>
                    <a:prstGeom prst="rect">
                      <a:avLst/>
                    </a:prstGeom>
                  </pic:spPr>
                </pic:pic>
              </a:graphicData>
            </a:graphic>
          </wp:inline>
        </w:drawing>
      </w:r>
    </w:p>
    <w:p w14:paraId="5B331E93" w14:textId="4BFD280D" w:rsidR="00343C2A" w:rsidRPr="00DB110D" w:rsidRDefault="00343C2A" w:rsidP="00343C2A">
      <w:pPr>
        <w:pStyle w:val="Tese-Caption"/>
      </w:pPr>
      <w:r w:rsidRPr="00DB110D">
        <w:rPr>
          <w:b/>
          <w:bCs w:val="0"/>
        </w:rPr>
        <w:t xml:space="preserve">Figura </w:t>
      </w:r>
      <w:r w:rsidRPr="00DB110D">
        <w:rPr>
          <w:b/>
          <w:bCs w:val="0"/>
        </w:rPr>
        <w:fldChar w:fldCharType="begin"/>
      </w:r>
      <w:r w:rsidRPr="00DB110D">
        <w:rPr>
          <w:b/>
          <w:bCs w:val="0"/>
        </w:rPr>
        <w:instrText xml:space="preserve"> SEQ Figura \* ARABIC </w:instrText>
      </w:r>
      <w:r w:rsidRPr="00DB110D">
        <w:rPr>
          <w:b/>
          <w:bCs w:val="0"/>
        </w:rPr>
        <w:fldChar w:fldCharType="separate"/>
      </w:r>
      <w:r w:rsidRPr="00DB110D">
        <w:rPr>
          <w:b/>
          <w:bCs w:val="0"/>
        </w:rPr>
        <w:t>129</w:t>
      </w:r>
      <w:r w:rsidRPr="00DB110D">
        <w:rPr>
          <w:b/>
          <w:bCs w:val="0"/>
        </w:rPr>
        <w:fldChar w:fldCharType="end"/>
      </w:r>
      <w:r w:rsidRPr="00DB110D">
        <w:rPr>
          <w:b/>
          <w:bCs w:val="0"/>
        </w:rPr>
        <w:t>.</w:t>
      </w:r>
      <w:r w:rsidRPr="00DB110D">
        <w:t xml:space="preserve"> </w:t>
      </w:r>
      <w:r>
        <w:t>Uma r</w:t>
      </w:r>
      <w:r w:rsidRPr="00DB110D">
        <w:t xml:space="preserve">ede de </w:t>
      </w:r>
      <w:r>
        <w:t>c</w:t>
      </w:r>
      <w:r w:rsidRPr="00DB110D">
        <w:t xml:space="preserve">onhecimento </w:t>
      </w:r>
      <w:r>
        <w:t>no contexto da PoC.</w:t>
      </w:r>
    </w:p>
    <w:p w14:paraId="5328CE35" w14:textId="6A5F0FD1" w:rsidR="00343C2A" w:rsidRDefault="00343C2A" w:rsidP="00343C2A">
      <w:pPr>
        <w:pStyle w:val="Tese-Caption"/>
      </w:pPr>
      <w:r w:rsidRPr="00DB110D">
        <w:t xml:space="preserve">Fonte: </w:t>
      </w:r>
      <w:r w:rsidRPr="00DB110D">
        <w:fldChar w:fldCharType="begin" w:fldLock="1"/>
      </w:r>
      <w:r w:rsidRPr="00DB110D">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rsidRPr="00DB110D">
        <w:fldChar w:fldCharType="separate"/>
      </w:r>
      <w:r w:rsidRPr="00DB110D">
        <w:rPr>
          <w:noProof/>
        </w:rPr>
        <w:t>(Neto et al., 2021)</w:t>
      </w:r>
      <w:r w:rsidRPr="00DB110D">
        <w:fldChar w:fldCharType="end"/>
      </w:r>
      <w:r w:rsidRPr="00DB110D">
        <w:t>.</w:t>
      </w:r>
    </w:p>
    <w:p w14:paraId="5BEEA475" w14:textId="6D280D0B" w:rsidR="00343C2A" w:rsidRDefault="00343C2A" w:rsidP="00343C2A">
      <w:pPr>
        <w:pStyle w:val="Tese-Caption"/>
      </w:pPr>
    </w:p>
    <w:p w14:paraId="141344EB" w14:textId="77777777" w:rsidR="00343C2A" w:rsidRPr="0050469B" w:rsidRDefault="00343C2A" w:rsidP="00343C2A">
      <w:pPr>
        <w:pStyle w:val="Tese-Normal"/>
      </w:pPr>
      <w:r w:rsidRPr="0050469B">
        <w:t xml:space="preserve">Conforme podemos observar na Figura 128, apresentamos um exemplo de rede de conhecimento baseada em nossa proposta de um modelo conceitual-relacional de contexto de práticas de PoC, onde associamos em cada prática, um cenário na PoC e seu respectivo conhecimento, como por exemplo: </w:t>
      </w:r>
    </w:p>
    <w:p w14:paraId="424798A1" w14:textId="77777777" w:rsidR="00343C2A" w:rsidRPr="0050469B" w:rsidRDefault="00343C2A" w:rsidP="00343C2A">
      <w:pPr>
        <w:pStyle w:val="Tese-Lista"/>
        <w:rPr>
          <w:lang w:val="pt-BR"/>
        </w:rPr>
      </w:pPr>
      <w:r w:rsidRPr="0050469B">
        <w:rPr>
          <w:lang w:val="pt-BR"/>
        </w:rPr>
        <w:t xml:space="preserve">A prática de Exploração </w:t>
      </w:r>
      <w:r w:rsidRPr="0050469B">
        <w:rPr>
          <w:b/>
          <w:bCs/>
          <w:lang w:val="pt-BR"/>
        </w:rPr>
        <w:t>(A)</w:t>
      </w:r>
      <w:r w:rsidRPr="0050469B">
        <w:rPr>
          <w:lang w:val="pt-BR"/>
        </w:rPr>
        <w:t xml:space="preserve"> e as diversas informações a serem exploradas no </w:t>
      </w:r>
      <w:r w:rsidRPr="0050469B">
        <w:rPr>
          <w:lang w:val="pt-BR"/>
        </w:rPr>
        <w:lastRenderedPageBreak/>
        <w:t xml:space="preserve">contexto da PoC, como por exemplo: “30 KB como tamanho do bloco de dados”, “94% de operações aleatórias (randômicas) de IO”, “&lt; 0.88 </w:t>
      </w:r>
      <w:proofErr w:type="spellStart"/>
      <w:r w:rsidRPr="0050469B">
        <w:rPr>
          <w:lang w:val="pt-BR"/>
        </w:rPr>
        <w:t>milisegundos</w:t>
      </w:r>
      <w:proofErr w:type="spellEnd"/>
      <w:r w:rsidRPr="0050469B">
        <w:rPr>
          <w:lang w:val="pt-BR"/>
        </w:rPr>
        <w:t xml:space="preserve"> (ms)”, dentre outros.</w:t>
      </w:r>
    </w:p>
    <w:p w14:paraId="4FB7273D" w14:textId="77777777" w:rsidR="00343C2A" w:rsidRPr="0050469B" w:rsidRDefault="00343C2A" w:rsidP="00343C2A">
      <w:pPr>
        <w:pStyle w:val="Tese-Lista"/>
        <w:rPr>
          <w:lang w:val="pt-BR"/>
        </w:rPr>
      </w:pPr>
      <w:r w:rsidRPr="0050469B">
        <w:rPr>
          <w:lang w:val="pt-BR"/>
        </w:rPr>
        <w:t xml:space="preserve">A prática de Compreensão </w:t>
      </w:r>
      <w:r w:rsidRPr="0050469B">
        <w:rPr>
          <w:b/>
          <w:bCs/>
          <w:lang w:val="pt-BR"/>
        </w:rPr>
        <w:t>(B)</w:t>
      </w:r>
      <w:r w:rsidRPr="0050469B">
        <w:rPr>
          <w:lang w:val="pt-BR"/>
        </w:rPr>
        <w:t xml:space="preserve"> e as tentativas de entender algumas informações, como por exemplo: “Onde vocês desejam medir a latência de 1ms? Na camada de aplicação ou na camada do dispositivo de armazenamento?”.</w:t>
      </w:r>
    </w:p>
    <w:p w14:paraId="40692554" w14:textId="77777777" w:rsidR="00343C2A" w:rsidRPr="0050469B" w:rsidRDefault="00343C2A" w:rsidP="00343C2A">
      <w:pPr>
        <w:pStyle w:val="Tese-Lista"/>
        <w:rPr>
          <w:lang w:val="pt-BR"/>
        </w:rPr>
      </w:pPr>
      <w:r w:rsidRPr="0050469B">
        <w:rPr>
          <w:lang w:val="pt-BR"/>
        </w:rPr>
        <w:t xml:space="preserve">A prática de Modelagem </w:t>
      </w:r>
      <w:r w:rsidRPr="0050469B">
        <w:rPr>
          <w:b/>
          <w:bCs/>
          <w:lang w:val="pt-BR"/>
        </w:rPr>
        <w:t>(C)</w:t>
      </w:r>
      <w:r w:rsidRPr="0050469B">
        <w:rPr>
          <w:lang w:val="pt-BR"/>
        </w:rPr>
        <w:t xml:space="preserve"> e as diversas propostas de representações no contexto da PoC, como por exemplo: “Para cada experimento, podemos criar um </w:t>
      </w:r>
      <w:proofErr w:type="spellStart"/>
      <w:r w:rsidRPr="0050469B">
        <w:rPr>
          <w:i/>
          <w:iCs/>
          <w:lang w:val="pt-BR"/>
        </w:rPr>
        <w:t>wrapper</w:t>
      </w:r>
      <w:proofErr w:type="spellEnd"/>
      <w:r w:rsidRPr="0050469B">
        <w:rPr>
          <w:lang w:val="pt-BR"/>
        </w:rPr>
        <w:t xml:space="preserve"> que analisará e calculará a média de todos os resultados (IOPS e latência)”.</w:t>
      </w:r>
    </w:p>
    <w:p w14:paraId="1CC9DD03" w14:textId="77777777" w:rsidR="00343C2A" w:rsidRPr="0050469B" w:rsidRDefault="00343C2A" w:rsidP="00343C2A">
      <w:pPr>
        <w:pStyle w:val="Tese-Lista"/>
        <w:rPr>
          <w:lang w:val="pt-BR"/>
        </w:rPr>
      </w:pPr>
      <w:r w:rsidRPr="0050469B">
        <w:rPr>
          <w:lang w:val="pt-BR"/>
        </w:rPr>
        <w:t xml:space="preserve">A prática de Especificação </w:t>
      </w:r>
      <w:r w:rsidRPr="0050469B">
        <w:rPr>
          <w:b/>
          <w:bCs/>
          <w:lang w:val="pt-BR"/>
        </w:rPr>
        <w:t>(D)</w:t>
      </w:r>
      <w:r w:rsidRPr="0050469B">
        <w:rPr>
          <w:lang w:val="pt-BR"/>
        </w:rPr>
        <w:t xml:space="preserve"> e uma proposta de especificação a ser implementada na PoC, como por exemplo: “Eles gostariam de usar seus scripts internos de banco de dados para exercitar (simular) o IO nessa PoC”.</w:t>
      </w:r>
    </w:p>
    <w:p w14:paraId="0730793C" w14:textId="77777777" w:rsidR="00343C2A" w:rsidRPr="0050469B" w:rsidRDefault="00343C2A" w:rsidP="00343C2A">
      <w:pPr>
        <w:pStyle w:val="Tese-Lista"/>
        <w:rPr>
          <w:lang w:val="pt-BR"/>
        </w:rPr>
      </w:pPr>
      <w:r w:rsidRPr="0050469B">
        <w:rPr>
          <w:lang w:val="pt-BR"/>
        </w:rPr>
        <w:t xml:space="preserve">A prática de Execução </w:t>
      </w:r>
      <w:r w:rsidRPr="0050469B">
        <w:rPr>
          <w:b/>
          <w:bCs/>
          <w:lang w:val="pt-BR"/>
        </w:rPr>
        <w:t>(E)</w:t>
      </w:r>
      <w:r w:rsidRPr="0050469B">
        <w:rPr>
          <w:lang w:val="pt-BR"/>
        </w:rPr>
        <w:t xml:space="preserve"> e a execução de facto no contexto da PoC, como por exemplo: “Depois disso, iniciei os mesmos testes. Acabamos de obter 142 K com latência de leitura de 1.46 ms. Eles suspeitam que há um problema com o equipamento”.</w:t>
      </w:r>
    </w:p>
    <w:p w14:paraId="69A7AEAA" w14:textId="77777777" w:rsidR="00343C2A" w:rsidRPr="0050469B" w:rsidRDefault="00343C2A" w:rsidP="00343C2A">
      <w:pPr>
        <w:pStyle w:val="Tese-Lista"/>
        <w:rPr>
          <w:lang w:val="pt-BR"/>
        </w:rPr>
      </w:pPr>
      <w:r w:rsidRPr="0050469B">
        <w:rPr>
          <w:lang w:val="pt-BR"/>
        </w:rPr>
        <w:t xml:space="preserve">A prática de Reflexão </w:t>
      </w:r>
      <w:r w:rsidRPr="0050469B">
        <w:rPr>
          <w:b/>
          <w:bCs/>
          <w:lang w:val="pt-BR"/>
        </w:rPr>
        <w:t>(F)</w:t>
      </w:r>
      <w:r w:rsidRPr="0050469B">
        <w:rPr>
          <w:lang w:val="pt-BR"/>
        </w:rPr>
        <w:t xml:space="preserve"> e as diversas reflexões no contexto da PoC, como por exemplo: “Eles realmente vão usar essa configuração no mundo real? A informação contraditória é que descobrimos que todos os scripts deles têm uma configuração de 1024 </w:t>
      </w:r>
      <w:proofErr w:type="spellStart"/>
      <w:r w:rsidRPr="0050469B">
        <w:rPr>
          <w:i/>
          <w:iCs/>
          <w:lang w:val="pt-BR"/>
        </w:rPr>
        <w:t>outstanding</w:t>
      </w:r>
      <w:proofErr w:type="spellEnd"/>
      <w:r w:rsidRPr="0050469B">
        <w:rPr>
          <w:lang w:val="pt-BR"/>
        </w:rPr>
        <w:t xml:space="preserve"> I/O”.</w:t>
      </w:r>
    </w:p>
    <w:p w14:paraId="60E48E9E" w14:textId="77777777" w:rsidR="00343C2A" w:rsidRPr="0050469B" w:rsidRDefault="00343C2A" w:rsidP="00343C2A">
      <w:pPr>
        <w:pStyle w:val="Tese-Lista"/>
        <w:rPr>
          <w:lang w:val="pt-BR"/>
        </w:rPr>
      </w:pPr>
      <w:r w:rsidRPr="0050469B">
        <w:rPr>
          <w:lang w:val="pt-BR"/>
        </w:rPr>
        <w:t xml:space="preserve">A prática de Negociação </w:t>
      </w:r>
      <w:r w:rsidRPr="0050469B">
        <w:rPr>
          <w:b/>
          <w:bCs/>
          <w:lang w:val="pt-BR"/>
        </w:rPr>
        <w:t>(G)</w:t>
      </w:r>
      <w:r w:rsidRPr="0050469B">
        <w:rPr>
          <w:lang w:val="pt-BR"/>
        </w:rPr>
        <w:t xml:space="preserve"> e as diversas conversas (ou seja, reflexões dialéticas entre a concordância e o confronto) no contexto da PoC, como por exemplo: “Se apresentarmos essas descobertas ao cliente e mostrarmos que nossa plataforma está chegando a um desempenho semelhante usando ferramentas diferentes. Talvez isso seja suficiente para que eles sigam em frente com a validação”.</w:t>
      </w:r>
    </w:p>
    <w:p w14:paraId="3B401B97" w14:textId="77777777" w:rsidR="00343C2A" w:rsidRPr="0050469B" w:rsidRDefault="00343C2A" w:rsidP="00343C2A">
      <w:pPr>
        <w:pStyle w:val="Tese-Lista"/>
        <w:rPr>
          <w:lang w:val="pt-BR"/>
        </w:rPr>
      </w:pPr>
      <w:r w:rsidRPr="0050469B">
        <w:rPr>
          <w:lang w:val="pt-BR"/>
        </w:rPr>
        <w:t xml:space="preserve">A prática de Improvisação </w:t>
      </w:r>
      <w:r w:rsidRPr="0050469B">
        <w:rPr>
          <w:b/>
          <w:bCs/>
          <w:lang w:val="pt-BR"/>
        </w:rPr>
        <w:t>(H)</w:t>
      </w:r>
      <w:r w:rsidRPr="0050469B">
        <w:rPr>
          <w:lang w:val="pt-BR"/>
        </w:rPr>
        <w:t xml:space="preserve"> e as diversas manobras no contexto da PoC, como por exemplo: “Com a </w:t>
      </w:r>
      <w:proofErr w:type="spellStart"/>
      <w:r w:rsidRPr="0050469B">
        <w:rPr>
          <w:lang w:val="pt-BR"/>
        </w:rPr>
        <w:t>Vergonha-IO</w:t>
      </w:r>
      <w:proofErr w:type="spellEnd"/>
      <w:r w:rsidRPr="0050469B">
        <w:rPr>
          <w:lang w:val="pt-BR"/>
        </w:rPr>
        <w:t xml:space="preserve"> [nome anônimo], conseguimos gerar 32 GB/s de leitura. Tentamos modelar o I/O utilizando os mesmos parâmetros da sua aplicação e não conseguimos passar de 22 GB/s”.</w:t>
      </w:r>
    </w:p>
    <w:p w14:paraId="256F41AE" w14:textId="77777777" w:rsidR="00343C2A" w:rsidRPr="0050469B" w:rsidRDefault="00343C2A" w:rsidP="00343C2A">
      <w:pPr>
        <w:pStyle w:val="Tese-Lista"/>
        <w:rPr>
          <w:lang w:val="pt-BR"/>
        </w:rPr>
      </w:pPr>
      <w:r w:rsidRPr="0050469B">
        <w:rPr>
          <w:lang w:val="pt-BR"/>
        </w:rPr>
        <w:t xml:space="preserve">A prática de Descrição </w:t>
      </w:r>
      <w:r w:rsidRPr="0050469B">
        <w:rPr>
          <w:b/>
          <w:bCs/>
          <w:lang w:val="pt-BR"/>
        </w:rPr>
        <w:t>(I)</w:t>
      </w:r>
      <w:r w:rsidRPr="0050469B">
        <w:rPr>
          <w:lang w:val="pt-BR"/>
        </w:rPr>
        <w:t xml:space="preserve"> e as diversas explicações no contexto da PoC, como por exemplo: “Fizemos algumas instrumentações a nível do </w:t>
      </w:r>
      <w:proofErr w:type="spellStart"/>
      <w:r w:rsidRPr="0050469B">
        <w:rPr>
          <w:i/>
          <w:iCs/>
          <w:lang w:val="pt-BR"/>
        </w:rPr>
        <w:t>kernel</w:t>
      </w:r>
      <w:proofErr w:type="spellEnd"/>
      <w:r w:rsidRPr="0050469B">
        <w:rPr>
          <w:lang w:val="pt-BR"/>
        </w:rPr>
        <w:t xml:space="preserve">, identificamos que este software não abre todos os arquivos com a </w:t>
      </w:r>
      <w:proofErr w:type="spellStart"/>
      <w:r w:rsidRPr="0050469B">
        <w:rPr>
          <w:i/>
          <w:iCs/>
          <w:lang w:val="pt-BR"/>
        </w:rPr>
        <w:t>flag</w:t>
      </w:r>
      <w:proofErr w:type="spellEnd"/>
      <w:r w:rsidRPr="0050469B">
        <w:rPr>
          <w:lang w:val="pt-BR"/>
        </w:rPr>
        <w:t xml:space="preserve"> O_DIRECT. Portanto, todas as operações de I/O passam primeiro pelo </w:t>
      </w:r>
      <w:r w:rsidRPr="0050469B">
        <w:rPr>
          <w:i/>
          <w:iCs/>
          <w:lang w:val="pt-BR"/>
        </w:rPr>
        <w:t>cache</w:t>
      </w:r>
      <w:r w:rsidRPr="0050469B">
        <w:rPr>
          <w:lang w:val="pt-BR"/>
        </w:rPr>
        <w:t xml:space="preserve"> do sistema de arquivos no servidor. Dessa forma, o gargalo não vai para o sistema de armazenamento de dados”.</w:t>
      </w:r>
    </w:p>
    <w:p w14:paraId="3837712D" w14:textId="77777777" w:rsidR="00343C2A" w:rsidRPr="0050469B" w:rsidRDefault="00343C2A" w:rsidP="00343C2A">
      <w:pPr>
        <w:pStyle w:val="Tese-Lista"/>
        <w:rPr>
          <w:lang w:val="pt-BR"/>
        </w:rPr>
      </w:pPr>
      <w:r w:rsidRPr="0050469B">
        <w:rPr>
          <w:lang w:val="pt-BR"/>
        </w:rPr>
        <w:lastRenderedPageBreak/>
        <w:t xml:space="preserve">A prática de Documentação </w:t>
      </w:r>
      <w:r w:rsidRPr="0050469B">
        <w:rPr>
          <w:b/>
          <w:bCs/>
          <w:lang w:val="pt-BR"/>
        </w:rPr>
        <w:t>(I)</w:t>
      </w:r>
      <w:r w:rsidRPr="0050469B">
        <w:rPr>
          <w:lang w:val="pt-BR"/>
        </w:rPr>
        <w:t xml:space="preserve"> e os movimentos de consolidação no contexto da PoC, como por exemplo: “Os testes pedidos pelo cliente foram baseados nessa versão específica da ferramenta de geração de I/O, que são substancialmente diferentes em comparação com o seu antecessor (versão anterior). Lembre-se de que, nem todos os IOPS são criados da mesma maneira”.</w:t>
      </w:r>
    </w:p>
    <w:p w14:paraId="41FD9155" w14:textId="1E548581" w:rsidR="00343C2A" w:rsidRPr="0050469B" w:rsidRDefault="00343C2A" w:rsidP="00343C2A">
      <w:pPr>
        <w:pStyle w:val="Tese-Normal"/>
      </w:pPr>
      <w:r w:rsidRPr="0050469B">
        <w:t xml:space="preserve">Portanto, apresentamos a rede (e suas </w:t>
      </w:r>
      <w:proofErr w:type="spellStart"/>
      <w:r w:rsidRPr="0050469B">
        <w:t>sub</w:t>
      </w:r>
      <w:r w:rsidR="00502D20">
        <w:t>-</w:t>
      </w:r>
      <w:r w:rsidRPr="0050469B">
        <w:t>redes</w:t>
      </w:r>
      <w:proofErr w:type="spellEnd"/>
      <w:r w:rsidRPr="0050469B">
        <w:t xml:space="preserve">) de conhecimento no contexto da PoC como um espaço composto de diversos e complexos fenômenos sociotécnicos, onde ocorrem a troca de conhecimento entre os seus atores durante o desenvolvimento e a execução da PoC. Por outras palavras, as redes de conhecimento são “espaços de reconhecimento híbridos, nos quais pulsam fluxos de informação analógicos e digitais, locais e globais, controlados e autônomos, centralizados e descentralizados, certificados e anônimos” </w:t>
      </w:r>
      <w:r w:rsidRPr="0050469B">
        <w:fldChar w:fldCharType="begin" w:fldLock="1"/>
      </w:r>
      <w:r w:rsidRPr="0050469B">
        <w:instrText>ADDIN CSL_CITATION {"citationItems":[{"id":"ITEM-1","itemData":{"author":[{"dropping-particle":"","family":"Teixeira","given":"Maria do Rocio Fontoura","non-dropping-particle":"","parse-names":false,"suffix":""}],"id":"ITEM-1","issued":{"date-parts":[["2011"]]},"publisher":"Universidade Federal do Rio Grande do Sul","title":"Redes de Conhecimento em Ciências e o Compartilhamento do Conhecimento","type":"thesis"},"uris":["http://www.mendeley.com/documents/?uuid=a5f587b6-1ea2-354f-aef0-63f0e6172c24"]}],"mendeley":{"formattedCitation":"(Teixeira, 2011)","manualFormatting":"(Teixeira, 2011, p. 19)","plainTextFormattedCitation":"(Teixeira, 2011)","previouslyFormattedCitation":"(Teixeira, 2011)"},"properties":{"noteIndex":0},"schema":"https://github.com/citation-style-language/schema/raw/master/csl-citation.json"}</w:instrText>
      </w:r>
      <w:r w:rsidRPr="0050469B">
        <w:fldChar w:fldCharType="separate"/>
      </w:r>
      <w:r w:rsidRPr="0050469B">
        <w:rPr>
          <w:noProof/>
        </w:rPr>
        <w:t>(Teixeira, 2011, p. 19)</w:t>
      </w:r>
      <w:r w:rsidRPr="0050469B">
        <w:fldChar w:fldCharType="end"/>
      </w:r>
      <w:r w:rsidRPr="0050469B">
        <w:t>, que no contexto de nossa investigação, destacamos os diversos fluxos de informações associados ao conjunto de práticas no contexto da PoC.</w:t>
      </w:r>
    </w:p>
    <w:p w14:paraId="37BD3662" w14:textId="77777777" w:rsidR="00343C2A" w:rsidRPr="0050469B" w:rsidRDefault="00343C2A" w:rsidP="00343C2A">
      <w:pPr>
        <w:pStyle w:val="Tese-Normal"/>
      </w:pPr>
      <w:r w:rsidRPr="0050469B">
        <w:t xml:space="preserve">Da mesma forma, </w:t>
      </w:r>
      <w:r w:rsidRPr="0050469B">
        <w:fldChar w:fldCharType="begin" w:fldLock="1"/>
      </w:r>
      <w:r w:rsidRPr="0050469B">
        <w:instrText>ADDIN CSL_CITATION {"citationItems":[{"id":"ITEM-1","itemData":{"DOI":"10.1590/S0034-75902010000300012","abstract":"Os conceitos de maior relevância e os principais modelos associados às redes de conhecimentos são analisados com ênfase nas diversas abordagens presentes na literatura. As redes de conhecimento que têm a cooperação e a interação como seus pontos de convergência são examinadas com o propósito de identificar seus elementos essenciais. A maior parte dos argumentos encontrados está centrada na interação entre atores que compartilham e constroem conhecimentos, desenvolvendo idéias e processos por meio do movimento de informações. As redes de conhecimento são articuladas e configuradas pelas ações e interações de atores organizacionais, redes essas nas quais os processos de compartilhamento da informação e de construção do conhecimento lhes são peculiares","author":[{"dropping-particle":"","family":"Tomaél","given":"Maria Inês","non-dropping-particle":"","parse-names":false,"suffix":""}],"container-title":"DataGramaZero - Revista de Ciência da Informação","id":"ITEM-1","issue":"2","issued":{"date-parts":[["2008"]]},"page":"1-8","title":"Redes de Conhecimento","type":"article-journal","volume":"9"},"uris":["http://www.mendeley.com/documents/?uuid=99a0ed96-0151-3e9a-b082-b26ea02bbd6e"]}],"mendeley":{"formattedCitation":"(Tomaél, 2008)","manualFormatting":"Tomaél (2008)","plainTextFormattedCitation":"(Tomaél, 2008)","previouslyFormattedCitation":"(Tomaél, 2008)"},"properties":{"noteIndex":0},"schema":"https://github.com/citation-style-language/schema/raw/master/csl-citation.json"}</w:instrText>
      </w:r>
      <w:r w:rsidRPr="0050469B">
        <w:fldChar w:fldCharType="separate"/>
      </w:r>
      <w:r w:rsidRPr="0050469B">
        <w:rPr>
          <w:noProof/>
        </w:rPr>
        <w:t>Tomaél (2008)</w:t>
      </w:r>
      <w:r w:rsidRPr="0050469B">
        <w:fldChar w:fldCharType="end"/>
      </w:r>
      <w:r w:rsidRPr="0050469B">
        <w:t xml:space="preserve"> apresenta uma abordagem mais ampla do que pode constituir uma rede de conhecimento, especialmente na perspectiva da Ciência da Informação, onde </w:t>
      </w:r>
    </w:p>
    <w:p w14:paraId="70DC1288" w14:textId="77777777" w:rsidR="00343C2A" w:rsidRPr="0050469B" w:rsidRDefault="00343C2A" w:rsidP="00343C2A">
      <w:pPr>
        <w:pStyle w:val="Tese-Citao-Direta"/>
      </w:pPr>
      <w:r w:rsidRPr="0050469B">
        <w:t xml:space="preserve">A participação em redes sociais, a cooperação, as parcerias e a adoção de redes de comunicação possibilitam a interação. A interação leva ao compartilhamento, impulsiona os fluxos de informação e de conhecimento que são decorrentes do movimento de uma rede e determinados pelos vínculos que se configuram e re-configuram. Esses são elementos que podem constituir uma rede de conhecimento. </w:t>
      </w:r>
    </w:p>
    <w:p w14:paraId="45BFEFCE" w14:textId="77777777" w:rsidR="00343C2A" w:rsidRPr="0050469B" w:rsidRDefault="00343C2A" w:rsidP="00343C2A">
      <w:pPr>
        <w:pStyle w:val="Tese-Normal"/>
      </w:pPr>
      <w:r w:rsidRPr="0050469B">
        <w:t xml:space="preserve">Por nossas palavras e fundamentados nas definições de </w:t>
      </w:r>
      <w:r w:rsidRPr="0050469B">
        <w:fldChar w:fldCharType="begin" w:fldLock="1"/>
      </w:r>
      <w:r w:rsidRPr="0050469B">
        <w:instrText>ADDIN CSL_CITATION {"citationItems":[{"id":"ITEM-1","itemData":{"ISBN":"9781444319514","author":[{"dropping-particle":"","family":"Castells","given":"Manuel","non-dropping-particle":"","parse-names":false,"suffix":""}],"id":"ITEM-1","issued":{"date-parts":[["2010"]]},"publisher":"John Wiley &amp; Sons, Ltd.","title":"The Rise of the Network Society","type":"book"},"uris":["http://www.mendeley.com/documents/?uuid=f6fa3e76-2261-4771-8ca6-3768ad89cb61"]},{"id":"ITEM-2","itemData":{"author":[{"dropping-particle":"","family":"Castells","given":"Manuel","non-dropping-particle":"","parse-names":false,"suffix":""}],"id":"ITEM-2","issued":{"date-parts":[["2002"]]},"publisher":"Editora Paz e Terra","publisher-place":"São Paulo","title":"A sociedade em rede","type":"book"},"uris":["http://www.mendeley.com/documents/?uuid=752f3ffc-f5a3-4a26-a149-e08d539ee5bb"]}],"mendeley":{"formattedCitation":"(Castells, 2002, 2010)","manualFormatting":"Castells (2002)","plainTextFormattedCitation":"(Castells, 2002, 2010)","previouslyFormattedCitation":"(Castells, 2002, 2010)"},"properties":{"noteIndex":0},"schema":"https://github.com/citation-style-language/schema/raw/master/csl-citation.json"}</w:instrText>
      </w:r>
      <w:r w:rsidRPr="0050469B">
        <w:fldChar w:fldCharType="separate"/>
      </w:r>
      <w:r w:rsidRPr="0050469B">
        <w:rPr>
          <w:noProof/>
        </w:rPr>
        <w:t>Castells (2002)</w:t>
      </w:r>
      <w:r w:rsidRPr="0050469B">
        <w:fldChar w:fldCharType="end"/>
      </w:r>
      <w:r w:rsidRPr="0050469B">
        <w:t xml:space="preserve"> em seu trabalho </w:t>
      </w:r>
      <w:r w:rsidRPr="0050469B">
        <w:rPr>
          <w:i/>
          <w:iCs/>
        </w:rPr>
        <w:t>A sociedade em rede</w:t>
      </w:r>
      <w:r w:rsidRPr="0050469B">
        <w:t xml:space="preserve">, apresentamos o nosso entendimento a respeito da rede de conhecimento no contexto da PoC, uma rede complexa sendo composta de diversas sub redes de características abertas e dinâmicas, e capazes de se expandir de forma ilimitada, como por exemplo, na integração de novos nós durante o desenvolvimento e a execução da PoC, como por exemplo, os diferentes praticantes no contexto da PoC, suas habilidades e seus movimentos livres, as novas práticas, os novos cenários na PoC, e consequentemente, a produção e a disseminação de novos conhecimentos. </w:t>
      </w:r>
    </w:p>
    <w:p w14:paraId="6F5F8A2D" w14:textId="77777777" w:rsidR="00343C2A" w:rsidRPr="0050469B" w:rsidRDefault="00343C2A" w:rsidP="00343C2A">
      <w:pPr>
        <w:pStyle w:val="Tese-Normal"/>
      </w:pPr>
      <w:r w:rsidRPr="0050469B">
        <w:t xml:space="preserve">Dessa forma, visualizamos uma estrutura (formação) sociotécnica fundamentada em uma rede de conhecimento de características abertas e altamente dinâmica, composta de diversos nós e fluxos, onde essa relação constitui-se de códigos interoperacionais e </w:t>
      </w:r>
      <w:r w:rsidRPr="0050469B">
        <w:lastRenderedPageBreak/>
        <w:t>fundamentais na formação e orientação (pode-se ler aqui, desconstrução e desorientação) de um conhecimento para uma sociedade, ou seja, por outras palavras, a prática da Prova de Conceito.</w:t>
      </w:r>
    </w:p>
    <w:p w14:paraId="3F44C01B" w14:textId="77777777" w:rsidR="00343C2A" w:rsidRPr="0050469B" w:rsidRDefault="00343C2A" w:rsidP="00343C2A">
      <w:pPr>
        <w:pStyle w:val="Tese-Normal"/>
      </w:pPr>
      <w:r w:rsidRPr="0050469B">
        <w:t>Entretanto, entendemos que as redes de conhecimento no contexto da PoC podem exibir um alto grau de heterogeneidade, com flutuações nos parâmetros de conectividade que abrangem várias ordens de magnitude, onde o produto de uma rede é o conhecimento produzido, que pode ou não ser reutilizado por outras redes. Por outras palavras, essas redes e sub redes são conhecidas como “</w:t>
      </w:r>
      <w:proofErr w:type="spellStart"/>
      <w:r w:rsidRPr="0050469B">
        <w:t>knowledge</w:t>
      </w:r>
      <w:proofErr w:type="spellEnd"/>
      <w:r w:rsidRPr="0050469B">
        <w:t xml:space="preserve"> networks”, ou seja, “a set </w:t>
      </w:r>
      <w:proofErr w:type="spellStart"/>
      <w:r w:rsidRPr="0050469B">
        <w:t>of</w:t>
      </w:r>
      <w:proofErr w:type="spellEnd"/>
      <w:r w:rsidRPr="0050469B">
        <w:t xml:space="preserve"> nodes — </w:t>
      </w:r>
      <w:proofErr w:type="spellStart"/>
      <w:r w:rsidRPr="0050469B">
        <w:t>individuals</w:t>
      </w:r>
      <w:proofErr w:type="spellEnd"/>
      <w:r w:rsidRPr="0050469B">
        <w:t xml:space="preserve"> </w:t>
      </w:r>
      <w:proofErr w:type="spellStart"/>
      <w:r w:rsidRPr="0050469B">
        <w:t>or</w:t>
      </w:r>
      <w:proofErr w:type="spellEnd"/>
      <w:r w:rsidRPr="0050469B">
        <w:t xml:space="preserve"> </w:t>
      </w:r>
      <w:proofErr w:type="spellStart"/>
      <w:r w:rsidRPr="0050469B">
        <w:t>higher</w:t>
      </w:r>
      <w:proofErr w:type="spellEnd"/>
      <w:r w:rsidRPr="0050469B">
        <w:t xml:space="preserve"> </w:t>
      </w:r>
      <w:proofErr w:type="spellStart"/>
      <w:r w:rsidRPr="0050469B">
        <w:t>level</w:t>
      </w:r>
      <w:proofErr w:type="spellEnd"/>
      <w:r w:rsidRPr="0050469B">
        <w:t xml:space="preserve"> </w:t>
      </w:r>
      <w:proofErr w:type="spellStart"/>
      <w:r w:rsidRPr="0050469B">
        <w:t>collectives</w:t>
      </w:r>
      <w:proofErr w:type="spellEnd"/>
      <w:r w:rsidRPr="0050469B">
        <w:t xml:space="preserve"> </w:t>
      </w:r>
      <w:proofErr w:type="spellStart"/>
      <w:r w:rsidRPr="0050469B">
        <w:t>that</w:t>
      </w:r>
      <w:proofErr w:type="spellEnd"/>
      <w:r w:rsidRPr="0050469B">
        <w:t xml:space="preserve"> serve as </w:t>
      </w:r>
      <w:proofErr w:type="spellStart"/>
      <w:r w:rsidRPr="0050469B">
        <w:t>heterogeneously</w:t>
      </w:r>
      <w:proofErr w:type="spellEnd"/>
      <w:r w:rsidRPr="0050469B">
        <w:t xml:space="preserve"> </w:t>
      </w:r>
      <w:proofErr w:type="spellStart"/>
      <w:r w:rsidRPr="0050469B">
        <w:t>distributed</w:t>
      </w:r>
      <w:proofErr w:type="spellEnd"/>
      <w:r w:rsidRPr="0050469B">
        <w:t xml:space="preserve"> </w:t>
      </w:r>
      <w:proofErr w:type="spellStart"/>
      <w:r w:rsidRPr="0050469B">
        <w:t>repositories</w:t>
      </w:r>
      <w:proofErr w:type="spellEnd"/>
      <w:r w:rsidRPr="0050469B">
        <w:t xml:space="preserve"> </w:t>
      </w:r>
      <w:proofErr w:type="spellStart"/>
      <w:r w:rsidRPr="0050469B">
        <w:t>of</w:t>
      </w:r>
      <w:proofErr w:type="spellEnd"/>
      <w:r w:rsidRPr="0050469B">
        <w:t xml:space="preserve"> </w:t>
      </w:r>
      <w:proofErr w:type="spellStart"/>
      <w:r w:rsidRPr="0050469B">
        <w:t>knowledge</w:t>
      </w:r>
      <w:proofErr w:type="spellEnd"/>
      <w:r w:rsidRPr="0050469B">
        <w:t xml:space="preserve"> </w:t>
      </w:r>
      <w:proofErr w:type="spellStart"/>
      <w:r w:rsidRPr="0050469B">
        <w:t>and</w:t>
      </w:r>
      <w:proofErr w:type="spellEnd"/>
      <w:r w:rsidRPr="0050469B">
        <w:t xml:space="preserve"> </w:t>
      </w:r>
      <w:proofErr w:type="spellStart"/>
      <w:r w:rsidRPr="0050469B">
        <w:t>agents</w:t>
      </w:r>
      <w:proofErr w:type="spellEnd"/>
      <w:r w:rsidRPr="0050469B">
        <w:t xml:space="preserve"> </w:t>
      </w:r>
      <w:proofErr w:type="spellStart"/>
      <w:r w:rsidRPr="0050469B">
        <w:t>that</w:t>
      </w:r>
      <w:proofErr w:type="spellEnd"/>
      <w:r w:rsidRPr="0050469B">
        <w:t xml:space="preserve"> </w:t>
      </w:r>
      <w:proofErr w:type="spellStart"/>
      <w:r w:rsidRPr="0050469B">
        <w:t>search</w:t>
      </w:r>
      <w:proofErr w:type="spellEnd"/>
      <w:r w:rsidRPr="0050469B">
        <w:t xml:space="preserve"> for, </w:t>
      </w:r>
      <w:proofErr w:type="spellStart"/>
      <w:r w:rsidRPr="0050469B">
        <w:t>transmit</w:t>
      </w:r>
      <w:proofErr w:type="spellEnd"/>
      <w:r w:rsidRPr="0050469B">
        <w:t xml:space="preserve">, </w:t>
      </w:r>
      <w:proofErr w:type="spellStart"/>
      <w:r w:rsidRPr="0050469B">
        <w:t>and</w:t>
      </w:r>
      <w:proofErr w:type="spellEnd"/>
      <w:r w:rsidRPr="0050469B">
        <w:t xml:space="preserve"> </w:t>
      </w:r>
      <w:proofErr w:type="spellStart"/>
      <w:r w:rsidRPr="0050469B">
        <w:t>create</w:t>
      </w:r>
      <w:proofErr w:type="spellEnd"/>
      <w:r w:rsidRPr="0050469B">
        <w:t xml:space="preserve"> </w:t>
      </w:r>
      <w:proofErr w:type="spellStart"/>
      <w:r w:rsidRPr="0050469B">
        <w:t>knowledge</w:t>
      </w:r>
      <w:proofErr w:type="spellEnd"/>
      <w:r w:rsidRPr="0050469B">
        <w:t xml:space="preserve"> — </w:t>
      </w:r>
      <w:proofErr w:type="spellStart"/>
      <w:r w:rsidRPr="0050469B">
        <w:t>interconnected</w:t>
      </w:r>
      <w:proofErr w:type="spellEnd"/>
      <w:r w:rsidRPr="0050469B">
        <w:t xml:space="preserve"> </w:t>
      </w:r>
      <w:proofErr w:type="spellStart"/>
      <w:r w:rsidRPr="0050469B">
        <w:t>by</w:t>
      </w:r>
      <w:proofErr w:type="spellEnd"/>
      <w:r w:rsidRPr="0050469B">
        <w:t xml:space="preserve"> social </w:t>
      </w:r>
      <w:proofErr w:type="spellStart"/>
      <w:r w:rsidRPr="0050469B">
        <w:t>relationships</w:t>
      </w:r>
      <w:proofErr w:type="spellEnd"/>
      <w:r w:rsidRPr="0050469B">
        <w:t xml:space="preserve"> </w:t>
      </w:r>
      <w:proofErr w:type="spellStart"/>
      <w:r w:rsidRPr="0050469B">
        <w:t>that</w:t>
      </w:r>
      <w:proofErr w:type="spellEnd"/>
      <w:r w:rsidRPr="0050469B">
        <w:t xml:space="preserve"> </w:t>
      </w:r>
      <w:proofErr w:type="spellStart"/>
      <w:r w:rsidRPr="0050469B">
        <w:t>enable</w:t>
      </w:r>
      <w:proofErr w:type="spellEnd"/>
      <w:r w:rsidRPr="0050469B">
        <w:t xml:space="preserve"> </w:t>
      </w:r>
      <w:proofErr w:type="spellStart"/>
      <w:r w:rsidRPr="0050469B">
        <w:t>and</w:t>
      </w:r>
      <w:proofErr w:type="spellEnd"/>
      <w:r w:rsidRPr="0050469B">
        <w:t xml:space="preserve"> </w:t>
      </w:r>
      <w:proofErr w:type="spellStart"/>
      <w:r w:rsidRPr="0050469B">
        <w:t>constrain</w:t>
      </w:r>
      <w:proofErr w:type="spellEnd"/>
      <w:r w:rsidRPr="0050469B">
        <w:t xml:space="preserve"> nodes’ </w:t>
      </w:r>
      <w:proofErr w:type="spellStart"/>
      <w:r w:rsidRPr="0050469B">
        <w:t>efforts</w:t>
      </w:r>
      <w:proofErr w:type="spellEnd"/>
      <w:r w:rsidRPr="0050469B">
        <w:t xml:space="preserve"> </w:t>
      </w:r>
      <w:proofErr w:type="spellStart"/>
      <w:r w:rsidRPr="0050469B">
        <w:t>to</w:t>
      </w:r>
      <w:proofErr w:type="spellEnd"/>
      <w:r w:rsidRPr="0050469B">
        <w:t xml:space="preserve"> </w:t>
      </w:r>
      <w:proofErr w:type="spellStart"/>
      <w:r w:rsidRPr="0050469B">
        <w:t>acquire</w:t>
      </w:r>
      <w:proofErr w:type="spellEnd"/>
      <w:r w:rsidRPr="0050469B">
        <w:t xml:space="preserve">, </w:t>
      </w:r>
      <w:proofErr w:type="spellStart"/>
      <w:r w:rsidRPr="0050469B">
        <w:t>transfer</w:t>
      </w:r>
      <w:proofErr w:type="spellEnd"/>
      <w:r w:rsidRPr="0050469B">
        <w:t xml:space="preserve">, </w:t>
      </w:r>
      <w:proofErr w:type="spellStart"/>
      <w:r w:rsidRPr="0050469B">
        <w:t>and</w:t>
      </w:r>
      <w:proofErr w:type="spellEnd"/>
      <w:r w:rsidRPr="0050469B">
        <w:t xml:space="preserve"> </w:t>
      </w:r>
      <w:proofErr w:type="spellStart"/>
      <w:r w:rsidRPr="0050469B">
        <w:t>create</w:t>
      </w:r>
      <w:proofErr w:type="spellEnd"/>
      <w:r w:rsidRPr="0050469B">
        <w:t xml:space="preserve"> </w:t>
      </w:r>
      <w:proofErr w:type="spellStart"/>
      <w:r w:rsidRPr="0050469B">
        <w:t>knowledge</w:t>
      </w:r>
      <w:proofErr w:type="spellEnd"/>
      <w:r w:rsidRPr="0050469B">
        <w:t xml:space="preserve">” </w:t>
      </w:r>
      <w:r w:rsidRPr="0050469B">
        <w:fldChar w:fldCharType="begin" w:fldLock="1"/>
      </w:r>
      <w:r w:rsidRPr="0050469B">
        <w:instrText>ADDIN CSL_CITATION {"citationItems":[{"id":"ITEM-1","itemData":{"DOI":"10.1177/0149206311432640","ISSN":"01492063","abstract":"A large and growing body of empirical research shows that social relationships and the networks these relationships constitute are influential in explaining the processes of knowledge creation, diffusion, absorption, and use. The authors refer to such networks as \"knowledge networks.\" They advance an understanding of knowledge networks at multiple levels by conducting a systematic review and analysis of empirical research published on this topic in leading management, psychology, sociology, and economics journals. The authors develop a comprehensive framework that organizes the knowledge networks literature, which they use to review extant empirical research within and across multiple disciplines and levels of analysis. They identify points of coherence and conflict in theoretical arguments and empirical results within and across levels and identify emerging themes and promising areas for future research. © The Author(s) 2012.","author":[{"dropping-particle":"","family":"Phelps","given":"Corey","non-dropping-particle":"","parse-names":false,"suffix":""},{"dropping-particle":"","family":"Heidl","given":"Ralph","non-dropping-particle":"","parse-names":false,"suffix":""},{"dropping-particle":"","family":"Wadhwa","given":"Anu","non-dropping-particle":"","parse-names":false,"suffix":""}],"container-title":"Journal of Management","id":"ITEM-1","issue":"4","issued":{"date-parts":[["2012"]]},"page":"1115-1166","title":"Knowledge, Networks, and Knowledge Networks: A Review and Research Agenda","type":"article-journal","volume":"38"},"uris":["http://www.mendeley.com/documents/?uuid=134d0ca0-d732-355d-bed1-5a75e134fe4f"]}],"mendeley":{"formattedCitation":"(Phelps et al., 2012)","manualFormatting":"(Phelps et al., 2012, p. 1117)","plainTextFormattedCitation":"(Phelps et al., 2012)","previouslyFormattedCitation":"(Phelps et al., 2012)"},"properties":{"noteIndex":0},"schema":"https://github.com/citation-style-language/schema/raw/master/csl-citation.json"}</w:instrText>
      </w:r>
      <w:r w:rsidRPr="0050469B">
        <w:fldChar w:fldCharType="separate"/>
      </w:r>
      <w:r w:rsidRPr="0050469B">
        <w:rPr>
          <w:noProof/>
        </w:rPr>
        <w:t>(Phelps et al., 2012, p. 1117)</w:t>
      </w:r>
      <w:r w:rsidRPr="0050469B">
        <w:fldChar w:fldCharType="end"/>
      </w:r>
      <w:r w:rsidRPr="0050469B">
        <w:t>.</w:t>
      </w:r>
    </w:p>
    <w:p w14:paraId="4B8AAB0B" w14:textId="77777777" w:rsidR="00343C2A" w:rsidRPr="0050469B" w:rsidRDefault="00343C2A" w:rsidP="00343C2A">
      <w:pPr>
        <w:pStyle w:val="Tese-Normal"/>
      </w:pPr>
      <w:r w:rsidRPr="0050469B">
        <w:t xml:space="preserve">No contexto de nossa investigação, optamos por refletir a respeito das redes no contexto da PoC como “a </w:t>
      </w:r>
      <w:proofErr w:type="spellStart"/>
      <w:r w:rsidRPr="0050469B">
        <w:t>catalog</w:t>
      </w:r>
      <w:proofErr w:type="spellEnd"/>
      <w:r w:rsidRPr="0050469B">
        <w:t xml:space="preserve"> </w:t>
      </w:r>
      <w:proofErr w:type="spellStart"/>
      <w:r w:rsidRPr="0050469B">
        <w:t>of</w:t>
      </w:r>
      <w:proofErr w:type="spellEnd"/>
      <w:r w:rsidRPr="0050469B">
        <w:t xml:space="preserve"> a </w:t>
      </w:r>
      <w:proofErr w:type="spellStart"/>
      <w:r w:rsidRPr="0050469B">
        <w:t>system’s</w:t>
      </w:r>
      <w:proofErr w:type="spellEnd"/>
      <w:r w:rsidRPr="0050469B">
        <w:t xml:space="preserve"> </w:t>
      </w:r>
      <w:proofErr w:type="spellStart"/>
      <w:r w:rsidRPr="0050469B">
        <w:t>components</w:t>
      </w:r>
      <w:proofErr w:type="spellEnd"/>
      <w:r w:rsidRPr="0050469B">
        <w:t xml:space="preserve"> </w:t>
      </w:r>
      <w:proofErr w:type="spellStart"/>
      <w:r w:rsidRPr="0050469B">
        <w:t>often</w:t>
      </w:r>
      <w:proofErr w:type="spellEnd"/>
      <w:r w:rsidRPr="0050469B">
        <w:t xml:space="preserve"> </w:t>
      </w:r>
      <w:proofErr w:type="spellStart"/>
      <w:r w:rsidRPr="0050469B">
        <w:t>called</w:t>
      </w:r>
      <w:proofErr w:type="spellEnd"/>
      <w:r w:rsidRPr="0050469B">
        <w:t xml:space="preserve"> nodes </w:t>
      </w:r>
      <w:proofErr w:type="spellStart"/>
      <w:r w:rsidRPr="0050469B">
        <w:t>or</w:t>
      </w:r>
      <w:proofErr w:type="spellEnd"/>
      <w:r w:rsidRPr="0050469B">
        <w:t xml:space="preserve"> </w:t>
      </w:r>
      <w:proofErr w:type="spellStart"/>
      <w:r w:rsidRPr="0050469B">
        <w:t>vertices</w:t>
      </w:r>
      <w:proofErr w:type="spellEnd"/>
      <w:r w:rsidRPr="0050469B">
        <w:t xml:space="preserve"> </w:t>
      </w:r>
      <w:proofErr w:type="spellStart"/>
      <w:r w:rsidRPr="0050469B">
        <w:t>and</w:t>
      </w:r>
      <w:proofErr w:type="spellEnd"/>
      <w:r w:rsidRPr="0050469B">
        <w:t xml:space="preserve"> </w:t>
      </w:r>
      <w:proofErr w:type="spellStart"/>
      <w:r w:rsidRPr="0050469B">
        <w:t>the</w:t>
      </w:r>
      <w:proofErr w:type="spellEnd"/>
      <w:r w:rsidRPr="0050469B">
        <w:t xml:space="preserve"> </w:t>
      </w:r>
      <w:proofErr w:type="spellStart"/>
      <w:r w:rsidRPr="0050469B">
        <w:t>direct</w:t>
      </w:r>
      <w:proofErr w:type="spellEnd"/>
      <w:r w:rsidRPr="0050469B">
        <w:t xml:space="preserve"> </w:t>
      </w:r>
      <w:proofErr w:type="spellStart"/>
      <w:r w:rsidRPr="0050469B">
        <w:t>interactions</w:t>
      </w:r>
      <w:proofErr w:type="spellEnd"/>
      <w:r w:rsidRPr="0050469B">
        <w:t xml:space="preserve"> </w:t>
      </w:r>
      <w:proofErr w:type="spellStart"/>
      <w:r w:rsidRPr="0050469B">
        <w:t>between</w:t>
      </w:r>
      <w:proofErr w:type="spellEnd"/>
      <w:r w:rsidRPr="0050469B">
        <w:t xml:space="preserve"> </w:t>
      </w:r>
      <w:proofErr w:type="spellStart"/>
      <w:r w:rsidRPr="0050469B">
        <w:t>them</w:t>
      </w:r>
      <w:proofErr w:type="spellEnd"/>
      <w:r w:rsidRPr="0050469B">
        <w:t xml:space="preserve">, </w:t>
      </w:r>
      <w:proofErr w:type="spellStart"/>
      <w:r w:rsidRPr="0050469B">
        <w:t>called</w:t>
      </w:r>
      <w:proofErr w:type="spellEnd"/>
      <w:r w:rsidRPr="0050469B">
        <w:t xml:space="preserve"> links </w:t>
      </w:r>
      <w:proofErr w:type="spellStart"/>
      <w:r w:rsidRPr="0050469B">
        <w:t>or</w:t>
      </w:r>
      <w:proofErr w:type="spellEnd"/>
      <w:r w:rsidRPr="0050469B">
        <w:t xml:space="preserve"> </w:t>
      </w:r>
      <w:proofErr w:type="spellStart"/>
      <w:r w:rsidRPr="0050469B">
        <w:t>edges</w:t>
      </w:r>
      <w:proofErr w:type="spellEnd"/>
      <w:r w:rsidRPr="0050469B">
        <w:t xml:space="preserve">” </w:t>
      </w:r>
      <w:r w:rsidRPr="0050469B">
        <w:fldChar w:fldCharType="begin" w:fldLock="1"/>
      </w:r>
      <w:r w:rsidRPr="0050469B">
        <w:instrText>ADDIN CSL_CITATION {"citationItems":[{"id":"ITEM-1","itemData":{"ISBN":"978-1-107-07626-6","author":[{"dropping-particle":"","family":"Barabási","given":"Albert-László","non-dropping-particle":"","parse-names":false,"suffix":""}],"edition":"1st editio","id":"ITEM-1","issued":{"date-parts":[["2016"]]},"publisher":"Cambridge University Press","publisher-place":"Cambridge","title":"Network Science","type":"book"},"uris":["http://www.mendeley.com/documents/?uuid=332e4281-6678-4d6e-a572-80b11e0ab1e7"]}],"mendeley":{"formattedCitation":"(Barabási, 2016)","manualFormatting":"(Barabási, 2016, p. 45)","plainTextFormattedCitation":"(Barabási, 2016)","previouslyFormattedCitation":"(Barabási, 2016)"},"properties":{"noteIndex":0},"schema":"https://github.com/citation-style-language/schema/raw/master/csl-citation.json"}</w:instrText>
      </w:r>
      <w:r w:rsidRPr="0050469B">
        <w:fldChar w:fldCharType="separate"/>
      </w:r>
      <w:r w:rsidRPr="0050469B">
        <w:rPr>
          <w:noProof/>
        </w:rPr>
        <w:t>(Barabási, 2016, p. 45)</w:t>
      </w:r>
      <w:r w:rsidRPr="0050469B">
        <w:fldChar w:fldCharType="end"/>
      </w:r>
      <w:r w:rsidRPr="0050469B">
        <w:t xml:space="preserve">. Dessa forma, os nós representam os componentes no sistema, como por exemplo, as práticas no contexto da PoC e as interações entre essas práticas são chamadas de </w:t>
      </w:r>
      <w:r w:rsidRPr="0050469B">
        <w:rPr>
          <w:i/>
          <w:iCs/>
        </w:rPr>
        <w:t>links</w:t>
      </w:r>
      <w:r w:rsidRPr="0050469B">
        <w:t xml:space="preserve"> ou arestas. </w:t>
      </w:r>
    </w:p>
    <w:p w14:paraId="08E2B606" w14:textId="77777777" w:rsidR="00502D20" w:rsidRDefault="00343C2A" w:rsidP="00343C2A">
      <w:pPr>
        <w:pStyle w:val="Tese-Normal"/>
      </w:pPr>
      <w:r w:rsidRPr="0050469B">
        <w:t xml:space="preserve">Assim sendo, destacamos o domínio de conhecimento da Teoria das Redes (ou </w:t>
      </w:r>
      <w:r w:rsidRPr="0050469B">
        <w:rPr>
          <w:i/>
          <w:iCs/>
        </w:rPr>
        <w:t>Network Science</w:t>
      </w:r>
      <w:r w:rsidRPr="0050469B">
        <w:t xml:space="preserve"> – um termo muito referenciado nos dias atuais), incorporando no seu corpo teórico, o estudo dos grafos (a Teoria dos Grafos) como uma representação de relações simétricas ou assimétricas entre objetos discretos, como por exemplo, no domínio de conhecimento da Ciência da Computação ou Ciência da Informação, uma rede pode ser definida e estudada como um grafo em que nós e arestas têm atributos. </w:t>
      </w:r>
    </w:p>
    <w:p w14:paraId="21D099AB" w14:textId="16AE6086" w:rsidR="00740DC1" w:rsidRDefault="00343C2A" w:rsidP="00343C2A">
      <w:pPr>
        <w:pStyle w:val="Tese-Normal"/>
      </w:pPr>
      <w:r w:rsidRPr="0050469B">
        <w:t xml:space="preserve">Segundo West (2001, p. 2), um grafo é um “triple </w:t>
      </w:r>
      <w:proofErr w:type="spellStart"/>
      <w:r w:rsidRPr="0050469B">
        <w:t>consisting</w:t>
      </w:r>
      <w:proofErr w:type="spellEnd"/>
      <w:r w:rsidRPr="0050469B">
        <w:t xml:space="preserve"> </w:t>
      </w:r>
      <w:proofErr w:type="spellStart"/>
      <w:r w:rsidRPr="0050469B">
        <w:t>of</w:t>
      </w:r>
      <w:proofErr w:type="spellEnd"/>
      <w:r w:rsidRPr="0050469B">
        <w:t xml:space="preserve"> a </w:t>
      </w:r>
      <w:proofErr w:type="spellStart"/>
      <w:r w:rsidRPr="0050469B">
        <w:t>vertex</w:t>
      </w:r>
      <w:proofErr w:type="spellEnd"/>
      <w:r w:rsidRPr="0050469B">
        <w:t xml:space="preserve"> set V(G), </w:t>
      </w:r>
      <w:proofErr w:type="spellStart"/>
      <w:r w:rsidRPr="0050469B">
        <w:t>an</w:t>
      </w:r>
      <w:proofErr w:type="spellEnd"/>
      <w:r w:rsidRPr="0050469B">
        <w:t xml:space="preserve"> </w:t>
      </w:r>
      <w:proofErr w:type="spellStart"/>
      <w:r w:rsidRPr="0050469B">
        <w:t>edge</w:t>
      </w:r>
      <w:proofErr w:type="spellEnd"/>
      <w:r w:rsidRPr="0050469B">
        <w:t xml:space="preserve"> set E(G), </w:t>
      </w:r>
      <w:proofErr w:type="spellStart"/>
      <w:r w:rsidRPr="0050469B">
        <w:t>and</w:t>
      </w:r>
      <w:proofErr w:type="spellEnd"/>
      <w:r w:rsidRPr="0050469B">
        <w:t xml:space="preserve"> a </w:t>
      </w:r>
      <w:proofErr w:type="spellStart"/>
      <w:r w:rsidRPr="0050469B">
        <w:t>relation</w:t>
      </w:r>
      <w:proofErr w:type="spellEnd"/>
      <w:r w:rsidRPr="0050469B">
        <w:t xml:space="preserve"> </w:t>
      </w:r>
      <w:proofErr w:type="spellStart"/>
      <w:r w:rsidRPr="0050469B">
        <w:t>that</w:t>
      </w:r>
      <w:proofErr w:type="spellEnd"/>
      <w:r w:rsidRPr="0050469B">
        <w:t xml:space="preserve"> </w:t>
      </w:r>
      <w:proofErr w:type="spellStart"/>
      <w:r w:rsidRPr="0050469B">
        <w:t>associated</w:t>
      </w:r>
      <w:proofErr w:type="spellEnd"/>
      <w:r w:rsidRPr="0050469B">
        <w:t xml:space="preserve"> </w:t>
      </w:r>
      <w:proofErr w:type="spellStart"/>
      <w:r w:rsidRPr="0050469B">
        <w:t>with</w:t>
      </w:r>
      <w:proofErr w:type="spellEnd"/>
      <w:r w:rsidRPr="0050469B">
        <w:t xml:space="preserve"> </w:t>
      </w:r>
      <w:proofErr w:type="spellStart"/>
      <w:r w:rsidRPr="0050469B">
        <w:t>each</w:t>
      </w:r>
      <w:proofErr w:type="spellEnd"/>
      <w:r w:rsidRPr="0050469B">
        <w:t xml:space="preserve"> </w:t>
      </w:r>
      <w:proofErr w:type="spellStart"/>
      <w:r w:rsidRPr="0050469B">
        <w:t>edge</w:t>
      </w:r>
      <w:proofErr w:type="spellEnd"/>
      <w:r w:rsidRPr="0050469B">
        <w:t xml:space="preserve"> </w:t>
      </w:r>
      <w:proofErr w:type="spellStart"/>
      <w:r w:rsidRPr="0050469B">
        <w:t>two</w:t>
      </w:r>
      <w:proofErr w:type="spellEnd"/>
      <w:r w:rsidRPr="0050469B">
        <w:t xml:space="preserve"> </w:t>
      </w:r>
      <w:proofErr w:type="spellStart"/>
      <w:r w:rsidRPr="0050469B">
        <w:t>vertices</w:t>
      </w:r>
      <w:proofErr w:type="spellEnd"/>
      <w:r w:rsidRPr="0050469B">
        <w:t xml:space="preserve"> (</w:t>
      </w:r>
      <w:proofErr w:type="spellStart"/>
      <w:r w:rsidRPr="0050469B">
        <w:t>not</w:t>
      </w:r>
      <w:proofErr w:type="spellEnd"/>
      <w:r w:rsidRPr="0050469B">
        <w:t xml:space="preserve"> </w:t>
      </w:r>
      <w:proofErr w:type="spellStart"/>
      <w:r w:rsidRPr="0050469B">
        <w:t>necessarily</w:t>
      </w:r>
      <w:proofErr w:type="spellEnd"/>
      <w:r w:rsidRPr="0050469B">
        <w:t xml:space="preserve"> </w:t>
      </w:r>
      <w:proofErr w:type="spellStart"/>
      <w:r w:rsidRPr="0050469B">
        <w:t>distinct</w:t>
      </w:r>
      <w:proofErr w:type="spellEnd"/>
      <w:r w:rsidRPr="0050469B">
        <w:t xml:space="preserve">) </w:t>
      </w:r>
      <w:proofErr w:type="spellStart"/>
      <w:r w:rsidRPr="0050469B">
        <w:t>called</w:t>
      </w:r>
      <w:proofErr w:type="spellEnd"/>
      <w:r w:rsidRPr="0050469B">
        <w:t xml:space="preserve"> its </w:t>
      </w:r>
      <w:proofErr w:type="spellStart"/>
      <w:r w:rsidRPr="0050469B">
        <w:t>endpoints</w:t>
      </w:r>
      <w:proofErr w:type="spellEnd"/>
      <w:r w:rsidRPr="0050469B">
        <w:t>”, isto é, um grafo pode ser usado“ “</w:t>
      </w:r>
      <w:proofErr w:type="spellStart"/>
      <w:r w:rsidRPr="0050469B">
        <w:t>represent</w:t>
      </w:r>
      <w:proofErr w:type="spellEnd"/>
      <w:r w:rsidRPr="0050469B">
        <w:t xml:space="preserve"> </w:t>
      </w:r>
      <w:proofErr w:type="spellStart"/>
      <w:r w:rsidRPr="0050469B">
        <w:t>any</w:t>
      </w:r>
      <w:proofErr w:type="spellEnd"/>
      <w:r w:rsidRPr="0050469B">
        <w:t xml:space="preserve"> </w:t>
      </w:r>
      <w:proofErr w:type="spellStart"/>
      <w:r w:rsidRPr="0050469B">
        <w:t>information</w:t>
      </w:r>
      <w:proofErr w:type="spellEnd"/>
      <w:r w:rsidRPr="0050469B">
        <w:t xml:space="preserve"> </w:t>
      </w:r>
      <w:proofErr w:type="spellStart"/>
      <w:r w:rsidRPr="0050469B">
        <w:t>that</w:t>
      </w:r>
      <w:proofErr w:type="spellEnd"/>
      <w:r w:rsidRPr="0050469B">
        <w:t xml:space="preserve"> </w:t>
      </w:r>
      <w:proofErr w:type="spellStart"/>
      <w:r w:rsidRPr="0050469B">
        <w:t>can</w:t>
      </w:r>
      <w:proofErr w:type="spellEnd"/>
      <w:r w:rsidRPr="0050469B">
        <w:t xml:space="preserve"> </w:t>
      </w:r>
      <w:proofErr w:type="spellStart"/>
      <w:r w:rsidRPr="0050469B">
        <w:t>be</w:t>
      </w:r>
      <w:proofErr w:type="spellEnd"/>
      <w:r w:rsidRPr="0050469B">
        <w:t xml:space="preserve"> </w:t>
      </w:r>
      <w:proofErr w:type="spellStart"/>
      <w:r w:rsidRPr="0050469B">
        <w:t>modeled</w:t>
      </w:r>
      <w:proofErr w:type="spellEnd"/>
      <w:r w:rsidRPr="0050469B">
        <w:t xml:space="preserve"> as </w:t>
      </w:r>
      <w:proofErr w:type="spellStart"/>
      <w:r w:rsidRPr="0050469B">
        <w:t>objects</w:t>
      </w:r>
      <w:proofErr w:type="spellEnd"/>
      <w:r w:rsidRPr="0050469B">
        <w:t xml:space="preserve"> </w:t>
      </w:r>
      <w:proofErr w:type="spellStart"/>
      <w:r w:rsidRPr="0050469B">
        <w:t>and</w:t>
      </w:r>
      <w:proofErr w:type="spellEnd"/>
      <w:r w:rsidRPr="0050469B">
        <w:t xml:space="preserve"> </w:t>
      </w:r>
      <w:proofErr w:type="spellStart"/>
      <w:r w:rsidRPr="0050469B">
        <w:t>relationships</w:t>
      </w:r>
      <w:proofErr w:type="spellEnd"/>
      <w:r w:rsidRPr="0050469B">
        <w:t xml:space="preserve"> </w:t>
      </w:r>
      <w:proofErr w:type="spellStart"/>
      <w:r w:rsidRPr="0050469B">
        <w:t>between</w:t>
      </w:r>
      <w:proofErr w:type="spellEnd"/>
      <w:r w:rsidRPr="0050469B">
        <w:t xml:space="preserve"> </w:t>
      </w:r>
      <w:proofErr w:type="spellStart"/>
      <w:r w:rsidRPr="0050469B">
        <w:t>those</w:t>
      </w:r>
      <w:proofErr w:type="spellEnd"/>
      <w:r w:rsidRPr="0050469B">
        <w:t xml:space="preserve"> </w:t>
      </w:r>
      <w:proofErr w:type="spellStart"/>
      <w:r w:rsidRPr="0050469B">
        <w:t>objects</w:t>
      </w:r>
      <w:proofErr w:type="spellEnd"/>
      <w:r w:rsidRPr="0050469B">
        <w:t xml:space="preserve">” </w:t>
      </w:r>
      <w:r w:rsidRPr="0050469B">
        <w:fldChar w:fldCharType="begin" w:fldLock="1"/>
      </w:r>
      <w:r w:rsidRPr="0050469B">
        <w:instrText>ADDIN CSL_CITATION {"citationItems":[{"id":"ITEM-1","itemData":{"DOI":"10.1007/978-3-319-49475-3_1","author":[{"dropping-particle":"","family":"Rahman","given":"Md. Saidur","non-dropping-particle":"","parse-names":false,"suffix":""}],"id":"ITEM-1","issued":{"date-parts":[["2017"]]},"publisher":"Springer International Publishing","title":"Basic Graph Theory","type":"book"},"uris":["http://www.mendeley.com/documents/?uuid=af136249-15fd-49b8-ba5f-9ac7c4c643ee"]}],"mendeley":{"formattedCitation":"(Rahman, 2017)","manualFormatting":"(Rahman, 2017, p. 1)","plainTextFormattedCitation":"(Rahman, 2017)","previouslyFormattedCitation":"(Rahman, 2017)"},"properties":{"noteIndex":0},"schema":"https://github.com/citation-style-language/schema/raw/master/csl-citation.json"}</w:instrText>
      </w:r>
      <w:r w:rsidRPr="0050469B">
        <w:fldChar w:fldCharType="separate"/>
      </w:r>
      <w:r w:rsidRPr="0050469B">
        <w:rPr>
          <w:noProof/>
        </w:rPr>
        <w:t>(Rahman, 2017, p. 1)</w:t>
      </w:r>
      <w:r w:rsidRPr="0050469B">
        <w:fldChar w:fldCharType="end"/>
      </w:r>
      <w:r w:rsidRPr="0050469B">
        <w:t>.</w:t>
      </w:r>
    </w:p>
    <w:p w14:paraId="3AB9A11D" w14:textId="77777777" w:rsidR="00740DC1" w:rsidRDefault="00740DC1">
      <w:pPr>
        <w:rPr>
          <w:lang w:val="pt-BR"/>
        </w:rPr>
      </w:pPr>
      <w:r>
        <w:br w:type="page"/>
      </w:r>
    </w:p>
    <w:p w14:paraId="1B3D3887" w14:textId="7E66A45B" w:rsidR="00740DC1" w:rsidRDefault="00740DC1">
      <w:pPr>
        <w:rPr>
          <w:lang w:val="pt-BR"/>
        </w:rPr>
      </w:pPr>
      <w:r>
        <w:lastRenderedPageBreak/>
        <w:br w:type="page"/>
      </w:r>
    </w:p>
    <w:p w14:paraId="42BC3A8F" w14:textId="73288C7E" w:rsidR="00343C2A" w:rsidRPr="0050469B" w:rsidRDefault="00824053" w:rsidP="00343C2A">
      <w:pPr>
        <w:pStyle w:val="Tese-Normal"/>
      </w:pPr>
      <w:r w:rsidRPr="00824053">
        <w:rPr>
          <w:lang w:val="en-US"/>
        </w:rPr>
        <w:lastRenderedPageBreak/>
        <mc:AlternateContent>
          <mc:Choice Requires="wpg">
            <w:drawing>
              <wp:anchor distT="0" distB="0" distL="114300" distR="114300" simplePos="0" relativeHeight="251725824" behindDoc="0" locked="0" layoutInCell="1" allowOverlap="1" wp14:anchorId="03C8C1C2" wp14:editId="65E0FA1F">
                <wp:simplePos x="0" y="0"/>
                <wp:positionH relativeFrom="column">
                  <wp:posOffset>610793</wp:posOffset>
                </wp:positionH>
                <wp:positionV relativeFrom="paragraph">
                  <wp:posOffset>-179462</wp:posOffset>
                </wp:positionV>
                <wp:extent cx="4409630" cy="8533494"/>
                <wp:effectExtent l="0" t="0" r="0" b="1270"/>
                <wp:wrapNone/>
                <wp:docPr id="64" name="Group 20"/>
                <wp:cNvGraphicFramePr xmlns:a="http://schemas.openxmlformats.org/drawingml/2006/main"/>
                <a:graphic xmlns:a="http://schemas.openxmlformats.org/drawingml/2006/main">
                  <a:graphicData uri="http://schemas.microsoft.com/office/word/2010/wordprocessingGroup">
                    <wpg:wgp>
                      <wpg:cNvGrpSpPr/>
                      <wpg:grpSpPr>
                        <a:xfrm>
                          <a:off x="0" y="0"/>
                          <a:ext cx="4409630" cy="8533494"/>
                          <a:chOff x="0" y="0"/>
                          <a:chExt cx="8057583" cy="15590702"/>
                        </a:xfrm>
                      </wpg:grpSpPr>
                      <pic:pic xmlns:pic="http://schemas.openxmlformats.org/drawingml/2006/picture">
                        <pic:nvPicPr>
                          <pic:cNvPr id="65" name="Picture 65" descr="A close up of a logo&#10;&#10;Description automatically generated"/>
                          <pic:cNvPicPr>
                            <a:picLocks noChangeAspect="1"/>
                          </pic:cNvPicPr>
                        </pic:nvPicPr>
                        <pic:blipFill>
                          <a:blip r:embed="rId23">
                            <a:extLst>
                              <a:ext uri="{BEBA8EAE-BF5A-486C-A8C5-ECC9F3942E4B}">
                                <a14:imgProps xmlns:a14="http://schemas.microsoft.com/office/drawing/2010/main">
                                  <a14:imgLayer r:embed="rId24">
                                    <a14:imgEffect>
                                      <a14:sharpenSoften amount="46000"/>
                                    </a14:imgEffect>
                                  </a14:imgLayer>
                                </a14:imgProps>
                              </a:ext>
                            </a:extLst>
                          </a:blip>
                          <a:stretch>
                            <a:fillRect/>
                          </a:stretch>
                        </pic:blipFill>
                        <pic:spPr>
                          <a:xfrm>
                            <a:off x="0" y="0"/>
                            <a:ext cx="3809619" cy="2963037"/>
                          </a:xfrm>
                          <a:prstGeom prst="rect">
                            <a:avLst/>
                          </a:prstGeom>
                        </pic:spPr>
                      </pic:pic>
                      <pic:pic xmlns:pic="http://schemas.openxmlformats.org/drawingml/2006/picture">
                        <pic:nvPicPr>
                          <pic:cNvPr id="66" name="Picture 66" descr="A close up of a logo&#10;&#10;Description automatically generated"/>
                          <pic:cNvPicPr>
                            <a:picLocks noChangeAspect="1"/>
                          </pic:cNvPicPr>
                        </pic:nvPicPr>
                        <pic:blipFill>
                          <a:blip r:embed="rId25">
                            <a:extLst>
                              <a:ext uri="{BEBA8EAE-BF5A-486C-A8C5-ECC9F3942E4B}">
                                <a14:imgProps xmlns:a14="http://schemas.microsoft.com/office/drawing/2010/main">
                                  <a14:imgLayer r:embed="rId26">
                                    <a14:imgEffect>
                                      <a14:sharpenSoften amount="46000"/>
                                    </a14:imgEffect>
                                  </a14:imgLayer>
                                </a14:imgProps>
                              </a:ext>
                            </a:extLst>
                          </a:blip>
                          <a:stretch>
                            <a:fillRect/>
                          </a:stretch>
                        </pic:blipFill>
                        <pic:spPr>
                          <a:xfrm>
                            <a:off x="4071942" y="8382"/>
                            <a:ext cx="3985641" cy="2954655"/>
                          </a:xfrm>
                          <a:prstGeom prst="rect">
                            <a:avLst/>
                          </a:prstGeom>
                        </pic:spPr>
                      </pic:pic>
                      <pic:pic xmlns:pic="http://schemas.openxmlformats.org/drawingml/2006/picture">
                        <pic:nvPicPr>
                          <pic:cNvPr id="68" name="Picture 68" descr="A close up of a logo&#10;&#10;Description automatically generated"/>
                          <pic:cNvPicPr>
                            <a:picLocks noChangeAspect="1"/>
                          </pic:cNvPicPr>
                        </pic:nvPicPr>
                        <pic:blipFill>
                          <a:blip r:embed="rId27">
                            <a:extLst>
                              <a:ext uri="{BEBA8EAE-BF5A-486C-A8C5-ECC9F3942E4B}">
                                <a14:imgProps xmlns:a14="http://schemas.microsoft.com/office/drawing/2010/main">
                                  <a14:imgLayer r:embed="rId28">
                                    <a14:imgEffect>
                                      <a14:sharpenSoften amount="46000"/>
                                    </a14:imgEffect>
                                  </a14:imgLayer>
                                </a14:imgProps>
                              </a:ext>
                            </a:extLst>
                          </a:blip>
                          <a:stretch>
                            <a:fillRect/>
                          </a:stretch>
                        </pic:blipFill>
                        <pic:spPr>
                          <a:xfrm>
                            <a:off x="144590" y="3160387"/>
                            <a:ext cx="3520440" cy="2933700"/>
                          </a:xfrm>
                          <a:prstGeom prst="rect">
                            <a:avLst/>
                          </a:prstGeom>
                        </pic:spPr>
                      </pic:pic>
                      <pic:pic xmlns:pic="http://schemas.openxmlformats.org/drawingml/2006/picture">
                        <pic:nvPicPr>
                          <pic:cNvPr id="69" name="Picture 69" descr="A close up of a logo&#10;&#10;Description automatically generated"/>
                          <pic:cNvPicPr>
                            <a:picLocks noChangeAspect="1"/>
                          </pic:cNvPicPr>
                        </pic:nvPicPr>
                        <pic:blipFill>
                          <a:blip r:embed="rId29">
                            <a:extLst>
                              <a:ext uri="{BEBA8EAE-BF5A-486C-A8C5-ECC9F3942E4B}">
                                <a14:imgProps xmlns:a14="http://schemas.microsoft.com/office/drawing/2010/main">
                                  <a14:imgLayer r:embed="rId30">
                                    <a14:imgEffect>
                                      <a14:sharpenSoften amount="46000"/>
                                    </a14:imgEffect>
                                  </a14:imgLayer>
                                </a14:imgProps>
                              </a:ext>
                            </a:extLst>
                          </a:blip>
                          <a:stretch>
                            <a:fillRect/>
                          </a:stretch>
                        </pic:blipFill>
                        <pic:spPr>
                          <a:xfrm>
                            <a:off x="4225867" y="3147687"/>
                            <a:ext cx="3449193" cy="2912745"/>
                          </a:xfrm>
                          <a:prstGeom prst="rect">
                            <a:avLst/>
                          </a:prstGeom>
                        </pic:spPr>
                      </pic:pic>
                      <pic:pic xmlns:pic="http://schemas.openxmlformats.org/drawingml/2006/picture">
                        <pic:nvPicPr>
                          <pic:cNvPr id="70" name="Picture 70" descr="A close up of a logo&#10;&#10;Description automatically generated"/>
                          <pic:cNvPicPr>
                            <a:picLocks noChangeAspect="1"/>
                          </pic:cNvPicPr>
                        </pic:nvPicPr>
                        <pic:blipFill>
                          <a:blip r:embed="rId31">
                            <a:extLst>
                              <a:ext uri="{BEBA8EAE-BF5A-486C-A8C5-ECC9F3942E4B}">
                                <a14:imgProps xmlns:a14="http://schemas.microsoft.com/office/drawing/2010/main">
                                  <a14:imgLayer r:embed="rId32">
                                    <a14:imgEffect>
                                      <a14:sharpenSoften amount="46000"/>
                                    </a14:imgEffect>
                                  </a14:imgLayer>
                                </a14:imgProps>
                              </a:ext>
                            </a:extLst>
                          </a:blip>
                          <a:stretch>
                            <a:fillRect/>
                          </a:stretch>
                        </pic:blipFill>
                        <pic:spPr>
                          <a:xfrm>
                            <a:off x="22364" y="6263632"/>
                            <a:ext cx="3696462" cy="2975610"/>
                          </a:xfrm>
                          <a:prstGeom prst="rect">
                            <a:avLst/>
                          </a:prstGeom>
                        </pic:spPr>
                      </pic:pic>
                      <pic:pic xmlns:pic="http://schemas.openxmlformats.org/drawingml/2006/picture">
                        <pic:nvPicPr>
                          <pic:cNvPr id="71" name="Picture 71" descr="A close up of a logo&#10;&#10;Description automatically generated"/>
                          <pic:cNvPicPr>
                            <a:picLocks noChangeAspect="1"/>
                          </pic:cNvPicPr>
                        </pic:nvPicPr>
                        <pic:blipFill>
                          <a:blip r:embed="rId33">
                            <a:extLst>
                              <a:ext uri="{BEBA8EAE-BF5A-486C-A8C5-ECC9F3942E4B}">
                                <a14:imgProps xmlns:a14="http://schemas.microsoft.com/office/drawing/2010/main">
                                  <a14:imgLayer r:embed="rId34">
                                    <a14:imgEffect>
                                      <a14:sharpenSoften amount="46000"/>
                                    </a14:imgEffect>
                                  </a14:imgLayer>
                                </a14:imgProps>
                              </a:ext>
                            </a:extLst>
                          </a:blip>
                          <a:stretch>
                            <a:fillRect/>
                          </a:stretch>
                        </pic:blipFill>
                        <pic:spPr>
                          <a:xfrm>
                            <a:off x="4133990" y="6288778"/>
                            <a:ext cx="3633597" cy="2950464"/>
                          </a:xfrm>
                          <a:prstGeom prst="rect">
                            <a:avLst/>
                          </a:prstGeom>
                        </pic:spPr>
                      </pic:pic>
                      <pic:pic xmlns:pic="http://schemas.openxmlformats.org/drawingml/2006/picture">
                        <pic:nvPicPr>
                          <pic:cNvPr id="72" name="Picture 72" descr="A close up of a logo&#10;&#10;Description automatically generated"/>
                          <pic:cNvPicPr>
                            <a:picLocks noChangeAspect="1"/>
                          </pic:cNvPicPr>
                        </pic:nvPicPr>
                        <pic:blipFill>
                          <a:blip r:embed="rId35">
                            <a:extLst>
                              <a:ext uri="{BEBA8EAE-BF5A-486C-A8C5-ECC9F3942E4B}">
                                <a14:imgProps xmlns:a14="http://schemas.microsoft.com/office/drawing/2010/main">
                                  <a14:imgLayer r:embed="rId36">
                                    <a14:imgEffect>
                                      <a14:sharpenSoften amount="46000"/>
                                    </a14:imgEffect>
                                  </a14:imgLayer>
                                </a14:imgProps>
                              </a:ext>
                            </a:extLst>
                          </a:blip>
                          <a:stretch>
                            <a:fillRect/>
                          </a:stretch>
                        </pic:blipFill>
                        <pic:spPr>
                          <a:xfrm>
                            <a:off x="89420" y="9446887"/>
                            <a:ext cx="3562350" cy="2950464"/>
                          </a:xfrm>
                          <a:prstGeom prst="rect">
                            <a:avLst/>
                          </a:prstGeom>
                        </pic:spPr>
                      </pic:pic>
                      <pic:pic xmlns:pic="http://schemas.openxmlformats.org/drawingml/2006/picture">
                        <pic:nvPicPr>
                          <pic:cNvPr id="73" name="Picture 73" descr="A close up of a logo&#10;&#10;Description automatically generated"/>
                          <pic:cNvPicPr>
                            <a:picLocks noChangeAspect="1"/>
                          </pic:cNvPicPr>
                        </pic:nvPicPr>
                        <pic:blipFill>
                          <a:blip r:embed="rId37">
                            <a:extLst>
                              <a:ext uri="{BEBA8EAE-BF5A-486C-A8C5-ECC9F3942E4B}">
                                <a14:imgProps xmlns:a14="http://schemas.microsoft.com/office/drawing/2010/main">
                                  <a14:imgLayer r:embed="rId38">
                                    <a14:imgEffect>
                                      <a14:sharpenSoften amount="46000"/>
                                    </a14:imgEffect>
                                  </a14:imgLayer>
                                </a14:imgProps>
                              </a:ext>
                            </a:extLst>
                          </a:blip>
                          <a:stretch>
                            <a:fillRect/>
                          </a:stretch>
                        </pic:blipFill>
                        <pic:spPr>
                          <a:xfrm>
                            <a:off x="4048074" y="9446887"/>
                            <a:ext cx="3805428" cy="2937891"/>
                          </a:xfrm>
                          <a:prstGeom prst="rect">
                            <a:avLst/>
                          </a:prstGeom>
                        </pic:spPr>
                      </pic:pic>
                      <pic:pic xmlns:pic="http://schemas.openxmlformats.org/drawingml/2006/picture">
                        <pic:nvPicPr>
                          <pic:cNvPr id="74" name="Picture 74" descr="A close up of a logo&#10;&#10;Description automatically generated"/>
                          <pic:cNvPicPr>
                            <a:picLocks noChangeAspect="1"/>
                          </pic:cNvPicPr>
                        </pic:nvPicPr>
                        <pic:blipFill>
                          <a:blip r:embed="rId39">
                            <a:extLst>
                              <a:ext uri="{BEBA8EAE-BF5A-486C-A8C5-ECC9F3942E4B}">
                                <a14:imgProps xmlns:a14="http://schemas.microsoft.com/office/drawing/2010/main">
                                  <a14:imgLayer r:embed="rId40">
                                    <a14:imgEffect>
                                      <a14:sharpenSoften amount="46000"/>
                                    </a14:imgEffect>
                                  </a14:imgLayer>
                                </a14:imgProps>
                              </a:ext>
                            </a:extLst>
                          </a:blip>
                          <a:stretch>
                            <a:fillRect/>
                          </a:stretch>
                        </pic:blipFill>
                        <pic:spPr>
                          <a:xfrm>
                            <a:off x="44906" y="12602519"/>
                            <a:ext cx="3885057" cy="2988183"/>
                          </a:xfrm>
                          <a:prstGeom prst="rect">
                            <a:avLst/>
                          </a:prstGeom>
                        </pic:spPr>
                      </pic:pic>
                      <pic:pic xmlns:pic="http://schemas.openxmlformats.org/drawingml/2006/picture">
                        <pic:nvPicPr>
                          <pic:cNvPr id="75" name="Picture 75" descr="A close up of a logo&#10;&#10;Description automatically generated"/>
                          <pic:cNvPicPr>
                            <a:picLocks noChangeAspect="1"/>
                          </pic:cNvPicPr>
                        </pic:nvPicPr>
                        <pic:blipFill>
                          <a:blip r:embed="rId41">
                            <a:extLst>
                              <a:ext uri="{BEBA8EAE-BF5A-486C-A8C5-ECC9F3942E4B}">
                                <a14:imgProps xmlns:a14="http://schemas.microsoft.com/office/drawing/2010/main">
                                  <a14:imgLayer r:embed="rId42">
                                    <a14:imgEffect>
                                      <a14:sharpenSoften amount="46000"/>
                                    </a14:imgEffect>
                                  </a14:imgLayer>
                                </a14:imgProps>
                              </a:ext>
                            </a:extLst>
                          </a:blip>
                          <a:stretch>
                            <a:fillRect/>
                          </a:stretch>
                        </pic:blipFill>
                        <pic:spPr>
                          <a:xfrm>
                            <a:off x="4110875" y="12589565"/>
                            <a:ext cx="3679698" cy="2963037"/>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DC6BA84" id="Group 20" o:spid="_x0000_s1026" style="position:absolute;margin-left:48.1pt;margin-top:-14.15pt;width:347.2pt;height:671.95pt;z-index:251725824;mso-width-relative:margin;mso-height-relative:margin" coordsize="80575,15590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5" o:spid="_x0000_s1027" type="#_x0000_t75" alt="A close up of a logo&#10;&#10;Description automatically generated" style="position:absolute;width:38096;height:2963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">
                  <v:imagedata r:id="rId43" o:title="A close up of a logo&#10;&#10;Description automatically generated"/>
                </v:shape>
                <v:shape id="Picture 66" o:spid="_x0000_s1028" type="#_x0000_t75" alt="A close up of a logo&#10;&#10;Description automatically generated" style="position:absolute;left:40719;top:83;width:39856;height:295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">
                  <v:imagedata r:id="rId44" o:title="A close up of a logo&#10;&#10;Description automatically generated"/>
                </v:shape>
                <v:shape id="Picture 68" o:spid="_x0000_s1029" type="#_x0000_t75" alt="A close up of a logo&#10;&#10;Description automatically generated" style="position:absolute;left:1445;top:31603;width:35205;height:293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">
                  <v:imagedata r:id="rId45" o:title="A close up of a logo&#10;&#10;Description automatically generated"/>
                </v:shape>
                <v:shape id="Picture 69" o:spid="_x0000_s1030" type="#_x0000_t75" alt="A close up of a logo&#10;&#10;Description automatically generated" style="position:absolute;left:42258;top:31476;width:34492;height:291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">
                  <v:imagedata r:id="rId46" o:title="A close up of a logo&#10;&#10;Description automatically generated"/>
                </v:shape>
                <v:shape id="Picture 70" o:spid="_x0000_s1031" type="#_x0000_t75" alt="A close up of a logo&#10;&#10;Description automatically generated" style="position:absolute;left:223;top:62636;width:36965;height:2975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">
                  <v:imagedata r:id="rId47" o:title="A close up of a logo&#10;&#10;Description automatically generated"/>
                </v:shape>
                <v:shape id="Picture 71" o:spid="_x0000_s1032" type="#_x0000_t75" alt="A close up of a logo&#10;&#10;Description automatically generated" style="position:absolute;left:41339;top:62887;width:36336;height:2950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">
                  <v:imagedata r:id="rId48" o:title="A close up of a logo&#10;&#10;Description automatically generated"/>
                </v:shape>
                <v:shape id="Picture 72" o:spid="_x0000_s1033" type="#_x0000_t75" alt="A close up of a logo&#10;&#10;Description automatically generated" style="position:absolute;left:894;top:94468;width:35623;height:2950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">
                  <v:imagedata r:id="rId49" o:title="A close up of a logo&#10;&#10;Description automatically generated"/>
                </v:shape>
                <v:shape id="Picture 73" o:spid="_x0000_s1034" type="#_x0000_t75" alt="A close up of a logo&#10;&#10;Description automatically generated" style="position:absolute;left:40480;top:94468;width:38055;height:293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">
                  <v:imagedata r:id="rId50" o:title="A close up of a logo&#10;&#10;Description automatically generated"/>
                </v:shape>
                <v:shape id="Picture 74" o:spid="_x0000_s1035" type="#_x0000_t75" alt="A close up of a logo&#10;&#10;Description automatically generated" style="position:absolute;left:449;top:126025;width:38850;height:298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">
                  <v:imagedata r:id="rId51" o:title="A close up of a logo&#10;&#10;Description automatically generated"/>
                </v:shape>
                <v:shape id="Picture 75" o:spid="_x0000_s1036" type="#_x0000_t75" alt="A close up of a logo&#10;&#10;Description automatically generated" style="position:absolute;left:41108;top:125895;width:36797;height:2963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">
                  <v:imagedata r:id="rId52" o:title="A close up of a logo&#10;&#10;Description automatically generated"/>
                </v:shape>
              </v:group>
            </w:pict>
          </mc:Fallback>
        </mc:AlternateContent>
      </w:r>
    </w:p>
    <w:p w14:paraId="1E4618F8" w14:textId="2DB3AA56" w:rsidR="00502D20" w:rsidRDefault="00502D20" w:rsidP="00740DC1">
      <w:pPr>
        <w:pStyle w:val="Tese-Figura"/>
      </w:pPr>
    </w:p>
    <w:p w14:paraId="541042B2" w14:textId="710308F2" w:rsidR="00502D20" w:rsidRDefault="00502D20" w:rsidP="00343C2A">
      <w:pPr>
        <w:pStyle w:val="Tese-Heading3"/>
      </w:pPr>
    </w:p>
    <w:p w14:paraId="17730B4E" w14:textId="153EE3A9" w:rsidR="00502D20" w:rsidRDefault="00502D20" w:rsidP="00343C2A">
      <w:pPr>
        <w:pStyle w:val="Tese-Heading3"/>
      </w:pPr>
    </w:p>
    <w:p w14:paraId="22A7AF25" w14:textId="5E2DECE5" w:rsidR="00502D20" w:rsidRDefault="00502D20" w:rsidP="00343C2A">
      <w:pPr>
        <w:pStyle w:val="Tese-Heading3"/>
      </w:pPr>
    </w:p>
    <w:p w14:paraId="3CD3C885" w14:textId="1623B6CD" w:rsidR="00502D20" w:rsidRDefault="00502D20" w:rsidP="00343C2A">
      <w:pPr>
        <w:pStyle w:val="Tese-Heading3"/>
      </w:pPr>
    </w:p>
    <w:p w14:paraId="4DCEDCEA" w14:textId="77777777" w:rsidR="00824053" w:rsidRDefault="00824053" w:rsidP="00824053">
      <w:pPr>
        <w:pStyle w:val="Tese-Caption"/>
        <w:jc w:val="left"/>
      </w:pPr>
    </w:p>
    <w:p w14:paraId="0EA637CC" w14:textId="77777777" w:rsidR="00824053" w:rsidRDefault="00824053" w:rsidP="00824053">
      <w:pPr>
        <w:pStyle w:val="Tese-Caption"/>
        <w:jc w:val="left"/>
      </w:pPr>
    </w:p>
    <w:p w14:paraId="270482DB" w14:textId="77777777" w:rsidR="00824053" w:rsidRDefault="00824053" w:rsidP="00824053">
      <w:pPr>
        <w:pStyle w:val="Tese-Caption"/>
        <w:jc w:val="left"/>
      </w:pPr>
    </w:p>
    <w:p w14:paraId="324F3D21" w14:textId="77777777" w:rsidR="00824053" w:rsidRDefault="00824053" w:rsidP="00824053">
      <w:pPr>
        <w:pStyle w:val="Tese-Caption"/>
        <w:jc w:val="left"/>
      </w:pPr>
    </w:p>
    <w:p w14:paraId="1827B923" w14:textId="77777777" w:rsidR="00824053" w:rsidRDefault="00824053" w:rsidP="00824053">
      <w:pPr>
        <w:pStyle w:val="Tese-Caption"/>
        <w:jc w:val="left"/>
      </w:pPr>
    </w:p>
    <w:p w14:paraId="704F662C" w14:textId="77777777" w:rsidR="00824053" w:rsidRDefault="00824053" w:rsidP="00824053">
      <w:pPr>
        <w:pStyle w:val="Tese-Caption"/>
        <w:jc w:val="left"/>
      </w:pPr>
    </w:p>
    <w:p w14:paraId="3DB57039" w14:textId="77777777" w:rsidR="00824053" w:rsidRDefault="00824053" w:rsidP="00824053">
      <w:pPr>
        <w:pStyle w:val="Tese-Caption"/>
        <w:jc w:val="left"/>
      </w:pPr>
    </w:p>
    <w:p w14:paraId="159C33C4" w14:textId="77777777" w:rsidR="00824053" w:rsidRDefault="00824053" w:rsidP="00824053">
      <w:pPr>
        <w:pStyle w:val="Tese-Caption"/>
        <w:jc w:val="left"/>
      </w:pPr>
    </w:p>
    <w:p w14:paraId="12490D24" w14:textId="77777777" w:rsidR="00824053" w:rsidRDefault="00824053" w:rsidP="00824053">
      <w:pPr>
        <w:pStyle w:val="Tese-Caption"/>
        <w:jc w:val="left"/>
      </w:pPr>
    </w:p>
    <w:p w14:paraId="1C309229" w14:textId="77777777" w:rsidR="00824053" w:rsidRDefault="00824053" w:rsidP="00824053">
      <w:pPr>
        <w:pStyle w:val="Tese-Caption"/>
        <w:jc w:val="left"/>
      </w:pPr>
    </w:p>
    <w:p w14:paraId="283270B9" w14:textId="77777777" w:rsidR="00824053" w:rsidRDefault="00824053" w:rsidP="00824053">
      <w:pPr>
        <w:pStyle w:val="Tese-Caption"/>
        <w:jc w:val="left"/>
      </w:pPr>
    </w:p>
    <w:p w14:paraId="559B3212" w14:textId="77777777" w:rsidR="00824053" w:rsidRDefault="00824053" w:rsidP="00824053">
      <w:pPr>
        <w:pStyle w:val="Tese-Caption"/>
        <w:jc w:val="left"/>
      </w:pPr>
    </w:p>
    <w:p w14:paraId="5B470B21" w14:textId="77777777" w:rsidR="00824053" w:rsidRDefault="00824053" w:rsidP="00824053">
      <w:pPr>
        <w:pStyle w:val="Tese-Caption"/>
        <w:jc w:val="left"/>
      </w:pPr>
    </w:p>
    <w:p w14:paraId="67727B46" w14:textId="77777777" w:rsidR="00824053" w:rsidRDefault="00824053" w:rsidP="00824053">
      <w:pPr>
        <w:pStyle w:val="Tese-Caption"/>
        <w:jc w:val="left"/>
      </w:pPr>
    </w:p>
    <w:p w14:paraId="6CF68DAF" w14:textId="77777777" w:rsidR="00824053" w:rsidRDefault="00824053" w:rsidP="00824053">
      <w:pPr>
        <w:pStyle w:val="Tese-Caption"/>
        <w:jc w:val="left"/>
      </w:pPr>
    </w:p>
    <w:p w14:paraId="0E803138" w14:textId="77777777" w:rsidR="00824053" w:rsidRDefault="00824053" w:rsidP="00824053">
      <w:pPr>
        <w:pStyle w:val="Tese-Caption"/>
        <w:jc w:val="left"/>
      </w:pPr>
    </w:p>
    <w:p w14:paraId="2B4F243A" w14:textId="77777777" w:rsidR="00824053" w:rsidRDefault="00824053" w:rsidP="00824053">
      <w:pPr>
        <w:pStyle w:val="Tese-Caption"/>
        <w:jc w:val="left"/>
      </w:pPr>
    </w:p>
    <w:p w14:paraId="6CFA1C0D" w14:textId="77777777" w:rsidR="00824053" w:rsidRDefault="00824053" w:rsidP="00824053">
      <w:pPr>
        <w:pStyle w:val="Tese-Caption"/>
        <w:jc w:val="left"/>
      </w:pPr>
    </w:p>
    <w:p w14:paraId="3EF005F3" w14:textId="77777777" w:rsidR="00824053" w:rsidRDefault="00824053" w:rsidP="00824053">
      <w:pPr>
        <w:pStyle w:val="Tese-Caption"/>
        <w:jc w:val="left"/>
      </w:pPr>
    </w:p>
    <w:p w14:paraId="26B8001D" w14:textId="77777777" w:rsidR="00824053" w:rsidRDefault="00824053" w:rsidP="00824053">
      <w:pPr>
        <w:pStyle w:val="Tese-Caption"/>
        <w:jc w:val="left"/>
      </w:pPr>
    </w:p>
    <w:p w14:paraId="394A608F" w14:textId="77777777" w:rsidR="00824053" w:rsidRDefault="00824053" w:rsidP="00824053">
      <w:pPr>
        <w:pStyle w:val="Tese-Caption"/>
        <w:jc w:val="left"/>
      </w:pPr>
    </w:p>
    <w:p w14:paraId="12D2B205" w14:textId="77777777" w:rsidR="00824053" w:rsidRDefault="00824053" w:rsidP="00824053">
      <w:pPr>
        <w:pStyle w:val="Tese-Caption"/>
        <w:jc w:val="left"/>
      </w:pPr>
    </w:p>
    <w:p w14:paraId="14C16B6F" w14:textId="77777777" w:rsidR="00824053" w:rsidRDefault="00824053" w:rsidP="00824053">
      <w:pPr>
        <w:pStyle w:val="Tese-Caption"/>
        <w:jc w:val="left"/>
      </w:pPr>
    </w:p>
    <w:p w14:paraId="3C812BD1" w14:textId="77777777" w:rsidR="00824053" w:rsidRDefault="00824053" w:rsidP="00824053">
      <w:pPr>
        <w:pStyle w:val="Tese-Caption"/>
        <w:jc w:val="left"/>
      </w:pPr>
    </w:p>
    <w:p w14:paraId="7C120F40" w14:textId="77777777" w:rsidR="00824053" w:rsidRDefault="00824053" w:rsidP="00824053">
      <w:pPr>
        <w:pStyle w:val="Tese-Caption"/>
        <w:jc w:val="left"/>
      </w:pPr>
    </w:p>
    <w:p w14:paraId="3CE1172E" w14:textId="77777777" w:rsidR="00824053" w:rsidRDefault="00824053" w:rsidP="00824053">
      <w:pPr>
        <w:pStyle w:val="Tese-Caption"/>
        <w:jc w:val="left"/>
      </w:pPr>
    </w:p>
    <w:p w14:paraId="049F57BC" w14:textId="77777777" w:rsidR="00824053" w:rsidRDefault="00824053" w:rsidP="00824053">
      <w:pPr>
        <w:pStyle w:val="Tese-Caption"/>
        <w:jc w:val="left"/>
      </w:pPr>
    </w:p>
    <w:p w14:paraId="34ED0CB3" w14:textId="77777777" w:rsidR="00824053" w:rsidRDefault="00824053" w:rsidP="00824053">
      <w:pPr>
        <w:pStyle w:val="Tese-Caption"/>
        <w:jc w:val="left"/>
      </w:pPr>
    </w:p>
    <w:p w14:paraId="6105B3B7" w14:textId="77777777" w:rsidR="00824053" w:rsidRDefault="00824053" w:rsidP="00824053">
      <w:pPr>
        <w:pStyle w:val="Tese-Caption"/>
        <w:jc w:val="left"/>
      </w:pPr>
    </w:p>
    <w:p w14:paraId="63C78890" w14:textId="77777777" w:rsidR="00824053" w:rsidRDefault="00824053" w:rsidP="00824053">
      <w:pPr>
        <w:pStyle w:val="Tese-Caption"/>
        <w:jc w:val="left"/>
      </w:pPr>
    </w:p>
    <w:p w14:paraId="3295A0DB" w14:textId="77777777" w:rsidR="00824053" w:rsidRDefault="00824053" w:rsidP="00824053">
      <w:pPr>
        <w:pStyle w:val="Tese-Caption"/>
        <w:jc w:val="left"/>
      </w:pPr>
    </w:p>
    <w:p w14:paraId="51C3CD4F" w14:textId="77777777" w:rsidR="00824053" w:rsidRDefault="00824053" w:rsidP="00824053">
      <w:pPr>
        <w:pStyle w:val="Tese-Caption"/>
        <w:jc w:val="left"/>
      </w:pPr>
    </w:p>
    <w:p w14:paraId="5530F80F" w14:textId="77777777" w:rsidR="00824053" w:rsidRDefault="00824053" w:rsidP="00824053">
      <w:pPr>
        <w:pStyle w:val="Tese-Caption"/>
        <w:jc w:val="left"/>
      </w:pPr>
    </w:p>
    <w:p w14:paraId="3ECC4174" w14:textId="77777777" w:rsidR="00824053" w:rsidRDefault="00824053" w:rsidP="00824053">
      <w:pPr>
        <w:pStyle w:val="Tese-Caption"/>
        <w:jc w:val="left"/>
      </w:pPr>
    </w:p>
    <w:p w14:paraId="0A8E2F65" w14:textId="77777777" w:rsidR="00824053" w:rsidRDefault="00824053" w:rsidP="00824053">
      <w:pPr>
        <w:pStyle w:val="Tese-Caption"/>
        <w:jc w:val="left"/>
      </w:pPr>
    </w:p>
    <w:p w14:paraId="69BCE31E" w14:textId="77777777" w:rsidR="00824053" w:rsidRDefault="00824053" w:rsidP="00824053">
      <w:pPr>
        <w:pStyle w:val="Tese-Caption"/>
        <w:jc w:val="left"/>
      </w:pPr>
    </w:p>
    <w:p w14:paraId="5D64E98D" w14:textId="77777777" w:rsidR="00824053" w:rsidRDefault="00824053" w:rsidP="00824053">
      <w:pPr>
        <w:pStyle w:val="Tese-Caption"/>
        <w:jc w:val="left"/>
      </w:pPr>
    </w:p>
    <w:p w14:paraId="2CAFDA13" w14:textId="77777777" w:rsidR="00824053" w:rsidRDefault="00824053" w:rsidP="00824053">
      <w:pPr>
        <w:pStyle w:val="Tese-Caption"/>
        <w:jc w:val="left"/>
      </w:pPr>
    </w:p>
    <w:p w14:paraId="2B7B63B4" w14:textId="1897529C" w:rsidR="00824053" w:rsidRPr="00824053" w:rsidRDefault="00824053" w:rsidP="00824053">
      <w:pPr>
        <w:pStyle w:val="Tese-Caption"/>
      </w:pPr>
      <w:r w:rsidRPr="00824053">
        <w:rPr>
          <w:b/>
          <w:bCs w:val="0"/>
        </w:rPr>
        <w:t xml:space="preserve">Figura </w:t>
      </w:r>
      <w:r w:rsidRPr="00824053">
        <w:rPr>
          <w:b/>
          <w:bCs w:val="0"/>
        </w:rPr>
        <w:fldChar w:fldCharType="begin"/>
      </w:r>
      <w:r w:rsidRPr="00824053">
        <w:rPr>
          <w:b/>
          <w:bCs w:val="0"/>
        </w:rPr>
        <w:instrText xml:space="preserve"> SEQ Figura \* ARABIC </w:instrText>
      </w:r>
      <w:r w:rsidRPr="00824053">
        <w:rPr>
          <w:b/>
          <w:bCs w:val="0"/>
        </w:rPr>
        <w:fldChar w:fldCharType="separate"/>
      </w:r>
      <w:r w:rsidRPr="00824053">
        <w:rPr>
          <w:b/>
          <w:bCs w:val="0"/>
        </w:rPr>
        <w:t>129</w:t>
      </w:r>
      <w:r w:rsidRPr="00824053">
        <w:rPr>
          <w:b/>
          <w:bCs w:val="0"/>
        </w:rPr>
        <w:fldChar w:fldCharType="end"/>
      </w:r>
      <w:r w:rsidRPr="00824053">
        <w:rPr>
          <w:b/>
          <w:bCs w:val="0"/>
        </w:rPr>
        <w:t>.</w:t>
      </w:r>
      <w:r>
        <w:t xml:space="preserve"> As</w:t>
      </w:r>
      <w:r w:rsidRPr="00824053">
        <w:t xml:space="preserve"> </w:t>
      </w:r>
      <w:r>
        <w:t xml:space="preserve">10 </w:t>
      </w:r>
      <w:r w:rsidRPr="00824053">
        <w:t>rede</w:t>
      </w:r>
      <w:r>
        <w:t>s</w:t>
      </w:r>
      <w:r w:rsidRPr="00824053">
        <w:t xml:space="preserve"> de conhecimento no contexto da PoC.</w:t>
      </w:r>
    </w:p>
    <w:p w14:paraId="37ACC0B7" w14:textId="20C691D2" w:rsidR="00824053" w:rsidRPr="00824053" w:rsidRDefault="00824053" w:rsidP="00824053">
      <w:pPr>
        <w:pStyle w:val="Tese-Caption"/>
      </w:pPr>
      <w:r w:rsidRPr="00824053">
        <w:t xml:space="preserve">Fonte: </w:t>
      </w:r>
      <w:r>
        <w:t>Elaboração nossa.</w:t>
      </w:r>
    </w:p>
    <w:p w14:paraId="7F49D818" w14:textId="796A092A" w:rsidR="00740DC1" w:rsidRDefault="00740DC1">
      <w:pPr>
        <w:rPr>
          <w:rFonts w:ascii="Gill Sans" w:eastAsiaTheme="majorEastAsia" w:hAnsi="Gill Sans" w:cs="Gill Sans"/>
          <w:bCs/>
          <w:color w:val="000000" w:themeColor="text1"/>
          <w:sz w:val="36"/>
          <w:szCs w:val="36"/>
          <w:lang w:val="pt-BR"/>
        </w:rPr>
      </w:pPr>
    </w:p>
    <w:p w14:paraId="1E2487AE" w14:textId="12B3301F" w:rsidR="00343C2A" w:rsidRDefault="00343C2A" w:rsidP="00343C2A">
      <w:pPr>
        <w:pStyle w:val="Tese-Heading3"/>
      </w:pPr>
      <w:r>
        <w:t>6</w:t>
      </w:r>
      <w:r w:rsidRPr="0050469B">
        <w:t>.</w:t>
      </w:r>
      <w:r w:rsidR="00502D20">
        <w:t>2</w:t>
      </w:r>
      <w:r w:rsidRPr="0050469B">
        <w:t xml:space="preserve">.1. </w:t>
      </w:r>
      <w:r>
        <w:t>Uma rede de conhecimento baseada na prática da Exploração</w:t>
      </w:r>
    </w:p>
    <w:p w14:paraId="48212345" w14:textId="555D1405" w:rsidR="00DB110D" w:rsidRDefault="00006701" w:rsidP="00CD2334">
      <w:pPr>
        <w:pStyle w:val="Tese-Normal"/>
      </w:pPr>
      <w:r>
        <w:t>Dessa forma, a</w:t>
      </w:r>
      <w:r w:rsidR="00CD2334">
        <w:t xml:space="preserve">s redes </w:t>
      </w:r>
      <w:r>
        <w:t xml:space="preserve">e as </w:t>
      </w:r>
      <w:proofErr w:type="spellStart"/>
      <w:r>
        <w:t>sub-redes</w:t>
      </w:r>
      <w:proofErr w:type="spellEnd"/>
      <w:r>
        <w:t xml:space="preserve"> </w:t>
      </w:r>
      <w:r w:rsidR="00CD2334">
        <w:t xml:space="preserve">representadas na </w:t>
      </w:r>
      <w:r>
        <w:t>Figura 130</w:t>
      </w:r>
      <w:r w:rsidR="00CD2334">
        <w:t xml:space="preserve"> podem exibir um alto grau de heterogeneidade, com flutuações nos parâmetros de conectividade que abrangem várias ordens de magnitude</w:t>
      </w:r>
      <w:r>
        <w:t>, conforme podemos observar na</w:t>
      </w:r>
      <w:r w:rsidR="00A7152D">
        <w:t xml:space="preserve"> Figura 131.</w:t>
      </w:r>
    </w:p>
    <w:p w14:paraId="3B3F7CEF" w14:textId="7B162EA0" w:rsidR="00A7152D" w:rsidRDefault="007E7B1B" w:rsidP="007E7B1B">
      <w:pPr>
        <w:pStyle w:val="Tese-Figura"/>
      </w:pPr>
      <w:r w:rsidRPr="007E7B1B">
        <w:drawing>
          <wp:inline distT="0" distB="0" distL="0" distR="0" wp14:anchorId="0E021BBC" wp14:editId="3045A6A1">
            <wp:extent cx="5490210" cy="2506980"/>
            <wp:effectExtent l="0" t="0" r="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53"/>
                    <a:stretch>
                      <a:fillRect/>
                    </a:stretch>
                  </pic:blipFill>
                  <pic:spPr>
                    <a:xfrm>
                      <a:off x="0" y="0"/>
                      <a:ext cx="5490210" cy="2506980"/>
                    </a:xfrm>
                    <a:prstGeom prst="rect">
                      <a:avLst/>
                    </a:prstGeom>
                  </pic:spPr>
                </pic:pic>
              </a:graphicData>
            </a:graphic>
          </wp:inline>
        </w:drawing>
      </w:r>
    </w:p>
    <w:p w14:paraId="0C8AFC8D" w14:textId="0E81F7CE" w:rsidR="007E7B1B" w:rsidRPr="00DB110D" w:rsidRDefault="007E7B1B" w:rsidP="007E7B1B">
      <w:pPr>
        <w:pStyle w:val="Tese-Caption"/>
      </w:pPr>
      <w:r w:rsidRPr="00DB110D">
        <w:rPr>
          <w:b/>
          <w:bCs w:val="0"/>
        </w:rPr>
        <w:t xml:space="preserve">Figura </w:t>
      </w:r>
      <w:r w:rsidRPr="00DB110D">
        <w:rPr>
          <w:b/>
          <w:bCs w:val="0"/>
        </w:rPr>
        <w:fldChar w:fldCharType="begin"/>
      </w:r>
      <w:r w:rsidRPr="00DB110D">
        <w:rPr>
          <w:b/>
          <w:bCs w:val="0"/>
        </w:rPr>
        <w:instrText xml:space="preserve"> SEQ Figura \* ARABIC </w:instrText>
      </w:r>
      <w:r w:rsidRPr="00DB110D">
        <w:rPr>
          <w:b/>
          <w:bCs w:val="0"/>
        </w:rPr>
        <w:fldChar w:fldCharType="separate"/>
      </w:r>
      <w:r w:rsidRPr="00DB110D">
        <w:rPr>
          <w:b/>
          <w:bCs w:val="0"/>
        </w:rPr>
        <w:t>129</w:t>
      </w:r>
      <w:r w:rsidRPr="00DB110D">
        <w:rPr>
          <w:b/>
          <w:bCs w:val="0"/>
        </w:rPr>
        <w:fldChar w:fldCharType="end"/>
      </w:r>
      <w:r w:rsidRPr="00DB110D">
        <w:rPr>
          <w:b/>
          <w:bCs w:val="0"/>
        </w:rPr>
        <w:t>.</w:t>
      </w:r>
      <w:r w:rsidRPr="00DB110D">
        <w:t xml:space="preserve"> </w:t>
      </w:r>
      <w:r>
        <w:t>Redes de Conhecimento baseadas na prática de Exploração</w:t>
      </w:r>
    </w:p>
    <w:p w14:paraId="4B07777A" w14:textId="77777777" w:rsidR="007E7B1B" w:rsidRPr="00DB110D" w:rsidRDefault="007E7B1B" w:rsidP="007E7B1B">
      <w:pPr>
        <w:pStyle w:val="Tese-Caption"/>
      </w:pPr>
      <w:r w:rsidRPr="00DB110D">
        <w:t xml:space="preserve">Fonte: </w:t>
      </w:r>
      <w:r w:rsidRPr="00DB110D">
        <w:fldChar w:fldCharType="begin" w:fldLock="1"/>
      </w:r>
      <w:r w:rsidRPr="00DB110D">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rsidRPr="00DB110D">
        <w:fldChar w:fldCharType="separate"/>
      </w:r>
      <w:r w:rsidRPr="00DB110D">
        <w:rPr>
          <w:noProof/>
        </w:rPr>
        <w:t>(Neto et al., 2021)</w:t>
      </w:r>
      <w:r w:rsidRPr="00DB110D">
        <w:fldChar w:fldCharType="end"/>
      </w:r>
      <w:r w:rsidRPr="00DB110D">
        <w:t>.</w:t>
      </w:r>
    </w:p>
    <w:p w14:paraId="1D079C8C" w14:textId="77777777" w:rsidR="007E7B1B" w:rsidRPr="007E7B1B" w:rsidRDefault="007E7B1B" w:rsidP="007E7B1B">
      <w:pPr>
        <w:pStyle w:val="Tese-Normal"/>
      </w:pPr>
    </w:p>
    <w:p w14:paraId="37D799E9" w14:textId="6ABE0002" w:rsidR="00311D04" w:rsidRPr="0050469B" w:rsidRDefault="00D13BFD" w:rsidP="007D2264">
      <w:pPr>
        <w:pStyle w:val="Tese-Heading2"/>
      </w:pPr>
      <w:bookmarkStart w:id="1790" w:name="_Toc47384657"/>
      <w:r w:rsidRPr="0050469B">
        <w:t>6.</w:t>
      </w:r>
      <w:r w:rsidR="00D85DEF" w:rsidRPr="0050469B">
        <w:t>2</w:t>
      </w:r>
      <w:r w:rsidRPr="0050469B">
        <w:t xml:space="preserve"> </w:t>
      </w:r>
      <w:r w:rsidR="00E219DE" w:rsidRPr="0050469B">
        <w:t>Teoria da Percolação</w:t>
      </w:r>
      <w:r w:rsidR="008C32F3" w:rsidRPr="0050469B">
        <w:t xml:space="preserve">: </w:t>
      </w:r>
      <w:r w:rsidR="00824FF9">
        <w:t>a</w:t>
      </w:r>
      <w:r w:rsidR="008C32F3" w:rsidRPr="0050469B">
        <w:t xml:space="preserve"> </w:t>
      </w:r>
      <w:r w:rsidR="00E939D8" w:rsidRPr="0050469B">
        <w:t>propagação de conhecimento</w:t>
      </w:r>
      <w:r w:rsidR="008C32F3" w:rsidRPr="0050469B">
        <w:t xml:space="preserve"> nas PoC Knowledge Network</w:t>
      </w:r>
      <w:r w:rsidR="008813D1" w:rsidRPr="0050469B">
        <w:t>s</w:t>
      </w:r>
      <w:bookmarkEnd w:id="1790"/>
    </w:p>
    <w:p w14:paraId="5DE59FD3" w14:textId="0724D270" w:rsidR="00964DB1" w:rsidRPr="0050469B" w:rsidRDefault="008C2000" w:rsidP="00964DB1">
      <w:pPr>
        <w:pStyle w:val="Tese-Normal"/>
      </w:pPr>
      <w:r w:rsidRPr="0050469B">
        <w:t xml:space="preserve">Na perspectiva da gestão de conhecimento </w:t>
      </w:r>
    </w:p>
    <w:p w14:paraId="23147E9C" w14:textId="20FA420E" w:rsidR="00413ED7" w:rsidRPr="0050469B" w:rsidRDefault="00413ED7" w:rsidP="00964DB1">
      <w:pPr>
        <w:pStyle w:val="Tese-Normal"/>
        <w:ind w:firstLine="0"/>
      </w:pPr>
    </w:p>
    <w:p w14:paraId="1F674C8E" w14:textId="62A4840B" w:rsidR="001C1EA1" w:rsidRPr="0050469B" w:rsidRDefault="001C1EA1" w:rsidP="007D2264">
      <w:pPr>
        <w:pStyle w:val="Tese-Heading3"/>
      </w:pPr>
      <w:bookmarkStart w:id="1791" w:name="_Toc47384658"/>
      <w:r w:rsidRPr="0050469B">
        <w:t xml:space="preserve">6.2.1. </w:t>
      </w:r>
      <w:r w:rsidR="00413ED7" w:rsidRPr="0050469B">
        <w:t xml:space="preserve">Um exemplo do uso da Teoria da Percolação </w:t>
      </w:r>
      <w:r w:rsidR="00A32FB7" w:rsidRPr="0050469B">
        <w:t>na rede de conhecimento da PoC</w:t>
      </w:r>
      <w:bookmarkEnd w:id="1791"/>
    </w:p>
    <w:p w14:paraId="22A8740A" w14:textId="48632B5B" w:rsidR="00964DB1" w:rsidRPr="0050469B" w:rsidRDefault="00735A01" w:rsidP="00964DB1">
      <w:pPr>
        <w:pStyle w:val="Tese-Normal"/>
      </w:pPr>
      <w:r w:rsidRPr="0050469B">
        <w:t xml:space="preserve">A seguir, demonstraremos dois exemplos, </w:t>
      </w:r>
    </w:p>
    <w:p w14:paraId="12D16FDD" w14:textId="0EFF1F09" w:rsidR="0025146B" w:rsidRPr="0050469B" w:rsidRDefault="0025146B" w:rsidP="002A7F45">
      <w:pPr>
        <w:pStyle w:val="Tese-Normal"/>
      </w:pPr>
    </w:p>
    <w:p w14:paraId="1F896683" w14:textId="77777777" w:rsidR="0025146B" w:rsidRPr="0050469B" w:rsidRDefault="0025146B" w:rsidP="00D45B05">
      <w:pPr>
        <w:spacing w:before="120" w:after="120" w:line="276" w:lineRule="auto"/>
        <w:ind w:firstLine="709"/>
        <w:jc w:val="both"/>
        <w:rPr>
          <w:szCs w:val="22"/>
          <w:lang w:val="pt-BR"/>
        </w:rPr>
      </w:pPr>
    </w:p>
    <w:p w14:paraId="323FC3E1" w14:textId="77777777" w:rsidR="00D45B05" w:rsidRPr="0050469B" w:rsidRDefault="00D45B05" w:rsidP="00D45B05">
      <w:pPr>
        <w:spacing w:before="120" w:after="120" w:line="276" w:lineRule="auto"/>
        <w:ind w:firstLine="709"/>
        <w:jc w:val="both"/>
        <w:rPr>
          <w:lang w:val="pt-BR"/>
        </w:rPr>
      </w:pPr>
    </w:p>
    <w:p w14:paraId="316488A8" w14:textId="77777777" w:rsidR="00BF7FE7" w:rsidRPr="0050469B" w:rsidRDefault="00BF7FE7" w:rsidP="00BF7FE7">
      <w:pPr>
        <w:spacing w:before="120" w:after="120" w:line="276" w:lineRule="auto"/>
        <w:ind w:firstLine="709"/>
        <w:jc w:val="both"/>
        <w:rPr>
          <w:lang w:val="pt-BR"/>
        </w:rPr>
      </w:pPr>
    </w:p>
    <w:p w14:paraId="05DF3479" w14:textId="40E55E31" w:rsidR="000754DB" w:rsidRPr="0050469B" w:rsidRDefault="000754DB">
      <w:pPr>
        <w:rPr>
          <w:b/>
          <w:bCs/>
          <w:sz w:val="20"/>
          <w:szCs w:val="20"/>
        </w:rPr>
      </w:pPr>
    </w:p>
    <w:p w14:paraId="3186CDCB" w14:textId="77777777" w:rsidR="000754DB" w:rsidRPr="0050469B" w:rsidRDefault="000754DB" w:rsidP="000754DB">
      <w:pPr>
        <w:spacing w:before="60" w:after="60"/>
        <w:jc w:val="center"/>
        <w:rPr>
          <w:b/>
          <w:bCs/>
          <w:sz w:val="20"/>
          <w:szCs w:val="20"/>
        </w:rPr>
      </w:pPr>
    </w:p>
    <w:p w14:paraId="0BC41692" w14:textId="74B0AE0E" w:rsidR="00A22E43" w:rsidRPr="0050469B" w:rsidRDefault="00D13BFD" w:rsidP="002A7F45">
      <w:pPr>
        <w:pStyle w:val="Tese-Heading1"/>
      </w:pPr>
      <w:bookmarkStart w:id="1792" w:name="_Toc47384659"/>
      <w:r w:rsidRPr="0050469B">
        <w:t>7</w:t>
      </w:r>
      <w:r w:rsidR="00541015" w:rsidRPr="0050469B">
        <w:t>.</w:t>
      </w:r>
      <w:r w:rsidR="00A22E43" w:rsidRPr="0050469B">
        <w:t xml:space="preserve"> </w:t>
      </w:r>
      <w:bookmarkStart w:id="1793" w:name="BackToTOC"/>
      <w:bookmarkEnd w:id="1793"/>
      <w:r w:rsidR="00584D1F" w:rsidRPr="0050469B">
        <w:t>O contexto da PoC</w:t>
      </w:r>
      <w:r w:rsidR="0027302E" w:rsidRPr="0050469B">
        <w:t xml:space="preserve"> e sua natureza hermenêutica</w:t>
      </w:r>
      <w:bookmarkEnd w:id="1786"/>
      <w:bookmarkEnd w:id="1792"/>
    </w:p>
    <w:p w14:paraId="3CAD7714" w14:textId="1F832E08" w:rsidR="00523441" w:rsidRPr="0050469B" w:rsidRDefault="00684CD7" w:rsidP="002A7F45">
      <w:pPr>
        <w:pStyle w:val="Tese-Introduo-Captulo"/>
      </w:pPr>
      <w:r w:rsidRPr="009079CC">
        <w:t xml:space="preserve">Este capítulo tem como objetivo apresentar </w:t>
      </w:r>
    </w:p>
    <w:p w14:paraId="22DB8BC0" w14:textId="54F00882" w:rsidR="0027302E" w:rsidRPr="0050469B" w:rsidRDefault="00D13BFD" w:rsidP="002A7F45">
      <w:pPr>
        <w:pStyle w:val="Tese-Heading2"/>
      </w:pPr>
      <w:bookmarkStart w:id="1794" w:name="_Toc41897435"/>
      <w:bookmarkStart w:id="1795" w:name="_Toc47384660"/>
      <w:bookmarkStart w:id="1796" w:name="_Toc13052699"/>
      <w:bookmarkStart w:id="1797" w:name="_Toc13053059"/>
      <w:bookmarkStart w:id="1798" w:name="_Toc13053148"/>
      <w:r w:rsidRPr="0050469B">
        <w:t>7</w:t>
      </w:r>
      <w:r w:rsidR="00003AD8" w:rsidRPr="0050469B">
        <w:t>.1 Apresentando u</w:t>
      </w:r>
      <w:r w:rsidR="007971B7" w:rsidRPr="0050469B">
        <w:t>ma nova</w:t>
      </w:r>
      <w:r w:rsidR="0027302E" w:rsidRPr="0050469B">
        <w:t xml:space="preserve"> </w:t>
      </w:r>
      <w:r w:rsidR="00A760BA" w:rsidRPr="0050469B">
        <w:t>visão</w:t>
      </w:r>
      <w:r w:rsidR="0027302E" w:rsidRPr="0050469B">
        <w:t xml:space="preserve"> </w:t>
      </w:r>
      <w:r w:rsidR="007971B7" w:rsidRPr="0050469B">
        <w:t xml:space="preserve">a respeito </w:t>
      </w:r>
      <w:bookmarkEnd w:id="1794"/>
      <w:r w:rsidR="00D97505" w:rsidRPr="0050469B">
        <w:t>da PoC</w:t>
      </w:r>
      <w:r w:rsidR="00E2736E">
        <w:t xml:space="preserve"> apoiados na hermenêutica</w:t>
      </w:r>
      <w:bookmarkEnd w:id="1795"/>
    </w:p>
    <w:p w14:paraId="6611A607" w14:textId="0689B8EF" w:rsidR="003C38A0" w:rsidRPr="0044563A" w:rsidRDefault="00996B18" w:rsidP="00964DB1">
      <w:pPr>
        <w:pStyle w:val="Tese-Normal"/>
      </w:pPr>
      <w:bookmarkStart w:id="1799" w:name="_Toc41897438"/>
      <w:bookmarkStart w:id="1800" w:name="OLE_LINK334"/>
      <w:bookmarkStart w:id="1801" w:name="OLE_LINK364"/>
      <w:bookmarkEnd w:id="1626"/>
      <w:bookmarkEnd w:id="1627"/>
      <w:bookmarkEnd w:id="1628"/>
      <w:bookmarkEnd w:id="1629"/>
      <w:bookmarkEnd w:id="1796"/>
      <w:bookmarkEnd w:id="1797"/>
      <w:bookmarkEnd w:id="1798"/>
      <w:r w:rsidRPr="0050469B">
        <w:t>Conforme podemos observar na Figura 1</w:t>
      </w:r>
      <w:r>
        <w:t>46</w:t>
      </w:r>
      <w:r w:rsidRPr="0050469B">
        <w:t xml:space="preserve">, </w:t>
      </w:r>
    </w:p>
    <w:p w14:paraId="68CC5778" w14:textId="4B8B9650" w:rsidR="00E2736E" w:rsidRDefault="00E2736E" w:rsidP="002A7F45">
      <w:pPr>
        <w:pStyle w:val="Tese-Heading2"/>
      </w:pPr>
      <w:bookmarkStart w:id="1802" w:name="_Toc47384661"/>
      <w:r w:rsidRPr="0050469B">
        <w:t>7.</w:t>
      </w:r>
      <w:r>
        <w:t>2</w:t>
      </w:r>
      <w:r w:rsidRPr="0050469B">
        <w:t xml:space="preserve"> </w:t>
      </w:r>
      <w:r>
        <w:t xml:space="preserve">A hermenêutica </w:t>
      </w:r>
      <w:r w:rsidR="00824FF9">
        <w:t>e os</w:t>
      </w:r>
      <w:r>
        <w:t xml:space="preserve"> </w:t>
      </w:r>
      <w:r w:rsidR="00824FF9">
        <w:t>cenários na PoC</w:t>
      </w:r>
      <w:bookmarkEnd w:id="1802"/>
    </w:p>
    <w:p w14:paraId="36819BEC" w14:textId="6C885BFF" w:rsidR="00A74E7B" w:rsidRDefault="000C0100" w:rsidP="00964DB1">
      <w:pPr>
        <w:pStyle w:val="Tese-Normal"/>
      </w:pPr>
      <w:r w:rsidRPr="000C0100">
        <w:t xml:space="preserve">Nesta seção, </w:t>
      </w:r>
      <w:r w:rsidR="00824FF9">
        <w:t>apresentamos</w:t>
      </w:r>
      <w:r w:rsidR="00184EED">
        <w:t xml:space="preserve"> nossas reflexões</w:t>
      </w:r>
      <w:r w:rsidR="00FF4DA8">
        <w:t>,</w:t>
      </w:r>
      <w:r w:rsidR="00184EED">
        <w:t xml:space="preserve"> </w:t>
      </w:r>
    </w:p>
    <w:p w14:paraId="5814C2FB" w14:textId="239A0C5C" w:rsidR="00D9547E" w:rsidRPr="00017ADD" w:rsidRDefault="00E2736E" w:rsidP="00017ADD">
      <w:pPr>
        <w:pStyle w:val="Tese-Heading3"/>
      </w:pPr>
      <w:bookmarkStart w:id="1803" w:name="_Toc47384662"/>
      <w:r w:rsidRPr="00017ADD">
        <w:t xml:space="preserve">7.2.1. </w:t>
      </w:r>
      <w:r w:rsidR="001C610E" w:rsidRPr="00017ADD">
        <w:t xml:space="preserve">Cenário 1: </w:t>
      </w:r>
      <w:r w:rsidR="00017ADD" w:rsidRPr="00017ADD">
        <w:t>os testes de resiliência no contexto da PoC</w:t>
      </w:r>
      <w:bookmarkEnd w:id="1803"/>
    </w:p>
    <w:p w14:paraId="2F5B16BC" w14:textId="42F41ADE" w:rsidR="00A34930" w:rsidRDefault="00184EED" w:rsidP="00964DB1">
      <w:pPr>
        <w:pStyle w:val="Tese-Normal"/>
      </w:pPr>
      <w:r w:rsidRPr="00017ADD">
        <w:t>A Tabela 2</w:t>
      </w:r>
      <w:r w:rsidR="007A0B11" w:rsidRPr="00017ADD">
        <w:t xml:space="preserve"> </w:t>
      </w:r>
    </w:p>
    <w:p w14:paraId="5EA508EC" w14:textId="17C1695F" w:rsidR="002B4D19" w:rsidRDefault="0026570A" w:rsidP="00AE3C0B">
      <w:pPr>
        <w:pStyle w:val="Heading3"/>
      </w:pPr>
      <w:bookmarkStart w:id="1804" w:name="_Toc47384663"/>
      <w:r>
        <w:t>7</w:t>
      </w:r>
      <w:r w:rsidRPr="0050469B">
        <w:t>.</w:t>
      </w:r>
      <w:r>
        <w:t>2</w:t>
      </w:r>
      <w:r w:rsidRPr="0050469B">
        <w:t>.</w:t>
      </w:r>
      <w:r w:rsidR="00AE3C0B">
        <w:t>2</w:t>
      </w:r>
      <w:r w:rsidRPr="0050469B">
        <w:t xml:space="preserve">. </w:t>
      </w:r>
      <w:r w:rsidR="002C3E68">
        <w:t xml:space="preserve">Cenário </w:t>
      </w:r>
      <w:r w:rsidR="00AE3C0B">
        <w:t>2</w:t>
      </w:r>
      <w:r w:rsidR="002C3E68">
        <w:t>: o</w:t>
      </w:r>
      <w:r w:rsidR="005C7A14">
        <w:t xml:space="preserve"> uso </w:t>
      </w:r>
      <w:r w:rsidR="001B6E07">
        <w:t>da</w:t>
      </w:r>
      <w:r>
        <w:t xml:space="preserve"> média</w:t>
      </w:r>
      <w:r w:rsidR="005C7A14">
        <w:t xml:space="preserve"> nos testes de desempenho na PoC</w:t>
      </w:r>
      <w:bookmarkEnd w:id="1804"/>
      <w:r w:rsidR="005C7A14">
        <w:t xml:space="preserve"> </w:t>
      </w:r>
    </w:p>
    <w:p w14:paraId="18025698" w14:textId="3C28B1F8" w:rsidR="002B7DB2" w:rsidRPr="005F0323" w:rsidRDefault="0049600A" w:rsidP="00964DB1">
      <w:pPr>
        <w:pStyle w:val="Tese-Normal"/>
      </w:pPr>
      <w:r>
        <w:t>A Tabela 4</w:t>
      </w:r>
      <w:r w:rsidR="009A5F10">
        <w:t xml:space="preserve"> </w:t>
      </w:r>
    </w:p>
    <w:p w14:paraId="08CBD3B1" w14:textId="150FCA9F" w:rsidR="0026570A" w:rsidRDefault="0026570A" w:rsidP="0026570A">
      <w:pPr>
        <w:pStyle w:val="Heading3"/>
      </w:pPr>
      <w:bookmarkStart w:id="1805" w:name="_Toc47384664"/>
      <w:r>
        <w:t>7</w:t>
      </w:r>
      <w:r w:rsidRPr="0050469B">
        <w:t>.</w:t>
      </w:r>
      <w:r>
        <w:t>2</w:t>
      </w:r>
      <w:r w:rsidRPr="0050469B">
        <w:t>.</w:t>
      </w:r>
      <w:r w:rsidR="00330FA2">
        <w:t>3</w:t>
      </w:r>
      <w:r w:rsidRPr="0050469B">
        <w:t xml:space="preserve">. </w:t>
      </w:r>
      <w:r w:rsidR="002C3E68">
        <w:t xml:space="preserve">Cenário </w:t>
      </w:r>
      <w:r w:rsidR="00330FA2">
        <w:t>3</w:t>
      </w:r>
      <w:r w:rsidR="002C3E68">
        <w:t xml:space="preserve">: lembre-se que </w:t>
      </w:r>
      <w:r w:rsidR="00961BF7" w:rsidRPr="00961BF7">
        <w:t xml:space="preserve">os IOPS não são criados </w:t>
      </w:r>
      <w:r w:rsidR="005C7A14">
        <w:t xml:space="preserve">todos </w:t>
      </w:r>
      <w:r w:rsidR="00961BF7" w:rsidRPr="00961BF7">
        <w:t>da mesma maneira</w:t>
      </w:r>
      <w:bookmarkEnd w:id="1805"/>
    </w:p>
    <w:p w14:paraId="4CEE4ADA" w14:textId="004051B0" w:rsidR="0089061C" w:rsidRDefault="0021797D" w:rsidP="00964DB1">
      <w:pPr>
        <w:pStyle w:val="Tese-Normal"/>
      </w:pPr>
      <w:r>
        <w:t xml:space="preserve">Durante nossas observações e participação </w:t>
      </w:r>
      <w:r w:rsidR="001B6E07">
        <w:t xml:space="preserve">no </w:t>
      </w:r>
      <w:r w:rsidR="001B6E07" w:rsidRPr="001B6E07">
        <w:rPr>
          <w:i/>
          <w:iCs/>
        </w:rPr>
        <w:t>habitat</w:t>
      </w:r>
      <w:r w:rsidR="001B6E07">
        <w:t xml:space="preserve"> natural da</w:t>
      </w:r>
      <w:r>
        <w:t xml:space="preserve"> PoC, </w:t>
      </w:r>
    </w:p>
    <w:p w14:paraId="5170663E" w14:textId="6C9ECC6A" w:rsidR="0026570A" w:rsidRDefault="0026570A" w:rsidP="0026570A">
      <w:pPr>
        <w:pStyle w:val="Heading3"/>
      </w:pPr>
      <w:bookmarkStart w:id="1806" w:name="_Toc47384665"/>
      <w:r>
        <w:lastRenderedPageBreak/>
        <w:t>7</w:t>
      </w:r>
      <w:r w:rsidRPr="0050469B">
        <w:t>.</w:t>
      </w:r>
      <w:r>
        <w:t>2</w:t>
      </w:r>
      <w:r w:rsidRPr="0050469B">
        <w:t>.</w:t>
      </w:r>
      <w:r w:rsidR="00517533">
        <w:t>4</w:t>
      </w:r>
      <w:r w:rsidRPr="0050469B">
        <w:t xml:space="preserve">. </w:t>
      </w:r>
      <w:r w:rsidR="002C3E68">
        <w:t xml:space="preserve">Cenário </w:t>
      </w:r>
      <w:r w:rsidR="00517533">
        <w:t>4</w:t>
      </w:r>
      <w:r w:rsidR="002C3E68">
        <w:t xml:space="preserve">: </w:t>
      </w:r>
      <w:r w:rsidR="0019314F">
        <w:t>a dialética dos requisitos e dos resultados no contexto da PoC</w:t>
      </w:r>
      <w:bookmarkEnd w:id="1806"/>
    </w:p>
    <w:p w14:paraId="5EA2030E" w14:textId="3E8A7134" w:rsidR="00656A6A" w:rsidRDefault="006F76A7" w:rsidP="00964DB1">
      <w:pPr>
        <w:pStyle w:val="Tese-Normal"/>
      </w:pPr>
      <w:r>
        <w:t xml:space="preserve">Durante nossas observações e participação no </w:t>
      </w:r>
      <w:r w:rsidRPr="006F76A7">
        <w:rPr>
          <w:i/>
          <w:iCs/>
        </w:rPr>
        <w:t>habitat</w:t>
      </w:r>
      <w:r>
        <w:t xml:space="preserve"> natural da PoC, </w:t>
      </w:r>
    </w:p>
    <w:p w14:paraId="2C37B2CA" w14:textId="7B306612" w:rsidR="00F362FC" w:rsidRPr="006A123D" w:rsidRDefault="00F362FC" w:rsidP="006A123D">
      <w:pPr>
        <w:pStyle w:val="Heading3"/>
      </w:pPr>
      <w:bookmarkStart w:id="1807" w:name="_Toc47384666"/>
      <w:r>
        <w:t>7</w:t>
      </w:r>
      <w:r w:rsidRPr="0050469B">
        <w:t>.</w:t>
      </w:r>
      <w:r>
        <w:t>2</w:t>
      </w:r>
      <w:r w:rsidRPr="0050469B">
        <w:t>.</w:t>
      </w:r>
      <w:r w:rsidR="00517533">
        <w:t>5</w:t>
      </w:r>
      <w:r w:rsidRPr="0050469B">
        <w:t xml:space="preserve">. </w:t>
      </w:r>
      <w:r w:rsidR="002C3E68">
        <w:t xml:space="preserve">Cenário </w:t>
      </w:r>
      <w:r w:rsidR="00517533">
        <w:t>5</w:t>
      </w:r>
      <w:r w:rsidR="002C3E68">
        <w:t>:</w:t>
      </w:r>
      <w:r>
        <w:t xml:space="preserve"> </w:t>
      </w:r>
      <w:r w:rsidR="00517533">
        <w:t xml:space="preserve">as </w:t>
      </w:r>
      <w:r>
        <w:t>comparações no contexto da PoC</w:t>
      </w:r>
      <w:bookmarkEnd w:id="1807"/>
    </w:p>
    <w:p w14:paraId="50FCA175" w14:textId="7909B81F" w:rsidR="000B0DAA" w:rsidRDefault="00517533" w:rsidP="000B0DAA">
      <w:pPr>
        <w:pStyle w:val="Tese-Normal"/>
      </w:pPr>
      <w:r w:rsidRPr="00866921">
        <w:t xml:space="preserve">Durante nossas imersões no </w:t>
      </w:r>
      <w:r w:rsidR="00866921">
        <w:t>mundo da PoC</w:t>
      </w:r>
      <w:r w:rsidRPr="00866921">
        <w:t xml:space="preserve">, </w:t>
      </w:r>
    </w:p>
    <w:p w14:paraId="627DE398" w14:textId="75D67EFF" w:rsidR="00D84D20" w:rsidRDefault="00D84D20" w:rsidP="00D84D20">
      <w:pPr>
        <w:pStyle w:val="Tese-Normal"/>
      </w:pPr>
    </w:p>
    <w:p w14:paraId="2189CBED" w14:textId="77777777" w:rsidR="009F76C8" w:rsidRDefault="009F76C8">
      <w:pPr>
        <w:rPr>
          <w:rFonts w:ascii="Gill Sans" w:eastAsiaTheme="majorEastAsia" w:hAnsi="Gill Sans" w:cs="Gill Sans"/>
          <w:b/>
          <w:bCs/>
          <w:color w:val="000000" w:themeColor="text1"/>
          <w:sz w:val="40"/>
          <w:szCs w:val="40"/>
          <w:lang w:val="pt-BR"/>
        </w:rPr>
      </w:pPr>
      <w:r>
        <w:br w:type="page"/>
      </w:r>
    </w:p>
    <w:p w14:paraId="2093D76F" w14:textId="2FB08277" w:rsidR="001D79D6" w:rsidRPr="0050469B" w:rsidRDefault="007B2961" w:rsidP="00A01847">
      <w:pPr>
        <w:pStyle w:val="Tese-Heading1"/>
      </w:pPr>
      <w:bookmarkStart w:id="1808" w:name="_Toc47384667"/>
      <w:r w:rsidRPr="0050469B">
        <w:lastRenderedPageBreak/>
        <w:t>Considerações Finais e perspectivas de trabalho</w:t>
      </w:r>
      <w:r w:rsidR="00286FCD" w:rsidRPr="0050469B">
        <w:t>s</w:t>
      </w:r>
      <w:r w:rsidRPr="0050469B">
        <w:t xml:space="preserve"> futuro</w:t>
      </w:r>
      <w:bookmarkEnd w:id="1799"/>
      <w:r w:rsidR="00286FCD" w:rsidRPr="0050469B">
        <w:t>s</w:t>
      </w:r>
      <w:bookmarkEnd w:id="1808"/>
    </w:p>
    <w:p w14:paraId="2B70154A" w14:textId="33DF2F9E" w:rsidR="002C4443" w:rsidRPr="0050469B" w:rsidRDefault="002C4443" w:rsidP="00E84F21">
      <w:pPr>
        <w:pStyle w:val="Heading2"/>
        <w:spacing w:before="280" w:after="120" w:line="360" w:lineRule="auto"/>
        <w:rPr>
          <w:rFonts w:ascii="Gill Sans" w:hAnsi="Gill Sans" w:cs="Gill Sans"/>
          <w:b w:val="0"/>
          <w:color w:val="000000" w:themeColor="text1"/>
          <w:sz w:val="36"/>
          <w:szCs w:val="36"/>
          <w:lang w:val="pt-BR"/>
        </w:rPr>
      </w:pPr>
      <w:bookmarkStart w:id="1809" w:name="_Toc13052702"/>
      <w:bookmarkStart w:id="1810" w:name="_Toc13053062"/>
      <w:bookmarkStart w:id="1811" w:name="_Toc13053151"/>
      <w:bookmarkStart w:id="1812" w:name="_Toc41897439"/>
      <w:bookmarkStart w:id="1813" w:name="_Toc47384668"/>
      <w:bookmarkStart w:id="1814" w:name="_Toc506450693"/>
      <w:bookmarkStart w:id="1815" w:name="_Toc512804508"/>
      <w:bookmarkEnd w:id="1800"/>
      <w:bookmarkEnd w:id="1801"/>
      <w:r w:rsidRPr="0050469B">
        <w:rPr>
          <w:rFonts w:ascii="Gill Sans" w:hAnsi="Gill Sans" w:cs="Gill Sans" w:hint="cs"/>
          <w:b w:val="0"/>
          <w:color w:val="000000" w:themeColor="text1"/>
          <w:sz w:val="36"/>
          <w:szCs w:val="36"/>
          <w:lang w:val="pt-BR"/>
        </w:rPr>
        <w:t>o que se julga poder acontecer?</w:t>
      </w:r>
      <w:bookmarkEnd w:id="1809"/>
      <w:bookmarkEnd w:id="1810"/>
      <w:bookmarkEnd w:id="1811"/>
      <w:bookmarkEnd w:id="1812"/>
      <w:bookmarkEnd w:id="1813"/>
    </w:p>
    <w:p w14:paraId="23CE74EF" w14:textId="77777777" w:rsidR="00DC4C97" w:rsidRPr="0050469B" w:rsidRDefault="00DC4C97" w:rsidP="00DC4C97">
      <w:pPr>
        <w:rPr>
          <w:color w:val="000000" w:themeColor="text1"/>
          <w:sz w:val="36"/>
          <w:szCs w:val="36"/>
          <w:lang w:val="pt-BR"/>
        </w:rPr>
      </w:pPr>
    </w:p>
    <w:p w14:paraId="015C8822" w14:textId="77777777" w:rsidR="00516CFC" w:rsidRPr="0050469B" w:rsidRDefault="00516CFC">
      <w:pPr>
        <w:rPr>
          <w:rFonts w:ascii="Gill Sans" w:eastAsiaTheme="majorEastAsia" w:hAnsi="Gill Sans" w:cs="Gill Sans"/>
          <w:bCs/>
          <w:color w:val="000000" w:themeColor="text1"/>
          <w:sz w:val="36"/>
          <w:szCs w:val="36"/>
          <w:lang w:val="pt-BR"/>
        </w:rPr>
      </w:pPr>
      <w:r w:rsidRPr="0050469B">
        <w:rPr>
          <w:rFonts w:ascii="Gill Sans" w:hAnsi="Gill Sans" w:cs="Gill Sans"/>
          <w:b/>
          <w:color w:val="000000" w:themeColor="text1"/>
          <w:sz w:val="36"/>
          <w:szCs w:val="36"/>
          <w:lang w:val="pt-BR"/>
        </w:rPr>
        <w:br w:type="page"/>
      </w:r>
    </w:p>
    <w:p w14:paraId="058EFCCC" w14:textId="14328303" w:rsidR="002C4443" w:rsidRPr="0050469B" w:rsidRDefault="002C4443" w:rsidP="002C4443">
      <w:pPr>
        <w:pStyle w:val="Heading2"/>
        <w:spacing w:before="0"/>
        <w:rPr>
          <w:rFonts w:ascii="Gill Sans" w:hAnsi="Gill Sans" w:cs="Gill Sans"/>
          <w:b w:val="0"/>
          <w:color w:val="000000" w:themeColor="text1"/>
          <w:sz w:val="36"/>
          <w:szCs w:val="36"/>
          <w:lang w:val="pt-BR"/>
        </w:rPr>
      </w:pPr>
      <w:bookmarkStart w:id="1816" w:name="_Toc13052703"/>
      <w:bookmarkStart w:id="1817" w:name="_Toc13053063"/>
      <w:bookmarkStart w:id="1818" w:name="_Toc13053152"/>
      <w:bookmarkStart w:id="1819" w:name="_Toc41897440"/>
      <w:bookmarkStart w:id="1820" w:name="_Toc47384669"/>
      <w:r w:rsidRPr="0050469B">
        <w:rPr>
          <w:rFonts w:ascii="Gill Sans" w:hAnsi="Gill Sans" w:cs="Gill Sans" w:hint="cs"/>
          <w:b w:val="0"/>
          <w:color w:val="000000" w:themeColor="text1"/>
          <w:sz w:val="36"/>
          <w:szCs w:val="36"/>
          <w:lang w:val="pt-BR"/>
        </w:rPr>
        <w:lastRenderedPageBreak/>
        <w:t>limites à interpretação?</w:t>
      </w:r>
      <w:bookmarkEnd w:id="1816"/>
      <w:bookmarkEnd w:id="1817"/>
      <w:bookmarkEnd w:id="1818"/>
      <w:bookmarkEnd w:id="1819"/>
      <w:bookmarkEnd w:id="1820"/>
    </w:p>
    <w:p w14:paraId="446696A3" w14:textId="77777777" w:rsidR="00DC4C97" w:rsidRPr="0050469B" w:rsidRDefault="00DC4C97" w:rsidP="002C4443">
      <w:pPr>
        <w:pStyle w:val="Heading2"/>
        <w:spacing w:before="0"/>
        <w:rPr>
          <w:rFonts w:ascii="Gill Sans" w:hAnsi="Gill Sans" w:cs="Gill Sans"/>
          <w:b w:val="0"/>
          <w:color w:val="000000" w:themeColor="text1"/>
          <w:sz w:val="36"/>
          <w:szCs w:val="36"/>
          <w:lang w:val="pt-BR"/>
        </w:rPr>
      </w:pPr>
    </w:p>
    <w:p w14:paraId="6FCE326F" w14:textId="77777777" w:rsidR="00516CFC" w:rsidRPr="0050469B" w:rsidRDefault="00516CFC">
      <w:pPr>
        <w:rPr>
          <w:rFonts w:ascii="Gill Sans" w:eastAsiaTheme="majorEastAsia" w:hAnsi="Gill Sans" w:cs="Gill Sans"/>
          <w:bCs/>
          <w:color w:val="000000" w:themeColor="text1"/>
          <w:sz w:val="36"/>
          <w:szCs w:val="36"/>
          <w:lang w:val="pt-BR"/>
        </w:rPr>
      </w:pPr>
      <w:r w:rsidRPr="0050469B">
        <w:rPr>
          <w:rFonts w:ascii="Gill Sans" w:hAnsi="Gill Sans" w:cs="Gill Sans"/>
          <w:b/>
          <w:color w:val="000000" w:themeColor="text1"/>
          <w:sz w:val="36"/>
          <w:szCs w:val="36"/>
          <w:lang w:val="pt-BR"/>
        </w:rPr>
        <w:br w:type="page"/>
      </w:r>
    </w:p>
    <w:p w14:paraId="2A0FD52E" w14:textId="70D8CFEC" w:rsidR="002C4443" w:rsidRPr="0050469B" w:rsidRDefault="002C4443" w:rsidP="002C4443">
      <w:pPr>
        <w:pStyle w:val="Heading2"/>
        <w:spacing w:before="0"/>
        <w:rPr>
          <w:rFonts w:ascii="Gill Sans" w:hAnsi="Gill Sans" w:cs="Gill Sans"/>
          <w:b w:val="0"/>
          <w:color w:val="000000" w:themeColor="text1"/>
          <w:sz w:val="32"/>
          <w:szCs w:val="32"/>
          <w:lang w:val="pt-BR"/>
        </w:rPr>
      </w:pPr>
      <w:bookmarkStart w:id="1821" w:name="_Toc13052704"/>
      <w:bookmarkStart w:id="1822" w:name="_Toc13053064"/>
      <w:bookmarkStart w:id="1823" w:name="_Toc13053153"/>
      <w:bookmarkStart w:id="1824" w:name="_Toc41897441"/>
      <w:bookmarkStart w:id="1825" w:name="_Toc47384670"/>
      <w:r w:rsidRPr="0050469B">
        <w:rPr>
          <w:rFonts w:ascii="Gill Sans" w:hAnsi="Gill Sans" w:cs="Gill Sans" w:hint="cs"/>
          <w:b w:val="0"/>
          <w:color w:val="000000" w:themeColor="text1"/>
          <w:sz w:val="36"/>
          <w:szCs w:val="36"/>
          <w:lang w:val="pt-BR"/>
        </w:rPr>
        <w:lastRenderedPageBreak/>
        <w:t>O que deixou dúvidas ou requer trabalho posterior?</w:t>
      </w:r>
      <w:bookmarkEnd w:id="1821"/>
      <w:bookmarkEnd w:id="1822"/>
      <w:bookmarkEnd w:id="1823"/>
      <w:bookmarkEnd w:id="1824"/>
      <w:bookmarkEnd w:id="1825"/>
    </w:p>
    <w:p w14:paraId="7F17AE13" w14:textId="77777777" w:rsidR="002C4443" w:rsidRPr="0050469B" w:rsidRDefault="002C4443" w:rsidP="00B91133">
      <w:pPr>
        <w:rPr>
          <w:rFonts w:asciiTheme="majorHAnsi" w:eastAsiaTheme="majorEastAsia" w:hAnsiTheme="majorHAnsi" w:cstheme="majorBidi"/>
          <w:b/>
          <w:bCs/>
          <w:color w:val="000000" w:themeColor="text1"/>
          <w:sz w:val="28"/>
          <w:szCs w:val="28"/>
          <w:lang w:val="pt-BR"/>
        </w:rPr>
      </w:pPr>
    </w:p>
    <w:p w14:paraId="6476FA79" w14:textId="77777777" w:rsidR="00A20F71" w:rsidRPr="0050469B" w:rsidRDefault="00A20F71">
      <w:pPr>
        <w:rPr>
          <w:rFonts w:ascii="Gill Sans" w:eastAsiaTheme="majorEastAsia" w:hAnsi="Gill Sans" w:cs="Gill Sans"/>
          <w:bCs/>
          <w:color w:val="000000" w:themeColor="text1"/>
          <w:sz w:val="36"/>
          <w:szCs w:val="36"/>
          <w:lang w:val="pt-BR"/>
        </w:rPr>
      </w:pPr>
      <w:bookmarkStart w:id="1826" w:name="OLE_LINK712"/>
      <w:bookmarkStart w:id="1827" w:name="OLE_LINK721"/>
      <w:r w:rsidRPr="0050469B">
        <w:rPr>
          <w:rFonts w:ascii="Gill Sans" w:hAnsi="Gill Sans" w:cs="Gill Sans"/>
          <w:b/>
          <w:color w:val="000000" w:themeColor="text1"/>
          <w:sz w:val="36"/>
          <w:szCs w:val="36"/>
          <w:lang w:val="pt-BR"/>
        </w:rPr>
        <w:br w:type="page"/>
      </w:r>
    </w:p>
    <w:p w14:paraId="08CD47A8" w14:textId="77777777" w:rsidR="00B0487F" w:rsidRPr="0050469B" w:rsidRDefault="00B0487F" w:rsidP="00DC4C97">
      <w:pPr>
        <w:pStyle w:val="Heading1"/>
        <w:pBdr>
          <w:bottom w:val="single" w:sz="4" w:space="1" w:color="auto"/>
        </w:pBdr>
        <w:spacing w:before="0"/>
        <w:rPr>
          <w:rFonts w:ascii="Gill Sans" w:hAnsi="Gill Sans" w:cs="Gill Sans"/>
          <w:color w:val="000000" w:themeColor="text1"/>
          <w:sz w:val="36"/>
          <w:szCs w:val="36"/>
          <w:lang w:val="pt-BR"/>
        </w:rPr>
        <w:sectPr w:rsidR="00B0487F" w:rsidRPr="0050469B" w:rsidSect="0034789F">
          <w:headerReference w:type="default" r:id="rId54"/>
          <w:footerReference w:type="even" r:id="rId55"/>
          <w:footerReference w:type="default" r:id="rId56"/>
          <w:type w:val="continuous"/>
          <w:pgSz w:w="11900" w:h="16820"/>
          <w:pgMar w:top="1440" w:right="1457" w:bottom="1355" w:left="1797" w:header="720" w:footer="680" w:gutter="0"/>
          <w:cols w:space="720"/>
          <w:docGrid w:linePitch="360"/>
        </w:sectPr>
      </w:pPr>
    </w:p>
    <w:p w14:paraId="5419F8AF" w14:textId="7AB63989" w:rsidR="001D79D6" w:rsidRPr="0050469B" w:rsidRDefault="00AC426F" w:rsidP="00DC4C97">
      <w:pPr>
        <w:pStyle w:val="Heading1"/>
        <w:pBdr>
          <w:bottom w:val="single" w:sz="4" w:space="1" w:color="auto"/>
        </w:pBdr>
        <w:spacing w:before="0"/>
        <w:rPr>
          <w:rFonts w:ascii="Gill Sans" w:hAnsi="Gill Sans" w:cs="Gill Sans"/>
          <w:color w:val="000000" w:themeColor="text1"/>
          <w:sz w:val="40"/>
          <w:szCs w:val="40"/>
          <w:lang w:val="pt-BR"/>
        </w:rPr>
      </w:pPr>
      <w:bookmarkStart w:id="1828" w:name="_Toc41897442"/>
      <w:bookmarkStart w:id="1829" w:name="_Toc47384671"/>
      <w:bookmarkEnd w:id="1814"/>
      <w:bookmarkEnd w:id="1815"/>
      <w:r w:rsidRPr="0050469B">
        <w:rPr>
          <w:rFonts w:ascii="Gill Sans" w:hAnsi="Gill Sans" w:cs="Gill Sans"/>
          <w:color w:val="000000" w:themeColor="text1"/>
          <w:sz w:val="40"/>
          <w:szCs w:val="40"/>
          <w:lang w:val="pt-BR"/>
        </w:rPr>
        <w:lastRenderedPageBreak/>
        <w:t>Referências Bibliográficas</w:t>
      </w:r>
      <w:bookmarkEnd w:id="1828"/>
      <w:bookmarkEnd w:id="1829"/>
    </w:p>
    <w:bookmarkEnd w:id="4"/>
    <w:bookmarkEnd w:id="5"/>
    <w:bookmarkEnd w:id="1826"/>
    <w:bookmarkEnd w:id="1827"/>
    <w:p w14:paraId="2E9A2440" w14:textId="0D8F1CD8" w:rsidR="00013822" w:rsidRPr="0050469B" w:rsidRDefault="00013822">
      <w:pPr>
        <w:spacing w:before="120" w:after="120"/>
        <w:rPr>
          <w:rFonts w:ascii="Times" w:hAnsi="Times" w:cs="Times"/>
          <w:color w:val="000000"/>
          <w:lang w:val="pt-BR"/>
        </w:rPr>
      </w:pPr>
    </w:p>
    <w:p w14:paraId="1E4292F9" w14:textId="75BA3583" w:rsidR="00CD2334" w:rsidRPr="00CD2334" w:rsidRDefault="001257EA" w:rsidP="00CD2334">
      <w:pPr>
        <w:widowControl w:val="0"/>
        <w:autoSpaceDE w:val="0"/>
        <w:autoSpaceDN w:val="0"/>
        <w:adjustRightInd w:val="0"/>
        <w:spacing w:before="120" w:after="120"/>
        <w:ind w:left="480" w:hanging="480"/>
        <w:rPr>
          <w:noProof/>
        </w:rPr>
      </w:pPr>
      <w:r>
        <w:fldChar w:fldCharType="begin" w:fldLock="1"/>
      </w:r>
      <w:r>
        <w:instrText xml:space="preserve">ADDIN Mendeley Bibliography CSL_BIBLIOGRAPHY </w:instrText>
      </w:r>
      <w:r>
        <w:fldChar w:fldCharType="separate"/>
      </w:r>
      <w:r w:rsidR="00CD2334" w:rsidRPr="00CD2334">
        <w:rPr>
          <w:noProof/>
        </w:rPr>
        <w:t xml:space="preserve">Barabási, A.-L. (2016). </w:t>
      </w:r>
      <w:r w:rsidR="00CD2334" w:rsidRPr="00CD2334">
        <w:rPr>
          <w:i/>
          <w:iCs/>
          <w:noProof/>
        </w:rPr>
        <w:t>Network Science</w:t>
      </w:r>
      <w:r w:rsidR="00CD2334" w:rsidRPr="00CD2334">
        <w:rPr>
          <w:noProof/>
        </w:rPr>
        <w:t xml:space="preserve"> (1st editio). Cambridge University Press.</w:t>
      </w:r>
    </w:p>
    <w:p w14:paraId="7B0D2C5A"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Borges, M. M. (2006). A Esfera: Comunicação Académica e Novos Media [Universidade de Coimbra]. In </w:t>
      </w:r>
      <w:r w:rsidRPr="00CD2334">
        <w:rPr>
          <w:i/>
          <w:iCs/>
          <w:noProof/>
        </w:rPr>
        <w:t>Universo</w:t>
      </w:r>
      <w:r w:rsidRPr="00CD2334">
        <w:rPr>
          <w:noProof/>
        </w:rPr>
        <w:t>. http://estudogeral.sib.uc.pt/handle/10316/8557</w:t>
      </w:r>
    </w:p>
    <w:p w14:paraId="436B66FD"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Castells, M. (2002). </w:t>
      </w:r>
      <w:r w:rsidRPr="00CD2334">
        <w:rPr>
          <w:i/>
          <w:iCs/>
          <w:noProof/>
        </w:rPr>
        <w:t>A sociedade em rede</w:t>
      </w:r>
      <w:r w:rsidRPr="00CD2334">
        <w:rPr>
          <w:noProof/>
        </w:rPr>
        <w:t>. Editora Paz e Terra.</w:t>
      </w:r>
    </w:p>
    <w:p w14:paraId="0A5AE024"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Castells, M. (2010). </w:t>
      </w:r>
      <w:r w:rsidRPr="00CD2334">
        <w:rPr>
          <w:i/>
          <w:iCs/>
          <w:noProof/>
        </w:rPr>
        <w:t>The Rise of the Network Society</w:t>
      </w:r>
      <w:r w:rsidRPr="00CD2334">
        <w:rPr>
          <w:noProof/>
        </w:rPr>
        <w:t>. John Wiley &amp; Sons, Ltd.</w:t>
      </w:r>
    </w:p>
    <w:p w14:paraId="5B556B97"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Davenport, T. H., &amp; Prusak, L. (1998). </w:t>
      </w:r>
      <w:r w:rsidRPr="00CD2334">
        <w:rPr>
          <w:i/>
          <w:iCs/>
          <w:noProof/>
        </w:rPr>
        <w:t>Working Knowledge: How Organizations Manage What They Know</w:t>
      </w:r>
      <w:r w:rsidRPr="00CD2334">
        <w:rPr>
          <w:noProof/>
        </w:rPr>
        <w:t>. Harvard Business School Press.</w:t>
      </w:r>
    </w:p>
    <w:p w14:paraId="770D67A1"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Engeström, Y. (2001). Expansive Learning at Work: toward an activity theoretical reconceptualization. </w:t>
      </w:r>
      <w:r w:rsidRPr="00CD2334">
        <w:rPr>
          <w:i/>
          <w:iCs/>
          <w:noProof/>
        </w:rPr>
        <w:t>Journal of Education and Work</w:t>
      </w:r>
      <w:r w:rsidRPr="00CD2334">
        <w:rPr>
          <w:noProof/>
        </w:rPr>
        <w:t xml:space="preserve">, </w:t>
      </w:r>
      <w:r w:rsidRPr="00CD2334">
        <w:rPr>
          <w:i/>
          <w:iCs/>
          <w:noProof/>
        </w:rPr>
        <w:t>14</w:t>
      </w:r>
      <w:r w:rsidRPr="00CD2334">
        <w:rPr>
          <w:noProof/>
        </w:rPr>
        <w:t>(1), 133–156. https://doi.org/10.1080/13639080123238</w:t>
      </w:r>
    </w:p>
    <w:p w14:paraId="584D7B48"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Engeström, Y. (2016). </w:t>
      </w:r>
      <w:r w:rsidRPr="00CD2334">
        <w:rPr>
          <w:i/>
          <w:iCs/>
          <w:noProof/>
        </w:rPr>
        <w:t>Studies in Expansive Learning: Learning What is Not Yet There</w:t>
      </w:r>
      <w:r w:rsidRPr="00CD2334">
        <w:rPr>
          <w:noProof/>
        </w:rPr>
        <w:t>. Cambridge University Press. https://doi.org/10.1017/CBO9781316225363</w:t>
      </w:r>
    </w:p>
    <w:p w14:paraId="2F7F534C"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Figueiredo, A. D. D. F. (2002). Redes e Educação: A surpreendente riqueza de um conceito. </w:t>
      </w:r>
      <w:r w:rsidRPr="00CD2334">
        <w:rPr>
          <w:i/>
          <w:iCs/>
          <w:noProof/>
        </w:rPr>
        <w:t>Redes de Aprendizagem, Redes de Conhecimento</w:t>
      </w:r>
      <w:r w:rsidRPr="00CD2334">
        <w:rPr>
          <w:noProof/>
        </w:rPr>
        <w:t>, 39–55.</w:t>
      </w:r>
    </w:p>
    <w:p w14:paraId="42AB51CB"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Fino, C. N. (2001). Vygotsky e a Zona de Desenvolvimento Proximal (ZDP): Três implicações pedagógicas. </w:t>
      </w:r>
      <w:r w:rsidRPr="00CD2334">
        <w:rPr>
          <w:i/>
          <w:iCs/>
          <w:noProof/>
        </w:rPr>
        <w:t>Revista Portuguesa de Educação</w:t>
      </w:r>
      <w:r w:rsidRPr="00CD2334">
        <w:rPr>
          <w:noProof/>
        </w:rPr>
        <w:t xml:space="preserve">, </w:t>
      </w:r>
      <w:r w:rsidRPr="00CD2334">
        <w:rPr>
          <w:i/>
          <w:iCs/>
          <w:noProof/>
        </w:rPr>
        <w:t>14</w:t>
      </w:r>
      <w:r w:rsidRPr="00CD2334">
        <w:rPr>
          <w:noProof/>
        </w:rPr>
        <w:t>(2).</w:t>
      </w:r>
    </w:p>
    <w:p w14:paraId="416DA1A7"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Gadamer, H.-G. (2013). </w:t>
      </w:r>
      <w:r w:rsidRPr="00CD2334">
        <w:rPr>
          <w:i/>
          <w:iCs/>
          <w:noProof/>
        </w:rPr>
        <w:t>Truth and Method</w:t>
      </w:r>
      <w:r w:rsidRPr="00CD2334">
        <w:rPr>
          <w:noProof/>
        </w:rPr>
        <w:t>. Bloomsbury Academic.</w:t>
      </w:r>
    </w:p>
    <w:p w14:paraId="25DF5365"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Jacobetty, P. (2010). </w:t>
      </w:r>
      <w:r w:rsidRPr="00CD2334">
        <w:rPr>
          <w:i/>
          <w:iCs/>
          <w:noProof/>
        </w:rPr>
        <w:t>Ciência aberta: produção de conhecimento científico na sociedade em rede</w:t>
      </w:r>
      <w:r w:rsidRPr="00CD2334">
        <w:rPr>
          <w:noProof/>
        </w:rPr>
        <w:t>. ISCTE-IUL.</w:t>
      </w:r>
    </w:p>
    <w:p w14:paraId="038F075D"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Klein, H. K., &amp; Myers, M. D. (1999). A Set of Principles for Conducting and Evaluating Interpretive Field Studies in Information Systems. </w:t>
      </w:r>
      <w:r w:rsidRPr="00CD2334">
        <w:rPr>
          <w:i/>
          <w:iCs/>
          <w:noProof/>
        </w:rPr>
        <w:t>MIS Quarterly</w:t>
      </w:r>
      <w:r w:rsidRPr="00CD2334">
        <w:rPr>
          <w:noProof/>
        </w:rPr>
        <w:t xml:space="preserve">, </w:t>
      </w:r>
      <w:r w:rsidRPr="00CD2334">
        <w:rPr>
          <w:i/>
          <w:iCs/>
          <w:noProof/>
        </w:rPr>
        <w:t>23</w:t>
      </w:r>
      <w:r w:rsidRPr="00CD2334">
        <w:rPr>
          <w:noProof/>
        </w:rPr>
        <w:t>(1), 67. https://doi.org/10.2307/249410</w:t>
      </w:r>
    </w:p>
    <w:p w14:paraId="211A1AB5"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Kuramoto, H. (2006). Informação científica: proposta de um novo modelo para o Brasil. </w:t>
      </w:r>
      <w:r w:rsidRPr="00CD2334">
        <w:rPr>
          <w:i/>
          <w:iCs/>
          <w:noProof/>
        </w:rPr>
        <w:t>Ciência Da Informação</w:t>
      </w:r>
      <w:r w:rsidRPr="00CD2334">
        <w:rPr>
          <w:noProof/>
        </w:rPr>
        <w:t xml:space="preserve">, </w:t>
      </w:r>
      <w:r w:rsidRPr="00CD2334">
        <w:rPr>
          <w:i/>
          <w:iCs/>
          <w:noProof/>
        </w:rPr>
        <w:t>35</w:t>
      </w:r>
      <w:r w:rsidRPr="00CD2334">
        <w:rPr>
          <w:noProof/>
        </w:rPr>
        <w:t>(2), 91–102. https://doi.org/10.1590/S0100-19652006000200010</w:t>
      </w:r>
    </w:p>
    <w:p w14:paraId="017F53C5"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Latour, B. (2005). </w:t>
      </w:r>
      <w:r w:rsidRPr="00CD2334">
        <w:rPr>
          <w:i/>
          <w:iCs/>
          <w:noProof/>
        </w:rPr>
        <w:t>Reassembling the Social: An Introduction to Actor-Network-Theory</w:t>
      </w:r>
      <w:r w:rsidRPr="00CD2334">
        <w:rPr>
          <w:noProof/>
        </w:rPr>
        <w:t>. Oxford University Press.</w:t>
      </w:r>
    </w:p>
    <w:p w14:paraId="0CBD6105"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Leonard-Barton, D. (1995). </w:t>
      </w:r>
      <w:r w:rsidRPr="00CD2334">
        <w:rPr>
          <w:i/>
          <w:iCs/>
          <w:noProof/>
        </w:rPr>
        <w:t>Wellsprings of Knowledge: Building and Sustaining the Sources of Innovation</w:t>
      </w:r>
      <w:r w:rsidRPr="00CD2334">
        <w:rPr>
          <w:noProof/>
        </w:rPr>
        <w:t>. HBS Press.</w:t>
      </w:r>
    </w:p>
    <w:p w14:paraId="583FB5FD"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Menczer, F., Fortunato, S., &amp; Davis, C. A. (2020). </w:t>
      </w:r>
      <w:r w:rsidRPr="00CD2334">
        <w:rPr>
          <w:i/>
          <w:iCs/>
          <w:noProof/>
        </w:rPr>
        <w:t>A First Course in Network Science</w:t>
      </w:r>
      <w:r w:rsidRPr="00CD2334">
        <w:rPr>
          <w:noProof/>
        </w:rPr>
        <w:t>. Cambridge University Press.</w:t>
      </w:r>
    </w:p>
    <w:p w14:paraId="1F358098"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Neto, A. J. R., Borges, M. M., &amp; Roque, L. (2020a). A “New” View of Proof-of-Concept Practices Through the Lenses of Activity Theory and Hermeneutics. </w:t>
      </w:r>
      <w:r w:rsidRPr="00CD2334">
        <w:rPr>
          <w:i/>
          <w:iCs/>
          <w:noProof/>
        </w:rPr>
        <w:t>Journal of Information Technology Research (JITR)</w:t>
      </w:r>
      <w:r w:rsidRPr="00CD2334">
        <w:rPr>
          <w:noProof/>
        </w:rPr>
        <w:t xml:space="preserve">, </w:t>
      </w:r>
      <w:r w:rsidRPr="00CD2334">
        <w:rPr>
          <w:i/>
          <w:iCs/>
          <w:noProof/>
        </w:rPr>
        <w:t>13</w:t>
      </w:r>
      <w:r w:rsidRPr="00CD2334">
        <w:rPr>
          <w:noProof/>
        </w:rPr>
        <w:t>(4), 118–135. https://doi.org/10.4018/JITR.2020100108</w:t>
      </w:r>
    </w:p>
    <w:p w14:paraId="6293028F"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Neto, A. J. R., Borges, M. M., &amp; Roque, L. (2020b). Developing a Proof-of-Concept Practices Context Model. </w:t>
      </w:r>
      <w:r w:rsidRPr="00CD2334">
        <w:rPr>
          <w:i/>
          <w:iCs/>
          <w:noProof/>
        </w:rPr>
        <w:t>In Proceedings of the 28th European Conference on Information Systems (ECIS), An Online AIS Conference, June 15-17, 2020</w:t>
      </w:r>
      <w:r w:rsidRPr="00CD2334">
        <w:rPr>
          <w:noProof/>
        </w:rPr>
        <w:t>. https://aisel.aisnet.org/ecis2020_rp/174</w:t>
      </w:r>
    </w:p>
    <w:p w14:paraId="3CD622C2"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lastRenderedPageBreak/>
        <w:t xml:space="preserve">Neto, A. J. R., Borges, M. M., &amp; Roque, L. (2020c). Flow of knowledge in proof-of-concept activities: Examining the problem of interpretation using hermeneutics. </w:t>
      </w:r>
      <w:r w:rsidRPr="00CD2334">
        <w:rPr>
          <w:i/>
          <w:iCs/>
          <w:noProof/>
        </w:rPr>
        <w:t>LIBRES</w:t>
      </w:r>
      <w:r w:rsidRPr="00CD2334">
        <w:rPr>
          <w:noProof/>
        </w:rPr>
        <w:t xml:space="preserve">, </w:t>
      </w:r>
      <w:r w:rsidRPr="00CD2334">
        <w:rPr>
          <w:i/>
          <w:iCs/>
          <w:noProof/>
        </w:rPr>
        <w:t>30</w:t>
      </w:r>
      <w:r w:rsidRPr="00CD2334">
        <w:rPr>
          <w:noProof/>
        </w:rPr>
        <w:t>(2), 45–67.</w:t>
      </w:r>
    </w:p>
    <w:p w14:paraId="7E003B26"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Neto, A. J. R., Borges, M. M., &amp; Roque, L. (2021). Using Practice Context Models to Knowledge Management in Proof-of-Concept Activities: A Contribution of Knowledge Networks and Percolation Theory. </w:t>
      </w:r>
      <w:r w:rsidRPr="00CD2334">
        <w:rPr>
          <w:i/>
          <w:iCs/>
          <w:noProof/>
        </w:rPr>
        <w:t>Journal of Information Science Theory and Practice</w:t>
      </w:r>
      <w:r w:rsidRPr="00CD2334">
        <w:rPr>
          <w:noProof/>
        </w:rPr>
        <w:t xml:space="preserve">, </w:t>
      </w:r>
      <w:r w:rsidRPr="00CD2334">
        <w:rPr>
          <w:i/>
          <w:iCs/>
          <w:noProof/>
        </w:rPr>
        <w:t>9</w:t>
      </w:r>
      <w:r w:rsidRPr="00CD2334">
        <w:rPr>
          <w:noProof/>
        </w:rPr>
        <w:t>(1), 1–23. https://doi.org/10.1633/JISTAP.2021.9.1.1</w:t>
      </w:r>
    </w:p>
    <w:p w14:paraId="69EA165D"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Neto, A. J. R., Borges, M. M., &amp; Roque, L. (2018). A Preliminary Study of Proof of Concept Practices and their Connection with Information Systems and Information Science. </w:t>
      </w:r>
      <w:r w:rsidRPr="00CD2334">
        <w:rPr>
          <w:i/>
          <w:iCs/>
          <w:noProof/>
        </w:rPr>
        <w:t>Proceedings of the Sixth International Conference on Technological Ecosystems for Enhancing Multiculturality - TEEM’18</w:t>
      </w:r>
      <w:r w:rsidRPr="00CD2334">
        <w:rPr>
          <w:noProof/>
        </w:rPr>
        <w:t>, 270–275. https://doi.org/10.1145/3284179.3284226</w:t>
      </w:r>
    </w:p>
    <w:p w14:paraId="5468EDD6"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Neto, A. J. R., Borges, M. M., &amp; Roque, L. (2019). Characterizing Proof-of-Concept Practices using the lens of Context Engineering. In A. Siarheyeva, C. Barry, M. Lang, H. Linger, &amp; C. Schneider (Eds.), </w:t>
      </w:r>
      <w:r w:rsidRPr="00CD2334">
        <w:rPr>
          <w:i/>
          <w:iCs/>
          <w:noProof/>
        </w:rPr>
        <w:t>Information Systems Development: Information Systems Beyond 2020 (ISD2019 Proceedings)</w:t>
      </w:r>
      <w:r w:rsidRPr="00CD2334">
        <w:rPr>
          <w:noProof/>
        </w:rPr>
        <w:t>.</w:t>
      </w:r>
    </w:p>
    <w:p w14:paraId="587914D7"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Phelps, C., Heidl, R., &amp; Wadhwa, A. (2012). Knowledge, Networks, and Knowledge Networks: A Review and Research Agenda. </w:t>
      </w:r>
      <w:r w:rsidRPr="00CD2334">
        <w:rPr>
          <w:i/>
          <w:iCs/>
          <w:noProof/>
        </w:rPr>
        <w:t>Journal of Management</w:t>
      </w:r>
      <w:r w:rsidRPr="00CD2334">
        <w:rPr>
          <w:noProof/>
        </w:rPr>
        <w:t xml:space="preserve">, </w:t>
      </w:r>
      <w:r w:rsidRPr="00CD2334">
        <w:rPr>
          <w:i/>
          <w:iCs/>
          <w:noProof/>
        </w:rPr>
        <w:t>38</w:t>
      </w:r>
      <w:r w:rsidRPr="00CD2334">
        <w:rPr>
          <w:noProof/>
        </w:rPr>
        <w:t>(4), 1115–1166. https://doi.org/10.1177/0149206311432640</w:t>
      </w:r>
    </w:p>
    <w:p w14:paraId="38215DBD"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Roque, L. (2004). </w:t>
      </w:r>
      <w:r w:rsidRPr="00CD2334">
        <w:rPr>
          <w:i/>
          <w:iCs/>
          <w:noProof/>
        </w:rPr>
        <w:t>Contribuição para uma Engenharia do Contexto</w:t>
      </w:r>
      <w:r w:rsidRPr="00CD2334">
        <w:rPr>
          <w:noProof/>
        </w:rPr>
        <w:t>. Universidade de Coimbra.</w:t>
      </w:r>
    </w:p>
    <w:p w14:paraId="7315E922"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Schmidt, B. (2006). Proof of principle studies. </w:t>
      </w:r>
      <w:r w:rsidRPr="00CD2334">
        <w:rPr>
          <w:i/>
          <w:iCs/>
          <w:noProof/>
        </w:rPr>
        <w:t>Epilepsy Research</w:t>
      </w:r>
      <w:r w:rsidRPr="00CD2334">
        <w:rPr>
          <w:noProof/>
        </w:rPr>
        <w:t xml:space="preserve">, </w:t>
      </w:r>
      <w:r w:rsidRPr="00CD2334">
        <w:rPr>
          <w:i/>
          <w:iCs/>
          <w:noProof/>
        </w:rPr>
        <w:t>68</w:t>
      </w:r>
      <w:r w:rsidRPr="00CD2334">
        <w:rPr>
          <w:noProof/>
        </w:rPr>
        <w:t>, 49–52.</w:t>
      </w:r>
    </w:p>
    <w:p w14:paraId="2A9DB683"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Teixeira, M. do R. F. (2011). </w:t>
      </w:r>
      <w:r w:rsidRPr="00CD2334">
        <w:rPr>
          <w:i/>
          <w:iCs/>
          <w:noProof/>
        </w:rPr>
        <w:t>Redes de Conhecimento em Ciências e o Compartilhamento do Conhecimento</w:t>
      </w:r>
      <w:r w:rsidRPr="00CD2334">
        <w:rPr>
          <w:noProof/>
        </w:rPr>
        <w:t>. Universidade Federal do Rio Grande do Sul.</w:t>
      </w:r>
    </w:p>
    <w:p w14:paraId="46524C8E" w14:textId="7F6F8E7C" w:rsidR="00AC426F" w:rsidRPr="0050469B" w:rsidRDefault="001257EA" w:rsidP="00CD2334">
      <w:pPr>
        <w:widowControl w:val="0"/>
        <w:autoSpaceDE w:val="0"/>
        <w:autoSpaceDN w:val="0"/>
        <w:adjustRightInd w:val="0"/>
        <w:spacing w:before="120" w:after="120"/>
        <w:ind w:left="480" w:hanging="480"/>
      </w:pPr>
      <w:r>
        <w:fldChar w:fldCharType="end"/>
      </w:r>
      <w:r w:rsidR="00AC426F" w:rsidRPr="0050469B">
        <w:br w:type="page"/>
      </w:r>
    </w:p>
    <w:p w14:paraId="67070211" w14:textId="10F64E85" w:rsidR="00AC426F" w:rsidRPr="0050469B" w:rsidRDefault="00AC426F" w:rsidP="006A2D1A">
      <w:pPr>
        <w:pStyle w:val="Heading1"/>
        <w:pBdr>
          <w:bottom w:val="single" w:sz="4" w:space="1" w:color="auto"/>
        </w:pBdr>
        <w:spacing w:before="0"/>
        <w:rPr>
          <w:rFonts w:ascii="Gill Sans" w:hAnsi="Gill Sans" w:cs="Gill Sans"/>
          <w:color w:val="000000" w:themeColor="text1"/>
          <w:sz w:val="40"/>
          <w:szCs w:val="40"/>
          <w:lang w:val="pt-BR"/>
        </w:rPr>
      </w:pPr>
      <w:bookmarkStart w:id="1830" w:name="_Toc41897443"/>
      <w:bookmarkStart w:id="1831" w:name="_Toc47384672"/>
      <w:r w:rsidRPr="0050469B">
        <w:rPr>
          <w:rFonts w:ascii="Gill Sans" w:hAnsi="Gill Sans" w:cs="Gill Sans"/>
          <w:color w:val="000000" w:themeColor="text1"/>
          <w:sz w:val="40"/>
          <w:szCs w:val="40"/>
          <w:lang w:val="pt-BR"/>
        </w:rPr>
        <w:lastRenderedPageBreak/>
        <w:t>Anexos</w:t>
      </w:r>
      <w:bookmarkEnd w:id="1830"/>
      <w:bookmarkEnd w:id="1831"/>
    </w:p>
    <w:p w14:paraId="2351A875" w14:textId="69890934" w:rsidR="006A2D1A" w:rsidRPr="0050469B" w:rsidRDefault="007550E2" w:rsidP="006A2D1A">
      <w:pPr>
        <w:pStyle w:val="Heading2"/>
        <w:spacing w:before="280" w:after="120" w:line="360" w:lineRule="auto"/>
        <w:rPr>
          <w:rFonts w:ascii="Gill Sans" w:hAnsi="Gill Sans" w:cs="Gill Sans"/>
          <w:b w:val="0"/>
          <w:color w:val="000000" w:themeColor="text1"/>
          <w:sz w:val="36"/>
          <w:szCs w:val="36"/>
          <w:lang w:val="pt-BR"/>
        </w:rPr>
      </w:pPr>
      <w:bookmarkStart w:id="1832" w:name="_Toc41897444"/>
      <w:bookmarkStart w:id="1833" w:name="_Toc47384673"/>
      <w:r w:rsidRPr="0050469B">
        <w:rPr>
          <w:rFonts w:ascii="Gill Sans" w:hAnsi="Gill Sans" w:cs="Gill Sans"/>
          <w:b w:val="0"/>
          <w:color w:val="000000" w:themeColor="text1"/>
          <w:sz w:val="36"/>
          <w:szCs w:val="36"/>
          <w:lang w:val="pt-BR"/>
        </w:rPr>
        <w:t>As onze e</w:t>
      </w:r>
      <w:r w:rsidR="006A2D1A" w:rsidRPr="0050469B">
        <w:rPr>
          <w:rFonts w:ascii="Gill Sans" w:hAnsi="Gill Sans" w:cs="Gill Sans"/>
          <w:b w:val="0"/>
          <w:color w:val="000000" w:themeColor="text1"/>
          <w:sz w:val="36"/>
          <w:szCs w:val="36"/>
          <w:lang w:val="pt-BR"/>
        </w:rPr>
        <w:t>ntrevistas no contexto da PoC</w:t>
      </w:r>
      <w:bookmarkEnd w:id="1832"/>
      <w:bookmarkEnd w:id="1833"/>
    </w:p>
    <w:p w14:paraId="3EF25A14" w14:textId="77777777" w:rsidR="007B60C9" w:rsidRDefault="007B60C9" w:rsidP="00AC426F">
      <w:pPr>
        <w:spacing w:before="120" w:after="120"/>
        <w:jc w:val="both"/>
        <w:rPr>
          <w:b/>
          <w:bCs/>
          <w:color w:val="000000"/>
          <w:lang w:val="pt-BR"/>
        </w:rPr>
      </w:pPr>
    </w:p>
    <w:p w14:paraId="4AE3272C" w14:textId="07C580FF" w:rsidR="00AC426F" w:rsidRPr="0050469B" w:rsidRDefault="00AC426F" w:rsidP="00AC426F">
      <w:pPr>
        <w:spacing w:before="120" w:after="120"/>
        <w:jc w:val="both"/>
        <w:rPr>
          <w:b/>
          <w:bCs/>
          <w:color w:val="000000"/>
          <w:lang w:val="pt-BR"/>
        </w:rPr>
      </w:pPr>
      <w:r w:rsidRPr="0050469B">
        <w:rPr>
          <w:b/>
          <w:bCs/>
          <w:color w:val="000000"/>
          <w:lang w:val="pt-BR"/>
        </w:rPr>
        <w:t># Entrevista 1</w:t>
      </w:r>
    </w:p>
    <w:p w14:paraId="024042E9" w14:textId="77777777" w:rsidR="007758E6" w:rsidRPr="0050469B" w:rsidRDefault="007758E6" w:rsidP="00AC426F">
      <w:pPr>
        <w:spacing w:before="120" w:after="120"/>
        <w:jc w:val="both"/>
        <w:rPr>
          <w:b/>
          <w:bCs/>
          <w:color w:val="000000"/>
          <w:lang w:val="pt-BR"/>
        </w:rPr>
      </w:pPr>
    </w:p>
    <w:p w14:paraId="0762A19F" w14:textId="77777777" w:rsidR="00AC426F" w:rsidRPr="0050469B" w:rsidRDefault="00AC426F" w:rsidP="00A01847">
      <w:pPr>
        <w:pStyle w:val="Tese-Entrevistas"/>
      </w:pPr>
      <w:r w:rsidRPr="0050469B">
        <w:t>Quanto tempo de atuação na área de TI? – 18 anos</w:t>
      </w:r>
    </w:p>
    <w:p w14:paraId="6DDF140B" w14:textId="77777777" w:rsidR="00AC426F" w:rsidRPr="0050469B" w:rsidRDefault="00AC426F" w:rsidP="00A01847">
      <w:pPr>
        <w:pStyle w:val="Tese-Entrevistas"/>
      </w:pPr>
      <w:r w:rsidRPr="0050469B">
        <w:t>Quanto tempo de atuação com PoC? – 13 anos (especialista em PoC)</w:t>
      </w:r>
    </w:p>
    <w:p w14:paraId="2210EE8C" w14:textId="77777777" w:rsidR="00AC426F" w:rsidRPr="0050469B" w:rsidRDefault="00AC426F" w:rsidP="00A01847">
      <w:pPr>
        <w:pStyle w:val="Tese-Entrevistas"/>
      </w:pPr>
    </w:p>
    <w:p w14:paraId="7E9C30C5" w14:textId="77777777" w:rsidR="00AC426F" w:rsidRPr="0050469B" w:rsidRDefault="00AC426F" w:rsidP="00A01847">
      <w:pPr>
        <w:pStyle w:val="Tese-Entrevistas"/>
      </w:pPr>
      <w:r w:rsidRPr="0050469B">
        <w:t>1) Na sua opinião o que é uma Prova de Conceito (PoC)?</w:t>
      </w:r>
    </w:p>
    <w:p w14:paraId="4907F372" w14:textId="77777777" w:rsidR="00AC426F" w:rsidRPr="0050469B" w:rsidRDefault="00AC426F" w:rsidP="00A01847">
      <w:pPr>
        <w:pStyle w:val="Tese-Entrevistas"/>
      </w:pPr>
      <w:r w:rsidRPr="0050469B">
        <w:t>É um teste que você faria de acordo com algumas condições para estabelecer se algo serve ou não, de acordo com algumas necessidades.</w:t>
      </w:r>
    </w:p>
    <w:p w14:paraId="51133C3F" w14:textId="77777777" w:rsidR="00AC426F" w:rsidRPr="0050469B" w:rsidRDefault="00AC426F" w:rsidP="00A01847">
      <w:pPr>
        <w:pStyle w:val="Tese-Entrevistas"/>
      </w:pPr>
    </w:p>
    <w:p w14:paraId="69FB22F0" w14:textId="77777777" w:rsidR="00AC426F" w:rsidRPr="0050469B" w:rsidRDefault="00AC426F" w:rsidP="00A01847">
      <w:pPr>
        <w:pStyle w:val="Tese-Entrevistas"/>
      </w:pPr>
      <w:r w:rsidRPr="0050469B">
        <w:t>2) Descreve os objetivos ou o que você espera de uma PoC?</w:t>
      </w:r>
    </w:p>
    <w:p w14:paraId="62783A29" w14:textId="77777777" w:rsidR="00AC426F" w:rsidRPr="0050469B" w:rsidRDefault="00AC426F" w:rsidP="00A01847">
      <w:pPr>
        <w:pStyle w:val="Tese-Entrevistas"/>
      </w:pPr>
      <w:r w:rsidRPr="0050469B">
        <w:t>Entender as necessidades do cliente, assim preparando a PoC de acordo com essas necessidades.</w:t>
      </w:r>
    </w:p>
    <w:p w14:paraId="395C2317" w14:textId="77777777" w:rsidR="00AC426F" w:rsidRPr="0050469B" w:rsidRDefault="00AC426F" w:rsidP="00A01847">
      <w:pPr>
        <w:pStyle w:val="Tese-Entrevistas"/>
      </w:pPr>
    </w:p>
    <w:p w14:paraId="1EBB0E49" w14:textId="77777777" w:rsidR="00AC426F" w:rsidRPr="0050469B" w:rsidRDefault="00AC426F" w:rsidP="00A01847">
      <w:pPr>
        <w:pStyle w:val="Tese-Entrevistas"/>
      </w:pPr>
      <w:r w:rsidRPr="0050469B">
        <w:t>3) Quais os desafios de uma PoC?</w:t>
      </w:r>
    </w:p>
    <w:p w14:paraId="091FD3B3" w14:textId="77777777" w:rsidR="00AC426F" w:rsidRPr="0050469B" w:rsidRDefault="00AC426F" w:rsidP="00A01847">
      <w:pPr>
        <w:pStyle w:val="Tese-Entrevistas"/>
      </w:pPr>
      <w:r w:rsidRPr="0050469B">
        <w:t>Eu penso que o principal, ou seja, o mais difícil é estabelecer a terminologia entre quem pede a PoC e quem faz. Outro ponto são as mudanças que acontecem durante a PoC. Outro ponto é na hora que você apresenta o cliente, ele pode perguntar e se eu fizer assim. Muitas vezes eu tive que improvisar durante a execução da PoC.</w:t>
      </w:r>
    </w:p>
    <w:p w14:paraId="250930F4" w14:textId="77777777" w:rsidR="00AC426F" w:rsidRPr="0050469B" w:rsidRDefault="00AC426F" w:rsidP="00A01847">
      <w:pPr>
        <w:pStyle w:val="Tese-Entrevistas"/>
      </w:pPr>
      <w:r w:rsidRPr="0050469B">
        <w:t xml:space="preserve"> </w:t>
      </w:r>
    </w:p>
    <w:p w14:paraId="6CA7B995" w14:textId="77777777" w:rsidR="00AC426F" w:rsidRPr="0050469B" w:rsidRDefault="00AC426F" w:rsidP="00A01847">
      <w:pPr>
        <w:pStyle w:val="Tese-Entrevistas"/>
      </w:pPr>
      <w:r w:rsidRPr="0050469B">
        <w:t>4) Quais são os elementos em uma PoC?</w:t>
      </w:r>
    </w:p>
    <w:p w14:paraId="79878B20" w14:textId="77777777" w:rsidR="00AC426F" w:rsidRPr="0050469B" w:rsidRDefault="00AC426F" w:rsidP="00A01847">
      <w:pPr>
        <w:pStyle w:val="Tese-Entrevistas"/>
      </w:pPr>
      <w:r w:rsidRPr="0050469B">
        <w:t>Necessidades do cliente, pessoas, hardware, software, problemas, testes.</w:t>
      </w:r>
    </w:p>
    <w:p w14:paraId="5FF15085" w14:textId="77777777" w:rsidR="00AC426F" w:rsidRPr="0050469B" w:rsidRDefault="00AC426F" w:rsidP="00A01847">
      <w:pPr>
        <w:pStyle w:val="Tese-Entrevistas"/>
      </w:pPr>
      <w:r w:rsidRPr="0050469B">
        <w:t xml:space="preserve"> </w:t>
      </w:r>
    </w:p>
    <w:p w14:paraId="47AAEEEF" w14:textId="77777777" w:rsidR="00AC426F" w:rsidRPr="0050469B" w:rsidRDefault="00AC426F" w:rsidP="00A01847">
      <w:pPr>
        <w:pStyle w:val="Tese-Entrevistas"/>
      </w:pPr>
      <w:r w:rsidRPr="0050469B">
        <w:t>5) Descreva brevemente a metodologia que você segue em uma PoC?</w:t>
      </w:r>
    </w:p>
    <w:p w14:paraId="039D20E4" w14:textId="77777777" w:rsidR="00AC426F" w:rsidRPr="0050469B" w:rsidRDefault="00AC426F" w:rsidP="00A01847">
      <w:pPr>
        <w:pStyle w:val="Tese-Entrevistas"/>
      </w:pPr>
      <w:r w:rsidRPr="0050469B">
        <w:t xml:space="preserve">Não tem uma metodologia padrão. Eu procuro conversar com a pessoa que está pedindo a PoC para entender as suas necessidades e para saber </w:t>
      </w:r>
      <w:proofErr w:type="gramStart"/>
      <w:r w:rsidRPr="0050469B">
        <w:t>aonde</w:t>
      </w:r>
      <w:proofErr w:type="gramEnd"/>
      <w:r w:rsidRPr="0050469B">
        <w:t xml:space="preserve"> ela quer chegar. A partir daí eu </w:t>
      </w:r>
      <w:r w:rsidRPr="0050469B">
        <w:lastRenderedPageBreak/>
        <w:t xml:space="preserve">escrevo um plano de testes. Eu penso que o plano de testes não é algo rígido, pois ele muda durante a PoC. O cliente pode pedir uma coisa e depois pode querer explorar outra. Se isso acontecer eu documento no plano de testes. </w:t>
      </w:r>
    </w:p>
    <w:p w14:paraId="3E038B0B" w14:textId="77777777" w:rsidR="00AC426F" w:rsidRPr="0050469B" w:rsidRDefault="00AC426F" w:rsidP="00A01847">
      <w:pPr>
        <w:pStyle w:val="Tese-Entrevistas"/>
      </w:pPr>
    </w:p>
    <w:p w14:paraId="28F9F206" w14:textId="77777777" w:rsidR="00AC426F" w:rsidRPr="0050469B" w:rsidRDefault="00AC426F" w:rsidP="00A01847">
      <w:pPr>
        <w:pStyle w:val="Tese-Entrevistas"/>
      </w:pPr>
      <w:r w:rsidRPr="0050469B">
        <w:t xml:space="preserve">6) Como saber se alguém possui conhecimento adequado para (realizar ou entender) a PoC? </w:t>
      </w:r>
    </w:p>
    <w:p w14:paraId="17C69F88" w14:textId="77777777" w:rsidR="00AC426F" w:rsidRPr="0050469B" w:rsidRDefault="00AC426F" w:rsidP="00A01847">
      <w:pPr>
        <w:pStyle w:val="Tese-Entrevistas"/>
      </w:pPr>
      <w:r w:rsidRPr="0050469B">
        <w:t>De novo não tem algo padrão para determinar isso. O que eu faço, que é baseado na minha experiência, faço algumas perguntas para as pessoas que estão participando da PoC para perceber se elas vão responder de acordo com o que eu espero. Por exemplo: Um dia, eu fiz uma pergunta para um engenheiro de sistemas sobre um específico protocolo de comunicação (acesso a dados) para entender o quanto a outra pessoa sabia sobre o assunto. Eu perguntei algo que não se aplicava a esse protocolo em específico para saber como a pessoa iria responder. A pessoa respondeu que esse parâmetro deve ser alterado em uma localização específica do sistema operacional Unix. Entretanto, a resposta esperada (e correta) seria que esse parâmetro não se aplica a esse protocolo de comunicação.</w:t>
      </w:r>
    </w:p>
    <w:p w14:paraId="39E2E598" w14:textId="77777777" w:rsidR="00AC426F" w:rsidRPr="0050469B" w:rsidRDefault="00AC426F" w:rsidP="00A01847">
      <w:pPr>
        <w:pStyle w:val="Tese-Entrevistas"/>
      </w:pPr>
    </w:p>
    <w:p w14:paraId="508ED31B" w14:textId="77777777" w:rsidR="00AC426F" w:rsidRPr="0050469B" w:rsidRDefault="00AC426F" w:rsidP="00A01847">
      <w:pPr>
        <w:pStyle w:val="Tese-Entrevistas"/>
      </w:pPr>
      <w:r w:rsidRPr="0050469B">
        <w:t xml:space="preserve">7) Como saber se os participantes durante a PoC estão adquirindo algum conhecimento? </w:t>
      </w:r>
    </w:p>
    <w:p w14:paraId="12459950" w14:textId="77777777" w:rsidR="00AC426F" w:rsidRPr="0050469B" w:rsidRDefault="00AC426F" w:rsidP="00A01847">
      <w:pPr>
        <w:pStyle w:val="Tese-Entrevistas"/>
      </w:pPr>
      <w:r w:rsidRPr="0050469B">
        <w:t xml:space="preserve">Eu procuro discutir no final da PoC com os envolvidos os resultados, pois através da conversa você consegue ter uma ideia se eles absorveram ou não algum conhecimento. Se eles não absorveram, essa é a hora de esclarecer os resultados. Por exemplo: Eu estava executando um teste de desempenho em um </w:t>
      </w:r>
      <w:proofErr w:type="spellStart"/>
      <w:r w:rsidRPr="0050469B">
        <w:t>band</w:t>
      </w:r>
      <w:proofErr w:type="spellEnd"/>
      <w:r w:rsidRPr="0050469B">
        <w:t xml:space="preserve"> de dados via uma aplicação denominada BD-IO-X [nome fictício] e a tempo de resposta (latência) reportado é muito alto, pois engloba diversos componentes, como por exemplo, tempo de acesso das operações no banco de dados, tempo de acesso na rede, tempo de acesso no sistema de armazenamento de dados, dentre outros. Meu interesse era somente medir o tempo de resposta no acesso ao sistema de armazenamento de dados, assim se os resultados são entregues para outra pessoa, essa pessoa pode olhar para </w:t>
      </w:r>
      <w:proofErr w:type="spellStart"/>
      <w:r w:rsidRPr="0050469B">
        <w:t>quele</w:t>
      </w:r>
      <w:proofErr w:type="spellEnd"/>
      <w:r w:rsidRPr="0050469B">
        <w:t xml:space="preserve"> número e interpretar de forma equivocada os resultados, pensando que foi o tempo de resposta do sistema de armazenamento de </w:t>
      </w:r>
      <w:proofErr w:type="gramStart"/>
      <w:r w:rsidRPr="0050469B">
        <w:t>dados  e</w:t>
      </w:r>
      <w:proofErr w:type="gramEnd"/>
      <w:r w:rsidRPr="0050469B">
        <w:t xml:space="preserve"> na realidade aquele número representa o tempo total de acesso aos dados incluindo diversos componentes no sistema. Portanto a conversa é muito importante e é importante também utilizar a comparação de diferentes testes executados, de forma a apoiar e sustentar </w:t>
      </w:r>
      <w:r w:rsidRPr="0050469B">
        <w:lastRenderedPageBreak/>
        <w:t>o conhecimento no momento da apresentação e explicação para os outros participantes na PoC.</w:t>
      </w:r>
    </w:p>
    <w:p w14:paraId="13175820" w14:textId="77777777" w:rsidR="00AC426F" w:rsidRPr="0050469B" w:rsidRDefault="00AC426F" w:rsidP="00A01847">
      <w:pPr>
        <w:pStyle w:val="Tese-Entrevistas"/>
      </w:pPr>
    </w:p>
    <w:p w14:paraId="019C70BC" w14:textId="77777777"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699D9D1C" w14:textId="77777777" w:rsidR="00AC426F" w:rsidRPr="0050469B" w:rsidRDefault="00AC426F" w:rsidP="00A01847">
      <w:pPr>
        <w:pStyle w:val="Tese-Entrevistas"/>
      </w:pPr>
      <w:r w:rsidRPr="0050469B">
        <w:t>No meu ponto de vista, não tem uma metodologia padrão a ser seguida. Se o cliente me pede algo diferente durante a execução da PoC, eu pediria um tempo para testar internamente para ver se o que ele pediu é possível de se executar. Se fosse possível de execução eu apresentaria, se não fosse possível eu diria que não seria possível e o porquê. Se alguém pede alguma mudança durante a PoC e eu tenho experiência, ou seja, eu sei que é algo que não compromete a execução do PoC, eu executo. Se a mudança é algo que eu não tenho a menor ideia do resultado, eu executo depois para entender o comportamento. Se o cliente pede alguma mudança, eu tento entender o porquê e a relevância da mudança.</w:t>
      </w:r>
    </w:p>
    <w:p w14:paraId="5EA11995" w14:textId="77777777" w:rsidR="00AC426F" w:rsidRPr="0050469B" w:rsidRDefault="00AC426F" w:rsidP="00A01847">
      <w:pPr>
        <w:pStyle w:val="Tese-Entrevistas"/>
      </w:pPr>
      <w:r w:rsidRPr="0050469B">
        <w:t xml:space="preserve"> </w:t>
      </w:r>
    </w:p>
    <w:p w14:paraId="655F4956" w14:textId="77777777" w:rsidR="00AC426F" w:rsidRPr="0050469B" w:rsidRDefault="00AC426F" w:rsidP="00A01847">
      <w:pPr>
        <w:pStyle w:val="Tese-Entrevistas"/>
      </w:pPr>
      <w:r w:rsidRPr="0050469B">
        <w:t>9) Como documentar e entregar os resultados da PoC?</w:t>
      </w:r>
    </w:p>
    <w:p w14:paraId="138D4AC7" w14:textId="77777777" w:rsidR="00AC426F" w:rsidRPr="0050469B" w:rsidRDefault="00AC426F" w:rsidP="00A01847">
      <w:pPr>
        <w:pStyle w:val="Tese-Entrevistas"/>
      </w:pPr>
      <w:r w:rsidRPr="0050469B">
        <w:t xml:space="preserve">O plano de testes vai conter os testes que vão ser executados e em cada teste, eu colocaria os resultados correspondentes. No documento, eu faço uma seção de conclusão do PoC. Tem que descrever todos os parâmetros de hardware e software. Você deve dizer todos os componentes que você utilizou e se você alterou algum parâmetro, você precisa documentar. Você não consegue descrever todos, mas deve apontar todos o que foram usados e dizer o que foi alterado. </w:t>
      </w:r>
    </w:p>
    <w:p w14:paraId="2E7A624D" w14:textId="77777777" w:rsidR="00AC426F" w:rsidRPr="0050469B" w:rsidRDefault="00AC426F" w:rsidP="00A01847">
      <w:pPr>
        <w:pStyle w:val="Tese-Entrevistas"/>
      </w:pPr>
    </w:p>
    <w:p w14:paraId="2819EBAE" w14:textId="77777777" w:rsidR="00AC426F" w:rsidRPr="0050469B" w:rsidRDefault="00AC426F" w:rsidP="00A01847">
      <w:pPr>
        <w:pStyle w:val="Tese-Entrevistas"/>
      </w:pPr>
      <w:r w:rsidRPr="0050469B">
        <w:t>10) Como você avalia se houve uma compreensão dos resultados da PoC?</w:t>
      </w:r>
    </w:p>
    <w:p w14:paraId="05734589" w14:textId="77777777" w:rsidR="00AC426F" w:rsidRPr="0050469B" w:rsidRDefault="00AC426F" w:rsidP="00A01847">
      <w:pPr>
        <w:pStyle w:val="Tese-Entrevistas"/>
      </w:pPr>
      <w:r w:rsidRPr="0050469B">
        <w:t>Pra a mim a apresentação da PoC é uma discussão e através dessa discussão (conversa) se a pessoa estiver alinhada, você sabe que ela compreendeu os resultados. O problema é se ela desvia. Quando a gente roda a PoC, a gente sabe o comportamento e se nessa discussão (apresentação), se a pessoa descreve algo diferente, ela não entendeu.</w:t>
      </w:r>
    </w:p>
    <w:p w14:paraId="323F4BA6" w14:textId="77777777" w:rsidR="00AC426F" w:rsidRPr="0050469B" w:rsidRDefault="00AC426F" w:rsidP="00A01847">
      <w:pPr>
        <w:pStyle w:val="Tese-Entrevistas"/>
      </w:pPr>
      <w:r w:rsidRPr="0050469B">
        <w:t xml:space="preserve">O entrevistador fez a seguinte pergunta: E se você não sabe o comportamento quando está executando a PoC? </w:t>
      </w:r>
    </w:p>
    <w:p w14:paraId="4145DF98" w14:textId="77777777" w:rsidR="00AC426F" w:rsidRPr="0050469B" w:rsidRDefault="00AC426F" w:rsidP="00A01847">
      <w:pPr>
        <w:pStyle w:val="Tese-Entrevistas"/>
      </w:pPr>
      <w:r w:rsidRPr="0050469B">
        <w:t>Resposta: Antes da PoC, você rodou, testou antes. Eu faço testes anteriores a PoC</w:t>
      </w:r>
    </w:p>
    <w:p w14:paraId="309F9E37" w14:textId="77777777" w:rsidR="00AC426F" w:rsidRPr="0050469B" w:rsidRDefault="00AC426F" w:rsidP="00A01847">
      <w:pPr>
        <w:pStyle w:val="Tese-Entrevistas"/>
      </w:pPr>
      <w:r w:rsidRPr="0050469B">
        <w:lastRenderedPageBreak/>
        <w:t xml:space="preserve">Outra pergunta feita pelo entrevistador: Qual a prática que você utiliza quando você não entende o comportamento antes da PoC, ou seja, durante os pré-testes? </w:t>
      </w:r>
    </w:p>
    <w:p w14:paraId="40CA9B45" w14:textId="77777777" w:rsidR="007B60C9" w:rsidRDefault="00AC426F" w:rsidP="007B60C9">
      <w:pPr>
        <w:pStyle w:val="Tese-Entrevistas"/>
        <w:rPr>
          <w:b/>
          <w:bCs/>
        </w:rPr>
      </w:pPr>
      <w:r w:rsidRPr="0050469B">
        <w:t xml:space="preserve">Resposta: Eu vou tentar comparar com algo que eu conheço. Por outras palavras, eu faço uma analogia de algo que eu conheço e mesmo assim se eu não entender eu procuro ajuda. </w:t>
      </w:r>
      <w:r w:rsidRPr="0050469B">
        <w:br/>
      </w:r>
    </w:p>
    <w:p w14:paraId="4847C20B" w14:textId="77777777" w:rsidR="007B60C9" w:rsidRDefault="007B60C9">
      <w:pPr>
        <w:rPr>
          <w:b/>
          <w:bCs/>
          <w:color w:val="000000"/>
          <w:lang w:val="pt-BR"/>
        </w:rPr>
      </w:pPr>
      <w:r>
        <w:rPr>
          <w:b/>
          <w:bCs/>
        </w:rPr>
        <w:br w:type="page"/>
      </w:r>
    </w:p>
    <w:p w14:paraId="6C93B826" w14:textId="727687E1" w:rsidR="00AC426F" w:rsidRPr="0050469B" w:rsidRDefault="00AC426F" w:rsidP="007B60C9">
      <w:pPr>
        <w:pStyle w:val="Tese-Entrevistas"/>
        <w:rPr>
          <w:b/>
          <w:bCs/>
        </w:rPr>
      </w:pPr>
      <w:r w:rsidRPr="0050469B">
        <w:rPr>
          <w:b/>
          <w:bCs/>
        </w:rPr>
        <w:lastRenderedPageBreak/>
        <w:t># Entrevista 2</w:t>
      </w:r>
    </w:p>
    <w:p w14:paraId="7A0C891B" w14:textId="77777777" w:rsidR="00AC426F" w:rsidRPr="0050469B" w:rsidRDefault="00AC426F" w:rsidP="00AC426F">
      <w:pPr>
        <w:spacing w:before="120" w:after="120"/>
        <w:jc w:val="both"/>
        <w:rPr>
          <w:color w:val="000000"/>
          <w:lang w:val="pt-BR"/>
        </w:rPr>
      </w:pPr>
    </w:p>
    <w:p w14:paraId="4DF4C206"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IT? – 12 </w:t>
      </w:r>
      <w:proofErr w:type="spellStart"/>
      <w:r w:rsidRPr="0050469B">
        <w:t>years</w:t>
      </w:r>
      <w:proofErr w:type="spellEnd"/>
    </w:p>
    <w:p w14:paraId="41C44BB4"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PoC? – 3 </w:t>
      </w:r>
      <w:proofErr w:type="spellStart"/>
      <w:r w:rsidRPr="0050469B">
        <w:t>years</w:t>
      </w:r>
      <w:proofErr w:type="spellEnd"/>
      <w:r w:rsidRPr="0050469B">
        <w:t xml:space="preserve"> (PoC </w:t>
      </w:r>
      <w:proofErr w:type="spellStart"/>
      <w:r w:rsidRPr="0050469B">
        <w:t>participant</w:t>
      </w:r>
      <w:proofErr w:type="spellEnd"/>
      <w:r w:rsidRPr="0050469B">
        <w:t>)</w:t>
      </w:r>
    </w:p>
    <w:p w14:paraId="229904F8" w14:textId="77777777" w:rsidR="00AC426F" w:rsidRPr="0050469B" w:rsidRDefault="00AC426F" w:rsidP="00A01847">
      <w:pPr>
        <w:pStyle w:val="Tese-Entrevistas"/>
      </w:pPr>
    </w:p>
    <w:p w14:paraId="636069FF" w14:textId="77777777" w:rsidR="00AC426F" w:rsidRPr="0050469B" w:rsidRDefault="00AC426F" w:rsidP="00A01847">
      <w:pPr>
        <w:pStyle w:val="Tese-Entrevistas"/>
      </w:pPr>
      <w:r w:rsidRPr="0050469B">
        <w:t xml:space="preserve">1) In </w:t>
      </w:r>
      <w:proofErr w:type="spellStart"/>
      <w:r w:rsidRPr="0050469B">
        <w:t>your</w:t>
      </w:r>
      <w:proofErr w:type="spellEnd"/>
      <w:r w:rsidRPr="0050469B">
        <w:t xml:space="preserve"> </w:t>
      </w:r>
      <w:proofErr w:type="spellStart"/>
      <w:r w:rsidRPr="0050469B">
        <w:t>opinion</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a </w:t>
      </w:r>
      <w:proofErr w:type="spellStart"/>
      <w:r w:rsidRPr="0050469B">
        <w:t>Proof</w:t>
      </w:r>
      <w:proofErr w:type="spellEnd"/>
      <w:r w:rsidRPr="0050469B">
        <w:t xml:space="preserve"> </w:t>
      </w:r>
      <w:proofErr w:type="spellStart"/>
      <w:r w:rsidRPr="0050469B">
        <w:t>of</w:t>
      </w:r>
      <w:proofErr w:type="spellEnd"/>
      <w:r w:rsidRPr="0050469B">
        <w:t xml:space="preserve"> </w:t>
      </w:r>
      <w:proofErr w:type="spellStart"/>
      <w:r w:rsidRPr="0050469B">
        <w:t>Concept</w:t>
      </w:r>
      <w:proofErr w:type="spellEnd"/>
      <w:r w:rsidRPr="0050469B">
        <w:t xml:space="preserve"> (PoC)?</w:t>
      </w:r>
    </w:p>
    <w:p w14:paraId="04CF358E" w14:textId="77777777" w:rsidR="00AC426F" w:rsidRPr="0050469B" w:rsidRDefault="00AC426F" w:rsidP="00A01847">
      <w:pPr>
        <w:pStyle w:val="Tese-Entrevistas"/>
      </w:pPr>
      <w:r w:rsidRPr="0050469B">
        <w:t xml:space="preserve">In </w:t>
      </w:r>
      <w:proofErr w:type="spellStart"/>
      <w:r w:rsidRPr="0050469B">
        <w:t>my</w:t>
      </w:r>
      <w:proofErr w:type="spellEnd"/>
      <w:r w:rsidRPr="0050469B">
        <w:t xml:space="preserve"> </w:t>
      </w:r>
      <w:proofErr w:type="spellStart"/>
      <w:r w:rsidRPr="0050469B">
        <w:t>opinion</w:t>
      </w:r>
      <w:proofErr w:type="spellEnd"/>
      <w:r w:rsidRPr="0050469B">
        <w:t xml:space="preserve">, a PoC </w:t>
      </w:r>
      <w:proofErr w:type="spellStart"/>
      <w:r w:rsidRPr="0050469B">
        <w:t>is</w:t>
      </w:r>
      <w:proofErr w:type="spellEnd"/>
      <w:r w:rsidRPr="0050469B">
        <w:t xml:space="preserve"> “</w:t>
      </w:r>
      <w:proofErr w:type="spellStart"/>
      <w:r w:rsidRPr="0050469B">
        <w:t>something</w:t>
      </w:r>
      <w:proofErr w:type="spellEnd"/>
      <w:r w:rsidRPr="0050469B">
        <w:t xml:space="preserve">” </w:t>
      </w:r>
      <w:proofErr w:type="spellStart"/>
      <w:r w:rsidRPr="0050469B">
        <w:t>that</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to</w:t>
      </w:r>
      <w:proofErr w:type="spellEnd"/>
      <w:r w:rsidRPr="0050469B">
        <w:t xml:space="preserve"> </w:t>
      </w:r>
      <w:proofErr w:type="spellStart"/>
      <w:r w:rsidRPr="0050469B">
        <w:t>demonstrate</w:t>
      </w:r>
      <w:proofErr w:type="spellEnd"/>
      <w:r w:rsidRPr="0050469B">
        <w:t xml:space="preserve">, </w:t>
      </w:r>
      <w:proofErr w:type="spellStart"/>
      <w:r w:rsidRPr="0050469B">
        <w:t>such</w:t>
      </w:r>
      <w:proofErr w:type="spellEnd"/>
      <w:r w:rsidRPr="0050469B">
        <w:t xml:space="preserve"> as a </w:t>
      </w:r>
      <w:proofErr w:type="spellStart"/>
      <w:r w:rsidRPr="0050469B">
        <w:t>solution</w:t>
      </w:r>
      <w:proofErr w:type="spellEnd"/>
      <w:r w:rsidRPr="0050469B">
        <w:t xml:space="preserve"> </w:t>
      </w:r>
      <w:proofErr w:type="spellStart"/>
      <w:r w:rsidRPr="0050469B">
        <w:t>or</w:t>
      </w:r>
      <w:proofErr w:type="spellEnd"/>
      <w:r w:rsidRPr="0050469B">
        <w:t xml:space="preserve"> </w:t>
      </w:r>
      <w:proofErr w:type="spellStart"/>
      <w:r w:rsidRPr="0050469B">
        <w:t>product</w:t>
      </w:r>
      <w:proofErr w:type="spellEnd"/>
      <w:r w:rsidRPr="0050469B">
        <w:t xml:space="preserve"> </w:t>
      </w:r>
      <w:proofErr w:type="spellStart"/>
      <w:r w:rsidRPr="0050469B">
        <w:t>to</w:t>
      </w:r>
      <w:proofErr w:type="spellEnd"/>
      <w:r w:rsidRPr="0050469B">
        <w:t xml:space="preserve"> a </w:t>
      </w:r>
      <w:proofErr w:type="spellStart"/>
      <w:r w:rsidRPr="0050469B">
        <w:t>customer</w:t>
      </w:r>
      <w:proofErr w:type="spellEnd"/>
      <w:r w:rsidRPr="0050469B">
        <w:t xml:space="preserve">. </w:t>
      </w:r>
      <w:proofErr w:type="spellStart"/>
      <w:r w:rsidRPr="0050469B">
        <w:t>Also</w:t>
      </w:r>
      <w:proofErr w:type="spellEnd"/>
      <w:r w:rsidRPr="0050469B">
        <w:t xml:space="preserve"> a PoC </w:t>
      </w:r>
      <w:proofErr w:type="spellStart"/>
      <w:r w:rsidRPr="0050469B">
        <w:t>could</w:t>
      </w:r>
      <w:proofErr w:type="spellEnd"/>
      <w:r w:rsidRPr="0050469B">
        <w:t xml:space="preserve"> </w:t>
      </w:r>
      <w:proofErr w:type="spellStart"/>
      <w:r w:rsidRPr="0050469B">
        <w:t>involves</w:t>
      </w:r>
      <w:proofErr w:type="spellEnd"/>
      <w:r w:rsidRPr="0050469B">
        <w:t xml:space="preserve"> a </w:t>
      </w:r>
      <w:proofErr w:type="spellStart"/>
      <w:r w:rsidRPr="0050469B">
        <w:t>lot</w:t>
      </w:r>
      <w:proofErr w:type="spellEnd"/>
      <w:r w:rsidRPr="0050469B">
        <w:t xml:space="preserve"> </w:t>
      </w:r>
      <w:proofErr w:type="spellStart"/>
      <w:r w:rsidRPr="0050469B">
        <w:t>of</w:t>
      </w:r>
      <w:proofErr w:type="spellEnd"/>
      <w:r w:rsidRPr="0050469B">
        <w:t xml:space="preserve"> </w:t>
      </w:r>
      <w:proofErr w:type="spellStart"/>
      <w:r w:rsidRPr="0050469B">
        <w:t>people</w:t>
      </w:r>
      <w:proofErr w:type="spellEnd"/>
      <w:r w:rsidRPr="0050469B">
        <w:t>.</w:t>
      </w:r>
    </w:p>
    <w:p w14:paraId="1C463ADE"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see</w:t>
      </w:r>
      <w:proofErr w:type="spellEnd"/>
      <w:r w:rsidRPr="0050469B">
        <w:t xml:space="preserve"> a PoC?  </w:t>
      </w:r>
    </w:p>
    <w:p w14:paraId="4D4D058E"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is</w:t>
      </w:r>
      <w:proofErr w:type="spellEnd"/>
      <w:r w:rsidRPr="0050469B">
        <w:t xml:space="preserve"> a </w:t>
      </w:r>
      <w:proofErr w:type="spellStart"/>
      <w:r w:rsidRPr="0050469B">
        <w:t>process</w:t>
      </w:r>
      <w:proofErr w:type="spellEnd"/>
      <w:r w:rsidRPr="0050469B">
        <w:t xml:space="preserve">. It starts from </w:t>
      </w:r>
      <w:proofErr w:type="spellStart"/>
      <w:r w:rsidRPr="0050469B">
        <w:t>the</w:t>
      </w:r>
      <w:proofErr w:type="spellEnd"/>
      <w:r w:rsidRPr="0050469B">
        <w:t xml:space="preserve"> </w:t>
      </w:r>
      <w:proofErr w:type="spellStart"/>
      <w:r w:rsidRPr="0050469B">
        <w:t>request</w:t>
      </w:r>
      <w:proofErr w:type="spellEnd"/>
      <w:r w:rsidRPr="0050469B">
        <w:t xml:space="preserve">, </w:t>
      </w:r>
      <w:proofErr w:type="spellStart"/>
      <w:r w:rsidRPr="0050469B">
        <w:t>after</w:t>
      </w:r>
      <w:proofErr w:type="spellEnd"/>
      <w:r w:rsidRPr="0050469B">
        <w:t xml:space="preserve"> </w:t>
      </w:r>
      <w:proofErr w:type="spellStart"/>
      <w:r w:rsidRPr="0050469B">
        <w:t>check</w:t>
      </w:r>
      <w:proofErr w:type="spellEnd"/>
      <w:r w:rsidRPr="0050469B">
        <w:t xml:space="preserve"> </w:t>
      </w:r>
      <w:proofErr w:type="spellStart"/>
      <w:r w:rsidRPr="0050469B">
        <w:t>the</w:t>
      </w:r>
      <w:proofErr w:type="spellEnd"/>
      <w:r w:rsidRPr="0050469B">
        <w:t xml:space="preserve"> </w:t>
      </w:r>
      <w:proofErr w:type="spellStart"/>
      <w:r w:rsidRPr="0050469B">
        <w:t>availability</w:t>
      </w:r>
      <w:proofErr w:type="spellEnd"/>
      <w:r w:rsidRPr="0050469B">
        <w:t xml:space="preserve"> </w:t>
      </w:r>
      <w:proofErr w:type="spellStart"/>
      <w:r w:rsidRPr="0050469B">
        <w:t>of</w:t>
      </w:r>
      <w:proofErr w:type="spellEnd"/>
      <w:r w:rsidRPr="0050469B">
        <w:t xml:space="preserve"> </w:t>
      </w:r>
      <w:proofErr w:type="spellStart"/>
      <w:r w:rsidRPr="0050469B">
        <w:t>equipment</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used</w:t>
      </w:r>
      <w:proofErr w:type="spellEnd"/>
      <w:r w:rsidRPr="0050469B">
        <w:t xml:space="preserve"> in a PoC, </w:t>
      </w:r>
      <w:proofErr w:type="spellStart"/>
      <w:r w:rsidRPr="0050469B">
        <w:t>after</w:t>
      </w:r>
      <w:proofErr w:type="spellEnd"/>
      <w:r w:rsidRPr="0050469B">
        <w:t xml:space="preserve"> </w:t>
      </w:r>
      <w:proofErr w:type="spellStart"/>
      <w:r w:rsidRPr="0050469B">
        <w:t>goes</w:t>
      </w:r>
      <w:proofErr w:type="spellEnd"/>
      <w:r w:rsidRPr="0050469B">
        <w:t xml:space="preserve"> </w:t>
      </w:r>
      <w:proofErr w:type="spellStart"/>
      <w:r w:rsidRPr="0050469B">
        <w:t>to</w:t>
      </w:r>
      <w:proofErr w:type="spellEnd"/>
      <w:r w:rsidRPr="0050469B">
        <w:t xml:space="preserve"> build </w:t>
      </w:r>
      <w:proofErr w:type="spellStart"/>
      <w:r w:rsidRPr="0050469B">
        <w:t>the</w:t>
      </w:r>
      <w:proofErr w:type="spellEnd"/>
      <w:r w:rsidRPr="0050469B">
        <w:t xml:space="preserve"> </w:t>
      </w:r>
      <w:proofErr w:type="spellStart"/>
      <w:r w:rsidRPr="0050469B">
        <w:t>infrastructure</w:t>
      </w:r>
      <w:proofErr w:type="spellEnd"/>
      <w:r w:rsidRPr="0050469B">
        <w:t xml:space="preserve">, </w:t>
      </w:r>
      <w:proofErr w:type="spellStart"/>
      <w:r w:rsidRPr="0050469B">
        <w:t>and</w:t>
      </w:r>
      <w:proofErr w:type="spellEnd"/>
      <w:r w:rsidRPr="0050469B">
        <w:t xml:space="preserve"> </w:t>
      </w:r>
      <w:proofErr w:type="spellStart"/>
      <w:r w:rsidRPr="0050469B">
        <w:t>goes</w:t>
      </w:r>
      <w:proofErr w:type="spellEnd"/>
      <w:r w:rsidRPr="0050469B">
        <w:t xml:space="preserve"> </w:t>
      </w:r>
      <w:proofErr w:type="spellStart"/>
      <w:r w:rsidRPr="0050469B">
        <w:t>to</w:t>
      </w:r>
      <w:proofErr w:type="spellEnd"/>
      <w:r w:rsidRPr="0050469B">
        <w:t xml:space="preserve"> </w:t>
      </w:r>
      <w:proofErr w:type="spellStart"/>
      <w:r w:rsidRPr="0050469B">
        <w:t>the</w:t>
      </w:r>
      <w:proofErr w:type="spellEnd"/>
      <w:r w:rsidRPr="0050469B">
        <w:t xml:space="preserve"> </w:t>
      </w:r>
      <w:proofErr w:type="spellStart"/>
      <w:r w:rsidRPr="0050469B">
        <w:t>specialist</w:t>
      </w:r>
      <w:proofErr w:type="spellEnd"/>
      <w:r w:rsidRPr="0050469B">
        <w:t xml:space="preserve"> </w:t>
      </w:r>
      <w:proofErr w:type="spellStart"/>
      <w:r w:rsidRPr="0050469B">
        <w:t>which</w:t>
      </w:r>
      <w:proofErr w:type="spellEnd"/>
      <w:r w:rsidRPr="0050469B">
        <w:t xml:space="preserve"> executes, shows </w:t>
      </w:r>
      <w:proofErr w:type="spellStart"/>
      <w:r w:rsidRPr="0050469B">
        <w:t>and</w:t>
      </w:r>
      <w:proofErr w:type="spellEnd"/>
      <w:r w:rsidRPr="0050469B">
        <w:t xml:space="preserve"> </w:t>
      </w:r>
      <w:proofErr w:type="spellStart"/>
      <w:r w:rsidRPr="0050469B">
        <w:t>finishes</w:t>
      </w:r>
      <w:proofErr w:type="spellEnd"/>
      <w:r w:rsidRPr="0050469B">
        <w:t xml:space="preserve"> </w:t>
      </w:r>
      <w:proofErr w:type="spellStart"/>
      <w:r w:rsidRPr="0050469B">
        <w:t>with</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w:t>
      </w:r>
    </w:p>
    <w:p w14:paraId="1EDAE730" w14:textId="77777777" w:rsidR="00AC426F" w:rsidRPr="0050469B" w:rsidRDefault="00AC426F" w:rsidP="00A01847">
      <w:pPr>
        <w:pStyle w:val="Tese-Entrevistas"/>
      </w:pPr>
      <w:r w:rsidRPr="0050469B">
        <w:t> </w:t>
      </w:r>
    </w:p>
    <w:p w14:paraId="4EE3E4AB" w14:textId="77777777" w:rsidR="00AC426F" w:rsidRPr="0050469B" w:rsidRDefault="00AC426F" w:rsidP="00A01847">
      <w:pPr>
        <w:pStyle w:val="Tese-Entrevistas"/>
      </w:pPr>
      <w:r w:rsidRPr="0050469B">
        <w:t xml:space="preserve">2)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goals</w:t>
      </w:r>
      <w:proofErr w:type="spellEnd"/>
      <w:r w:rsidRPr="0050469B">
        <w:t xml:space="preserve"> </w:t>
      </w:r>
      <w:proofErr w:type="spellStart"/>
      <w:r w:rsidRPr="0050469B">
        <w:t>or</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w:t>
      </w:r>
      <w:proofErr w:type="spellStart"/>
      <w:r w:rsidRPr="0050469B">
        <w:t>expect</w:t>
      </w:r>
      <w:proofErr w:type="spellEnd"/>
      <w:r w:rsidRPr="0050469B">
        <w:t xml:space="preserve"> from a PoC?</w:t>
      </w:r>
    </w:p>
    <w:p w14:paraId="17C851DC" w14:textId="77777777" w:rsidR="00AC426F" w:rsidRPr="0050469B" w:rsidRDefault="00AC426F" w:rsidP="00A01847">
      <w:pPr>
        <w:pStyle w:val="Tese-Entrevistas"/>
      </w:pPr>
      <w:r w:rsidRPr="0050469B">
        <w:t xml:space="preserve">A PoC </w:t>
      </w:r>
      <w:proofErr w:type="spellStart"/>
      <w:r w:rsidRPr="0050469B">
        <w:t>is</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a business </w:t>
      </w:r>
      <w:proofErr w:type="spellStart"/>
      <w:r w:rsidRPr="0050469B">
        <w:t>and</w:t>
      </w:r>
      <w:proofErr w:type="spellEnd"/>
      <w:r w:rsidRPr="0050469B">
        <w:t xml:space="preserve"> </w:t>
      </w:r>
      <w:proofErr w:type="spellStart"/>
      <w:r w:rsidRPr="0050469B">
        <w:t>sales</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PoC </w:t>
      </w:r>
      <w:proofErr w:type="spellStart"/>
      <w:r w:rsidRPr="0050469B">
        <w:t>is</w:t>
      </w:r>
      <w:proofErr w:type="spellEnd"/>
      <w:r w:rsidRPr="0050469B">
        <w:t xml:space="preserve"> a </w:t>
      </w:r>
      <w:proofErr w:type="spellStart"/>
      <w:r w:rsidRPr="0050469B">
        <w:t>success</w:t>
      </w:r>
      <w:proofErr w:type="spellEnd"/>
      <w:r w:rsidRPr="0050469B">
        <w:t xml:space="preserve">, in </w:t>
      </w:r>
      <w:proofErr w:type="spellStart"/>
      <w:r w:rsidRPr="0050469B">
        <w:t>all</w:t>
      </w:r>
      <w:proofErr w:type="spellEnd"/>
      <w:r w:rsidRPr="0050469B">
        <w:t xml:space="preserve"> its </w:t>
      </w:r>
      <w:proofErr w:type="spellStart"/>
      <w:r w:rsidRPr="0050469B">
        <w:t>phases</w:t>
      </w:r>
      <w:proofErr w:type="spellEnd"/>
      <w:r w:rsidRPr="0050469B">
        <w:t xml:space="preserve">, </w:t>
      </w:r>
      <w:proofErr w:type="spellStart"/>
      <w:r w:rsidRPr="0050469B">
        <w:t>we</w:t>
      </w:r>
      <w:proofErr w:type="spellEnd"/>
      <w:r w:rsidRPr="0050469B">
        <w:t xml:space="preserve"> </w:t>
      </w:r>
      <w:proofErr w:type="spellStart"/>
      <w:r w:rsidRPr="0050469B">
        <w:t>can</w:t>
      </w:r>
      <w:proofErr w:type="spellEnd"/>
      <w:r w:rsidRPr="0050469B">
        <w:t xml:space="preserve"> </w:t>
      </w:r>
      <w:proofErr w:type="spellStart"/>
      <w:r w:rsidRPr="0050469B">
        <w:t>make</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to</w:t>
      </w:r>
      <w:proofErr w:type="spellEnd"/>
      <w:r w:rsidRPr="0050469B">
        <w:t xml:space="preserve"> </w:t>
      </w:r>
      <w:proofErr w:type="spellStart"/>
      <w:r w:rsidRPr="0050469B">
        <w:t>buy</w:t>
      </w:r>
      <w:proofErr w:type="spellEnd"/>
      <w:r w:rsidRPr="0050469B">
        <w:t xml:space="preserve"> </w:t>
      </w:r>
      <w:proofErr w:type="spellStart"/>
      <w:r w:rsidRPr="0050469B">
        <w:t>the</w:t>
      </w:r>
      <w:proofErr w:type="spellEnd"/>
      <w:r w:rsidRPr="0050469B">
        <w:t xml:space="preserve"> </w:t>
      </w:r>
      <w:proofErr w:type="spellStart"/>
      <w:r w:rsidRPr="0050469B">
        <w:t>product</w:t>
      </w:r>
      <w:proofErr w:type="spellEnd"/>
      <w:r w:rsidRPr="0050469B">
        <w:t xml:space="preserve">. </w:t>
      </w:r>
    </w:p>
    <w:p w14:paraId="7AF92150" w14:textId="77777777" w:rsidR="00AC426F" w:rsidRPr="0050469B" w:rsidRDefault="00AC426F" w:rsidP="00A01847">
      <w:pPr>
        <w:pStyle w:val="Tese-Entrevistas"/>
      </w:pPr>
      <w:r w:rsidRPr="0050469B">
        <w:t> </w:t>
      </w:r>
    </w:p>
    <w:p w14:paraId="427FE356" w14:textId="77777777" w:rsidR="00AC426F" w:rsidRPr="0050469B" w:rsidRDefault="00AC426F" w:rsidP="00A01847">
      <w:pPr>
        <w:pStyle w:val="Tese-Entrevistas"/>
      </w:pPr>
      <w:r w:rsidRPr="0050469B">
        <w:t xml:space="preserve">3)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challenges</w:t>
      </w:r>
      <w:proofErr w:type="spellEnd"/>
      <w:r w:rsidRPr="0050469B">
        <w:t xml:space="preserve"> </w:t>
      </w:r>
      <w:proofErr w:type="spellStart"/>
      <w:r w:rsidRPr="0050469B">
        <w:t>of</w:t>
      </w:r>
      <w:proofErr w:type="spellEnd"/>
      <w:r w:rsidRPr="0050469B">
        <w:t xml:space="preserve"> a PoC?</w:t>
      </w:r>
    </w:p>
    <w:p w14:paraId="3F413C06" w14:textId="77777777" w:rsidR="00AC426F" w:rsidRPr="0050469B" w:rsidRDefault="00AC426F" w:rsidP="00A01847">
      <w:pPr>
        <w:pStyle w:val="Tese-Entrevistas"/>
      </w:pPr>
      <w:r w:rsidRPr="0050469B">
        <w:t xml:space="preserve">In </w:t>
      </w:r>
      <w:proofErr w:type="spellStart"/>
      <w:r w:rsidRPr="0050469B">
        <w:t>my</w:t>
      </w:r>
      <w:proofErr w:type="spellEnd"/>
      <w:r w:rsidRPr="0050469B">
        <w:t xml:space="preserve"> </w:t>
      </w:r>
      <w:proofErr w:type="spellStart"/>
      <w:r w:rsidRPr="0050469B">
        <w:t>opinion</w:t>
      </w:r>
      <w:proofErr w:type="spellEnd"/>
      <w:r w:rsidRPr="0050469B">
        <w:t xml:space="preserve">, it </w:t>
      </w:r>
      <w:proofErr w:type="spellStart"/>
      <w:r w:rsidRPr="0050469B">
        <w:t>is</w:t>
      </w:r>
      <w:proofErr w:type="spellEnd"/>
      <w:r w:rsidRPr="0050469B">
        <w:t xml:space="preserve"> </w:t>
      </w:r>
      <w:proofErr w:type="spellStart"/>
      <w:r w:rsidRPr="0050469B">
        <w:t>the</w:t>
      </w:r>
      <w:proofErr w:type="spellEnd"/>
      <w:r w:rsidRPr="0050469B">
        <w:t xml:space="preserve"> </w:t>
      </w:r>
      <w:proofErr w:type="spellStart"/>
      <w:r w:rsidRPr="0050469B">
        <w:t>availability</w:t>
      </w:r>
      <w:proofErr w:type="spellEnd"/>
      <w:r w:rsidRPr="0050469B">
        <w:t xml:space="preserve"> </w:t>
      </w:r>
      <w:proofErr w:type="spellStart"/>
      <w:r w:rsidRPr="0050469B">
        <w:t>of</w:t>
      </w:r>
      <w:proofErr w:type="spellEnd"/>
      <w:r w:rsidRPr="0050469B">
        <w:t xml:space="preserve"> </w:t>
      </w:r>
      <w:proofErr w:type="spellStart"/>
      <w:r w:rsidRPr="0050469B">
        <w:t>equipment</w:t>
      </w:r>
      <w:proofErr w:type="spellEnd"/>
      <w:r w:rsidRPr="0050469B">
        <w:t xml:space="preserve">. </w:t>
      </w:r>
    </w:p>
    <w:p w14:paraId="44A88D98"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requirements</w:t>
      </w:r>
      <w:proofErr w:type="spellEnd"/>
      <w:r w:rsidRPr="0050469B">
        <w:t xml:space="preserve"> from </w:t>
      </w:r>
      <w:proofErr w:type="spellStart"/>
      <w:r w:rsidRPr="0050469B">
        <w:t>customer</w:t>
      </w:r>
      <w:proofErr w:type="spellEnd"/>
      <w:r w:rsidRPr="0050469B">
        <w:t xml:space="preserve">? </w:t>
      </w:r>
    </w:p>
    <w:p w14:paraId="114CCAC7" w14:textId="77777777" w:rsidR="00AC426F" w:rsidRPr="0050469B" w:rsidRDefault="00AC426F" w:rsidP="00A01847">
      <w:pPr>
        <w:pStyle w:val="Tese-Entrevistas"/>
      </w:pPr>
      <w:proofErr w:type="spellStart"/>
      <w:r w:rsidRPr="0050469B">
        <w:t>Answer</w:t>
      </w:r>
      <w:proofErr w:type="spellEnd"/>
      <w:r w:rsidRPr="0050469B">
        <w:t xml:space="preserve">: I </w:t>
      </w:r>
      <w:proofErr w:type="spellStart"/>
      <w:r w:rsidRPr="0050469B">
        <w:t>am</w:t>
      </w:r>
      <w:proofErr w:type="spellEnd"/>
      <w:r w:rsidRPr="0050469B">
        <w:t xml:space="preserve"> </w:t>
      </w:r>
      <w:proofErr w:type="spellStart"/>
      <w:r w:rsidRPr="0050469B">
        <w:t>not</w:t>
      </w:r>
      <w:proofErr w:type="spellEnd"/>
      <w:r w:rsidRPr="0050469B">
        <w:t xml:space="preserve"> </w:t>
      </w:r>
      <w:proofErr w:type="spellStart"/>
      <w:r w:rsidRPr="0050469B">
        <w:t>involved</w:t>
      </w:r>
      <w:proofErr w:type="spellEnd"/>
      <w:r w:rsidRPr="0050469B">
        <w:t xml:space="preserve"> in </w:t>
      </w:r>
      <w:proofErr w:type="spellStart"/>
      <w:r w:rsidRPr="0050469B">
        <w:t>that</w:t>
      </w:r>
      <w:proofErr w:type="spellEnd"/>
      <w:r w:rsidRPr="0050469B">
        <w:t xml:space="preserve"> </w:t>
      </w:r>
      <w:proofErr w:type="spellStart"/>
      <w:r w:rsidRPr="0050469B">
        <w:t>process</w:t>
      </w:r>
      <w:proofErr w:type="spellEnd"/>
      <w:r w:rsidRPr="0050469B">
        <w:t xml:space="preserve">, </w:t>
      </w:r>
      <w:proofErr w:type="spellStart"/>
      <w:r w:rsidRPr="0050469B">
        <w:t>but</w:t>
      </w:r>
      <w:proofErr w:type="spellEnd"/>
      <w:r w:rsidRPr="0050469B">
        <w:t xml:space="preserve"> I </w:t>
      </w:r>
      <w:proofErr w:type="spellStart"/>
      <w:r w:rsidRPr="0050469B">
        <w:t>believe</w:t>
      </w:r>
      <w:proofErr w:type="spellEnd"/>
      <w:r w:rsidRPr="0050469B">
        <w:t xml:space="preserve"> </w:t>
      </w:r>
      <w:proofErr w:type="spellStart"/>
      <w:r w:rsidRPr="0050469B">
        <w:t>it’s</w:t>
      </w:r>
      <w:proofErr w:type="spellEnd"/>
      <w:r w:rsidRPr="0050469B">
        <w:t xml:space="preserve"> </w:t>
      </w:r>
      <w:proofErr w:type="spellStart"/>
      <w:r w:rsidRPr="0050469B">
        <w:t>very</w:t>
      </w:r>
      <w:proofErr w:type="spellEnd"/>
      <w:r w:rsidRPr="0050469B">
        <w:t xml:space="preserve"> hard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and</w:t>
      </w:r>
      <w:proofErr w:type="spellEnd"/>
      <w:r w:rsidRPr="0050469B">
        <w:t xml:space="preserve"> </w:t>
      </w:r>
      <w:proofErr w:type="spellStart"/>
      <w:r w:rsidRPr="0050469B">
        <w:t>satisfy</w:t>
      </w:r>
      <w:proofErr w:type="spellEnd"/>
      <w:r w:rsidRPr="0050469B">
        <w:t xml:space="preserve"> </w:t>
      </w:r>
      <w:proofErr w:type="spellStart"/>
      <w:r w:rsidRPr="0050469B">
        <w:t>what</w:t>
      </w:r>
      <w:proofErr w:type="spellEnd"/>
      <w:r w:rsidRPr="0050469B">
        <w:t xml:space="preserve"> </w:t>
      </w:r>
      <w:proofErr w:type="spellStart"/>
      <w:r w:rsidRPr="0050469B">
        <w:t>customers</w:t>
      </w:r>
      <w:proofErr w:type="spellEnd"/>
      <w:r w:rsidRPr="0050469B">
        <w:t xml:space="preserve"> </w:t>
      </w:r>
      <w:proofErr w:type="spellStart"/>
      <w:r w:rsidRPr="0050469B">
        <w:t>ask</w:t>
      </w:r>
      <w:proofErr w:type="spellEnd"/>
      <w:r w:rsidRPr="0050469B">
        <w:t xml:space="preserve"> for. </w:t>
      </w:r>
      <w:proofErr w:type="spellStart"/>
      <w:r w:rsidRPr="0050469B">
        <w:t>Sometimes</w:t>
      </w:r>
      <w:proofErr w:type="spellEnd"/>
      <w:r w:rsidRPr="0050469B">
        <w:t xml:space="preserve"> </w:t>
      </w:r>
      <w:proofErr w:type="spellStart"/>
      <w:r w:rsidRPr="0050469B">
        <w:t>they</w:t>
      </w:r>
      <w:proofErr w:type="spellEnd"/>
      <w:r w:rsidRPr="0050469B">
        <w:t xml:space="preserve">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 xml:space="preserve"> for.</w:t>
      </w:r>
    </w:p>
    <w:p w14:paraId="4A0BDD81" w14:textId="77777777" w:rsidR="00AC426F" w:rsidRPr="0050469B" w:rsidRDefault="00AC426F" w:rsidP="00A01847">
      <w:pPr>
        <w:pStyle w:val="Tese-Entrevistas"/>
      </w:pPr>
      <w:r w:rsidRPr="0050469B">
        <w:t> </w:t>
      </w:r>
    </w:p>
    <w:p w14:paraId="443D73F5" w14:textId="77777777" w:rsidR="00AC426F" w:rsidRPr="0050469B" w:rsidRDefault="00AC426F" w:rsidP="00A01847">
      <w:pPr>
        <w:pStyle w:val="Tese-Entrevistas"/>
      </w:pPr>
      <w:r w:rsidRPr="0050469B">
        <w:t xml:space="preserve">4)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elements</w:t>
      </w:r>
      <w:proofErr w:type="spellEnd"/>
      <w:r w:rsidRPr="0050469B">
        <w:t xml:space="preserve"> in a PoC?</w:t>
      </w:r>
    </w:p>
    <w:p w14:paraId="04964C88" w14:textId="77777777" w:rsidR="00AC426F" w:rsidRPr="0050469B" w:rsidRDefault="00AC426F" w:rsidP="00A01847">
      <w:pPr>
        <w:pStyle w:val="Tese-Entrevistas"/>
      </w:pPr>
      <w:proofErr w:type="spellStart"/>
      <w:r w:rsidRPr="0050469B">
        <w:t>Different</w:t>
      </w:r>
      <w:proofErr w:type="spellEnd"/>
      <w:r w:rsidRPr="0050469B">
        <w:t xml:space="preserve"> </w:t>
      </w:r>
      <w:proofErr w:type="spellStart"/>
      <w:r w:rsidRPr="0050469B">
        <w:t>people</w:t>
      </w:r>
      <w:proofErr w:type="spellEnd"/>
      <w:r w:rsidRPr="0050469B">
        <w:t xml:space="preserve"> </w:t>
      </w:r>
      <w:proofErr w:type="spellStart"/>
      <w:r w:rsidRPr="0050469B">
        <w:t>involved</w:t>
      </w:r>
      <w:proofErr w:type="spellEnd"/>
      <w:r w:rsidRPr="0050469B">
        <w:t xml:space="preserve">, </w:t>
      </w:r>
      <w:proofErr w:type="spellStart"/>
      <w:r w:rsidRPr="0050469B">
        <w:t>equipment</w:t>
      </w:r>
      <w:proofErr w:type="spellEnd"/>
      <w:r w:rsidRPr="0050469B">
        <w:t xml:space="preserve">, </w:t>
      </w:r>
      <w:proofErr w:type="spellStart"/>
      <w:r w:rsidRPr="0050469B">
        <w:t>knowledge</w:t>
      </w:r>
      <w:proofErr w:type="spellEnd"/>
      <w:r w:rsidRPr="0050469B">
        <w:t xml:space="preserve">, </w:t>
      </w:r>
      <w:proofErr w:type="spellStart"/>
      <w:r w:rsidRPr="0050469B">
        <w:t>technology</w:t>
      </w:r>
      <w:proofErr w:type="spellEnd"/>
      <w:r w:rsidRPr="0050469B">
        <w:t>.</w:t>
      </w:r>
    </w:p>
    <w:p w14:paraId="1502BEAC" w14:textId="77777777" w:rsidR="00AC426F" w:rsidRPr="0050469B" w:rsidRDefault="00AC426F" w:rsidP="00A01847">
      <w:pPr>
        <w:pStyle w:val="Tese-Entrevistas"/>
      </w:pPr>
      <w:r w:rsidRPr="0050469B">
        <w:t> </w:t>
      </w:r>
    </w:p>
    <w:p w14:paraId="255987FB" w14:textId="77777777" w:rsidR="00AC426F" w:rsidRPr="0050469B" w:rsidRDefault="00AC426F" w:rsidP="00A01847">
      <w:pPr>
        <w:pStyle w:val="Tese-Entrevistas"/>
      </w:pPr>
      <w:r w:rsidRPr="0050469B">
        <w:t xml:space="preserve">5) </w:t>
      </w:r>
      <w:proofErr w:type="spellStart"/>
      <w:r w:rsidRPr="0050469B">
        <w:t>Briefly</w:t>
      </w:r>
      <w:proofErr w:type="spellEnd"/>
      <w:r w:rsidRPr="0050469B">
        <w:t xml:space="preserve">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methodology</w:t>
      </w:r>
      <w:proofErr w:type="spellEnd"/>
      <w:r w:rsidRPr="0050469B">
        <w:t xml:space="preserve"> </w:t>
      </w:r>
      <w:proofErr w:type="spellStart"/>
      <w:r w:rsidRPr="0050469B">
        <w:t>you</w:t>
      </w:r>
      <w:proofErr w:type="spellEnd"/>
      <w:r w:rsidRPr="0050469B">
        <w:t xml:space="preserve"> </w:t>
      </w:r>
      <w:proofErr w:type="spellStart"/>
      <w:r w:rsidRPr="0050469B">
        <w:t>follow</w:t>
      </w:r>
      <w:proofErr w:type="spellEnd"/>
      <w:r w:rsidRPr="0050469B">
        <w:t xml:space="preserve"> in a PoC?</w:t>
      </w:r>
    </w:p>
    <w:p w14:paraId="76C26433" w14:textId="77777777" w:rsidR="00AC426F" w:rsidRPr="0050469B" w:rsidRDefault="00AC426F" w:rsidP="00A01847">
      <w:pPr>
        <w:pStyle w:val="Tese-Entrevistas"/>
      </w:pPr>
      <w:r w:rsidRPr="0050469B">
        <w:lastRenderedPageBreak/>
        <w:t xml:space="preserve">I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exactly</w:t>
      </w:r>
      <w:proofErr w:type="spellEnd"/>
      <w:r w:rsidRPr="0050469B">
        <w:t xml:space="preserve"> </w:t>
      </w:r>
      <w:proofErr w:type="spellStart"/>
      <w:r w:rsidRPr="0050469B">
        <w:t>but</w:t>
      </w:r>
      <w:proofErr w:type="spellEnd"/>
      <w:r w:rsidRPr="0050469B">
        <w:t xml:space="preserve"> I </w:t>
      </w:r>
      <w:proofErr w:type="spellStart"/>
      <w:r w:rsidRPr="0050469B">
        <w:t>have</w:t>
      </w:r>
      <w:proofErr w:type="spellEnd"/>
      <w:r w:rsidRPr="0050469B">
        <w:t xml:space="preserve"> some </w:t>
      </w:r>
      <w:proofErr w:type="spellStart"/>
      <w:r w:rsidRPr="0050469B">
        <w:t>thoughts</w:t>
      </w:r>
      <w:proofErr w:type="spellEnd"/>
      <w:r w:rsidRPr="0050469B">
        <w:t xml:space="preserve">. </w:t>
      </w:r>
      <w:proofErr w:type="spellStart"/>
      <w:r w:rsidRPr="0050469B">
        <w:t>First</w:t>
      </w:r>
      <w:proofErr w:type="spellEnd"/>
      <w:r w:rsidRPr="0050469B">
        <w:t xml:space="preserve">, </w:t>
      </w:r>
      <w:proofErr w:type="spellStart"/>
      <w:r w:rsidRPr="0050469B">
        <w:t>we</w:t>
      </w:r>
      <w:proofErr w:type="spellEnd"/>
      <w:r w:rsidRPr="0050469B">
        <w:t xml:space="preserve"> </w:t>
      </w:r>
      <w:proofErr w:type="spellStart"/>
      <w:r w:rsidRPr="0050469B">
        <w:t>have</w:t>
      </w:r>
      <w:proofErr w:type="spellEnd"/>
      <w:r w:rsidRPr="0050469B">
        <w:t xml:space="preserve"> </w:t>
      </w:r>
      <w:proofErr w:type="spellStart"/>
      <w:r w:rsidRPr="0050469B">
        <w:t>to</w:t>
      </w:r>
      <w:proofErr w:type="spellEnd"/>
      <w:r w:rsidRPr="0050469B">
        <w:t xml:space="preserve"> </w:t>
      </w:r>
      <w:proofErr w:type="spellStart"/>
      <w:r w:rsidRPr="0050469B">
        <w:t>convert</w:t>
      </w:r>
      <w:proofErr w:type="spellEnd"/>
      <w:r w:rsidRPr="0050469B">
        <w:t xml:space="preserve"> </w:t>
      </w:r>
      <w:proofErr w:type="spellStart"/>
      <w:r w:rsidRPr="0050469B">
        <w:t>what</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asks</w:t>
      </w:r>
      <w:proofErr w:type="spellEnd"/>
      <w:r w:rsidRPr="0050469B">
        <w:t xml:space="preserve"> in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satisfy</w:t>
      </w:r>
      <w:proofErr w:type="spellEnd"/>
      <w:r w:rsidRPr="0050469B">
        <w:t xml:space="preserve"> </w:t>
      </w:r>
      <w:proofErr w:type="spellStart"/>
      <w:r w:rsidRPr="0050469B">
        <w:t>and</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build </w:t>
      </w:r>
      <w:proofErr w:type="spellStart"/>
      <w:r w:rsidRPr="0050469B">
        <w:t>something</w:t>
      </w:r>
      <w:proofErr w:type="spellEnd"/>
      <w:r w:rsidRPr="0050469B">
        <w:t xml:space="preserve">. For </w:t>
      </w:r>
      <w:proofErr w:type="spellStart"/>
      <w:r w:rsidRPr="0050469B">
        <w:t>example</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 xml:space="preserve"> </w:t>
      </w:r>
      <w:proofErr w:type="spellStart"/>
      <w:r w:rsidRPr="0050469B">
        <w:t>to</w:t>
      </w:r>
      <w:proofErr w:type="spellEnd"/>
      <w:r w:rsidRPr="0050469B">
        <w:t xml:space="preserve"> </w:t>
      </w:r>
      <w:proofErr w:type="spellStart"/>
      <w:r w:rsidRPr="0050469B">
        <w:t>migrate</w:t>
      </w:r>
      <w:proofErr w:type="spellEnd"/>
      <w:r w:rsidRPr="0050469B">
        <w:t xml:space="preserve"> a </w:t>
      </w:r>
      <w:proofErr w:type="spellStart"/>
      <w:r w:rsidRPr="0050469B">
        <w:t>database</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translate</w:t>
      </w:r>
      <w:proofErr w:type="spellEnd"/>
      <w:r w:rsidRPr="0050469B">
        <w:t xml:space="preserve"> it </w:t>
      </w:r>
      <w:proofErr w:type="spellStart"/>
      <w:r w:rsidRPr="0050469B">
        <w:t>to</w:t>
      </w:r>
      <w:proofErr w:type="spellEnd"/>
      <w:r w:rsidRPr="0050469B">
        <w:t xml:space="preserve"> </w:t>
      </w:r>
      <w:proofErr w:type="spellStart"/>
      <w:r w:rsidRPr="0050469B">
        <w:t>all</w:t>
      </w:r>
      <w:proofErr w:type="spellEnd"/>
      <w:r w:rsidRPr="0050469B">
        <w:t xml:space="preserve"> </w:t>
      </w:r>
      <w:proofErr w:type="spellStart"/>
      <w:r w:rsidRPr="0050469B">
        <w:t>technology</w:t>
      </w:r>
      <w:proofErr w:type="spellEnd"/>
      <w:r w:rsidRPr="0050469B">
        <w:t xml:space="preserve"> </w:t>
      </w:r>
      <w:proofErr w:type="spellStart"/>
      <w:r w:rsidRPr="0050469B">
        <w:t>elements</w:t>
      </w:r>
      <w:proofErr w:type="spellEnd"/>
      <w:r w:rsidRPr="0050469B">
        <w:t xml:space="preserve"> </w:t>
      </w:r>
      <w:proofErr w:type="spellStart"/>
      <w:r w:rsidRPr="0050469B">
        <w:t>needed</w:t>
      </w:r>
      <w:proofErr w:type="spellEnd"/>
      <w:r w:rsidRPr="0050469B">
        <w:t xml:space="preserve"> </w:t>
      </w:r>
      <w:proofErr w:type="spellStart"/>
      <w:r w:rsidRPr="0050469B">
        <w:t>to</w:t>
      </w:r>
      <w:proofErr w:type="spellEnd"/>
      <w:r w:rsidRPr="0050469B">
        <w:t xml:space="preserve"> build </w:t>
      </w:r>
      <w:proofErr w:type="spellStart"/>
      <w:r w:rsidRPr="0050469B">
        <w:t>the</w:t>
      </w:r>
      <w:proofErr w:type="spellEnd"/>
      <w:r w:rsidRPr="0050469B">
        <w:t xml:space="preserve"> PoC. </w:t>
      </w:r>
    </w:p>
    <w:p w14:paraId="1A8AE553"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But</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execute a PoC? </w:t>
      </w:r>
    </w:p>
    <w:p w14:paraId="5D8C7119"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Collect</w:t>
      </w:r>
      <w:proofErr w:type="spellEnd"/>
      <w:r w:rsidRPr="0050469B">
        <w:t xml:space="preserve"> </w:t>
      </w:r>
      <w:proofErr w:type="spellStart"/>
      <w:r w:rsidRPr="0050469B">
        <w:t>information</w:t>
      </w:r>
      <w:proofErr w:type="spellEnd"/>
      <w:r w:rsidRPr="0050469B">
        <w:t xml:space="preserve"> from </w:t>
      </w:r>
      <w:proofErr w:type="spellStart"/>
      <w:r w:rsidRPr="0050469B">
        <w:t>customer</w:t>
      </w:r>
      <w:proofErr w:type="spellEnd"/>
      <w:r w:rsidRPr="0050469B">
        <w:t xml:space="preserve">, build it, execute, </w:t>
      </w:r>
      <w:proofErr w:type="spellStart"/>
      <w:r w:rsidRPr="0050469B">
        <w:t>and</w:t>
      </w:r>
      <w:proofErr w:type="spellEnd"/>
      <w:r w:rsidRPr="0050469B">
        <w:t xml:space="preserve"> </w:t>
      </w:r>
      <w:proofErr w:type="spellStart"/>
      <w:r w:rsidRPr="0050469B">
        <w:t>demonstrate</w:t>
      </w:r>
      <w:proofErr w:type="spellEnd"/>
      <w:r w:rsidRPr="0050469B">
        <w:t xml:space="preserve"> </w:t>
      </w:r>
      <w:proofErr w:type="spellStart"/>
      <w:r w:rsidRPr="0050469B">
        <w:t>to</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asked</w:t>
      </w:r>
      <w:proofErr w:type="spellEnd"/>
      <w:r w:rsidRPr="0050469B">
        <w:t xml:space="preserve"> for. </w:t>
      </w:r>
      <w:proofErr w:type="spellStart"/>
      <w:r w:rsidRPr="0050469B">
        <w:t>That</w:t>
      </w:r>
      <w:proofErr w:type="spellEnd"/>
      <w:r w:rsidRPr="0050469B">
        <w:t xml:space="preserve"> </w:t>
      </w:r>
      <w:proofErr w:type="spellStart"/>
      <w:r w:rsidRPr="0050469B">
        <w:t>is</w:t>
      </w:r>
      <w:proofErr w:type="spellEnd"/>
      <w:r w:rsidRPr="0050469B">
        <w:t xml:space="preserve"> it. </w:t>
      </w:r>
    </w:p>
    <w:p w14:paraId="6FDBC504"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But</w:t>
      </w:r>
      <w:proofErr w:type="spellEnd"/>
      <w:r w:rsidRPr="0050469B">
        <w:t xml:space="preserve">, do </w:t>
      </w:r>
      <w:proofErr w:type="spellStart"/>
      <w:r w:rsidRPr="0050469B">
        <w:t>you</w:t>
      </w:r>
      <w:proofErr w:type="spellEnd"/>
      <w:r w:rsidRPr="0050469B">
        <w:t xml:space="preserve"> </w:t>
      </w:r>
      <w:proofErr w:type="spellStart"/>
      <w:r w:rsidRPr="0050469B">
        <w:t>follow</w:t>
      </w:r>
      <w:proofErr w:type="spellEnd"/>
      <w:r w:rsidRPr="0050469B">
        <w:t xml:space="preserve"> </w:t>
      </w:r>
      <w:proofErr w:type="spellStart"/>
      <w:r w:rsidRPr="0050469B">
        <w:t>something</w:t>
      </w:r>
      <w:proofErr w:type="spellEnd"/>
      <w:r w:rsidRPr="0050469B">
        <w:t xml:space="preserve">? </w:t>
      </w:r>
    </w:p>
    <w:p w14:paraId="5D220ABC"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Of</w:t>
      </w:r>
      <w:proofErr w:type="spellEnd"/>
      <w:r w:rsidRPr="0050469B">
        <w:t xml:space="preserve"> </w:t>
      </w:r>
      <w:proofErr w:type="spellStart"/>
      <w:r w:rsidRPr="0050469B">
        <w:t>course</w:t>
      </w:r>
      <w:proofErr w:type="spellEnd"/>
      <w:r w:rsidRPr="0050469B">
        <w:t xml:space="preserve">, </w:t>
      </w:r>
      <w:proofErr w:type="spellStart"/>
      <w:r w:rsidRPr="0050469B">
        <w:t>first</w:t>
      </w:r>
      <w:proofErr w:type="spellEnd"/>
      <w:r w:rsidRPr="0050469B">
        <w:t xml:space="preserve"> </w:t>
      </w:r>
      <w:proofErr w:type="spellStart"/>
      <w:r w:rsidRPr="0050469B">
        <w:t>check</w:t>
      </w:r>
      <w:proofErr w:type="spellEnd"/>
      <w:r w:rsidRPr="0050469B">
        <w:t xml:space="preserve"> </w:t>
      </w:r>
      <w:proofErr w:type="spellStart"/>
      <w:r w:rsidRPr="0050469B">
        <w:t>with</w:t>
      </w:r>
      <w:proofErr w:type="spellEnd"/>
      <w:r w:rsidRPr="0050469B">
        <w:t xml:space="preserve"> </w:t>
      </w:r>
      <w:proofErr w:type="spellStart"/>
      <w:r w:rsidRPr="0050469B">
        <w:t>customer</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are </w:t>
      </w:r>
      <w:proofErr w:type="spellStart"/>
      <w:r w:rsidRPr="0050469B">
        <w:t>looking</w:t>
      </w:r>
      <w:proofErr w:type="spellEnd"/>
      <w:r w:rsidRPr="0050469B">
        <w:t xml:space="preserve"> for; </w:t>
      </w:r>
      <w:proofErr w:type="spellStart"/>
      <w:r w:rsidRPr="0050469B">
        <w:t>second</w:t>
      </w:r>
      <w:proofErr w:type="spellEnd"/>
      <w:r w:rsidRPr="0050469B">
        <w:t xml:space="preserve">, </w:t>
      </w:r>
      <w:proofErr w:type="spellStart"/>
      <w:r w:rsidRPr="0050469B">
        <w:t>collect</w:t>
      </w:r>
      <w:proofErr w:type="spellEnd"/>
      <w:r w:rsidRPr="0050469B">
        <w:t xml:space="preserve"> data; </w:t>
      </w:r>
      <w:proofErr w:type="spellStart"/>
      <w:r w:rsidRPr="0050469B">
        <w:t>third</w:t>
      </w:r>
      <w:proofErr w:type="spellEnd"/>
      <w:r w:rsidRPr="0050469B">
        <w:t xml:space="preserve">, </w:t>
      </w:r>
      <w:proofErr w:type="spellStart"/>
      <w:r w:rsidRPr="0050469B">
        <w:t>find</w:t>
      </w:r>
      <w:proofErr w:type="spellEnd"/>
      <w:r w:rsidRPr="0050469B">
        <w:t xml:space="preserve"> out </w:t>
      </w:r>
      <w:proofErr w:type="spellStart"/>
      <w:r w:rsidRPr="0050469B">
        <w:t>which</w:t>
      </w:r>
      <w:proofErr w:type="spellEnd"/>
      <w:r w:rsidRPr="0050469B">
        <w:t xml:space="preserve"> </w:t>
      </w:r>
      <w:proofErr w:type="spellStart"/>
      <w:r w:rsidRPr="0050469B">
        <w:t>technology</w:t>
      </w:r>
      <w:proofErr w:type="spellEnd"/>
      <w:r w:rsidRPr="0050469B">
        <w:t xml:space="preserve"> </w:t>
      </w:r>
      <w:proofErr w:type="spellStart"/>
      <w:r w:rsidRPr="0050469B">
        <w:t>we</w:t>
      </w:r>
      <w:proofErr w:type="spellEnd"/>
      <w:r w:rsidRPr="0050469B">
        <w:t xml:space="preserve"> </w:t>
      </w:r>
      <w:proofErr w:type="spellStart"/>
      <w:r w:rsidRPr="0050469B">
        <w:t>have</w:t>
      </w:r>
      <w:proofErr w:type="spellEnd"/>
      <w:r w:rsidRPr="0050469B">
        <w:t xml:space="preserve"> </w:t>
      </w:r>
      <w:proofErr w:type="spellStart"/>
      <w:r w:rsidRPr="0050469B">
        <w:t>to</w:t>
      </w:r>
      <w:proofErr w:type="spellEnd"/>
      <w:r w:rsidRPr="0050469B">
        <w:t xml:space="preserve"> use in a PoC; </w:t>
      </w:r>
      <w:proofErr w:type="spellStart"/>
      <w:r w:rsidRPr="0050469B">
        <w:t>fourth</w:t>
      </w:r>
      <w:proofErr w:type="spellEnd"/>
      <w:r w:rsidRPr="0050469B">
        <w:t xml:space="preserve">, </w:t>
      </w:r>
      <w:proofErr w:type="spellStart"/>
      <w:r w:rsidRPr="0050469B">
        <w:t>the</w:t>
      </w:r>
      <w:proofErr w:type="spellEnd"/>
      <w:r w:rsidRPr="0050469B">
        <w:t xml:space="preserve"> </w:t>
      </w:r>
      <w:proofErr w:type="spellStart"/>
      <w:r w:rsidRPr="0050469B">
        <w:t>availability</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equipment</w:t>
      </w:r>
      <w:proofErr w:type="spellEnd"/>
      <w:r w:rsidRPr="0050469B">
        <w:t xml:space="preserve">; </w:t>
      </w:r>
      <w:proofErr w:type="spellStart"/>
      <w:r w:rsidRPr="0050469B">
        <w:t>and</w:t>
      </w:r>
      <w:proofErr w:type="spellEnd"/>
      <w:r w:rsidRPr="0050469B">
        <w:t xml:space="preserve"> </w:t>
      </w:r>
      <w:proofErr w:type="spellStart"/>
      <w:r w:rsidRPr="0050469B">
        <w:t>fifth</w:t>
      </w:r>
      <w:proofErr w:type="spellEnd"/>
      <w:r w:rsidRPr="0050469B">
        <w:t xml:space="preserve">, build </w:t>
      </w:r>
      <w:proofErr w:type="spellStart"/>
      <w:r w:rsidRPr="0050469B">
        <w:t>and</w:t>
      </w:r>
      <w:proofErr w:type="spellEnd"/>
      <w:r w:rsidRPr="0050469B">
        <w:t xml:space="preserve"> </w:t>
      </w:r>
      <w:proofErr w:type="spellStart"/>
      <w:r w:rsidRPr="0050469B">
        <w:t>present</w:t>
      </w:r>
      <w:proofErr w:type="spellEnd"/>
      <w:r w:rsidRPr="0050469B">
        <w:t xml:space="preserve"> </w:t>
      </w:r>
      <w:proofErr w:type="spellStart"/>
      <w:r w:rsidRPr="0050469B">
        <w:t>to</w:t>
      </w:r>
      <w:proofErr w:type="spellEnd"/>
      <w:r w:rsidRPr="0050469B">
        <w:t xml:space="preserve"> </w:t>
      </w:r>
      <w:proofErr w:type="spellStart"/>
      <w:r w:rsidRPr="0050469B">
        <w:t>customer</w:t>
      </w:r>
      <w:proofErr w:type="spellEnd"/>
      <w:r w:rsidRPr="0050469B">
        <w:t xml:space="preserve">. </w:t>
      </w:r>
      <w:proofErr w:type="spellStart"/>
      <w:r w:rsidRPr="0050469B">
        <w:t>This</w:t>
      </w:r>
      <w:proofErr w:type="spellEnd"/>
      <w:r w:rsidRPr="0050469B">
        <w:t xml:space="preserve"> </w:t>
      </w:r>
      <w:proofErr w:type="spellStart"/>
      <w:r w:rsidRPr="0050469B">
        <w:t>is</w:t>
      </w:r>
      <w:proofErr w:type="spellEnd"/>
      <w:r w:rsidRPr="0050469B">
        <w:t xml:space="preserve"> </w:t>
      </w:r>
      <w:proofErr w:type="spellStart"/>
      <w:r w:rsidRPr="0050469B">
        <w:t>the</w:t>
      </w:r>
      <w:proofErr w:type="spellEnd"/>
      <w:r w:rsidRPr="0050469B">
        <w:t xml:space="preserve"> </w:t>
      </w:r>
      <w:proofErr w:type="spellStart"/>
      <w:r w:rsidRPr="0050469B">
        <w:t>methodology</w:t>
      </w:r>
      <w:proofErr w:type="spellEnd"/>
      <w:r w:rsidRPr="0050469B">
        <w:t>.</w:t>
      </w:r>
    </w:p>
    <w:p w14:paraId="7E02B7DE" w14:textId="77777777" w:rsidR="00AC426F" w:rsidRPr="0050469B" w:rsidRDefault="00AC426F" w:rsidP="00A01847">
      <w:pPr>
        <w:pStyle w:val="Tese-Entrevistas"/>
      </w:pPr>
    </w:p>
    <w:p w14:paraId="4954BD3A" w14:textId="77777777" w:rsidR="00AC426F" w:rsidRPr="0050469B" w:rsidRDefault="00AC426F" w:rsidP="00A01847">
      <w:pPr>
        <w:pStyle w:val="Tese-Entrevistas"/>
      </w:pPr>
      <w:r w:rsidRPr="0050469B">
        <w:t xml:space="preserve">6)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someone</w:t>
      </w:r>
      <w:proofErr w:type="spellEnd"/>
      <w:r w:rsidRPr="0050469B">
        <w:t xml:space="preserve"> </w:t>
      </w:r>
      <w:proofErr w:type="spellStart"/>
      <w:r w:rsidRPr="0050469B">
        <w:t>has</w:t>
      </w:r>
      <w:proofErr w:type="spellEnd"/>
      <w:r w:rsidRPr="0050469B">
        <w:t xml:space="preserve"> </w:t>
      </w:r>
      <w:proofErr w:type="spellStart"/>
      <w:r w:rsidRPr="0050469B">
        <w:t>adequate</w:t>
      </w:r>
      <w:proofErr w:type="spellEnd"/>
      <w:r w:rsidRPr="0050469B">
        <w:t xml:space="preserve"> </w:t>
      </w:r>
      <w:proofErr w:type="spellStart"/>
      <w:r w:rsidRPr="0050469B">
        <w:t>knowledge</w:t>
      </w:r>
      <w:proofErr w:type="spellEnd"/>
      <w:r w:rsidRPr="0050469B">
        <w:t xml:space="preserve"> </w:t>
      </w:r>
      <w:proofErr w:type="spellStart"/>
      <w:r w:rsidRPr="0050469B">
        <w:t>to</w:t>
      </w:r>
      <w:proofErr w:type="spellEnd"/>
      <w:r w:rsidRPr="0050469B">
        <w:t xml:space="preserve"> (execute </w:t>
      </w:r>
      <w:proofErr w:type="spellStart"/>
      <w:r w:rsidRPr="0050469B">
        <w:t>or</w:t>
      </w:r>
      <w:proofErr w:type="spellEnd"/>
      <w:r w:rsidRPr="0050469B">
        <w:t xml:space="preserve"> </w:t>
      </w:r>
      <w:proofErr w:type="spellStart"/>
      <w:r w:rsidRPr="0050469B">
        <w:t>understand</w:t>
      </w:r>
      <w:proofErr w:type="spellEnd"/>
      <w:r w:rsidRPr="0050469B">
        <w:t>) a PoC?</w:t>
      </w:r>
    </w:p>
    <w:p w14:paraId="52EC4465" w14:textId="77777777" w:rsidR="00AC426F" w:rsidRPr="0050469B" w:rsidRDefault="00AC426F" w:rsidP="00A01847">
      <w:pPr>
        <w:pStyle w:val="Tese-Entrevistas"/>
      </w:pPr>
      <w:r w:rsidRPr="0050469B">
        <w:t xml:space="preserve">It </w:t>
      </w:r>
      <w:proofErr w:type="spellStart"/>
      <w:r w:rsidRPr="0050469B">
        <w:t>is</w:t>
      </w:r>
      <w:proofErr w:type="spellEnd"/>
      <w:r w:rsidRPr="0050469B">
        <w:t xml:space="preserve"> </w:t>
      </w:r>
      <w:proofErr w:type="spellStart"/>
      <w:r w:rsidRPr="0050469B">
        <w:t>very</w:t>
      </w:r>
      <w:proofErr w:type="spellEnd"/>
      <w:r w:rsidRPr="0050469B">
        <w:t xml:space="preserve"> hard, </w:t>
      </w:r>
      <w:proofErr w:type="spellStart"/>
      <w:r w:rsidRPr="0050469B">
        <w:t>but</w:t>
      </w:r>
      <w:proofErr w:type="spellEnd"/>
      <w:r w:rsidRPr="0050469B">
        <w:t xml:space="preserve"> I </w:t>
      </w:r>
      <w:proofErr w:type="spellStart"/>
      <w:r w:rsidRPr="0050469B">
        <w:t>can</w:t>
      </w:r>
      <w:proofErr w:type="spellEnd"/>
      <w:r w:rsidRPr="0050469B">
        <w:t xml:space="preserve"> </w:t>
      </w:r>
      <w:proofErr w:type="spellStart"/>
      <w:r w:rsidRPr="0050469B">
        <w:t>tell</w:t>
      </w:r>
      <w:proofErr w:type="spellEnd"/>
      <w:r w:rsidRPr="0050469B">
        <w:t xml:space="preserve"> from </w:t>
      </w:r>
      <w:proofErr w:type="spellStart"/>
      <w:r w:rsidRPr="0050469B">
        <w:t>my</w:t>
      </w:r>
      <w:proofErr w:type="spellEnd"/>
      <w:r w:rsidRPr="0050469B">
        <w:t xml:space="preserve"> </w:t>
      </w:r>
      <w:proofErr w:type="spellStart"/>
      <w:r w:rsidRPr="0050469B">
        <w:t>experience</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erson</w:t>
      </w:r>
      <w:proofErr w:type="spellEnd"/>
      <w:r w:rsidRPr="0050469B">
        <w:t xml:space="preserve"> </w:t>
      </w:r>
      <w:proofErr w:type="spellStart"/>
      <w:r w:rsidRPr="0050469B">
        <w:t>that</w:t>
      </w:r>
      <w:proofErr w:type="spellEnd"/>
      <w:r w:rsidRPr="0050469B">
        <w:t xml:space="preserve"> </w:t>
      </w:r>
      <w:proofErr w:type="spellStart"/>
      <w:r w:rsidRPr="0050469B">
        <w:t>is</w:t>
      </w:r>
      <w:proofErr w:type="spellEnd"/>
      <w:r w:rsidRPr="0050469B">
        <w:t xml:space="preserve"> </w:t>
      </w:r>
      <w:proofErr w:type="spellStart"/>
      <w:r w:rsidRPr="0050469B">
        <w:t>executing</w:t>
      </w:r>
      <w:proofErr w:type="spellEnd"/>
      <w:r w:rsidRPr="0050469B">
        <w:t xml:space="preserve"> a PoC </w:t>
      </w:r>
      <w:proofErr w:type="spellStart"/>
      <w:r w:rsidRPr="0050469B">
        <w:t>follows</w:t>
      </w:r>
      <w:proofErr w:type="spellEnd"/>
      <w:r w:rsidRPr="0050469B">
        <w:t xml:space="preserve"> some </w:t>
      </w:r>
      <w:proofErr w:type="spellStart"/>
      <w:r w:rsidRPr="0050469B">
        <w:t>guidelines</w:t>
      </w:r>
      <w:proofErr w:type="spellEnd"/>
      <w:r w:rsidRPr="0050469B">
        <w:t xml:space="preserve"> </w:t>
      </w:r>
      <w:proofErr w:type="spellStart"/>
      <w:r w:rsidRPr="0050469B">
        <w:t>or</w:t>
      </w:r>
      <w:proofErr w:type="spellEnd"/>
      <w:r w:rsidRPr="0050469B">
        <w:t xml:space="preserve"> </w:t>
      </w:r>
      <w:proofErr w:type="spellStart"/>
      <w:r w:rsidRPr="0050469B">
        <w:t>logic</w:t>
      </w:r>
      <w:proofErr w:type="spellEnd"/>
      <w:r w:rsidRPr="0050469B">
        <w:t xml:space="preserve">, it </w:t>
      </w:r>
      <w:proofErr w:type="spellStart"/>
      <w:r w:rsidRPr="0050469B">
        <w:t>is</w:t>
      </w:r>
      <w:proofErr w:type="spellEnd"/>
      <w:r w:rsidRPr="0050469B">
        <w:t xml:space="preserve"> a </w:t>
      </w:r>
      <w:proofErr w:type="spellStart"/>
      <w:r w:rsidRPr="0050469B">
        <w:t>good</w:t>
      </w:r>
      <w:proofErr w:type="spellEnd"/>
      <w:r w:rsidRPr="0050469B">
        <w:t xml:space="preserve"> </w:t>
      </w:r>
      <w:proofErr w:type="spellStart"/>
      <w:r w:rsidRPr="0050469B">
        <w:t>sign</w:t>
      </w:r>
      <w:proofErr w:type="spellEnd"/>
      <w:r w:rsidRPr="0050469B">
        <w:t xml:space="preserve"> </w:t>
      </w:r>
      <w:proofErr w:type="spellStart"/>
      <w:r w:rsidRPr="0050469B">
        <w:t>that</w:t>
      </w:r>
      <w:proofErr w:type="spellEnd"/>
      <w:r w:rsidRPr="0050469B">
        <w:t xml:space="preserve"> </w:t>
      </w:r>
      <w:proofErr w:type="spellStart"/>
      <w:r w:rsidRPr="0050469B">
        <w:t>person</w:t>
      </w:r>
      <w:proofErr w:type="spellEnd"/>
      <w:r w:rsidRPr="0050469B">
        <w:t xml:space="preserve"> </w:t>
      </w:r>
      <w:proofErr w:type="spellStart"/>
      <w:r w:rsidRPr="0050469B">
        <w:t>has</w:t>
      </w:r>
      <w:proofErr w:type="spellEnd"/>
      <w:r w:rsidRPr="0050469B">
        <w:t xml:space="preserve"> some </w:t>
      </w:r>
      <w:proofErr w:type="spellStart"/>
      <w:r w:rsidRPr="0050469B">
        <w:t>knowledge</w:t>
      </w:r>
      <w:proofErr w:type="spellEnd"/>
      <w:r w:rsidRPr="0050469B">
        <w:t xml:space="preserve"> </w:t>
      </w:r>
      <w:proofErr w:type="spellStart"/>
      <w:r w:rsidRPr="0050469B">
        <w:t>to</w:t>
      </w:r>
      <w:proofErr w:type="spellEnd"/>
      <w:r w:rsidRPr="0050469B">
        <w:t xml:space="preserve"> execute a PoC.</w:t>
      </w:r>
    </w:p>
    <w:p w14:paraId="4D08A6DD" w14:textId="77777777" w:rsidR="00AC426F" w:rsidRPr="0050469B" w:rsidRDefault="00AC426F" w:rsidP="00A01847">
      <w:pPr>
        <w:pStyle w:val="Tese-Entrevistas"/>
      </w:pPr>
    </w:p>
    <w:p w14:paraId="5FF653C2" w14:textId="77777777" w:rsidR="00AC426F" w:rsidRPr="0050469B" w:rsidRDefault="00AC426F" w:rsidP="00A01847">
      <w:pPr>
        <w:pStyle w:val="Tese-Entrevistas"/>
      </w:pPr>
      <w:r w:rsidRPr="0050469B">
        <w:t xml:space="preserve">7)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articipant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are </w:t>
      </w:r>
      <w:proofErr w:type="spellStart"/>
      <w:r w:rsidRPr="0050469B">
        <w:t>acquiring</w:t>
      </w:r>
      <w:proofErr w:type="spellEnd"/>
      <w:r w:rsidRPr="0050469B">
        <w:t xml:space="preserve"> some </w:t>
      </w:r>
      <w:proofErr w:type="spellStart"/>
      <w:r w:rsidRPr="0050469B">
        <w:t>knowledge</w:t>
      </w:r>
      <w:proofErr w:type="spellEnd"/>
      <w:r w:rsidRPr="0050469B">
        <w:t>?</w:t>
      </w:r>
    </w:p>
    <w:p w14:paraId="07F833C3" w14:textId="77777777" w:rsidR="00AC426F" w:rsidRPr="0050469B" w:rsidRDefault="00AC426F" w:rsidP="00A01847">
      <w:pPr>
        <w:pStyle w:val="Tese-Entrevistas"/>
      </w:pPr>
      <w:r w:rsidRPr="0050469B">
        <w:t xml:space="preserve">I use </w:t>
      </w:r>
      <w:proofErr w:type="spellStart"/>
      <w:r w:rsidRPr="0050469B">
        <w:t>their</w:t>
      </w:r>
      <w:proofErr w:type="spellEnd"/>
      <w:r w:rsidRPr="0050469B">
        <w:t xml:space="preserve"> feedback </w:t>
      </w:r>
      <w:proofErr w:type="spellStart"/>
      <w:r w:rsidRPr="0050469B">
        <w:t>and</w:t>
      </w:r>
      <w:proofErr w:type="spellEnd"/>
      <w:r w:rsidRPr="0050469B">
        <w:t xml:space="preserve"> </w:t>
      </w:r>
      <w:proofErr w:type="spellStart"/>
      <w:r w:rsidRPr="0050469B">
        <w:t>comments</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need</w:t>
      </w:r>
      <w:proofErr w:type="spellEnd"/>
      <w:r w:rsidRPr="0050469B">
        <w:t xml:space="preserve"> more </w:t>
      </w:r>
      <w:proofErr w:type="spellStart"/>
      <w:r w:rsidRPr="0050469B">
        <w:t>information</w:t>
      </w:r>
      <w:proofErr w:type="spellEnd"/>
      <w:r w:rsidRPr="0050469B">
        <w:t xml:space="preserve">, </w:t>
      </w:r>
      <w:proofErr w:type="spellStart"/>
      <w:r w:rsidRPr="0050469B">
        <w:t>questions</w:t>
      </w:r>
      <w:proofErr w:type="spellEnd"/>
      <w:r w:rsidRPr="0050469B">
        <w:t>, etc.</w:t>
      </w:r>
    </w:p>
    <w:p w14:paraId="57E68419" w14:textId="77777777" w:rsidR="00AC426F" w:rsidRPr="0050469B" w:rsidRDefault="00AC426F" w:rsidP="00A01847">
      <w:pPr>
        <w:pStyle w:val="Tese-Entrevistas"/>
      </w:pPr>
      <w:r w:rsidRPr="0050469B">
        <w:t> </w:t>
      </w:r>
    </w:p>
    <w:p w14:paraId="41669F21" w14:textId="77777777" w:rsidR="00AC426F" w:rsidRPr="0050469B" w:rsidRDefault="00AC426F" w:rsidP="00A01847">
      <w:pPr>
        <w:pStyle w:val="Tese-Entrevistas"/>
      </w:pPr>
      <w:r w:rsidRPr="0050469B">
        <w:t xml:space="preserve">8)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act</w:t>
      </w:r>
      <w:proofErr w:type="spellEnd"/>
      <w:r w:rsidRPr="0050469B">
        <w:t xml:space="preserve"> in </w:t>
      </w:r>
      <w:proofErr w:type="spellStart"/>
      <w:r w:rsidRPr="0050469B">
        <w:t>the</w:t>
      </w:r>
      <w:proofErr w:type="spellEnd"/>
      <w:r w:rsidRPr="0050469B">
        <w:t xml:space="preserve"> face </w:t>
      </w:r>
      <w:proofErr w:type="spellStart"/>
      <w:r w:rsidRPr="0050469B">
        <w:t>of</w:t>
      </w:r>
      <w:proofErr w:type="spellEnd"/>
      <w:r w:rsidRPr="0050469B">
        <w:t xml:space="preserve"> some </w:t>
      </w:r>
      <w:proofErr w:type="spellStart"/>
      <w:r w:rsidRPr="0050469B">
        <w:t>changes</w:t>
      </w:r>
      <w:proofErr w:type="spellEnd"/>
      <w:r w:rsidRPr="0050469B">
        <w:t xml:space="preserve"> in </w:t>
      </w:r>
      <w:proofErr w:type="spellStart"/>
      <w:r w:rsidRPr="0050469B">
        <w:t>the</w:t>
      </w:r>
      <w:proofErr w:type="spellEnd"/>
      <w:r w:rsidRPr="0050469B">
        <w:t xml:space="preserve"> PoC context, </w:t>
      </w:r>
      <w:proofErr w:type="spellStart"/>
      <w:r w:rsidRPr="0050469B">
        <w:t>such</w:t>
      </w:r>
      <w:proofErr w:type="spellEnd"/>
      <w:r w:rsidRPr="0050469B">
        <w:t xml:space="preserve"> as </w:t>
      </w:r>
      <w:proofErr w:type="spellStart"/>
      <w:r w:rsidRPr="0050469B">
        <w:t>requirements</w:t>
      </w:r>
      <w:proofErr w:type="spellEnd"/>
      <w:r w:rsidRPr="0050469B">
        <w:t xml:space="preserve">, </w:t>
      </w:r>
      <w:proofErr w:type="spellStart"/>
      <w:r w:rsidRPr="0050469B">
        <w:t>elements</w:t>
      </w:r>
      <w:proofErr w:type="spellEnd"/>
      <w:r w:rsidRPr="0050469B">
        <w:t xml:space="preserve">, </w:t>
      </w:r>
      <w:proofErr w:type="spellStart"/>
      <w:r w:rsidRPr="0050469B">
        <w:t>unexpected</w:t>
      </w:r>
      <w:proofErr w:type="spellEnd"/>
      <w:r w:rsidRPr="0050469B">
        <w:t xml:space="preserve"> </w:t>
      </w:r>
      <w:proofErr w:type="spellStart"/>
      <w:r w:rsidRPr="0050469B">
        <w:t>results</w:t>
      </w:r>
      <w:proofErr w:type="spellEnd"/>
      <w:r w:rsidRPr="0050469B">
        <w:t>, etc.</w:t>
      </w:r>
    </w:p>
    <w:p w14:paraId="18F38BFC" w14:textId="77777777" w:rsidR="00AC426F" w:rsidRPr="0050469B" w:rsidRDefault="00AC426F" w:rsidP="00A01847">
      <w:pPr>
        <w:pStyle w:val="Tese-Entrevistas"/>
      </w:pPr>
      <w:proofErr w:type="spellStart"/>
      <w:r w:rsidRPr="0050469B">
        <w:t>We</w:t>
      </w:r>
      <w:proofErr w:type="spellEnd"/>
      <w:r w:rsidRPr="0050469B">
        <w:t xml:space="preserve"> </w:t>
      </w:r>
      <w:proofErr w:type="spellStart"/>
      <w:r w:rsidRPr="0050469B">
        <w:t>have</w:t>
      </w:r>
      <w:proofErr w:type="spellEnd"/>
      <w:r w:rsidRPr="0050469B">
        <w:t xml:space="preserve"> </w:t>
      </w:r>
      <w:proofErr w:type="spellStart"/>
      <w:r w:rsidRPr="0050469B">
        <w:t>to</w:t>
      </w:r>
      <w:proofErr w:type="spellEnd"/>
      <w:r w:rsidRPr="0050469B">
        <w:t xml:space="preserve"> </w:t>
      </w:r>
      <w:proofErr w:type="spellStart"/>
      <w:r w:rsidRPr="0050469B">
        <w:t>think</w:t>
      </w:r>
      <w:proofErr w:type="spellEnd"/>
      <w:r w:rsidRPr="0050469B">
        <w:t xml:space="preserve"> </w:t>
      </w:r>
      <w:proofErr w:type="spellStart"/>
      <w:r w:rsidRPr="0050469B">
        <w:t>about</w:t>
      </w:r>
      <w:proofErr w:type="spellEnd"/>
      <w:r w:rsidRPr="0050469B">
        <w:t xml:space="preserve"> </w:t>
      </w:r>
      <w:proofErr w:type="spellStart"/>
      <w:r w:rsidRPr="0050469B">
        <w:t>those</w:t>
      </w:r>
      <w:proofErr w:type="spellEnd"/>
      <w:r w:rsidRPr="0050469B">
        <w:t xml:space="preserve"> </w:t>
      </w:r>
      <w:proofErr w:type="spellStart"/>
      <w:r w:rsidRPr="0050469B">
        <w:t>changes</w:t>
      </w:r>
      <w:proofErr w:type="spellEnd"/>
      <w:r w:rsidRPr="0050469B">
        <w:t xml:space="preserve"> </w:t>
      </w:r>
      <w:proofErr w:type="spellStart"/>
      <w:r w:rsidRPr="0050469B">
        <w:t>first</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are </w:t>
      </w:r>
      <w:proofErr w:type="spellStart"/>
      <w:r w:rsidRPr="0050469B">
        <w:t>feasible</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are </w:t>
      </w:r>
      <w:proofErr w:type="spellStart"/>
      <w:r w:rsidRPr="0050469B">
        <w:t>feasible</w:t>
      </w:r>
      <w:proofErr w:type="spellEnd"/>
      <w:r w:rsidRPr="0050469B">
        <w:t xml:space="preserve">, I </w:t>
      </w:r>
      <w:proofErr w:type="spellStart"/>
      <w:r w:rsidRPr="0050469B">
        <w:t>have</w:t>
      </w:r>
      <w:proofErr w:type="spellEnd"/>
      <w:r w:rsidRPr="0050469B">
        <w:t xml:space="preserve"> </w:t>
      </w:r>
      <w:proofErr w:type="spellStart"/>
      <w:r w:rsidRPr="0050469B">
        <w:t>to</w:t>
      </w:r>
      <w:proofErr w:type="spellEnd"/>
      <w:r w:rsidRPr="0050469B">
        <w:t xml:space="preserve"> </w:t>
      </w:r>
      <w:proofErr w:type="spellStart"/>
      <w:r w:rsidRPr="0050469B">
        <w:t>reflect</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accommodate</w:t>
      </w:r>
      <w:proofErr w:type="spellEnd"/>
      <w:r w:rsidRPr="0050469B">
        <w:t xml:space="preserve"> </w:t>
      </w:r>
      <w:proofErr w:type="spellStart"/>
      <w:r w:rsidRPr="0050469B">
        <w:t>those</w:t>
      </w:r>
      <w:proofErr w:type="spellEnd"/>
      <w:r w:rsidRPr="0050469B">
        <w:t xml:space="preserve"> </w:t>
      </w:r>
      <w:proofErr w:type="spellStart"/>
      <w:r w:rsidRPr="0050469B">
        <w:t>changes</w:t>
      </w:r>
      <w:proofErr w:type="spellEnd"/>
      <w:r w:rsidRPr="0050469B">
        <w:t xml:space="preserve"> in </w:t>
      </w:r>
      <w:proofErr w:type="spellStart"/>
      <w:r w:rsidRPr="0050469B">
        <w:t>the</w:t>
      </w:r>
      <w:proofErr w:type="spellEnd"/>
      <w:r w:rsidRPr="0050469B">
        <w:t xml:space="preserve"> PoC. </w:t>
      </w:r>
    </w:p>
    <w:p w14:paraId="524DF19A"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at</w:t>
      </w:r>
      <w:proofErr w:type="spellEnd"/>
      <w:r w:rsidRPr="0050469B">
        <w:t xml:space="preserve"> do </w:t>
      </w:r>
      <w:proofErr w:type="spellStart"/>
      <w:r w:rsidRPr="0050469B">
        <w:t>you</w:t>
      </w:r>
      <w:proofErr w:type="spellEnd"/>
      <w:r w:rsidRPr="0050469B">
        <w:t xml:space="preserve"> </w:t>
      </w:r>
      <w:proofErr w:type="spellStart"/>
      <w:r w:rsidRPr="0050469B">
        <w:t>mean</w:t>
      </w:r>
      <w:proofErr w:type="spellEnd"/>
      <w:r w:rsidRPr="0050469B">
        <w:t xml:space="preserve"> </w:t>
      </w:r>
      <w:proofErr w:type="spellStart"/>
      <w:r w:rsidRPr="0050469B">
        <w:t>by</w:t>
      </w:r>
      <w:proofErr w:type="spellEnd"/>
      <w:r w:rsidRPr="0050469B">
        <w:t xml:space="preserve"> </w:t>
      </w:r>
      <w:proofErr w:type="spellStart"/>
      <w:r w:rsidRPr="0050469B">
        <w:t>not</w:t>
      </w:r>
      <w:proofErr w:type="spellEnd"/>
      <w:r w:rsidRPr="0050469B">
        <w:t xml:space="preserve"> </w:t>
      </w:r>
      <w:proofErr w:type="spellStart"/>
      <w:r w:rsidRPr="0050469B">
        <w:t>feasible</w:t>
      </w:r>
      <w:proofErr w:type="spellEnd"/>
      <w:r w:rsidRPr="0050469B">
        <w:t xml:space="preserve">? </w:t>
      </w:r>
    </w:p>
    <w:p w14:paraId="133A7D7C"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Maybe</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 xml:space="preserve"> </w:t>
      </w:r>
      <w:proofErr w:type="spellStart"/>
      <w:r w:rsidRPr="0050469B">
        <w:t>something</w:t>
      </w:r>
      <w:proofErr w:type="spellEnd"/>
      <w:r w:rsidRPr="0050469B">
        <w:t xml:space="preserve"> </w:t>
      </w:r>
      <w:proofErr w:type="spellStart"/>
      <w:r w:rsidRPr="0050469B">
        <w:t>completely</w:t>
      </w:r>
      <w:proofErr w:type="spellEnd"/>
      <w:r w:rsidRPr="0050469B">
        <w:t xml:space="preserve"> </w:t>
      </w:r>
      <w:proofErr w:type="spellStart"/>
      <w:r w:rsidRPr="0050469B">
        <w:t>opposite</w:t>
      </w:r>
      <w:proofErr w:type="spellEnd"/>
      <w:r w:rsidRPr="0050469B">
        <w:t xml:space="preserve"> </w:t>
      </w:r>
      <w:proofErr w:type="spellStart"/>
      <w:r w:rsidRPr="0050469B">
        <w:t>what</w:t>
      </w:r>
      <w:proofErr w:type="spellEnd"/>
      <w:r w:rsidRPr="0050469B">
        <w:t xml:space="preserve"> </w:t>
      </w:r>
      <w:proofErr w:type="spellStart"/>
      <w:r w:rsidRPr="0050469B">
        <w:t>we</w:t>
      </w:r>
      <w:proofErr w:type="spellEnd"/>
      <w:r w:rsidRPr="0050469B">
        <w:t xml:space="preserve"> </w:t>
      </w:r>
      <w:proofErr w:type="spellStart"/>
      <w:r w:rsidRPr="0050469B">
        <w:t>have</w:t>
      </w:r>
      <w:proofErr w:type="spellEnd"/>
      <w:r w:rsidRPr="0050469B">
        <w:t xml:space="preserve"> </w:t>
      </w:r>
      <w:proofErr w:type="spellStart"/>
      <w:r w:rsidRPr="0050469B">
        <w:t>planned</w:t>
      </w:r>
      <w:proofErr w:type="spellEnd"/>
      <w:r w:rsidRPr="0050469B">
        <w:t xml:space="preserve"> for. </w:t>
      </w:r>
    </w:p>
    <w:p w14:paraId="45ECBE09" w14:textId="77777777" w:rsidR="00AC426F" w:rsidRPr="0050469B" w:rsidRDefault="00AC426F" w:rsidP="00A01847">
      <w:pPr>
        <w:pStyle w:val="Tese-Entrevistas"/>
      </w:pPr>
      <w:proofErr w:type="spellStart"/>
      <w:r w:rsidRPr="0050469B">
        <w:t>Sometimes</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or</w:t>
      </w:r>
      <w:proofErr w:type="spellEnd"/>
      <w:r w:rsidRPr="0050469B">
        <w:t xml:space="preserve"> </w:t>
      </w:r>
      <w:proofErr w:type="spellStart"/>
      <w:r w:rsidRPr="0050469B">
        <w:t>other</w:t>
      </w:r>
      <w:proofErr w:type="spellEnd"/>
      <w:r w:rsidRPr="0050469B">
        <w:t xml:space="preserve"> </w:t>
      </w:r>
      <w:proofErr w:type="spellStart"/>
      <w:r w:rsidRPr="0050469B">
        <w:t>users</w:t>
      </w:r>
      <w:proofErr w:type="spellEnd"/>
      <w:r w:rsidRPr="0050469B">
        <w:t xml:space="preserve"> </w:t>
      </w:r>
      <w:proofErr w:type="spellStart"/>
      <w:r w:rsidRPr="0050469B">
        <w:t>don't</w:t>
      </w:r>
      <w:proofErr w:type="spellEnd"/>
      <w:r w:rsidRPr="0050469B">
        <w:t xml:space="preserve"> </w:t>
      </w:r>
      <w:proofErr w:type="spellStart"/>
      <w:r w:rsidRPr="0050469B">
        <w:t>have</w:t>
      </w:r>
      <w:proofErr w:type="spellEnd"/>
      <w:r w:rsidRPr="0050469B">
        <w:t xml:space="preserve"> </w:t>
      </w:r>
      <w:proofErr w:type="spellStart"/>
      <w:r w:rsidRPr="0050469B">
        <w:t>enough</w:t>
      </w:r>
      <w:proofErr w:type="spellEnd"/>
      <w:r w:rsidRPr="0050469B">
        <w:t xml:space="preserve"> </w:t>
      </w:r>
      <w:proofErr w:type="spellStart"/>
      <w:r w:rsidRPr="0050469B">
        <w:t>knowledge</w:t>
      </w:r>
      <w:proofErr w:type="spellEnd"/>
      <w:r w:rsidRPr="0050469B">
        <w:t xml:space="preserve"> </w:t>
      </w:r>
      <w:proofErr w:type="spellStart"/>
      <w:r w:rsidRPr="0050469B">
        <w:t>during</w:t>
      </w:r>
      <w:proofErr w:type="spellEnd"/>
      <w:r w:rsidRPr="0050469B">
        <w:t xml:space="preserve"> a PoC </w:t>
      </w:r>
      <w:proofErr w:type="spellStart"/>
      <w:r w:rsidRPr="0050469B">
        <w:t>and</w:t>
      </w:r>
      <w:proofErr w:type="spellEnd"/>
      <w:r w:rsidRPr="0050469B">
        <w:t xml:space="preserve"> </w:t>
      </w:r>
      <w:proofErr w:type="spellStart"/>
      <w:r w:rsidRPr="0050469B">
        <w:t>make</w:t>
      </w:r>
      <w:proofErr w:type="spellEnd"/>
      <w:r w:rsidRPr="0050469B">
        <w:t xml:space="preserve"> </w:t>
      </w:r>
      <w:proofErr w:type="spellStart"/>
      <w:r w:rsidRPr="0050469B">
        <w:t>things</w:t>
      </w:r>
      <w:proofErr w:type="spellEnd"/>
      <w:r w:rsidRPr="0050469B">
        <w:t xml:space="preserve"> </w:t>
      </w:r>
      <w:proofErr w:type="spellStart"/>
      <w:r w:rsidRPr="0050469B">
        <w:t>up</w:t>
      </w:r>
      <w:proofErr w:type="spellEnd"/>
      <w:r w:rsidRPr="0050469B">
        <w:t>.</w:t>
      </w:r>
    </w:p>
    <w:p w14:paraId="26433DC2" w14:textId="77777777" w:rsidR="00AC426F" w:rsidRPr="0050469B" w:rsidRDefault="00AC426F" w:rsidP="00A01847">
      <w:pPr>
        <w:pStyle w:val="Tese-Entrevistas"/>
      </w:pPr>
      <w:r w:rsidRPr="0050469B">
        <w:lastRenderedPageBreak/>
        <w:t> </w:t>
      </w:r>
    </w:p>
    <w:p w14:paraId="7CA4F0D2" w14:textId="77777777" w:rsidR="00AC426F" w:rsidRPr="0050469B" w:rsidRDefault="00AC426F" w:rsidP="00A01847">
      <w:pPr>
        <w:pStyle w:val="Tese-Entrevistas"/>
      </w:pPr>
      <w:r w:rsidRPr="0050469B">
        <w:t xml:space="preserve">9)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and</w:t>
      </w:r>
      <w:proofErr w:type="spellEnd"/>
      <w:r w:rsidRPr="0050469B">
        <w:t xml:space="preserve"> </w:t>
      </w:r>
      <w:proofErr w:type="spellStart"/>
      <w:r w:rsidRPr="0050469B">
        <w:t>deliver</w:t>
      </w:r>
      <w:proofErr w:type="spellEnd"/>
      <w:r w:rsidRPr="0050469B">
        <w:t xml:space="preserve"> PoC </w:t>
      </w:r>
      <w:proofErr w:type="spellStart"/>
      <w:r w:rsidRPr="0050469B">
        <w:t>results</w:t>
      </w:r>
      <w:proofErr w:type="spellEnd"/>
      <w:r w:rsidRPr="0050469B">
        <w:t>?</w:t>
      </w:r>
    </w:p>
    <w:p w14:paraId="5EB7B514" w14:textId="77777777" w:rsidR="00AC426F" w:rsidRPr="0050469B" w:rsidRDefault="00AC426F" w:rsidP="00A01847">
      <w:pPr>
        <w:pStyle w:val="Tese-Entrevistas"/>
      </w:pPr>
      <w:proofErr w:type="spellStart"/>
      <w:r w:rsidRPr="0050469B">
        <w:t>Here</w:t>
      </w:r>
      <w:proofErr w:type="spellEnd"/>
      <w:r w:rsidRPr="0050469B">
        <w:t xml:space="preserve"> </w:t>
      </w:r>
      <w:proofErr w:type="spellStart"/>
      <w:r w:rsidRPr="0050469B">
        <w:t>is</w:t>
      </w:r>
      <w:proofErr w:type="spellEnd"/>
      <w:r w:rsidRPr="0050469B">
        <w:t xml:space="preserve"> </w:t>
      </w:r>
      <w:proofErr w:type="spellStart"/>
      <w:r w:rsidRPr="0050469B">
        <w:t>the</w:t>
      </w:r>
      <w:proofErr w:type="spellEnd"/>
      <w:r w:rsidRPr="0050469B">
        <w:t xml:space="preserve"> </w:t>
      </w:r>
      <w:proofErr w:type="spellStart"/>
      <w:r w:rsidRPr="0050469B">
        <w:t>first</w:t>
      </w:r>
      <w:proofErr w:type="spellEnd"/>
      <w:r w:rsidRPr="0050469B">
        <w:t xml:space="preserve"> </w:t>
      </w:r>
      <w:proofErr w:type="spellStart"/>
      <w:r w:rsidRPr="0050469B">
        <w:t>thing</w:t>
      </w:r>
      <w:proofErr w:type="spellEnd"/>
      <w:r w:rsidRPr="0050469B">
        <w:t xml:space="preserve">, </w:t>
      </w:r>
      <w:proofErr w:type="spellStart"/>
      <w:r w:rsidRPr="0050469B">
        <w:t>charts</w:t>
      </w:r>
      <w:proofErr w:type="spellEnd"/>
      <w:r w:rsidRPr="0050469B">
        <w:t xml:space="preserve"> </w:t>
      </w:r>
      <w:proofErr w:type="spellStart"/>
      <w:r w:rsidRPr="0050469B">
        <w:t>and</w:t>
      </w:r>
      <w:proofErr w:type="spellEnd"/>
      <w:r w:rsidRPr="0050469B">
        <w:t xml:space="preserve"> </w:t>
      </w:r>
      <w:proofErr w:type="spellStart"/>
      <w:r w:rsidRPr="0050469B">
        <w:t>numbers</w:t>
      </w:r>
      <w:proofErr w:type="spellEnd"/>
      <w:r w:rsidRPr="0050469B">
        <w:t xml:space="preserve">. A </w:t>
      </w:r>
      <w:proofErr w:type="spellStart"/>
      <w:r w:rsidRPr="0050469B">
        <w:t>graphical</w:t>
      </w:r>
      <w:proofErr w:type="spellEnd"/>
      <w:r w:rsidRPr="0050469B">
        <w:t xml:space="preserve"> </w:t>
      </w:r>
      <w:proofErr w:type="spellStart"/>
      <w:r w:rsidRPr="0050469B">
        <w:t>presentation</w:t>
      </w:r>
      <w:proofErr w:type="spellEnd"/>
      <w:r w:rsidRPr="0050469B">
        <w:t xml:space="preserve">. </w:t>
      </w:r>
      <w:proofErr w:type="spellStart"/>
      <w:r w:rsidRPr="0050469B">
        <w:t>Also</w:t>
      </w:r>
      <w:proofErr w:type="spellEnd"/>
      <w:r w:rsidRPr="0050469B">
        <w:t xml:space="preserve">, </w:t>
      </w:r>
      <w:proofErr w:type="spellStart"/>
      <w:r w:rsidRPr="0050469B">
        <w:t>we</w:t>
      </w:r>
      <w:proofErr w:type="spellEnd"/>
      <w:r w:rsidRPr="0050469B">
        <w:t xml:space="preserve"> </w:t>
      </w:r>
      <w:proofErr w:type="spellStart"/>
      <w:r w:rsidRPr="0050469B">
        <w:t>can</w:t>
      </w:r>
      <w:proofErr w:type="spellEnd"/>
      <w:r w:rsidRPr="0050469B">
        <w:t xml:space="preserve"> do a demo </w:t>
      </w:r>
      <w:proofErr w:type="spellStart"/>
      <w:r w:rsidRPr="0050469B">
        <w:t>showing</w:t>
      </w:r>
      <w:proofErr w:type="spellEnd"/>
      <w:r w:rsidRPr="0050469B">
        <w:t xml:space="preserve"> </w:t>
      </w:r>
      <w:proofErr w:type="spellStart"/>
      <w:r w:rsidRPr="0050469B">
        <w:t>and</w:t>
      </w:r>
      <w:proofErr w:type="spellEnd"/>
      <w:r w:rsidRPr="0050469B">
        <w:t xml:space="preserve"> </w:t>
      </w:r>
      <w:proofErr w:type="spellStart"/>
      <w:r w:rsidRPr="0050469B">
        <w:t>explaining</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
    <w:p w14:paraId="48AAA5CB"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and</w:t>
      </w:r>
      <w:proofErr w:type="spellEnd"/>
      <w:r w:rsidRPr="0050469B">
        <w:t xml:space="preserve"> combin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components</w:t>
      </w:r>
      <w:proofErr w:type="spellEnd"/>
      <w:r w:rsidRPr="0050469B">
        <w:t xml:space="preserve"> </w:t>
      </w:r>
      <w:proofErr w:type="spellStart"/>
      <w:r w:rsidRPr="0050469B">
        <w:t>involved</w:t>
      </w:r>
      <w:proofErr w:type="spellEnd"/>
      <w:r w:rsidRPr="0050469B">
        <w:t xml:space="preserve"> in </w:t>
      </w:r>
      <w:proofErr w:type="spellStart"/>
      <w:r w:rsidRPr="0050469B">
        <w:t>the</w:t>
      </w:r>
      <w:proofErr w:type="spellEnd"/>
      <w:r w:rsidRPr="0050469B">
        <w:t xml:space="preserve"> PoC </w:t>
      </w:r>
      <w:proofErr w:type="spellStart"/>
      <w:r w:rsidRPr="0050469B">
        <w:t>results</w:t>
      </w:r>
      <w:proofErr w:type="spellEnd"/>
      <w:r w:rsidRPr="0050469B">
        <w:t xml:space="preserve">? </w:t>
      </w:r>
    </w:p>
    <w:p w14:paraId="55A73B4E"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You</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have</w:t>
      </w:r>
      <w:proofErr w:type="spellEnd"/>
      <w:r w:rsidRPr="0050469B">
        <w:t xml:space="preserve"> a complete </w:t>
      </w:r>
      <w:proofErr w:type="spellStart"/>
      <w:r w:rsidRPr="0050469B">
        <w:t>view</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infrastructure</w:t>
      </w:r>
      <w:proofErr w:type="spellEnd"/>
      <w:r w:rsidRPr="0050469B">
        <w:t xml:space="preserve"> </w:t>
      </w:r>
      <w:proofErr w:type="spellStart"/>
      <w:r w:rsidRPr="0050469B">
        <w:t>which</w:t>
      </w:r>
      <w:proofErr w:type="spellEnd"/>
      <w:r w:rsidRPr="0050469B">
        <w:t xml:space="preserve"> includes </w:t>
      </w:r>
      <w:proofErr w:type="spellStart"/>
      <w:r w:rsidRPr="0050469B">
        <w:t>everything</w:t>
      </w:r>
      <w:proofErr w:type="spellEnd"/>
      <w:r w:rsidRPr="0050469B">
        <w:t xml:space="preserve">. </w:t>
      </w:r>
      <w:proofErr w:type="spellStart"/>
      <w:r w:rsidRPr="0050469B">
        <w:t>Second</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have</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phases</w:t>
      </w:r>
      <w:proofErr w:type="spellEnd"/>
      <w:r w:rsidRPr="0050469B">
        <w:t xml:space="preserve"> </w:t>
      </w:r>
      <w:proofErr w:type="spellStart"/>
      <w:r w:rsidRPr="0050469B">
        <w:t>to</w:t>
      </w:r>
      <w:proofErr w:type="spellEnd"/>
      <w:r w:rsidRPr="0050469B">
        <w:t xml:space="preserve"> </w:t>
      </w:r>
      <w:proofErr w:type="spellStart"/>
      <w:r w:rsidRPr="0050469B">
        <w:t>get</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and</w:t>
      </w:r>
      <w:proofErr w:type="spellEnd"/>
      <w:r w:rsidRPr="0050469B">
        <w:t xml:space="preserve"> </w:t>
      </w:r>
      <w:proofErr w:type="spellStart"/>
      <w:r w:rsidRPr="0050469B">
        <w:t>finally</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itself</w:t>
      </w:r>
      <w:proofErr w:type="spellEnd"/>
      <w:r w:rsidRPr="0050469B">
        <w:t xml:space="preserve">. </w:t>
      </w:r>
      <w:proofErr w:type="spellStart"/>
      <w:r w:rsidRPr="0050469B">
        <w:t>Basically</w:t>
      </w:r>
      <w:proofErr w:type="spellEnd"/>
      <w:r w:rsidRPr="0050469B">
        <w:t xml:space="preserve">, a </w:t>
      </w:r>
      <w:proofErr w:type="spellStart"/>
      <w:r w:rsidRPr="0050469B">
        <w:t>triad</w:t>
      </w:r>
      <w:proofErr w:type="spellEnd"/>
      <w:r w:rsidRPr="0050469B">
        <w:t xml:space="preserve">. Ah, I </w:t>
      </w:r>
      <w:proofErr w:type="spellStart"/>
      <w:r w:rsidRPr="0050469B">
        <w:t>forgot</w:t>
      </w:r>
      <w:proofErr w:type="spellEnd"/>
      <w:r w:rsidRPr="0050469B">
        <w:t xml:space="preserve"> </w:t>
      </w:r>
      <w:proofErr w:type="spellStart"/>
      <w:r w:rsidRPr="0050469B">
        <w:t>something</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get</w:t>
      </w:r>
      <w:proofErr w:type="spellEnd"/>
      <w:r w:rsidRPr="0050469B">
        <w:t xml:space="preserve"> a </w:t>
      </w:r>
      <w:proofErr w:type="spellStart"/>
      <w:r w:rsidRPr="0050469B">
        <w:t>document</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requirements</w:t>
      </w:r>
      <w:proofErr w:type="spellEnd"/>
      <w:r w:rsidRPr="0050469B">
        <w:t xml:space="preserve"> from </w:t>
      </w:r>
      <w:proofErr w:type="spellStart"/>
      <w:r w:rsidRPr="0050469B">
        <w:t>the</w:t>
      </w:r>
      <w:proofErr w:type="spellEnd"/>
      <w:r w:rsidRPr="0050469B">
        <w:t xml:space="preserve"> </w:t>
      </w:r>
      <w:proofErr w:type="spellStart"/>
      <w:r w:rsidRPr="0050469B">
        <w:t>customer</w:t>
      </w:r>
      <w:proofErr w:type="spellEnd"/>
      <w:r w:rsidRPr="0050469B">
        <w:t xml:space="preserve">.  </w:t>
      </w:r>
    </w:p>
    <w:p w14:paraId="0B9B0205" w14:textId="77777777" w:rsidR="00AC426F" w:rsidRPr="0050469B" w:rsidRDefault="00AC426F" w:rsidP="00A01847">
      <w:pPr>
        <w:pStyle w:val="Tese-Entrevistas"/>
      </w:pPr>
      <w:r w:rsidRPr="0050469B">
        <w:t> </w:t>
      </w:r>
    </w:p>
    <w:p w14:paraId="54A935C2" w14:textId="77777777" w:rsidR="00AC426F" w:rsidRPr="0050469B" w:rsidRDefault="00AC426F" w:rsidP="00A01847">
      <w:pPr>
        <w:pStyle w:val="Tese-Entrevistas"/>
      </w:pPr>
      <w:r w:rsidRPr="0050469B">
        <w:t xml:space="preserve">10)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evaluate</w:t>
      </w:r>
      <w:proofErr w:type="spellEnd"/>
      <w:r w:rsidRPr="0050469B">
        <w:t xml:space="preserve"> </w:t>
      </w:r>
      <w:proofErr w:type="spellStart"/>
      <w:r w:rsidRPr="0050469B">
        <w:t>whether</w:t>
      </w:r>
      <w:proofErr w:type="spellEnd"/>
      <w:r w:rsidRPr="0050469B">
        <w:t xml:space="preserve"> </w:t>
      </w:r>
      <w:proofErr w:type="spellStart"/>
      <w:r w:rsidRPr="0050469B">
        <w:t>there</w:t>
      </w:r>
      <w:proofErr w:type="spellEnd"/>
      <w:r w:rsidRPr="0050469B">
        <w:t xml:space="preserve"> </w:t>
      </w:r>
      <w:proofErr w:type="spellStart"/>
      <w:r w:rsidRPr="0050469B">
        <w:t>was</w:t>
      </w:r>
      <w:proofErr w:type="spellEnd"/>
      <w:r w:rsidRPr="0050469B">
        <w:t xml:space="preserve"> </w:t>
      </w:r>
      <w:proofErr w:type="spellStart"/>
      <w:r w:rsidRPr="0050469B">
        <w:t>an</w:t>
      </w:r>
      <w:proofErr w:type="spellEnd"/>
      <w:r w:rsidRPr="0050469B">
        <w:t xml:space="preserve"> </w:t>
      </w:r>
      <w:proofErr w:type="spellStart"/>
      <w:r w:rsidRPr="0050469B">
        <w:t>understanding</w:t>
      </w:r>
      <w:proofErr w:type="spellEnd"/>
      <w:r w:rsidRPr="0050469B">
        <w:t xml:space="preserve"> </w:t>
      </w:r>
      <w:proofErr w:type="spellStart"/>
      <w:r w:rsidRPr="0050469B">
        <w:t>of</w:t>
      </w:r>
      <w:proofErr w:type="spellEnd"/>
      <w:r w:rsidRPr="0050469B">
        <w:t xml:space="preserve"> PoC </w:t>
      </w:r>
      <w:proofErr w:type="spellStart"/>
      <w:r w:rsidRPr="0050469B">
        <w:t>results</w:t>
      </w:r>
      <w:proofErr w:type="spellEnd"/>
      <w:r w:rsidRPr="0050469B">
        <w:t>?</w:t>
      </w:r>
    </w:p>
    <w:p w14:paraId="7A80394D" w14:textId="77777777" w:rsidR="00AC426F" w:rsidRPr="0050469B" w:rsidRDefault="00AC426F" w:rsidP="00A01847">
      <w:pPr>
        <w:pStyle w:val="Tese-Entrevistas"/>
      </w:pPr>
      <w:r w:rsidRPr="0050469B">
        <w:t xml:space="preserve">I </w:t>
      </w:r>
      <w:proofErr w:type="spellStart"/>
      <w:r w:rsidRPr="0050469B">
        <w:t>can</w:t>
      </w:r>
      <w:proofErr w:type="spellEnd"/>
      <w:r w:rsidRPr="0050469B">
        <w:t xml:space="preserve"> use a </w:t>
      </w:r>
      <w:proofErr w:type="spellStart"/>
      <w:r w:rsidRPr="0050469B">
        <w:t>survey</w:t>
      </w:r>
      <w:proofErr w:type="spellEnd"/>
      <w:r w:rsidRPr="0050469B">
        <w:t xml:space="preserve"> </w:t>
      </w:r>
      <w:proofErr w:type="spellStart"/>
      <w:r w:rsidRPr="0050469B">
        <w:t>at</w:t>
      </w:r>
      <w:proofErr w:type="spellEnd"/>
      <w:r w:rsidRPr="0050469B">
        <w:t xml:space="preserve"> </w:t>
      </w:r>
      <w:proofErr w:type="spellStart"/>
      <w:r w:rsidRPr="0050469B">
        <w:t>the</w:t>
      </w:r>
      <w:proofErr w:type="spellEnd"/>
      <w:r w:rsidRPr="0050469B">
        <w:t xml:space="preserve"> </w:t>
      </w:r>
      <w:proofErr w:type="spellStart"/>
      <w:r w:rsidRPr="0050469B">
        <w:t>end</w:t>
      </w:r>
      <w:proofErr w:type="spellEnd"/>
      <w:r w:rsidRPr="0050469B">
        <w:t xml:space="preserve"> </w:t>
      </w:r>
      <w:proofErr w:type="spellStart"/>
      <w:r w:rsidRPr="0050469B">
        <w:t>to</w:t>
      </w:r>
      <w:proofErr w:type="spellEnd"/>
      <w:r w:rsidRPr="0050469B">
        <w:t xml:space="preserve"> </w:t>
      </w:r>
      <w:proofErr w:type="spellStart"/>
      <w:r w:rsidRPr="0050469B">
        <w:t>get</w:t>
      </w:r>
      <w:proofErr w:type="spellEnd"/>
      <w:r w:rsidRPr="0050469B">
        <w:t xml:space="preserve"> </w:t>
      </w:r>
      <w:proofErr w:type="spellStart"/>
      <w:r w:rsidRPr="0050469B">
        <w:t>the</w:t>
      </w:r>
      <w:proofErr w:type="spellEnd"/>
      <w:r w:rsidRPr="0050469B">
        <w:t xml:space="preserve"> </w:t>
      </w:r>
      <w:proofErr w:type="spellStart"/>
      <w:r w:rsidRPr="0050469B">
        <w:t>end</w:t>
      </w:r>
      <w:proofErr w:type="spellEnd"/>
      <w:r w:rsidRPr="0050469B">
        <w:t xml:space="preserve"> </w:t>
      </w:r>
      <w:proofErr w:type="spellStart"/>
      <w:r w:rsidRPr="0050469B">
        <w:t>user</w:t>
      </w:r>
      <w:proofErr w:type="spellEnd"/>
      <w:r w:rsidRPr="0050469B">
        <w:t xml:space="preserve"> </w:t>
      </w:r>
      <w:proofErr w:type="spellStart"/>
      <w:r w:rsidRPr="0050469B">
        <w:t>opinion</w:t>
      </w:r>
      <w:proofErr w:type="spellEnd"/>
      <w:r w:rsidRPr="0050469B">
        <w:t xml:space="preserve"> </w:t>
      </w:r>
      <w:proofErr w:type="spellStart"/>
      <w:r w:rsidRPr="0050469B">
        <w:t>to</w:t>
      </w:r>
      <w:proofErr w:type="spellEnd"/>
      <w:r w:rsidRPr="0050469B">
        <w:t xml:space="preserve"> </w:t>
      </w:r>
      <w:proofErr w:type="spellStart"/>
      <w:r w:rsidRPr="0050469B">
        <w:t>see</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understand</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
    <w:p w14:paraId="41FBFE73" w14:textId="77777777" w:rsidR="007B60C9" w:rsidRDefault="007B60C9" w:rsidP="00AC426F">
      <w:pPr>
        <w:spacing w:before="120" w:after="120"/>
        <w:jc w:val="both"/>
        <w:rPr>
          <w:b/>
          <w:bCs/>
          <w:color w:val="000000"/>
          <w:lang w:val="pt-BR"/>
        </w:rPr>
      </w:pPr>
    </w:p>
    <w:p w14:paraId="0C9D7248" w14:textId="77777777" w:rsidR="007B60C9" w:rsidRDefault="007B60C9">
      <w:pPr>
        <w:rPr>
          <w:b/>
          <w:bCs/>
          <w:color w:val="000000"/>
          <w:lang w:val="pt-BR"/>
        </w:rPr>
      </w:pPr>
      <w:r>
        <w:rPr>
          <w:b/>
          <w:bCs/>
          <w:color w:val="000000"/>
          <w:lang w:val="pt-BR"/>
        </w:rPr>
        <w:br w:type="page"/>
      </w:r>
    </w:p>
    <w:p w14:paraId="765E1D20" w14:textId="03EBEADA" w:rsidR="00AC426F" w:rsidRPr="0050469B" w:rsidRDefault="00AC426F" w:rsidP="00AC426F">
      <w:pPr>
        <w:spacing w:before="120" w:after="120"/>
        <w:jc w:val="both"/>
        <w:rPr>
          <w:b/>
          <w:bCs/>
          <w:color w:val="000000"/>
          <w:lang w:val="pt-BR"/>
        </w:rPr>
      </w:pPr>
      <w:r w:rsidRPr="0050469B">
        <w:rPr>
          <w:b/>
          <w:bCs/>
          <w:color w:val="000000"/>
          <w:lang w:val="pt-BR"/>
        </w:rPr>
        <w:lastRenderedPageBreak/>
        <w:t># Entrevista 3</w:t>
      </w:r>
    </w:p>
    <w:p w14:paraId="1390465F" w14:textId="77777777" w:rsidR="00AC426F" w:rsidRPr="0050469B" w:rsidRDefault="00AC426F" w:rsidP="00AC426F">
      <w:pPr>
        <w:spacing w:before="120" w:after="120"/>
        <w:jc w:val="both"/>
        <w:rPr>
          <w:color w:val="000000"/>
          <w:lang w:val="pt-BR"/>
        </w:rPr>
      </w:pPr>
    </w:p>
    <w:p w14:paraId="20E853CD"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IT? – 13 </w:t>
      </w:r>
      <w:proofErr w:type="spellStart"/>
      <w:r w:rsidRPr="0050469B">
        <w:t>years</w:t>
      </w:r>
      <w:proofErr w:type="spellEnd"/>
    </w:p>
    <w:p w14:paraId="0BE3962C"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PoC? – 6 </w:t>
      </w:r>
      <w:proofErr w:type="spellStart"/>
      <w:r w:rsidRPr="0050469B">
        <w:t>years</w:t>
      </w:r>
      <w:proofErr w:type="spellEnd"/>
      <w:r w:rsidRPr="0050469B">
        <w:t xml:space="preserve"> (PoC </w:t>
      </w:r>
      <w:proofErr w:type="spellStart"/>
      <w:r w:rsidRPr="0050469B">
        <w:t>participant</w:t>
      </w:r>
      <w:proofErr w:type="spellEnd"/>
      <w:r w:rsidRPr="0050469B">
        <w:t>)</w:t>
      </w:r>
    </w:p>
    <w:p w14:paraId="3504E064" w14:textId="77777777" w:rsidR="00AC426F" w:rsidRPr="0050469B" w:rsidRDefault="00AC426F" w:rsidP="00A01847">
      <w:pPr>
        <w:pStyle w:val="Tese-Entrevistas"/>
      </w:pPr>
    </w:p>
    <w:p w14:paraId="17211DF8" w14:textId="77777777" w:rsidR="00AC426F" w:rsidRPr="0050469B" w:rsidRDefault="00AC426F" w:rsidP="00A01847">
      <w:pPr>
        <w:pStyle w:val="Tese-Entrevistas"/>
      </w:pPr>
      <w:r w:rsidRPr="0050469B">
        <w:t xml:space="preserve">1) In </w:t>
      </w:r>
      <w:proofErr w:type="spellStart"/>
      <w:r w:rsidRPr="0050469B">
        <w:t>your</w:t>
      </w:r>
      <w:proofErr w:type="spellEnd"/>
      <w:r w:rsidRPr="0050469B">
        <w:t xml:space="preserve"> </w:t>
      </w:r>
      <w:proofErr w:type="spellStart"/>
      <w:r w:rsidRPr="0050469B">
        <w:t>opinion</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a </w:t>
      </w:r>
      <w:proofErr w:type="spellStart"/>
      <w:r w:rsidRPr="0050469B">
        <w:t>Proof</w:t>
      </w:r>
      <w:proofErr w:type="spellEnd"/>
      <w:r w:rsidRPr="0050469B">
        <w:t xml:space="preserve"> </w:t>
      </w:r>
      <w:proofErr w:type="spellStart"/>
      <w:r w:rsidRPr="0050469B">
        <w:t>of</w:t>
      </w:r>
      <w:proofErr w:type="spellEnd"/>
      <w:r w:rsidRPr="0050469B">
        <w:t xml:space="preserve"> </w:t>
      </w:r>
      <w:proofErr w:type="spellStart"/>
      <w:r w:rsidRPr="0050469B">
        <w:t>Concept</w:t>
      </w:r>
      <w:proofErr w:type="spellEnd"/>
      <w:r w:rsidRPr="0050469B">
        <w:t xml:space="preserve"> (PoC)?</w:t>
      </w:r>
    </w:p>
    <w:p w14:paraId="6C876B10" w14:textId="77777777" w:rsidR="00AC426F" w:rsidRPr="0050469B" w:rsidRDefault="00AC426F" w:rsidP="00A01847">
      <w:pPr>
        <w:pStyle w:val="Tese-Entrevistas"/>
      </w:pPr>
      <w:r w:rsidRPr="0050469B">
        <w:t xml:space="preserve">A PoC it </w:t>
      </w:r>
      <w:proofErr w:type="spellStart"/>
      <w:r w:rsidRPr="0050469B">
        <w:t>is</w:t>
      </w:r>
      <w:proofErr w:type="spellEnd"/>
      <w:r w:rsidRPr="0050469B">
        <w:t xml:space="preserve"> a </w:t>
      </w:r>
      <w:proofErr w:type="spellStart"/>
      <w:r w:rsidRPr="0050469B">
        <w:t>process</w:t>
      </w:r>
      <w:proofErr w:type="spellEnd"/>
      <w:r w:rsidRPr="0050469B">
        <w:t xml:space="preserve"> for </w:t>
      </w:r>
      <w:proofErr w:type="spellStart"/>
      <w:r w:rsidRPr="0050469B">
        <w:t>demonstrating</w:t>
      </w:r>
      <w:proofErr w:type="spellEnd"/>
      <w:r w:rsidRPr="0050469B">
        <w:t xml:space="preserve"> a </w:t>
      </w:r>
      <w:proofErr w:type="spellStart"/>
      <w:r w:rsidRPr="0050469B">
        <w:t>functionality</w:t>
      </w:r>
      <w:proofErr w:type="spellEnd"/>
      <w:r w:rsidRPr="0050469B">
        <w:t xml:space="preserve"> </w:t>
      </w:r>
      <w:proofErr w:type="spellStart"/>
      <w:r w:rsidRPr="0050469B">
        <w:t>of</w:t>
      </w:r>
      <w:proofErr w:type="spellEnd"/>
      <w:r w:rsidRPr="0050469B">
        <w:t xml:space="preserve"> a </w:t>
      </w:r>
      <w:proofErr w:type="spellStart"/>
      <w:r w:rsidRPr="0050469B">
        <w:t>product</w:t>
      </w:r>
      <w:proofErr w:type="spellEnd"/>
      <w:r w:rsidRPr="0050469B">
        <w:t xml:space="preserve"> </w:t>
      </w:r>
      <w:proofErr w:type="spellStart"/>
      <w:r w:rsidRPr="0050469B">
        <w:t>related</w:t>
      </w:r>
      <w:proofErr w:type="spellEnd"/>
      <w:r w:rsidRPr="0050469B">
        <w:t xml:space="preserve"> </w:t>
      </w:r>
      <w:proofErr w:type="spellStart"/>
      <w:r w:rsidRPr="0050469B">
        <w:t>to</w:t>
      </w:r>
      <w:proofErr w:type="spellEnd"/>
      <w:r w:rsidRPr="0050469B">
        <w:t xml:space="preserve"> a </w:t>
      </w:r>
      <w:proofErr w:type="spellStart"/>
      <w:r w:rsidRPr="0050469B">
        <w:t>customer’s</w:t>
      </w:r>
      <w:proofErr w:type="spellEnd"/>
      <w:r w:rsidRPr="0050469B">
        <w:t xml:space="preserve"> </w:t>
      </w:r>
      <w:proofErr w:type="spellStart"/>
      <w:r w:rsidRPr="0050469B">
        <w:t>needs</w:t>
      </w:r>
      <w:proofErr w:type="spellEnd"/>
      <w:r w:rsidRPr="0050469B">
        <w:t xml:space="preserve">. A PoC </w:t>
      </w:r>
      <w:proofErr w:type="spellStart"/>
      <w:r w:rsidRPr="0050469B">
        <w:t>could</w:t>
      </w:r>
      <w:proofErr w:type="spellEnd"/>
      <w:r w:rsidRPr="0050469B">
        <w:t xml:space="preserve"> </w:t>
      </w:r>
      <w:proofErr w:type="spellStart"/>
      <w:r w:rsidRPr="0050469B">
        <w:t>be</w:t>
      </w:r>
      <w:proofErr w:type="spellEnd"/>
      <w:r w:rsidRPr="0050469B">
        <w:t xml:space="preserve"> </w:t>
      </w:r>
      <w:proofErr w:type="spellStart"/>
      <w:r w:rsidRPr="0050469B">
        <w:t>any</w:t>
      </w:r>
      <w:proofErr w:type="spellEnd"/>
      <w:r w:rsidRPr="0050469B">
        <w:t xml:space="preserve"> </w:t>
      </w:r>
      <w:proofErr w:type="spellStart"/>
      <w:r w:rsidRPr="0050469B">
        <w:t>type</w:t>
      </w:r>
      <w:proofErr w:type="spellEnd"/>
      <w:r w:rsidRPr="0050469B">
        <w:t xml:space="preserve"> </w:t>
      </w:r>
      <w:proofErr w:type="spellStart"/>
      <w:r w:rsidRPr="0050469B">
        <w:t>of</w:t>
      </w:r>
      <w:proofErr w:type="spellEnd"/>
      <w:r w:rsidRPr="0050469B">
        <w:t xml:space="preserve"> </w:t>
      </w:r>
      <w:proofErr w:type="spellStart"/>
      <w:r w:rsidRPr="0050469B">
        <w:t>idea</w:t>
      </w:r>
      <w:proofErr w:type="spellEnd"/>
      <w:r w:rsidRPr="0050469B">
        <w:t xml:space="preserve"> </w:t>
      </w:r>
      <w:proofErr w:type="spellStart"/>
      <w:r w:rsidRPr="0050469B">
        <w:t>or</w:t>
      </w:r>
      <w:proofErr w:type="spellEnd"/>
      <w:r w:rsidRPr="0050469B">
        <w:t xml:space="preserve"> </w:t>
      </w:r>
      <w:proofErr w:type="spellStart"/>
      <w:r w:rsidRPr="0050469B">
        <w:t>process</w:t>
      </w:r>
      <w:proofErr w:type="spellEnd"/>
      <w:r w:rsidRPr="0050469B">
        <w:t xml:space="preserve"> </w:t>
      </w:r>
      <w:proofErr w:type="spellStart"/>
      <w:r w:rsidRPr="0050469B">
        <w:t>to</w:t>
      </w:r>
      <w:proofErr w:type="spellEnd"/>
      <w:r w:rsidRPr="0050469B">
        <w:t xml:space="preserve"> </w:t>
      </w:r>
      <w:proofErr w:type="spellStart"/>
      <w:r w:rsidRPr="0050469B">
        <w:t>demonstrate</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viable</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w:t>
      </w:r>
    </w:p>
    <w:p w14:paraId="222338F4" w14:textId="77777777" w:rsidR="00AC426F" w:rsidRPr="0050469B" w:rsidRDefault="00AC426F" w:rsidP="00A01847">
      <w:pPr>
        <w:pStyle w:val="Tese-Entrevistas"/>
      </w:pPr>
    </w:p>
    <w:p w14:paraId="3C4CB119" w14:textId="77777777" w:rsidR="00AC426F" w:rsidRPr="0050469B" w:rsidRDefault="00AC426F" w:rsidP="00A01847">
      <w:pPr>
        <w:pStyle w:val="Tese-Entrevistas"/>
      </w:pPr>
      <w:r w:rsidRPr="0050469B">
        <w:t xml:space="preserve">2)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goals</w:t>
      </w:r>
      <w:proofErr w:type="spellEnd"/>
      <w:r w:rsidRPr="0050469B">
        <w:t xml:space="preserve"> </w:t>
      </w:r>
      <w:proofErr w:type="spellStart"/>
      <w:r w:rsidRPr="0050469B">
        <w:t>or</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w:t>
      </w:r>
      <w:proofErr w:type="spellStart"/>
      <w:r w:rsidRPr="0050469B">
        <w:t>expect</w:t>
      </w:r>
      <w:proofErr w:type="spellEnd"/>
      <w:r w:rsidRPr="0050469B">
        <w:t xml:space="preserve"> from a PoC? </w:t>
      </w:r>
    </w:p>
    <w:p w14:paraId="6532D85B" w14:textId="77777777" w:rsidR="00AC426F" w:rsidRPr="0050469B" w:rsidRDefault="00AC426F" w:rsidP="00A01847">
      <w:pPr>
        <w:pStyle w:val="Tese-Entrevistas"/>
      </w:pPr>
      <w:proofErr w:type="spellStart"/>
      <w:r w:rsidRPr="0050469B">
        <w:t>First</w:t>
      </w:r>
      <w:proofErr w:type="spellEnd"/>
      <w:r w:rsidRPr="0050469B">
        <w:t xml:space="preserve"> </w:t>
      </w:r>
      <w:proofErr w:type="spellStart"/>
      <w:r w:rsidRPr="0050469B">
        <w:t>of</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goal</w:t>
      </w:r>
      <w:proofErr w:type="spellEnd"/>
      <w:r w:rsidRPr="0050469B">
        <w:t xml:space="preserve"> </w:t>
      </w:r>
      <w:proofErr w:type="spellStart"/>
      <w:r w:rsidRPr="0050469B">
        <w:t>of</w:t>
      </w:r>
      <w:proofErr w:type="spellEnd"/>
      <w:r w:rsidRPr="0050469B">
        <w:t xml:space="preserve"> a PoC </w:t>
      </w:r>
      <w:proofErr w:type="spellStart"/>
      <w:r w:rsidRPr="0050469B">
        <w:t>is</w:t>
      </w:r>
      <w:proofErr w:type="spellEnd"/>
      <w:r w:rsidRPr="0050469B">
        <w:t xml:space="preserve"> </w:t>
      </w:r>
      <w:proofErr w:type="spellStart"/>
      <w:r w:rsidRPr="0050469B">
        <w:t>to</w:t>
      </w:r>
      <w:proofErr w:type="spellEnd"/>
      <w:r w:rsidRPr="0050469B">
        <w:t xml:space="preserve"> determin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roposed</w:t>
      </w:r>
      <w:proofErr w:type="spellEnd"/>
      <w:r w:rsidRPr="0050469B">
        <w:t xml:space="preserve"> </w:t>
      </w:r>
      <w:proofErr w:type="spellStart"/>
      <w:r w:rsidRPr="0050469B">
        <w:t>idea</w:t>
      </w:r>
      <w:proofErr w:type="spellEnd"/>
      <w:r w:rsidRPr="0050469B">
        <w:t xml:space="preserve"> (i.e., </w:t>
      </w:r>
      <w:proofErr w:type="spellStart"/>
      <w:r w:rsidRPr="0050469B">
        <w:t>product</w:t>
      </w:r>
      <w:proofErr w:type="spellEnd"/>
      <w:r w:rsidRPr="0050469B">
        <w:t xml:space="preserve">, </w:t>
      </w:r>
      <w:proofErr w:type="spellStart"/>
      <w:r w:rsidRPr="0050469B">
        <w:t>solution</w:t>
      </w:r>
      <w:proofErr w:type="spellEnd"/>
      <w:r w:rsidRPr="0050469B">
        <w:t xml:space="preserve">) </w:t>
      </w:r>
      <w:proofErr w:type="spellStart"/>
      <w:r w:rsidRPr="0050469B">
        <w:t>meets</w:t>
      </w:r>
      <w:proofErr w:type="spellEnd"/>
      <w:r w:rsidRPr="0050469B">
        <w:t xml:space="preserve"> </w:t>
      </w:r>
      <w:proofErr w:type="spellStart"/>
      <w:r w:rsidRPr="0050469B">
        <w:t>the</w:t>
      </w:r>
      <w:proofErr w:type="spellEnd"/>
      <w:r w:rsidRPr="0050469B">
        <w:t xml:space="preserve"> </w:t>
      </w:r>
      <w:proofErr w:type="spellStart"/>
      <w:r w:rsidRPr="0050469B">
        <w:t>customer’s</w:t>
      </w:r>
      <w:proofErr w:type="spellEnd"/>
      <w:r w:rsidRPr="0050469B">
        <w:t xml:space="preserve"> </w:t>
      </w:r>
      <w:proofErr w:type="spellStart"/>
      <w:r w:rsidRPr="0050469B">
        <w:t>needs</w:t>
      </w:r>
      <w:proofErr w:type="spellEnd"/>
      <w:r w:rsidRPr="0050469B">
        <w:t xml:space="preserve">, </w:t>
      </w:r>
      <w:proofErr w:type="spellStart"/>
      <w:r w:rsidRPr="0050469B">
        <w:t>where</w:t>
      </w:r>
      <w:proofErr w:type="spellEnd"/>
      <w:r w:rsidRPr="0050469B">
        <w:t xml:space="preserve"> it </w:t>
      </w:r>
      <w:proofErr w:type="spellStart"/>
      <w:r w:rsidRPr="0050469B">
        <w:t>may</w:t>
      </w:r>
      <w:proofErr w:type="spellEnd"/>
      <w:r w:rsidRPr="0050469B">
        <w:t xml:space="preserve"> </w:t>
      </w:r>
      <w:proofErr w:type="spellStart"/>
      <w:r w:rsidRPr="0050469B">
        <w:t>works</w:t>
      </w:r>
      <w:proofErr w:type="spellEnd"/>
      <w:r w:rsidRPr="0050469B">
        <w:t xml:space="preserve">, </w:t>
      </w:r>
      <w:proofErr w:type="spellStart"/>
      <w:r w:rsidRPr="0050469B">
        <w:t>but</w:t>
      </w:r>
      <w:proofErr w:type="spellEnd"/>
      <w:r w:rsidRPr="0050469B">
        <w:t xml:space="preserve"> it </w:t>
      </w:r>
      <w:proofErr w:type="spellStart"/>
      <w:r w:rsidRPr="0050469B">
        <w:t>may</w:t>
      </w:r>
      <w:proofErr w:type="spellEnd"/>
      <w:r w:rsidRPr="0050469B">
        <w:t xml:space="preserve"> </w:t>
      </w:r>
      <w:proofErr w:type="spellStart"/>
      <w:r w:rsidRPr="0050469B">
        <w:t>not</w:t>
      </w:r>
      <w:proofErr w:type="spellEnd"/>
      <w:r w:rsidRPr="0050469B">
        <w:t xml:space="preserve"> </w:t>
      </w:r>
      <w:proofErr w:type="spellStart"/>
      <w:r w:rsidRPr="0050469B">
        <w:t>meets</w:t>
      </w:r>
      <w:proofErr w:type="spellEnd"/>
      <w:r w:rsidRPr="0050469B">
        <w:t xml:space="preserve"> </w:t>
      </w:r>
      <w:proofErr w:type="spellStart"/>
      <w:r w:rsidRPr="0050469B">
        <w:t>the</w:t>
      </w:r>
      <w:proofErr w:type="spellEnd"/>
      <w:r w:rsidRPr="0050469B">
        <w:t xml:space="preserve"> </w:t>
      </w:r>
      <w:proofErr w:type="spellStart"/>
      <w:r w:rsidRPr="0050469B">
        <w:t>customer’s</w:t>
      </w:r>
      <w:proofErr w:type="spellEnd"/>
      <w:r w:rsidRPr="0050469B">
        <w:t xml:space="preserve"> </w:t>
      </w:r>
      <w:proofErr w:type="spellStart"/>
      <w:r w:rsidRPr="0050469B">
        <w:t>requirements</w:t>
      </w:r>
      <w:proofErr w:type="spellEnd"/>
      <w:r w:rsidRPr="0050469B">
        <w:t xml:space="preserve">. </w:t>
      </w:r>
    </w:p>
    <w:p w14:paraId="6AA317D0" w14:textId="5E1FA6B9" w:rsidR="00AC426F" w:rsidRPr="0050469B" w:rsidRDefault="00AC426F" w:rsidP="00A01847">
      <w:pPr>
        <w:pStyle w:val="Tese-Entrevistas"/>
      </w:pPr>
    </w:p>
    <w:p w14:paraId="0DD570F7" w14:textId="77777777" w:rsidR="00AC426F" w:rsidRPr="0050469B" w:rsidRDefault="00AC426F" w:rsidP="00A01847">
      <w:pPr>
        <w:pStyle w:val="Tese-Entrevistas"/>
      </w:pPr>
      <w:r w:rsidRPr="0050469B">
        <w:t xml:space="preserve">3)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challenges</w:t>
      </w:r>
      <w:proofErr w:type="spellEnd"/>
      <w:r w:rsidRPr="0050469B">
        <w:t xml:space="preserve"> </w:t>
      </w:r>
      <w:proofErr w:type="spellStart"/>
      <w:r w:rsidRPr="0050469B">
        <w:t>of</w:t>
      </w:r>
      <w:proofErr w:type="spellEnd"/>
      <w:r w:rsidRPr="0050469B">
        <w:t xml:space="preserve"> a PoC?</w:t>
      </w:r>
    </w:p>
    <w:p w14:paraId="505B6482" w14:textId="77777777" w:rsidR="00AC426F" w:rsidRPr="0050469B" w:rsidRDefault="00AC426F" w:rsidP="00A01847">
      <w:pPr>
        <w:pStyle w:val="Tese-Entrevistas"/>
      </w:pPr>
      <w:r w:rsidRPr="0050469B">
        <w:t xml:space="preserve">The </w:t>
      </w:r>
      <w:proofErr w:type="spellStart"/>
      <w:r w:rsidRPr="0050469B">
        <w:t>biggest</w:t>
      </w:r>
      <w:proofErr w:type="spellEnd"/>
      <w:r w:rsidRPr="0050469B">
        <w:t xml:space="preserve"> </w:t>
      </w:r>
      <w:proofErr w:type="spellStart"/>
      <w:r w:rsidRPr="0050469B">
        <w:t>challenge</w:t>
      </w:r>
      <w:proofErr w:type="spellEnd"/>
      <w:r w:rsidRPr="0050469B">
        <w:t xml:space="preserve"> </w:t>
      </w:r>
      <w:proofErr w:type="spellStart"/>
      <w:r w:rsidRPr="0050469B">
        <w:t>is</w:t>
      </w:r>
      <w:proofErr w:type="spellEnd"/>
      <w:r w:rsidRPr="0050469B">
        <w:t xml:space="preserve"> </w:t>
      </w:r>
      <w:proofErr w:type="spellStart"/>
      <w:r w:rsidRPr="0050469B">
        <w:t>to</w:t>
      </w:r>
      <w:proofErr w:type="spellEnd"/>
      <w:r w:rsidRPr="0050469B">
        <w:t xml:space="preserve"> determine </w:t>
      </w:r>
      <w:proofErr w:type="spellStart"/>
      <w:r w:rsidRPr="0050469B">
        <w:t>exactly</w:t>
      </w:r>
      <w:proofErr w:type="spellEnd"/>
      <w:r w:rsidRPr="0050469B">
        <w:t xml:space="preserve"> </w:t>
      </w:r>
      <w:proofErr w:type="spellStart"/>
      <w:r w:rsidRPr="0050469B">
        <w:t>what</w:t>
      </w:r>
      <w:proofErr w:type="spellEnd"/>
      <w:r w:rsidRPr="0050469B">
        <w:t xml:space="preserve"> a </w:t>
      </w:r>
      <w:proofErr w:type="spellStart"/>
      <w:r w:rsidRPr="0050469B">
        <w:t>customer</w:t>
      </w:r>
      <w:proofErr w:type="spellEnd"/>
      <w:r w:rsidRPr="0050469B">
        <w:t xml:space="preserve">(s) </w:t>
      </w:r>
      <w:proofErr w:type="spellStart"/>
      <w:r w:rsidRPr="0050469B">
        <w:t>want</w:t>
      </w:r>
      <w:proofErr w:type="spellEnd"/>
      <w:r w:rsidRPr="0050469B">
        <w:t xml:space="preserve">. In </w:t>
      </w:r>
      <w:proofErr w:type="spellStart"/>
      <w:r w:rsidRPr="0050469B">
        <w:t>other</w:t>
      </w:r>
      <w:proofErr w:type="spellEnd"/>
      <w:r w:rsidRPr="0050469B">
        <w:t xml:space="preserve"> </w:t>
      </w:r>
      <w:proofErr w:type="spellStart"/>
      <w:r w:rsidRPr="0050469B">
        <w:t>words</w:t>
      </w:r>
      <w:proofErr w:type="spellEnd"/>
      <w:r w:rsidRPr="0050469B">
        <w:t xml:space="preserve">, </w:t>
      </w:r>
      <w:proofErr w:type="spellStart"/>
      <w:r w:rsidRPr="0050469B">
        <w:t>many</w:t>
      </w:r>
      <w:proofErr w:type="spellEnd"/>
      <w:r w:rsidRPr="0050469B">
        <w:t xml:space="preserve"> </w:t>
      </w:r>
      <w:proofErr w:type="spellStart"/>
      <w:r w:rsidRPr="0050469B">
        <w:t>people</w:t>
      </w:r>
      <w:proofErr w:type="spellEnd"/>
      <w:r w:rsidRPr="0050469B">
        <w:t xml:space="preserve"> are </w:t>
      </w:r>
      <w:proofErr w:type="spellStart"/>
      <w:r w:rsidRPr="0050469B">
        <w:t>involved</w:t>
      </w:r>
      <w:proofErr w:type="spellEnd"/>
      <w:r w:rsidRPr="0050469B">
        <w:t xml:space="preserve"> in PoCs, </w:t>
      </w:r>
      <w:proofErr w:type="spellStart"/>
      <w:r w:rsidRPr="0050469B">
        <w:t>thus</w:t>
      </w:r>
      <w:proofErr w:type="spellEnd"/>
      <w:r w:rsidRPr="0050469B">
        <w:t xml:space="preserve"> it </w:t>
      </w:r>
      <w:proofErr w:type="spellStart"/>
      <w:r w:rsidRPr="0050469B">
        <w:t>is</w:t>
      </w:r>
      <w:proofErr w:type="spellEnd"/>
      <w:r w:rsidRPr="0050469B">
        <w:t xml:space="preserve"> hard </w:t>
      </w:r>
      <w:proofErr w:type="spellStart"/>
      <w:r w:rsidRPr="0050469B">
        <w:t>to</w:t>
      </w:r>
      <w:proofErr w:type="spellEnd"/>
      <w:r w:rsidRPr="0050469B">
        <w:t xml:space="preserve"> determin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really</w:t>
      </w:r>
      <w:proofErr w:type="spellEnd"/>
      <w:r w:rsidRPr="0050469B">
        <w:t xml:space="preserve"> </w:t>
      </w:r>
      <w:proofErr w:type="spellStart"/>
      <w:r w:rsidRPr="0050469B">
        <w:t>want</w:t>
      </w:r>
      <w:proofErr w:type="spellEnd"/>
      <w:r w:rsidRPr="0050469B">
        <w:t xml:space="preserve">. </w:t>
      </w:r>
      <w:proofErr w:type="spellStart"/>
      <w:r w:rsidRPr="0050469B">
        <w:t>Sometimes</w:t>
      </w:r>
      <w:proofErr w:type="spellEnd"/>
      <w:r w:rsidRPr="0050469B">
        <w:t xml:space="preserve">, </w:t>
      </w:r>
      <w:proofErr w:type="spellStart"/>
      <w:r w:rsidRPr="0050469B">
        <w:t>they</w:t>
      </w:r>
      <w:proofErr w:type="spellEnd"/>
      <w:r w:rsidRPr="0050469B">
        <w:t xml:space="preserve">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exactly</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want</w:t>
      </w:r>
      <w:proofErr w:type="spellEnd"/>
      <w:r w:rsidRPr="0050469B">
        <w:t xml:space="preserve">. </w:t>
      </w:r>
      <w:proofErr w:type="spellStart"/>
      <w:r w:rsidRPr="0050469B">
        <w:t>Another</w:t>
      </w:r>
      <w:proofErr w:type="spellEnd"/>
      <w:r w:rsidRPr="0050469B">
        <w:t xml:space="preserve"> point </w:t>
      </w:r>
      <w:proofErr w:type="spellStart"/>
      <w:r w:rsidRPr="0050469B">
        <w:t>is</w:t>
      </w:r>
      <w:proofErr w:type="spellEnd"/>
      <w:r w:rsidRPr="0050469B">
        <w:t xml:space="preserve"> </w:t>
      </w:r>
      <w:proofErr w:type="spellStart"/>
      <w:r w:rsidRPr="0050469B">
        <w:t>if</w:t>
      </w:r>
      <w:proofErr w:type="spellEnd"/>
      <w:r w:rsidRPr="0050469B">
        <w:t xml:space="preserve"> </w:t>
      </w:r>
      <w:proofErr w:type="spellStart"/>
      <w:r w:rsidRPr="0050469B">
        <w:t>we</w:t>
      </w:r>
      <w:proofErr w:type="spellEnd"/>
      <w:r w:rsidRPr="0050469B">
        <w:t xml:space="preserve"> </w:t>
      </w:r>
      <w:proofErr w:type="spellStart"/>
      <w:r w:rsidRPr="0050469B">
        <w:t>have</w:t>
      </w:r>
      <w:proofErr w:type="spellEnd"/>
      <w:r w:rsidRPr="0050469B">
        <w:t xml:space="preserve"> </w:t>
      </w:r>
      <w:proofErr w:type="spellStart"/>
      <w:r w:rsidRPr="0050469B">
        <w:t>the</w:t>
      </w:r>
      <w:proofErr w:type="spellEnd"/>
      <w:r w:rsidRPr="0050469B">
        <w:t xml:space="preserve"> </w:t>
      </w:r>
      <w:proofErr w:type="spellStart"/>
      <w:r w:rsidRPr="0050469B">
        <w:t>right</w:t>
      </w:r>
      <w:proofErr w:type="spellEnd"/>
      <w:r w:rsidRPr="0050469B">
        <w:t xml:space="preserve"> </w:t>
      </w:r>
      <w:proofErr w:type="spellStart"/>
      <w:r w:rsidRPr="0050469B">
        <w:t>product</w:t>
      </w:r>
      <w:proofErr w:type="spellEnd"/>
      <w:r w:rsidRPr="0050469B">
        <w:t xml:space="preserve"> </w:t>
      </w:r>
      <w:proofErr w:type="spellStart"/>
      <w:r w:rsidRPr="0050469B">
        <w:t>or</w:t>
      </w:r>
      <w:proofErr w:type="spellEnd"/>
      <w:r w:rsidRPr="0050469B">
        <w:t xml:space="preserve"> </w:t>
      </w:r>
      <w:proofErr w:type="spellStart"/>
      <w:r w:rsidRPr="0050469B">
        <w:t>solution</w:t>
      </w:r>
      <w:proofErr w:type="spellEnd"/>
      <w:r w:rsidRPr="0050469B">
        <w:t xml:space="preserve"> </w:t>
      </w:r>
      <w:proofErr w:type="spellStart"/>
      <w:r w:rsidRPr="0050469B">
        <w:t>that</w:t>
      </w:r>
      <w:proofErr w:type="spellEnd"/>
      <w:r w:rsidRPr="0050469B">
        <w:t xml:space="preserve"> </w:t>
      </w:r>
      <w:proofErr w:type="spellStart"/>
      <w:r w:rsidRPr="0050469B">
        <w:t>they</w:t>
      </w:r>
      <w:proofErr w:type="spellEnd"/>
      <w:r w:rsidRPr="0050469B">
        <w:t xml:space="preserve"> </w:t>
      </w:r>
      <w:proofErr w:type="spellStart"/>
      <w:r w:rsidRPr="0050469B">
        <w:t>need</w:t>
      </w:r>
      <w:proofErr w:type="spellEnd"/>
      <w:r w:rsidRPr="0050469B">
        <w:t xml:space="preserve">. </w:t>
      </w:r>
    </w:p>
    <w:p w14:paraId="5D2BB294"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Before</w:t>
      </w:r>
      <w:proofErr w:type="spellEnd"/>
      <w:r w:rsidRPr="0050469B">
        <w:t xml:space="preserve">, </w:t>
      </w:r>
      <w:proofErr w:type="spellStart"/>
      <w:r w:rsidRPr="0050469B">
        <w:t>you</w:t>
      </w:r>
      <w:proofErr w:type="spellEnd"/>
      <w:r w:rsidRPr="0050469B">
        <w:t xml:space="preserve"> </w:t>
      </w:r>
      <w:proofErr w:type="spellStart"/>
      <w:r w:rsidRPr="0050469B">
        <w:t>mentioned</w:t>
      </w:r>
      <w:proofErr w:type="spellEnd"/>
      <w:r w:rsidRPr="0050469B">
        <w:t xml:space="preserve"> </w:t>
      </w:r>
      <w:proofErr w:type="spellStart"/>
      <w:r w:rsidRPr="0050469B">
        <w:t>about</w:t>
      </w:r>
      <w:proofErr w:type="spellEnd"/>
      <w:r w:rsidRPr="0050469B">
        <w:t xml:space="preserve"> </w:t>
      </w:r>
      <w:proofErr w:type="spellStart"/>
      <w:r w:rsidRPr="0050469B">
        <w:t>customer’s</w:t>
      </w:r>
      <w:proofErr w:type="spellEnd"/>
      <w:r w:rsidRPr="0050469B">
        <w:t xml:space="preserve"> </w:t>
      </w:r>
      <w:proofErr w:type="spellStart"/>
      <w:r w:rsidRPr="0050469B">
        <w:t>needs</w:t>
      </w:r>
      <w:proofErr w:type="spellEnd"/>
      <w:r w:rsidRPr="0050469B">
        <w:t xml:space="preserve">, </w:t>
      </w:r>
      <w:proofErr w:type="spellStart"/>
      <w:r w:rsidRPr="0050469B">
        <w:t>but</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don’t</w:t>
      </w:r>
      <w:proofErr w:type="spellEnd"/>
      <w:r w:rsidRPr="0050469B">
        <w:t xml:space="preserve"> </w:t>
      </w:r>
      <w:proofErr w:type="spellStart"/>
      <w:r w:rsidRPr="0050469B">
        <w:t>know</w:t>
      </w:r>
      <w:proofErr w:type="spellEnd"/>
      <w:r w:rsidRPr="0050469B">
        <w:t xml:space="preserve"> for </w:t>
      </w:r>
      <w:proofErr w:type="spellStart"/>
      <w:r w:rsidRPr="0050469B">
        <w:t>sure</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proceed</w:t>
      </w:r>
      <w:proofErr w:type="spellEnd"/>
      <w:r w:rsidRPr="0050469B">
        <w:t xml:space="preserve">? </w:t>
      </w:r>
    </w:p>
    <w:p w14:paraId="706ED26C"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educate</w:t>
      </w:r>
      <w:proofErr w:type="spellEnd"/>
      <w:r w:rsidRPr="0050469B">
        <w:t xml:space="preserve"> </w:t>
      </w:r>
      <w:proofErr w:type="spellStart"/>
      <w:r w:rsidRPr="0050469B">
        <w:t>them</w:t>
      </w:r>
      <w:proofErr w:type="spellEnd"/>
      <w:r w:rsidRPr="0050469B">
        <w:t xml:space="preserve">. </w:t>
      </w:r>
    </w:p>
    <w:p w14:paraId="668B6055"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educate</w:t>
      </w:r>
      <w:proofErr w:type="spellEnd"/>
      <w:r w:rsidRPr="0050469B">
        <w:t xml:space="preserve"> </w:t>
      </w:r>
      <w:proofErr w:type="spellStart"/>
      <w:r w:rsidRPr="0050469B">
        <w:t>them</w:t>
      </w:r>
      <w:proofErr w:type="spellEnd"/>
      <w:r w:rsidRPr="0050469B">
        <w:t xml:space="preserve">? </w:t>
      </w:r>
    </w:p>
    <w:p w14:paraId="0BFB9AB0"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ask</w:t>
      </w:r>
      <w:proofErr w:type="spellEnd"/>
      <w:r w:rsidRPr="0050469B">
        <w:t xml:space="preserve"> </w:t>
      </w:r>
      <w:proofErr w:type="spellStart"/>
      <w:r w:rsidRPr="0050469B">
        <w:t>the</w:t>
      </w:r>
      <w:proofErr w:type="spellEnd"/>
      <w:r w:rsidRPr="0050469B">
        <w:t xml:space="preserve"> </w:t>
      </w:r>
      <w:proofErr w:type="spellStart"/>
      <w:r w:rsidRPr="0050469B">
        <w:t>right</w:t>
      </w:r>
      <w:proofErr w:type="spellEnd"/>
      <w:r w:rsidRPr="0050469B">
        <w:t xml:space="preserve"> </w:t>
      </w:r>
      <w:proofErr w:type="spellStart"/>
      <w:r w:rsidRPr="0050469B">
        <w:t>questions</w:t>
      </w:r>
      <w:proofErr w:type="spellEnd"/>
      <w:r w:rsidRPr="0050469B">
        <w:t xml:space="preserve">, </w:t>
      </w:r>
      <w:proofErr w:type="spellStart"/>
      <w:r w:rsidRPr="0050469B">
        <w:t>sometimes</w:t>
      </w:r>
      <w:proofErr w:type="spellEnd"/>
      <w:r w:rsidRPr="0050469B">
        <w:t xml:space="preserve"> it </w:t>
      </w:r>
      <w:proofErr w:type="spellStart"/>
      <w:r w:rsidRPr="0050469B">
        <w:t>is</w:t>
      </w:r>
      <w:proofErr w:type="spellEnd"/>
      <w:r w:rsidRPr="0050469B">
        <w:t xml:space="preserve"> </w:t>
      </w:r>
      <w:proofErr w:type="spellStart"/>
      <w:r w:rsidRPr="0050469B">
        <w:t>just</w:t>
      </w:r>
      <w:proofErr w:type="spellEnd"/>
      <w:r w:rsidRPr="0050469B">
        <w:t xml:space="preserve"> a </w:t>
      </w:r>
      <w:proofErr w:type="spellStart"/>
      <w:r w:rsidRPr="0050469B">
        <w:t>matter</w:t>
      </w:r>
      <w:proofErr w:type="spellEnd"/>
      <w:r w:rsidRPr="0050469B">
        <w:t xml:space="preserve"> </w:t>
      </w:r>
      <w:proofErr w:type="spellStart"/>
      <w:r w:rsidRPr="0050469B">
        <w:t>of</w:t>
      </w:r>
      <w:proofErr w:type="spellEnd"/>
      <w:r w:rsidRPr="0050469B">
        <w:t xml:space="preserve"> </w:t>
      </w:r>
      <w:proofErr w:type="spellStart"/>
      <w:r w:rsidRPr="0050469B">
        <w:t>clarification</w:t>
      </w:r>
      <w:proofErr w:type="spellEnd"/>
      <w:r w:rsidRPr="0050469B">
        <w:t xml:space="preserve">. </w:t>
      </w:r>
    </w:p>
    <w:p w14:paraId="4E6A0470"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clarify</w:t>
      </w:r>
      <w:proofErr w:type="spellEnd"/>
      <w:r w:rsidRPr="0050469B">
        <w:t xml:space="preserve">? </w:t>
      </w:r>
    </w:p>
    <w:p w14:paraId="543926DC"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Sometimes</w:t>
      </w:r>
      <w:proofErr w:type="spellEnd"/>
      <w:r w:rsidRPr="0050469B">
        <w:t xml:space="preserve">, </w:t>
      </w:r>
      <w:proofErr w:type="spellStart"/>
      <w:r w:rsidRPr="0050469B">
        <w:t>their</w:t>
      </w:r>
      <w:proofErr w:type="spellEnd"/>
      <w:r w:rsidRPr="0050469B">
        <w:t xml:space="preserve"> </w:t>
      </w:r>
      <w:proofErr w:type="spellStart"/>
      <w:r w:rsidRPr="0050469B">
        <w:t>conversations</w:t>
      </w:r>
      <w:proofErr w:type="spellEnd"/>
      <w:r w:rsidRPr="0050469B">
        <w:t xml:space="preserve"> are more </w:t>
      </w:r>
      <w:proofErr w:type="spellStart"/>
      <w:r w:rsidRPr="0050469B">
        <w:t>subjective</w:t>
      </w:r>
      <w:proofErr w:type="spellEnd"/>
      <w:r w:rsidRPr="0050469B">
        <w:t xml:space="preserve"> </w:t>
      </w:r>
      <w:proofErr w:type="spellStart"/>
      <w:r w:rsidRPr="0050469B">
        <w:t>rather</w:t>
      </w:r>
      <w:proofErr w:type="spellEnd"/>
      <w:r w:rsidRPr="0050469B">
        <w:t xml:space="preserve"> </w:t>
      </w:r>
      <w:proofErr w:type="spellStart"/>
      <w:r w:rsidRPr="0050469B">
        <w:t>than</w:t>
      </w:r>
      <w:proofErr w:type="spellEnd"/>
      <w:r w:rsidRPr="0050469B">
        <w:t xml:space="preserve"> </w:t>
      </w:r>
      <w:proofErr w:type="spellStart"/>
      <w:r w:rsidRPr="0050469B">
        <w:t>specific</w:t>
      </w:r>
      <w:proofErr w:type="spellEnd"/>
      <w:r w:rsidRPr="0050469B">
        <w:t xml:space="preserve">, </w:t>
      </w:r>
      <w:proofErr w:type="spellStart"/>
      <w:r w:rsidRPr="0050469B">
        <w:t>thus</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hold</w:t>
      </w:r>
      <w:proofErr w:type="spellEnd"/>
      <w:r w:rsidRPr="0050469B">
        <w:t xml:space="preserve"> </w:t>
      </w:r>
      <w:proofErr w:type="spellStart"/>
      <w:r w:rsidRPr="0050469B">
        <w:t>their</w:t>
      </w:r>
      <w:proofErr w:type="spellEnd"/>
      <w:r w:rsidRPr="0050469B">
        <w:t xml:space="preserve"> </w:t>
      </w:r>
      <w:proofErr w:type="spellStart"/>
      <w:r w:rsidRPr="0050469B">
        <w:t>hand</w:t>
      </w:r>
      <w:proofErr w:type="spellEnd"/>
      <w:r w:rsidRPr="0050469B">
        <w:t>”.</w:t>
      </w:r>
    </w:p>
    <w:p w14:paraId="2F94AE86" w14:textId="77777777" w:rsidR="00AC426F" w:rsidRPr="0050469B" w:rsidRDefault="00AC426F" w:rsidP="00A01847">
      <w:pPr>
        <w:pStyle w:val="Tese-Entrevistas"/>
      </w:pPr>
      <w:r w:rsidRPr="0050469B">
        <w:t> </w:t>
      </w:r>
    </w:p>
    <w:p w14:paraId="75F81408" w14:textId="77777777" w:rsidR="00AC426F" w:rsidRPr="0050469B" w:rsidRDefault="00AC426F" w:rsidP="00A01847">
      <w:pPr>
        <w:pStyle w:val="Tese-Entrevistas"/>
      </w:pPr>
      <w:r w:rsidRPr="0050469B">
        <w:t xml:space="preserve">4)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elements</w:t>
      </w:r>
      <w:proofErr w:type="spellEnd"/>
      <w:r w:rsidRPr="0050469B">
        <w:t xml:space="preserve"> in a PoC?</w:t>
      </w:r>
    </w:p>
    <w:p w14:paraId="49257071" w14:textId="77777777" w:rsidR="00AC426F" w:rsidRPr="0050469B" w:rsidRDefault="00AC426F" w:rsidP="00A01847">
      <w:pPr>
        <w:pStyle w:val="Tese-Entrevistas"/>
      </w:pPr>
      <w:r w:rsidRPr="0050469B">
        <w:lastRenderedPageBreak/>
        <w:t xml:space="preserve">People, </w:t>
      </w:r>
      <w:proofErr w:type="spellStart"/>
      <w:r w:rsidRPr="0050469B">
        <w:t>goals</w:t>
      </w:r>
      <w:proofErr w:type="spellEnd"/>
      <w:r w:rsidRPr="0050469B">
        <w:t xml:space="preserve">, hardware, software, </w:t>
      </w:r>
      <w:proofErr w:type="spellStart"/>
      <w:r w:rsidRPr="0050469B">
        <w:t>testing</w:t>
      </w:r>
      <w:proofErr w:type="spellEnd"/>
      <w:r w:rsidRPr="0050469B">
        <w:t xml:space="preserve"> tools, </w:t>
      </w:r>
      <w:proofErr w:type="spellStart"/>
      <w:r w:rsidRPr="0050469B">
        <w:t>results</w:t>
      </w:r>
      <w:proofErr w:type="spellEnd"/>
      <w:r w:rsidRPr="0050469B">
        <w:t xml:space="preserve">, </w:t>
      </w:r>
      <w:proofErr w:type="spellStart"/>
      <w:r w:rsidRPr="0050469B">
        <w:t>and</w:t>
      </w:r>
      <w:proofErr w:type="spellEnd"/>
      <w:r w:rsidRPr="0050469B">
        <w:t xml:space="preserve"> </w:t>
      </w:r>
      <w:proofErr w:type="spellStart"/>
      <w:r w:rsidRPr="0050469B">
        <w:t>the</w:t>
      </w:r>
      <w:proofErr w:type="spellEnd"/>
      <w:r w:rsidRPr="0050469B">
        <w:t xml:space="preserve"> </w:t>
      </w:r>
      <w:proofErr w:type="spellStart"/>
      <w:r w:rsidRPr="0050469B">
        <w:t>decision</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will</w:t>
      </w:r>
      <w:proofErr w:type="spellEnd"/>
      <w:r w:rsidRPr="0050469B">
        <w:t xml:space="preserve"> </w:t>
      </w:r>
      <w:proofErr w:type="spellStart"/>
      <w:r w:rsidRPr="0050469B">
        <w:t>accept</w:t>
      </w:r>
      <w:proofErr w:type="spellEnd"/>
      <w:r w:rsidRPr="0050469B">
        <w:t xml:space="preserve"> </w:t>
      </w:r>
      <w:proofErr w:type="spellStart"/>
      <w:r w:rsidRPr="0050469B">
        <w:t>results</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w:t>
      </w:r>
    </w:p>
    <w:p w14:paraId="3C576A81" w14:textId="77777777" w:rsidR="00AC426F" w:rsidRPr="0050469B" w:rsidRDefault="00AC426F" w:rsidP="00A01847">
      <w:pPr>
        <w:pStyle w:val="Tese-Entrevistas"/>
      </w:pPr>
      <w:r w:rsidRPr="0050469B">
        <w:t> </w:t>
      </w:r>
    </w:p>
    <w:p w14:paraId="009DAD56" w14:textId="77777777" w:rsidR="00AC426F" w:rsidRPr="0050469B" w:rsidRDefault="00AC426F" w:rsidP="00A01847">
      <w:pPr>
        <w:pStyle w:val="Tese-Entrevistas"/>
      </w:pPr>
      <w:r w:rsidRPr="0050469B">
        <w:t xml:space="preserve">5) </w:t>
      </w:r>
      <w:proofErr w:type="spellStart"/>
      <w:r w:rsidRPr="0050469B">
        <w:t>Briefly</w:t>
      </w:r>
      <w:proofErr w:type="spellEnd"/>
      <w:r w:rsidRPr="0050469B">
        <w:t xml:space="preserve">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methodology</w:t>
      </w:r>
      <w:proofErr w:type="spellEnd"/>
      <w:r w:rsidRPr="0050469B">
        <w:t xml:space="preserve"> </w:t>
      </w:r>
      <w:proofErr w:type="spellStart"/>
      <w:r w:rsidRPr="0050469B">
        <w:t>you</w:t>
      </w:r>
      <w:proofErr w:type="spellEnd"/>
      <w:r w:rsidRPr="0050469B">
        <w:t xml:space="preserve"> </w:t>
      </w:r>
      <w:proofErr w:type="spellStart"/>
      <w:r w:rsidRPr="0050469B">
        <w:t>follow</w:t>
      </w:r>
      <w:proofErr w:type="spellEnd"/>
      <w:r w:rsidRPr="0050469B">
        <w:t xml:space="preserve"> in a PoC?</w:t>
      </w:r>
    </w:p>
    <w:p w14:paraId="3C0F60E2" w14:textId="77777777" w:rsidR="00AC426F" w:rsidRPr="0050469B" w:rsidRDefault="00AC426F" w:rsidP="00A01847">
      <w:pPr>
        <w:pStyle w:val="Tese-Entrevistas"/>
      </w:pPr>
      <w:r w:rsidRPr="0050469B">
        <w:t xml:space="preserve">I </w:t>
      </w:r>
      <w:proofErr w:type="spellStart"/>
      <w:r w:rsidRPr="0050469B">
        <w:t>don’t</w:t>
      </w:r>
      <w:proofErr w:type="spellEnd"/>
      <w:r w:rsidRPr="0050469B">
        <w:t xml:space="preserve"> execute PoCs, </w:t>
      </w:r>
      <w:proofErr w:type="spellStart"/>
      <w:r w:rsidRPr="0050469B">
        <w:t>but</w:t>
      </w:r>
      <w:proofErr w:type="spellEnd"/>
      <w:r w:rsidRPr="0050469B">
        <w:t xml:space="preserve"> I build </w:t>
      </w:r>
      <w:proofErr w:type="spellStart"/>
      <w:r w:rsidRPr="0050469B">
        <w:t>them</w:t>
      </w:r>
      <w:proofErr w:type="spellEnd"/>
      <w:r w:rsidRPr="0050469B">
        <w:t xml:space="preserve">. I </w:t>
      </w:r>
      <w:proofErr w:type="spellStart"/>
      <w:r w:rsidRPr="0050469B">
        <w:t>don’t</w:t>
      </w:r>
      <w:proofErr w:type="spellEnd"/>
      <w:r w:rsidRPr="0050469B">
        <w:t xml:space="preserve"> </w:t>
      </w:r>
      <w:proofErr w:type="spellStart"/>
      <w:r w:rsidRPr="0050469B">
        <w:t>follow</w:t>
      </w:r>
      <w:proofErr w:type="spellEnd"/>
      <w:r w:rsidRPr="0050469B">
        <w:t xml:space="preserve"> a </w:t>
      </w:r>
      <w:proofErr w:type="spellStart"/>
      <w:r w:rsidRPr="0050469B">
        <w:t>methodology</w:t>
      </w:r>
      <w:proofErr w:type="spellEnd"/>
      <w:r w:rsidRPr="0050469B">
        <w:t xml:space="preserve">, I </w:t>
      </w:r>
      <w:proofErr w:type="spellStart"/>
      <w:r w:rsidRPr="0050469B">
        <w:t>just</w:t>
      </w:r>
      <w:proofErr w:type="spellEnd"/>
      <w:r w:rsidRPr="0050469B">
        <w:t xml:space="preserve"> use </w:t>
      </w:r>
      <w:proofErr w:type="spellStart"/>
      <w:r w:rsidRPr="0050469B">
        <w:t>just</w:t>
      </w:r>
      <w:proofErr w:type="spellEnd"/>
      <w:r w:rsidRPr="0050469B">
        <w:t xml:space="preserve"> a </w:t>
      </w:r>
      <w:proofErr w:type="spellStart"/>
      <w:r w:rsidRPr="0050469B">
        <w:t>simple</w:t>
      </w:r>
      <w:proofErr w:type="spellEnd"/>
      <w:r w:rsidRPr="0050469B">
        <w:t xml:space="preserve"> </w:t>
      </w:r>
      <w:proofErr w:type="spellStart"/>
      <w:r w:rsidRPr="0050469B">
        <w:t>process</w:t>
      </w:r>
      <w:proofErr w:type="spellEnd"/>
      <w:r w:rsidRPr="0050469B">
        <w:t xml:space="preserve"> </w:t>
      </w:r>
      <w:proofErr w:type="spellStart"/>
      <w:r w:rsidRPr="0050469B">
        <w:t>and</w:t>
      </w:r>
      <w:proofErr w:type="spellEnd"/>
      <w:r w:rsidRPr="0050469B">
        <w:t xml:space="preserve"> </w:t>
      </w:r>
      <w:proofErr w:type="spellStart"/>
      <w:r w:rsidRPr="0050469B">
        <w:t>my</w:t>
      </w:r>
      <w:proofErr w:type="spellEnd"/>
      <w:r w:rsidRPr="0050469B">
        <w:t xml:space="preserve"> </w:t>
      </w:r>
      <w:proofErr w:type="spellStart"/>
      <w:r w:rsidRPr="0050469B">
        <w:t>own</w:t>
      </w:r>
      <w:proofErr w:type="spellEnd"/>
      <w:r w:rsidRPr="0050469B">
        <w:t xml:space="preserve"> </w:t>
      </w:r>
      <w:proofErr w:type="spellStart"/>
      <w:r w:rsidRPr="0050469B">
        <w:t>experience</w:t>
      </w:r>
      <w:proofErr w:type="spellEnd"/>
      <w:r w:rsidRPr="0050469B">
        <w:t xml:space="preserve"> </w:t>
      </w:r>
      <w:proofErr w:type="spellStart"/>
      <w:r w:rsidRPr="0050469B">
        <w:t>such</w:t>
      </w:r>
      <w:proofErr w:type="spellEnd"/>
      <w:r w:rsidRPr="0050469B">
        <w:t xml:space="preserve"> as: </w:t>
      </w:r>
      <w:proofErr w:type="spellStart"/>
      <w:r w:rsidRPr="0050469B">
        <w:t>defining</w:t>
      </w:r>
      <w:proofErr w:type="spellEnd"/>
      <w:r w:rsidRPr="0050469B">
        <w:t xml:space="preserve"> </w:t>
      </w:r>
      <w:proofErr w:type="spellStart"/>
      <w:r w:rsidRPr="0050469B">
        <w:t>the</w:t>
      </w:r>
      <w:proofErr w:type="spellEnd"/>
      <w:r w:rsidRPr="0050469B">
        <w:t xml:space="preserve"> software </w:t>
      </w:r>
      <w:proofErr w:type="spellStart"/>
      <w:r w:rsidRPr="0050469B">
        <w:t>and</w:t>
      </w:r>
      <w:proofErr w:type="spellEnd"/>
      <w:r w:rsidRPr="0050469B">
        <w:t xml:space="preserve"> hardware, </w:t>
      </w:r>
      <w:proofErr w:type="spellStart"/>
      <w:r w:rsidRPr="0050469B">
        <w:t>identifying</w:t>
      </w:r>
      <w:proofErr w:type="spellEnd"/>
      <w:r w:rsidRPr="0050469B">
        <w:t xml:space="preserve"> </w:t>
      </w:r>
      <w:proofErr w:type="spellStart"/>
      <w:r w:rsidRPr="0050469B">
        <w:t>the</w:t>
      </w:r>
      <w:proofErr w:type="spellEnd"/>
      <w:r w:rsidRPr="0050469B">
        <w:t xml:space="preserve"> </w:t>
      </w:r>
      <w:proofErr w:type="spellStart"/>
      <w:r w:rsidRPr="0050469B">
        <w:t>resources</w:t>
      </w:r>
      <w:proofErr w:type="spellEnd"/>
      <w:r w:rsidRPr="0050469B">
        <w:t xml:space="preserve">, </w:t>
      </w:r>
      <w:proofErr w:type="spellStart"/>
      <w:r w:rsidRPr="0050469B">
        <w:t>among</w:t>
      </w:r>
      <w:proofErr w:type="spellEnd"/>
      <w:r w:rsidRPr="0050469B">
        <w:t xml:space="preserve"> </w:t>
      </w:r>
      <w:proofErr w:type="spellStart"/>
      <w:r w:rsidRPr="0050469B">
        <w:t>others</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look for </w:t>
      </w:r>
      <w:proofErr w:type="spellStart"/>
      <w:r w:rsidRPr="0050469B">
        <w:t>many</w:t>
      </w:r>
      <w:proofErr w:type="spellEnd"/>
      <w:r w:rsidRPr="0050469B">
        <w:t xml:space="preserve"> </w:t>
      </w:r>
      <w:proofErr w:type="spellStart"/>
      <w:r w:rsidRPr="0050469B">
        <w:t>things</w:t>
      </w:r>
      <w:proofErr w:type="spellEnd"/>
      <w:r w:rsidRPr="0050469B">
        <w:t xml:space="preserve"> in </w:t>
      </w:r>
      <w:proofErr w:type="spellStart"/>
      <w:r w:rsidRPr="0050469B">
        <w:t>parallel</w:t>
      </w:r>
      <w:proofErr w:type="spellEnd"/>
      <w:r w:rsidRPr="0050469B">
        <w:t xml:space="preserve"> </w:t>
      </w:r>
      <w:proofErr w:type="spellStart"/>
      <w:r w:rsidRPr="0050469B">
        <w:t>and</w:t>
      </w:r>
      <w:proofErr w:type="spellEnd"/>
      <w:r w:rsidRPr="0050469B">
        <w:t xml:space="preserve"> </w:t>
      </w:r>
      <w:proofErr w:type="spellStart"/>
      <w:r w:rsidRPr="0050469B">
        <w:t>how</w:t>
      </w:r>
      <w:proofErr w:type="spellEnd"/>
      <w:r w:rsidRPr="0050469B">
        <w:t xml:space="preserve"> </w:t>
      </w:r>
      <w:proofErr w:type="spellStart"/>
      <w:r w:rsidRPr="0050469B">
        <w:t>they</w:t>
      </w:r>
      <w:proofErr w:type="spellEnd"/>
      <w:r w:rsidRPr="0050469B">
        <w:t xml:space="preserve"> are </w:t>
      </w:r>
      <w:proofErr w:type="spellStart"/>
      <w:r w:rsidRPr="0050469B">
        <w:t>linked</w:t>
      </w:r>
      <w:proofErr w:type="spellEnd"/>
      <w:r w:rsidRPr="0050469B">
        <w:t xml:space="preserve"> (</w:t>
      </w:r>
      <w:proofErr w:type="spellStart"/>
      <w:r w:rsidRPr="0050469B">
        <w:t>connected</w:t>
      </w:r>
      <w:proofErr w:type="spellEnd"/>
      <w:r w:rsidRPr="0050469B">
        <w:t xml:space="preserve">), </w:t>
      </w:r>
      <w:proofErr w:type="spellStart"/>
      <w:r w:rsidRPr="0050469B">
        <w:t>thus</w:t>
      </w:r>
      <w:proofErr w:type="spellEnd"/>
      <w:r w:rsidRPr="0050469B">
        <w:t xml:space="preserve"> </w:t>
      </w:r>
      <w:proofErr w:type="spellStart"/>
      <w:r w:rsidRPr="0050469B">
        <w:t>all</w:t>
      </w:r>
      <w:proofErr w:type="spellEnd"/>
      <w:r w:rsidRPr="0050469B">
        <w:t xml:space="preserve"> </w:t>
      </w:r>
      <w:proofErr w:type="spellStart"/>
      <w:r w:rsidRPr="0050469B">
        <w:t>those</w:t>
      </w:r>
      <w:proofErr w:type="spellEnd"/>
      <w:r w:rsidRPr="0050469B">
        <w:t xml:space="preserve"> </w:t>
      </w:r>
      <w:proofErr w:type="spellStart"/>
      <w:r w:rsidRPr="0050469B">
        <w:t>things</w:t>
      </w:r>
      <w:proofErr w:type="spellEnd"/>
      <w:r w:rsidRPr="0050469B">
        <w:t xml:space="preserve"> </w:t>
      </w:r>
      <w:proofErr w:type="spellStart"/>
      <w:r w:rsidRPr="0050469B">
        <w:t>to</w:t>
      </w:r>
      <w:proofErr w:type="spellEnd"/>
      <w:r w:rsidRPr="0050469B">
        <w:t xml:space="preserve"> build </w:t>
      </w:r>
      <w:proofErr w:type="spellStart"/>
      <w:r w:rsidRPr="0050469B">
        <w:t>the</w:t>
      </w:r>
      <w:proofErr w:type="spellEnd"/>
      <w:r w:rsidRPr="0050469B">
        <w:t xml:space="preserve"> PoC.  </w:t>
      </w:r>
    </w:p>
    <w:p w14:paraId="35049120" w14:textId="77777777" w:rsidR="00AC426F" w:rsidRPr="0050469B" w:rsidRDefault="00AC426F" w:rsidP="00A01847">
      <w:pPr>
        <w:pStyle w:val="Tese-Entrevistas"/>
      </w:pPr>
    </w:p>
    <w:p w14:paraId="0B404175" w14:textId="77777777" w:rsidR="00AC426F" w:rsidRPr="0050469B" w:rsidRDefault="00AC426F" w:rsidP="00A01847">
      <w:pPr>
        <w:pStyle w:val="Tese-Entrevistas"/>
      </w:pPr>
      <w:r w:rsidRPr="0050469B">
        <w:t xml:space="preserve">6)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someone</w:t>
      </w:r>
      <w:proofErr w:type="spellEnd"/>
      <w:r w:rsidRPr="0050469B">
        <w:t xml:space="preserve"> </w:t>
      </w:r>
      <w:proofErr w:type="spellStart"/>
      <w:r w:rsidRPr="0050469B">
        <w:t>has</w:t>
      </w:r>
      <w:proofErr w:type="spellEnd"/>
      <w:r w:rsidRPr="0050469B">
        <w:t xml:space="preserve"> </w:t>
      </w:r>
      <w:proofErr w:type="spellStart"/>
      <w:r w:rsidRPr="0050469B">
        <w:t>adequate</w:t>
      </w:r>
      <w:proofErr w:type="spellEnd"/>
      <w:r w:rsidRPr="0050469B">
        <w:t xml:space="preserve"> </w:t>
      </w:r>
      <w:proofErr w:type="spellStart"/>
      <w:r w:rsidRPr="0050469B">
        <w:t>knowledge</w:t>
      </w:r>
      <w:proofErr w:type="spellEnd"/>
      <w:r w:rsidRPr="0050469B">
        <w:t xml:space="preserve"> </w:t>
      </w:r>
      <w:proofErr w:type="spellStart"/>
      <w:r w:rsidRPr="0050469B">
        <w:t>to</w:t>
      </w:r>
      <w:proofErr w:type="spellEnd"/>
      <w:r w:rsidRPr="0050469B">
        <w:t xml:space="preserve"> (execute </w:t>
      </w:r>
      <w:proofErr w:type="spellStart"/>
      <w:r w:rsidRPr="0050469B">
        <w:t>or</w:t>
      </w:r>
      <w:proofErr w:type="spellEnd"/>
      <w:r w:rsidRPr="0050469B">
        <w:t xml:space="preserve"> </w:t>
      </w:r>
      <w:proofErr w:type="spellStart"/>
      <w:r w:rsidRPr="0050469B">
        <w:t>understand</w:t>
      </w:r>
      <w:proofErr w:type="spellEnd"/>
      <w:r w:rsidRPr="0050469B">
        <w:t>) a PoC?</w:t>
      </w:r>
    </w:p>
    <w:p w14:paraId="3B1BEE43" w14:textId="77777777" w:rsidR="00AC426F" w:rsidRPr="0050469B" w:rsidRDefault="00AC426F" w:rsidP="00A01847">
      <w:pPr>
        <w:pStyle w:val="Tese-Entrevistas"/>
      </w:pPr>
      <w:r w:rsidRPr="0050469B">
        <w:t xml:space="preserve">I </w:t>
      </w:r>
      <w:proofErr w:type="spellStart"/>
      <w:r w:rsidRPr="0050469B">
        <w:t>know</w:t>
      </w:r>
      <w:proofErr w:type="spellEnd"/>
      <w:r w:rsidRPr="0050469B">
        <w:t xml:space="preserve">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questions</w:t>
      </w:r>
      <w:proofErr w:type="spellEnd"/>
      <w:r w:rsidRPr="0050469B">
        <w:t xml:space="preserve"> I </w:t>
      </w:r>
      <w:proofErr w:type="spellStart"/>
      <w:r w:rsidRPr="0050469B">
        <w:t>ask</w:t>
      </w:r>
      <w:proofErr w:type="spellEnd"/>
      <w:r w:rsidRPr="0050469B">
        <w:t xml:space="preserve"> </w:t>
      </w:r>
      <w:proofErr w:type="spellStart"/>
      <w:r w:rsidRPr="0050469B">
        <w:t>and</w:t>
      </w:r>
      <w:proofErr w:type="spellEnd"/>
      <w:r w:rsidRPr="0050469B">
        <w:t xml:space="preserve"> </w:t>
      </w:r>
      <w:proofErr w:type="spellStart"/>
      <w:r w:rsidRPr="0050469B">
        <w:t>how</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w:t>
      </w:r>
      <w:proofErr w:type="spellStart"/>
      <w:r w:rsidRPr="0050469B">
        <w:t>answer</w:t>
      </w:r>
      <w:proofErr w:type="spellEnd"/>
      <w:r w:rsidRPr="0050469B">
        <w:t xml:space="preserve">. </w:t>
      </w:r>
      <w:proofErr w:type="spellStart"/>
      <w:r w:rsidRPr="0050469B">
        <w:t>Also</w:t>
      </w:r>
      <w:proofErr w:type="spellEnd"/>
      <w:r w:rsidRPr="0050469B">
        <w:t xml:space="preserve">, I </w:t>
      </w:r>
      <w:proofErr w:type="spellStart"/>
      <w:r w:rsidRPr="0050469B">
        <w:t>usually</w:t>
      </w:r>
      <w:proofErr w:type="spellEnd"/>
      <w:r w:rsidRPr="0050469B">
        <w:t xml:space="preserve"> look for </w:t>
      </w:r>
      <w:proofErr w:type="spellStart"/>
      <w:r w:rsidRPr="0050469B">
        <w:t>the</w:t>
      </w:r>
      <w:proofErr w:type="spellEnd"/>
      <w:r w:rsidRPr="0050469B">
        <w:t xml:space="preserve"> </w:t>
      </w:r>
      <w:proofErr w:type="spellStart"/>
      <w:r w:rsidRPr="0050469B">
        <w:t>participants’s</w:t>
      </w:r>
      <w:proofErr w:type="spellEnd"/>
      <w:r w:rsidRPr="0050469B">
        <w:t xml:space="preserve"> role in </w:t>
      </w:r>
      <w:proofErr w:type="spellStart"/>
      <w:r w:rsidRPr="0050469B">
        <w:t>the</w:t>
      </w:r>
      <w:proofErr w:type="spellEnd"/>
      <w:r w:rsidRPr="0050469B">
        <w:t xml:space="preserve"> PoC.</w:t>
      </w:r>
    </w:p>
    <w:p w14:paraId="39904221"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link </w:t>
      </w:r>
      <w:proofErr w:type="spellStart"/>
      <w:r w:rsidRPr="0050469B">
        <w:t>questions</w:t>
      </w:r>
      <w:proofErr w:type="spellEnd"/>
      <w:r w:rsidRPr="0050469B">
        <w:t xml:space="preserve"> </w:t>
      </w:r>
      <w:proofErr w:type="spellStart"/>
      <w:r w:rsidRPr="0050469B">
        <w:t>with</w:t>
      </w:r>
      <w:proofErr w:type="spellEnd"/>
      <w:r w:rsidRPr="0050469B">
        <w:t xml:space="preserve"> </w:t>
      </w:r>
      <w:proofErr w:type="spellStart"/>
      <w:r w:rsidRPr="0050469B">
        <w:t>knowledge</w:t>
      </w:r>
      <w:proofErr w:type="spellEnd"/>
      <w:r w:rsidRPr="0050469B">
        <w:t xml:space="preserve">? Are </w:t>
      </w:r>
      <w:proofErr w:type="spellStart"/>
      <w:r w:rsidRPr="0050469B">
        <w:t>you</w:t>
      </w:r>
      <w:proofErr w:type="spellEnd"/>
      <w:r w:rsidRPr="0050469B">
        <w:t xml:space="preserve"> </w:t>
      </w:r>
      <w:proofErr w:type="spellStart"/>
      <w:r w:rsidRPr="0050469B">
        <w:t>saying</w:t>
      </w:r>
      <w:proofErr w:type="spellEnd"/>
      <w:r w:rsidRPr="0050469B">
        <w:t xml:space="preserve"> </w:t>
      </w:r>
      <w:proofErr w:type="spellStart"/>
      <w:r w:rsidRPr="0050469B">
        <w:t>when</w:t>
      </w:r>
      <w:proofErr w:type="spellEnd"/>
      <w:r w:rsidRPr="0050469B">
        <w:t xml:space="preserve"> </w:t>
      </w:r>
      <w:proofErr w:type="spellStart"/>
      <w:r w:rsidRPr="0050469B">
        <w:t>there</w:t>
      </w:r>
      <w:proofErr w:type="spellEnd"/>
      <w:r w:rsidRPr="0050469B">
        <w:t xml:space="preserve"> are </w:t>
      </w:r>
      <w:proofErr w:type="spellStart"/>
      <w:r w:rsidRPr="0050469B">
        <w:t>nice</w:t>
      </w:r>
      <w:proofErr w:type="spellEnd"/>
      <w:r w:rsidRPr="0050469B">
        <w:t xml:space="preserve"> </w:t>
      </w:r>
      <w:proofErr w:type="spellStart"/>
      <w:r w:rsidRPr="0050469B">
        <w:t>questions</w:t>
      </w:r>
      <w:proofErr w:type="spellEnd"/>
      <w:r w:rsidRPr="0050469B">
        <w:t xml:space="preserve"> </w:t>
      </w:r>
      <w:proofErr w:type="spellStart"/>
      <w:r w:rsidRPr="0050469B">
        <w:t>mean</w:t>
      </w:r>
      <w:proofErr w:type="spellEnd"/>
      <w:r w:rsidRPr="0050469B">
        <w:t xml:space="preserve"> </w:t>
      </w:r>
      <w:proofErr w:type="spellStart"/>
      <w:r w:rsidRPr="0050469B">
        <w:t>good</w:t>
      </w:r>
      <w:proofErr w:type="spellEnd"/>
      <w:r w:rsidRPr="0050469B">
        <w:t xml:space="preserve"> </w:t>
      </w:r>
      <w:proofErr w:type="spellStart"/>
      <w:r w:rsidRPr="0050469B">
        <w:t>knowledge</w:t>
      </w:r>
      <w:proofErr w:type="spellEnd"/>
      <w:r w:rsidRPr="0050469B">
        <w:t>?</w:t>
      </w:r>
    </w:p>
    <w:p w14:paraId="6E45B1E5"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is</w:t>
      </w:r>
      <w:proofErr w:type="spellEnd"/>
      <w:r w:rsidRPr="0050469B">
        <w:t xml:space="preserve"> </w:t>
      </w:r>
      <w:proofErr w:type="spellStart"/>
      <w:r w:rsidRPr="0050469B">
        <w:t>just</w:t>
      </w:r>
      <w:proofErr w:type="spellEnd"/>
      <w:r w:rsidRPr="0050469B">
        <w:t xml:space="preserve"> a </w:t>
      </w:r>
      <w:proofErr w:type="spellStart"/>
      <w:r w:rsidRPr="0050469B">
        <w:t>matter</w:t>
      </w:r>
      <w:proofErr w:type="spellEnd"/>
      <w:r w:rsidRPr="0050469B">
        <w:t xml:space="preserve"> </w:t>
      </w:r>
      <w:proofErr w:type="spellStart"/>
      <w:r w:rsidRPr="0050469B">
        <w:t>of</w:t>
      </w:r>
      <w:proofErr w:type="spellEnd"/>
      <w:r w:rsidRPr="0050469B">
        <w:t xml:space="preserve"> </w:t>
      </w:r>
      <w:proofErr w:type="spellStart"/>
      <w:r w:rsidRPr="0050469B">
        <w:t>judgment</w:t>
      </w:r>
      <w:proofErr w:type="spellEnd"/>
      <w:r w:rsidRPr="0050469B">
        <w:t xml:space="preserve">. (Note from </w:t>
      </w:r>
      <w:proofErr w:type="spellStart"/>
      <w:r w:rsidRPr="0050469B">
        <w:t>interviewer</w:t>
      </w:r>
      <w:proofErr w:type="spellEnd"/>
      <w:r w:rsidRPr="0050469B">
        <w:t xml:space="preserve">: I </w:t>
      </w:r>
      <w:proofErr w:type="spellStart"/>
      <w:r w:rsidRPr="0050469B">
        <w:t>realized</w:t>
      </w:r>
      <w:proofErr w:type="spellEnd"/>
      <w:r w:rsidRPr="0050469B">
        <w:t xml:space="preserve"> </w:t>
      </w:r>
      <w:proofErr w:type="spellStart"/>
      <w:r w:rsidRPr="0050469B">
        <w:t>an</w:t>
      </w:r>
      <w:proofErr w:type="spellEnd"/>
      <w:r w:rsidRPr="0050469B">
        <w:t xml:space="preserve"> </w:t>
      </w:r>
      <w:proofErr w:type="spellStart"/>
      <w:r w:rsidRPr="0050469B">
        <w:t>uncertainty</w:t>
      </w:r>
      <w:proofErr w:type="spellEnd"/>
      <w:r w:rsidRPr="0050469B">
        <w:t xml:space="preserve"> </w:t>
      </w:r>
      <w:proofErr w:type="spellStart"/>
      <w:r w:rsidRPr="0050469B">
        <w:t>answering</w:t>
      </w:r>
      <w:proofErr w:type="spellEnd"/>
      <w:r w:rsidRPr="0050469B">
        <w:t xml:space="preserve"> </w:t>
      </w:r>
      <w:proofErr w:type="spellStart"/>
      <w:r w:rsidRPr="0050469B">
        <w:t>this</w:t>
      </w:r>
      <w:proofErr w:type="spellEnd"/>
      <w:r w:rsidRPr="0050469B">
        <w:t xml:space="preserve"> </w:t>
      </w:r>
      <w:proofErr w:type="spellStart"/>
      <w:r w:rsidRPr="0050469B">
        <w:t>question</w:t>
      </w:r>
      <w:proofErr w:type="spellEnd"/>
      <w:r w:rsidRPr="0050469B">
        <w:t>)</w:t>
      </w:r>
    </w:p>
    <w:p w14:paraId="02C68A18" w14:textId="77777777" w:rsidR="00AC426F" w:rsidRPr="0050469B" w:rsidRDefault="00AC426F" w:rsidP="00A01847">
      <w:pPr>
        <w:pStyle w:val="Tese-Entrevistas"/>
      </w:pPr>
    </w:p>
    <w:p w14:paraId="15AC5D6A" w14:textId="77777777" w:rsidR="00AC426F" w:rsidRPr="0050469B" w:rsidRDefault="00AC426F" w:rsidP="00A01847">
      <w:pPr>
        <w:pStyle w:val="Tese-Entrevistas"/>
      </w:pPr>
      <w:r w:rsidRPr="0050469B">
        <w:t xml:space="preserve">7)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articipant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are </w:t>
      </w:r>
      <w:proofErr w:type="spellStart"/>
      <w:r w:rsidRPr="0050469B">
        <w:t>acquiring</w:t>
      </w:r>
      <w:proofErr w:type="spellEnd"/>
      <w:r w:rsidRPr="0050469B">
        <w:t xml:space="preserve"> some </w:t>
      </w:r>
      <w:proofErr w:type="spellStart"/>
      <w:r w:rsidRPr="0050469B">
        <w:t>knowledge</w:t>
      </w:r>
      <w:proofErr w:type="spellEnd"/>
      <w:r w:rsidRPr="0050469B">
        <w:t>?</w:t>
      </w:r>
    </w:p>
    <w:p w14:paraId="108862CF" w14:textId="77777777" w:rsidR="00AC426F" w:rsidRPr="0050469B" w:rsidRDefault="00AC426F" w:rsidP="00A01847">
      <w:pPr>
        <w:pStyle w:val="Tese-Entrevistas"/>
      </w:pP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their</w:t>
      </w:r>
      <w:proofErr w:type="spellEnd"/>
      <w:r w:rsidRPr="0050469B">
        <w:t xml:space="preserve"> feedback, </w:t>
      </w:r>
      <w:proofErr w:type="spellStart"/>
      <w:r w:rsidRPr="0050469B">
        <w:t>and</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are </w:t>
      </w:r>
      <w:proofErr w:type="spellStart"/>
      <w:r w:rsidRPr="0050469B">
        <w:t>able</w:t>
      </w:r>
      <w:proofErr w:type="spellEnd"/>
      <w:r w:rsidRPr="0050469B">
        <w:t xml:space="preserve"> </w:t>
      </w:r>
      <w:proofErr w:type="spellStart"/>
      <w:r w:rsidRPr="0050469B">
        <w:t>to</w:t>
      </w:r>
      <w:proofErr w:type="spellEnd"/>
      <w:r w:rsidRPr="0050469B">
        <w:t xml:space="preserve"> </w:t>
      </w:r>
      <w:proofErr w:type="spellStart"/>
      <w:r w:rsidRPr="0050469B">
        <w:t>explain</w:t>
      </w:r>
      <w:proofErr w:type="spellEnd"/>
      <w:r w:rsidRPr="0050469B">
        <w:t xml:space="preserve"> </w:t>
      </w:r>
      <w:proofErr w:type="spellStart"/>
      <w:r w:rsidRPr="0050469B">
        <w:t>and</w:t>
      </w:r>
      <w:proofErr w:type="spellEnd"/>
      <w:r w:rsidRPr="0050469B">
        <w:t xml:space="preserve"> </w:t>
      </w:r>
      <w:proofErr w:type="spellStart"/>
      <w:r w:rsidRPr="0050469B">
        <w:t>identify</w:t>
      </w:r>
      <w:proofErr w:type="spellEnd"/>
      <w:r w:rsidRPr="0050469B">
        <w:t xml:space="preserve"> </w:t>
      </w:r>
      <w:proofErr w:type="spellStart"/>
      <w:r w:rsidRPr="0050469B">
        <w:t>the</w:t>
      </w:r>
      <w:proofErr w:type="spellEnd"/>
      <w:r w:rsidRPr="0050469B">
        <w:t xml:space="preserve"> </w:t>
      </w:r>
      <w:proofErr w:type="spellStart"/>
      <w:r w:rsidRPr="0050469B">
        <w:t>why</w:t>
      </w:r>
      <w:proofErr w:type="spellEnd"/>
      <w:r w:rsidRPr="0050469B">
        <w:t xml:space="preserve"> </w:t>
      </w:r>
      <w:proofErr w:type="spellStart"/>
      <w:r w:rsidRPr="0050469B">
        <w:t>about</w:t>
      </w:r>
      <w:proofErr w:type="spellEnd"/>
      <w:r w:rsidRPr="0050469B">
        <w:t xml:space="preserve"> </w:t>
      </w:r>
      <w:proofErr w:type="spellStart"/>
      <w:r w:rsidRPr="0050469B">
        <w:t>things</w:t>
      </w:r>
      <w:proofErr w:type="spellEnd"/>
      <w:r w:rsidRPr="0050469B">
        <w:t xml:space="preserve"> </w:t>
      </w:r>
      <w:proofErr w:type="spellStart"/>
      <w:r w:rsidRPr="0050469B">
        <w:t>related</w:t>
      </w:r>
      <w:proofErr w:type="spellEnd"/>
      <w:r w:rsidRPr="0050469B">
        <w:t xml:space="preserve"> in </w:t>
      </w:r>
      <w:proofErr w:type="spellStart"/>
      <w:r w:rsidRPr="0050469B">
        <w:t>the</w:t>
      </w:r>
      <w:proofErr w:type="spellEnd"/>
      <w:r w:rsidRPr="0050469B">
        <w:t xml:space="preserve"> PoC. </w:t>
      </w:r>
      <w:proofErr w:type="spellStart"/>
      <w:r w:rsidRPr="0050469B">
        <w:t>Another</w:t>
      </w:r>
      <w:proofErr w:type="spellEnd"/>
      <w:r w:rsidRPr="0050469B">
        <w:t xml:space="preserve"> </w:t>
      </w:r>
      <w:proofErr w:type="spellStart"/>
      <w:r w:rsidRPr="0050469B">
        <w:t>important</w:t>
      </w:r>
      <w:proofErr w:type="spellEnd"/>
      <w:r w:rsidRPr="0050469B">
        <w:t xml:space="preserve"> point </w:t>
      </w:r>
      <w:proofErr w:type="spellStart"/>
      <w:r w:rsidRPr="0050469B">
        <w:t>is</w:t>
      </w:r>
      <w:proofErr w:type="spellEnd"/>
      <w:r w:rsidRPr="0050469B">
        <w:t xml:space="preserve">, </w:t>
      </w:r>
      <w:proofErr w:type="spellStart"/>
      <w:r w:rsidRPr="0050469B">
        <w:t>if</w:t>
      </w:r>
      <w:proofErr w:type="spellEnd"/>
      <w:r w:rsidRPr="0050469B">
        <w:t xml:space="preserve"> </w:t>
      </w:r>
      <w:proofErr w:type="spellStart"/>
      <w:r w:rsidRPr="0050469B">
        <w:t>something</w:t>
      </w:r>
      <w:proofErr w:type="spellEnd"/>
      <w:r w:rsidRPr="0050469B">
        <w:t xml:space="preserve"> </w:t>
      </w:r>
      <w:proofErr w:type="spellStart"/>
      <w:r w:rsidRPr="0050469B">
        <w:t>is</w:t>
      </w:r>
      <w:proofErr w:type="spellEnd"/>
      <w:r w:rsidRPr="0050469B">
        <w:t xml:space="preserve"> </w:t>
      </w:r>
      <w:proofErr w:type="spellStart"/>
      <w:r w:rsidRPr="0050469B">
        <w:t>working</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 xml:space="preserve">, </w:t>
      </w:r>
      <w:proofErr w:type="spellStart"/>
      <w:r w:rsidRPr="0050469B">
        <w:t>and</w:t>
      </w:r>
      <w:proofErr w:type="spellEnd"/>
      <w:r w:rsidRPr="0050469B">
        <w:t xml:space="preserve"> </w:t>
      </w:r>
      <w:proofErr w:type="spellStart"/>
      <w:r w:rsidRPr="0050469B">
        <w:t>if</w:t>
      </w:r>
      <w:proofErr w:type="spellEnd"/>
      <w:r w:rsidRPr="0050469B">
        <w:t xml:space="preserve"> it </w:t>
      </w:r>
      <w:proofErr w:type="spellStart"/>
      <w:r w:rsidRPr="0050469B">
        <w:t>is</w:t>
      </w:r>
      <w:proofErr w:type="spellEnd"/>
      <w:r w:rsidRPr="0050469B">
        <w:t xml:space="preserve"> </w:t>
      </w:r>
      <w:proofErr w:type="spellStart"/>
      <w:r w:rsidRPr="0050469B">
        <w:t>not</w:t>
      </w:r>
      <w:proofErr w:type="spellEnd"/>
      <w:r w:rsidRPr="0050469B">
        <w:t xml:space="preserve"> </w:t>
      </w:r>
      <w:proofErr w:type="spellStart"/>
      <w:r w:rsidRPr="0050469B">
        <w:t>working</w:t>
      </w:r>
      <w:proofErr w:type="spellEnd"/>
      <w:r w:rsidRPr="0050469B">
        <w:t xml:space="preserve">, </w:t>
      </w:r>
      <w:proofErr w:type="spellStart"/>
      <w:r w:rsidRPr="0050469B">
        <w:t>please</w:t>
      </w:r>
      <w:proofErr w:type="spellEnd"/>
      <w:r w:rsidRPr="0050469B">
        <w:t xml:space="preserve"> </w:t>
      </w:r>
      <w:proofErr w:type="spellStart"/>
      <w:r w:rsidRPr="0050469B">
        <w:t>explain</w:t>
      </w:r>
      <w:proofErr w:type="spellEnd"/>
      <w:r w:rsidRPr="0050469B">
        <w:t xml:space="preserve"> </w:t>
      </w:r>
      <w:proofErr w:type="spellStart"/>
      <w:r w:rsidRPr="0050469B">
        <w:t>why</w:t>
      </w:r>
      <w:proofErr w:type="spellEnd"/>
      <w:r w:rsidRPr="0050469B">
        <w:t>.</w:t>
      </w:r>
    </w:p>
    <w:p w14:paraId="5B436BA0" w14:textId="77777777" w:rsidR="00AC426F" w:rsidRPr="0050469B" w:rsidRDefault="00AC426F" w:rsidP="00A01847">
      <w:pPr>
        <w:pStyle w:val="Tese-Entrevistas"/>
      </w:pPr>
    </w:p>
    <w:p w14:paraId="4484BD74" w14:textId="77777777" w:rsidR="00AC426F" w:rsidRPr="0050469B" w:rsidRDefault="00AC426F" w:rsidP="00A01847">
      <w:pPr>
        <w:pStyle w:val="Tese-Entrevistas"/>
      </w:pPr>
      <w:r w:rsidRPr="0050469B">
        <w:t xml:space="preserve">8)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act</w:t>
      </w:r>
      <w:proofErr w:type="spellEnd"/>
      <w:r w:rsidRPr="0050469B">
        <w:t xml:space="preserve"> in </w:t>
      </w:r>
      <w:proofErr w:type="spellStart"/>
      <w:r w:rsidRPr="0050469B">
        <w:t>the</w:t>
      </w:r>
      <w:proofErr w:type="spellEnd"/>
      <w:r w:rsidRPr="0050469B">
        <w:t xml:space="preserve"> face </w:t>
      </w:r>
      <w:proofErr w:type="spellStart"/>
      <w:r w:rsidRPr="0050469B">
        <w:t>of</w:t>
      </w:r>
      <w:proofErr w:type="spellEnd"/>
      <w:r w:rsidRPr="0050469B">
        <w:t xml:space="preserve"> some </w:t>
      </w:r>
      <w:proofErr w:type="spellStart"/>
      <w:r w:rsidRPr="0050469B">
        <w:t>changes</w:t>
      </w:r>
      <w:proofErr w:type="spellEnd"/>
      <w:r w:rsidRPr="0050469B">
        <w:t xml:space="preserve"> in </w:t>
      </w:r>
      <w:proofErr w:type="spellStart"/>
      <w:r w:rsidRPr="0050469B">
        <w:t>the</w:t>
      </w:r>
      <w:proofErr w:type="spellEnd"/>
      <w:r w:rsidRPr="0050469B">
        <w:t xml:space="preserve"> PoC context, </w:t>
      </w:r>
      <w:proofErr w:type="spellStart"/>
      <w:r w:rsidRPr="0050469B">
        <w:t>such</w:t>
      </w:r>
      <w:proofErr w:type="spellEnd"/>
      <w:r w:rsidRPr="0050469B">
        <w:t xml:space="preserve"> as </w:t>
      </w:r>
      <w:proofErr w:type="spellStart"/>
      <w:r w:rsidRPr="0050469B">
        <w:t>requirements</w:t>
      </w:r>
      <w:proofErr w:type="spellEnd"/>
      <w:r w:rsidRPr="0050469B">
        <w:t xml:space="preserve">, </w:t>
      </w:r>
      <w:proofErr w:type="spellStart"/>
      <w:r w:rsidRPr="0050469B">
        <w:t>elements</w:t>
      </w:r>
      <w:proofErr w:type="spellEnd"/>
      <w:r w:rsidRPr="0050469B">
        <w:t xml:space="preserve">, </w:t>
      </w:r>
      <w:proofErr w:type="spellStart"/>
      <w:r w:rsidRPr="0050469B">
        <w:t>unexpected</w:t>
      </w:r>
      <w:proofErr w:type="spellEnd"/>
      <w:r w:rsidRPr="0050469B">
        <w:t xml:space="preserve"> </w:t>
      </w:r>
      <w:proofErr w:type="spellStart"/>
      <w:r w:rsidRPr="0050469B">
        <w:t>results</w:t>
      </w:r>
      <w:proofErr w:type="spellEnd"/>
      <w:r w:rsidRPr="0050469B">
        <w:t>, etc.</w:t>
      </w:r>
    </w:p>
    <w:p w14:paraId="3364ED4C" w14:textId="77777777" w:rsidR="00AC426F" w:rsidRPr="0050469B" w:rsidRDefault="00AC426F" w:rsidP="00A01847">
      <w:pPr>
        <w:pStyle w:val="Tese-Entrevistas"/>
      </w:pPr>
      <w:r w:rsidRPr="0050469B">
        <w:t xml:space="preserve">Be as </w:t>
      </w:r>
      <w:proofErr w:type="spellStart"/>
      <w:r w:rsidRPr="0050469B">
        <w:t>flexible</w:t>
      </w:r>
      <w:proofErr w:type="spellEnd"/>
      <w:r w:rsidRPr="0050469B">
        <w:t xml:space="preserve"> as </w:t>
      </w:r>
      <w:proofErr w:type="spellStart"/>
      <w:r w:rsidRPr="0050469B">
        <w:t>possible</w:t>
      </w:r>
      <w:proofErr w:type="spellEnd"/>
      <w:r w:rsidRPr="0050469B">
        <w:t xml:space="preserve">, </w:t>
      </w:r>
      <w:proofErr w:type="spellStart"/>
      <w:r w:rsidRPr="0050469B">
        <w:t>but</w:t>
      </w:r>
      <w:proofErr w:type="spellEnd"/>
      <w:r w:rsidRPr="0050469B">
        <w:t xml:space="preserve"> </w:t>
      </w:r>
      <w:proofErr w:type="spellStart"/>
      <w:r w:rsidRPr="0050469B">
        <w:t>realistic</w:t>
      </w:r>
      <w:proofErr w:type="spellEnd"/>
      <w:r w:rsidRPr="0050469B">
        <w:t xml:space="preserve">. </w:t>
      </w:r>
      <w:proofErr w:type="spellStart"/>
      <w:r w:rsidRPr="0050469B">
        <w:t>One</w:t>
      </w:r>
      <w:proofErr w:type="spellEnd"/>
      <w:r w:rsidRPr="0050469B">
        <w:t xml:space="preserve"> </w:t>
      </w:r>
      <w:proofErr w:type="spellStart"/>
      <w:r w:rsidRPr="0050469B">
        <w:t>example</w:t>
      </w:r>
      <w:proofErr w:type="spellEnd"/>
      <w:r w:rsidRPr="0050469B">
        <w:t xml:space="preserve">, in </w:t>
      </w:r>
      <w:proofErr w:type="spellStart"/>
      <w:r w:rsidRPr="0050469B">
        <w:t>middle</w:t>
      </w:r>
      <w:proofErr w:type="spellEnd"/>
      <w:r w:rsidRPr="0050469B">
        <w:t xml:space="preserve"> </w:t>
      </w:r>
      <w:proofErr w:type="spellStart"/>
      <w:r w:rsidRPr="0050469B">
        <w:t>of</w:t>
      </w:r>
      <w:proofErr w:type="spellEnd"/>
      <w:r w:rsidRPr="0050469B">
        <w:t xml:space="preserve"> a PoC </w:t>
      </w:r>
      <w:proofErr w:type="spellStart"/>
      <w:r w:rsidRPr="0050469B">
        <w:t>presentation</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performance </w:t>
      </w:r>
      <w:proofErr w:type="spellStart"/>
      <w:r w:rsidRPr="0050469B">
        <w:t>tests</w:t>
      </w:r>
      <w:proofErr w:type="spellEnd"/>
      <w:r w:rsidRPr="0050469B">
        <w:t xml:space="preserve">, </w:t>
      </w:r>
      <w:proofErr w:type="spellStart"/>
      <w:r w:rsidRPr="0050469B">
        <w:t>customer</w:t>
      </w:r>
      <w:proofErr w:type="spellEnd"/>
      <w:r w:rsidRPr="0050469B">
        <w:t xml:space="preserve"> </w:t>
      </w:r>
      <w:proofErr w:type="spellStart"/>
      <w:r w:rsidRPr="0050469B">
        <w:t>asks</w:t>
      </w:r>
      <w:proofErr w:type="spellEnd"/>
      <w:r w:rsidRPr="0050469B">
        <w:t xml:space="preserve"> </w:t>
      </w:r>
      <w:proofErr w:type="spellStart"/>
      <w:r w:rsidRPr="0050469B">
        <w:t>to</w:t>
      </w:r>
      <w:proofErr w:type="spellEnd"/>
      <w:r w:rsidRPr="0050469B">
        <w:t xml:space="preserve"> </w:t>
      </w:r>
      <w:proofErr w:type="spellStart"/>
      <w:r w:rsidRPr="0050469B">
        <w:t>add</w:t>
      </w:r>
      <w:proofErr w:type="spellEnd"/>
      <w:r w:rsidRPr="0050469B">
        <w:t xml:space="preserve"> more servers, </w:t>
      </w:r>
      <w:proofErr w:type="spellStart"/>
      <w:r w:rsidRPr="0050469B">
        <w:t>because</w:t>
      </w:r>
      <w:proofErr w:type="spellEnd"/>
      <w:r w:rsidRPr="0050469B">
        <w:t xml:space="preserve"> </w:t>
      </w:r>
      <w:proofErr w:type="spellStart"/>
      <w:r w:rsidRPr="0050469B">
        <w:t>they</w:t>
      </w:r>
      <w:proofErr w:type="spellEnd"/>
      <w:r w:rsidRPr="0050469B">
        <w:t xml:space="preserve"> </w:t>
      </w:r>
      <w:proofErr w:type="spellStart"/>
      <w:r w:rsidRPr="0050469B">
        <w:t>don’t</w:t>
      </w:r>
      <w:proofErr w:type="spellEnd"/>
      <w:r w:rsidRPr="0050469B">
        <w:t xml:space="preserve"> </w:t>
      </w:r>
      <w:proofErr w:type="spellStart"/>
      <w:r w:rsidRPr="0050469B">
        <w:t>believe</w:t>
      </w:r>
      <w:proofErr w:type="spellEnd"/>
      <w:r w:rsidRPr="0050469B">
        <w:t xml:space="preserve"> </w:t>
      </w:r>
      <w:proofErr w:type="spellStart"/>
      <w:r w:rsidRPr="0050469B">
        <w:t>one</w:t>
      </w:r>
      <w:proofErr w:type="spellEnd"/>
      <w:r w:rsidRPr="0050469B">
        <w:t xml:space="preserve"> server </w:t>
      </w:r>
      <w:proofErr w:type="spellStart"/>
      <w:r w:rsidRPr="0050469B">
        <w:t>is</w:t>
      </w:r>
      <w:proofErr w:type="spellEnd"/>
      <w:r w:rsidRPr="0050469B">
        <w:t xml:space="preserve"> </w:t>
      </w:r>
      <w:proofErr w:type="spellStart"/>
      <w:r w:rsidRPr="0050469B">
        <w:t>going</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good</w:t>
      </w:r>
      <w:proofErr w:type="spellEnd"/>
      <w:r w:rsidRPr="0050469B">
        <w:t xml:space="preserve">” </w:t>
      </w:r>
      <w:proofErr w:type="spellStart"/>
      <w:r w:rsidRPr="0050469B">
        <w:t>to</w:t>
      </w:r>
      <w:proofErr w:type="spellEnd"/>
      <w:r w:rsidRPr="0050469B">
        <w:t xml:space="preserve"> </w:t>
      </w:r>
      <w:proofErr w:type="spellStart"/>
      <w:r w:rsidRPr="0050469B">
        <w:t>generate</w:t>
      </w:r>
      <w:proofErr w:type="spellEnd"/>
      <w:r w:rsidRPr="0050469B">
        <w:t xml:space="preserve"> </w:t>
      </w:r>
      <w:proofErr w:type="spellStart"/>
      <w:r w:rsidRPr="0050469B">
        <w:t>the</w:t>
      </w:r>
      <w:proofErr w:type="spellEnd"/>
      <w:r w:rsidRPr="0050469B">
        <w:t xml:space="preserve"> performance </w:t>
      </w:r>
      <w:proofErr w:type="spellStart"/>
      <w:r w:rsidRPr="0050469B">
        <w:t>required</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storage</w:t>
      </w:r>
      <w:proofErr w:type="spellEnd"/>
      <w:r w:rsidRPr="0050469B">
        <w:t xml:space="preserve"> </w:t>
      </w:r>
      <w:proofErr w:type="spellStart"/>
      <w:r w:rsidRPr="0050469B">
        <w:t>subsystem</w:t>
      </w:r>
      <w:proofErr w:type="spellEnd"/>
      <w:r w:rsidRPr="0050469B">
        <w:t xml:space="preserve">. </w:t>
      </w:r>
      <w:proofErr w:type="spellStart"/>
      <w:r w:rsidRPr="0050469B">
        <w:t>Thus</w:t>
      </w:r>
      <w:proofErr w:type="spellEnd"/>
      <w:r w:rsidRPr="0050469B">
        <w:t xml:space="preserve">, </w:t>
      </w:r>
      <w:proofErr w:type="spellStart"/>
      <w:r w:rsidRPr="0050469B">
        <w:t>they</w:t>
      </w:r>
      <w:proofErr w:type="spellEnd"/>
      <w:r w:rsidRPr="0050469B">
        <w:t xml:space="preserve"> are </w:t>
      </w:r>
      <w:proofErr w:type="spellStart"/>
      <w:r w:rsidRPr="0050469B">
        <w:t>requesting</w:t>
      </w:r>
      <w:proofErr w:type="spellEnd"/>
      <w:r w:rsidRPr="0050469B">
        <w:t xml:space="preserve"> </w:t>
      </w:r>
      <w:proofErr w:type="spellStart"/>
      <w:r w:rsidRPr="0050469B">
        <w:t>to</w:t>
      </w:r>
      <w:proofErr w:type="spellEnd"/>
      <w:r w:rsidRPr="0050469B">
        <w:t xml:space="preserve"> </w:t>
      </w:r>
      <w:proofErr w:type="spellStart"/>
      <w:r w:rsidRPr="0050469B">
        <w:t>add</w:t>
      </w:r>
      <w:proofErr w:type="spellEnd"/>
      <w:r w:rsidRPr="0050469B">
        <w:t xml:space="preserve"> </w:t>
      </w:r>
      <w:proofErr w:type="spellStart"/>
      <w:r w:rsidRPr="0050469B">
        <w:t>twenty</w:t>
      </w:r>
      <w:proofErr w:type="spellEnd"/>
      <w:r w:rsidRPr="0050469B">
        <w:t xml:space="preserve"> more servers in </w:t>
      </w:r>
      <w:proofErr w:type="spellStart"/>
      <w:r w:rsidRPr="0050469B">
        <w:t>the</w:t>
      </w:r>
      <w:proofErr w:type="spellEnd"/>
      <w:r w:rsidRPr="0050469B">
        <w:t xml:space="preserve"> PoC. I </w:t>
      </w:r>
      <w:proofErr w:type="spellStart"/>
      <w:r w:rsidRPr="0050469B">
        <w:t>like</w:t>
      </w:r>
      <w:proofErr w:type="spellEnd"/>
      <w:r w:rsidRPr="0050469B">
        <w:t xml:space="preserve"> </w:t>
      </w:r>
      <w:proofErr w:type="spellStart"/>
      <w:r w:rsidRPr="0050469B">
        <w:t>to</w:t>
      </w:r>
      <w:proofErr w:type="spellEnd"/>
      <w:r w:rsidRPr="0050469B">
        <w:t xml:space="preserve"> </w:t>
      </w:r>
      <w:proofErr w:type="spellStart"/>
      <w:r w:rsidRPr="0050469B">
        <w:t>call</w:t>
      </w:r>
      <w:proofErr w:type="spellEnd"/>
      <w:r w:rsidRPr="0050469B">
        <w:t xml:space="preserve"> it as “</w:t>
      </w:r>
      <w:proofErr w:type="spellStart"/>
      <w:r w:rsidRPr="0050469B">
        <w:t>needs</w:t>
      </w:r>
      <w:proofErr w:type="spellEnd"/>
      <w:r w:rsidRPr="0050469B">
        <w:t xml:space="preserve"> </w:t>
      </w:r>
      <w:proofErr w:type="spellStart"/>
      <w:r w:rsidRPr="0050469B">
        <w:t>vs</w:t>
      </w:r>
      <w:proofErr w:type="spellEnd"/>
      <w:r w:rsidRPr="0050469B">
        <w:t xml:space="preserve"> </w:t>
      </w:r>
      <w:proofErr w:type="spellStart"/>
      <w:r w:rsidRPr="0050469B">
        <w:t>wants</w:t>
      </w:r>
      <w:proofErr w:type="spellEnd"/>
      <w:r w:rsidRPr="0050469B">
        <w:t>”.</w:t>
      </w:r>
    </w:p>
    <w:p w14:paraId="41F05480" w14:textId="77777777" w:rsidR="00AC426F" w:rsidRPr="0050469B" w:rsidRDefault="00AC426F" w:rsidP="00A01847">
      <w:pPr>
        <w:pStyle w:val="Tese-Entrevistas"/>
      </w:pPr>
      <w:r w:rsidRPr="0050469B">
        <w:lastRenderedPageBreak/>
        <w:t xml:space="preserve">The interview </w:t>
      </w:r>
      <w:proofErr w:type="spellStart"/>
      <w:r w:rsidRPr="0050469B">
        <w:t>asked</w:t>
      </w:r>
      <w:proofErr w:type="spellEnd"/>
      <w:r w:rsidRPr="0050469B">
        <w:t xml:space="preserve">: </w:t>
      </w:r>
      <w:proofErr w:type="spellStart"/>
      <w:r w:rsidRPr="0050469B">
        <w:t>But</w:t>
      </w:r>
      <w:proofErr w:type="spellEnd"/>
      <w:r w:rsidRPr="0050469B">
        <w:t xml:space="preserve">,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unexpected</w:t>
      </w:r>
      <w:proofErr w:type="spellEnd"/>
      <w:r w:rsidRPr="0050469B">
        <w:t xml:space="preserve"> </w:t>
      </w:r>
      <w:proofErr w:type="spellStart"/>
      <w:r w:rsidRPr="0050469B">
        <w:t>result</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w:t>
      </w:r>
      <w:proofErr w:type="spellStart"/>
      <w:r w:rsidRPr="0050469B">
        <w:t>built</w:t>
      </w:r>
      <w:proofErr w:type="spellEnd"/>
      <w:r w:rsidRPr="0050469B">
        <w:t xml:space="preserve">? </w:t>
      </w:r>
    </w:p>
    <w:p w14:paraId="3BE68ED0" w14:textId="77777777" w:rsidR="00AC426F" w:rsidRPr="0050469B" w:rsidRDefault="00AC426F" w:rsidP="00A01847">
      <w:pPr>
        <w:pStyle w:val="Tese-Entrevistas"/>
      </w:pPr>
      <w:proofErr w:type="spellStart"/>
      <w:r w:rsidRPr="0050469B">
        <w:t>Answer</w:t>
      </w:r>
      <w:proofErr w:type="spellEnd"/>
      <w:r w:rsidRPr="0050469B">
        <w:t xml:space="preserve">: I </w:t>
      </w:r>
      <w:proofErr w:type="spellStart"/>
      <w:r w:rsidRPr="0050469B">
        <w:t>try</w:t>
      </w:r>
      <w:proofErr w:type="spellEnd"/>
      <w:r w:rsidRPr="0050469B">
        <w:t xml:space="preserve"> </w:t>
      </w:r>
      <w:proofErr w:type="spellStart"/>
      <w:r w:rsidRPr="0050469B">
        <w:t>to</w:t>
      </w:r>
      <w:proofErr w:type="spellEnd"/>
      <w:r w:rsidRPr="0050469B">
        <w:t xml:space="preserve"> </w:t>
      </w:r>
      <w:proofErr w:type="spellStart"/>
      <w:r w:rsidRPr="0050469B">
        <w:t>find</w:t>
      </w:r>
      <w:proofErr w:type="spellEnd"/>
      <w:r w:rsidRPr="0050469B">
        <w:t xml:space="preserve"> out </w:t>
      </w:r>
      <w:proofErr w:type="spellStart"/>
      <w:r w:rsidRPr="0050469B">
        <w:t>the</w:t>
      </w:r>
      <w:proofErr w:type="spellEnd"/>
      <w:r w:rsidRPr="0050469B">
        <w:t xml:space="preserve"> root cause for it.</w:t>
      </w:r>
    </w:p>
    <w:p w14:paraId="17019303"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I </w:t>
      </w:r>
      <w:proofErr w:type="spellStart"/>
      <w:r w:rsidRPr="0050469B">
        <w:t>understand</w:t>
      </w:r>
      <w:proofErr w:type="spellEnd"/>
      <w:r w:rsidRPr="0050469B">
        <w:t xml:space="preserve">, </w:t>
      </w:r>
      <w:proofErr w:type="spellStart"/>
      <w:r w:rsidRPr="0050469B">
        <w:t>but</w:t>
      </w:r>
      <w:proofErr w:type="spellEnd"/>
      <w:r w:rsidRPr="0050469B">
        <w:t xml:space="preserve"> </w:t>
      </w:r>
      <w:proofErr w:type="spellStart"/>
      <w:r w:rsidRPr="0050469B">
        <w:t>assuming</w:t>
      </w:r>
      <w:proofErr w:type="spellEnd"/>
      <w:r w:rsidRPr="0050469B">
        <w:t xml:space="preserve"> </w:t>
      </w:r>
      <w:proofErr w:type="spellStart"/>
      <w:r w:rsidRPr="0050469B">
        <w:t>you</w:t>
      </w:r>
      <w:proofErr w:type="spellEnd"/>
      <w:r w:rsidRPr="0050469B">
        <w:t xml:space="preserve"> </w:t>
      </w:r>
      <w:proofErr w:type="spellStart"/>
      <w:r w:rsidRPr="0050469B">
        <w:t>thought</w:t>
      </w:r>
      <w:proofErr w:type="spellEnd"/>
      <w:r w:rsidRPr="0050469B">
        <w:t xml:space="preserve"> for </w:t>
      </w:r>
      <w:proofErr w:type="spellStart"/>
      <w:r w:rsidRPr="0050469B">
        <w:t>the</w:t>
      </w:r>
      <w:proofErr w:type="spellEnd"/>
      <w:r w:rsidRPr="0050469B">
        <w:t xml:space="preserve"> root cause X, </w:t>
      </w:r>
      <w:proofErr w:type="spellStart"/>
      <w:r w:rsidRPr="0050469B">
        <w:t>but</w:t>
      </w:r>
      <w:proofErr w:type="spellEnd"/>
      <w:r w:rsidRPr="0050469B">
        <w:t xml:space="preserve"> in </w:t>
      </w:r>
      <w:proofErr w:type="spellStart"/>
      <w:r w:rsidRPr="0050469B">
        <w:t>the</w:t>
      </w:r>
      <w:proofErr w:type="spellEnd"/>
      <w:r w:rsidRPr="0050469B">
        <w:t xml:space="preserve"> reality it </w:t>
      </w:r>
      <w:proofErr w:type="spellStart"/>
      <w:r w:rsidRPr="0050469B">
        <w:t>was</w:t>
      </w:r>
      <w:proofErr w:type="spellEnd"/>
      <w:r w:rsidRPr="0050469B">
        <w:t xml:space="preserve"> Y? </w:t>
      </w:r>
    </w:p>
    <w:p w14:paraId="32719E93"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Take</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and</w:t>
      </w:r>
      <w:proofErr w:type="spellEnd"/>
      <w:r w:rsidRPr="0050469B">
        <w:t xml:space="preserve"> </w:t>
      </w:r>
      <w:proofErr w:type="spellStart"/>
      <w:r w:rsidRPr="0050469B">
        <w:t>learn</w:t>
      </w:r>
      <w:proofErr w:type="spellEnd"/>
      <w:r w:rsidRPr="0050469B">
        <w:t xml:space="preserve"> from </w:t>
      </w:r>
      <w:proofErr w:type="spellStart"/>
      <w:r w:rsidRPr="0050469B">
        <w:t>them</w:t>
      </w:r>
      <w:proofErr w:type="spellEnd"/>
      <w:r w:rsidRPr="0050469B">
        <w:t xml:space="preserve">. </w:t>
      </w:r>
    </w:p>
    <w:p w14:paraId="4BDD47FE" w14:textId="77777777" w:rsidR="00AC426F" w:rsidRPr="0050469B" w:rsidRDefault="00AC426F" w:rsidP="00A01847">
      <w:pPr>
        <w:pStyle w:val="Tese-Entrevistas"/>
      </w:pPr>
    </w:p>
    <w:p w14:paraId="031FA5E8" w14:textId="77777777" w:rsidR="00AC426F" w:rsidRPr="0050469B" w:rsidRDefault="00AC426F" w:rsidP="00A01847">
      <w:pPr>
        <w:pStyle w:val="Tese-Entrevistas"/>
      </w:pPr>
      <w:r w:rsidRPr="0050469B">
        <w:t xml:space="preserve">9)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and</w:t>
      </w:r>
      <w:proofErr w:type="spellEnd"/>
      <w:r w:rsidRPr="0050469B">
        <w:t xml:space="preserve"> </w:t>
      </w:r>
      <w:proofErr w:type="spellStart"/>
      <w:r w:rsidRPr="0050469B">
        <w:t>deliver</w:t>
      </w:r>
      <w:proofErr w:type="spellEnd"/>
      <w:r w:rsidRPr="0050469B">
        <w:t xml:space="preserve"> PoC </w:t>
      </w:r>
      <w:proofErr w:type="spellStart"/>
      <w:r w:rsidRPr="0050469B">
        <w:t>results</w:t>
      </w:r>
      <w:proofErr w:type="spellEnd"/>
      <w:r w:rsidRPr="0050469B">
        <w:t>?</w:t>
      </w:r>
    </w:p>
    <w:p w14:paraId="702C6575" w14:textId="77777777" w:rsidR="00AC426F" w:rsidRPr="0050469B" w:rsidRDefault="00AC426F" w:rsidP="00A01847">
      <w:pPr>
        <w:pStyle w:val="Tese-Entrevistas"/>
      </w:pPr>
      <w:proofErr w:type="spellStart"/>
      <w:r w:rsidRPr="0050469B">
        <w:t>Along</w:t>
      </w:r>
      <w:proofErr w:type="spellEnd"/>
      <w:r w:rsidRPr="0050469B">
        <w:t xml:space="preserve"> </w:t>
      </w:r>
      <w:proofErr w:type="spellStart"/>
      <w:r w:rsidRPr="0050469B">
        <w:t>with</w:t>
      </w:r>
      <w:proofErr w:type="spellEnd"/>
      <w:r w:rsidRPr="0050469B">
        <w:t xml:space="preserve"> </w:t>
      </w:r>
      <w:proofErr w:type="spellStart"/>
      <w:r w:rsidRPr="0050469B">
        <w:t>test</w:t>
      </w:r>
      <w:proofErr w:type="spellEnd"/>
      <w:r w:rsidRPr="0050469B">
        <w:t xml:space="preserve"> </w:t>
      </w:r>
      <w:proofErr w:type="spellStart"/>
      <w:r w:rsidRPr="0050469B">
        <w:t>plan</w:t>
      </w:r>
      <w:proofErr w:type="spellEnd"/>
      <w:r w:rsidRPr="0050469B">
        <w:t xml:space="preserve">. </w:t>
      </w:r>
    </w:p>
    <w:p w14:paraId="723D31D7"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test</w:t>
      </w:r>
      <w:proofErr w:type="spellEnd"/>
      <w:r w:rsidRPr="0050469B">
        <w:t xml:space="preserve"> </w:t>
      </w:r>
      <w:proofErr w:type="spellStart"/>
      <w:r w:rsidRPr="0050469B">
        <w:t>plan</w:t>
      </w:r>
      <w:proofErr w:type="spellEnd"/>
      <w:r w:rsidRPr="0050469B">
        <w:t xml:space="preserve">? </w:t>
      </w:r>
    </w:p>
    <w:p w14:paraId="30ADEB16"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is</w:t>
      </w:r>
      <w:proofErr w:type="spellEnd"/>
      <w:r w:rsidRPr="0050469B">
        <w:t xml:space="preserve"> </w:t>
      </w:r>
      <w:proofErr w:type="spellStart"/>
      <w:r w:rsidRPr="0050469B">
        <w:t>an</w:t>
      </w:r>
      <w:proofErr w:type="spellEnd"/>
      <w:r w:rsidRPr="0050469B">
        <w:t xml:space="preserve"> </w:t>
      </w:r>
      <w:proofErr w:type="spellStart"/>
      <w:r w:rsidRPr="0050469B">
        <w:t>outline</w:t>
      </w:r>
      <w:proofErr w:type="spellEnd"/>
      <w:r w:rsidRPr="0050469B">
        <w:t xml:space="preserve"> for </w:t>
      </w:r>
      <w:proofErr w:type="spellStart"/>
      <w:r w:rsidRPr="0050469B">
        <w:t>the</w:t>
      </w:r>
      <w:proofErr w:type="spellEnd"/>
      <w:r w:rsidRPr="0050469B">
        <w:t xml:space="preserve"> </w:t>
      </w:r>
      <w:proofErr w:type="spellStart"/>
      <w:r w:rsidRPr="0050469B">
        <w:t>goals</w:t>
      </w:r>
      <w:proofErr w:type="spellEnd"/>
      <w:r w:rsidRPr="0050469B">
        <w:t xml:space="preserve"> </w:t>
      </w:r>
      <w:proofErr w:type="spellStart"/>
      <w:r w:rsidRPr="0050469B">
        <w:t>of</w:t>
      </w:r>
      <w:proofErr w:type="spellEnd"/>
      <w:r w:rsidRPr="0050469B">
        <w:t xml:space="preserve"> a PoC. </w:t>
      </w:r>
    </w:p>
    <w:p w14:paraId="1B2066B6"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en</w:t>
      </w:r>
      <w:proofErr w:type="spellEnd"/>
      <w:r w:rsidRPr="0050469B">
        <w:t xml:space="preserve"> do </w:t>
      </w:r>
      <w:proofErr w:type="spellStart"/>
      <w:r w:rsidRPr="0050469B">
        <w:t>you</w:t>
      </w:r>
      <w:proofErr w:type="spellEnd"/>
      <w:r w:rsidRPr="0050469B">
        <w:t xml:space="preserve"> </w:t>
      </w:r>
      <w:proofErr w:type="spellStart"/>
      <w:r w:rsidRPr="0050469B">
        <w:t>ask</w:t>
      </w:r>
      <w:proofErr w:type="spellEnd"/>
      <w:r w:rsidRPr="0050469B">
        <w:t xml:space="preserve"> for a </w:t>
      </w:r>
      <w:proofErr w:type="spellStart"/>
      <w:r w:rsidRPr="0050469B">
        <w:t>test</w:t>
      </w:r>
      <w:proofErr w:type="spellEnd"/>
      <w:r w:rsidRPr="0050469B">
        <w:t xml:space="preserve"> </w:t>
      </w:r>
      <w:proofErr w:type="spellStart"/>
      <w:r w:rsidRPr="0050469B">
        <w:t>plan</w:t>
      </w:r>
      <w:proofErr w:type="spellEnd"/>
      <w:r w:rsidRPr="0050469B">
        <w:t xml:space="preserve">? In </w:t>
      </w:r>
      <w:proofErr w:type="spellStart"/>
      <w:r w:rsidRPr="0050469B">
        <w:t>the</w:t>
      </w:r>
      <w:proofErr w:type="spellEnd"/>
      <w:r w:rsidRPr="0050469B">
        <w:t xml:space="preserve"> </w:t>
      </w:r>
      <w:proofErr w:type="spellStart"/>
      <w:r w:rsidRPr="0050469B">
        <w:t>beginning</w:t>
      </w:r>
      <w:proofErr w:type="spellEnd"/>
      <w:r w:rsidRPr="0050469B">
        <w:t xml:space="preserve">, </w:t>
      </w:r>
      <w:proofErr w:type="spellStart"/>
      <w:r w:rsidRPr="0050469B">
        <w:t>middle</w:t>
      </w:r>
      <w:proofErr w:type="spellEnd"/>
      <w:r w:rsidRPr="0050469B">
        <w:t xml:space="preserve"> </w:t>
      </w:r>
      <w:proofErr w:type="spellStart"/>
      <w:r w:rsidRPr="0050469B">
        <w:t>or</w:t>
      </w:r>
      <w:proofErr w:type="spellEnd"/>
      <w:r w:rsidRPr="0050469B">
        <w:t xml:space="preserve"> </w:t>
      </w:r>
      <w:proofErr w:type="spellStart"/>
      <w:r w:rsidRPr="0050469B">
        <w:t>end</w:t>
      </w:r>
      <w:proofErr w:type="spellEnd"/>
      <w:r w:rsidRPr="0050469B">
        <w:t xml:space="preserve"> </w:t>
      </w:r>
      <w:proofErr w:type="spellStart"/>
      <w:r w:rsidRPr="0050469B">
        <w:t>of</w:t>
      </w:r>
      <w:proofErr w:type="spellEnd"/>
      <w:r w:rsidRPr="0050469B">
        <w:t xml:space="preserve"> a PoC?</w:t>
      </w:r>
    </w:p>
    <w:p w14:paraId="4511250A"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asked</w:t>
      </w:r>
      <w:proofErr w:type="spellEnd"/>
      <w:r w:rsidRPr="0050469B">
        <w:t xml:space="preserve"> in </w:t>
      </w:r>
      <w:proofErr w:type="spellStart"/>
      <w:r w:rsidRPr="0050469B">
        <w:t>the</w:t>
      </w:r>
      <w:proofErr w:type="spellEnd"/>
      <w:r w:rsidRPr="0050469B">
        <w:t xml:space="preserve"> </w:t>
      </w:r>
      <w:proofErr w:type="spellStart"/>
      <w:r w:rsidRPr="0050469B">
        <w:t>beginning</w:t>
      </w:r>
      <w:proofErr w:type="spellEnd"/>
      <w:r w:rsidRPr="0050469B">
        <w:t xml:space="preserve"> </w:t>
      </w:r>
      <w:proofErr w:type="spellStart"/>
      <w:r w:rsidRPr="0050469B">
        <w:t>to</w:t>
      </w:r>
      <w:proofErr w:type="spellEnd"/>
      <w:r w:rsidRPr="0050469B">
        <w:t xml:space="preserve"> determine </w:t>
      </w:r>
      <w:proofErr w:type="spellStart"/>
      <w:r w:rsidRPr="0050469B">
        <w:t>the</w:t>
      </w:r>
      <w:proofErr w:type="spellEnd"/>
      <w:r w:rsidRPr="0050469B">
        <w:t xml:space="preserve"> </w:t>
      </w:r>
      <w:proofErr w:type="spellStart"/>
      <w:r w:rsidRPr="0050469B">
        <w:t>goals</w:t>
      </w:r>
      <w:proofErr w:type="spellEnd"/>
      <w:r w:rsidRPr="0050469B">
        <w:t xml:space="preserve">. </w:t>
      </w:r>
    </w:p>
    <w:p w14:paraId="3DC6D111"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e</w:t>
      </w:r>
      <w:proofErr w:type="spellEnd"/>
      <w:r w:rsidRPr="0050469B">
        <w:t xml:space="preserve"> </w:t>
      </w:r>
      <w:proofErr w:type="spellStart"/>
      <w:r w:rsidRPr="0050469B">
        <w:t>discussed</w:t>
      </w:r>
      <w:proofErr w:type="spellEnd"/>
      <w:r w:rsidRPr="0050469B">
        <w:t xml:space="preserve"> </w:t>
      </w:r>
      <w:proofErr w:type="spellStart"/>
      <w:r w:rsidRPr="0050469B">
        <w:t>about</w:t>
      </w:r>
      <w:proofErr w:type="spellEnd"/>
      <w:r w:rsidRPr="0050469B">
        <w:t xml:space="preserve"> </w:t>
      </w:r>
      <w:proofErr w:type="spellStart"/>
      <w:r w:rsidRPr="0050469B">
        <w:t>unexpected</w:t>
      </w:r>
      <w:proofErr w:type="spellEnd"/>
      <w:r w:rsidRPr="0050469B">
        <w:t xml:space="preserve"> </w:t>
      </w:r>
      <w:proofErr w:type="spellStart"/>
      <w:r w:rsidRPr="0050469B">
        <w:t>results</w:t>
      </w:r>
      <w:proofErr w:type="spellEnd"/>
      <w:r w:rsidRPr="0050469B">
        <w:t xml:space="preserve">. </w:t>
      </w:r>
      <w:proofErr w:type="spellStart"/>
      <w:r w:rsidRPr="0050469B">
        <w:t>If</w:t>
      </w:r>
      <w:proofErr w:type="spellEnd"/>
      <w:r w:rsidRPr="0050469B">
        <w:t xml:space="preserve"> </w:t>
      </w:r>
      <w:proofErr w:type="spellStart"/>
      <w:r w:rsidRPr="0050469B">
        <w:t>something</w:t>
      </w:r>
      <w:proofErr w:type="spellEnd"/>
      <w:r w:rsidRPr="0050469B">
        <w:t xml:space="preserve"> </w:t>
      </w:r>
      <w:proofErr w:type="spellStart"/>
      <w:r w:rsidRPr="0050469B">
        <w:t>changes</w:t>
      </w:r>
      <w:proofErr w:type="spellEnd"/>
      <w:r w:rsidRPr="0050469B">
        <w:t xml:space="preserve"> in </w:t>
      </w:r>
      <w:proofErr w:type="spellStart"/>
      <w:r w:rsidRPr="0050469B">
        <w:t>the</w:t>
      </w:r>
      <w:proofErr w:type="spellEnd"/>
      <w:r w:rsidRPr="0050469B">
        <w:t xml:space="preserve"> PoC,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test</w:t>
      </w:r>
      <w:proofErr w:type="spellEnd"/>
      <w:r w:rsidRPr="0050469B">
        <w:t xml:space="preserve"> </w:t>
      </w:r>
      <w:proofErr w:type="spellStart"/>
      <w:r w:rsidRPr="0050469B">
        <w:t>plan</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act</w:t>
      </w:r>
      <w:proofErr w:type="spellEnd"/>
      <w:r w:rsidRPr="0050469B">
        <w:t xml:space="preserve"> </w:t>
      </w:r>
      <w:proofErr w:type="spellStart"/>
      <w:r w:rsidRPr="0050469B">
        <w:t>with</w:t>
      </w:r>
      <w:proofErr w:type="spellEnd"/>
      <w:r w:rsidRPr="0050469B">
        <w:t xml:space="preserve"> </w:t>
      </w:r>
      <w:proofErr w:type="spellStart"/>
      <w:r w:rsidRPr="0050469B">
        <w:t>those</w:t>
      </w:r>
      <w:proofErr w:type="spellEnd"/>
      <w:r w:rsidRPr="0050469B">
        <w:t xml:space="preserve"> </w:t>
      </w:r>
      <w:proofErr w:type="spellStart"/>
      <w:r w:rsidRPr="0050469B">
        <w:t>changes</w:t>
      </w:r>
      <w:proofErr w:type="spellEnd"/>
      <w:r w:rsidRPr="0050469B">
        <w:t>?</w:t>
      </w:r>
    </w:p>
    <w:p w14:paraId="0F4F4A40"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Adjust</w:t>
      </w:r>
      <w:proofErr w:type="spellEnd"/>
      <w:r w:rsidRPr="0050469B">
        <w:t xml:space="preserve"> as </w:t>
      </w:r>
      <w:proofErr w:type="spellStart"/>
      <w:r w:rsidRPr="0050469B">
        <w:t>needed</w:t>
      </w:r>
      <w:proofErr w:type="spellEnd"/>
      <w:r w:rsidRPr="0050469B">
        <w:t xml:space="preserve"> </w:t>
      </w:r>
      <w:proofErr w:type="spellStart"/>
      <w:r w:rsidRPr="0050469B">
        <w:t>to</w:t>
      </w:r>
      <w:proofErr w:type="spellEnd"/>
      <w:r w:rsidRPr="0050469B">
        <w:t xml:space="preserve"> a </w:t>
      </w:r>
      <w:proofErr w:type="spellStart"/>
      <w:r w:rsidRPr="0050469B">
        <w:t>reasonable</w:t>
      </w:r>
      <w:proofErr w:type="spellEnd"/>
      <w:r w:rsidRPr="0050469B">
        <w:t xml:space="preserve"> </w:t>
      </w:r>
      <w:proofErr w:type="spellStart"/>
      <w:r w:rsidRPr="0050469B">
        <w:t>degree</w:t>
      </w:r>
      <w:proofErr w:type="spellEnd"/>
      <w:r w:rsidRPr="0050469B">
        <w:t xml:space="preserve">. </w:t>
      </w:r>
    </w:p>
    <w:p w14:paraId="6FE04141"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your</w:t>
      </w:r>
      <w:proofErr w:type="spellEnd"/>
      <w:r w:rsidRPr="0050469B">
        <w:t xml:space="preserve"> </w:t>
      </w:r>
      <w:proofErr w:type="spellStart"/>
      <w:r w:rsidRPr="0050469B">
        <w:t>answer</w:t>
      </w:r>
      <w:proofErr w:type="spellEnd"/>
      <w:r w:rsidRPr="0050469B">
        <w:t xml:space="preserve">, do </w:t>
      </w:r>
      <w:proofErr w:type="spellStart"/>
      <w:r w:rsidRPr="0050469B">
        <w:t>you</w:t>
      </w:r>
      <w:proofErr w:type="spellEnd"/>
      <w:r w:rsidRPr="0050469B">
        <w:t xml:space="preserve"> </w:t>
      </w:r>
      <w:proofErr w:type="spellStart"/>
      <w:r w:rsidRPr="0050469B">
        <w:t>believe</w:t>
      </w:r>
      <w:proofErr w:type="spellEnd"/>
      <w:r w:rsidRPr="0050469B">
        <w:t xml:space="preserve"> a </w:t>
      </w:r>
      <w:proofErr w:type="spellStart"/>
      <w:r w:rsidRPr="0050469B">
        <w:t>test</w:t>
      </w:r>
      <w:proofErr w:type="spellEnd"/>
      <w:r w:rsidRPr="0050469B">
        <w:t xml:space="preserve"> </w:t>
      </w:r>
      <w:proofErr w:type="spellStart"/>
      <w:r w:rsidRPr="0050469B">
        <w:t>plan</w:t>
      </w:r>
      <w:proofErr w:type="spellEnd"/>
      <w:r w:rsidRPr="0050469B">
        <w:t xml:space="preserve"> </w:t>
      </w:r>
      <w:proofErr w:type="spellStart"/>
      <w:r w:rsidRPr="0050469B">
        <w:t>is</w:t>
      </w:r>
      <w:proofErr w:type="spellEnd"/>
      <w:r w:rsidRPr="0050469B">
        <w:t xml:space="preserve"> </w:t>
      </w:r>
      <w:proofErr w:type="spellStart"/>
      <w:r w:rsidRPr="0050469B">
        <w:t>adjustable</w:t>
      </w:r>
      <w:proofErr w:type="spellEnd"/>
      <w:r w:rsidRPr="0050469B">
        <w:t xml:space="preserve"> </w:t>
      </w:r>
      <w:proofErr w:type="spellStart"/>
      <w:r w:rsidRPr="0050469B">
        <w:t>through</w:t>
      </w:r>
      <w:proofErr w:type="spellEnd"/>
      <w:r w:rsidRPr="0050469B">
        <w:t xml:space="preserve"> </w:t>
      </w:r>
      <w:proofErr w:type="spellStart"/>
      <w:r w:rsidRPr="0050469B">
        <w:t>the</w:t>
      </w:r>
      <w:proofErr w:type="spellEnd"/>
      <w:r w:rsidRPr="0050469B">
        <w:t xml:space="preserve"> PoC </w:t>
      </w:r>
      <w:proofErr w:type="spellStart"/>
      <w:r w:rsidRPr="0050469B">
        <w:t>process</w:t>
      </w:r>
      <w:proofErr w:type="spellEnd"/>
      <w:r w:rsidRPr="0050469B">
        <w:t xml:space="preserve">? </w:t>
      </w:r>
    </w:p>
    <w:p w14:paraId="093449CF" w14:textId="77777777" w:rsidR="00AC426F" w:rsidRPr="0050469B" w:rsidRDefault="00AC426F" w:rsidP="00A01847">
      <w:pPr>
        <w:pStyle w:val="Tese-Entrevistas"/>
      </w:pPr>
      <w:proofErr w:type="spellStart"/>
      <w:r w:rsidRPr="0050469B">
        <w:t>Answer</w:t>
      </w:r>
      <w:proofErr w:type="spellEnd"/>
      <w:r w:rsidRPr="0050469B">
        <w:t xml:space="preserve">: Yes </w:t>
      </w:r>
      <w:proofErr w:type="spellStart"/>
      <w:r w:rsidRPr="0050469B">
        <w:t>with</w:t>
      </w:r>
      <w:proofErr w:type="spellEnd"/>
      <w:r w:rsidRPr="0050469B">
        <w:t xml:space="preserve"> some </w:t>
      </w:r>
      <w:proofErr w:type="spellStart"/>
      <w:r w:rsidRPr="0050469B">
        <w:t>flexibility</w:t>
      </w:r>
      <w:proofErr w:type="spellEnd"/>
      <w:r w:rsidRPr="0050469B">
        <w:t>.</w:t>
      </w:r>
    </w:p>
    <w:p w14:paraId="360052F5" w14:textId="77777777" w:rsidR="00AC426F" w:rsidRPr="0050469B" w:rsidRDefault="00AC426F" w:rsidP="00A01847">
      <w:pPr>
        <w:pStyle w:val="Tese-Entrevistas"/>
      </w:pPr>
    </w:p>
    <w:p w14:paraId="457B42CA" w14:textId="77777777" w:rsidR="00AC426F" w:rsidRPr="0050469B" w:rsidRDefault="00AC426F" w:rsidP="00A01847">
      <w:pPr>
        <w:pStyle w:val="Tese-Entrevistas"/>
      </w:pPr>
      <w:r w:rsidRPr="0050469B">
        <w:t xml:space="preserve">10)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evaluate</w:t>
      </w:r>
      <w:proofErr w:type="spellEnd"/>
      <w:r w:rsidRPr="0050469B">
        <w:t xml:space="preserve"> </w:t>
      </w:r>
      <w:proofErr w:type="spellStart"/>
      <w:r w:rsidRPr="0050469B">
        <w:t>whether</w:t>
      </w:r>
      <w:proofErr w:type="spellEnd"/>
      <w:r w:rsidRPr="0050469B">
        <w:t xml:space="preserve"> </w:t>
      </w:r>
      <w:proofErr w:type="spellStart"/>
      <w:r w:rsidRPr="0050469B">
        <w:t>there</w:t>
      </w:r>
      <w:proofErr w:type="spellEnd"/>
      <w:r w:rsidRPr="0050469B">
        <w:t xml:space="preserve"> </w:t>
      </w:r>
      <w:proofErr w:type="spellStart"/>
      <w:r w:rsidRPr="0050469B">
        <w:t>was</w:t>
      </w:r>
      <w:proofErr w:type="spellEnd"/>
      <w:r w:rsidRPr="0050469B">
        <w:t xml:space="preserve"> </w:t>
      </w:r>
      <w:proofErr w:type="spellStart"/>
      <w:r w:rsidRPr="0050469B">
        <w:t>an</w:t>
      </w:r>
      <w:proofErr w:type="spellEnd"/>
      <w:r w:rsidRPr="0050469B">
        <w:t xml:space="preserve"> </w:t>
      </w:r>
      <w:proofErr w:type="spellStart"/>
      <w:r w:rsidRPr="0050469B">
        <w:t>understanding</w:t>
      </w:r>
      <w:proofErr w:type="spellEnd"/>
      <w:r w:rsidRPr="0050469B">
        <w:t xml:space="preserve"> </w:t>
      </w:r>
      <w:proofErr w:type="spellStart"/>
      <w:r w:rsidRPr="0050469B">
        <w:t>of</w:t>
      </w:r>
      <w:proofErr w:type="spellEnd"/>
      <w:r w:rsidRPr="0050469B">
        <w:t xml:space="preserve"> PoC </w:t>
      </w:r>
      <w:proofErr w:type="spellStart"/>
      <w:r w:rsidRPr="0050469B">
        <w:t>results</w:t>
      </w:r>
      <w:proofErr w:type="spellEnd"/>
      <w:r w:rsidRPr="0050469B">
        <w:t>?</w:t>
      </w:r>
    </w:p>
    <w:p w14:paraId="24BE2BA8" w14:textId="77777777" w:rsidR="00AC426F" w:rsidRPr="0050469B" w:rsidRDefault="00AC426F" w:rsidP="00A01847">
      <w:pPr>
        <w:pStyle w:val="Tese-Entrevistas"/>
      </w:pPr>
      <w:proofErr w:type="spellStart"/>
      <w:r w:rsidRPr="0050469B">
        <w:t>We</w:t>
      </w:r>
      <w:proofErr w:type="spellEnd"/>
      <w:r w:rsidRPr="0050469B">
        <w:t xml:space="preserve"> </w:t>
      </w:r>
      <w:proofErr w:type="spellStart"/>
      <w:r w:rsidRPr="0050469B">
        <w:t>should</w:t>
      </w:r>
      <w:proofErr w:type="spellEnd"/>
      <w:r w:rsidRPr="0050469B">
        <w:t xml:space="preserve"> </w:t>
      </w:r>
      <w:proofErr w:type="spellStart"/>
      <w:r w:rsidRPr="0050469B">
        <w:t>explain</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to</w:t>
      </w:r>
      <w:proofErr w:type="spellEnd"/>
      <w:r w:rsidRPr="0050469B">
        <w:t xml:space="preserve"> </w:t>
      </w:r>
      <w:proofErr w:type="spellStart"/>
      <w:r w:rsidRPr="0050469B">
        <w:t>them</w:t>
      </w:r>
      <w:proofErr w:type="spellEnd"/>
      <w:r w:rsidRPr="0050469B">
        <w:t xml:space="preserve"> (</w:t>
      </w:r>
      <w:proofErr w:type="spellStart"/>
      <w:r w:rsidRPr="0050469B">
        <w:t>customer</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explain</w:t>
      </w:r>
      <w:proofErr w:type="spellEnd"/>
      <w:r w:rsidRPr="0050469B">
        <w:t xml:space="preserve"> </w:t>
      </w:r>
      <w:proofErr w:type="spellStart"/>
      <w:r w:rsidRPr="0050469B">
        <w:t>and</w:t>
      </w:r>
      <w:proofErr w:type="spellEnd"/>
      <w:r w:rsidRPr="0050469B">
        <w:t xml:space="preserve"> </w:t>
      </w:r>
      <w:proofErr w:type="spellStart"/>
      <w:r w:rsidRPr="0050469B">
        <w:t>present</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
    <w:p w14:paraId="2E9D9191"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others</w:t>
      </w:r>
      <w:proofErr w:type="spellEnd"/>
      <w:r w:rsidRPr="0050469B">
        <w:t xml:space="preserve"> </w:t>
      </w:r>
      <w:proofErr w:type="spellStart"/>
      <w:r w:rsidRPr="0050469B">
        <w:t>participants</w:t>
      </w:r>
      <w:proofErr w:type="spellEnd"/>
      <w:r w:rsidRPr="0050469B">
        <w:t xml:space="preserve">? I </w:t>
      </w:r>
      <w:proofErr w:type="spellStart"/>
      <w:r w:rsidRPr="0050469B">
        <w:t>mean</w:t>
      </w:r>
      <w:proofErr w:type="spellEnd"/>
      <w:r w:rsidRPr="0050469B">
        <w:t xml:space="preserve">,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other</w:t>
      </w:r>
      <w:proofErr w:type="spellEnd"/>
      <w:r w:rsidRPr="0050469B">
        <w:t xml:space="preserve"> </w:t>
      </w:r>
      <w:proofErr w:type="spellStart"/>
      <w:r w:rsidRPr="0050469B">
        <w:t>participants</w:t>
      </w:r>
      <w:proofErr w:type="spellEnd"/>
      <w:r w:rsidRPr="0050469B">
        <w:t xml:space="preserve"> </w:t>
      </w:r>
      <w:proofErr w:type="spellStart"/>
      <w:r w:rsidRPr="0050469B">
        <w:t>which</w:t>
      </w:r>
      <w:proofErr w:type="spellEnd"/>
      <w:r w:rsidRPr="0050469B">
        <w:t xml:space="preserve"> are </w:t>
      </w:r>
      <w:proofErr w:type="spellStart"/>
      <w:r w:rsidRPr="0050469B">
        <w:t>receiving</w:t>
      </w:r>
      <w:proofErr w:type="spellEnd"/>
      <w:r w:rsidRPr="0050469B">
        <w:t xml:space="preserve"> </w:t>
      </w:r>
      <w:proofErr w:type="spellStart"/>
      <w:r w:rsidRPr="0050469B">
        <w:t>the</w:t>
      </w:r>
      <w:proofErr w:type="spellEnd"/>
      <w:r w:rsidRPr="0050469B">
        <w:t xml:space="preserve"> PoC </w:t>
      </w:r>
      <w:proofErr w:type="spellStart"/>
      <w:r w:rsidRPr="0050469B">
        <w:t>results</w:t>
      </w:r>
      <w:proofErr w:type="spellEnd"/>
      <w:r w:rsidRPr="0050469B">
        <w:t xml:space="preserve"> </w:t>
      </w:r>
      <w:proofErr w:type="spellStart"/>
      <w:r w:rsidRPr="0050469B">
        <w:t>without</w:t>
      </w:r>
      <w:proofErr w:type="spellEnd"/>
      <w:r w:rsidRPr="0050469B">
        <w:t xml:space="preserve"> </w:t>
      </w:r>
      <w:proofErr w:type="spellStart"/>
      <w:r w:rsidRPr="0050469B">
        <w:t>to</w:t>
      </w:r>
      <w:proofErr w:type="spellEnd"/>
      <w:r w:rsidRPr="0050469B">
        <w:t xml:space="preserve"> </w:t>
      </w:r>
      <w:proofErr w:type="spellStart"/>
      <w:r w:rsidRPr="0050469B">
        <w:t>get</w:t>
      </w:r>
      <w:proofErr w:type="spellEnd"/>
      <w:r w:rsidRPr="0050469B">
        <w:t xml:space="preserve"> </w:t>
      </w:r>
      <w:proofErr w:type="spellStart"/>
      <w:r w:rsidRPr="0050469B">
        <w:t>the</w:t>
      </w:r>
      <w:proofErr w:type="spellEnd"/>
      <w:r w:rsidRPr="0050469B">
        <w:t xml:space="preserve"> </w:t>
      </w:r>
      <w:proofErr w:type="spellStart"/>
      <w:r w:rsidRPr="0050469B">
        <w:t>proper</w:t>
      </w:r>
      <w:proofErr w:type="spellEnd"/>
      <w:r w:rsidRPr="0050469B">
        <w:t xml:space="preserve"> </w:t>
      </w:r>
      <w:proofErr w:type="spellStart"/>
      <w:r w:rsidRPr="0050469B">
        <w:t>explanation</w:t>
      </w:r>
      <w:proofErr w:type="spellEnd"/>
      <w:r w:rsidRPr="0050469B">
        <w:t xml:space="preserve"> </w:t>
      </w:r>
      <w:proofErr w:type="spellStart"/>
      <w:r w:rsidRPr="0050469B">
        <w:t>and</w:t>
      </w:r>
      <w:proofErr w:type="spellEnd"/>
      <w:r w:rsidRPr="0050469B">
        <w:t xml:space="preserve"> </w:t>
      </w:r>
      <w:proofErr w:type="spellStart"/>
      <w:r w:rsidRPr="0050469B">
        <w:t>presentation</w:t>
      </w:r>
      <w:proofErr w:type="spellEnd"/>
      <w:r w:rsidRPr="0050469B">
        <w:t xml:space="preserve">? </w:t>
      </w:r>
      <w:proofErr w:type="spellStart"/>
      <w:r w:rsidRPr="0050469B">
        <w:t>How</w:t>
      </w:r>
      <w:proofErr w:type="spellEnd"/>
      <w:r w:rsidRPr="0050469B">
        <w:t xml:space="preserve"> are </w:t>
      </w:r>
      <w:proofErr w:type="spellStart"/>
      <w:r w:rsidRPr="0050469B">
        <w:t>they</w:t>
      </w:r>
      <w:proofErr w:type="spellEnd"/>
      <w:r w:rsidRPr="0050469B">
        <w:t xml:space="preserve"> </w:t>
      </w:r>
      <w:proofErr w:type="spellStart"/>
      <w:r w:rsidRPr="0050469B">
        <w:t>going</w:t>
      </w:r>
      <w:proofErr w:type="spellEnd"/>
      <w:r w:rsidRPr="0050469B">
        <w:t xml:space="preserve"> </w:t>
      </w:r>
      <w:proofErr w:type="spellStart"/>
      <w:r w:rsidRPr="0050469B">
        <w:t>to</w:t>
      </w:r>
      <w:proofErr w:type="spellEnd"/>
      <w:r w:rsidRPr="0050469B">
        <w:t xml:space="preserve"> </w:t>
      </w:r>
      <w:proofErr w:type="spellStart"/>
      <w:r w:rsidRPr="0050469B">
        <w:t>interpret</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
    <w:p w14:paraId="6DE630BA" w14:textId="77777777" w:rsidR="00AC426F" w:rsidRPr="0050469B" w:rsidRDefault="00AC426F" w:rsidP="00A01847">
      <w:pPr>
        <w:pStyle w:val="Tese-Entrevistas"/>
      </w:pPr>
      <w:proofErr w:type="spellStart"/>
      <w:r w:rsidRPr="0050469B">
        <w:t>We</w:t>
      </w:r>
      <w:proofErr w:type="spellEnd"/>
      <w:r w:rsidRPr="0050469B">
        <w:t xml:space="preserve"> </w:t>
      </w:r>
      <w:proofErr w:type="spellStart"/>
      <w:r w:rsidRPr="0050469B">
        <w:t>don’t</w:t>
      </w:r>
      <w:proofErr w:type="spellEnd"/>
      <w:r w:rsidRPr="0050469B">
        <w:t xml:space="preserve"> </w:t>
      </w:r>
      <w:proofErr w:type="spellStart"/>
      <w:r w:rsidRPr="0050469B">
        <w:t>have</w:t>
      </w:r>
      <w:proofErr w:type="spellEnd"/>
      <w:r w:rsidRPr="0050469B">
        <w:t xml:space="preserve"> </w:t>
      </w:r>
      <w:proofErr w:type="spellStart"/>
      <w:r w:rsidRPr="0050469B">
        <w:t>control</w:t>
      </w:r>
      <w:proofErr w:type="spellEnd"/>
      <w:r w:rsidRPr="0050469B">
        <w:t xml:space="preserve"> </w:t>
      </w:r>
      <w:proofErr w:type="spellStart"/>
      <w:r w:rsidRPr="0050469B">
        <w:t>about</w:t>
      </w:r>
      <w:proofErr w:type="spellEnd"/>
      <w:r w:rsidRPr="0050469B">
        <w:t xml:space="preserve"> it.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clear</w:t>
      </w:r>
      <w:proofErr w:type="spellEnd"/>
      <w:r w:rsidRPr="0050469B">
        <w:t xml:space="preserve"> as </w:t>
      </w:r>
      <w:proofErr w:type="spellStart"/>
      <w:r w:rsidRPr="0050469B">
        <w:t>much</w:t>
      </w:r>
      <w:proofErr w:type="spellEnd"/>
      <w:r w:rsidRPr="0050469B">
        <w:t xml:space="preserve"> as </w:t>
      </w:r>
      <w:proofErr w:type="spellStart"/>
      <w:r w:rsidRPr="0050469B">
        <w:t>possible</w:t>
      </w:r>
      <w:proofErr w:type="spellEnd"/>
      <w:r w:rsidRPr="0050469B">
        <w:t xml:space="preserve"> </w:t>
      </w:r>
      <w:proofErr w:type="spellStart"/>
      <w:r w:rsidRPr="0050469B">
        <w:t>and</w:t>
      </w:r>
      <w:proofErr w:type="spellEnd"/>
      <w:r w:rsidRPr="0050469B">
        <w:t xml:space="preserve"> </w:t>
      </w:r>
      <w:proofErr w:type="spellStart"/>
      <w:r w:rsidRPr="0050469B">
        <w:t>present</w:t>
      </w:r>
      <w:proofErr w:type="spellEnd"/>
      <w:r w:rsidRPr="0050469B">
        <w:t xml:space="preserve"> </w:t>
      </w:r>
      <w:proofErr w:type="spellStart"/>
      <w:r w:rsidRPr="0050469B">
        <w:t>using</w:t>
      </w:r>
      <w:proofErr w:type="spellEnd"/>
      <w:r w:rsidRPr="0050469B">
        <w:t xml:space="preserve"> </w:t>
      </w:r>
      <w:proofErr w:type="spellStart"/>
      <w:r w:rsidRPr="0050469B">
        <w:t>different</w:t>
      </w:r>
      <w:proofErr w:type="spellEnd"/>
      <w:r w:rsidRPr="0050469B">
        <w:t xml:space="preserve"> </w:t>
      </w:r>
      <w:proofErr w:type="spellStart"/>
      <w:r w:rsidRPr="0050469B">
        <w:t>methods</w:t>
      </w:r>
      <w:proofErr w:type="spellEnd"/>
      <w:r w:rsidRPr="0050469B">
        <w:t xml:space="preserve"> (i.e., </w:t>
      </w:r>
      <w:proofErr w:type="spellStart"/>
      <w:r w:rsidRPr="0050469B">
        <w:t>presentations</w:t>
      </w:r>
      <w:proofErr w:type="spellEnd"/>
      <w:r w:rsidRPr="0050469B">
        <w:t xml:space="preserve">, </w:t>
      </w:r>
      <w:proofErr w:type="spellStart"/>
      <w:r w:rsidRPr="0050469B">
        <w:t>videos</w:t>
      </w:r>
      <w:proofErr w:type="spellEnd"/>
      <w:r w:rsidRPr="0050469B">
        <w:t xml:space="preserve">, </w:t>
      </w:r>
      <w:proofErr w:type="spellStart"/>
      <w:r w:rsidRPr="0050469B">
        <w:t>etc</w:t>
      </w:r>
      <w:proofErr w:type="spellEnd"/>
      <w:r w:rsidRPr="0050469B">
        <w:t xml:space="preserve">) </w:t>
      </w:r>
      <w:proofErr w:type="spellStart"/>
      <w:r w:rsidRPr="0050469B">
        <w:t>to</w:t>
      </w:r>
      <w:proofErr w:type="spellEnd"/>
      <w:r w:rsidRPr="0050469B">
        <w:t xml:space="preserve"> </w:t>
      </w:r>
      <w:proofErr w:type="spellStart"/>
      <w:r w:rsidRPr="0050469B">
        <w:t>explain</w:t>
      </w:r>
      <w:proofErr w:type="spellEnd"/>
      <w:r w:rsidRPr="0050469B">
        <w:t xml:space="preserve"> in </w:t>
      </w:r>
      <w:proofErr w:type="spellStart"/>
      <w:r w:rsidRPr="0050469B">
        <w:t>an</w:t>
      </w:r>
      <w:proofErr w:type="spellEnd"/>
      <w:r w:rsidRPr="0050469B">
        <w:t xml:space="preserve"> </w:t>
      </w:r>
      <w:proofErr w:type="spellStart"/>
      <w:r w:rsidRPr="0050469B">
        <w:t>easy</w:t>
      </w:r>
      <w:proofErr w:type="spellEnd"/>
      <w:r w:rsidRPr="0050469B">
        <w:t xml:space="preserve"> </w:t>
      </w:r>
      <w:proofErr w:type="spellStart"/>
      <w:r w:rsidRPr="0050469B">
        <w:t>way</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and</w:t>
      </w:r>
      <w:proofErr w:type="spellEnd"/>
      <w:r w:rsidRPr="0050469B">
        <w:t xml:space="preserve"> </w:t>
      </w:r>
      <w:proofErr w:type="spellStart"/>
      <w:r w:rsidRPr="0050469B">
        <w:lastRenderedPageBreak/>
        <w:t>their</w:t>
      </w:r>
      <w:proofErr w:type="spellEnd"/>
      <w:r w:rsidRPr="0050469B">
        <w:t xml:space="preserve"> </w:t>
      </w:r>
      <w:proofErr w:type="spellStart"/>
      <w:r w:rsidRPr="0050469B">
        <w:t>relation</w:t>
      </w:r>
      <w:proofErr w:type="spellEnd"/>
      <w:r w:rsidRPr="0050469B">
        <w:t xml:space="preserve"> </w:t>
      </w:r>
      <w:proofErr w:type="spellStart"/>
      <w:r w:rsidRPr="0050469B">
        <w:t>with</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elements</w:t>
      </w:r>
      <w:proofErr w:type="spellEnd"/>
      <w:r w:rsidRPr="0050469B">
        <w:t xml:space="preserve"> in </w:t>
      </w:r>
      <w:proofErr w:type="spellStart"/>
      <w:r w:rsidRPr="0050469B">
        <w:t>the</w:t>
      </w:r>
      <w:proofErr w:type="spellEnd"/>
      <w:r w:rsidRPr="0050469B">
        <w:t xml:space="preserve"> PoC. </w:t>
      </w:r>
      <w:proofErr w:type="spellStart"/>
      <w:r w:rsidRPr="0050469B">
        <w:t>Also</w:t>
      </w:r>
      <w:proofErr w:type="spellEnd"/>
      <w:r w:rsidRPr="0050469B">
        <w:t xml:space="preserve">, it </w:t>
      </w:r>
      <w:proofErr w:type="spellStart"/>
      <w:r w:rsidRPr="0050469B">
        <w:t>is</w:t>
      </w:r>
      <w:proofErr w:type="spellEnd"/>
      <w:r w:rsidRPr="0050469B">
        <w:t xml:space="preserve"> </w:t>
      </w:r>
      <w:proofErr w:type="spellStart"/>
      <w:r w:rsidRPr="0050469B">
        <w:t>important</w:t>
      </w:r>
      <w:proofErr w:type="spellEnd"/>
      <w:r w:rsidRPr="0050469B">
        <w:t xml:space="preserve"> </w:t>
      </w:r>
      <w:proofErr w:type="spellStart"/>
      <w:r w:rsidRPr="0050469B">
        <w:t>to</w:t>
      </w:r>
      <w:proofErr w:type="spellEnd"/>
      <w:r w:rsidRPr="0050469B">
        <w:t xml:space="preserve"> </w:t>
      </w:r>
      <w:proofErr w:type="spellStart"/>
      <w:r w:rsidRPr="0050469B">
        <w:t>present</w:t>
      </w:r>
      <w:proofErr w:type="spellEnd"/>
      <w:r w:rsidRPr="0050469B">
        <w:t xml:space="preserve"> </w:t>
      </w:r>
      <w:proofErr w:type="spellStart"/>
      <w:r w:rsidRPr="0050469B">
        <w:t>any</w:t>
      </w:r>
      <w:proofErr w:type="spellEnd"/>
      <w:r w:rsidRPr="0050469B">
        <w:t xml:space="preserve"> </w:t>
      </w:r>
      <w:proofErr w:type="spellStart"/>
      <w:r w:rsidRPr="0050469B">
        <w:t>references</w:t>
      </w:r>
      <w:proofErr w:type="spellEnd"/>
      <w:r w:rsidRPr="0050469B">
        <w:t xml:space="preserve"> </w:t>
      </w:r>
      <w:proofErr w:type="spellStart"/>
      <w:r w:rsidRPr="0050469B">
        <w:t>to</w:t>
      </w:r>
      <w:proofErr w:type="spellEnd"/>
      <w:r w:rsidRPr="0050469B">
        <w:t xml:space="preserve"> </w:t>
      </w:r>
      <w:proofErr w:type="spellStart"/>
      <w:r w:rsidRPr="0050469B">
        <w:t>clarify</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technology</w:t>
      </w:r>
      <w:proofErr w:type="spellEnd"/>
      <w:r w:rsidRPr="0050469B">
        <w:t xml:space="preserve"> </w:t>
      </w:r>
      <w:proofErr w:type="spellStart"/>
      <w:r w:rsidRPr="0050469B">
        <w:t>terms</w:t>
      </w:r>
      <w:proofErr w:type="spellEnd"/>
      <w:r w:rsidRPr="0050469B">
        <w:t xml:space="preserve"> </w:t>
      </w:r>
      <w:proofErr w:type="spellStart"/>
      <w:r w:rsidRPr="0050469B">
        <w:t>used</w:t>
      </w:r>
      <w:proofErr w:type="spellEnd"/>
      <w:r w:rsidRPr="0050469B">
        <w:t xml:space="preserve"> in </w:t>
      </w:r>
      <w:proofErr w:type="spellStart"/>
      <w:r w:rsidRPr="0050469B">
        <w:t>the</w:t>
      </w:r>
      <w:proofErr w:type="spellEnd"/>
      <w:r w:rsidRPr="0050469B">
        <w:t xml:space="preserve"> PoC. </w:t>
      </w:r>
    </w:p>
    <w:p w14:paraId="32E85398" w14:textId="77777777" w:rsidR="00AC426F" w:rsidRPr="0050469B" w:rsidRDefault="00AC426F" w:rsidP="00A01847">
      <w:pPr>
        <w:pStyle w:val="Tese-Entrevistas"/>
      </w:pPr>
    </w:p>
    <w:p w14:paraId="15DBCA29" w14:textId="77777777" w:rsidR="00AC426F" w:rsidRPr="0050469B" w:rsidRDefault="00AC426F" w:rsidP="00A01847">
      <w:pPr>
        <w:pStyle w:val="Tese-Entrevistas"/>
      </w:pPr>
      <w:proofErr w:type="spellStart"/>
      <w:r w:rsidRPr="0050469B">
        <w:t>Narrative</w:t>
      </w:r>
      <w:proofErr w:type="spellEnd"/>
      <w:r w:rsidRPr="0050469B">
        <w:t xml:space="preserve">: </w:t>
      </w:r>
      <w:proofErr w:type="spellStart"/>
      <w:r w:rsidRPr="0050469B">
        <w:t>Please</w:t>
      </w:r>
      <w:proofErr w:type="spellEnd"/>
      <w:r w:rsidRPr="0050469B">
        <w:t xml:space="preserve"> </w:t>
      </w:r>
      <w:proofErr w:type="spellStart"/>
      <w:r w:rsidRPr="0050469B">
        <w:t>describe</w:t>
      </w:r>
      <w:proofErr w:type="spellEnd"/>
      <w:r w:rsidRPr="0050469B">
        <w:t xml:space="preserve"> a PoC </w:t>
      </w:r>
      <w:proofErr w:type="spellStart"/>
      <w:r w:rsidRPr="0050469B">
        <w:t>that</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participated</w:t>
      </w:r>
      <w:proofErr w:type="spellEnd"/>
      <w:r w:rsidRPr="0050469B">
        <w:t>.</w:t>
      </w:r>
    </w:p>
    <w:p w14:paraId="2BE73580" w14:textId="77777777" w:rsidR="00AC426F" w:rsidRPr="0050469B" w:rsidRDefault="00AC426F" w:rsidP="00A01847">
      <w:pPr>
        <w:pStyle w:val="Tese-Entrevistas"/>
      </w:pPr>
    </w:p>
    <w:p w14:paraId="5FFC4897" w14:textId="77777777" w:rsidR="00AC426F" w:rsidRPr="0050469B" w:rsidRDefault="00AC426F" w:rsidP="00A01847">
      <w:pPr>
        <w:pStyle w:val="Tese-Entrevistas"/>
      </w:pPr>
      <w:r w:rsidRPr="0050469B">
        <w:t xml:space="preserve">I </w:t>
      </w:r>
      <w:proofErr w:type="spellStart"/>
      <w:r w:rsidRPr="0050469B">
        <w:t>was</w:t>
      </w:r>
      <w:proofErr w:type="spellEnd"/>
      <w:r w:rsidRPr="0050469B">
        <w:t xml:space="preserve"> </w:t>
      </w:r>
      <w:proofErr w:type="spellStart"/>
      <w:r w:rsidRPr="0050469B">
        <w:t>preparing</w:t>
      </w:r>
      <w:proofErr w:type="spellEnd"/>
      <w:r w:rsidRPr="0050469B">
        <w:t xml:space="preserve"> a PoC for Mr. </w:t>
      </w:r>
      <w:proofErr w:type="spellStart"/>
      <w:r w:rsidRPr="0050469B">
        <w:t>Duck</w:t>
      </w:r>
      <w:proofErr w:type="spellEnd"/>
      <w:r w:rsidRPr="0050469B">
        <w:t xml:space="preserve"> (PoC expert) [</w:t>
      </w:r>
      <w:proofErr w:type="spellStart"/>
      <w:r w:rsidRPr="0050469B">
        <w:t>fictitious</w:t>
      </w:r>
      <w:proofErr w:type="spellEnd"/>
      <w:r w:rsidRPr="0050469B">
        <w:t xml:space="preserve"> </w:t>
      </w:r>
      <w:proofErr w:type="spellStart"/>
      <w:r w:rsidRPr="0050469B">
        <w:t>name</w:t>
      </w:r>
      <w:proofErr w:type="spellEnd"/>
      <w:r w:rsidRPr="0050469B">
        <w:t xml:space="preserve">] in </w:t>
      </w:r>
      <w:proofErr w:type="spellStart"/>
      <w:r w:rsidRPr="0050469B">
        <w:t>order</w:t>
      </w:r>
      <w:proofErr w:type="spellEnd"/>
      <w:r w:rsidRPr="0050469B">
        <w:t xml:space="preserve"> </w:t>
      </w:r>
      <w:proofErr w:type="spellStart"/>
      <w:r w:rsidRPr="0050469B">
        <w:t>to</w:t>
      </w:r>
      <w:proofErr w:type="spellEnd"/>
      <w:r w:rsidRPr="0050469B">
        <w:t xml:space="preserve"> execute a performance PoC for a </w:t>
      </w:r>
      <w:proofErr w:type="spellStart"/>
      <w:r w:rsidRPr="0050469B">
        <w:t>customer</w:t>
      </w:r>
      <w:proofErr w:type="spellEnd"/>
      <w:r w:rsidRPr="0050469B">
        <w:t xml:space="preserve"> (</w:t>
      </w:r>
      <w:proofErr w:type="spellStart"/>
      <w:r w:rsidRPr="0050469B">
        <w:t>omitted</w:t>
      </w:r>
      <w:proofErr w:type="spellEnd"/>
      <w:r w:rsidRPr="0050469B">
        <w:t xml:space="preserve"> </w:t>
      </w:r>
      <w:proofErr w:type="spellStart"/>
      <w:r w:rsidRPr="0050469B">
        <w:t>the</w:t>
      </w:r>
      <w:proofErr w:type="spellEnd"/>
      <w:r w:rsidRPr="0050469B">
        <w:t xml:space="preserve"> </w:t>
      </w:r>
      <w:proofErr w:type="spellStart"/>
      <w:r w:rsidRPr="0050469B">
        <w:t>name</w:t>
      </w:r>
      <w:proofErr w:type="spellEnd"/>
      <w:r w:rsidRPr="0050469B">
        <w:t xml:space="preserve">) </w:t>
      </w:r>
      <w:proofErr w:type="spellStart"/>
      <w:r w:rsidRPr="0050469B">
        <w:t>and</w:t>
      </w:r>
      <w:proofErr w:type="spellEnd"/>
      <w:r w:rsidRPr="0050469B">
        <w:t xml:space="preserve"> Mr. </w:t>
      </w:r>
      <w:proofErr w:type="spellStart"/>
      <w:r w:rsidRPr="0050469B">
        <w:t>Duck</w:t>
      </w:r>
      <w:proofErr w:type="spellEnd"/>
      <w:r w:rsidRPr="0050469B">
        <w:t xml:space="preserve"> </w:t>
      </w:r>
      <w:proofErr w:type="spellStart"/>
      <w:r w:rsidRPr="0050469B">
        <w:t>asked</w:t>
      </w:r>
      <w:proofErr w:type="spellEnd"/>
      <w:r w:rsidRPr="0050469B">
        <w:t xml:space="preserve"> </w:t>
      </w:r>
      <w:proofErr w:type="spellStart"/>
      <w:r w:rsidRPr="0050469B">
        <w:t>to</w:t>
      </w:r>
      <w:proofErr w:type="spellEnd"/>
      <w:r w:rsidRPr="0050469B">
        <w:t xml:space="preserve"> </w:t>
      </w:r>
      <w:proofErr w:type="spellStart"/>
      <w:r w:rsidRPr="0050469B">
        <w:t>select</w:t>
      </w:r>
      <w:proofErr w:type="spellEnd"/>
      <w:r w:rsidRPr="0050469B">
        <w:t xml:space="preserve"> a </w:t>
      </w:r>
      <w:proofErr w:type="spellStart"/>
      <w:r w:rsidRPr="0050469B">
        <w:t>specific</w:t>
      </w:r>
      <w:proofErr w:type="spellEnd"/>
      <w:r w:rsidRPr="0050469B">
        <w:t xml:space="preserve"> server for </w:t>
      </w:r>
      <w:proofErr w:type="spellStart"/>
      <w:r w:rsidRPr="0050469B">
        <w:t>the</w:t>
      </w:r>
      <w:proofErr w:type="spellEnd"/>
      <w:r w:rsidRPr="0050469B">
        <w:t xml:space="preserve"> PoC </w:t>
      </w:r>
      <w:proofErr w:type="spellStart"/>
      <w:r w:rsidRPr="0050469B">
        <w:t>built</w:t>
      </w:r>
      <w:proofErr w:type="spellEnd"/>
      <w:r w:rsidRPr="0050469B">
        <w:t xml:space="preserve">, </w:t>
      </w:r>
      <w:proofErr w:type="spellStart"/>
      <w:r w:rsidRPr="0050469B">
        <w:t>the</w:t>
      </w:r>
      <w:proofErr w:type="spellEnd"/>
      <w:r w:rsidRPr="0050469B">
        <w:t xml:space="preserve"> </w:t>
      </w:r>
      <w:proofErr w:type="spellStart"/>
      <w:r w:rsidRPr="0050469B">
        <w:t>Bomb</w:t>
      </w:r>
      <w:proofErr w:type="spellEnd"/>
      <w:r w:rsidRPr="0050469B">
        <w:t xml:space="preserve"> model 123 server [</w:t>
      </w:r>
      <w:proofErr w:type="spellStart"/>
      <w:r w:rsidRPr="0050469B">
        <w:t>fictitious</w:t>
      </w:r>
      <w:proofErr w:type="spellEnd"/>
      <w:r w:rsidRPr="0050469B">
        <w:t xml:space="preserve"> </w:t>
      </w:r>
      <w:proofErr w:type="spellStart"/>
      <w:r w:rsidRPr="0050469B">
        <w:t>name</w:t>
      </w:r>
      <w:proofErr w:type="spellEnd"/>
      <w:r w:rsidRPr="0050469B">
        <w:t xml:space="preserve">], firmware 0.90, </w:t>
      </w:r>
      <w:proofErr w:type="spellStart"/>
      <w:r w:rsidRPr="0050469B">
        <w:t>with</w:t>
      </w:r>
      <w:proofErr w:type="spellEnd"/>
      <w:r w:rsidRPr="0050469B">
        <w:t xml:space="preserve"> 24 </w:t>
      </w:r>
      <w:proofErr w:type="spellStart"/>
      <w:r w:rsidRPr="0050469B">
        <w:t>CPUs</w:t>
      </w:r>
      <w:proofErr w:type="spellEnd"/>
      <w:r w:rsidRPr="0050469B">
        <w:t xml:space="preserve"> </w:t>
      </w:r>
      <w:proofErr w:type="spellStart"/>
      <w:r w:rsidRPr="0050469B">
        <w:t>and</w:t>
      </w:r>
      <w:proofErr w:type="spellEnd"/>
      <w:r w:rsidRPr="0050469B">
        <w:t xml:space="preserve"> 512GB </w:t>
      </w:r>
      <w:proofErr w:type="spellStart"/>
      <w:r w:rsidRPr="0050469B">
        <w:t>of</w:t>
      </w:r>
      <w:proofErr w:type="spellEnd"/>
      <w:r w:rsidRPr="0050469B">
        <w:t xml:space="preserve"> </w:t>
      </w:r>
      <w:proofErr w:type="spellStart"/>
      <w:r w:rsidRPr="0050469B">
        <w:t>memory</w:t>
      </w:r>
      <w:proofErr w:type="spellEnd"/>
      <w:r w:rsidRPr="0050469B">
        <w:t xml:space="preserve">. </w:t>
      </w:r>
      <w:proofErr w:type="spellStart"/>
      <w:r w:rsidRPr="0050469B">
        <w:t>After</w:t>
      </w:r>
      <w:proofErr w:type="spellEnd"/>
      <w:r w:rsidRPr="0050469B">
        <w:t xml:space="preserve"> a </w:t>
      </w:r>
      <w:proofErr w:type="spellStart"/>
      <w:r w:rsidRPr="0050469B">
        <w:t>few</w:t>
      </w:r>
      <w:proofErr w:type="spellEnd"/>
      <w:r w:rsidRPr="0050469B">
        <w:t xml:space="preserve"> </w:t>
      </w:r>
      <w:proofErr w:type="spellStart"/>
      <w:r w:rsidRPr="0050469B">
        <w:t>days</w:t>
      </w:r>
      <w:proofErr w:type="spellEnd"/>
      <w:r w:rsidRPr="0050469B">
        <w:t xml:space="preserve">, Mr. </w:t>
      </w:r>
      <w:proofErr w:type="spellStart"/>
      <w:r w:rsidRPr="0050469B">
        <w:t>Duck</w:t>
      </w:r>
      <w:proofErr w:type="spellEnd"/>
      <w:r w:rsidRPr="0050469B">
        <w:t xml:space="preserve"> (PoC expert) came </w:t>
      </w:r>
      <w:proofErr w:type="spellStart"/>
      <w:r w:rsidRPr="0050469B">
        <w:t>to</w:t>
      </w:r>
      <w:proofErr w:type="spellEnd"/>
      <w:r w:rsidRPr="0050469B">
        <w:t xml:space="preserve"> </w:t>
      </w:r>
      <w:proofErr w:type="spellStart"/>
      <w:r w:rsidRPr="0050469B">
        <w:t>talk</w:t>
      </w:r>
      <w:proofErr w:type="spellEnd"/>
      <w:r w:rsidRPr="0050469B">
        <w:t xml:space="preserve"> </w:t>
      </w:r>
      <w:proofErr w:type="spellStart"/>
      <w:r w:rsidRPr="0050469B">
        <w:t>to</w:t>
      </w:r>
      <w:proofErr w:type="spellEnd"/>
      <w:r w:rsidRPr="0050469B">
        <w:t xml:space="preserve"> me, </w:t>
      </w:r>
      <w:proofErr w:type="spellStart"/>
      <w:r w:rsidRPr="0050469B">
        <w:t>that</w:t>
      </w:r>
      <w:proofErr w:type="spellEnd"/>
      <w:r w:rsidRPr="0050469B">
        <w:t xml:space="preserve"> </w:t>
      </w:r>
      <w:proofErr w:type="spellStart"/>
      <w:r w:rsidRPr="0050469B">
        <w:t>the</w:t>
      </w:r>
      <w:proofErr w:type="spellEnd"/>
      <w:r w:rsidRPr="0050469B">
        <w:t xml:space="preserve"> server </w:t>
      </w:r>
      <w:proofErr w:type="spellStart"/>
      <w:r w:rsidRPr="0050469B">
        <w:t>was</w:t>
      </w:r>
      <w:proofErr w:type="spellEnd"/>
      <w:r w:rsidRPr="0050469B">
        <w:t xml:space="preserve"> </w:t>
      </w:r>
      <w:proofErr w:type="spellStart"/>
      <w:r w:rsidRPr="0050469B">
        <w:t>not</w:t>
      </w:r>
      <w:proofErr w:type="spellEnd"/>
      <w:r w:rsidRPr="0050469B">
        <w:t xml:space="preserve"> </w:t>
      </w:r>
      <w:proofErr w:type="spellStart"/>
      <w:r w:rsidRPr="0050469B">
        <w:t>behaving</w:t>
      </w:r>
      <w:proofErr w:type="spellEnd"/>
      <w:r w:rsidRPr="0050469B">
        <w:t xml:space="preserve"> </w:t>
      </w:r>
      <w:proofErr w:type="spellStart"/>
      <w:r w:rsidRPr="0050469B">
        <w:t>properly</w:t>
      </w:r>
      <w:proofErr w:type="spellEnd"/>
      <w:r w:rsidRPr="0050469B">
        <w:t xml:space="preserve"> </w:t>
      </w:r>
      <w:proofErr w:type="spellStart"/>
      <w:r w:rsidRPr="0050469B">
        <w:t>and</w:t>
      </w:r>
      <w:proofErr w:type="spellEnd"/>
      <w:r w:rsidRPr="0050469B">
        <w:t xml:space="preserve"> </w:t>
      </w:r>
      <w:proofErr w:type="spellStart"/>
      <w:r w:rsidRPr="0050469B">
        <w:t>the</w:t>
      </w:r>
      <w:proofErr w:type="spellEnd"/>
      <w:r w:rsidRPr="0050469B">
        <w:t xml:space="preserve"> performance </w:t>
      </w:r>
      <w:proofErr w:type="spellStart"/>
      <w:r w:rsidRPr="0050469B">
        <w:t>gets</w:t>
      </w:r>
      <w:proofErr w:type="spellEnd"/>
      <w:r w:rsidRPr="0050469B">
        <w:t xml:space="preserve"> from </w:t>
      </w:r>
      <w:proofErr w:type="spellStart"/>
      <w:r w:rsidRPr="0050469B">
        <w:t>the</w:t>
      </w:r>
      <w:proofErr w:type="spellEnd"/>
      <w:r w:rsidRPr="0050469B">
        <w:t xml:space="preserve"> server </w:t>
      </w:r>
      <w:proofErr w:type="spellStart"/>
      <w:r w:rsidRPr="0050469B">
        <w:t>was</w:t>
      </w:r>
      <w:proofErr w:type="spellEnd"/>
      <w:r w:rsidRPr="0050469B">
        <w:t xml:space="preserve"> </w:t>
      </w:r>
      <w:proofErr w:type="spellStart"/>
      <w:r w:rsidRPr="0050469B">
        <w:t>not</w:t>
      </w:r>
      <w:proofErr w:type="spellEnd"/>
      <w:r w:rsidRPr="0050469B">
        <w:t xml:space="preserve"> </w:t>
      </w:r>
      <w:proofErr w:type="spellStart"/>
      <w:r w:rsidRPr="0050469B">
        <w:t>good</w:t>
      </w:r>
      <w:proofErr w:type="spellEnd"/>
      <w:r w:rsidRPr="0050469B">
        <w:t xml:space="preserve"> </w:t>
      </w:r>
      <w:proofErr w:type="spellStart"/>
      <w:r w:rsidRPr="0050469B">
        <w:t>to</w:t>
      </w:r>
      <w:proofErr w:type="spellEnd"/>
      <w:r w:rsidRPr="0050469B">
        <w:t xml:space="preserve"> continue </w:t>
      </w:r>
      <w:proofErr w:type="spellStart"/>
      <w:r w:rsidRPr="0050469B">
        <w:t>with</w:t>
      </w:r>
      <w:proofErr w:type="spellEnd"/>
      <w:r w:rsidRPr="0050469B">
        <w:t xml:space="preserve"> </w:t>
      </w:r>
      <w:proofErr w:type="spellStart"/>
      <w:r w:rsidRPr="0050469B">
        <w:t>the</w:t>
      </w:r>
      <w:proofErr w:type="spellEnd"/>
      <w:r w:rsidRPr="0050469B">
        <w:t xml:space="preserve"> PoC. I </w:t>
      </w:r>
      <w:proofErr w:type="spellStart"/>
      <w:r w:rsidRPr="0050469B">
        <w:t>started</w:t>
      </w:r>
      <w:proofErr w:type="spellEnd"/>
      <w:r w:rsidRPr="0050469B">
        <w:t xml:space="preserve"> </w:t>
      </w:r>
      <w:proofErr w:type="spellStart"/>
      <w:r w:rsidRPr="0050469B">
        <w:t>looking</w:t>
      </w:r>
      <w:proofErr w:type="spellEnd"/>
      <w:r w:rsidRPr="0050469B">
        <w:t xml:space="preserve"> for </w:t>
      </w:r>
      <w:proofErr w:type="gramStart"/>
      <w:r w:rsidRPr="0050469B">
        <w:t>some</w:t>
      </w:r>
      <w:proofErr w:type="gramEnd"/>
      <w:r w:rsidRPr="0050469B">
        <w:t xml:space="preserve"> </w:t>
      </w:r>
      <w:proofErr w:type="spellStart"/>
      <w:r w:rsidRPr="0050469B">
        <w:t>documentation</w:t>
      </w:r>
      <w:proofErr w:type="spellEnd"/>
      <w:r w:rsidRPr="0050469B">
        <w:t xml:space="preserve"> </w:t>
      </w:r>
      <w:proofErr w:type="spellStart"/>
      <w:r w:rsidRPr="0050469B">
        <w:t>about</w:t>
      </w:r>
      <w:proofErr w:type="spellEnd"/>
      <w:r w:rsidRPr="0050469B">
        <w:t xml:space="preserve"> </w:t>
      </w:r>
      <w:proofErr w:type="spellStart"/>
      <w:r w:rsidRPr="0050469B">
        <w:t>this</w:t>
      </w:r>
      <w:proofErr w:type="spellEnd"/>
      <w:r w:rsidRPr="0050469B">
        <w:t xml:space="preserve"> </w:t>
      </w:r>
      <w:proofErr w:type="spellStart"/>
      <w:r w:rsidRPr="0050469B">
        <w:t>and</w:t>
      </w:r>
      <w:proofErr w:type="spellEnd"/>
      <w:r w:rsidRPr="0050469B">
        <w:t xml:space="preserve"> </w:t>
      </w:r>
      <w:proofErr w:type="spellStart"/>
      <w:r w:rsidRPr="0050469B">
        <w:t>could</w:t>
      </w:r>
      <w:proofErr w:type="spellEnd"/>
      <w:r w:rsidRPr="0050469B">
        <w:t xml:space="preserve"> </w:t>
      </w:r>
      <w:proofErr w:type="spellStart"/>
      <w:r w:rsidRPr="0050469B">
        <w:t>not</w:t>
      </w:r>
      <w:proofErr w:type="spellEnd"/>
      <w:r w:rsidRPr="0050469B">
        <w:t xml:space="preserve"> </w:t>
      </w:r>
      <w:proofErr w:type="spellStart"/>
      <w:r w:rsidRPr="0050469B">
        <w:t>find</w:t>
      </w:r>
      <w:proofErr w:type="spellEnd"/>
      <w:r w:rsidRPr="0050469B">
        <w:t xml:space="preserve"> </w:t>
      </w:r>
      <w:proofErr w:type="spellStart"/>
      <w:r w:rsidRPr="0050469B">
        <w:t>anything</w:t>
      </w:r>
      <w:proofErr w:type="spellEnd"/>
      <w:r w:rsidRPr="0050469B">
        <w:t xml:space="preserve"> </w:t>
      </w:r>
      <w:proofErr w:type="spellStart"/>
      <w:r w:rsidRPr="0050469B">
        <w:t>specifically</w:t>
      </w:r>
      <w:proofErr w:type="spellEnd"/>
      <w:r w:rsidRPr="0050469B">
        <w:t xml:space="preserve"> for </w:t>
      </w:r>
      <w:proofErr w:type="spellStart"/>
      <w:r w:rsidRPr="0050469B">
        <w:t>this</w:t>
      </w:r>
      <w:proofErr w:type="spellEnd"/>
      <w:r w:rsidRPr="0050469B">
        <w:t xml:space="preserve"> particular </w:t>
      </w:r>
      <w:proofErr w:type="spellStart"/>
      <w:r w:rsidRPr="0050469B">
        <w:t>situation</w:t>
      </w:r>
      <w:proofErr w:type="spellEnd"/>
      <w:r w:rsidRPr="0050469B">
        <w:t xml:space="preserve">. </w:t>
      </w:r>
      <w:proofErr w:type="spellStart"/>
      <w:r w:rsidRPr="0050469B">
        <w:t>During</w:t>
      </w:r>
      <w:proofErr w:type="spellEnd"/>
      <w:r w:rsidRPr="0050469B">
        <w:t xml:space="preserve"> </w:t>
      </w:r>
      <w:proofErr w:type="spellStart"/>
      <w:r w:rsidRPr="0050469B">
        <w:t>my</w:t>
      </w:r>
      <w:proofErr w:type="spellEnd"/>
      <w:r w:rsidRPr="0050469B">
        <w:t xml:space="preserve"> </w:t>
      </w:r>
      <w:proofErr w:type="spellStart"/>
      <w:r w:rsidRPr="0050469B">
        <w:t>research</w:t>
      </w:r>
      <w:proofErr w:type="spellEnd"/>
      <w:r w:rsidRPr="0050469B">
        <w:t xml:space="preserve">, I </w:t>
      </w:r>
      <w:proofErr w:type="spellStart"/>
      <w:r w:rsidRPr="0050469B">
        <w:t>did</w:t>
      </w:r>
      <w:proofErr w:type="spellEnd"/>
      <w:r w:rsidRPr="0050469B">
        <w:t xml:space="preserve"> </w:t>
      </w:r>
      <w:proofErr w:type="spellStart"/>
      <w:r w:rsidRPr="0050469B">
        <w:t>remember</w:t>
      </w:r>
      <w:proofErr w:type="spellEnd"/>
      <w:r w:rsidRPr="0050469B">
        <w:t xml:space="preserve"> </w:t>
      </w:r>
      <w:proofErr w:type="spellStart"/>
      <w:r w:rsidRPr="0050469B">
        <w:t>that</w:t>
      </w:r>
      <w:proofErr w:type="spellEnd"/>
      <w:r w:rsidRPr="0050469B">
        <w:t xml:space="preserve"> I </w:t>
      </w:r>
      <w:proofErr w:type="spellStart"/>
      <w:r w:rsidRPr="0050469B">
        <w:t>built</w:t>
      </w:r>
      <w:proofErr w:type="spellEnd"/>
      <w:r w:rsidRPr="0050469B">
        <w:t xml:space="preserve"> for a </w:t>
      </w:r>
      <w:proofErr w:type="spellStart"/>
      <w:r w:rsidRPr="0050469B">
        <w:t>different</w:t>
      </w:r>
      <w:proofErr w:type="spellEnd"/>
      <w:r w:rsidRPr="0050469B">
        <w:t xml:space="preserve"> PoC </w:t>
      </w:r>
      <w:proofErr w:type="spellStart"/>
      <w:r w:rsidRPr="0050469B">
        <w:t>built</w:t>
      </w:r>
      <w:proofErr w:type="spellEnd"/>
      <w:r w:rsidRPr="0050469B">
        <w:t xml:space="preserve"> </w:t>
      </w:r>
      <w:proofErr w:type="spellStart"/>
      <w:r w:rsidRPr="0050469B">
        <w:t>with</w:t>
      </w:r>
      <w:proofErr w:type="spellEnd"/>
      <w:r w:rsidRPr="0050469B">
        <w:t xml:space="preserve"> a </w:t>
      </w:r>
      <w:proofErr w:type="spellStart"/>
      <w:r w:rsidRPr="0050469B">
        <w:t>different</w:t>
      </w:r>
      <w:proofErr w:type="spellEnd"/>
      <w:r w:rsidRPr="0050469B">
        <w:t xml:space="preserve"> PoC </w:t>
      </w:r>
      <w:proofErr w:type="spellStart"/>
      <w:r w:rsidRPr="0050469B">
        <w:t>specialist</w:t>
      </w:r>
      <w:proofErr w:type="spellEnd"/>
      <w:r w:rsidRPr="0050469B">
        <w:t xml:space="preserve"> </w:t>
      </w:r>
      <w:proofErr w:type="spellStart"/>
      <w:r w:rsidRPr="0050469B">
        <w:t>using</w:t>
      </w:r>
      <w:proofErr w:type="spellEnd"/>
      <w:r w:rsidRPr="0050469B">
        <w:t xml:space="preserve"> a </w:t>
      </w:r>
      <w:proofErr w:type="spellStart"/>
      <w:r w:rsidRPr="0050469B">
        <w:t>very</w:t>
      </w:r>
      <w:proofErr w:type="spellEnd"/>
      <w:r w:rsidRPr="0050469B">
        <w:t xml:space="preserve"> similar version </w:t>
      </w:r>
      <w:proofErr w:type="spellStart"/>
      <w:r w:rsidRPr="0050469B">
        <w:t>of</w:t>
      </w:r>
      <w:proofErr w:type="spellEnd"/>
      <w:r w:rsidRPr="0050469B">
        <w:t xml:space="preserve"> </w:t>
      </w:r>
      <w:proofErr w:type="spellStart"/>
      <w:r w:rsidRPr="0050469B">
        <w:t>that</w:t>
      </w:r>
      <w:proofErr w:type="spellEnd"/>
      <w:r w:rsidRPr="0050469B">
        <w:t xml:space="preserve"> server, a </w:t>
      </w:r>
      <w:proofErr w:type="spellStart"/>
      <w:r w:rsidRPr="0050469B">
        <w:t>Bomb</w:t>
      </w:r>
      <w:proofErr w:type="spellEnd"/>
      <w:r w:rsidRPr="0050469B">
        <w:t xml:space="preserve"> model 124 server, firmware 0.93, </w:t>
      </w:r>
      <w:proofErr w:type="spellStart"/>
      <w:r w:rsidRPr="0050469B">
        <w:t>with</w:t>
      </w:r>
      <w:proofErr w:type="spellEnd"/>
      <w:r w:rsidRPr="0050469B">
        <w:t xml:space="preserve"> 40 </w:t>
      </w:r>
      <w:proofErr w:type="spellStart"/>
      <w:r w:rsidRPr="0050469B">
        <w:t>CPUs</w:t>
      </w:r>
      <w:proofErr w:type="spellEnd"/>
      <w:r w:rsidRPr="0050469B">
        <w:t xml:space="preserve"> </w:t>
      </w:r>
      <w:proofErr w:type="spellStart"/>
      <w:r w:rsidRPr="0050469B">
        <w:t>and</w:t>
      </w:r>
      <w:proofErr w:type="spellEnd"/>
      <w:r w:rsidRPr="0050469B">
        <w:t xml:space="preserve"> 256GB </w:t>
      </w:r>
      <w:proofErr w:type="spellStart"/>
      <w:r w:rsidRPr="0050469B">
        <w:t>of</w:t>
      </w:r>
      <w:proofErr w:type="spellEnd"/>
      <w:r w:rsidRPr="0050469B">
        <w:t xml:space="preserve"> </w:t>
      </w:r>
      <w:proofErr w:type="spellStart"/>
      <w:r w:rsidRPr="0050469B">
        <w:t>memory</w:t>
      </w:r>
      <w:proofErr w:type="spellEnd"/>
      <w:r w:rsidRPr="0050469B">
        <w:t xml:space="preserve">. I </w:t>
      </w:r>
      <w:proofErr w:type="spellStart"/>
      <w:r w:rsidRPr="0050469B">
        <w:t>made</w:t>
      </w:r>
      <w:proofErr w:type="spellEnd"/>
      <w:r w:rsidRPr="0050469B">
        <w:t xml:space="preserve"> a </w:t>
      </w:r>
      <w:proofErr w:type="spellStart"/>
      <w:r w:rsidRPr="0050469B">
        <w:t>detailed</w:t>
      </w:r>
      <w:proofErr w:type="spellEnd"/>
      <w:r w:rsidRPr="0050469B">
        <w:t xml:space="preserve"> </w:t>
      </w:r>
      <w:proofErr w:type="spellStart"/>
      <w:r w:rsidRPr="0050469B">
        <w:t>comparison</w:t>
      </w:r>
      <w:proofErr w:type="spellEnd"/>
      <w:r w:rsidRPr="0050469B">
        <w:t xml:space="preserve"> </w:t>
      </w:r>
      <w:proofErr w:type="spellStart"/>
      <w:r w:rsidRPr="0050469B">
        <w:t>and</w:t>
      </w:r>
      <w:proofErr w:type="spellEnd"/>
      <w:r w:rsidRPr="0050469B">
        <w:t xml:space="preserve"> </w:t>
      </w:r>
      <w:proofErr w:type="spellStart"/>
      <w:r w:rsidRPr="0050469B">
        <w:t>identified</w:t>
      </w:r>
      <w:proofErr w:type="spellEnd"/>
      <w:r w:rsidRPr="0050469B">
        <w:t xml:space="preserve"> some </w:t>
      </w:r>
      <w:proofErr w:type="spellStart"/>
      <w:r w:rsidRPr="0050469B">
        <w:t>differences</w:t>
      </w:r>
      <w:proofErr w:type="spellEnd"/>
      <w:r w:rsidRPr="0050469B">
        <w:t xml:space="preserve"> in some </w:t>
      </w:r>
      <w:proofErr w:type="spellStart"/>
      <w:r w:rsidRPr="0050469B">
        <w:t>configurations</w:t>
      </w:r>
      <w:proofErr w:type="spellEnd"/>
      <w:r w:rsidRPr="0050469B">
        <w:t xml:space="preserve"> </w:t>
      </w:r>
      <w:proofErr w:type="spellStart"/>
      <w:r w:rsidRPr="0050469B">
        <w:t>between</w:t>
      </w:r>
      <w:proofErr w:type="spellEnd"/>
      <w:r w:rsidRPr="0050469B">
        <w:t xml:space="preserve"> </w:t>
      </w:r>
      <w:proofErr w:type="spellStart"/>
      <w:r w:rsidRPr="0050469B">
        <w:t>the</w:t>
      </w:r>
      <w:proofErr w:type="spellEnd"/>
      <w:r w:rsidRPr="0050469B">
        <w:t xml:space="preserve"> </w:t>
      </w:r>
      <w:proofErr w:type="spellStart"/>
      <w:r w:rsidRPr="0050469B">
        <w:t>two</w:t>
      </w:r>
      <w:proofErr w:type="spellEnd"/>
      <w:r w:rsidRPr="0050469B">
        <w:t xml:space="preserve"> servers, </w:t>
      </w:r>
      <w:proofErr w:type="spellStart"/>
      <w:r w:rsidRPr="0050469B">
        <w:t>specifically</w:t>
      </w:r>
      <w:proofErr w:type="spellEnd"/>
      <w:r w:rsidRPr="0050469B">
        <w:t xml:space="preserve"> in </w:t>
      </w:r>
      <w:proofErr w:type="spellStart"/>
      <w:r w:rsidRPr="0050469B">
        <w:t>the</w:t>
      </w:r>
      <w:proofErr w:type="spellEnd"/>
      <w:r w:rsidRPr="0050469B">
        <w:t xml:space="preserve"> system BIOS </w:t>
      </w:r>
      <w:proofErr w:type="spellStart"/>
      <w:r w:rsidRPr="0050469B">
        <w:t>of</w:t>
      </w:r>
      <w:proofErr w:type="spellEnd"/>
      <w:r w:rsidRPr="0050469B">
        <w:t xml:space="preserve"> </w:t>
      </w:r>
      <w:proofErr w:type="spellStart"/>
      <w:r w:rsidRPr="0050469B">
        <w:t>those</w:t>
      </w:r>
      <w:proofErr w:type="spellEnd"/>
      <w:r w:rsidRPr="0050469B">
        <w:t xml:space="preserve"> servers. I </w:t>
      </w:r>
      <w:proofErr w:type="spellStart"/>
      <w:r w:rsidRPr="0050469B">
        <w:t>checked</w:t>
      </w:r>
      <w:proofErr w:type="spellEnd"/>
      <w:r w:rsidRPr="0050469B">
        <w:t xml:space="preserve"> </w:t>
      </w:r>
      <w:proofErr w:type="spellStart"/>
      <w:r w:rsidRPr="0050469B">
        <w:t>with</w:t>
      </w:r>
      <w:proofErr w:type="spellEnd"/>
      <w:r w:rsidRPr="0050469B">
        <w:t xml:space="preserve"> </w:t>
      </w:r>
      <w:proofErr w:type="spellStart"/>
      <w:r w:rsidRPr="0050469B">
        <w:t>another</w:t>
      </w:r>
      <w:proofErr w:type="spellEnd"/>
      <w:r w:rsidRPr="0050469B">
        <w:t xml:space="preserve"> PoC </w:t>
      </w:r>
      <w:proofErr w:type="spellStart"/>
      <w:r w:rsidRPr="0050469B">
        <w:t>specialist</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performance </w:t>
      </w:r>
      <w:proofErr w:type="spellStart"/>
      <w:r w:rsidRPr="0050469B">
        <w:t>of</w:t>
      </w:r>
      <w:proofErr w:type="spellEnd"/>
      <w:r w:rsidRPr="0050469B">
        <w:t xml:space="preserve"> </w:t>
      </w:r>
      <w:proofErr w:type="spellStart"/>
      <w:r w:rsidRPr="0050469B">
        <w:t>the</w:t>
      </w:r>
      <w:proofErr w:type="spellEnd"/>
      <w:r w:rsidRPr="0050469B">
        <w:t xml:space="preserve"> server </w:t>
      </w:r>
      <w:proofErr w:type="spellStart"/>
      <w:r w:rsidRPr="0050469B">
        <w:t>Bomb</w:t>
      </w:r>
      <w:proofErr w:type="spellEnd"/>
      <w:r w:rsidRPr="0050469B">
        <w:t xml:space="preserve"> Model 124 server, </w:t>
      </w:r>
      <w:proofErr w:type="spellStart"/>
      <w:r w:rsidRPr="0050469B">
        <w:t>and</w:t>
      </w:r>
      <w:proofErr w:type="spellEnd"/>
      <w:r w:rsidRPr="0050469B">
        <w:t xml:space="preserve"> </w:t>
      </w:r>
      <w:proofErr w:type="spellStart"/>
      <w:r w:rsidRPr="0050469B">
        <w:t>there</w:t>
      </w:r>
      <w:proofErr w:type="spellEnd"/>
      <w:r w:rsidRPr="0050469B">
        <w:t xml:space="preserve"> </w:t>
      </w:r>
      <w:proofErr w:type="spellStart"/>
      <w:r w:rsidRPr="0050469B">
        <w:t>were</w:t>
      </w:r>
      <w:proofErr w:type="spellEnd"/>
      <w:r w:rsidRPr="0050469B">
        <w:t xml:space="preserve"> no </w:t>
      </w:r>
      <w:proofErr w:type="spellStart"/>
      <w:r w:rsidRPr="0050469B">
        <w:t>complaints</w:t>
      </w:r>
      <w:proofErr w:type="spellEnd"/>
      <w:r w:rsidRPr="0050469B">
        <w:t xml:space="preserve">. I </w:t>
      </w:r>
      <w:proofErr w:type="spellStart"/>
      <w:r w:rsidRPr="0050469B">
        <w:t>applied</w:t>
      </w:r>
      <w:proofErr w:type="spellEnd"/>
      <w:r w:rsidRPr="0050469B">
        <w:t xml:space="preserve"> </w:t>
      </w:r>
      <w:proofErr w:type="spellStart"/>
      <w:r w:rsidRPr="0050469B">
        <w:t>the</w:t>
      </w:r>
      <w:proofErr w:type="spellEnd"/>
      <w:r w:rsidRPr="0050469B">
        <w:t xml:space="preserve"> </w:t>
      </w:r>
      <w:proofErr w:type="spellStart"/>
      <w:r w:rsidRPr="0050469B">
        <w:t>changes</w:t>
      </w:r>
      <w:proofErr w:type="spellEnd"/>
      <w:r w:rsidRPr="0050469B">
        <w:t xml:space="preserve"> </w:t>
      </w:r>
      <w:proofErr w:type="spellStart"/>
      <w:r w:rsidRPr="0050469B">
        <w:t>to</w:t>
      </w:r>
      <w:proofErr w:type="spellEnd"/>
      <w:r w:rsidRPr="0050469B">
        <w:t xml:space="preserve"> </w:t>
      </w:r>
      <w:proofErr w:type="spellStart"/>
      <w:r w:rsidRPr="0050469B">
        <w:t>the</w:t>
      </w:r>
      <w:proofErr w:type="spellEnd"/>
      <w:r w:rsidRPr="0050469B">
        <w:t xml:space="preserve"> Boom server, model 123 for Mr. </w:t>
      </w:r>
      <w:proofErr w:type="spellStart"/>
      <w:r w:rsidRPr="0050469B">
        <w:t>Duck</w:t>
      </w:r>
      <w:proofErr w:type="spellEnd"/>
      <w:r w:rsidRPr="0050469B">
        <w:t xml:space="preserve"> </w:t>
      </w:r>
      <w:proofErr w:type="spellStart"/>
      <w:r w:rsidRPr="0050469B">
        <w:t>and</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performance </w:t>
      </w:r>
      <w:proofErr w:type="spellStart"/>
      <w:r w:rsidRPr="0050469B">
        <w:t>issues</w:t>
      </w:r>
      <w:proofErr w:type="spellEnd"/>
      <w:r w:rsidRPr="0050469B">
        <w:t xml:space="preserve"> </w:t>
      </w:r>
      <w:proofErr w:type="spellStart"/>
      <w:r w:rsidRPr="0050469B">
        <w:t>were</w:t>
      </w:r>
      <w:proofErr w:type="spellEnd"/>
      <w:r w:rsidRPr="0050469B">
        <w:t xml:space="preserve"> </w:t>
      </w:r>
      <w:proofErr w:type="spellStart"/>
      <w:r w:rsidRPr="0050469B">
        <w:t>gone</w:t>
      </w:r>
      <w:proofErr w:type="spellEnd"/>
      <w:r w:rsidRPr="0050469B">
        <w:t xml:space="preserve">. </w:t>
      </w:r>
      <w:proofErr w:type="spellStart"/>
      <w:r w:rsidRPr="0050469B">
        <w:t>After</w:t>
      </w:r>
      <w:proofErr w:type="spellEnd"/>
      <w:r w:rsidRPr="0050469B">
        <w:t xml:space="preserve"> </w:t>
      </w:r>
      <w:proofErr w:type="spellStart"/>
      <w:r w:rsidRPr="0050469B">
        <w:t>that</w:t>
      </w:r>
      <w:proofErr w:type="spellEnd"/>
      <w:r w:rsidRPr="0050469B">
        <w:t xml:space="preserve">, I </w:t>
      </w:r>
      <w:proofErr w:type="spellStart"/>
      <w:r w:rsidRPr="0050469B">
        <w:t>documented</w:t>
      </w:r>
      <w:proofErr w:type="spellEnd"/>
      <w:r w:rsidRPr="0050469B">
        <w:t xml:space="preserve"> </w:t>
      </w:r>
      <w:proofErr w:type="spellStart"/>
      <w:r w:rsidRPr="0050469B">
        <w:t>the</w:t>
      </w:r>
      <w:proofErr w:type="spellEnd"/>
      <w:r w:rsidRPr="0050469B">
        <w:t xml:space="preserve"> </w:t>
      </w:r>
      <w:proofErr w:type="spellStart"/>
      <w:r w:rsidRPr="0050469B">
        <w:t>differences</w:t>
      </w:r>
      <w:proofErr w:type="spellEnd"/>
      <w:r w:rsidRPr="0050469B">
        <w:t xml:space="preserve"> </w:t>
      </w:r>
      <w:proofErr w:type="spellStart"/>
      <w:r w:rsidRPr="0050469B">
        <w:t>that</w:t>
      </w:r>
      <w:proofErr w:type="spellEnd"/>
      <w:r w:rsidRPr="0050469B">
        <w:t xml:space="preserve"> </w:t>
      </w:r>
      <w:proofErr w:type="spellStart"/>
      <w:r w:rsidRPr="0050469B">
        <w:t>I’ve</w:t>
      </w:r>
      <w:proofErr w:type="spellEnd"/>
      <w:r w:rsidRPr="0050469B">
        <w:t xml:space="preserve"> </w:t>
      </w:r>
      <w:proofErr w:type="spellStart"/>
      <w:r w:rsidRPr="0050469B">
        <w:t>found</w:t>
      </w:r>
      <w:proofErr w:type="spellEnd"/>
      <w:r w:rsidRPr="0050469B">
        <w:t xml:space="preserve"> </w:t>
      </w:r>
      <w:proofErr w:type="spellStart"/>
      <w:r w:rsidRPr="0050469B">
        <w:t>to</w:t>
      </w:r>
      <w:proofErr w:type="spellEnd"/>
      <w:r w:rsidRPr="0050469B">
        <w:t xml:space="preserve"> </w:t>
      </w:r>
      <w:proofErr w:type="spellStart"/>
      <w:r w:rsidRPr="0050469B">
        <w:t>prevent</w:t>
      </w:r>
      <w:proofErr w:type="spellEnd"/>
      <w:r w:rsidRPr="0050469B">
        <w:t xml:space="preserve"> </w:t>
      </w:r>
      <w:proofErr w:type="spellStart"/>
      <w:r w:rsidRPr="0050469B">
        <w:t>this</w:t>
      </w:r>
      <w:proofErr w:type="spellEnd"/>
      <w:r w:rsidRPr="0050469B">
        <w:t xml:space="preserve"> particular </w:t>
      </w:r>
      <w:proofErr w:type="spellStart"/>
      <w:r w:rsidRPr="0050469B">
        <w:t>situation</w:t>
      </w:r>
      <w:proofErr w:type="spellEnd"/>
      <w:r w:rsidRPr="0050469B">
        <w:t xml:space="preserve"> from happening </w:t>
      </w:r>
      <w:proofErr w:type="spellStart"/>
      <w:r w:rsidRPr="0050469B">
        <w:t>again</w:t>
      </w:r>
      <w:proofErr w:type="spellEnd"/>
      <w:r w:rsidRPr="0050469B">
        <w:t xml:space="preserve"> in </w:t>
      </w:r>
      <w:proofErr w:type="spellStart"/>
      <w:r w:rsidRPr="0050469B">
        <w:t>the</w:t>
      </w:r>
      <w:proofErr w:type="spellEnd"/>
      <w:r w:rsidRPr="0050469B">
        <w:t xml:space="preserve"> future </w:t>
      </w:r>
      <w:proofErr w:type="spellStart"/>
      <w:r w:rsidRPr="0050469B">
        <w:t>regarding</w:t>
      </w:r>
      <w:proofErr w:type="spellEnd"/>
      <w:r w:rsidRPr="0050469B">
        <w:t xml:space="preserve"> </w:t>
      </w:r>
      <w:proofErr w:type="spellStart"/>
      <w:r w:rsidRPr="0050469B">
        <w:t>this</w:t>
      </w:r>
      <w:proofErr w:type="spellEnd"/>
      <w:r w:rsidRPr="0050469B">
        <w:t xml:space="preserve"> </w:t>
      </w:r>
      <w:proofErr w:type="spellStart"/>
      <w:r w:rsidRPr="0050469B">
        <w:t>matter</w:t>
      </w:r>
      <w:proofErr w:type="spellEnd"/>
      <w:r w:rsidRPr="0050469B">
        <w:t>.</w:t>
      </w:r>
    </w:p>
    <w:p w14:paraId="6D1AD926" w14:textId="77777777" w:rsidR="007B60C9" w:rsidRDefault="007B60C9" w:rsidP="00AC426F">
      <w:pPr>
        <w:spacing w:before="120" w:after="120"/>
        <w:jc w:val="both"/>
        <w:rPr>
          <w:b/>
          <w:bCs/>
          <w:color w:val="000000"/>
          <w:lang w:val="pt-BR"/>
        </w:rPr>
      </w:pPr>
    </w:p>
    <w:p w14:paraId="1717D14F" w14:textId="77777777" w:rsidR="007B60C9" w:rsidRDefault="007B60C9">
      <w:pPr>
        <w:rPr>
          <w:b/>
          <w:bCs/>
          <w:color w:val="000000"/>
          <w:lang w:val="pt-BR"/>
        </w:rPr>
      </w:pPr>
      <w:r>
        <w:rPr>
          <w:b/>
          <w:bCs/>
          <w:color w:val="000000"/>
          <w:lang w:val="pt-BR"/>
        </w:rPr>
        <w:br w:type="page"/>
      </w:r>
    </w:p>
    <w:p w14:paraId="6C79A191" w14:textId="3A096FEE" w:rsidR="00AC426F" w:rsidRPr="0050469B" w:rsidRDefault="00AC426F" w:rsidP="00AC426F">
      <w:pPr>
        <w:spacing w:before="120" w:after="120"/>
        <w:jc w:val="both"/>
        <w:rPr>
          <w:b/>
          <w:bCs/>
          <w:color w:val="000000"/>
          <w:lang w:val="pt-BR"/>
        </w:rPr>
      </w:pPr>
      <w:r w:rsidRPr="0050469B">
        <w:rPr>
          <w:b/>
          <w:bCs/>
          <w:color w:val="000000"/>
          <w:lang w:val="pt-BR"/>
        </w:rPr>
        <w:lastRenderedPageBreak/>
        <w:t># Entrevista 4</w:t>
      </w:r>
    </w:p>
    <w:p w14:paraId="11383A47" w14:textId="77777777" w:rsidR="00AC426F" w:rsidRPr="0050469B" w:rsidRDefault="00AC426F" w:rsidP="00AC426F">
      <w:pPr>
        <w:rPr>
          <w:color w:val="000000"/>
          <w:lang w:val="pt-BR"/>
        </w:rPr>
      </w:pPr>
    </w:p>
    <w:p w14:paraId="35208059"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IT? – 15 </w:t>
      </w:r>
      <w:proofErr w:type="spellStart"/>
      <w:r w:rsidRPr="0050469B">
        <w:t>years</w:t>
      </w:r>
      <w:proofErr w:type="spellEnd"/>
    </w:p>
    <w:p w14:paraId="3AE8A5E8"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PoC? – 6 </w:t>
      </w:r>
      <w:proofErr w:type="spellStart"/>
      <w:r w:rsidRPr="0050469B">
        <w:t>years</w:t>
      </w:r>
      <w:proofErr w:type="spellEnd"/>
      <w:r w:rsidRPr="0050469B">
        <w:t xml:space="preserve"> (PoC </w:t>
      </w:r>
      <w:proofErr w:type="spellStart"/>
      <w:r w:rsidRPr="0050469B">
        <w:t>participant</w:t>
      </w:r>
      <w:proofErr w:type="spellEnd"/>
      <w:r w:rsidRPr="0050469B">
        <w:t>)</w:t>
      </w:r>
    </w:p>
    <w:p w14:paraId="0A318B61" w14:textId="77777777" w:rsidR="00AC426F" w:rsidRPr="0050469B" w:rsidRDefault="00AC426F" w:rsidP="00A01847">
      <w:pPr>
        <w:pStyle w:val="Tese-Entrevistas"/>
      </w:pPr>
    </w:p>
    <w:p w14:paraId="29BCB067" w14:textId="77777777" w:rsidR="00AC426F" w:rsidRPr="0050469B" w:rsidRDefault="00AC426F" w:rsidP="00A01847">
      <w:pPr>
        <w:pStyle w:val="Tese-Entrevistas"/>
      </w:pPr>
      <w:r w:rsidRPr="0050469B">
        <w:t xml:space="preserve">1) In </w:t>
      </w:r>
      <w:proofErr w:type="spellStart"/>
      <w:r w:rsidRPr="0050469B">
        <w:t>your</w:t>
      </w:r>
      <w:proofErr w:type="spellEnd"/>
      <w:r w:rsidRPr="0050469B">
        <w:t xml:space="preserve"> </w:t>
      </w:r>
      <w:proofErr w:type="spellStart"/>
      <w:r w:rsidRPr="0050469B">
        <w:t>opinion</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a </w:t>
      </w:r>
      <w:proofErr w:type="spellStart"/>
      <w:r w:rsidRPr="0050469B">
        <w:t>Proof</w:t>
      </w:r>
      <w:proofErr w:type="spellEnd"/>
      <w:r w:rsidRPr="0050469B">
        <w:t xml:space="preserve"> </w:t>
      </w:r>
      <w:proofErr w:type="spellStart"/>
      <w:r w:rsidRPr="0050469B">
        <w:t>of</w:t>
      </w:r>
      <w:proofErr w:type="spellEnd"/>
      <w:r w:rsidRPr="0050469B">
        <w:t xml:space="preserve"> </w:t>
      </w:r>
      <w:proofErr w:type="spellStart"/>
      <w:r w:rsidRPr="0050469B">
        <w:t>Concept</w:t>
      </w:r>
      <w:proofErr w:type="spellEnd"/>
      <w:r w:rsidRPr="0050469B">
        <w:t xml:space="preserve"> (PoC)?</w:t>
      </w:r>
    </w:p>
    <w:p w14:paraId="46C820AE" w14:textId="77777777" w:rsidR="00AC426F" w:rsidRPr="0050469B" w:rsidRDefault="00AC426F" w:rsidP="00A01847">
      <w:pPr>
        <w:pStyle w:val="Tese-Entrevistas"/>
      </w:pPr>
      <w:r w:rsidRPr="0050469B">
        <w:t xml:space="preserve">It </w:t>
      </w:r>
      <w:proofErr w:type="spellStart"/>
      <w:r w:rsidRPr="0050469B">
        <w:t>is</w:t>
      </w:r>
      <w:proofErr w:type="spellEnd"/>
      <w:r w:rsidRPr="0050469B">
        <w:t xml:space="preserve"> a </w:t>
      </w:r>
      <w:proofErr w:type="spellStart"/>
      <w:r w:rsidRPr="0050469B">
        <w:t>process</w:t>
      </w:r>
      <w:proofErr w:type="spellEnd"/>
      <w:r w:rsidRPr="0050469B">
        <w:t xml:space="preserve"> </w:t>
      </w:r>
      <w:proofErr w:type="spellStart"/>
      <w:r w:rsidRPr="0050469B">
        <w:t>to</w:t>
      </w:r>
      <w:proofErr w:type="spellEnd"/>
      <w:r w:rsidRPr="0050469B">
        <w:t xml:space="preserve"> help </w:t>
      </w:r>
      <w:proofErr w:type="spellStart"/>
      <w:r w:rsidRPr="0050469B">
        <w:t>customers</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need</w:t>
      </w:r>
      <w:proofErr w:type="spellEnd"/>
      <w:r w:rsidRPr="0050469B">
        <w:t xml:space="preserve">, as for </w:t>
      </w:r>
      <w:proofErr w:type="spellStart"/>
      <w:r w:rsidRPr="0050469B">
        <w:t>example</w:t>
      </w:r>
      <w:proofErr w:type="spellEnd"/>
      <w:r w:rsidRPr="0050469B">
        <w:t xml:space="preserve">, </w:t>
      </w:r>
      <w:proofErr w:type="spellStart"/>
      <w:r w:rsidRPr="0050469B">
        <w:t>testing</w:t>
      </w:r>
      <w:proofErr w:type="spellEnd"/>
      <w:r w:rsidRPr="0050469B">
        <w:t xml:space="preserve"> a </w:t>
      </w:r>
      <w:proofErr w:type="spellStart"/>
      <w:r w:rsidRPr="0050469B">
        <w:t>solution</w:t>
      </w:r>
      <w:proofErr w:type="spellEnd"/>
      <w:r w:rsidRPr="0050469B">
        <w:t xml:space="preserve"> </w:t>
      </w:r>
      <w:proofErr w:type="spellStart"/>
      <w:r w:rsidRPr="0050469B">
        <w:t>or</w:t>
      </w:r>
      <w:proofErr w:type="spellEnd"/>
      <w:r w:rsidRPr="0050469B">
        <w:t xml:space="preserve"> a </w:t>
      </w:r>
      <w:proofErr w:type="spellStart"/>
      <w:r w:rsidRPr="0050469B">
        <w:t>product</w:t>
      </w:r>
      <w:proofErr w:type="spellEnd"/>
      <w:r w:rsidRPr="0050469B">
        <w:t xml:space="preserve">. In </w:t>
      </w:r>
      <w:proofErr w:type="spellStart"/>
      <w:r w:rsidRPr="0050469B">
        <w:t>my</w:t>
      </w:r>
      <w:proofErr w:type="spellEnd"/>
      <w:r w:rsidRPr="0050469B">
        <w:t xml:space="preserve"> </w:t>
      </w:r>
      <w:proofErr w:type="spellStart"/>
      <w:r w:rsidRPr="0050469B">
        <w:t>experience</w:t>
      </w:r>
      <w:proofErr w:type="spellEnd"/>
      <w:r w:rsidRPr="0050469B">
        <w:t xml:space="preserve">, </w:t>
      </w:r>
      <w:proofErr w:type="spellStart"/>
      <w:r w:rsidRPr="0050469B">
        <w:t>sometimes</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 xml:space="preserve"> for </w:t>
      </w:r>
      <w:proofErr w:type="gramStart"/>
      <w:r w:rsidRPr="0050469B">
        <w:t>some</w:t>
      </w:r>
      <w:proofErr w:type="gramEnd"/>
      <w:r w:rsidRPr="0050469B">
        <w:t xml:space="preserve"> </w:t>
      </w:r>
      <w:proofErr w:type="spellStart"/>
      <w:r w:rsidRPr="0050469B">
        <w:t>tests</w:t>
      </w:r>
      <w:proofErr w:type="spellEnd"/>
      <w:r w:rsidRPr="0050469B">
        <w:t xml:space="preserve">, </w:t>
      </w:r>
      <w:proofErr w:type="spellStart"/>
      <w:r w:rsidRPr="0050469B">
        <w:t>but</w:t>
      </w:r>
      <w:proofErr w:type="spellEnd"/>
      <w:r w:rsidRPr="0050469B">
        <w:t xml:space="preserve"> </w:t>
      </w:r>
      <w:proofErr w:type="spellStart"/>
      <w:r w:rsidRPr="0050469B">
        <w:t>they</w:t>
      </w:r>
      <w:proofErr w:type="spellEnd"/>
      <w:r w:rsidRPr="0050469B">
        <w:t xml:space="preserve">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need</w:t>
      </w:r>
      <w:proofErr w:type="spellEnd"/>
      <w:r w:rsidRPr="0050469B">
        <w:t xml:space="preserve">. </w:t>
      </w:r>
    </w:p>
    <w:p w14:paraId="069A9512"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If</w:t>
      </w:r>
      <w:proofErr w:type="spellEnd"/>
      <w:r w:rsidRPr="0050469B">
        <w:t xml:space="preserve"> a PoC </w:t>
      </w:r>
      <w:proofErr w:type="spellStart"/>
      <w:r w:rsidRPr="0050469B">
        <w:t>is</w:t>
      </w:r>
      <w:proofErr w:type="spellEnd"/>
      <w:r w:rsidRPr="0050469B">
        <w:t xml:space="preserve"> a </w:t>
      </w:r>
      <w:proofErr w:type="spellStart"/>
      <w:r w:rsidRPr="0050469B">
        <w:t>process</w:t>
      </w:r>
      <w:proofErr w:type="spellEnd"/>
      <w:r w:rsidRPr="0050469B">
        <w:t xml:space="preserve">, </w:t>
      </w:r>
      <w:proofErr w:type="spellStart"/>
      <w:r w:rsidRPr="0050469B">
        <w:t>could</w:t>
      </w:r>
      <w:proofErr w:type="spellEnd"/>
      <w:r w:rsidRPr="0050469B">
        <w:t xml:space="preserve"> </w:t>
      </w:r>
      <w:proofErr w:type="spellStart"/>
      <w:r w:rsidRPr="0050469B">
        <w:t>you</w:t>
      </w:r>
      <w:proofErr w:type="spellEnd"/>
      <w:r w:rsidRPr="0050469B">
        <w:t xml:space="preserve">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process</w:t>
      </w:r>
      <w:proofErr w:type="spellEnd"/>
      <w:r w:rsidRPr="0050469B">
        <w:t xml:space="preserve">? </w:t>
      </w:r>
    </w:p>
    <w:p w14:paraId="73558F8E"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Request</w:t>
      </w:r>
      <w:proofErr w:type="spellEnd"/>
      <w:r w:rsidRPr="0050469B">
        <w:t xml:space="preserve">, </w:t>
      </w:r>
      <w:proofErr w:type="spellStart"/>
      <w:r w:rsidRPr="0050469B">
        <w:t>Discussion</w:t>
      </w:r>
      <w:proofErr w:type="spellEnd"/>
      <w:r w:rsidRPr="0050469B">
        <w:t xml:space="preserve">, Build, </w:t>
      </w:r>
      <w:proofErr w:type="spellStart"/>
      <w:r w:rsidRPr="0050469B">
        <w:t>Configuration</w:t>
      </w:r>
      <w:proofErr w:type="spellEnd"/>
      <w:r w:rsidRPr="0050469B">
        <w:t xml:space="preserve">, </w:t>
      </w:r>
      <w:proofErr w:type="spellStart"/>
      <w:r w:rsidRPr="0050469B">
        <w:t>and</w:t>
      </w:r>
      <w:proofErr w:type="spellEnd"/>
      <w:r w:rsidRPr="0050469B">
        <w:t xml:space="preserve"> </w:t>
      </w:r>
      <w:proofErr w:type="spellStart"/>
      <w:r w:rsidRPr="0050469B">
        <w:t>Execution</w:t>
      </w:r>
      <w:proofErr w:type="spellEnd"/>
      <w:r w:rsidRPr="0050469B">
        <w:t>.</w:t>
      </w:r>
    </w:p>
    <w:p w14:paraId="34712762"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Could</w:t>
      </w:r>
      <w:proofErr w:type="spellEnd"/>
      <w:r w:rsidRPr="0050469B">
        <w:t xml:space="preserve"> </w:t>
      </w:r>
      <w:proofErr w:type="spellStart"/>
      <w:r w:rsidRPr="0050469B">
        <w:t>that</w:t>
      </w:r>
      <w:proofErr w:type="spellEnd"/>
      <w:r w:rsidRPr="0050469B">
        <w:t xml:space="preserve"> </w:t>
      </w:r>
      <w:proofErr w:type="spellStart"/>
      <w:r w:rsidRPr="0050469B">
        <w:t>order</w:t>
      </w:r>
      <w:proofErr w:type="spellEnd"/>
      <w:r w:rsidRPr="0050469B">
        <w:t xml:space="preserve"> (</w:t>
      </w:r>
      <w:proofErr w:type="spellStart"/>
      <w:r w:rsidRPr="0050469B">
        <w:t>request</w:t>
      </w:r>
      <w:proofErr w:type="spellEnd"/>
      <w:r w:rsidRPr="0050469B">
        <w:t xml:space="preserve">, </w:t>
      </w:r>
      <w:proofErr w:type="spellStart"/>
      <w:r w:rsidRPr="0050469B">
        <w:t>discussion</w:t>
      </w:r>
      <w:proofErr w:type="spellEnd"/>
      <w:r w:rsidRPr="0050469B">
        <w:t xml:space="preserve">, build, </w:t>
      </w:r>
      <w:proofErr w:type="spellStart"/>
      <w:r w:rsidRPr="0050469B">
        <w:t>configuration</w:t>
      </w:r>
      <w:proofErr w:type="spellEnd"/>
      <w:r w:rsidRPr="0050469B">
        <w:t xml:space="preserve">, </w:t>
      </w:r>
      <w:proofErr w:type="spellStart"/>
      <w:r w:rsidRPr="0050469B">
        <w:t>and</w:t>
      </w:r>
      <w:proofErr w:type="spellEnd"/>
      <w:r w:rsidRPr="0050469B">
        <w:t xml:space="preserve"> </w:t>
      </w:r>
      <w:proofErr w:type="spellStart"/>
      <w:r w:rsidRPr="0050469B">
        <w:t>execution</w:t>
      </w:r>
      <w:proofErr w:type="spellEnd"/>
      <w:r w:rsidRPr="0050469B">
        <w:t xml:space="preserve">) </w:t>
      </w:r>
      <w:proofErr w:type="spellStart"/>
      <w:r w:rsidRPr="0050469B">
        <w:t>change</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w:t>
      </w:r>
      <w:proofErr w:type="spellStart"/>
      <w:r w:rsidRPr="0050469B">
        <w:t>or</w:t>
      </w:r>
      <w:proofErr w:type="spellEnd"/>
      <w:r w:rsidRPr="0050469B">
        <w:t xml:space="preserve"> in </w:t>
      </w:r>
      <w:proofErr w:type="spellStart"/>
      <w:r w:rsidRPr="0050469B">
        <w:t>different</w:t>
      </w:r>
      <w:proofErr w:type="spellEnd"/>
      <w:r w:rsidRPr="0050469B">
        <w:t xml:space="preserve"> PoC?</w:t>
      </w:r>
    </w:p>
    <w:p w14:paraId="7400AA8C"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Sometimes</w:t>
      </w:r>
      <w:proofErr w:type="spellEnd"/>
      <w:r w:rsidRPr="0050469B">
        <w:t xml:space="preserve"> it does </w:t>
      </w:r>
      <w:proofErr w:type="spellStart"/>
      <w:r w:rsidRPr="0050469B">
        <w:t>change</w:t>
      </w:r>
      <w:proofErr w:type="spellEnd"/>
      <w:r w:rsidRPr="0050469B">
        <w:t xml:space="preserve">. </w:t>
      </w:r>
      <w:proofErr w:type="spellStart"/>
      <w:r w:rsidRPr="0050469B">
        <w:t>There</w:t>
      </w:r>
      <w:proofErr w:type="spellEnd"/>
      <w:r w:rsidRPr="0050469B">
        <w:t xml:space="preserve"> </w:t>
      </w:r>
      <w:proofErr w:type="spellStart"/>
      <w:r w:rsidRPr="0050469B">
        <w:t>is</w:t>
      </w:r>
      <w:proofErr w:type="spellEnd"/>
      <w:r w:rsidRPr="0050469B">
        <w:t xml:space="preserve"> a loop, </w:t>
      </w:r>
      <w:proofErr w:type="spellStart"/>
      <w:r w:rsidRPr="0050469B">
        <w:t>but</w:t>
      </w:r>
      <w:proofErr w:type="spellEnd"/>
      <w:r w:rsidRPr="0050469B">
        <w:t xml:space="preserve"> in </w:t>
      </w:r>
      <w:proofErr w:type="spellStart"/>
      <w:r w:rsidRPr="0050469B">
        <w:t>my</w:t>
      </w:r>
      <w:proofErr w:type="spellEnd"/>
      <w:r w:rsidRPr="0050469B">
        <w:t xml:space="preserve"> </w:t>
      </w:r>
      <w:proofErr w:type="spellStart"/>
      <w:r w:rsidRPr="0050469B">
        <w:t>experience</w:t>
      </w:r>
      <w:proofErr w:type="spellEnd"/>
      <w:r w:rsidRPr="0050469B">
        <w:t xml:space="preserve"> it </w:t>
      </w:r>
      <w:proofErr w:type="spellStart"/>
      <w:r w:rsidRPr="0050469B">
        <w:t>might</w:t>
      </w:r>
      <w:proofErr w:type="spellEnd"/>
      <w:r w:rsidRPr="0050469B">
        <w:t xml:space="preserve"> </w:t>
      </w:r>
      <w:proofErr w:type="spellStart"/>
      <w:r w:rsidRPr="0050469B">
        <w:t>changes</w:t>
      </w:r>
      <w:proofErr w:type="spellEnd"/>
      <w:r w:rsidRPr="0050469B">
        <w:t xml:space="preserve"> in </w:t>
      </w:r>
      <w:proofErr w:type="spellStart"/>
      <w:r w:rsidRPr="0050469B">
        <w:t>the</w:t>
      </w:r>
      <w:proofErr w:type="spellEnd"/>
      <w:r w:rsidRPr="0050469B">
        <w:t xml:space="preserve"> build, </w:t>
      </w:r>
      <w:proofErr w:type="spellStart"/>
      <w:r w:rsidRPr="0050469B">
        <w:t>configuration</w:t>
      </w:r>
      <w:proofErr w:type="spellEnd"/>
      <w:r w:rsidRPr="0050469B">
        <w:t xml:space="preserve">, </w:t>
      </w:r>
      <w:proofErr w:type="spellStart"/>
      <w:r w:rsidRPr="0050469B">
        <w:t>and</w:t>
      </w:r>
      <w:proofErr w:type="spellEnd"/>
      <w:r w:rsidRPr="0050469B">
        <w:t xml:space="preserve"> </w:t>
      </w:r>
      <w:proofErr w:type="spellStart"/>
      <w:r w:rsidRPr="0050469B">
        <w:t>execution</w:t>
      </w:r>
      <w:proofErr w:type="spellEnd"/>
      <w:r w:rsidRPr="0050469B">
        <w:t xml:space="preserve">. Ah, </w:t>
      </w:r>
      <w:proofErr w:type="spellStart"/>
      <w:r w:rsidRPr="0050469B">
        <w:t>many</w:t>
      </w:r>
      <w:proofErr w:type="spellEnd"/>
      <w:r w:rsidRPr="0050469B">
        <w:t xml:space="preserve"> times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have</w:t>
      </w:r>
      <w:proofErr w:type="spellEnd"/>
      <w:r w:rsidRPr="0050469B">
        <w:t xml:space="preserve"> </w:t>
      </w:r>
      <w:proofErr w:type="spellStart"/>
      <w:r w:rsidRPr="0050469B">
        <w:t>many</w:t>
      </w:r>
      <w:proofErr w:type="spellEnd"/>
      <w:r w:rsidRPr="0050469B">
        <w:t xml:space="preserve"> </w:t>
      </w:r>
      <w:proofErr w:type="spellStart"/>
      <w:r w:rsidRPr="0050469B">
        <w:t>discussions</w:t>
      </w:r>
      <w:proofErr w:type="spellEnd"/>
      <w:r w:rsidRPr="0050469B">
        <w:t xml:space="preserve"> (</w:t>
      </w:r>
      <w:proofErr w:type="spellStart"/>
      <w:r w:rsidRPr="0050469B">
        <w:t>again</w:t>
      </w:r>
      <w:proofErr w:type="spellEnd"/>
      <w:r w:rsidRPr="0050469B">
        <w:t xml:space="preserve"> </w:t>
      </w:r>
      <w:proofErr w:type="spellStart"/>
      <w:r w:rsidRPr="0050469B">
        <w:t>and</w:t>
      </w:r>
      <w:proofErr w:type="spellEnd"/>
      <w:r w:rsidRPr="0050469B">
        <w:t xml:space="preserve"> </w:t>
      </w:r>
      <w:proofErr w:type="spellStart"/>
      <w:r w:rsidRPr="0050469B">
        <w:t>again</w:t>
      </w:r>
      <w:proofErr w:type="spellEnd"/>
      <w:r w:rsidRPr="0050469B">
        <w:t>...).</w:t>
      </w:r>
    </w:p>
    <w:p w14:paraId="589BB5CB" w14:textId="77777777" w:rsidR="00AC426F" w:rsidRPr="0050469B" w:rsidRDefault="00AC426F" w:rsidP="00A01847">
      <w:pPr>
        <w:pStyle w:val="Tese-Entrevistas"/>
      </w:pPr>
    </w:p>
    <w:p w14:paraId="689A0D2D" w14:textId="77777777" w:rsidR="00AC426F" w:rsidRPr="0050469B" w:rsidRDefault="00AC426F" w:rsidP="00A01847">
      <w:pPr>
        <w:pStyle w:val="Tese-Entrevistas"/>
      </w:pPr>
      <w:r w:rsidRPr="0050469B">
        <w:t xml:space="preserve">2)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goals</w:t>
      </w:r>
      <w:proofErr w:type="spellEnd"/>
      <w:r w:rsidRPr="0050469B">
        <w:t xml:space="preserve"> </w:t>
      </w:r>
      <w:proofErr w:type="spellStart"/>
      <w:r w:rsidRPr="0050469B">
        <w:t>or</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w:t>
      </w:r>
      <w:proofErr w:type="spellStart"/>
      <w:r w:rsidRPr="0050469B">
        <w:t>expect</w:t>
      </w:r>
      <w:proofErr w:type="spellEnd"/>
      <w:r w:rsidRPr="0050469B">
        <w:t xml:space="preserve"> from a PoC? </w:t>
      </w:r>
    </w:p>
    <w:p w14:paraId="78F86EC8" w14:textId="77777777" w:rsidR="00AC426F" w:rsidRPr="0050469B" w:rsidRDefault="00AC426F" w:rsidP="00A01847">
      <w:pPr>
        <w:pStyle w:val="Tese-Entrevistas"/>
      </w:pPr>
      <w:r w:rsidRPr="0050469B">
        <w:t xml:space="preserve">From </w:t>
      </w:r>
      <w:proofErr w:type="spellStart"/>
      <w:r w:rsidRPr="0050469B">
        <w:t>my</w:t>
      </w:r>
      <w:proofErr w:type="spellEnd"/>
      <w:r w:rsidRPr="0050469B">
        <w:t xml:space="preserve"> perspective as a </w:t>
      </w:r>
      <w:proofErr w:type="spellStart"/>
      <w:r w:rsidRPr="0050469B">
        <w:t>participant</w:t>
      </w:r>
      <w:proofErr w:type="spellEnd"/>
      <w:r w:rsidRPr="0050469B">
        <w:t xml:space="preserve">, (I </w:t>
      </w:r>
      <w:proofErr w:type="spellStart"/>
      <w:r w:rsidRPr="0050469B">
        <w:t>am</w:t>
      </w:r>
      <w:proofErr w:type="spellEnd"/>
      <w:r w:rsidRPr="0050469B">
        <w:t xml:space="preserve"> </w:t>
      </w:r>
      <w:proofErr w:type="spellStart"/>
      <w:r w:rsidRPr="0050469B">
        <w:t>not</w:t>
      </w:r>
      <w:proofErr w:type="spellEnd"/>
      <w:r w:rsidRPr="0050469B">
        <w:t xml:space="preserve"> a </w:t>
      </w:r>
      <w:proofErr w:type="spellStart"/>
      <w:r w:rsidRPr="0050469B">
        <w:t>specialist</w:t>
      </w:r>
      <w:proofErr w:type="spellEnd"/>
      <w:r w:rsidRPr="0050469B">
        <w:t xml:space="preserve">, </w:t>
      </w:r>
      <w:proofErr w:type="spellStart"/>
      <w:r w:rsidRPr="0050469B">
        <w:t>but</w:t>
      </w:r>
      <w:proofErr w:type="spellEnd"/>
      <w:r w:rsidRPr="0050469B">
        <w:t xml:space="preserve"> I </w:t>
      </w:r>
      <w:proofErr w:type="spellStart"/>
      <w:r w:rsidRPr="0050469B">
        <w:t>participate</w:t>
      </w:r>
      <w:proofErr w:type="spellEnd"/>
      <w:r w:rsidRPr="0050469B">
        <w:t xml:space="preserve"> </w:t>
      </w:r>
      <w:proofErr w:type="spellStart"/>
      <w:r w:rsidRPr="0050469B">
        <w:t>building</w:t>
      </w:r>
      <w:proofErr w:type="spellEnd"/>
      <w:r w:rsidRPr="0050469B">
        <w:t xml:space="preserve"> PoC for </w:t>
      </w:r>
      <w:proofErr w:type="spellStart"/>
      <w:r w:rsidRPr="0050469B">
        <w:t>the</w:t>
      </w:r>
      <w:proofErr w:type="spellEnd"/>
      <w:r w:rsidRPr="0050469B">
        <w:t xml:space="preserve"> </w:t>
      </w:r>
      <w:proofErr w:type="spellStart"/>
      <w:r w:rsidRPr="0050469B">
        <w:t>specialists</w:t>
      </w:r>
      <w:proofErr w:type="spellEnd"/>
      <w:r w:rsidRPr="0050469B">
        <w:t xml:space="preserve">), </w:t>
      </w:r>
      <w:proofErr w:type="spellStart"/>
      <w:r w:rsidRPr="0050469B">
        <w:t>my</w:t>
      </w:r>
      <w:proofErr w:type="spellEnd"/>
      <w:r w:rsidRPr="0050469B">
        <w:t xml:space="preserve"> </w:t>
      </w:r>
      <w:proofErr w:type="spellStart"/>
      <w:r w:rsidRPr="0050469B">
        <w:t>goal</w:t>
      </w:r>
      <w:proofErr w:type="spellEnd"/>
      <w:r w:rsidRPr="0050469B">
        <w:t xml:space="preserve"> </w:t>
      </w:r>
      <w:proofErr w:type="spellStart"/>
      <w:r w:rsidRPr="0050469B">
        <w:t>is</w:t>
      </w:r>
      <w:proofErr w:type="spellEnd"/>
      <w:r w:rsidRPr="0050469B">
        <w:t xml:space="preserve"> </w:t>
      </w:r>
      <w:proofErr w:type="spellStart"/>
      <w:r w:rsidRPr="0050469B">
        <w:t>to</w:t>
      </w:r>
      <w:proofErr w:type="spellEnd"/>
      <w:r w:rsidRPr="0050469B">
        <w:t xml:space="preserve"> </w:t>
      </w:r>
      <w:proofErr w:type="spellStart"/>
      <w:r w:rsidRPr="0050469B">
        <w:t>provide</w:t>
      </w:r>
      <w:proofErr w:type="spellEnd"/>
      <w:r w:rsidRPr="0050469B">
        <w:t xml:space="preserve"> </w:t>
      </w:r>
      <w:proofErr w:type="spellStart"/>
      <w:r w:rsidRPr="0050469B">
        <w:t>what</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or</w:t>
      </w:r>
      <w:proofErr w:type="spellEnd"/>
      <w:r w:rsidRPr="0050469B">
        <w:t xml:space="preserve"> </w:t>
      </w:r>
      <w:proofErr w:type="spellStart"/>
      <w:r w:rsidRPr="0050469B">
        <w:t>specialist</w:t>
      </w:r>
      <w:proofErr w:type="spellEnd"/>
      <w:r w:rsidRPr="0050469B">
        <w:t xml:space="preserve"> </w:t>
      </w:r>
      <w:proofErr w:type="spellStart"/>
      <w:r w:rsidRPr="0050469B">
        <w:t>need</w:t>
      </w:r>
      <w:proofErr w:type="spellEnd"/>
      <w:r w:rsidRPr="0050469B">
        <w:t xml:space="preserve">. </w:t>
      </w:r>
      <w:proofErr w:type="spellStart"/>
      <w:r w:rsidRPr="0050469B">
        <w:t>Also</w:t>
      </w:r>
      <w:proofErr w:type="spellEnd"/>
      <w:r w:rsidRPr="0050469B">
        <w:t xml:space="preserve">, I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w:t>
      </w:r>
      <w:proofErr w:type="spellStart"/>
      <w:r w:rsidRPr="0050469B">
        <w:t>need</w:t>
      </w:r>
      <w:proofErr w:type="spellEnd"/>
      <w:r w:rsidRPr="0050469B">
        <w:t xml:space="preserve"> </w:t>
      </w:r>
      <w:proofErr w:type="spellStart"/>
      <w:r w:rsidRPr="0050469B">
        <w:t>is</w:t>
      </w:r>
      <w:proofErr w:type="spellEnd"/>
      <w:r w:rsidRPr="0050469B">
        <w:t xml:space="preserve"> build in </w:t>
      </w:r>
      <w:proofErr w:type="spellStart"/>
      <w:r w:rsidRPr="0050469B">
        <w:t>the</w:t>
      </w:r>
      <w:proofErr w:type="spellEnd"/>
      <w:r w:rsidRPr="0050469B">
        <w:t xml:space="preserve"> </w:t>
      </w:r>
      <w:proofErr w:type="spellStart"/>
      <w:r w:rsidRPr="0050469B">
        <w:t>right</w:t>
      </w:r>
      <w:proofErr w:type="spellEnd"/>
      <w:r w:rsidRPr="0050469B">
        <w:t xml:space="preserve"> </w:t>
      </w:r>
      <w:proofErr w:type="spellStart"/>
      <w:r w:rsidRPr="0050469B">
        <w:t>way</w:t>
      </w:r>
      <w:proofErr w:type="spellEnd"/>
      <w:r w:rsidRPr="0050469B">
        <w:t>.</w:t>
      </w:r>
    </w:p>
    <w:p w14:paraId="6DBEDD06"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at</w:t>
      </w:r>
      <w:proofErr w:type="spellEnd"/>
      <w:r w:rsidRPr="0050469B">
        <w:t xml:space="preserve"> do </w:t>
      </w:r>
      <w:proofErr w:type="spellStart"/>
      <w:r w:rsidRPr="0050469B">
        <w:t>you</w:t>
      </w:r>
      <w:proofErr w:type="spellEnd"/>
      <w:r w:rsidRPr="0050469B">
        <w:t xml:space="preserve"> </w:t>
      </w:r>
      <w:proofErr w:type="spellStart"/>
      <w:r w:rsidRPr="0050469B">
        <w:t>mean</w:t>
      </w:r>
      <w:proofErr w:type="spellEnd"/>
      <w:r w:rsidRPr="0050469B">
        <w:t xml:space="preserve"> “in </w:t>
      </w:r>
      <w:proofErr w:type="spellStart"/>
      <w:r w:rsidRPr="0050469B">
        <w:t>the</w:t>
      </w:r>
      <w:proofErr w:type="spellEnd"/>
      <w:r w:rsidRPr="0050469B">
        <w:t xml:space="preserve"> </w:t>
      </w:r>
      <w:proofErr w:type="spellStart"/>
      <w:r w:rsidRPr="0050469B">
        <w:t>right</w:t>
      </w:r>
      <w:proofErr w:type="spellEnd"/>
      <w:r w:rsidRPr="0050469B">
        <w:t xml:space="preserve"> </w:t>
      </w:r>
      <w:proofErr w:type="spellStart"/>
      <w:r w:rsidRPr="0050469B">
        <w:t>way</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it </w:t>
      </w:r>
      <w:proofErr w:type="spellStart"/>
      <w:r w:rsidRPr="0050469B">
        <w:t>is</w:t>
      </w:r>
      <w:proofErr w:type="spellEnd"/>
      <w:r w:rsidRPr="0050469B">
        <w:t xml:space="preserve"> </w:t>
      </w:r>
      <w:proofErr w:type="spellStart"/>
      <w:r w:rsidRPr="0050469B">
        <w:t>right</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w:t>
      </w:r>
    </w:p>
    <w:p w14:paraId="4E321E73"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To</w:t>
      </w:r>
      <w:proofErr w:type="spellEnd"/>
      <w:r w:rsidRPr="0050469B">
        <w:t xml:space="preserve"> build a PoC, I </w:t>
      </w:r>
      <w:proofErr w:type="spellStart"/>
      <w:r w:rsidRPr="0050469B">
        <w:t>follow</w:t>
      </w:r>
      <w:proofErr w:type="spellEnd"/>
      <w:r w:rsidRPr="0050469B">
        <w:t xml:space="preserve"> </w:t>
      </w:r>
      <w:proofErr w:type="spellStart"/>
      <w:r w:rsidRPr="0050469B">
        <w:t>best</w:t>
      </w:r>
      <w:proofErr w:type="spellEnd"/>
      <w:r w:rsidRPr="0050469B">
        <w:t xml:space="preserve"> practices </w:t>
      </w:r>
      <w:proofErr w:type="spellStart"/>
      <w:r w:rsidRPr="0050469B">
        <w:t>to</w:t>
      </w:r>
      <w:proofErr w:type="spellEnd"/>
      <w:r w:rsidRPr="0050469B">
        <w:t xml:space="preserve"> </w:t>
      </w:r>
      <w:proofErr w:type="spellStart"/>
      <w:r w:rsidRPr="0050469B">
        <w:t>the</w:t>
      </w:r>
      <w:proofErr w:type="spellEnd"/>
      <w:r w:rsidRPr="0050469B">
        <w:t xml:space="preserve"> </w:t>
      </w:r>
      <w:proofErr w:type="spellStart"/>
      <w:r w:rsidRPr="0050469B">
        <w:t>best</w:t>
      </w:r>
      <w:proofErr w:type="spellEnd"/>
      <w:r w:rsidRPr="0050469B">
        <w:t xml:space="preserve"> </w:t>
      </w:r>
      <w:proofErr w:type="spellStart"/>
      <w:r w:rsidRPr="0050469B">
        <w:t>of</w:t>
      </w:r>
      <w:proofErr w:type="spellEnd"/>
      <w:r w:rsidRPr="0050469B">
        <w:t xml:space="preserve"> </w:t>
      </w:r>
      <w:proofErr w:type="spellStart"/>
      <w:r w:rsidRPr="0050469B">
        <w:t>my</w:t>
      </w:r>
      <w:proofErr w:type="spellEnd"/>
      <w:r w:rsidRPr="0050469B">
        <w:t xml:space="preserve"> </w:t>
      </w:r>
      <w:proofErr w:type="spellStart"/>
      <w:r w:rsidRPr="0050469B">
        <w:t>knowledge</w:t>
      </w:r>
      <w:proofErr w:type="spellEnd"/>
      <w:r w:rsidRPr="0050469B">
        <w:t xml:space="preserve">. </w:t>
      </w:r>
    </w:p>
    <w:p w14:paraId="73C6F193"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You</w:t>
      </w:r>
      <w:proofErr w:type="spellEnd"/>
      <w:r w:rsidRPr="0050469B">
        <w:t xml:space="preserve"> </w:t>
      </w:r>
      <w:proofErr w:type="spellStart"/>
      <w:r w:rsidRPr="0050469B">
        <w:t>mentioned</w:t>
      </w:r>
      <w:proofErr w:type="spellEnd"/>
      <w:r w:rsidRPr="0050469B">
        <w:t xml:space="preserve"> in </w:t>
      </w:r>
      <w:proofErr w:type="spellStart"/>
      <w:r w:rsidRPr="0050469B">
        <w:t>one</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answers</w:t>
      </w:r>
      <w:proofErr w:type="spellEnd"/>
      <w:r w:rsidRPr="0050469B">
        <w:t xml:space="preserve">, </w:t>
      </w:r>
      <w:proofErr w:type="spellStart"/>
      <w:r w:rsidRPr="0050469B">
        <w:t>sometimes</w:t>
      </w:r>
      <w:proofErr w:type="spellEnd"/>
      <w:r w:rsidRPr="0050469B">
        <w:t xml:space="preserve"> </w:t>
      </w:r>
      <w:proofErr w:type="spellStart"/>
      <w:r w:rsidRPr="0050469B">
        <w:t>they</w:t>
      </w:r>
      <w:proofErr w:type="spellEnd"/>
      <w:r w:rsidRPr="0050469B">
        <w:t xml:space="preserve"> (</w:t>
      </w:r>
      <w:proofErr w:type="spellStart"/>
      <w:r w:rsidRPr="0050469B">
        <w:t>customers</w:t>
      </w:r>
      <w:proofErr w:type="spellEnd"/>
      <w:r w:rsidRPr="0050469B">
        <w:t xml:space="preserve">)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ne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manage</w:t>
      </w:r>
      <w:proofErr w:type="spellEnd"/>
      <w:r w:rsidRPr="0050469B">
        <w:t xml:space="preserve"> </w:t>
      </w:r>
      <w:proofErr w:type="spellStart"/>
      <w:r w:rsidRPr="0050469B">
        <w:t>that</w:t>
      </w:r>
      <w:proofErr w:type="spellEnd"/>
      <w:r w:rsidRPr="0050469B">
        <w:t>?</w:t>
      </w:r>
    </w:p>
    <w:p w14:paraId="322E7F67"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Using</w:t>
      </w:r>
      <w:proofErr w:type="spellEnd"/>
      <w:r w:rsidRPr="0050469B">
        <w:t xml:space="preserve"> </w:t>
      </w:r>
      <w:proofErr w:type="spellStart"/>
      <w:r w:rsidRPr="0050469B">
        <w:t>my</w:t>
      </w:r>
      <w:proofErr w:type="spellEnd"/>
      <w:r w:rsidRPr="0050469B">
        <w:t xml:space="preserve"> </w:t>
      </w:r>
      <w:proofErr w:type="spellStart"/>
      <w:r w:rsidRPr="0050469B">
        <w:t>own</w:t>
      </w:r>
      <w:proofErr w:type="spellEnd"/>
      <w:r w:rsidRPr="0050469B">
        <w:t xml:space="preserve"> </w:t>
      </w:r>
      <w:proofErr w:type="spellStart"/>
      <w:r w:rsidRPr="0050469B">
        <w:t>knowledge</w:t>
      </w:r>
      <w:proofErr w:type="spellEnd"/>
      <w:r w:rsidRPr="0050469B">
        <w:t xml:space="preserve"> </w:t>
      </w:r>
      <w:proofErr w:type="spellStart"/>
      <w:r w:rsidRPr="0050469B">
        <w:t>and</w:t>
      </w:r>
      <w:proofErr w:type="spellEnd"/>
      <w:r w:rsidRPr="0050469B">
        <w:t xml:space="preserve"> </w:t>
      </w:r>
      <w:proofErr w:type="spellStart"/>
      <w:r w:rsidRPr="0050469B">
        <w:t>judgment</w:t>
      </w:r>
      <w:proofErr w:type="spellEnd"/>
      <w:r w:rsidRPr="0050469B">
        <w:t xml:space="preserve">. </w:t>
      </w:r>
      <w:proofErr w:type="spellStart"/>
      <w:r w:rsidRPr="0050469B">
        <w:t>Also</w:t>
      </w:r>
      <w:proofErr w:type="spellEnd"/>
      <w:r w:rsidRPr="0050469B">
        <w:t xml:space="preserve">, I do </w:t>
      </w:r>
      <w:proofErr w:type="spellStart"/>
      <w:r w:rsidRPr="0050469B">
        <w:t>researches</w:t>
      </w:r>
      <w:proofErr w:type="spellEnd"/>
      <w:r w:rsidRPr="0050469B">
        <w:t>.</w:t>
      </w:r>
    </w:p>
    <w:p w14:paraId="3CDA5495" w14:textId="77777777" w:rsidR="00AC426F" w:rsidRPr="0050469B" w:rsidRDefault="00AC426F" w:rsidP="00A01847">
      <w:pPr>
        <w:pStyle w:val="Tese-Entrevistas"/>
      </w:pPr>
    </w:p>
    <w:p w14:paraId="1EEB9A85" w14:textId="77777777" w:rsidR="00AC426F" w:rsidRPr="0050469B" w:rsidRDefault="00AC426F" w:rsidP="00A01847">
      <w:pPr>
        <w:pStyle w:val="Tese-Entrevistas"/>
      </w:pPr>
      <w:r w:rsidRPr="0050469B">
        <w:t xml:space="preserve">3)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challenges</w:t>
      </w:r>
      <w:proofErr w:type="spellEnd"/>
      <w:r w:rsidRPr="0050469B">
        <w:t xml:space="preserve"> </w:t>
      </w:r>
      <w:proofErr w:type="spellStart"/>
      <w:r w:rsidRPr="0050469B">
        <w:t>of</w:t>
      </w:r>
      <w:proofErr w:type="spellEnd"/>
      <w:r w:rsidRPr="0050469B">
        <w:t xml:space="preserve"> a PoC?</w:t>
      </w:r>
    </w:p>
    <w:p w14:paraId="4F93913E" w14:textId="77777777" w:rsidR="00AC426F" w:rsidRPr="0050469B" w:rsidRDefault="00AC426F" w:rsidP="00A01847">
      <w:pPr>
        <w:pStyle w:val="Tese-Entrevistas"/>
      </w:pPr>
      <w:r w:rsidRPr="0050469B">
        <w:lastRenderedPageBreak/>
        <w:t xml:space="preserve">From </w:t>
      </w:r>
      <w:proofErr w:type="spellStart"/>
      <w:r w:rsidRPr="0050469B">
        <w:t>what</w:t>
      </w:r>
      <w:proofErr w:type="spellEnd"/>
      <w:r w:rsidRPr="0050469B">
        <w:t xml:space="preserve"> I </w:t>
      </w:r>
      <w:proofErr w:type="spellStart"/>
      <w:r w:rsidRPr="0050469B">
        <w:t>have</w:t>
      </w:r>
      <w:proofErr w:type="spellEnd"/>
      <w:r w:rsidRPr="0050469B">
        <w:t xml:space="preserve"> </w:t>
      </w:r>
      <w:proofErr w:type="spellStart"/>
      <w:r w:rsidRPr="0050469B">
        <w:t>seen</w:t>
      </w:r>
      <w:proofErr w:type="spellEnd"/>
      <w:r w:rsidRPr="0050469B">
        <w:t xml:space="preserve">, </w:t>
      </w:r>
      <w:proofErr w:type="spellStart"/>
      <w:r w:rsidRPr="0050469B">
        <w:t>the</w:t>
      </w:r>
      <w:proofErr w:type="spellEnd"/>
      <w:r w:rsidRPr="0050469B">
        <w:t xml:space="preserve"> </w:t>
      </w:r>
      <w:proofErr w:type="spellStart"/>
      <w:r w:rsidRPr="0050469B">
        <w:t>biggest</w:t>
      </w:r>
      <w:proofErr w:type="spellEnd"/>
      <w:r w:rsidRPr="0050469B">
        <w:t xml:space="preserve"> </w:t>
      </w:r>
      <w:proofErr w:type="spellStart"/>
      <w:r w:rsidRPr="0050469B">
        <w:t>variables</w:t>
      </w:r>
      <w:proofErr w:type="spellEnd"/>
      <w:r w:rsidRPr="0050469B">
        <w:t xml:space="preserve"> are </w:t>
      </w:r>
      <w:proofErr w:type="spellStart"/>
      <w:r w:rsidRPr="0050469B">
        <w:t>the</w:t>
      </w:r>
      <w:proofErr w:type="spellEnd"/>
      <w:r w:rsidRPr="0050469B">
        <w:t xml:space="preserve"> </w:t>
      </w:r>
      <w:proofErr w:type="spellStart"/>
      <w:r w:rsidRPr="0050469B">
        <w:t>discussion</w:t>
      </w:r>
      <w:proofErr w:type="spellEnd"/>
      <w:r w:rsidRPr="0050469B">
        <w:t xml:space="preserve"> </w:t>
      </w:r>
      <w:proofErr w:type="spellStart"/>
      <w:r w:rsidRPr="0050469B">
        <w:t>and</w:t>
      </w:r>
      <w:proofErr w:type="spellEnd"/>
      <w:r w:rsidRPr="0050469B">
        <w:t xml:space="preserve"> </w:t>
      </w:r>
      <w:proofErr w:type="spellStart"/>
      <w:r w:rsidRPr="0050469B">
        <w:t>the</w:t>
      </w:r>
      <w:proofErr w:type="spellEnd"/>
      <w:r w:rsidRPr="0050469B">
        <w:t xml:space="preserve"> </w:t>
      </w:r>
      <w:proofErr w:type="spellStart"/>
      <w:r w:rsidRPr="0050469B">
        <w:t>knowledge</w:t>
      </w:r>
      <w:proofErr w:type="spellEnd"/>
      <w:r w:rsidRPr="0050469B">
        <w:t xml:space="preserve"> </w:t>
      </w:r>
      <w:proofErr w:type="spellStart"/>
      <w:r w:rsidRPr="0050469B">
        <w:t>between</w:t>
      </w:r>
      <w:proofErr w:type="spellEnd"/>
      <w:r w:rsidRPr="0050469B">
        <w:t xml:space="preserve"> </w:t>
      </w:r>
      <w:proofErr w:type="spellStart"/>
      <w:r w:rsidRPr="0050469B">
        <w:t>the</w:t>
      </w:r>
      <w:proofErr w:type="spellEnd"/>
      <w:r w:rsidRPr="0050469B">
        <w:t xml:space="preserve"> </w:t>
      </w:r>
      <w:proofErr w:type="spellStart"/>
      <w:r w:rsidRPr="0050469B">
        <w:t>people</w:t>
      </w:r>
      <w:proofErr w:type="spellEnd"/>
      <w:r w:rsidRPr="0050469B">
        <w:t xml:space="preserve"> </w:t>
      </w:r>
      <w:proofErr w:type="spellStart"/>
      <w:r w:rsidRPr="0050469B">
        <w:t>involved</w:t>
      </w:r>
      <w:proofErr w:type="spellEnd"/>
      <w:r w:rsidRPr="0050469B">
        <w:t xml:space="preserve"> in </w:t>
      </w:r>
      <w:proofErr w:type="spellStart"/>
      <w:r w:rsidRPr="0050469B">
        <w:t>the</w:t>
      </w:r>
      <w:proofErr w:type="spellEnd"/>
      <w:r w:rsidRPr="0050469B">
        <w:t xml:space="preserve"> PoC (</w:t>
      </w:r>
      <w:proofErr w:type="spellStart"/>
      <w:r w:rsidRPr="0050469B">
        <w:t>customers</w:t>
      </w:r>
      <w:proofErr w:type="spellEnd"/>
      <w:r w:rsidRPr="0050469B">
        <w:t xml:space="preserve">, </w:t>
      </w:r>
      <w:proofErr w:type="spellStart"/>
      <w:r w:rsidRPr="0050469B">
        <w:t>participants</w:t>
      </w:r>
      <w:proofErr w:type="spellEnd"/>
      <w:r w:rsidRPr="0050469B">
        <w:t xml:space="preserve">, </w:t>
      </w:r>
      <w:proofErr w:type="spellStart"/>
      <w:r w:rsidRPr="0050469B">
        <w:t>specialists</w:t>
      </w:r>
      <w:proofErr w:type="spellEnd"/>
      <w:r w:rsidRPr="0050469B">
        <w:t xml:space="preserve">), </w:t>
      </w:r>
      <w:proofErr w:type="spellStart"/>
      <w:r w:rsidRPr="0050469B">
        <w:t>trying</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same</w:t>
      </w:r>
      <w:proofErr w:type="spellEnd"/>
      <w:r w:rsidRPr="0050469B">
        <w:t xml:space="preserve"> </w:t>
      </w:r>
      <w:proofErr w:type="spellStart"/>
      <w:r w:rsidRPr="0050469B">
        <w:t>page</w:t>
      </w:r>
      <w:proofErr w:type="spellEnd"/>
      <w:r w:rsidRPr="0050469B">
        <w:t xml:space="preserve">. </w:t>
      </w:r>
      <w:proofErr w:type="spellStart"/>
      <w:r w:rsidRPr="0050469B">
        <w:t>Also</w:t>
      </w:r>
      <w:proofErr w:type="spellEnd"/>
      <w:r w:rsidRPr="0050469B">
        <w:t xml:space="preserve">, I </w:t>
      </w:r>
      <w:proofErr w:type="spellStart"/>
      <w:r w:rsidRPr="0050469B">
        <w:t>have</w:t>
      </w:r>
      <w:proofErr w:type="spellEnd"/>
      <w:r w:rsidRPr="0050469B">
        <w:t xml:space="preserve"> </w:t>
      </w:r>
      <w:proofErr w:type="spellStart"/>
      <w:r w:rsidRPr="0050469B">
        <w:t>seen</w:t>
      </w:r>
      <w:proofErr w:type="spellEnd"/>
      <w:r w:rsidRPr="0050469B">
        <w:t xml:space="preserve"> </w:t>
      </w:r>
      <w:proofErr w:type="spellStart"/>
      <w:r w:rsidRPr="0050469B">
        <w:t>the</w:t>
      </w:r>
      <w:proofErr w:type="spellEnd"/>
      <w:r w:rsidRPr="0050469B">
        <w:t xml:space="preserve"> </w:t>
      </w:r>
      <w:proofErr w:type="spellStart"/>
      <w:r w:rsidRPr="0050469B">
        <w:t>discussion</w:t>
      </w:r>
      <w:proofErr w:type="spellEnd"/>
      <w:r w:rsidRPr="0050469B">
        <w:t xml:space="preserve"> </w:t>
      </w:r>
      <w:proofErr w:type="spellStart"/>
      <w:r w:rsidRPr="0050469B">
        <w:t>and</w:t>
      </w:r>
      <w:proofErr w:type="spellEnd"/>
      <w:r w:rsidRPr="0050469B">
        <w:t xml:space="preserve"> </w:t>
      </w:r>
      <w:proofErr w:type="spellStart"/>
      <w:r w:rsidRPr="0050469B">
        <w:t>knowledge</w:t>
      </w:r>
      <w:proofErr w:type="spellEnd"/>
      <w:r w:rsidRPr="0050469B">
        <w:t xml:space="preserve"> continues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PoC.</w:t>
      </w:r>
    </w:p>
    <w:p w14:paraId="6B37E8D0"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Do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any</w:t>
      </w:r>
      <w:proofErr w:type="spellEnd"/>
      <w:r w:rsidRPr="0050469B">
        <w:t xml:space="preserve"> </w:t>
      </w:r>
      <w:proofErr w:type="spellStart"/>
      <w:r w:rsidRPr="0050469B">
        <w:t>idea</w:t>
      </w:r>
      <w:proofErr w:type="spellEnd"/>
      <w:r w:rsidRPr="0050469B">
        <w:t xml:space="preserve"> </w:t>
      </w:r>
      <w:proofErr w:type="spellStart"/>
      <w:r w:rsidRPr="0050469B">
        <w:t>why</w:t>
      </w:r>
      <w:proofErr w:type="spellEnd"/>
      <w:r w:rsidRPr="0050469B">
        <w:t xml:space="preserve"> does </w:t>
      </w:r>
      <w:proofErr w:type="spellStart"/>
      <w:r w:rsidRPr="0050469B">
        <w:t>that</w:t>
      </w:r>
      <w:proofErr w:type="spellEnd"/>
      <w:r w:rsidRPr="0050469B">
        <w:t xml:space="preserve"> continue </w:t>
      </w:r>
      <w:proofErr w:type="spellStart"/>
      <w:r w:rsidRPr="0050469B">
        <w:t>through</w:t>
      </w:r>
      <w:proofErr w:type="spellEnd"/>
      <w:r w:rsidRPr="0050469B">
        <w:t xml:space="preserve"> </w:t>
      </w:r>
      <w:proofErr w:type="spellStart"/>
      <w:r w:rsidRPr="0050469B">
        <w:t>the</w:t>
      </w:r>
      <w:proofErr w:type="spellEnd"/>
      <w:r w:rsidRPr="0050469B">
        <w:t xml:space="preserve"> </w:t>
      </w:r>
      <w:proofErr w:type="spellStart"/>
      <w:r w:rsidRPr="0050469B">
        <w:t>whole</w:t>
      </w:r>
      <w:proofErr w:type="spellEnd"/>
      <w:r w:rsidRPr="0050469B">
        <w:t xml:space="preserve"> PoC?</w:t>
      </w:r>
    </w:p>
    <w:p w14:paraId="5AEB65FA"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is</w:t>
      </w:r>
      <w:proofErr w:type="spellEnd"/>
      <w:r w:rsidRPr="0050469B">
        <w:t xml:space="preserve"> </w:t>
      </w:r>
      <w:proofErr w:type="spellStart"/>
      <w:r w:rsidRPr="0050469B">
        <w:t>people</w:t>
      </w:r>
      <w:proofErr w:type="spellEnd"/>
      <w:r w:rsidRPr="0050469B">
        <w:t xml:space="preserve">, </w:t>
      </w:r>
      <w:proofErr w:type="spellStart"/>
      <w:r w:rsidRPr="0050469B">
        <w:t>the</w:t>
      </w:r>
      <w:proofErr w:type="spellEnd"/>
      <w:r w:rsidRPr="0050469B">
        <w:t xml:space="preserve"> </w:t>
      </w:r>
      <w:proofErr w:type="spellStart"/>
      <w:r w:rsidRPr="0050469B">
        <w:t>biggest</w:t>
      </w:r>
      <w:proofErr w:type="spellEnd"/>
      <w:r w:rsidRPr="0050469B">
        <w:t xml:space="preserve"> </w:t>
      </w:r>
      <w:proofErr w:type="spellStart"/>
      <w:r w:rsidRPr="0050469B">
        <w:t>variable</w:t>
      </w:r>
      <w:proofErr w:type="spellEnd"/>
      <w:r w:rsidRPr="0050469B">
        <w:t xml:space="preserve">. </w:t>
      </w:r>
      <w:proofErr w:type="spellStart"/>
      <w:r w:rsidRPr="0050469B">
        <w:t>They</w:t>
      </w:r>
      <w:proofErr w:type="spellEnd"/>
      <w:r w:rsidRPr="0050469B">
        <w:t xml:space="preserve"> </w:t>
      </w:r>
      <w:proofErr w:type="spellStart"/>
      <w:r w:rsidRPr="0050469B">
        <w:t>bring</w:t>
      </w:r>
      <w:proofErr w:type="spellEnd"/>
      <w:r w:rsidRPr="0050469B">
        <w:t xml:space="preserve"> </w:t>
      </w:r>
      <w:proofErr w:type="spellStart"/>
      <w:r w:rsidRPr="0050469B">
        <w:t>and</w:t>
      </w:r>
      <w:proofErr w:type="spellEnd"/>
      <w:r w:rsidRPr="0050469B">
        <w:t xml:space="preserve"> </w:t>
      </w:r>
      <w:proofErr w:type="spellStart"/>
      <w:r w:rsidRPr="0050469B">
        <w:t>get</w:t>
      </w:r>
      <w:proofErr w:type="spellEnd"/>
      <w:r w:rsidRPr="0050469B">
        <w:t xml:space="preserve"> </w:t>
      </w:r>
      <w:proofErr w:type="spellStart"/>
      <w:r w:rsidRPr="0050469B">
        <w:t>different</w:t>
      </w:r>
      <w:proofErr w:type="spellEnd"/>
      <w:r w:rsidRPr="0050469B">
        <w:t xml:space="preserve"> </w:t>
      </w:r>
      <w:proofErr w:type="spellStart"/>
      <w:r w:rsidRPr="0050469B">
        <w:t>idea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w:t>
      </w:r>
    </w:p>
    <w:p w14:paraId="13B40FC0"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Do </w:t>
      </w:r>
      <w:proofErr w:type="spellStart"/>
      <w:r w:rsidRPr="0050469B">
        <w:t>you</w:t>
      </w:r>
      <w:proofErr w:type="spellEnd"/>
      <w:r w:rsidRPr="0050469B">
        <w:t xml:space="preserve"> </w:t>
      </w:r>
      <w:proofErr w:type="spellStart"/>
      <w:r w:rsidRPr="0050469B">
        <w:t>think</w:t>
      </w:r>
      <w:proofErr w:type="spellEnd"/>
      <w:r w:rsidRPr="0050469B">
        <w:t xml:space="preserve"> </w:t>
      </w:r>
      <w:proofErr w:type="spellStart"/>
      <w:r w:rsidRPr="0050469B">
        <w:t>this</w:t>
      </w:r>
      <w:proofErr w:type="spellEnd"/>
      <w:r w:rsidRPr="0050469B">
        <w:t xml:space="preserve"> </w:t>
      </w:r>
      <w:proofErr w:type="spellStart"/>
      <w:r w:rsidRPr="0050469B">
        <w:t>is</w:t>
      </w:r>
      <w:proofErr w:type="spellEnd"/>
      <w:r w:rsidRPr="0050469B">
        <w:t xml:space="preserve"> </w:t>
      </w:r>
      <w:proofErr w:type="spellStart"/>
      <w:r w:rsidRPr="0050469B">
        <w:t>because</w:t>
      </w:r>
      <w:proofErr w:type="spellEnd"/>
      <w:r w:rsidRPr="0050469B">
        <w:t xml:space="preserve"> </w:t>
      </w:r>
      <w:proofErr w:type="spellStart"/>
      <w:r w:rsidRPr="0050469B">
        <w:t>the</w:t>
      </w:r>
      <w:proofErr w:type="spellEnd"/>
      <w:r w:rsidRPr="0050469B">
        <w:t xml:space="preserve"> PoC </w:t>
      </w:r>
      <w:proofErr w:type="spellStart"/>
      <w:r w:rsidRPr="0050469B">
        <w:t>process</w:t>
      </w:r>
      <w:proofErr w:type="spellEnd"/>
      <w:r w:rsidRPr="0050469B">
        <w:t xml:space="preserve"> </w:t>
      </w:r>
      <w:proofErr w:type="spellStart"/>
      <w:r w:rsidRPr="0050469B">
        <w:t>could</w:t>
      </w:r>
      <w:proofErr w:type="spellEnd"/>
      <w:r w:rsidRPr="0050469B">
        <w:t xml:space="preserve"> </w:t>
      </w:r>
      <w:proofErr w:type="spellStart"/>
      <w:r w:rsidRPr="0050469B">
        <w:t>change</w:t>
      </w:r>
      <w:proofErr w:type="spellEnd"/>
      <w:r w:rsidRPr="0050469B">
        <w:t>?</w:t>
      </w:r>
    </w:p>
    <w:p w14:paraId="7DCCE9C0" w14:textId="77777777" w:rsidR="00AC426F" w:rsidRPr="0050469B" w:rsidRDefault="00AC426F" w:rsidP="00A01847">
      <w:pPr>
        <w:pStyle w:val="Tese-Entrevistas"/>
      </w:pPr>
      <w:proofErr w:type="spellStart"/>
      <w:r w:rsidRPr="0050469B">
        <w:t>Answer</w:t>
      </w:r>
      <w:proofErr w:type="spellEnd"/>
      <w:r w:rsidRPr="0050469B">
        <w:t xml:space="preserve">: Yes. I </w:t>
      </w:r>
      <w:proofErr w:type="spellStart"/>
      <w:r w:rsidRPr="0050469B">
        <w:t>don’t</w:t>
      </w:r>
      <w:proofErr w:type="spellEnd"/>
      <w:r w:rsidRPr="0050469B">
        <w:t xml:space="preserve"> </w:t>
      </w:r>
      <w:proofErr w:type="spellStart"/>
      <w:r w:rsidRPr="0050469B">
        <w:t>think</w:t>
      </w:r>
      <w:proofErr w:type="spellEnd"/>
      <w:r w:rsidRPr="0050469B">
        <w:t xml:space="preserve"> </w:t>
      </w:r>
      <w:proofErr w:type="spellStart"/>
      <w:r w:rsidRPr="0050469B">
        <w:t>they</w:t>
      </w:r>
      <w:proofErr w:type="spellEnd"/>
      <w:r w:rsidRPr="0050469B">
        <w:t xml:space="preserve"> </w:t>
      </w:r>
      <w:proofErr w:type="spellStart"/>
      <w:r w:rsidRPr="0050469B">
        <w:t>even</w:t>
      </w:r>
      <w:proofErr w:type="spellEnd"/>
      <w:r w:rsidRPr="0050469B">
        <w:t xml:space="preserve"> realize </w:t>
      </w:r>
      <w:proofErr w:type="spellStart"/>
      <w:r w:rsidRPr="0050469B">
        <w:t>there</w:t>
      </w:r>
      <w:proofErr w:type="spellEnd"/>
      <w:r w:rsidRPr="0050469B">
        <w:t xml:space="preserve"> are some </w:t>
      </w:r>
      <w:proofErr w:type="spellStart"/>
      <w:r w:rsidRPr="0050469B">
        <w:t>steps</w:t>
      </w:r>
      <w:proofErr w:type="spellEnd"/>
      <w:r w:rsidRPr="0050469B">
        <w:t xml:space="preserve"> </w:t>
      </w:r>
      <w:proofErr w:type="spellStart"/>
      <w:r w:rsidRPr="0050469B">
        <w:t>and</w:t>
      </w:r>
      <w:proofErr w:type="spellEnd"/>
      <w:r w:rsidRPr="0050469B">
        <w:t xml:space="preserve"> </w:t>
      </w:r>
      <w:proofErr w:type="spellStart"/>
      <w:r w:rsidRPr="0050469B">
        <w:t>the</w:t>
      </w:r>
      <w:proofErr w:type="spellEnd"/>
      <w:r w:rsidRPr="0050469B">
        <w:t xml:space="preserve"> </w:t>
      </w:r>
      <w:proofErr w:type="spellStart"/>
      <w:r w:rsidRPr="0050469B">
        <w:t>steps</w:t>
      </w:r>
      <w:proofErr w:type="spellEnd"/>
      <w:r w:rsidRPr="0050469B">
        <w:t xml:space="preserve"> are </w:t>
      </w:r>
      <w:proofErr w:type="spellStart"/>
      <w:r w:rsidRPr="0050469B">
        <w:t>changing</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time </w:t>
      </w:r>
      <w:proofErr w:type="spellStart"/>
      <w:r w:rsidRPr="0050469B">
        <w:t>during</w:t>
      </w:r>
      <w:proofErr w:type="spellEnd"/>
      <w:r w:rsidRPr="0050469B">
        <w:t xml:space="preserve"> </w:t>
      </w:r>
      <w:proofErr w:type="spellStart"/>
      <w:r w:rsidRPr="0050469B">
        <w:t>the</w:t>
      </w:r>
      <w:proofErr w:type="spellEnd"/>
      <w:r w:rsidRPr="0050469B">
        <w:t xml:space="preserve"> PoC.</w:t>
      </w:r>
    </w:p>
    <w:p w14:paraId="39306303" w14:textId="7C2A5CBD" w:rsidR="00AC426F" w:rsidRPr="0050469B" w:rsidRDefault="00AC426F" w:rsidP="00A01847">
      <w:pPr>
        <w:pStyle w:val="Tese-Entrevistas"/>
      </w:pPr>
    </w:p>
    <w:p w14:paraId="10533219" w14:textId="77777777" w:rsidR="00AC426F" w:rsidRPr="0050469B" w:rsidRDefault="00AC426F" w:rsidP="00A01847">
      <w:pPr>
        <w:pStyle w:val="Tese-Entrevistas"/>
      </w:pPr>
      <w:r w:rsidRPr="0050469B">
        <w:t xml:space="preserve">4)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elements</w:t>
      </w:r>
      <w:proofErr w:type="spellEnd"/>
      <w:r w:rsidRPr="0050469B">
        <w:t xml:space="preserve"> in a PoC?</w:t>
      </w:r>
    </w:p>
    <w:p w14:paraId="62B5B1E9" w14:textId="77777777" w:rsidR="00AC426F" w:rsidRPr="0050469B" w:rsidRDefault="00AC426F" w:rsidP="00A01847">
      <w:pPr>
        <w:pStyle w:val="Tese-Entrevistas"/>
      </w:pPr>
      <w:r w:rsidRPr="0050469B">
        <w:t xml:space="preserve">People, </w:t>
      </w:r>
      <w:proofErr w:type="spellStart"/>
      <w:r w:rsidRPr="0050469B">
        <w:t>equipment</w:t>
      </w:r>
      <w:proofErr w:type="spellEnd"/>
      <w:r w:rsidRPr="0050469B">
        <w:t xml:space="preserve">, </w:t>
      </w:r>
      <w:proofErr w:type="spellStart"/>
      <w:r w:rsidRPr="0050469B">
        <w:t>knowledge</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entire</w:t>
      </w:r>
      <w:proofErr w:type="spellEnd"/>
      <w:r w:rsidRPr="0050469B">
        <w:t xml:space="preserve"> </w:t>
      </w:r>
      <w:proofErr w:type="spellStart"/>
      <w:r w:rsidRPr="0050469B">
        <w:t>scope</w:t>
      </w:r>
      <w:proofErr w:type="spellEnd"/>
      <w:r w:rsidRPr="0050469B">
        <w:t xml:space="preserve">, </w:t>
      </w:r>
      <w:proofErr w:type="spellStart"/>
      <w:r w:rsidRPr="0050469B">
        <w:t>technology</w:t>
      </w:r>
      <w:proofErr w:type="spellEnd"/>
      <w:r w:rsidRPr="0050469B">
        <w:t xml:space="preserve">, </w:t>
      </w:r>
      <w:proofErr w:type="spellStart"/>
      <w:r w:rsidRPr="0050469B">
        <w:t>execution</w:t>
      </w:r>
      <w:proofErr w:type="spellEnd"/>
      <w:r w:rsidRPr="0050469B">
        <w:t xml:space="preserve">, practices. I </w:t>
      </w:r>
      <w:proofErr w:type="spellStart"/>
      <w:r w:rsidRPr="0050469B">
        <w:t>feel</w:t>
      </w:r>
      <w:proofErr w:type="spellEnd"/>
      <w:r w:rsidRPr="0050469B">
        <w:t xml:space="preserve"> som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elements</w:t>
      </w:r>
      <w:proofErr w:type="spellEnd"/>
      <w:r w:rsidRPr="0050469B">
        <w:t xml:space="preserve"> </w:t>
      </w:r>
      <w:proofErr w:type="spellStart"/>
      <w:r w:rsidRPr="0050469B">
        <w:t>can</w:t>
      </w:r>
      <w:proofErr w:type="spellEnd"/>
      <w:r w:rsidRPr="0050469B">
        <w:t xml:space="preserve"> </w:t>
      </w:r>
      <w:proofErr w:type="spellStart"/>
      <w:r w:rsidRPr="0050469B">
        <w:t>overlap</w:t>
      </w:r>
      <w:proofErr w:type="spellEnd"/>
      <w:r w:rsidRPr="0050469B">
        <w:t xml:space="preserve">. </w:t>
      </w:r>
    </w:p>
    <w:p w14:paraId="6F7726C3" w14:textId="7AA7385E" w:rsidR="00AC426F" w:rsidRPr="0050469B" w:rsidRDefault="00AC426F" w:rsidP="00A01847">
      <w:pPr>
        <w:pStyle w:val="Tese-Entrevistas"/>
      </w:pPr>
    </w:p>
    <w:p w14:paraId="4916EEFD" w14:textId="77777777" w:rsidR="00AC426F" w:rsidRPr="0050469B" w:rsidRDefault="00AC426F" w:rsidP="00A01847">
      <w:pPr>
        <w:pStyle w:val="Tese-Entrevistas"/>
      </w:pPr>
      <w:r w:rsidRPr="0050469B">
        <w:t xml:space="preserve">5) </w:t>
      </w:r>
      <w:proofErr w:type="spellStart"/>
      <w:r w:rsidRPr="0050469B">
        <w:t>Briefly</w:t>
      </w:r>
      <w:proofErr w:type="spellEnd"/>
      <w:r w:rsidRPr="0050469B">
        <w:t xml:space="preserve">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methodology</w:t>
      </w:r>
      <w:proofErr w:type="spellEnd"/>
      <w:r w:rsidRPr="0050469B">
        <w:t xml:space="preserve"> </w:t>
      </w:r>
      <w:proofErr w:type="spellStart"/>
      <w:r w:rsidRPr="0050469B">
        <w:t>you</w:t>
      </w:r>
      <w:proofErr w:type="spellEnd"/>
      <w:r w:rsidRPr="0050469B">
        <w:t xml:space="preserve"> </w:t>
      </w:r>
      <w:proofErr w:type="spellStart"/>
      <w:r w:rsidRPr="0050469B">
        <w:t>follow</w:t>
      </w:r>
      <w:proofErr w:type="spellEnd"/>
      <w:r w:rsidRPr="0050469B">
        <w:t xml:space="preserve"> in a PoC?</w:t>
      </w:r>
    </w:p>
    <w:p w14:paraId="0FDB4C56" w14:textId="77777777" w:rsidR="00AC426F" w:rsidRPr="0050469B" w:rsidRDefault="00AC426F" w:rsidP="00A01847">
      <w:pPr>
        <w:pStyle w:val="Tese-Entrevistas"/>
      </w:pPr>
      <w:r w:rsidRPr="0050469B">
        <w:t xml:space="preserve">It </w:t>
      </w:r>
      <w:proofErr w:type="spellStart"/>
      <w:r w:rsidRPr="0050469B">
        <w:t>depends</w:t>
      </w:r>
      <w:proofErr w:type="spellEnd"/>
      <w:r w:rsidRPr="0050469B">
        <w:t xml:space="preserve"> </w:t>
      </w:r>
      <w:proofErr w:type="spellStart"/>
      <w:r w:rsidRPr="0050469B">
        <w:t>completely</w:t>
      </w:r>
      <w:proofErr w:type="spellEnd"/>
      <w:r w:rsidRPr="0050469B">
        <w:t xml:space="preserve">. </w:t>
      </w:r>
      <w:proofErr w:type="spellStart"/>
      <w:r w:rsidRPr="0050469B">
        <w:t>There</w:t>
      </w:r>
      <w:proofErr w:type="spellEnd"/>
      <w:r w:rsidRPr="0050469B">
        <w:t xml:space="preserve"> </w:t>
      </w:r>
      <w:proofErr w:type="spellStart"/>
      <w:r w:rsidRPr="0050469B">
        <w:t>is</w:t>
      </w:r>
      <w:proofErr w:type="spellEnd"/>
      <w:r w:rsidRPr="0050469B">
        <w:t xml:space="preserve"> </w:t>
      </w:r>
      <w:proofErr w:type="spellStart"/>
      <w:r w:rsidRPr="0050469B">
        <w:t>not</w:t>
      </w:r>
      <w:proofErr w:type="spellEnd"/>
      <w:r w:rsidRPr="0050469B">
        <w:t xml:space="preserve"> </w:t>
      </w:r>
      <w:proofErr w:type="spellStart"/>
      <w:r w:rsidRPr="0050469B">
        <w:t>one</w:t>
      </w:r>
      <w:proofErr w:type="spellEnd"/>
      <w:r w:rsidRPr="0050469B">
        <w:t xml:space="preserve"> </w:t>
      </w:r>
      <w:proofErr w:type="spellStart"/>
      <w:r w:rsidRPr="0050469B">
        <w:t>that</w:t>
      </w:r>
      <w:proofErr w:type="spellEnd"/>
      <w:r w:rsidRPr="0050469B">
        <w:t xml:space="preserve"> I </w:t>
      </w:r>
      <w:proofErr w:type="spellStart"/>
      <w:r w:rsidRPr="0050469B">
        <w:t>can</w:t>
      </w:r>
      <w:proofErr w:type="spellEnd"/>
      <w:r w:rsidRPr="0050469B">
        <w:t xml:space="preserve"> </w:t>
      </w:r>
      <w:proofErr w:type="spellStart"/>
      <w:r w:rsidRPr="0050469B">
        <w:t>follow</w:t>
      </w:r>
      <w:proofErr w:type="spellEnd"/>
      <w:r w:rsidRPr="0050469B">
        <w:t xml:space="preserve">. </w:t>
      </w:r>
      <w:proofErr w:type="spellStart"/>
      <w:r w:rsidRPr="0050469B">
        <w:t>Sometimes</w:t>
      </w:r>
      <w:proofErr w:type="spellEnd"/>
      <w:r w:rsidRPr="0050469B">
        <w:t xml:space="preserve"> it </w:t>
      </w:r>
      <w:proofErr w:type="spellStart"/>
      <w:r w:rsidRPr="0050469B">
        <w:t>involves</w:t>
      </w:r>
      <w:proofErr w:type="spellEnd"/>
      <w:r w:rsidRPr="0050469B">
        <w:t xml:space="preserve"> </w:t>
      </w:r>
      <w:proofErr w:type="spellStart"/>
      <w:r w:rsidRPr="0050469B">
        <w:t>different</w:t>
      </w:r>
      <w:proofErr w:type="spellEnd"/>
      <w:r w:rsidRPr="0050469B">
        <w:t xml:space="preserve"> </w:t>
      </w:r>
      <w:proofErr w:type="spellStart"/>
      <w:r w:rsidRPr="0050469B">
        <w:t>technologies</w:t>
      </w:r>
      <w:proofErr w:type="spellEnd"/>
      <w:r w:rsidRPr="0050469B">
        <w:t xml:space="preserve"> </w:t>
      </w:r>
      <w:proofErr w:type="spellStart"/>
      <w:r w:rsidRPr="0050469B">
        <w:t>to</w:t>
      </w:r>
      <w:proofErr w:type="spellEnd"/>
      <w:r w:rsidRPr="0050469B">
        <w:t xml:space="preserve"> build a PoC. The framework </w:t>
      </w:r>
      <w:proofErr w:type="spellStart"/>
      <w:r w:rsidRPr="0050469B">
        <w:t>I’ve</w:t>
      </w:r>
      <w:proofErr w:type="spellEnd"/>
      <w:r w:rsidRPr="0050469B">
        <w:t xml:space="preserve"> </w:t>
      </w:r>
      <w:proofErr w:type="spellStart"/>
      <w:r w:rsidRPr="0050469B">
        <w:t>used</w:t>
      </w:r>
      <w:proofErr w:type="spellEnd"/>
      <w:r w:rsidRPr="0050469B">
        <w:t xml:space="preserve"> </w:t>
      </w:r>
      <w:proofErr w:type="spellStart"/>
      <w:r w:rsidRPr="0050469B">
        <w:t>is</w:t>
      </w:r>
      <w:proofErr w:type="spellEnd"/>
      <w:r w:rsidRPr="0050469B">
        <w:t xml:space="preserve">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an</w:t>
      </w:r>
      <w:proofErr w:type="spellEnd"/>
      <w:r w:rsidRPr="0050469B">
        <w:t xml:space="preserve"> </w:t>
      </w:r>
      <w:proofErr w:type="spellStart"/>
      <w:r w:rsidRPr="0050469B">
        <w:t>initial</w:t>
      </w:r>
      <w:proofErr w:type="spellEnd"/>
      <w:r w:rsidRPr="0050469B">
        <w:t xml:space="preserve"> </w:t>
      </w:r>
      <w:proofErr w:type="spellStart"/>
      <w:r w:rsidRPr="0050469B">
        <w:t>discussion</w:t>
      </w:r>
      <w:proofErr w:type="spellEnd"/>
      <w:r w:rsidRPr="0050469B">
        <w:t xml:space="preserve">. As </w:t>
      </w:r>
      <w:proofErr w:type="spellStart"/>
      <w:r w:rsidRPr="0050469B">
        <w:t>we</w:t>
      </w:r>
      <w:proofErr w:type="spellEnd"/>
      <w:r w:rsidRPr="0050469B">
        <w:t xml:space="preserve"> </w:t>
      </w:r>
      <w:proofErr w:type="spellStart"/>
      <w:r w:rsidRPr="0050469B">
        <w:t>discuss</w:t>
      </w:r>
      <w:proofErr w:type="spellEnd"/>
      <w:r w:rsidRPr="0050469B">
        <w:t xml:space="preserve">, I </w:t>
      </w:r>
      <w:proofErr w:type="spellStart"/>
      <w:r w:rsidRPr="0050469B">
        <w:t>narrow</w:t>
      </w:r>
      <w:proofErr w:type="spellEnd"/>
      <w:r w:rsidRPr="0050469B">
        <w:t xml:space="preserve"> </w:t>
      </w:r>
      <w:proofErr w:type="spellStart"/>
      <w:r w:rsidRPr="0050469B">
        <w:t>down</w:t>
      </w:r>
      <w:proofErr w:type="spellEnd"/>
      <w:r w:rsidRPr="0050469B">
        <w:t xml:space="preserve"> </w:t>
      </w:r>
      <w:proofErr w:type="spellStart"/>
      <w:r w:rsidRPr="0050469B">
        <w:t>the</w:t>
      </w:r>
      <w:proofErr w:type="spellEnd"/>
      <w:r w:rsidRPr="0050469B">
        <w:t xml:space="preserve"> </w:t>
      </w:r>
      <w:proofErr w:type="spellStart"/>
      <w:r w:rsidRPr="0050469B">
        <w:t>specifics</w:t>
      </w:r>
      <w:proofErr w:type="spellEnd"/>
      <w:r w:rsidRPr="0050469B">
        <w:t xml:space="preserve"> </w:t>
      </w:r>
      <w:proofErr w:type="spellStart"/>
      <w:r w:rsidRPr="0050469B">
        <w:t>and</w:t>
      </w:r>
      <w:proofErr w:type="spellEnd"/>
      <w:r w:rsidRPr="0050469B">
        <w:t xml:space="preserve"> compare/</w:t>
      </w:r>
      <w:proofErr w:type="spellStart"/>
      <w:r w:rsidRPr="0050469B">
        <w:t>check</w:t>
      </w:r>
      <w:proofErr w:type="spellEnd"/>
      <w:r w:rsidRPr="0050469B">
        <w:t xml:space="preserve"> </w:t>
      </w:r>
      <w:proofErr w:type="spellStart"/>
      <w:r w:rsidRPr="0050469B">
        <w:t>after</w:t>
      </w:r>
      <w:proofErr w:type="spellEnd"/>
      <w:r w:rsidRPr="0050469B">
        <w:t xml:space="preserve"> </w:t>
      </w:r>
      <w:proofErr w:type="spellStart"/>
      <w:r w:rsidRPr="0050469B">
        <w:t>with</w:t>
      </w:r>
      <w:proofErr w:type="spellEnd"/>
      <w:r w:rsidRPr="0050469B">
        <w:t xml:space="preserve"> a PoC </w:t>
      </w:r>
      <w:proofErr w:type="spellStart"/>
      <w:r w:rsidRPr="0050469B">
        <w:t>specialist</w:t>
      </w:r>
      <w:proofErr w:type="spellEnd"/>
      <w:r w:rsidRPr="0050469B">
        <w:t xml:space="preserve">. </w:t>
      </w:r>
      <w:proofErr w:type="spellStart"/>
      <w:r w:rsidRPr="0050469B">
        <w:t>I’ll</w:t>
      </w:r>
      <w:proofErr w:type="spellEnd"/>
      <w:r w:rsidRPr="0050469B">
        <w:t xml:space="preserve"> look for </w:t>
      </w:r>
      <w:proofErr w:type="spellStart"/>
      <w:r w:rsidRPr="0050469B">
        <w:t>the</w:t>
      </w:r>
      <w:proofErr w:type="spellEnd"/>
      <w:r w:rsidRPr="0050469B">
        <w:t xml:space="preserve"> </w:t>
      </w:r>
      <w:proofErr w:type="spellStart"/>
      <w:r w:rsidRPr="0050469B">
        <w:t>technical</w:t>
      </w:r>
      <w:proofErr w:type="spellEnd"/>
      <w:r w:rsidRPr="0050469B">
        <w:t xml:space="preserve"> </w:t>
      </w:r>
      <w:proofErr w:type="spellStart"/>
      <w:r w:rsidRPr="0050469B">
        <w:t>resources</w:t>
      </w:r>
      <w:proofErr w:type="spellEnd"/>
      <w:r w:rsidRPr="0050469B">
        <w:t xml:space="preserve"> </w:t>
      </w:r>
      <w:proofErr w:type="spellStart"/>
      <w:r w:rsidRPr="0050469B">
        <w:t>to</w:t>
      </w:r>
      <w:proofErr w:type="spellEnd"/>
      <w:r w:rsidRPr="0050469B">
        <w:t xml:space="preserve"> build a PoC </w:t>
      </w:r>
      <w:proofErr w:type="spellStart"/>
      <w:r w:rsidRPr="0050469B">
        <w:t>and</w:t>
      </w:r>
      <w:proofErr w:type="spellEnd"/>
      <w:r w:rsidRPr="0050469B">
        <w:t xml:space="preserve"> </w:t>
      </w:r>
      <w:proofErr w:type="spellStart"/>
      <w:r w:rsidRPr="0050469B">
        <w:t>then</w:t>
      </w:r>
      <w:proofErr w:type="spellEnd"/>
      <w:r w:rsidRPr="0050469B">
        <w:t xml:space="preserve"> I </w:t>
      </w:r>
      <w:proofErr w:type="spellStart"/>
      <w:r w:rsidRPr="0050469B">
        <w:t>will</w:t>
      </w:r>
      <w:proofErr w:type="spellEnd"/>
      <w:r w:rsidRPr="0050469B">
        <w:t xml:space="preserve"> start </w:t>
      </w:r>
      <w:proofErr w:type="spellStart"/>
      <w:r w:rsidRPr="0050469B">
        <w:t>building</w:t>
      </w:r>
      <w:proofErr w:type="spellEnd"/>
      <w:r w:rsidRPr="0050469B">
        <w:t xml:space="preserve">. </w:t>
      </w:r>
      <w:proofErr w:type="spellStart"/>
      <w:r w:rsidRPr="0050469B">
        <w:t>If</w:t>
      </w:r>
      <w:proofErr w:type="spellEnd"/>
      <w:r w:rsidRPr="0050469B">
        <w:t xml:space="preserve"> </w:t>
      </w:r>
      <w:proofErr w:type="spellStart"/>
      <w:r w:rsidRPr="0050469B">
        <w:t>there</w:t>
      </w:r>
      <w:proofErr w:type="spellEnd"/>
      <w:r w:rsidRPr="0050469B">
        <w:t xml:space="preserve"> </w:t>
      </w:r>
      <w:proofErr w:type="spellStart"/>
      <w:r w:rsidRPr="0050469B">
        <w:t>is</w:t>
      </w:r>
      <w:proofErr w:type="spellEnd"/>
      <w:r w:rsidRPr="0050469B">
        <w:t xml:space="preserve"> </w:t>
      </w:r>
      <w:proofErr w:type="spellStart"/>
      <w:r w:rsidRPr="0050469B">
        <w:t>something</w:t>
      </w:r>
      <w:proofErr w:type="spellEnd"/>
      <w:r w:rsidRPr="0050469B">
        <w:t xml:space="preserve"> I </w:t>
      </w:r>
      <w:proofErr w:type="spellStart"/>
      <w:r w:rsidRPr="0050469B">
        <w:t>need</w:t>
      </w:r>
      <w:proofErr w:type="spellEnd"/>
      <w:r w:rsidRPr="0050469B">
        <w:t xml:space="preserve"> </w:t>
      </w:r>
      <w:proofErr w:type="spellStart"/>
      <w:r w:rsidRPr="0050469B">
        <w:t>to</w:t>
      </w:r>
      <w:proofErr w:type="spellEnd"/>
      <w:r w:rsidRPr="0050469B">
        <w:t xml:space="preserve"> do (in a </w:t>
      </w:r>
      <w:proofErr w:type="spellStart"/>
      <w:r w:rsidRPr="0050469B">
        <w:t>different</w:t>
      </w:r>
      <w:proofErr w:type="spellEnd"/>
      <w:r w:rsidRPr="0050469B">
        <w:t xml:space="preserve"> </w:t>
      </w:r>
      <w:proofErr w:type="spellStart"/>
      <w:r w:rsidRPr="0050469B">
        <w:t>way</w:t>
      </w:r>
      <w:proofErr w:type="spellEnd"/>
      <w:r w:rsidRPr="0050469B">
        <w:t xml:space="preserve">), I </w:t>
      </w:r>
      <w:proofErr w:type="spellStart"/>
      <w:r w:rsidRPr="0050469B">
        <w:t>will</w:t>
      </w:r>
      <w:proofErr w:type="spellEnd"/>
      <w:r w:rsidRPr="0050469B">
        <w:t xml:space="preserve"> use </w:t>
      </w:r>
      <w:proofErr w:type="spellStart"/>
      <w:r w:rsidRPr="0050469B">
        <w:t>my</w:t>
      </w:r>
      <w:proofErr w:type="spellEnd"/>
      <w:r w:rsidRPr="0050469B">
        <w:t xml:space="preserve"> </w:t>
      </w:r>
      <w:proofErr w:type="spellStart"/>
      <w:r w:rsidRPr="0050469B">
        <w:t>own</w:t>
      </w:r>
      <w:proofErr w:type="spellEnd"/>
      <w:r w:rsidRPr="0050469B">
        <w:t xml:space="preserve"> </w:t>
      </w:r>
      <w:proofErr w:type="spellStart"/>
      <w:r w:rsidRPr="0050469B">
        <w:t>experience</w:t>
      </w:r>
      <w:proofErr w:type="spellEnd"/>
      <w:r w:rsidRPr="0050469B">
        <w:t xml:space="preserve"> </w:t>
      </w:r>
      <w:proofErr w:type="spellStart"/>
      <w:r w:rsidRPr="0050469B">
        <w:t>and</w:t>
      </w:r>
      <w:proofErr w:type="spellEnd"/>
      <w:r w:rsidRPr="0050469B">
        <w:t xml:space="preserve"> I </w:t>
      </w:r>
      <w:proofErr w:type="spellStart"/>
      <w:r w:rsidRPr="0050469B">
        <w:t>will</w:t>
      </w:r>
      <w:proofErr w:type="spellEnd"/>
      <w:r w:rsidRPr="0050469B">
        <w:t xml:space="preserve"> </w:t>
      </w:r>
      <w:proofErr w:type="spellStart"/>
      <w:r w:rsidRPr="0050469B">
        <w:t>make</w:t>
      </w:r>
      <w:proofErr w:type="spellEnd"/>
      <w:r w:rsidRPr="0050469B">
        <w:t xml:space="preserve"> </w:t>
      </w:r>
      <w:proofErr w:type="spellStart"/>
      <w:r w:rsidRPr="0050469B">
        <w:t>judgment</w:t>
      </w:r>
      <w:proofErr w:type="spellEnd"/>
      <w:r w:rsidRPr="0050469B">
        <w:t xml:space="preserve"> </w:t>
      </w:r>
      <w:proofErr w:type="spellStart"/>
      <w:r w:rsidRPr="0050469B">
        <w:t>if</w:t>
      </w:r>
      <w:proofErr w:type="spellEnd"/>
      <w:r w:rsidRPr="0050469B">
        <w:t xml:space="preserve"> I </w:t>
      </w:r>
      <w:proofErr w:type="spellStart"/>
      <w:r w:rsidRPr="0050469B">
        <w:t>need</w:t>
      </w:r>
      <w:proofErr w:type="spellEnd"/>
      <w:r w:rsidRPr="0050469B">
        <w:t xml:space="preserve"> </w:t>
      </w:r>
      <w:proofErr w:type="spellStart"/>
      <w:r w:rsidRPr="0050469B">
        <w:t>to</w:t>
      </w:r>
      <w:proofErr w:type="spellEnd"/>
      <w:r w:rsidRPr="0050469B">
        <w:t>.</w:t>
      </w:r>
    </w:p>
    <w:p w14:paraId="6B0C2C59" w14:textId="77777777" w:rsidR="00AC426F" w:rsidRPr="0050469B" w:rsidRDefault="00AC426F" w:rsidP="00A01847">
      <w:pPr>
        <w:pStyle w:val="Tese-Entrevistas"/>
      </w:pPr>
    </w:p>
    <w:p w14:paraId="4D0E3982" w14:textId="77777777" w:rsidR="00AC426F" w:rsidRPr="0050469B" w:rsidRDefault="00AC426F" w:rsidP="00A01847">
      <w:pPr>
        <w:pStyle w:val="Tese-Entrevistas"/>
      </w:pPr>
      <w:r w:rsidRPr="0050469B">
        <w:t xml:space="preserve">6)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someone</w:t>
      </w:r>
      <w:proofErr w:type="spellEnd"/>
      <w:r w:rsidRPr="0050469B">
        <w:t xml:space="preserve"> </w:t>
      </w:r>
      <w:proofErr w:type="spellStart"/>
      <w:r w:rsidRPr="0050469B">
        <w:t>has</w:t>
      </w:r>
      <w:proofErr w:type="spellEnd"/>
      <w:r w:rsidRPr="0050469B">
        <w:t xml:space="preserve"> </w:t>
      </w:r>
      <w:proofErr w:type="spellStart"/>
      <w:r w:rsidRPr="0050469B">
        <w:t>adequate</w:t>
      </w:r>
      <w:proofErr w:type="spellEnd"/>
      <w:r w:rsidRPr="0050469B">
        <w:t xml:space="preserve"> </w:t>
      </w:r>
      <w:proofErr w:type="spellStart"/>
      <w:r w:rsidRPr="0050469B">
        <w:t>knowledge</w:t>
      </w:r>
      <w:proofErr w:type="spellEnd"/>
      <w:r w:rsidRPr="0050469B">
        <w:t xml:space="preserve"> </w:t>
      </w:r>
      <w:proofErr w:type="spellStart"/>
      <w:r w:rsidRPr="0050469B">
        <w:t>to</w:t>
      </w:r>
      <w:proofErr w:type="spellEnd"/>
      <w:r w:rsidRPr="0050469B">
        <w:t xml:space="preserve"> (execute </w:t>
      </w:r>
      <w:proofErr w:type="spellStart"/>
      <w:r w:rsidRPr="0050469B">
        <w:t>or</w:t>
      </w:r>
      <w:proofErr w:type="spellEnd"/>
      <w:r w:rsidRPr="0050469B">
        <w:t xml:space="preserve"> </w:t>
      </w:r>
      <w:proofErr w:type="spellStart"/>
      <w:r w:rsidRPr="0050469B">
        <w:t>understand</w:t>
      </w:r>
      <w:proofErr w:type="spellEnd"/>
      <w:r w:rsidRPr="0050469B">
        <w:t>) a PoC?</w:t>
      </w:r>
    </w:p>
    <w:p w14:paraId="35C10EB6" w14:textId="77777777" w:rsidR="00AC426F" w:rsidRPr="0050469B" w:rsidRDefault="00AC426F" w:rsidP="00A01847">
      <w:pPr>
        <w:pStyle w:val="Tese-Entrevistas"/>
      </w:pP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discussion</w:t>
      </w:r>
      <w:proofErr w:type="spellEnd"/>
      <w:r w:rsidRPr="0050469B">
        <w:t xml:space="preserve">. </w:t>
      </w:r>
    </w:p>
    <w:p w14:paraId="4A5E37D4"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judge</w:t>
      </w:r>
      <w:proofErr w:type="spellEnd"/>
      <w:r w:rsidRPr="0050469B">
        <w:t xml:space="preserve"> it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discussion</w:t>
      </w:r>
      <w:proofErr w:type="spellEnd"/>
      <w:r w:rsidRPr="0050469B">
        <w:t xml:space="preserve">? </w:t>
      </w:r>
    </w:p>
    <w:p w14:paraId="1B90A672" w14:textId="77777777" w:rsidR="00AC426F" w:rsidRPr="0050469B" w:rsidRDefault="00AC426F" w:rsidP="00A01847">
      <w:pPr>
        <w:pStyle w:val="Tese-Entrevistas"/>
      </w:pPr>
      <w:proofErr w:type="spellStart"/>
      <w:r w:rsidRPr="0050469B">
        <w:t>Answer</w:t>
      </w:r>
      <w:proofErr w:type="spellEnd"/>
      <w:r w:rsidRPr="0050469B">
        <w:t xml:space="preserve">: I compare </w:t>
      </w:r>
      <w:proofErr w:type="spellStart"/>
      <w:r w:rsidRPr="0050469B">
        <w:t>to</w:t>
      </w:r>
      <w:proofErr w:type="spellEnd"/>
      <w:r w:rsidRPr="0050469B">
        <w:t xml:space="preserve"> </w:t>
      </w:r>
      <w:proofErr w:type="spellStart"/>
      <w:r w:rsidRPr="0050469B">
        <w:t>my</w:t>
      </w:r>
      <w:proofErr w:type="spellEnd"/>
      <w:r w:rsidRPr="0050469B">
        <w:t xml:space="preserve"> </w:t>
      </w:r>
      <w:proofErr w:type="spellStart"/>
      <w:r w:rsidRPr="0050469B">
        <w:t>own</w:t>
      </w:r>
      <w:proofErr w:type="spellEnd"/>
      <w:r w:rsidRPr="0050469B">
        <w:t xml:space="preserve"> </w:t>
      </w:r>
      <w:proofErr w:type="spellStart"/>
      <w:r w:rsidRPr="0050469B">
        <w:t>knowledge</w:t>
      </w:r>
      <w:proofErr w:type="spellEnd"/>
      <w:r w:rsidRPr="0050469B">
        <w:t xml:space="preserve"> </w:t>
      </w:r>
      <w:proofErr w:type="spellStart"/>
      <w:r w:rsidRPr="0050469B">
        <w:t>and</w:t>
      </w:r>
      <w:proofErr w:type="spellEnd"/>
      <w:r w:rsidRPr="0050469B">
        <w:t xml:space="preserve"> </w:t>
      </w:r>
      <w:proofErr w:type="spellStart"/>
      <w:r w:rsidRPr="0050469B">
        <w:t>others</w:t>
      </w:r>
      <w:proofErr w:type="spellEnd"/>
      <w:r w:rsidRPr="0050469B">
        <w:t xml:space="preserve">. </w:t>
      </w:r>
    </w:p>
    <w:p w14:paraId="174E2282"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compare?</w:t>
      </w:r>
    </w:p>
    <w:p w14:paraId="2B8E8675" w14:textId="77777777" w:rsidR="00AC426F" w:rsidRPr="0050469B" w:rsidRDefault="00AC426F" w:rsidP="00A01847">
      <w:pPr>
        <w:pStyle w:val="Tese-Entrevistas"/>
      </w:pPr>
      <w:proofErr w:type="spellStart"/>
      <w:r w:rsidRPr="0050469B">
        <w:lastRenderedPageBreak/>
        <w:t>Answer</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discussion</w:t>
      </w:r>
      <w:proofErr w:type="spellEnd"/>
      <w:r w:rsidRPr="0050469B">
        <w:t xml:space="preserve">, I </w:t>
      </w:r>
      <w:proofErr w:type="spellStart"/>
      <w:r w:rsidRPr="0050469B">
        <w:t>listen</w:t>
      </w:r>
      <w:proofErr w:type="spellEnd"/>
      <w:r w:rsidRPr="0050469B">
        <w:t xml:space="preserve"> </w:t>
      </w:r>
      <w:proofErr w:type="spellStart"/>
      <w:r w:rsidRPr="0050469B">
        <w:t>to</w:t>
      </w:r>
      <w:proofErr w:type="spellEnd"/>
      <w:r w:rsidRPr="0050469B">
        <w:t xml:space="preserve"> </w:t>
      </w:r>
      <w:proofErr w:type="spellStart"/>
      <w:r w:rsidRPr="0050469B">
        <w:t>them</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saying</w:t>
      </w:r>
      <w:proofErr w:type="spellEnd"/>
      <w:r w:rsidRPr="0050469B">
        <w:t xml:space="preserve"> </w:t>
      </w:r>
      <w:proofErr w:type="spellStart"/>
      <w:r w:rsidRPr="0050469B">
        <w:t>something</w:t>
      </w:r>
      <w:proofErr w:type="spellEnd"/>
      <w:r w:rsidRPr="0050469B">
        <w:t xml:space="preserve"> </w:t>
      </w:r>
      <w:proofErr w:type="spellStart"/>
      <w:r w:rsidRPr="0050469B">
        <w:t>that</w:t>
      </w:r>
      <w:proofErr w:type="spellEnd"/>
      <w:r w:rsidRPr="0050469B">
        <w:t xml:space="preserve"> I </w:t>
      </w:r>
      <w:proofErr w:type="spellStart"/>
      <w:r w:rsidRPr="0050469B">
        <w:t>know</w:t>
      </w:r>
      <w:proofErr w:type="spellEnd"/>
      <w:r w:rsidRPr="0050469B">
        <w:t xml:space="preserve">, it </w:t>
      </w:r>
      <w:proofErr w:type="spellStart"/>
      <w:r w:rsidRPr="0050469B">
        <w:t>is</w:t>
      </w:r>
      <w:proofErr w:type="spellEnd"/>
      <w:r w:rsidRPr="0050469B">
        <w:t xml:space="preserve"> OK.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say</w:t>
      </w:r>
      <w:proofErr w:type="spellEnd"/>
      <w:r w:rsidRPr="0050469B">
        <w:t xml:space="preserve"> </w:t>
      </w:r>
      <w:proofErr w:type="spellStart"/>
      <w:r w:rsidRPr="0050469B">
        <w:t>something</w:t>
      </w:r>
      <w:proofErr w:type="spellEnd"/>
      <w:r w:rsidRPr="0050469B">
        <w:t xml:space="preserve"> </w:t>
      </w:r>
      <w:proofErr w:type="spellStart"/>
      <w:r w:rsidRPr="0050469B">
        <w:t>that</w:t>
      </w:r>
      <w:proofErr w:type="spellEnd"/>
      <w:r w:rsidRPr="0050469B">
        <w:t xml:space="preserve"> I </w:t>
      </w:r>
      <w:proofErr w:type="spellStart"/>
      <w:r w:rsidRPr="0050469B">
        <w:t>don’t</w:t>
      </w:r>
      <w:proofErr w:type="spellEnd"/>
      <w:r w:rsidRPr="0050469B">
        <w:t xml:space="preserve"> </w:t>
      </w:r>
      <w:proofErr w:type="spellStart"/>
      <w:r w:rsidRPr="0050469B">
        <w:t>know</w:t>
      </w:r>
      <w:proofErr w:type="spellEnd"/>
      <w:r w:rsidRPr="0050469B">
        <w:t xml:space="preserve">, I </w:t>
      </w:r>
      <w:proofErr w:type="spellStart"/>
      <w:r w:rsidRPr="0050469B">
        <w:t>will</w:t>
      </w:r>
      <w:proofErr w:type="spellEnd"/>
      <w:r w:rsidRPr="0050469B">
        <w:t xml:space="preserve"> </w:t>
      </w:r>
      <w:proofErr w:type="spellStart"/>
      <w:r w:rsidRPr="0050469B">
        <w:t>question</w:t>
      </w:r>
      <w:proofErr w:type="spellEnd"/>
      <w:r w:rsidRPr="0050469B">
        <w:t xml:space="preserve"> </w:t>
      </w:r>
      <w:proofErr w:type="spellStart"/>
      <w:r w:rsidRPr="0050469B">
        <w:t>them</w:t>
      </w:r>
      <w:proofErr w:type="spellEnd"/>
      <w:r w:rsidRPr="0050469B">
        <w:t xml:space="preserve">. </w:t>
      </w:r>
      <w:proofErr w:type="spellStart"/>
      <w:r w:rsidRPr="0050469B">
        <w:t>If</w:t>
      </w:r>
      <w:proofErr w:type="spellEnd"/>
      <w:r w:rsidRPr="0050469B">
        <w:t xml:space="preserve"> </w:t>
      </w:r>
      <w:proofErr w:type="spellStart"/>
      <w:r w:rsidRPr="0050469B">
        <w:t>this</w:t>
      </w:r>
      <w:proofErr w:type="spellEnd"/>
      <w:r w:rsidRPr="0050469B">
        <w:t xml:space="preserve"> </w:t>
      </w:r>
      <w:proofErr w:type="spellStart"/>
      <w:r w:rsidRPr="0050469B">
        <w:t>is</w:t>
      </w:r>
      <w:proofErr w:type="spellEnd"/>
      <w:r w:rsidRPr="0050469B">
        <w:t xml:space="preserve"> a </w:t>
      </w:r>
      <w:proofErr w:type="spellStart"/>
      <w:r w:rsidRPr="0050469B">
        <w:t>group</w:t>
      </w:r>
      <w:proofErr w:type="spellEnd"/>
      <w:r w:rsidRPr="0050469B">
        <w:t xml:space="preserve">, I </w:t>
      </w:r>
      <w:proofErr w:type="spellStart"/>
      <w:r w:rsidRPr="0050469B">
        <w:t>will</w:t>
      </w:r>
      <w:proofErr w:type="spellEnd"/>
      <w:r w:rsidRPr="0050469B">
        <w:t xml:space="preserve"> </w:t>
      </w:r>
      <w:proofErr w:type="spellStart"/>
      <w:r w:rsidRPr="0050469B">
        <w:t>stay</w:t>
      </w:r>
      <w:proofErr w:type="spellEnd"/>
      <w:r w:rsidRPr="0050469B">
        <w:t xml:space="preserve"> </w:t>
      </w:r>
      <w:proofErr w:type="spellStart"/>
      <w:r w:rsidRPr="0050469B">
        <w:t>quiet</w:t>
      </w:r>
      <w:proofErr w:type="spellEnd"/>
      <w:r w:rsidRPr="0050469B">
        <w:t xml:space="preserve"> </w:t>
      </w:r>
      <w:proofErr w:type="spellStart"/>
      <w:r w:rsidRPr="0050469B">
        <w:t>and</w:t>
      </w:r>
      <w:proofErr w:type="spellEnd"/>
      <w:r w:rsidRPr="0050469B">
        <w:t xml:space="preserve"> I </w:t>
      </w:r>
      <w:proofErr w:type="spellStart"/>
      <w:r w:rsidRPr="0050469B">
        <w:t>will</w:t>
      </w:r>
      <w:proofErr w:type="spellEnd"/>
      <w:r w:rsidRPr="0050469B">
        <w:t xml:space="preserve"> </w:t>
      </w:r>
      <w:proofErr w:type="spellStart"/>
      <w:r w:rsidRPr="0050469B">
        <w:t>confirm</w:t>
      </w:r>
      <w:proofErr w:type="spellEnd"/>
      <w:r w:rsidRPr="0050469B">
        <w:t xml:space="preserve"> </w:t>
      </w:r>
      <w:proofErr w:type="spellStart"/>
      <w:r w:rsidRPr="0050469B">
        <w:t>doing</w:t>
      </w:r>
      <w:proofErr w:type="spellEnd"/>
      <w:r w:rsidRPr="0050469B">
        <w:t xml:space="preserve"> a </w:t>
      </w:r>
      <w:proofErr w:type="spellStart"/>
      <w:r w:rsidRPr="0050469B">
        <w:t>research</w:t>
      </w:r>
      <w:proofErr w:type="spellEnd"/>
      <w:r w:rsidRPr="0050469B">
        <w:t>.</w:t>
      </w:r>
    </w:p>
    <w:p w14:paraId="15C8F6F2"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After</w:t>
      </w:r>
      <w:proofErr w:type="spellEnd"/>
      <w:r w:rsidRPr="0050469B">
        <w:t xml:space="preserve"> </w:t>
      </w:r>
      <w:proofErr w:type="spellStart"/>
      <w:r w:rsidRPr="0050469B">
        <w:t>doing</w:t>
      </w:r>
      <w:proofErr w:type="spellEnd"/>
      <w:r w:rsidRPr="0050469B">
        <w:t xml:space="preserve"> a </w:t>
      </w:r>
      <w:proofErr w:type="spellStart"/>
      <w:r w:rsidRPr="0050469B">
        <w:t>research</w:t>
      </w:r>
      <w:proofErr w:type="spellEnd"/>
      <w:r w:rsidRPr="0050469B">
        <w:t xml:space="preserve">, </w:t>
      </w:r>
      <w:proofErr w:type="spellStart"/>
      <w:r w:rsidRPr="0050469B">
        <w:t>if</w:t>
      </w:r>
      <w:proofErr w:type="spellEnd"/>
      <w:r w:rsidRPr="0050469B">
        <w:t xml:space="preserve"> </w:t>
      </w:r>
      <w:proofErr w:type="spellStart"/>
      <w:r w:rsidRPr="0050469B">
        <w:t>you</w:t>
      </w:r>
      <w:proofErr w:type="spellEnd"/>
      <w:r w:rsidRPr="0050469B">
        <w:t xml:space="preserve"> </w:t>
      </w:r>
      <w:proofErr w:type="spellStart"/>
      <w:r w:rsidRPr="0050469B">
        <w:t>don’t</w:t>
      </w:r>
      <w:proofErr w:type="spellEnd"/>
      <w:r w:rsidRPr="0050469B">
        <w:t xml:space="preserve"> </w:t>
      </w:r>
      <w:proofErr w:type="spellStart"/>
      <w:r w:rsidRPr="0050469B">
        <w:t>find</w:t>
      </w:r>
      <w:proofErr w:type="spellEnd"/>
      <w:r w:rsidRPr="0050469B">
        <w:t xml:space="preserve"> </w:t>
      </w:r>
      <w:proofErr w:type="spellStart"/>
      <w:r w:rsidRPr="0050469B">
        <w:t>an</w:t>
      </w:r>
      <w:proofErr w:type="spellEnd"/>
      <w:r w:rsidRPr="0050469B">
        <w:t xml:space="preserve"> </w:t>
      </w:r>
      <w:proofErr w:type="spellStart"/>
      <w:r w:rsidRPr="0050469B">
        <w:t>answer</w:t>
      </w:r>
      <w:proofErr w:type="spellEnd"/>
      <w:r w:rsidRPr="0050469B">
        <w:t xml:space="preserve">, do </w:t>
      </w:r>
      <w:proofErr w:type="spellStart"/>
      <w:r w:rsidRPr="0050469B">
        <w:t>you</w:t>
      </w:r>
      <w:proofErr w:type="spellEnd"/>
      <w:r w:rsidRPr="0050469B">
        <w:t xml:space="preserve"> </w:t>
      </w:r>
      <w:proofErr w:type="spellStart"/>
      <w:r w:rsidRPr="0050469B">
        <w:t>believe</w:t>
      </w:r>
      <w:proofErr w:type="spellEnd"/>
      <w:r w:rsidRPr="0050469B">
        <w:t xml:space="preserve"> (assume) </w:t>
      </w:r>
      <w:proofErr w:type="spellStart"/>
      <w:r w:rsidRPr="0050469B">
        <w:t>the</w:t>
      </w:r>
      <w:proofErr w:type="spellEnd"/>
      <w:r w:rsidRPr="0050469B">
        <w:t xml:space="preserve"> </w:t>
      </w:r>
      <w:proofErr w:type="spellStart"/>
      <w:r w:rsidRPr="0050469B">
        <w:t>person</w:t>
      </w:r>
      <w:proofErr w:type="spellEnd"/>
      <w:r w:rsidRPr="0050469B">
        <w:t xml:space="preserve"> </w:t>
      </w:r>
      <w:proofErr w:type="spellStart"/>
      <w:r w:rsidRPr="0050469B">
        <w:t>was</w:t>
      </w:r>
      <w:proofErr w:type="spellEnd"/>
      <w:r w:rsidRPr="0050469B">
        <w:t xml:space="preserve"> </w:t>
      </w:r>
      <w:proofErr w:type="spellStart"/>
      <w:r w:rsidRPr="0050469B">
        <w:t>right</w:t>
      </w:r>
      <w:proofErr w:type="spellEnd"/>
      <w:r w:rsidRPr="0050469B">
        <w:t xml:space="preserve">? I </w:t>
      </w:r>
      <w:proofErr w:type="spellStart"/>
      <w:r w:rsidRPr="0050469B">
        <w:t>mean</w:t>
      </w:r>
      <w:proofErr w:type="spellEnd"/>
      <w:r w:rsidRPr="0050469B">
        <w:t xml:space="preserve">, </w:t>
      </w:r>
      <w:proofErr w:type="spellStart"/>
      <w:r w:rsidRPr="0050469B">
        <w:t>they</w:t>
      </w:r>
      <w:proofErr w:type="spellEnd"/>
      <w:r w:rsidRPr="0050469B">
        <w:t xml:space="preserve"> </w:t>
      </w:r>
      <w:proofErr w:type="spellStart"/>
      <w:r w:rsidRPr="0050469B">
        <w:t>have</w:t>
      </w:r>
      <w:proofErr w:type="spellEnd"/>
      <w:r w:rsidRPr="0050469B">
        <w:t xml:space="preserve"> </w:t>
      </w:r>
      <w:proofErr w:type="spellStart"/>
      <w:r w:rsidRPr="0050469B">
        <w:t>the</w:t>
      </w:r>
      <w:proofErr w:type="spellEnd"/>
      <w:r w:rsidRPr="0050469B">
        <w:t xml:space="preserve"> </w:t>
      </w:r>
      <w:proofErr w:type="spellStart"/>
      <w:r w:rsidRPr="0050469B">
        <w:t>adequate</w:t>
      </w:r>
      <w:proofErr w:type="spellEnd"/>
      <w:r w:rsidRPr="0050469B">
        <w:t xml:space="preserve"> </w:t>
      </w:r>
      <w:proofErr w:type="spellStart"/>
      <w:r w:rsidRPr="0050469B">
        <w:t>knowledge</w:t>
      </w:r>
      <w:proofErr w:type="spellEnd"/>
      <w:r w:rsidRPr="0050469B">
        <w:t>?</w:t>
      </w:r>
    </w:p>
    <w:p w14:paraId="59B65D7B"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erson</w:t>
      </w:r>
      <w:proofErr w:type="spellEnd"/>
      <w:r w:rsidRPr="0050469B">
        <w:t xml:space="preserve"> </w:t>
      </w:r>
      <w:proofErr w:type="spellStart"/>
      <w:r w:rsidRPr="0050469B">
        <w:t>is</w:t>
      </w:r>
      <w:proofErr w:type="spellEnd"/>
      <w:r w:rsidRPr="0050469B">
        <w:t xml:space="preserve"> </w:t>
      </w:r>
      <w:proofErr w:type="spellStart"/>
      <w:r w:rsidRPr="0050469B">
        <w:t>someone</w:t>
      </w:r>
      <w:proofErr w:type="spellEnd"/>
      <w:r w:rsidRPr="0050469B">
        <w:t xml:space="preserve"> I </w:t>
      </w:r>
      <w:proofErr w:type="spellStart"/>
      <w:r w:rsidRPr="0050469B">
        <w:t>know</w:t>
      </w:r>
      <w:proofErr w:type="spellEnd"/>
      <w:r w:rsidRPr="0050469B">
        <w:t xml:space="preserve"> (</w:t>
      </w:r>
      <w:proofErr w:type="spellStart"/>
      <w:r w:rsidRPr="0050469B">
        <w:t>reputable</w:t>
      </w:r>
      <w:proofErr w:type="spellEnd"/>
      <w:r w:rsidRPr="0050469B">
        <w:t xml:space="preserve"> </w:t>
      </w:r>
      <w:proofErr w:type="spellStart"/>
      <w:r w:rsidRPr="0050469B">
        <w:t>person</w:t>
      </w:r>
      <w:proofErr w:type="spellEnd"/>
      <w:r w:rsidRPr="0050469B">
        <w:t xml:space="preserve">) I </w:t>
      </w:r>
      <w:proofErr w:type="spellStart"/>
      <w:r w:rsidRPr="0050469B">
        <w:t>believe</w:t>
      </w:r>
      <w:proofErr w:type="spellEnd"/>
      <w:r w:rsidRPr="0050469B">
        <w:t xml:space="preserve"> (</w:t>
      </w:r>
      <w:proofErr w:type="spellStart"/>
      <w:r w:rsidRPr="0050469B">
        <w:t>of</w:t>
      </w:r>
      <w:proofErr w:type="spellEnd"/>
      <w:r w:rsidRPr="0050469B">
        <w:t xml:space="preserve"> </w:t>
      </w:r>
      <w:proofErr w:type="spellStart"/>
      <w:r w:rsidRPr="0050469B">
        <w:t>course</w:t>
      </w:r>
      <w:proofErr w:type="spellEnd"/>
      <w:r w:rsidRPr="0050469B">
        <w:t xml:space="preserve">, </w:t>
      </w:r>
      <w:proofErr w:type="spellStart"/>
      <w:r w:rsidRPr="0050469B">
        <w:t>with</w:t>
      </w:r>
      <w:proofErr w:type="spellEnd"/>
      <w:r w:rsidRPr="0050469B">
        <w:t xml:space="preserve"> </w:t>
      </w:r>
      <w:proofErr w:type="spellStart"/>
      <w:r w:rsidRPr="0050469B">
        <w:t>reason</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erson</w:t>
      </w:r>
      <w:proofErr w:type="spellEnd"/>
      <w:r w:rsidRPr="0050469B">
        <w:t xml:space="preserve"> </w:t>
      </w:r>
      <w:proofErr w:type="spellStart"/>
      <w:r w:rsidRPr="0050469B">
        <w:t>is</w:t>
      </w:r>
      <w:proofErr w:type="spellEnd"/>
      <w:r w:rsidRPr="0050469B">
        <w:t xml:space="preserve"> </w:t>
      </w:r>
      <w:proofErr w:type="spellStart"/>
      <w:r w:rsidRPr="0050469B">
        <w:t>someone</w:t>
      </w:r>
      <w:proofErr w:type="spellEnd"/>
      <w:r w:rsidRPr="0050469B">
        <w:t xml:space="preserve"> </w:t>
      </w:r>
      <w:proofErr w:type="spellStart"/>
      <w:r w:rsidRPr="0050469B">
        <w:t>that</w:t>
      </w:r>
      <w:proofErr w:type="spellEnd"/>
      <w:r w:rsidRPr="0050469B">
        <w:t xml:space="preserve"> I </w:t>
      </w:r>
      <w:proofErr w:type="spellStart"/>
      <w:r w:rsidRPr="0050469B">
        <w:t>don't</w:t>
      </w:r>
      <w:proofErr w:type="spellEnd"/>
      <w:r w:rsidRPr="0050469B">
        <w:t xml:space="preserve"> </w:t>
      </w:r>
      <w:proofErr w:type="spellStart"/>
      <w:r w:rsidRPr="0050469B">
        <w:t>know</w:t>
      </w:r>
      <w:proofErr w:type="spellEnd"/>
      <w:r w:rsidRPr="0050469B">
        <w:t xml:space="preserve">, I </w:t>
      </w:r>
      <w:proofErr w:type="spellStart"/>
      <w:r w:rsidRPr="0050469B">
        <w:t>want</w:t>
      </w:r>
      <w:proofErr w:type="spellEnd"/>
      <w:r w:rsidRPr="0050469B">
        <w:t xml:space="preserve"> </w:t>
      </w:r>
      <w:proofErr w:type="spellStart"/>
      <w:r w:rsidRPr="0050469B">
        <w:t>to</w:t>
      </w:r>
      <w:proofErr w:type="spellEnd"/>
      <w:r w:rsidRPr="0050469B">
        <w:t xml:space="preserve"> </w:t>
      </w:r>
      <w:proofErr w:type="spellStart"/>
      <w:r w:rsidRPr="0050469B">
        <w:t>see</w:t>
      </w:r>
      <w:proofErr w:type="spellEnd"/>
      <w:r w:rsidRPr="0050469B">
        <w:t xml:space="preserve"> it.</w:t>
      </w:r>
    </w:p>
    <w:p w14:paraId="442D2108" w14:textId="77777777" w:rsidR="00AC426F" w:rsidRPr="0050469B" w:rsidRDefault="00AC426F" w:rsidP="00A01847">
      <w:pPr>
        <w:pStyle w:val="Tese-Entrevistas"/>
      </w:pPr>
    </w:p>
    <w:p w14:paraId="12591896" w14:textId="77777777" w:rsidR="00AC426F" w:rsidRPr="0050469B" w:rsidRDefault="00AC426F" w:rsidP="00A01847">
      <w:pPr>
        <w:pStyle w:val="Tese-Entrevistas"/>
      </w:pPr>
      <w:r w:rsidRPr="0050469B">
        <w:t xml:space="preserve">7)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articipant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are </w:t>
      </w:r>
      <w:proofErr w:type="spellStart"/>
      <w:r w:rsidRPr="0050469B">
        <w:t>acquiring</w:t>
      </w:r>
      <w:proofErr w:type="spellEnd"/>
      <w:r w:rsidRPr="0050469B">
        <w:t xml:space="preserve"> some </w:t>
      </w:r>
      <w:proofErr w:type="spellStart"/>
      <w:r w:rsidRPr="0050469B">
        <w:t>knowledge</w:t>
      </w:r>
      <w:proofErr w:type="spellEnd"/>
      <w:r w:rsidRPr="0050469B">
        <w:t>?</w:t>
      </w:r>
    </w:p>
    <w:p w14:paraId="7F10DC73" w14:textId="77777777" w:rsidR="00AC426F" w:rsidRPr="0050469B" w:rsidRDefault="00AC426F" w:rsidP="00A01847">
      <w:pPr>
        <w:pStyle w:val="Tese-Entrevistas"/>
      </w:pPr>
      <w:r w:rsidRPr="0050469B">
        <w:t xml:space="preserve">Talk </w:t>
      </w:r>
      <w:proofErr w:type="spellStart"/>
      <w:r w:rsidRPr="0050469B">
        <w:t>to</w:t>
      </w:r>
      <w:proofErr w:type="spellEnd"/>
      <w:r w:rsidRPr="0050469B">
        <w:t xml:space="preserve"> </w:t>
      </w:r>
      <w:proofErr w:type="spellStart"/>
      <w:r w:rsidRPr="0050469B">
        <w:t>them</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they</w:t>
      </w:r>
      <w:proofErr w:type="spellEnd"/>
      <w:r w:rsidRPr="0050469B">
        <w:t xml:space="preserve"> </w:t>
      </w:r>
      <w:proofErr w:type="spellStart"/>
      <w:r w:rsidRPr="0050469B">
        <w:t>understand</w:t>
      </w:r>
      <w:proofErr w:type="spellEnd"/>
      <w:r w:rsidRPr="0050469B">
        <w:t xml:space="preserve"> </w:t>
      </w:r>
      <w:proofErr w:type="spellStart"/>
      <w:r w:rsidRPr="0050469B">
        <w:t>the</w:t>
      </w:r>
      <w:proofErr w:type="spellEnd"/>
      <w:r w:rsidRPr="0050469B">
        <w:t xml:space="preserve"> </w:t>
      </w:r>
      <w:proofErr w:type="spellStart"/>
      <w:r w:rsidRPr="0050469B">
        <w:t>needs</w:t>
      </w:r>
      <w:proofErr w:type="spellEnd"/>
      <w:r w:rsidRPr="0050469B">
        <w:t xml:space="preserve"> </w:t>
      </w:r>
      <w:proofErr w:type="spellStart"/>
      <w:r w:rsidRPr="0050469B">
        <w:t>and</w:t>
      </w:r>
      <w:proofErr w:type="spellEnd"/>
      <w:r w:rsidRPr="0050469B">
        <w:t xml:space="preserve"> </w:t>
      </w:r>
      <w:proofErr w:type="spellStart"/>
      <w:r w:rsidRPr="0050469B">
        <w:t>test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demo. </w:t>
      </w:r>
      <w:proofErr w:type="spellStart"/>
      <w:r w:rsidRPr="0050469B">
        <w:t>This</w:t>
      </w:r>
      <w:proofErr w:type="spellEnd"/>
      <w:r w:rsidRPr="0050469B">
        <w:t xml:space="preserve"> </w:t>
      </w:r>
      <w:proofErr w:type="spellStart"/>
      <w:r w:rsidRPr="0050469B">
        <w:t>is</w:t>
      </w:r>
      <w:proofErr w:type="spellEnd"/>
      <w:r w:rsidRPr="0050469B">
        <w:t xml:space="preserve"> </w:t>
      </w:r>
      <w:proofErr w:type="spellStart"/>
      <w:r w:rsidRPr="0050469B">
        <w:t>the</w:t>
      </w:r>
      <w:proofErr w:type="spellEnd"/>
      <w:r w:rsidRPr="0050469B">
        <w:t xml:space="preserve"> </w:t>
      </w:r>
      <w:proofErr w:type="spellStart"/>
      <w:r w:rsidRPr="0050469B">
        <w:t>best</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w:t>
      </w:r>
      <w:proofErr w:type="spellStart"/>
      <w:r w:rsidRPr="0050469B">
        <w:t>could</w:t>
      </w:r>
      <w:proofErr w:type="spellEnd"/>
      <w:r w:rsidRPr="0050469B">
        <w:t xml:space="preserve"> do.</w:t>
      </w:r>
    </w:p>
    <w:p w14:paraId="44E61D31"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Only</w:t>
      </w:r>
      <w:proofErr w:type="spellEnd"/>
      <w:r w:rsidRPr="0050469B">
        <w:t xml:space="preserve"> </w:t>
      </w:r>
      <w:proofErr w:type="spellStart"/>
      <w:r w:rsidRPr="0050469B">
        <w:t>talk</w:t>
      </w:r>
      <w:proofErr w:type="spellEnd"/>
      <w:r w:rsidRPr="0050469B">
        <w:t xml:space="preserve"> </w:t>
      </w:r>
      <w:proofErr w:type="spellStart"/>
      <w:r w:rsidRPr="0050469B">
        <w:t>to</w:t>
      </w:r>
      <w:proofErr w:type="spellEnd"/>
      <w:r w:rsidRPr="0050469B">
        <w:t xml:space="preserve"> </w:t>
      </w:r>
      <w:proofErr w:type="spellStart"/>
      <w:r w:rsidRPr="0050469B">
        <w:t>them</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demo?</w:t>
      </w:r>
    </w:p>
    <w:p w14:paraId="4AFAAC8E" w14:textId="77777777" w:rsidR="00AC426F" w:rsidRPr="0050469B" w:rsidRDefault="00AC426F" w:rsidP="00A01847">
      <w:pPr>
        <w:pStyle w:val="Tese-Entrevistas"/>
      </w:pPr>
      <w:proofErr w:type="spellStart"/>
      <w:r w:rsidRPr="0050469B">
        <w:t>Answer</w:t>
      </w:r>
      <w:proofErr w:type="spellEnd"/>
      <w:r w:rsidRPr="0050469B">
        <w:t xml:space="preserve">: No,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whole</w:t>
      </w:r>
      <w:proofErr w:type="spellEnd"/>
      <w:r w:rsidRPr="0050469B">
        <w:t xml:space="preserve"> PoC </w:t>
      </w:r>
      <w:proofErr w:type="spellStart"/>
      <w:r w:rsidRPr="0050469B">
        <w:t>process</w:t>
      </w:r>
      <w:proofErr w:type="spellEnd"/>
      <w:r w:rsidRPr="0050469B">
        <w:t xml:space="preserve">. </w:t>
      </w:r>
      <w:proofErr w:type="spellStart"/>
      <w:r w:rsidRPr="0050469B">
        <w:t>Every</w:t>
      </w:r>
      <w:proofErr w:type="spellEnd"/>
      <w:r w:rsidRPr="0050469B">
        <w:t xml:space="preserve"> time </w:t>
      </w:r>
      <w:proofErr w:type="spellStart"/>
      <w:r w:rsidRPr="0050469B">
        <w:t>when</w:t>
      </w:r>
      <w:proofErr w:type="spellEnd"/>
      <w:r w:rsidRPr="0050469B">
        <w:t xml:space="preserve"> </w:t>
      </w:r>
      <w:proofErr w:type="spellStart"/>
      <w:r w:rsidRPr="0050469B">
        <w:t>you</w:t>
      </w:r>
      <w:proofErr w:type="spellEnd"/>
      <w:r w:rsidRPr="0050469B">
        <w:t xml:space="preserve"> </w:t>
      </w:r>
      <w:proofErr w:type="spellStart"/>
      <w:r w:rsidRPr="0050469B">
        <w:t>talk</w:t>
      </w:r>
      <w:proofErr w:type="spellEnd"/>
      <w:r w:rsidRPr="0050469B">
        <w:t xml:space="preserve"> </w:t>
      </w:r>
      <w:proofErr w:type="spellStart"/>
      <w:r w:rsidRPr="0050469B">
        <w:t>to</w:t>
      </w:r>
      <w:proofErr w:type="spellEnd"/>
      <w:r w:rsidRPr="0050469B">
        <w:t xml:space="preserve"> </w:t>
      </w:r>
      <w:proofErr w:type="spellStart"/>
      <w:r w:rsidRPr="0050469B">
        <w:t>them</w:t>
      </w:r>
      <w:proofErr w:type="spellEnd"/>
      <w:r w:rsidRPr="0050469B">
        <w:t>.</w:t>
      </w:r>
    </w:p>
    <w:p w14:paraId="0DBA8F91" w14:textId="77777777" w:rsidR="00AC426F" w:rsidRPr="0050469B" w:rsidRDefault="00AC426F" w:rsidP="00A01847">
      <w:pPr>
        <w:pStyle w:val="Tese-Entrevistas"/>
      </w:pPr>
      <w:r w:rsidRPr="0050469B">
        <w:t> </w:t>
      </w:r>
    </w:p>
    <w:p w14:paraId="49226832" w14:textId="77777777" w:rsidR="00AC426F" w:rsidRPr="0050469B" w:rsidRDefault="00AC426F" w:rsidP="00A01847">
      <w:pPr>
        <w:pStyle w:val="Tese-Entrevistas"/>
      </w:pPr>
      <w:r w:rsidRPr="0050469B">
        <w:t xml:space="preserve">8)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act</w:t>
      </w:r>
      <w:proofErr w:type="spellEnd"/>
      <w:r w:rsidRPr="0050469B">
        <w:t xml:space="preserve"> in </w:t>
      </w:r>
      <w:proofErr w:type="spellStart"/>
      <w:r w:rsidRPr="0050469B">
        <w:t>the</w:t>
      </w:r>
      <w:proofErr w:type="spellEnd"/>
      <w:r w:rsidRPr="0050469B">
        <w:t xml:space="preserve"> face </w:t>
      </w:r>
      <w:proofErr w:type="spellStart"/>
      <w:r w:rsidRPr="0050469B">
        <w:t>of</w:t>
      </w:r>
      <w:proofErr w:type="spellEnd"/>
      <w:r w:rsidRPr="0050469B">
        <w:t xml:space="preserve"> some </w:t>
      </w:r>
      <w:proofErr w:type="spellStart"/>
      <w:r w:rsidRPr="0050469B">
        <w:t>changes</w:t>
      </w:r>
      <w:proofErr w:type="spellEnd"/>
      <w:r w:rsidRPr="0050469B">
        <w:t xml:space="preserve"> in </w:t>
      </w:r>
      <w:proofErr w:type="spellStart"/>
      <w:r w:rsidRPr="0050469B">
        <w:t>the</w:t>
      </w:r>
      <w:proofErr w:type="spellEnd"/>
      <w:r w:rsidRPr="0050469B">
        <w:t xml:space="preserve"> PoC context, </w:t>
      </w:r>
      <w:proofErr w:type="spellStart"/>
      <w:r w:rsidRPr="0050469B">
        <w:t>such</w:t>
      </w:r>
      <w:proofErr w:type="spellEnd"/>
      <w:r w:rsidRPr="0050469B">
        <w:t xml:space="preserve"> as </w:t>
      </w:r>
      <w:proofErr w:type="spellStart"/>
      <w:r w:rsidRPr="0050469B">
        <w:t>requirements</w:t>
      </w:r>
      <w:proofErr w:type="spellEnd"/>
      <w:r w:rsidRPr="0050469B">
        <w:t xml:space="preserve">, </w:t>
      </w:r>
      <w:proofErr w:type="spellStart"/>
      <w:r w:rsidRPr="0050469B">
        <w:t>elements</w:t>
      </w:r>
      <w:proofErr w:type="spellEnd"/>
      <w:r w:rsidRPr="0050469B">
        <w:t xml:space="preserve">, </w:t>
      </w:r>
      <w:proofErr w:type="spellStart"/>
      <w:r w:rsidRPr="0050469B">
        <w:t>unexpected</w:t>
      </w:r>
      <w:proofErr w:type="spellEnd"/>
      <w:r w:rsidRPr="0050469B">
        <w:t xml:space="preserve"> </w:t>
      </w:r>
      <w:proofErr w:type="spellStart"/>
      <w:r w:rsidRPr="0050469B">
        <w:t>results</w:t>
      </w:r>
      <w:proofErr w:type="spellEnd"/>
      <w:r w:rsidRPr="0050469B">
        <w:t>, etc.</w:t>
      </w:r>
    </w:p>
    <w:p w14:paraId="48041AAF" w14:textId="77777777" w:rsidR="00AC426F" w:rsidRPr="0050469B" w:rsidRDefault="00AC426F" w:rsidP="00A01847">
      <w:pPr>
        <w:pStyle w:val="Tese-Entrevistas"/>
      </w:pPr>
      <w:r w:rsidRPr="0050469B">
        <w:t xml:space="preserve">From </w:t>
      </w:r>
      <w:proofErr w:type="spellStart"/>
      <w:r w:rsidRPr="0050469B">
        <w:t>my</w:t>
      </w:r>
      <w:proofErr w:type="spellEnd"/>
      <w:r w:rsidRPr="0050469B">
        <w:t xml:space="preserve"> perspecti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it. </w:t>
      </w:r>
      <w:proofErr w:type="spellStart"/>
      <w:r w:rsidRPr="0050469B">
        <w:t>If</w:t>
      </w:r>
      <w:proofErr w:type="spellEnd"/>
      <w:r w:rsidRPr="0050469B">
        <w:t xml:space="preserve"> </w:t>
      </w:r>
      <w:proofErr w:type="spellStart"/>
      <w:r w:rsidRPr="0050469B">
        <w:t>there</w:t>
      </w:r>
      <w:proofErr w:type="spellEnd"/>
      <w:r w:rsidRPr="0050469B">
        <w:t xml:space="preserve"> are </w:t>
      </w:r>
      <w:proofErr w:type="spellStart"/>
      <w:r w:rsidRPr="0050469B">
        <w:t>changes</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go </w:t>
      </w:r>
      <w:proofErr w:type="spellStart"/>
      <w:r w:rsidRPr="0050469B">
        <w:t>back</w:t>
      </w:r>
      <w:proofErr w:type="spellEnd"/>
      <w:r w:rsidRPr="0050469B">
        <w:t xml:space="preserve">, </w:t>
      </w:r>
      <w:proofErr w:type="spellStart"/>
      <w:r w:rsidRPr="0050469B">
        <w:t>research</w:t>
      </w:r>
      <w:proofErr w:type="spellEnd"/>
      <w:r w:rsidRPr="0050469B">
        <w:t xml:space="preserve">, </w:t>
      </w:r>
      <w:proofErr w:type="spellStart"/>
      <w:r w:rsidRPr="0050469B">
        <w:t>discuss</w:t>
      </w:r>
      <w:proofErr w:type="spellEnd"/>
      <w:r w:rsidRPr="0050469B">
        <w:t xml:space="preserve"> </w:t>
      </w:r>
      <w:proofErr w:type="spellStart"/>
      <w:r w:rsidRPr="0050469B">
        <w:t>and</w:t>
      </w:r>
      <w:proofErr w:type="spellEnd"/>
      <w:r w:rsidRPr="0050469B">
        <w:t xml:space="preserve"> do </w:t>
      </w:r>
      <w:proofErr w:type="spellStart"/>
      <w:r w:rsidRPr="0050469B">
        <w:t>again</w:t>
      </w:r>
      <w:proofErr w:type="spellEnd"/>
      <w:r w:rsidRPr="0050469B">
        <w:t xml:space="preserve">. It </w:t>
      </w:r>
      <w:proofErr w:type="spellStart"/>
      <w:r w:rsidRPr="0050469B">
        <w:t>is</w:t>
      </w:r>
      <w:proofErr w:type="spellEnd"/>
      <w:r w:rsidRPr="0050469B">
        <w:t xml:space="preserve"> a loop. </w:t>
      </w:r>
    </w:p>
    <w:p w14:paraId="60808137"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Just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I </w:t>
      </w:r>
      <w:proofErr w:type="spellStart"/>
      <w:r w:rsidRPr="0050469B">
        <w:t>understood</w:t>
      </w:r>
      <w:proofErr w:type="spellEnd"/>
      <w:r w:rsidRPr="0050469B">
        <w:t xml:space="preserve"> it </w:t>
      </w:r>
      <w:proofErr w:type="spellStart"/>
      <w:r w:rsidRPr="0050469B">
        <w:t>correctly</w:t>
      </w:r>
      <w:proofErr w:type="spellEnd"/>
      <w:r w:rsidRPr="0050469B">
        <w:t xml:space="preserve">, </w:t>
      </w:r>
      <w:proofErr w:type="spellStart"/>
      <w:r w:rsidRPr="0050469B">
        <w:t>you</w:t>
      </w:r>
      <w:proofErr w:type="spellEnd"/>
      <w:r w:rsidRPr="0050469B">
        <w:t xml:space="preserve"> are </w:t>
      </w:r>
      <w:proofErr w:type="spellStart"/>
      <w:r w:rsidRPr="0050469B">
        <w:t>saying</w:t>
      </w:r>
      <w:proofErr w:type="spellEnd"/>
      <w:r w:rsidRPr="0050469B">
        <w:t xml:space="preserve"> a PoC </w:t>
      </w:r>
      <w:proofErr w:type="spellStart"/>
      <w:r w:rsidRPr="0050469B">
        <w:t>process</w:t>
      </w:r>
      <w:proofErr w:type="spellEnd"/>
      <w:r w:rsidRPr="0050469B">
        <w:t xml:space="preserve"> </w:t>
      </w:r>
      <w:proofErr w:type="spellStart"/>
      <w:r w:rsidRPr="0050469B">
        <w:t>has</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flexible</w:t>
      </w:r>
      <w:proofErr w:type="spellEnd"/>
      <w:r w:rsidRPr="0050469B">
        <w:t xml:space="preserve"> </w:t>
      </w:r>
      <w:proofErr w:type="spellStart"/>
      <w:r w:rsidRPr="0050469B">
        <w:t>with</w:t>
      </w:r>
      <w:proofErr w:type="spellEnd"/>
      <w:r w:rsidRPr="0050469B">
        <w:t xml:space="preserve"> </w:t>
      </w:r>
      <w:proofErr w:type="spellStart"/>
      <w:r w:rsidRPr="0050469B">
        <w:t>recursive</w:t>
      </w:r>
      <w:proofErr w:type="spellEnd"/>
      <w:r w:rsidRPr="0050469B">
        <w:t xml:space="preserve"> </w:t>
      </w:r>
      <w:proofErr w:type="spellStart"/>
      <w:r w:rsidRPr="0050469B">
        <w:t>activities</w:t>
      </w:r>
      <w:proofErr w:type="spellEnd"/>
      <w:r w:rsidRPr="0050469B">
        <w:t>?</w:t>
      </w:r>
    </w:p>
    <w:p w14:paraId="3CEA0C6C"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has</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because</w:t>
      </w:r>
      <w:proofErr w:type="spellEnd"/>
      <w:r w:rsidRPr="0050469B">
        <w:t xml:space="preserve"> </w:t>
      </w:r>
      <w:proofErr w:type="spellStart"/>
      <w:r w:rsidRPr="0050469B">
        <w:t>there</w:t>
      </w:r>
      <w:proofErr w:type="spellEnd"/>
      <w:r w:rsidRPr="0050469B">
        <w:t xml:space="preserve"> are </w:t>
      </w:r>
      <w:proofErr w:type="spellStart"/>
      <w:r w:rsidRPr="0050469B">
        <w:t>always</w:t>
      </w:r>
      <w:proofErr w:type="spellEnd"/>
      <w:r w:rsidRPr="0050469B">
        <w:t xml:space="preserve"> </w:t>
      </w:r>
      <w:proofErr w:type="spellStart"/>
      <w:r w:rsidRPr="0050469B">
        <w:t>people</w:t>
      </w:r>
      <w:proofErr w:type="spellEnd"/>
      <w:r w:rsidRPr="0050469B">
        <w:t xml:space="preserve"> </w:t>
      </w:r>
      <w:proofErr w:type="spellStart"/>
      <w:r w:rsidRPr="0050469B">
        <w:t>involved</w:t>
      </w:r>
      <w:proofErr w:type="spellEnd"/>
      <w:r w:rsidRPr="0050469B">
        <w:t xml:space="preserve">, </w:t>
      </w:r>
      <w:proofErr w:type="spellStart"/>
      <w:r w:rsidRPr="0050469B">
        <w:t>so</w:t>
      </w:r>
      <w:proofErr w:type="spellEnd"/>
      <w:r w:rsidRPr="0050469B">
        <w:t xml:space="preserve"> new </w:t>
      </w:r>
      <w:proofErr w:type="spellStart"/>
      <w:r w:rsidRPr="0050469B">
        <w:t>things</w:t>
      </w:r>
      <w:proofErr w:type="spellEnd"/>
      <w:r w:rsidRPr="0050469B">
        <w:t xml:space="preserve"> </w:t>
      </w:r>
      <w:proofErr w:type="spellStart"/>
      <w:r w:rsidRPr="0050469B">
        <w:t>will</w:t>
      </w:r>
      <w:proofErr w:type="spellEnd"/>
      <w:r w:rsidRPr="0050469B">
        <w:t xml:space="preserve"> show </w:t>
      </w:r>
      <w:proofErr w:type="spellStart"/>
      <w:r w:rsidRPr="0050469B">
        <w:t>up</w:t>
      </w:r>
      <w:proofErr w:type="spellEnd"/>
      <w:r w:rsidRPr="0050469B">
        <w:t xml:space="preserve">. Always new </w:t>
      </w:r>
      <w:proofErr w:type="spellStart"/>
      <w:r w:rsidRPr="0050469B">
        <w:t>variables</w:t>
      </w:r>
      <w:proofErr w:type="spellEnd"/>
      <w:r w:rsidRPr="0050469B">
        <w:t xml:space="preserve"> </w:t>
      </w:r>
      <w:proofErr w:type="spellStart"/>
      <w:r w:rsidRPr="0050469B">
        <w:t>will</w:t>
      </w:r>
      <w:proofErr w:type="spellEnd"/>
      <w:r w:rsidRPr="0050469B">
        <w:t xml:space="preserve"> come, </w:t>
      </w:r>
      <w:proofErr w:type="spellStart"/>
      <w:r w:rsidRPr="0050469B">
        <w:t>people</w:t>
      </w:r>
      <w:proofErr w:type="spellEnd"/>
      <w:r w:rsidRPr="0050469B">
        <w:t xml:space="preserve"> are </w:t>
      </w:r>
      <w:proofErr w:type="spellStart"/>
      <w:r w:rsidRPr="0050469B">
        <w:t>unknown</w:t>
      </w:r>
      <w:proofErr w:type="spellEnd"/>
      <w:r w:rsidRPr="0050469B">
        <w:t>.</w:t>
      </w:r>
    </w:p>
    <w:p w14:paraId="79EB6538" w14:textId="213B4A89" w:rsidR="00AC426F" w:rsidRPr="0050469B" w:rsidRDefault="00AC426F" w:rsidP="00A01847">
      <w:pPr>
        <w:pStyle w:val="Tese-Entrevistas"/>
      </w:pPr>
    </w:p>
    <w:p w14:paraId="56971B51" w14:textId="77777777" w:rsidR="00AC426F" w:rsidRPr="0050469B" w:rsidRDefault="00AC426F" w:rsidP="00A01847">
      <w:pPr>
        <w:pStyle w:val="Tese-Entrevistas"/>
      </w:pPr>
      <w:r w:rsidRPr="0050469B">
        <w:t xml:space="preserve">9)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and</w:t>
      </w:r>
      <w:proofErr w:type="spellEnd"/>
      <w:r w:rsidRPr="0050469B">
        <w:t xml:space="preserve"> </w:t>
      </w:r>
      <w:proofErr w:type="spellStart"/>
      <w:r w:rsidRPr="0050469B">
        <w:t>deliver</w:t>
      </w:r>
      <w:proofErr w:type="spellEnd"/>
      <w:r w:rsidRPr="0050469B">
        <w:t xml:space="preserve"> PoC </w:t>
      </w:r>
      <w:proofErr w:type="spellStart"/>
      <w:r w:rsidRPr="0050469B">
        <w:t>results</w:t>
      </w:r>
      <w:proofErr w:type="spellEnd"/>
      <w:r w:rsidRPr="0050469B">
        <w:t>?</w:t>
      </w:r>
    </w:p>
    <w:p w14:paraId="7DFFC392" w14:textId="77777777" w:rsidR="00AC426F" w:rsidRPr="0050469B" w:rsidRDefault="00AC426F" w:rsidP="00A01847">
      <w:pPr>
        <w:pStyle w:val="Tese-Entrevistas"/>
      </w:pPr>
      <w:r w:rsidRPr="0050469B">
        <w:t xml:space="preserve">I </w:t>
      </w:r>
      <w:proofErr w:type="spellStart"/>
      <w:r w:rsidRPr="0050469B">
        <w:t>don’t</w:t>
      </w:r>
      <w:proofErr w:type="spellEnd"/>
      <w:r w:rsidRPr="0050469B">
        <w:t xml:space="preserve"> </w:t>
      </w:r>
      <w:proofErr w:type="spellStart"/>
      <w:r w:rsidRPr="0050469B">
        <w:t>have</w:t>
      </w:r>
      <w:proofErr w:type="spellEnd"/>
      <w:r w:rsidRPr="0050469B">
        <w:t xml:space="preserve"> </w:t>
      </w:r>
      <w:proofErr w:type="spellStart"/>
      <w:r w:rsidRPr="0050469B">
        <w:t>experience</w:t>
      </w:r>
      <w:proofErr w:type="spellEnd"/>
      <w:r w:rsidRPr="0050469B">
        <w:t xml:space="preserve"> </w:t>
      </w:r>
      <w:proofErr w:type="spellStart"/>
      <w:r w:rsidRPr="0050469B">
        <w:t>delivering</w:t>
      </w:r>
      <w:proofErr w:type="spellEnd"/>
      <w:r w:rsidRPr="0050469B">
        <w:t xml:space="preserve"> PoC </w:t>
      </w:r>
      <w:proofErr w:type="spellStart"/>
      <w:r w:rsidRPr="0050469B">
        <w:t>results</w:t>
      </w:r>
      <w:proofErr w:type="spellEnd"/>
      <w:r w:rsidRPr="0050469B">
        <w:t xml:space="preserve">, </w:t>
      </w:r>
      <w:proofErr w:type="spellStart"/>
      <w:r w:rsidRPr="0050469B">
        <w:t>because</w:t>
      </w:r>
      <w:proofErr w:type="spellEnd"/>
      <w:r w:rsidRPr="0050469B">
        <w:t xml:space="preserve"> </w:t>
      </w:r>
      <w:proofErr w:type="spellStart"/>
      <w:r w:rsidRPr="0050469B">
        <w:t>usually</w:t>
      </w:r>
      <w:proofErr w:type="spellEnd"/>
      <w:r w:rsidRPr="0050469B">
        <w:t xml:space="preserve"> I </w:t>
      </w:r>
      <w:proofErr w:type="spellStart"/>
      <w:r w:rsidRPr="0050469B">
        <w:t>just</w:t>
      </w:r>
      <w:proofErr w:type="spellEnd"/>
      <w:r w:rsidRPr="0050469B">
        <w:t xml:space="preserve"> </w:t>
      </w:r>
      <w:proofErr w:type="spellStart"/>
      <w:r w:rsidRPr="0050469B">
        <w:t>participate</w:t>
      </w:r>
      <w:proofErr w:type="spellEnd"/>
      <w:r w:rsidRPr="0050469B">
        <w:t xml:space="preserve"> </w:t>
      </w:r>
      <w:proofErr w:type="spellStart"/>
      <w:r w:rsidRPr="0050469B">
        <w:t>building</w:t>
      </w:r>
      <w:proofErr w:type="spellEnd"/>
      <w:r w:rsidRPr="0050469B">
        <w:t xml:space="preserve"> a PoC, </w:t>
      </w:r>
      <w:proofErr w:type="spellStart"/>
      <w:r w:rsidRPr="0050469B">
        <w:t>but</w:t>
      </w:r>
      <w:proofErr w:type="spellEnd"/>
      <w:r w:rsidRPr="0050469B">
        <w:t xml:space="preserve"> </w:t>
      </w:r>
      <w:proofErr w:type="spellStart"/>
      <w:r w:rsidRPr="0050469B">
        <w:t>what</w:t>
      </w:r>
      <w:proofErr w:type="spellEnd"/>
      <w:r w:rsidRPr="0050469B">
        <w:t xml:space="preserve"> I </w:t>
      </w:r>
      <w:proofErr w:type="spellStart"/>
      <w:r w:rsidRPr="0050469B">
        <w:t>have</w:t>
      </w:r>
      <w:proofErr w:type="spellEnd"/>
      <w:r w:rsidRPr="0050469B">
        <w:t xml:space="preserve"> </w:t>
      </w:r>
      <w:proofErr w:type="spellStart"/>
      <w:r w:rsidRPr="0050469B">
        <w:t>seen</w:t>
      </w:r>
      <w:proofErr w:type="spellEnd"/>
      <w:r w:rsidRPr="0050469B">
        <w:t xml:space="preserve">, I </w:t>
      </w:r>
      <w:proofErr w:type="spellStart"/>
      <w:r w:rsidRPr="0050469B">
        <w:t>think</w:t>
      </w:r>
      <w:proofErr w:type="spellEnd"/>
      <w:r w:rsidRPr="0050469B">
        <w:t xml:space="preserve"> </w:t>
      </w:r>
      <w:proofErr w:type="spellStart"/>
      <w:r w:rsidRPr="0050469B">
        <w:t>the</w:t>
      </w:r>
      <w:proofErr w:type="spellEnd"/>
      <w:r w:rsidRPr="0050469B">
        <w:t xml:space="preserve"> </w:t>
      </w:r>
      <w:proofErr w:type="spellStart"/>
      <w:r w:rsidRPr="0050469B">
        <w:t>best</w:t>
      </w:r>
      <w:proofErr w:type="spellEnd"/>
      <w:r w:rsidRPr="0050469B">
        <w:t xml:space="preserve"> </w:t>
      </w:r>
      <w:proofErr w:type="spellStart"/>
      <w:r w:rsidRPr="0050469B">
        <w:t>way</w:t>
      </w:r>
      <w:proofErr w:type="spellEnd"/>
      <w:r w:rsidRPr="0050469B">
        <w:t xml:space="preserve">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comparing</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customer</w:t>
      </w:r>
      <w:proofErr w:type="spellEnd"/>
      <w:r w:rsidRPr="0050469B">
        <w:t xml:space="preserve">) </w:t>
      </w:r>
      <w:proofErr w:type="spellStart"/>
      <w:r w:rsidRPr="0050469B">
        <w:t>have</w:t>
      </w:r>
      <w:proofErr w:type="spellEnd"/>
      <w:r w:rsidRPr="0050469B">
        <w:t xml:space="preserve"> </w:t>
      </w:r>
      <w:proofErr w:type="spellStart"/>
      <w:r w:rsidRPr="0050469B">
        <w:t>asked</w:t>
      </w:r>
      <w:proofErr w:type="spellEnd"/>
      <w:r w:rsidRPr="0050469B">
        <w:t xml:space="preserve"> </w:t>
      </w:r>
      <w:proofErr w:type="spellStart"/>
      <w:r w:rsidRPr="0050469B">
        <w:t>to</w:t>
      </w:r>
      <w:proofErr w:type="spellEnd"/>
      <w:r w:rsidRPr="0050469B">
        <w:t xml:space="preserve"> </w:t>
      </w:r>
      <w:proofErr w:type="spellStart"/>
      <w:r w:rsidRPr="0050469B">
        <w:t>test</w:t>
      </w:r>
      <w:proofErr w:type="spellEnd"/>
      <w:r w:rsidRPr="0050469B">
        <w:t xml:space="preserve"> </w:t>
      </w:r>
      <w:proofErr w:type="spellStart"/>
      <w:r w:rsidRPr="0050469B">
        <w:t>with</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have</w:t>
      </w:r>
      <w:proofErr w:type="spellEnd"/>
      <w:r w:rsidRPr="0050469B">
        <w:t xml:space="preserve"> </w:t>
      </w:r>
      <w:proofErr w:type="spellStart"/>
      <w:r w:rsidRPr="0050469B">
        <w:t>got</w:t>
      </w:r>
      <w:proofErr w:type="spellEnd"/>
      <w:r w:rsidRPr="0050469B">
        <w:t xml:space="preserve"> in a real PoC </w:t>
      </w:r>
      <w:proofErr w:type="spellStart"/>
      <w:r w:rsidRPr="0050469B">
        <w:t>situation</w:t>
      </w:r>
      <w:proofErr w:type="spellEnd"/>
      <w:r w:rsidRPr="0050469B">
        <w:t xml:space="preserve">. </w:t>
      </w:r>
      <w:proofErr w:type="spellStart"/>
      <w:r w:rsidRPr="0050469B">
        <w:t>Comparing</w:t>
      </w:r>
      <w:proofErr w:type="spellEnd"/>
      <w:r w:rsidRPr="0050469B">
        <w:t xml:space="preserve"> </w:t>
      </w:r>
      <w:proofErr w:type="spellStart"/>
      <w:r w:rsidRPr="0050469B">
        <w:t>things</w:t>
      </w:r>
      <w:proofErr w:type="spellEnd"/>
      <w:r w:rsidRPr="0050469B">
        <w:t xml:space="preserve"> </w:t>
      </w:r>
      <w:proofErr w:type="spellStart"/>
      <w:r w:rsidRPr="0050469B">
        <w:t>is</w:t>
      </w:r>
      <w:proofErr w:type="spellEnd"/>
      <w:r w:rsidRPr="0050469B">
        <w:t xml:space="preserve"> a </w:t>
      </w:r>
      <w:proofErr w:type="spellStart"/>
      <w:r w:rsidRPr="0050469B">
        <w:t>great</w:t>
      </w:r>
      <w:proofErr w:type="spellEnd"/>
      <w:r w:rsidRPr="0050469B">
        <w:t xml:space="preserve"> </w:t>
      </w:r>
      <w:proofErr w:type="spellStart"/>
      <w:r w:rsidRPr="0050469B">
        <w:t>way</w:t>
      </w:r>
      <w:proofErr w:type="spellEnd"/>
      <w:r w:rsidRPr="0050469B">
        <w:t xml:space="preserve">, </w:t>
      </w:r>
      <w:proofErr w:type="spellStart"/>
      <w:r w:rsidRPr="0050469B">
        <w:t>associated</w:t>
      </w:r>
      <w:proofErr w:type="spellEnd"/>
      <w:r w:rsidRPr="0050469B">
        <w:t xml:space="preserve"> </w:t>
      </w:r>
      <w:proofErr w:type="spellStart"/>
      <w:r w:rsidRPr="0050469B">
        <w:t>with</w:t>
      </w:r>
      <w:proofErr w:type="spellEnd"/>
      <w:r w:rsidRPr="0050469B">
        <w:t xml:space="preserve"> a </w:t>
      </w:r>
      <w:proofErr w:type="spellStart"/>
      <w:r w:rsidRPr="0050469B">
        <w:t>presentation</w:t>
      </w:r>
      <w:proofErr w:type="spellEnd"/>
      <w:r w:rsidRPr="0050469B">
        <w:t>.</w:t>
      </w:r>
    </w:p>
    <w:p w14:paraId="57FEAD60" w14:textId="7F4BFD24" w:rsidR="00AC426F" w:rsidRPr="0050469B" w:rsidRDefault="00AC426F" w:rsidP="00A01847">
      <w:pPr>
        <w:pStyle w:val="Tese-Entrevistas"/>
      </w:pPr>
    </w:p>
    <w:p w14:paraId="604E2719" w14:textId="77777777" w:rsidR="00AC426F" w:rsidRPr="0050469B" w:rsidRDefault="00AC426F" w:rsidP="00A01847">
      <w:pPr>
        <w:pStyle w:val="Tese-Entrevistas"/>
      </w:pPr>
      <w:r w:rsidRPr="0050469B">
        <w:lastRenderedPageBreak/>
        <w:t xml:space="preserve">10)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evaluate</w:t>
      </w:r>
      <w:proofErr w:type="spellEnd"/>
      <w:r w:rsidRPr="0050469B">
        <w:t xml:space="preserve"> </w:t>
      </w:r>
      <w:proofErr w:type="spellStart"/>
      <w:r w:rsidRPr="0050469B">
        <w:t>whether</w:t>
      </w:r>
      <w:proofErr w:type="spellEnd"/>
      <w:r w:rsidRPr="0050469B">
        <w:t xml:space="preserve"> </w:t>
      </w:r>
      <w:proofErr w:type="spellStart"/>
      <w:r w:rsidRPr="0050469B">
        <w:t>there</w:t>
      </w:r>
      <w:proofErr w:type="spellEnd"/>
      <w:r w:rsidRPr="0050469B">
        <w:t xml:space="preserve"> </w:t>
      </w:r>
      <w:proofErr w:type="spellStart"/>
      <w:r w:rsidRPr="0050469B">
        <w:t>was</w:t>
      </w:r>
      <w:proofErr w:type="spellEnd"/>
      <w:r w:rsidRPr="0050469B">
        <w:t xml:space="preserve"> </w:t>
      </w:r>
      <w:proofErr w:type="spellStart"/>
      <w:r w:rsidRPr="0050469B">
        <w:t>an</w:t>
      </w:r>
      <w:proofErr w:type="spellEnd"/>
      <w:r w:rsidRPr="0050469B">
        <w:t xml:space="preserve"> </w:t>
      </w:r>
      <w:proofErr w:type="spellStart"/>
      <w:r w:rsidRPr="0050469B">
        <w:t>understanding</w:t>
      </w:r>
      <w:proofErr w:type="spellEnd"/>
      <w:r w:rsidRPr="0050469B">
        <w:t xml:space="preserve"> </w:t>
      </w:r>
      <w:proofErr w:type="spellStart"/>
      <w:r w:rsidRPr="0050469B">
        <w:t>of</w:t>
      </w:r>
      <w:proofErr w:type="spellEnd"/>
      <w:r w:rsidRPr="0050469B">
        <w:t xml:space="preserve"> PoC </w:t>
      </w:r>
      <w:proofErr w:type="spellStart"/>
      <w:r w:rsidRPr="0050469B">
        <w:t>results</w:t>
      </w:r>
      <w:proofErr w:type="spellEnd"/>
      <w:r w:rsidRPr="0050469B">
        <w:t>?</w:t>
      </w:r>
    </w:p>
    <w:p w14:paraId="313EC126" w14:textId="77777777" w:rsidR="00AC426F" w:rsidRPr="0050469B" w:rsidRDefault="00AC426F" w:rsidP="00A01847">
      <w:pPr>
        <w:pStyle w:val="Tese-Entrevistas"/>
      </w:pPr>
      <w:r w:rsidRPr="0050469B">
        <w:t xml:space="preserve">It </w:t>
      </w:r>
      <w:proofErr w:type="spellStart"/>
      <w:r w:rsidRPr="0050469B">
        <w:t>is</w:t>
      </w:r>
      <w:proofErr w:type="spellEnd"/>
      <w:r w:rsidRPr="0050469B">
        <w:t xml:space="preserve"> </w:t>
      </w:r>
      <w:proofErr w:type="spellStart"/>
      <w:r w:rsidRPr="0050469B">
        <w:t>another</w:t>
      </w:r>
      <w:proofErr w:type="spellEnd"/>
      <w:r w:rsidRPr="0050469B">
        <w:t xml:space="preserve"> </w:t>
      </w:r>
      <w:proofErr w:type="spellStart"/>
      <w:r w:rsidRPr="0050469B">
        <w:t>conversation</w:t>
      </w:r>
      <w:proofErr w:type="spellEnd"/>
      <w:r w:rsidRPr="0050469B">
        <w:t xml:space="preserve">, I </w:t>
      </w:r>
      <w:proofErr w:type="spellStart"/>
      <w:r w:rsidRPr="0050469B">
        <w:t>mean</w:t>
      </w:r>
      <w:proofErr w:type="spellEnd"/>
      <w:r w:rsidRPr="0050469B">
        <w:t xml:space="preserve">, it </w:t>
      </w:r>
      <w:proofErr w:type="spellStart"/>
      <w:r w:rsidRPr="0050469B">
        <w:t>is</w:t>
      </w:r>
      <w:proofErr w:type="spellEnd"/>
      <w:r w:rsidRPr="0050469B">
        <w:t xml:space="preserve"> </w:t>
      </w:r>
      <w:proofErr w:type="spellStart"/>
      <w:r w:rsidRPr="0050469B">
        <w:t>the</w:t>
      </w:r>
      <w:proofErr w:type="spellEnd"/>
      <w:r w:rsidRPr="0050469B">
        <w:t xml:space="preserve"> </w:t>
      </w:r>
      <w:proofErr w:type="spellStart"/>
      <w:r w:rsidRPr="0050469B">
        <w:t>concluding</w:t>
      </w:r>
      <w:proofErr w:type="spellEnd"/>
      <w:r w:rsidRPr="0050469B">
        <w:t xml:space="preserve"> </w:t>
      </w:r>
      <w:proofErr w:type="spellStart"/>
      <w:r w:rsidRPr="0050469B">
        <w:t>conversation</w:t>
      </w:r>
      <w:proofErr w:type="spellEnd"/>
      <w:r w:rsidRPr="0050469B">
        <w:t xml:space="preserve">. Always, </w:t>
      </w:r>
      <w:proofErr w:type="spellStart"/>
      <w:r w:rsidRPr="0050469B">
        <w:t>they</w:t>
      </w:r>
      <w:proofErr w:type="spellEnd"/>
      <w:r w:rsidRPr="0050469B">
        <w:t xml:space="preserve"> (</w:t>
      </w:r>
      <w:proofErr w:type="spellStart"/>
      <w:r w:rsidRPr="0050469B">
        <w:t>customer</w:t>
      </w:r>
      <w:proofErr w:type="spellEnd"/>
      <w:r w:rsidRPr="0050469B">
        <w:t xml:space="preserve">) </w:t>
      </w:r>
      <w:proofErr w:type="spellStart"/>
      <w:r w:rsidRPr="0050469B">
        <w:t>will</w:t>
      </w:r>
      <w:proofErr w:type="spellEnd"/>
      <w:r w:rsidRPr="0050469B">
        <w:t xml:space="preserve"> </w:t>
      </w:r>
      <w:proofErr w:type="spellStart"/>
      <w:r w:rsidRPr="0050469B">
        <w:t>understand</w:t>
      </w:r>
      <w:proofErr w:type="spellEnd"/>
      <w:r w:rsidRPr="0050469B">
        <w:t xml:space="preserve"> more </w:t>
      </w:r>
      <w:proofErr w:type="spellStart"/>
      <w:r w:rsidRPr="0050469B">
        <w:t>at</w:t>
      </w:r>
      <w:proofErr w:type="spellEnd"/>
      <w:r w:rsidRPr="0050469B">
        <w:t xml:space="preserve"> </w:t>
      </w:r>
      <w:proofErr w:type="spellStart"/>
      <w:r w:rsidRPr="0050469B">
        <w:t>the</w:t>
      </w:r>
      <w:proofErr w:type="spellEnd"/>
      <w:r w:rsidRPr="0050469B">
        <w:t xml:space="preserve"> </w:t>
      </w:r>
      <w:proofErr w:type="spellStart"/>
      <w:r w:rsidRPr="0050469B">
        <w:t>end</w:t>
      </w:r>
      <w:proofErr w:type="spellEnd"/>
      <w:r w:rsidRPr="0050469B">
        <w:t xml:space="preserve"> </w:t>
      </w:r>
      <w:proofErr w:type="spellStart"/>
      <w:r w:rsidRPr="0050469B">
        <w:t>of</w:t>
      </w:r>
      <w:proofErr w:type="spellEnd"/>
      <w:r w:rsidRPr="0050469B">
        <w:t xml:space="preserve"> a PoC </w:t>
      </w:r>
      <w:proofErr w:type="spellStart"/>
      <w:r w:rsidRPr="0050469B">
        <w:t>rather</w:t>
      </w:r>
      <w:proofErr w:type="spellEnd"/>
      <w:r w:rsidRPr="0050469B">
        <w:t xml:space="preserve"> </w:t>
      </w:r>
      <w:proofErr w:type="spellStart"/>
      <w:r w:rsidRPr="0050469B">
        <w:t>than</w:t>
      </w:r>
      <w:proofErr w:type="spellEnd"/>
      <w:r w:rsidRPr="0050469B">
        <w:t xml:space="preserve"> </w:t>
      </w:r>
      <w:proofErr w:type="spellStart"/>
      <w:r w:rsidRPr="0050469B">
        <w:t>the</w:t>
      </w:r>
      <w:proofErr w:type="spellEnd"/>
      <w:r w:rsidRPr="0050469B">
        <w:t xml:space="preserve"> </w:t>
      </w:r>
      <w:proofErr w:type="spellStart"/>
      <w:r w:rsidRPr="0050469B">
        <w:t>beginning</w:t>
      </w:r>
      <w:proofErr w:type="spellEnd"/>
      <w:r w:rsidRPr="0050469B">
        <w:t>.</w:t>
      </w:r>
    </w:p>
    <w:p w14:paraId="4F84AB31"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other</w:t>
      </w:r>
      <w:proofErr w:type="spellEnd"/>
      <w:r w:rsidRPr="0050469B">
        <w:t xml:space="preserve"> </w:t>
      </w:r>
      <w:proofErr w:type="spellStart"/>
      <w:r w:rsidRPr="0050469B">
        <w:t>people</w:t>
      </w:r>
      <w:proofErr w:type="spellEnd"/>
      <w:r w:rsidRPr="0050469B">
        <w:t xml:space="preserve"> </w:t>
      </w:r>
      <w:proofErr w:type="spellStart"/>
      <w:r w:rsidRPr="0050469B">
        <w:t>which</w:t>
      </w:r>
      <w:proofErr w:type="spellEnd"/>
      <w:r w:rsidRPr="0050469B">
        <w:t xml:space="preserve"> </w:t>
      </w:r>
      <w:proofErr w:type="spellStart"/>
      <w:r w:rsidRPr="0050469B">
        <w:t>were</w:t>
      </w:r>
      <w:proofErr w:type="spellEnd"/>
      <w:r w:rsidRPr="0050469B">
        <w:t xml:space="preserve"> </w:t>
      </w:r>
      <w:proofErr w:type="spellStart"/>
      <w:r w:rsidRPr="0050469B">
        <w:t>not</w:t>
      </w:r>
      <w:proofErr w:type="spellEnd"/>
      <w:r w:rsidRPr="0050469B">
        <w:t xml:space="preserve"> </w:t>
      </w:r>
      <w:proofErr w:type="spellStart"/>
      <w:r w:rsidRPr="0050469B">
        <w:t>involved</w:t>
      </w:r>
      <w:proofErr w:type="spellEnd"/>
      <w:r w:rsidRPr="0050469B">
        <w:t xml:space="preserve"> in </w:t>
      </w:r>
      <w:proofErr w:type="spellStart"/>
      <w:r w:rsidRPr="0050469B">
        <w:t>that</w:t>
      </w:r>
      <w:proofErr w:type="spellEnd"/>
      <w:r w:rsidRPr="0050469B">
        <w:t xml:space="preserve"> </w:t>
      </w:r>
      <w:proofErr w:type="spellStart"/>
      <w:r w:rsidRPr="0050469B">
        <w:t>conversation</w:t>
      </w:r>
      <w:proofErr w:type="spellEnd"/>
      <w:r w:rsidRPr="0050469B">
        <w:t xml:space="preserve">? For </w:t>
      </w:r>
      <w:proofErr w:type="spellStart"/>
      <w:r w:rsidRPr="0050469B">
        <w:t>example</w:t>
      </w:r>
      <w:proofErr w:type="spellEnd"/>
      <w:r w:rsidRPr="0050469B">
        <w:t xml:space="preserve">, a </w:t>
      </w:r>
      <w:proofErr w:type="spellStart"/>
      <w:r w:rsidRPr="0050469B">
        <w:t>different</w:t>
      </w:r>
      <w:proofErr w:type="spellEnd"/>
      <w:r w:rsidRPr="0050469B">
        <w:t xml:space="preserve"> </w:t>
      </w:r>
      <w:proofErr w:type="spellStart"/>
      <w:r w:rsidRPr="0050469B">
        <w:t>customer</w:t>
      </w:r>
      <w:proofErr w:type="spellEnd"/>
      <w:r w:rsidRPr="0050469B">
        <w:t xml:space="preserve"> </w:t>
      </w:r>
      <w:proofErr w:type="spellStart"/>
      <w:r w:rsidRPr="0050469B">
        <w:t>or</w:t>
      </w:r>
      <w:proofErr w:type="spellEnd"/>
      <w:r w:rsidRPr="0050469B">
        <w:t xml:space="preserve"> </w:t>
      </w:r>
      <w:proofErr w:type="spellStart"/>
      <w:r w:rsidRPr="0050469B">
        <w:t>person</w:t>
      </w:r>
      <w:proofErr w:type="spellEnd"/>
      <w:r w:rsidRPr="0050469B">
        <w:t xml:space="preserve"> in </w:t>
      </w:r>
      <w:proofErr w:type="spellStart"/>
      <w:r w:rsidRPr="0050469B">
        <w:t>the</w:t>
      </w:r>
      <w:proofErr w:type="spellEnd"/>
      <w:r w:rsidRPr="0050469B">
        <w:t xml:space="preserve"> </w:t>
      </w:r>
      <w:proofErr w:type="spellStart"/>
      <w:r w:rsidRPr="0050469B">
        <w:t>same</w:t>
      </w:r>
      <w:proofErr w:type="spellEnd"/>
      <w:r w:rsidRPr="0050469B">
        <w:t xml:space="preserve"> </w:t>
      </w:r>
      <w:proofErr w:type="spellStart"/>
      <w:r w:rsidRPr="0050469B">
        <w:t>organization</w:t>
      </w:r>
      <w:proofErr w:type="spellEnd"/>
      <w:r w:rsidRPr="0050469B">
        <w:t xml:space="preserve"> </w:t>
      </w:r>
      <w:proofErr w:type="spellStart"/>
      <w:r w:rsidRPr="0050469B">
        <w:t>got</w:t>
      </w:r>
      <w:proofErr w:type="spellEnd"/>
      <w:r w:rsidRPr="0050469B">
        <w:t xml:space="preserve"> </w:t>
      </w:r>
      <w:proofErr w:type="spellStart"/>
      <w:r w:rsidRPr="0050469B">
        <w:t>the</w:t>
      </w:r>
      <w:proofErr w:type="spellEnd"/>
      <w:r w:rsidRPr="0050469B">
        <w:t xml:space="preserve"> PoC </w:t>
      </w:r>
      <w:proofErr w:type="spellStart"/>
      <w:r w:rsidRPr="0050469B">
        <w:t>results</w:t>
      </w:r>
      <w:proofErr w:type="spellEnd"/>
      <w:r w:rsidRPr="0050469B">
        <w:t xml:space="preserve">, </w:t>
      </w:r>
      <w:proofErr w:type="spellStart"/>
      <w:r w:rsidRPr="0050469B">
        <w:t>but</w:t>
      </w:r>
      <w:proofErr w:type="spellEnd"/>
      <w:r w:rsidRPr="0050469B">
        <w:t xml:space="preserve"> </w:t>
      </w:r>
      <w:proofErr w:type="spellStart"/>
      <w:r w:rsidRPr="0050469B">
        <w:t>they</w:t>
      </w:r>
      <w:proofErr w:type="spellEnd"/>
      <w:r w:rsidRPr="0050469B">
        <w:t xml:space="preserve"> </w:t>
      </w:r>
      <w:proofErr w:type="spellStart"/>
      <w:r w:rsidRPr="0050469B">
        <w:t>did</w:t>
      </w:r>
      <w:proofErr w:type="spellEnd"/>
      <w:r w:rsidRPr="0050469B">
        <w:t xml:space="preserve"> </w:t>
      </w:r>
      <w:proofErr w:type="spellStart"/>
      <w:r w:rsidRPr="0050469B">
        <w:t>not</w:t>
      </w:r>
      <w:proofErr w:type="spellEnd"/>
      <w:r w:rsidRPr="0050469B">
        <w:t xml:space="preserve"> </w:t>
      </w:r>
      <w:proofErr w:type="spellStart"/>
      <w:r w:rsidRPr="0050469B">
        <w:t>participate</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PoC </w:t>
      </w:r>
      <w:proofErr w:type="spellStart"/>
      <w:r w:rsidRPr="0050469B">
        <w:t>process</w:t>
      </w:r>
      <w:proofErr w:type="spellEnd"/>
      <w:r w:rsidRPr="0050469B">
        <w:t xml:space="preserve"> </w:t>
      </w:r>
      <w:proofErr w:type="spellStart"/>
      <w:r w:rsidRPr="0050469B">
        <w:t>neither</w:t>
      </w:r>
      <w:proofErr w:type="spellEnd"/>
      <w:r w:rsidRPr="0050469B">
        <w:t xml:space="preserve"> </w:t>
      </w:r>
      <w:proofErr w:type="spellStart"/>
      <w:r w:rsidRPr="0050469B">
        <w:t>the</w:t>
      </w:r>
      <w:proofErr w:type="spellEnd"/>
      <w:r w:rsidRPr="0050469B">
        <w:t xml:space="preserve"> </w:t>
      </w:r>
      <w:proofErr w:type="spellStart"/>
      <w:r w:rsidRPr="0050469B">
        <w:t>concluding</w:t>
      </w:r>
      <w:proofErr w:type="spellEnd"/>
      <w:r w:rsidRPr="0050469B">
        <w:t xml:space="preserve"> </w:t>
      </w:r>
      <w:proofErr w:type="spellStart"/>
      <w:r w:rsidRPr="0050469B">
        <w:t>conversation</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create</w:t>
      </w:r>
      <w:proofErr w:type="spellEnd"/>
      <w:r w:rsidRPr="0050469B">
        <w:t xml:space="preserve"> a </w:t>
      </w:r>
      <w:proofErr w:type="spellStart"/>
      <w:r w:rsidRPr="0050469B">
        <w:t>documentation</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PoC </w:t>
      </w:r>
      <w:proofErr w:type="spellStart"/>
      <w:r w:rsidRPr="0050469B">
        <w:t>results</w:t>
      </w:r>
      <w:proofErr w:type="spellEnd"/>
      <w:r w:rsidRPr="0050469B">
        <w:t xml:space="preserve"> </w:t>
      </w:r>
      <w:proofErr w:type="spellStart"/>
      <w:r w:rsidRPr="0050469B">
        <w:t>to</w:t>
      </w:r>
      <w:proofErr w:type="spellEnd"/>
      <w:r w:rsidRPr="0050469B">
        <w:t xml:space="preserve"> </w:t>
      </w:r>
      <w:proofErr w:type="spellStart"/>
      <w:r w:rsidRPr="0050469B">
        <w:t>facilitate</w:t>
      </w:r>
      <w:proofErr w:type="spellEnd"/>
      <w:r w:rsidRPr="0050469B">
        <w:t xml:space="preserve"> </w:t>
      </w:r>
      <w:proofErr w:type="spellStart"/>
      <w:r w:rsidRPr="0050469B">
        <w:t>their</w:t>
      </w:r>
      <w:proofErr w:type="spellEnd"/>
      <w:r w:rsidRPr="0050469B">
        <w:t xml:space="preserve"> </w:t>
      </w:r>
      <w:proofErr w:type="spellStart"/>
      <w:r w:rsidRPr="0050469B">
        <w:t>understanding</w:t>
      </w:r>
      <w:proofErr w:type="spellEnd"/>
      <w:r w:rsidRPr="0050469B">
        <w:t xml:space="preserve">? </w:t>
      </w:r>
    </w:p>
    <w:p w14:paraId="2FA84F38" w14:textId="77777777" w:rsidR="00AC426F" w:rsidRPr="0050469B" w:rsidRDefault="00AC426F" w:rsidP="00A01847">
      <w:pPr>
        <w:pStyle w:val="Tese-Entrevistas"/>
      </w:pPr>
      <w:proofErr w:type="spellStart"/>
      <w:r w:rsidRPr="0050469B">
        <w:t>This</w:t>
      </w:r>
      <w:proofErr w:type="spellEnd"/>
      <w:r w:rsidRPr="0050469B">
        <w:t xml:space="preserve"> </w:t>
      </w:r>
      <w:proofErr w:type="spellStart"/>
      <w:r w:rsidRPr="0050469B">
        <w:t>is</w:t>
      </w:r>
      <w:proofErr w:type="spellEnd"/>
      <w:r w:rsidRPr="0050469B">
        <w:t xml:space="preserve"> a </w:t>
      </w:r>
      <w:proofErr w:type="spellStart"/>
      <w:r w:rsidRPr="0050469B">
        <w:t>really</w:t>
      </w:r>
      <w:proofErr w:type="spellEnd"/>
      <w:r w:rsidRPr="0050469B">
        <w:t xml:space="preserve"> hard </w:t>
      </w:r>
      <w:proofErr w:type="spellStart"/>
      <w:r w:rsidRPr="0050469B">
        <w:t>question</w:t>
      </w:r>
      <w:proofErr w:type="spellEnd"/>
      <w:r w:rsidRPr="0050469B">
        <w:t xml:space="preserve">, </w:t>
      </w:r>
      <w:proofErr w:type="spellStart"/>
      <w:r w:rsidRPr="0050469B">
        <w:t>because</w:t>
      </w:r>
      <w:proofErr w:type="spellEnd"/>
      <w:r w:rsidRPr="0050469B">
        <w:t xml:space="preserve"> </w:t>
      </w:r>
      <w:proofErr w:type="spellStart"/>
      <w:r w:rsidRPr="0050469B">
        <w:t>you</w:t>
      </w:r>
      <w:proofErr w:type="spellEnd"/>
      <w:r w:rsidRPr="0050469B">
        <w:t xml:space="preserve">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what</w:t>
      </w:r>
      <w:proofErr w:type="spellEnd"/>
      <w:r w:rsidRPr="0050469B">
        <w:t xml:space="preserve"> </w:t>
      </w:r>
      <w:proofErr w:type="spellStart"/>
      <w:r w:rsidRPr="0050469B">
        <w:t>will</w:t>
      </w:r>
      <w:proofErr w:type="spellEnd"/>
      <w:r w:rsidRPr="0050469B">
        <w:t xml:space="preserve"> </w:t>
      </w:r>
      <w:proofErr w:type="spellStart"/>
      <w:r w:rsidRPr="0050469B">
        <w:t>make</w:t>
      </w:r>
      <w:proofErr w:type="spellEnd"/>
      <w:r w:rsidRPr="0050469B">
        <w:t xml:space="preserve"> </w:t>
      </w:r>
      <w:proofErr w:type="spellStart"/>
      <w:r w:rsidRPr="0050469B">
        <w:t>them</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You</w:t>
      </w:r>
      <w:proofErr w:type="spellEnd"/>
      <w:r w:rsidRPr="0050469B">
        <w:t xml:space="preserve"> </w:t>
      </w:r>
      <w:proofErr w:type="spellStart"/>
      <w:r w:rsidRPr="0050469B">
        <w:t>could</w:t>
      </w:r>
      <w:proofErr w:type="spellEnd"/>
      <w:r w:rsidRPr="0050469B">
        <w:t xml:space="preserve"> </w:t>
      </w:r>
      <w:proofErr w:type="spellStart"/>
      <w:r w:rsidRPr="0050469B">
        <w:t>write</w:t>
      </w:r>
      <w:proofErr w:type="spellEnd"/>
      <w:r w:rsidRPr="0050469B">
        <w:t xml:space="preserve"> a </w:t>
      </w:r>
      <w:proofErr w:type="spellStart"/>
      <w:r w:rsidRPr="0050469B">
        <w:t>technical</w:t>
      </w:r>
      <w:proofErr w:type="spellEnd"/>
      <w:r w:rsidRPr="0050469B">
        <w:t xml:space="preserve"> </w:t>
      </w:r>
      <w:proofErr w:type="spellStart"/>
      <w:r w:rsidRPr="0050469B">
        <w:t>paper</w:t>
      </w:r>
      <w:proofErr w:type="spellEnd"/>
      <w:r w:rsidRPr="0050469B">
        <w:t xml:space="preserve">, </w:t>
      </w:r>
      <w:proofErr w:type="spellStart"/>
      <w:r w:rsidRPr="0050469B">
        <w:t>but</w:t>
      </w:r>
      <w:proofErr w:type="spellEnd"/>
      <w:r w:rsidRPr="0050469B">
        <w:t xml:space="preserve"> some </w:t>
      </w:r>
      <w:proofErr w:type="spellStart"/>
      <w:r w:rsidRPr="0050469B">
        <w:t>people</w:t>
      </w:r>
      <w:proofErr w:type="spellEnd"/>
      <w:r w:rsidRPr="0050469B">
        <w:t xml:space="preserve"> </w:t>
      </w:r>
      <w:proofErr w:type="spellStart"/>
      <w:r w:rsidRPr="0050469B">
        <w:t>may</w:t>
      </w:r>
      <w:proofErr w:type="spellEnd"/>
      <w:r w:rsidRPr="0050469B">
        <w:t xml:space="preserve"> </w:t>
      </w:r>
      <w:proofErr w:type="spellStart"/>
      <w:r w:rsidRPr="0050469B">
        <w:t>not</w:t>
      </w:r>
      <w:proofErr w:type="spellEnd"/>
      <w:r w:rsidRPr="0050469B">
        <w:t xml:space="preserve"> </w:t>
      </w:r>
      <w:proofErr w:type="spellStart"/>
      <w:r w:rsidRPr="0050469B">
        <w:t>understand</w:t>
      </w:r>
      <w:proofErr w:type="spellEnd"/>
      <w:r w:rsidRPr="0050469B">
        <w:t xml:space="preserve"> it. Too </w:t>
      </w:r>
      <w:proofErr w:type="spellStart"/>
      <w:r w:rsidRPr="0050469B">
        <w:t>many</w:t>
      </w:r>
      <w:proofErr w:type="spellEnd"/>
      <w:r w:rsidRPr="0050469B">
        <w:t xml:space="preserve"> </w:t>
      </w:r>
      <w:proofErr w:type="spellStart"/>
      <w:r w:rsidRPr="0050469B">
        <w:t>variables</w:t>
      </w:r>
      <w:proofErr w:type="spellEnd"/>
      <w:r w:rsidRPr="0050469B">
        <w:t>.</w:t>
      </w:r>
    </w:p>
    <w:p w14:paraId="66F3D7B5"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at</w:t>
      </w:r>
      <w:proofErr w:type="spellEnd"/>
      <w:r w:rsidRPr="0050469B">
        <w:t xml:space="preserve"> do </w:t>
      </w:r>
      <w:proofErr w:type="spellStart"/>
      <w:r w:rsidRPr="0050469B">
        <w:t>you</w:t>
      </w:r>
      <w:proofErr w:type="spellEnd"/>
      <w:r w:rsidRPr="0050469B">
        <w:t xml:space="preserve"> </w:t>
      </w:r>
      <w:proofErr w:type="spellStart"/>
      <w:r w:rsidRPr="0050469B">
        <w:t>mean</w:t>
      </w:r>
      <w:proofErr w:type="spellEnd"/>
      <w:r w:rsidRPr="0050469B">
        <w:t xml:space="preserve"> </w:t>
      </w:r>
      <w:proofErr w:type="spellStart"/>
      <w:r w:rsidRPr="0050469B">
        <w:t>by</w:t>
      </w:r>
      <w:proofErr w:type="spellEnd"/>
      <w:r w:rsidRPr="0050469B">
        <w:t xml:space="preserve"> “too </w:t>
      </w:r>
      <w:proofErr w:type="spellStart"/>
      <w:r w:rsidRPr="0050469B">
        <w:t>many</w:t>
      </w:r>
      <w:proofErr w:type="spellEnd"/>
      <w:r w:rsidRPr="0050469B">
        <w:t xml:space="preserve"> </w:t>
      </w:r>
      <w:proofErr w:type="spellStart"/>
      <w:r w:rsidRPr="0050469B">
        <w:t>variables</w:t>
      </w:r>
      <w:proofErr w:type="spellEnd"/>
      <w:r w:rsidRPr="0050469B">
        <w:t>”?</w:t>
      </w:r>
    </w:p>
    <w:p w14:paraId="33A715B8" w14:textId="77777777" w:rsidR="00AC426F" w:rsidRPr="0050469B" w:rsidRDefault="00AC426F" w:rsidP="00A01847">
      <w:pPr>
        <w:pStyle w:val="Tese-Entrevistas"/>
      </w:pPr>
      <w:r w:rsidRPr="0050469B">
        <w:t xml:space="preserve">People are </w:t>
      </w:r>
      <w:proofErr w:type="spellStart"/>
      <w:r w:rsidRPr="0050469B">
        <w:t>the</w:t>
      </w:r>
      <w:proofErr w:type="spellEnd"/>
      <w:r w:rsidRPr="0050469B">
        <w:t xml:space="preserve"> </w:t>
      </w:r>
      <w:proofErr w:type="spellStart"/>
      <w:r w:rsidRPr="0050469B">
        <w:t>variables</w:t>
      </w:r>
      <w:proofErr w:type="spellEnd"/>
      <w:r w:rsidRPr="0050469B">
        <w:t xml:space="preserve">. </w:t>
      </w:r>
    </w:p>
    <w:p w14:paraId="2BF8FAF4"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variables</w:t>
      </w:r>
      <w:proofErr w:type="spellEnd"/>
      <w:r w:rsidRPr="0050469B">
        <w:t xml:space="preserve"> happening </w:t>
      </w:r>
      <w:proofErr w:type="spellStart"/>
      <w:r w:rsidRPr="0050469B">
        <w:t>through</w:t>
      </w:r>
      <w:proofErr w:type="spellEnd"/>
      <w:r w:rsidRPr="0050469B">
        <w:t xml:space="preserve"> </w:t>
      </w:r>
      <w:proofErr w:type="spellStart"/>
      <w:r w:rsidRPr="0050469B">
        <w:t>the</w:t>
      </w:r>
      <w:proofErr w:type="spellEnd"/>
      <w:r w:rsidRPr="0050469B">
        <w:t xml:space="preserve"> PoC </w:t>
      </w:r>
      <w:proofErr w:type="spellStart"/>
      <w:r w:rsidRPr="0050469B">
        <w:t>process</w:t>
      </w:r>
      <w:proofErr w:type="spellEnd"/>
      <w:r w:rsidRPr="0050469B">
        <w:t>?</w:t>
      </w:r>
    </w:p>
    <w:p w14:paraId="09C02495"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e</w:t>
      </w:r>
      <w:proofErr w:type="spellEnd"/>
      <w:r w:rsidRPr="0050469B">
        <w:t xml:space="preserve"> </w:t>
      </w:r>
      <w:proofErr w:type="spellStart"/>
      <w:r w:rsidRPr="0050469B">
        <w:t>control</w:t>
      </w:r>
      <w:proofErr w:type="spellEnd"/>
      <w:r w:rsidRPr="0050469B">
        <w:t xml:space="preserve"> </w:t>
      </w:r>
      <w:proofErr w:type="spellStart"/>
      <w:r w:rsidRPr="0050469B">
        <w:t>those</w:t>
      </w:r>
      <w:proofErr w:type="spellEnd"/>
      <w:r w:rsidRPr="0050469B">
        <w:t xml:space="preserve"> </w:t>
      </w:r>
      <w:proofErr w:type="spellStart"/>
      <w:r w:rsidRPr="0050469B">
        <w:t>variables</w:t>
      </w:r>
      <w:proofErr w:type="spellEnd"/>
      <w:r w:rsidRPr="0050469B">
        <w:t xml:space="preserve">. </w:t>
      </w:r>
      <w:proofErr w:type="spellStart"/>
      <w:r w:rsidRPr="0050469B">
        <w:t>You</w:t>
      </w:r>
      <w:proofErr w:type="spellEnd"/>
      <w:r w:rsidRPr="0050469B">
        <w:t xml:space="preserve"> </w:t>
      </w:r>
      <w:proofErr w:type="spellStart"/>
      <w:r w:rsidRPr="0050469B">
        <w:t>can</w:t>
      </w:r>
      <w:proofErr w:type="spellEnd"/>
      <w:r w:rsidRPr="0050469B">
        <w:t xml:space="preserve"> </w:t>
      </w:r>
      <w:proofErr w:type="spellStart"/>
      <w:r w:rsidRPr="0050469B">
        <w:t>teach</w:t>
      </w:r>
      <w:proofErr w:type="spellEnd"/>
      <w:r w:rsidRPr="0050469B">
        <w:t xml:space="preserve"> </w:t>
      </w:r>
      <w:proofErr w:type="spellStart"/>
      <w:r w:rsidRPr="0050469B">
        <w:t>the</w:t>
      </w:r>
      <w:proofErr w:type="spellEnd"/>
      <w:r w:rsidRPr="0050469B">
        <w:t xml:space="preserve"> </w:t>
      </w:r>
      <w:proofErr w:type="spellStart"/>
      <w:r w:rsidRPr="0050469B">
        <w:t>people</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it. I </w:t>
      </w:r>
      <w:proofErr w:type="spellStart"/>
      <w:r w:rsidRPr="0050469B">
        <w:t>mean</w:t>
      </w:r>
      <w:proofErr w:type="spellEnd"/>
      <w:r w:rsidRPr="0050469B">
        <w:t xml:space="preserve">, </w:t>
      </w:r>
      <w:proofErr w:type="spellStart"/>
      <w:r w:rsidRPr="0050469B">
        <w:t>you</w:t>
      </w:r>
      <w:proofErr w:type="spellEnd"/>
      <w:r w:rsidRPr="0050469B">
        <w:t xml:space="preserve"> </w:t>
      </w:r>
      <w:proofErr w:type="spellStart"/>
      <w:r w:rsidRPr="0050469B">
        <w:t>can</w:t>
      </w:r>
      <w:proofErr w:type="spellEnd"/>
      <w:r w:rsidRPr="0050469B">
        <w:t xml:space="preserve"> correlate </w:t>
      </w:r>
      <w:proofErr w:type="spellStart"/>
      <w:r w:rsidRPr="0050469B">
        <w:t>the</w:t>
      </w:r>
      <w:proofErr w:type="spellEnd"/>
      <w:r w:rsidRPr="0050469B">
        <w:t xml:space="preserve"> </w:t>
      </w:r>
      <w:proofErr w:type="spellStart"/>
      <w:r w:rsidRPr="0050469B">
        <w:t>variable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w:t>
      </w:r>
      <w:proofErr w:type="spellStart"/>
      <w:r w:rsidRPr="0050469B">
        <w:t>process</w:t>
      </w:r>
      <w:proofErr w:type="spellEnd"/>
      <w:r w:rsidRPr="0050469B">
        <w:t xml:space="preserve"> in </w:t>
      </w:r>
      <w:proofErr w:type="spellStart"/>
      <w:r w:rsidRPr="0050469B">
        <w:t>the</w:t>
      </w:r>
      <w:proofErr w:type="spellEnd"/>
      <w:r w:rsidRPr="0050469B">
        <w:t xml:space="preserve"> </w:t>
      </w:r>
      <w:proofErr w:type="spellStart"/>
      <w:r w:rsidRPr="0050469B">
        <w:t>way</w:t>
      </w:r>
      <w:proofErr w:type="spellEnd"/>
      <w:r w:rsidRPr="0050469B">
        <w:t xml:space="preserve"> </w:t>
      </w:r>
      <w:proofErr w:type="spellStart"/>
      <w:r w:rsidRPr="0050469B">
        <w:t>they</w:t>
      </w:r>
      <w:proofErr w:type="spellEnd"/>
      <w:r w:rsidRPr="0050469B">
        <w:t xml:space="preserve"> </w:t>
      </w:r>
      <w:proofErr w:type="spellStart"/>
      <w:r w:rsidRPr="0050469B">
        <w:t>could</w:t>
      </w:r>
      <w:proofErr w:type="spellEnd"/>
      <w:r w:rsidRPr="0050469B">
        <w:t xml:space="preserve"> </w:t>
      </w:r>
      <w:proofErr w:type="spellStart"/>
      <w:r w:rsidRPr="0050469B">
        <w:t>understand</w:t>
      </w:r>
      <w:proofErr w:type="spellEnd"/>
      <w:r w:rsidRPr="0050469B">
        <w:t xml:space="preserve">. The </w:t>
      </w:r>
      <w:proofErr w:type="spellStart"/>
      <w:r w:rsidRPr="0050469B">
        <w:t>problem</w:t>
      </w:r>
      <w:proofErr w:type="spellEnd"/>
      <w:r w:rsidRPr="0050469B">
        <w:t xml:space="preserve"> </w:t>
      </w:r>
      <w:proofErr w:type="spellStart"/>
      <w:r w:rsidRPr="0050469B">
        <w:t>that</w:t>
      </w:r>
      <w:proofErr w:type="spellEnd"/>
      <w:r w:rsidRPr="0050469B">
        <w:t xml:space="preserve"> </w:t>
      </w:r>
      <w:proofErr w:type="spellStart"/>
      <w:r w:rsidRPr="0050469B">
        <w:t>people</w:t>
      </w:r>
      <w:proofErr w:type="spellEnd"/>
      <w:r w:rsidRPr="0050469B">
        <w:t xml:space="preserve"> </w:t>
      </w:r>
      <w:proofErr w:type="spellStart"/>
      <w:r w:rsidRPr="0050469B">
        <w:t>understand</w:t>
      </w:r>
      <w:proofErr w:type="spellEnd"/>
      <w:r w:rsidRPr="0050469B">
        <w:t xml:space="preserve"> in </w:t>
      </w:r>
      <w:proofErr w:type="spellStart"/>
      <w:r w:rsidRPr="0050469B">
        <w:t>different</w:t>
      </w:r>
      <w:proofErr w:type="spellEnd"/>
      <w:r w:rsidRPr="0050469B">
        <w:t xml:space="preserve"> </w:t>
      </w:r>
      <w:proofErr w:type="spellStart"/>
      <w:r w:rsidRPr="0050469B">
        <w:t>ways</w:t>
      </w:r>
      <w:proofErr w:type="spellEnd"/>
      <w:r w:rsidRPr="0050469B">
        <w:t>.</w:t>
      </w:r>
    </w:p>
    <w:p w14:paraId="2B48159D" w14:textId="77777777" w:rsidR="00AC426F" w:rsidRPr="0050469B" w:rsidRDefault="00AC426F" w:rsidP="00A01847">
      <w:pPr>
        <w:pStyle w:val="Tese-Entrevistas"/>
      </w:pPr>
    </w:p>
    <w:p w14:paraId="0771E555" w14:textId="77777777" w:rsidR="00AC426F" w:rsidRPr="0050469B" w:rsidRDefault="00AC426F" w:rsidP="00A01847">
      <w:pPr>
        <w:pStyle w:val="Tese-Entrevistas"/>
      </w:pPr>
      <w:proofErr w:type="spellStart"/>
      <w:r w:rsidRPr="0050469B">
        <w:t>Narrative</w:t>
      </w:r>
      <w:proofErr w:type="spellEnd"/>
      <w:r w:rsidRPr="0050469B">
        <w:t xml:space="preserve">: </w:t>
      </w:r>
      <w:proofErr w:type="spellStart"/>
      <w:r w:rsidRPr="0050469B">
        <w:t>Please</w:t>
      </w:r>
      <w:proofErr w:type="spellEnd"/>
      <w:r w:rsidRPr="0050469B">
        <w:t xml:space="preserve"> </w:t>
      </w:r>
      <w:proofErr w:type="spellStart"/>
      <w:r w:rsidRPr="0050469B">
        <w:t>describe</w:t>
      </w:r>
      <w:proofErr w:type="spellEnd"/>
      <w:r w:rsidRPr="0050469B">
        <w:t xml:space="preserve"> a PoC </w:t>
      </w:r>
      <w:proofErr w:type="spellStart"/>
      <w:r w:rsidRPr="0050469B">
        <w:t>that</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participated</w:t>
      </w:r>
      <w:proofErr w:type="spellEnd"/>
      <w:r w:rsidRPr="0050469B">
        <w:t>.</w:t>
      </w:r>
    </w:p>
    <w:p w14:paraId="37779152" w14:textId="77777777" w:rsidR="00AC426F" w:rsidRPr="0050469B" w:rsidRDefault="00AC426F" w:rsidP="00A01847">
      <w:pPr>
        <w:pStyle w:val="Tese-Entrevistas"/>
      </w:pPr>
    </w:p>
    <w:p w14:paraId="010ECD69" w14:textId="77777777" w:rsidR="00AC426F" w:rsidRPr="0050469B" w:rsidRDefault="00AC426F" w:rsidP="00A01847">
      <w:pPr>
        <w:pStyle w:val="Tese-Entrevistas"/>
      </w:pPr>
      <w:r w:rsidRPr="0050469B">
        <w:t xml:space="preserve">A PoC </w:t>
      </w:r>
      <w:proofErr w:type="spellStart"/>
      <w:r w:rsidRPr="0050469B">
        <w:t>which</w:t>
      </w:r>
      <w:proofErr w:type="spellEnd"/>
      <w:r w:rsidRPr="0050469B">
        <w:t xml:space="preserve"> I </w:t>
      </w:r>
      <w:proofErr w:type="spellStart"/>
      <w:r w:rsidRPr="0050469B">
        <w:t>would</w:t>
      </w:r>
      <w:proofErr w:type="spellEnd"/>
      <w:r w:rsidRPr="0050469B">
        <w:t xml:space="preserve"> </w:t>
      </w:r>
      <w:proofErr w:type="spellStart"/>
      <w:r w:rsidRPr="0050469B">
        <w:t>like</w:t>
      </w:r>
      <w:proofErr w:type="spellEnd"/>
      <w:r w:rsidRPr="0050469B">
        <w:t xml:space="preserve"> </w:t>
      </w:r>
      <w:proofErr w:type="spellStart"/>
      <w:r w:rsidRPr="0050469B">
        <w:t>to</w:t>
      </w:r>
      <w:proofErr w:type="spellEnd"/>
      <w:r w:rsidRPr="0050469B">
        <w:t xml:space="preserve"> </w:t>
      </w:r>
      <w:proofErr w:type="spellStart"/>
      <w:r w:rsidRPr="0050469B">
        <w:t>highlight</w:t>
      </w:r>
      <w:proofErr w:type="spellEnd"/>
      <w:r w:rsidRPr="0050469B">
        <w:t xml:space="preserve"> </w:t>
      </w:r>
      <w:proofErr w:type="spellStart"/>
      <w:r w:rsidRPr="0050469B">
        <w:t>was</w:t>
      </w:r>
      <w:proofErr w:type="spellEnd"/>
      <w:r w:rsidRPr="0050469B">
        <w:t xml:space="preserve"> a PoC </w:t>
      </w:r>
      <w:proofErr w:type="spellStart"/>
      <w:r w:rsidRPr="0050469B">
        <w:t>initiated</w:t>
      </w:r>
      <w:proofErr w:type="spellEnd"/>
      <w:r w:rsidRPr="0050469B">
        <w:t xml:space="preserve"> </w:t>
      </w:r>
      <w:proofErr w:type="spellStart"/>
      <w:r w:rsidRPr="0050469B">
        <w:t>by</w:t>
      </w:r>
      <w:proofErr w:type="spellEnd"/>
      <w:r w:rsidRPr="0050469B">
        <w:t xml:space="preserve"> Mr. </w:t>
      </w:r>
      <w:proofErr w:type="spellStart"/>
      <w:r w:rsidRPr="0050469B">
        <w:t>Wimp</w:t>
      </w:r>
      <w:proofErr w:type="spellEnd"/>
      <w:r w:rsidRPr="0050469B">
        <w:t xml:space="preserve"> (</w:t>
      </w:r>
      <w:proofErr w:type="spellStart"/>
      <w:r w:rsidRPr="0050469B">
        <w:t>Solutions</w:t>
      </w:r>
      <w:proofErr w:type="spellEnd"/>
      <w:r w:rsidRPr="0050469B">
        <w:t xml:space="preserve"> Architect) [</w:t>
      </w:r>
      <w:proofErr w:type="spellStart"/>
      <w:r w:rsidRPr="0050469B">
        <w:t>fictitious</w:t>
      </w:r>
      <w:proofErr w:type="spellEnd"/>
      <w:r w:rsidRPr="0050469B">
        <w:t xml:space="preserve"> </w:t>
      </w:r>
      <w:proofErr w:type="spellStart"/>
      <w:r w:rsidRPr="0050469B">
        <w:t>name</w:t>
      </w:r>
      <w:proofErr w:type="spellEnd"/>
      <w:r w:rsidRPr="0050469B">
        <w:t xml:space="preserve">] from </w:t>
      </w:r>
      <w:proofErr w:type="spellStart"/>
      <w:r w:rsidRPr="0050469B">
        <w:t>the</w:t>
      </w:r>
      <w:proofErr w:type="spellEnd"/>
      <w:r w:rsidRPr="0050469B">
        <w:t xml:space="preserve"> IT </w:t>
      </w:r>
      <w:proofErr w:type="spellStart"/>
      <w:r w:rsidRPr="0050469B">
        <w:t>reseller</w:t>
      </w:r>
      <w:proofErr w:type="spellEnd"/>
      <w:r w:rsidRPr="0050469B">
        <w:t xml:space="preserve"> IT Experts. Mr. </w:t>
      </w:r>
      <w:proofErr w:type="spellStart"/>
      <w:r w:rsidRPr="0050469B">
        <w:t>Wimp</w:t>
      </w:r>
      <w:proofErr w:type="spellEnd"/>
      <w:r w:rsidRPr="0050469B">
        <w:t xml:space="preserve"> </w:t>
      </w:r>
      <w:proofErr w:type="spellStart"/>
      <w:r w:rsidRPr="0050469B">
        <w:t>requested</w:t>
      </w:r>
      <w:proofErr w:type="spellEnd"/>
      <w:r w:rsidRPr="0050469B">
        <w:t xml:space="preserve"> a PoC </w:t>
      </w:r>
      <w:proofErr w:type="spellStart"/>
      <w:r w:rsidRPr="0050469B">
        <w:t>with</w:t>
      </w:r>
      <w:proofErr w:type="spellEnd"/>
      <w:r w:rsidRPr="0050469B">
        <w:t xml:space="preserve"> a </w:t>
      </w:r>
      <w:proofErr w:type="spellStart"/>
      <w:r w:rsidRPr="0050469B">
        <w:t>focus</w:t>
      </w:r>
      <w:proofErr w:type="spellEnd"/>
      <w:r w:rsidRPr="0050469B">
        <w:t xml:space="preserve"> </w:t>
      </w:r>
      <w:proofErr w:type="spellStart"/>
      <w:r w:rsidRPr="0050469B">
        <w:t>on</w:t>
      </w:r>
      <w:proofErr w:type="spellEnd"/>
      <w:r w:rsidRPr="0050469B">
        <w:t xml:space="preserve"> performance </w:t>
      </w:r>
      <w:proofErr w:type="spellStart"/>
      <w:r w:rsidRPr="0050469B">
        <w:t>and</w:t>
      </w:r>
      <w:proofErr w:type="spellEnd"/>
      <w:r w:rsidRPr="0050469B">
        <w:t xml:space="preserve"> </w:t>
      </w:r>
      <w:proofErr w:type="spellStart"/>
      <w:r w:rsidRPr="0050469B">
        <w:t>specifically</w:t>
      </w:r>
      <w:proofErr w:type="spellEnd"/>
      <w:r w:rsidRPr="0050469B">
        <w:t xml:space="preserve"> </w:t>
      </w:r>
      <w:proofErr w:type="spellStart"/>
      <w:r w:rsidRPr="0050469B">
        <w:t>requested</w:t>
      </w:r>
      <w:proofErr w:type="spellEnd"/>
      <w:r w:rsidRPr="0050469B">
        <w:t xml:space="preserve"> four </w:t>
      </w:r>
      <w:proofErr w:type="spellStart"/>
      <w:r w:rsidRPr="0050469B">
        <w:t>storage</w:t>
      </w:r>
      <w:proofErr w:type="spellEnd"/>
      <w:r w:rsidRPr="0050469B">
        <w:t xml:space="preserve"> systems for </w:t>
      </w:r>
      <w:proofErr w:type="spellStart"/>
      <w:r w:rsidRPr="0050469B">
        <w:t>this</w:t>
      </w:r>
      <w:proofErr w:type="spellEnd"/>
      <w:r w:rsidRPr="0050469B">
        <w:t xml:space="preserve"> PoC.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conversation</w:t>
      </w:r>
      <w:proofErr w:type="spellEnd"/>
      <w:r w:rsidRPr="0050469B">
        <w:t xml:space="preserve"> </w:t>
      </w:r>
      <w:proofErr w:type="spellStart"/>
      <w:r w:rsidRPr="0050469B">
        <w:t>with</w:t>
      </w:r>
      <w:proofErr w:type="spellEnd"/>
      <w:r w:rsidRPr="0050469B">
        <w:t xml:space="preserve"> Mr. </w:t>
      </w:r>
      <w:proofErr w:type="spellStart"/>
      <w:r w:rsidRPr="0050469B">
        <w:t>Wimp</w:t>
      </w:r>
      <w:proofErr w:type="spellEnd"/>
      <w:r w:rsidRPr="0050469B">
        <w:t xml:space="preserve">, </w:t>
      </w:r>
      <w:proofErr w:type="spellStart"/>
      <w:r w:rsidRPr="0050469B">
        <w:t>the</w:t>
      </w:r>
      <w:proofErr w:type="spellEnd"/>
      <w:r w:rsidRPr="0050469B">
        <w:t xml:space="preserve"> PoC </w:t>
      </w:r>
      <w:proofErr w:type="spellStart"/>
      <w:r w:rsidRPr="0050469B">
        <w:t>specialist</w:t>
      </w:r>
      <w:proofErr w:type="spellEnd"/>
      <w:r w:rsidRPr="0050469B">
        <w:t xml:space="preserve"> Mr. </w:t>
      </w:r>
      <w:proofErr w:type="spellStart"/>
      <w:r w:rsidRPr="0050469B">
        <w:t>Lexis</w:t>
      </w:r>
      <w:proofErr w:type="spellEnd"/>
      <w:r w:rsidRPr="0050469B">
        <w:t xml:space="preserve"> </w:t>
      </w:r>
      <w:proofErr w:type="spellStart"/>
      <w:r w:rsidRPr="0050469B">
        <w:t>Ludovic</w:t>
      </w:r>
      <w:proofErr w:type="spellEnd"/>
      <w:r w:rsidRPr="0050469B">
        <w:t xml:space="preserve"> [</w:t>
      </w:r>
      <w:proofErr w:type="spellStart"/>
      <w:r w:rsidRPr="0050469B">
        <w:t>fictitious</w:t>
      </w:r>
      <w:proofErr w:type="spellEnd"/>
      <w:r w:rsidRPr="0050469B">
        <w:t xml:space="preserve"> </w:t>
      </w:r>
      <w:proofErr w:type="spellStart"/>
      <w:r w:rsidRPr="0050469B">
        <w:t>name</w:t>
      </w:r>
      <w:proofErr w:type="spellEnd"/>
      <w:r w:rsidRPr="0050469B">
        <w:t xml:space="preserve">] </w:t>
      </w:r>
      <w:proofErr w:type="spellStart"/>
      <w:r w:rsidRPr="0050469B">
        <w:t>and</w:t>
      </w:r>
      <w:proofErr w:type="spellEnd"/>
      <w:r w:rsidRPr="0050469B">
        <w:t xml:space="preserve"> I (</w:t>
      </w:r>
      <w:proofErr w:type="spellStart"/>
      <w:r w:rsidRPr="0050469B">
        <w:t>omitted</w:t>
      </w:r>
      <w:proofErr w:type="spellEnd"/>
      <w:r w:rsidRPr="0050469B">
        <w:t xml:space="preserve"> </w:t>
      </w:r>
      <w:proofErr w:type="spellStart"/>
      <w:r w:rsidRPr="0050469B">
        <w:t>the</w:t>
      </w:r>
      <w:proofErr w:type="spellEnd"/>
      <w:r w:rsidRPr="0050469B">
        <w:t xml:space="preserve"> </w:t>
      </w:r>
      <w:proofErr w:type="spellStart"/>
      <w:r w:rsidRPr="0050469B">
        <w:t>name</w:t>
      </w:r>
      <w:proofErr w:type="spellEnd"/>
      <w:r w:rsidRPr="0050469B">
        <w:t xml:space="preserve">) </w:t>
      </w:r>
      <w:proofErr w:type="spellStart"/>
      <w:r w:rsidRPr="0050469B">
        <w:t>asked</w:t>
      </w:r>
      <w:proofErr w:type="spellEnd"/>
      <w:r w:rsidRPr="0050469B">
        <w:t xml:space="preserve"> </w:t>
      </w:r>
      <w:proofErr w:type="spellStart"/>
      <w:r w:rsidRPr="0050469B">
        <w:t>what</w:t>
      </w:r>
      <w:proofErr w:type="spellEnd"/>
      <w:r w:rsidRPr="0050469B">
        <w:t xml:space="preserve"> </w:t>
      </w:r>
      <w:proofErr w:type="spellStart"/>
      <w:r w:rsidRPr="0050469B">
        <w:t>the</w:t>
      </w:r>
      <w:proofErr w:type="spellEnd"/>
      <w:r w:rsidRPr="0050469B">
        <w:t xml:space="preserve"> </w:t>
      </w:r>
      <w:proofErr w:type="spellStart"/>
      <w:r w:rsidRPr="0050469B">
        <w:t>technical</w:t>
      </w:r>
      <w:proofErr w:type="spellEnd"/>
      <w:r w:rsidRPr="0050469B">
        <w:t xml:space="preserve"> </w:t>
      </w:r>
      <w:proofErr w:type="spellStart"/>
      <w:r w:rsidRPr="0050469B">
        <w:t>reason</w:t>
      </w:r>
      <w:proofErr w:type="spellEnd"/>
      <w:r w:rsidRPr="0050469B">
        <w:t xml:space="preserve"> </w:t>
      </w:r>
      <w:proofErr w:type="spellStart"/>
      <w:r w:rsidRPr="0050469B">
        <w:t>to</w:t>
      </w:r>
      <w:proofErr w:type="spellEnd"/>
      <w:r w:rsidRPr="0050469B">
        <w:t xml:space="preserve"> </w:t>
      </w:r>
      <w:proofErr w:type="spellStart"/>
      <w:r w:rsidRPr="0050469B">
        <w:t>request</w:t>
      </w:r>
      <w:proofErr w:type="spellEnd"/>
      <w:r w:rsidRPr="0050469B">
        <w:t xml:space="preserve"> </w:t>
      </w:r>
      <w:proofErr w:type="spellStart"/>
      <w:r w:rsidRPr="0050469B">
        <w:t>specifically</w:t>
      </w:r>
      <w:proofErr w:type="spellEnd"/>
      <w:r w:rsidRPr="0050469B">
        <w:t xml:space="preserve"> four </w:t>
      </w:r>
      <w:proofErr w:type="spellStart"/>
      <w:r w:rsidRPr="0050469B">
        <w:t>storage</w:t>
      </w:r>
      <w:proofErr w:type="spellEnd"/>
      <w:r w:rsidRPr="0050469B">
        <w:t xml:space="preserve"> systems? Mr. </w:t>
      </w:r>
      <w:proofErr w:type="spellStart"/>
      <w:r w:rsidRPr="0050469B">
        <w:t>Wimp</w:t>
      </w:r>
      <w:proofErr w:type="spellEnd"/>
      <w:r w:rsidRPr="0050469B">
        <w:t xml:space="preserve"> </w:t>
      </w:r>
      <w:proofErr w:type="spellStart"/>
      <w:r w:rsidRPr="0050469B">
        <w:t>answered</w:t>
      </w:r>
      <w:proofErr w:type="spellEnd"/>
      <w:r w:rsidRPr="0050469B">
        <w:t xml:space="preserve"> </w:t>
      </w:r>
      <w:proofErr w:type="spellStart"/>
      <w:r w:rsidRPr="0050469B">
        <w:t>this</w:t>
      </w:r>
      <w:proofErr w:type="spellEnd"/>
      <w:r w:rsidRPr="0050469B">
        <w:t xml:space="preserve"> </w:t>
      </w:r>
      <w:proofErr w:type="spellStart"/>
      <w:r w:rsidRPr="0050469B">
        <w:t>was</w:t>
      </w:r>
      <w:proofErr w:type="spellEnd"/>
      <w:r w:rsidRPr="0050469B">
        <w:t xml:space="preserve"> a </w:t>
      </w:r>
      <w:proofErr w:type="spellStart"/>
      <w:r w:rsidRPr="0050469B">
        <w:t>customer</w:t>
      </w:r>
      <w:proofErr w:type="spellEnd"/>
      <w:r w:rsidRPr="0050469B">
        <w:t xml:space="preserve"> </w:t>
      </w:r>
      <w:proofErr w:type="spellStart"/>
      <w:r w:rsidRPr="0050469B">
        <w:t>requirement</w:t>
      </w:r>
      <w:proofErr w:type="spellEnd"/>
      <w:r w:rsidRPr="0050469B">
        <w:t xml:space="preserve">, </w:t>
      </w:r>
      <w:proofErr w:type="spellStart"/>
      <w:r w:rsidRPr="0050469B">
        <w:t>without</w:t>
      </w:r>
      <w:proofErr w:type="spellEnd"/>
      <w:r w:rsidRPr="0050469B">
        <w:t xml:space="preserve"> </w:t>
      </w:r>
      <w:proofErr w:type="spellStart"/>
      <w:r w:rsidRPr="0050469B">
        <w:t>any</w:t>
      </w:r>
      <w:proofErr w:type="spellEnd"/>
      <w:r w:rsidRPr="0050469B">
        <w:t xml:space="preserve"> </w:t>
      </w:r>
      <w:proofErr w:type="spellStart"/>
      <w:r w:rsidRPr="0050469B">
        <w:t>further</w:t>
      </w:r>
      <w:proofErr w:type="spellEnd"/>
      <w:r w:rsidRPr="0050469B">
        <w:t xml:space="preserve"> </w:t>
      </w:r>
      <w:proofErr w:type="spellStart"/>
      <w:r w:rsidRPr="0050469B">
        <w:t>explanation</w:t>
      </w:r>
      <w:proofErr w:type="spellEnd"/>
      <w:r w:rsidRPr="0050469B">
        <w:t xml:space="preserve">. </w:t>
      </w:r>
      <w:proofErr w:type="spellStart"/>
      <w:r w:rsidRPr="0050469B">
        <w:t>After</w:t>
      </w:r>
      <w:proofErr w:type="spellEnd"/>
      <w:r w:rsidRPr="0050469B">
        <w:t xml:space="preserve"> </w:t>
      </w:r>
      <w:proofErr w:type="spellStart"/>
      <w:r w:rsidRPr="0050469B">
        <w:t>many</w:t>
      </w:r>
      <w:proofErr w:type="spellEnd"/>
      <w:r w:rsidRPr="0050469B">
        <w:t xml:space="preserve"> </w:t>
      </w:r>
      <w:proofErr w:type="spellStart"/>
      <w:r w:rsidRPr="0050469B">
        <w:t>discussions</w:t>
      </w:r>
      <w:proofErr w:type="spellEnd"/>
      <w:r w:rsidRPr="0050469B">
        <w:t xml:space="preserve">, </w:t>
      </w:r>
      <w:proofErr w:type="spellStart"/>
      <w:r w:rsidRPr="0050469B">
        <w:t>the</w:t>
      </w:r>
      <w:proofErr w:type="spellEnd"/>
      <w:r w:rsidRPr="0050469B">
        <w:t xml:space="preserve"> PoC </w:t>
      </w:r>
      <w:proofErr w:type="spellStart"/>
      <w:r w:rsidRPr="0050469B">
        <w:t>has</w:t>
      </w:r>
      <w:proofErr w:type="spellEnd"/>
      <w:r w:rsidRPr="0050469B">
        <w:t xml:space="preserve"> </w:t>
      </w:r>
      <w:proofErr w:type="spellStart"/>
      <w:r w:rsidRPr="0050469B">
        <w:t>started</w:t>
      </w:r>
      <w:proofErr w:type="spellEnd"/>
      <w:r w:rsidRPr="0050469B">
        <w:t xml:space="preserve">. In </w:t>
      </w:r>
      <w:proofErr w:type="spellStart"/>
      <w:r w:rsidRPr="0050469B">
        <w:t>this</w:t>
      </w:r>
      <w:proofErr w:type="spellEnd"/>
      <w:r w:rsidRPr="0050469B">
        <w:t xml:space="preserve"> particular case, I </w:t>
      </w:r>
      <w:proofErr w:type="spellStart"/>
      <w:r w:rsidRPr="0050469B">
        <w:t>have</w:t>
      </w:r>
      <w:proofErr w:type="spellEnd"/>
      <w:r w:rsidRPr="0050469B">
        <w:t xml:space="preserve"> </w:t>
      </w:r>
      <w:proofErr w:type="spellStart"/>
      <w:r w:rsidRPr="0050469B">
        <w:t>never</w:t>
      </w:r>
      <w:proofErr w:type="spellEnd"/>
      <w:r w:rsidRPr="0050469B">
        <w:t xml:space="preserve"> </w:t>
      </w:r>
      <w:proofErr w:type="spellStart"/>
      <w:r w:rsidRPr="0050469B">
        <w:t>worked</w:t>
      </w:r>
      <w:proofErr w:type="spellEnd"/>
      <w:r w:rsidRPr="0050469B">
        <w:t xml:space="preserve"> </w:t>
      </w:r>
      <w:proofErr w:type="spellStart"/>
      <w:r w:rsidRPr="0050469B">
        <w:t>with</w:t>
      </w:r>
      <w:proofErr w:type="spellEnd"/>
      <w:r w:rsidRPr="0050469B">
        <w:t xml:space="preserve"> </w:t>
      </w:r>
      <w:proofErr w:type="spellStart"/>
      <w:r w:rsidRPr="0050469B">
        <w:t>this</w:t>
      </w:r>
      <w:proofErr w:type="spellEnd"/>
      <w:r w:rsidRPr="0050469B">
        <w:t xml:space="preserve"> particular </w:t>
      </w:r>
      <w:proofErr w:type="spellStart"/>
      <w:r w:rsidRPr="0050469B">
        <w:t>technology</w:t>
      </w:r>
      <w:proofErr w:type="spellEnd"/>
      <w:r w:rsidRPr="0050469B">
        <w:t xml:space="preserve">, </w:t>
      </w:r>
      <w:proofErr w:type="spellStart"/>
      <w:r w:rsidRPr="0050469B">
        <w:t>and</w:t>
      </w:r>
      <w:proofErr w:type="spellEnd"/>
      <w:r w:rsidRPr="0050469B">
        <w:t xml:space="preserve"> it </w:t>
      </w:r>
      <w:proofErr w:type="spellStart"/>
      <w:r w:rsidRPr="0050469B">
        <w:t>was</w:t>
      </w:r>
      <w:proofErr w:type="spellEnd"/>
      <w:r w:rsidRPr="0050469B">
        <w:t xml:space="preserve"> a </w:t>
      </w:r>
      <w:proofErr w:type="spellStart"/>
      <w:r w:rsidRPr="0050469B">
        <w:t>challenge</w:t>
      </w:r>
      <w:proofErr w:type="spellEnd"/>
      <w:r w:rsidRPr="0050469B">
        <w:t xml:space="preserve"> </w:t>
      </w:r>
      <w:proofErr w:type="spellStart"/>
      <w:r w:rsidRPr="0050469B">
        <w:t>to</w:t>
      </w:r>
      <w:proofErr w:type="spellEnd"/>
      <w:r w:rsidRPr="0050469B">
        <w:t xml:space="preserve"> </w:t>
      </w:r>
      <w:proofErr w:type="spellStart"/>
      <w:r w:rsidRPr="0050469B">
        <w:t>deal</w:t>
      </w:r>
      <w:proofErr w:type="spellEnd"/>
      <w:r w:rsidRPr="0050469B">
        <w:t xml:space="preserve"> </w:t>
      </w:r>
      <w:proofErr w:type="spellStart"/>
      <w:r w:rsidRPr="0050469B">
        <w:t>with</w:t>
      </w:r>
      <w:proofErr w:type="spellEnd"/>
      <w:r w:rsidRPr="0050469B">
        <w:t xml:space="preserve"> new </w:t>
      </w:r>
      <w:proofErr w:type="spellStart"/>
      <w:r w:rsidRPr="0050469B">
        <w:t>stuff</w:t>
      </w:r>
      <w:proofErr w:type="spellEnd"/>
      <w:r w:rsidRPr="0050469B">
        <w:t xml:space="preserve"> </w:t>
      </w:r>
      <w:proofErr w:type="spellStart"/>
      <w:r w:rsidRPr="0050469B">
        <w:t>that</w:t>
      </w:r>
      <w:proofErr w:type="spellEnd"/>
      <w:r w:rsidRPr="0050469B">
        <w:t xml:space="preserve"> I </w:t>
      </w:r>
      <w:proofErr w:type="spellStart"/>
      <w:r w:rsidRPr="0050469B">
        <w:t>have</w:t>
      </w:r>
      <w:proofErr w:type="spellEnd"/>
      <w:r w:rsidRPr="0050469B">
        <w:t xml:space="preserve"> </w:t>
      </w:r>
      <w:proofErr w:type="spellStart"/>
      <w:r w:rsidRPr="0050469B">
        <w:t>never</w:t>
      </w:r>
      <w:proofErr w:type="spellEnd"/>
      <w:r w:rsidRPr="0050469B">
        <w:t xml:space="preserve"> </w:t>
      </w:r>
      <w:proofErr w:type="spellStart"/>
      <w:r w:rsidRPr="0050469B">
        <w:t>worked</w:t>
      </w:r>
      <w:proofErr w:type="spellEnd"/>
      <w:r w:rsidRPr="0050469B">
        <w:t xml:space="preserve"> </w:t>
      </w:r>
      <w:proofErr w:type="spellStart"/>
      <w:r w:rsidRPr="0050469B">
        <w:t>before</w:t>
      </w:r>
      <w:proofErr w:type="spellEnd"/>
      <w:r w:rsidRPr="0050469B">
        <w:t xml:space="preserve">. I </w:t>
      </w:r>
      <w:proofErr w:type="spellStart"/>
      <w:r w:rsidRPr="0050469B">
        <w:t>spend</w:t>
      </w:r>
      <w:proofErr w:type="spellEnd"/>
      <w:r w:rsidRPr="0050469B">
        <w:t xml:space="preserve"> more time </w:t>
      </w:r>
      <w:proofErr w:type="spellStart"/>
      <w:r w:rsidRPr="0050469B">
        <w:t>doing</w:t>
      </w:r>
      <w:proofErr w:type="spellEnd"/>
      <w:r w:rsidRPr="0050469B">
        <w:t xml:space="preserve"> </w:t>
      </w:r>
      <w:proofErr w:type="spellStart"/>
      <w:r w:rsidRPr="0050469B">
        <w:t>this</w:t>
      </w:r>
      <w:proofErr w:type="spellEnd"/>
      <w:r w:rsidRPr="0050469B">
        <w:t xml:space="preserve"> build </w:t>
      </w:r>
      <w:proofErr w:type="spellStart"/>
      <w:r w:rsidRPr="0050469B">
        <w:t>because</w:t>
      </w:r>
      <w:proofErr w:type="spellEnd"/>
      <w:r w:rsidRPr="0050469B">
        <w:t xml:space="preserve"> I </w:t>
      </w:r>
      <w:proofErr w:type="spellStart"/>
      <w:r w:rsidRPr="0050469B">
        <w:t>did</w:t>
      </w:r>
      <w:proofErr w:type="spellEnd"/>
      <w:r w:rsidRPr="0050469B">
        <w:t xml:space="preserve"> </w:t>
      </w:r>
      <w:proofErr w:type="spellStart"/>
      <w:r w:rsidRPr="0050469B">
        <w:t>not</w:t>
      </w:r>
      <w:proofErr w:type="spellEnd"/>
      <w:r w:rsidRPr="0050469B">
        <w:t xml:space="preserve"> </w:t>
      </w:r>
      <w:proofErr w:type="spellStart"/>
      <w:r w:rsidRPr="0050469B">
        <w:t>have</w:t>
      </w:r>
      <w:proofErr w:type="spellEnd"/>
      <w:r w:rsidRPr="0050469B">
        <w:t xml:space="preserve"> </w:t>
      </w:r>
      <w:proofErr w:type="spellStart"/>
      <w:r w:rsidRPr="0050469B">
        <w:t>practice</w:t>
      </w:r>
      <w:proofErr w:type="spellEnd"/>
      <w:r w:rsidRPr="0050469B">
        <w:t xml:space="preserve"> </w:t>
      </w:r>
      <w:proofErr w:type="spellStart"/>
      <w:r w:rsidRPr="0050469B">
        <w:t>and</w:t>
      </w:r>
      <w:proofErr w:type="spellEnd"/>
      <w:r w:rsidRPr="0050469B">
        <w:t xml:space="preserve"> </w:t>
      </w:r>
      <w:proofErr w:type="spellStart"/>
      <w:r w:rsidRPr="0050469B">
        <w:t>experience</w:t>
      </w:r>
      <w:proofErr w:type="spellEnd"/>
      <w:r w:rsidRPr="0050469B">
        <w:t xml:space="preserve"> </w:t>
      </w:r>
      <w:proofErr w:type="spellStart"/>
      <w:r w:rsidRPr="0050469B">
        <w:t>with</w:t>
      </w:r>
      <w:proofErr w:type="spellEnd"/>
      <w:r w:rsidRPr="0050469B">
        <w:t xml:space="preserve"> </w:t>
      </w:r>
      <w:proofErr w:type="spellStart"/>
      <w:r w:rsidRPr="0050469B">
        <w:t>this</w:t>
      </w:r>
      <w:proofErr w:type="spellEnd"/>
      <w:r w:rsidRPr="0050469B">
        <w:t xml:space="preserve"> </w:t>
      </w:r>
      <w:proofErr w:type="spellStart"/>
      <w:r w:rsidRPr="0050469B">
        <w:t>technology</w:t>
      </w:r>
      <w:proofErr w:type="spellEnd"/>
      <w:r w:rsidRPr="0050469B">
        <w:t xml:space="preserve">. </w:t>
      </w:r>
    </w:p>
    <w:p w14:paraId="2FEAE7B9" w14:textId="77777777" w:rsidR="00AC426F" w:rsidRPr="0050469B" w:rsidRDefault="00AC426F" w:rsidP="00A01847">
      <w:pPr>
        <w:pStyle w:val="Tese-Entrevistas"/>
      </w:pPr>
      <w:proofErr w:type="spellStart"/>
      <w:r w:rsidRPr="0050469B">
        <w:lastRenderedPageBreak/>
        <w:t>After</w:t>
      </w:r>
      <w:proofErr w:type="spellEnd"/>
      <w:r w:rsidRPr="0050469B">
        <w:t xml:space="preserve"> </w:t>
      </w:r>
      <w:proofErr w:type="spellStart"/>
      <w:r w:rsidRPr="0050469B">
        <w:t>we</w:t>
      </w:r>
      <w:proofErr w:type="spellEnd"/>
      <w:r w:rsidRPr="0050469B">
        <w:t xml:space="preserve"> build, Mr. </w:t>
      </w:r>
      <w:proofErr w:type="spellStart"/>
      <w:r w:rsidRPr="0050469B">
        <w:t>Wimp</w:t>
      </w:r>
      <w:proofErr w:type="spellEnd"/>
      <w:r w:rsidRPr="0050469B">
        <w:t xml:space="preserve"> </w:t>
      </w:r>
      <w:proofErr w:type="spellStart"/>
      <w:r w:rsidRPr="0050469B">
        <w:t>told</w:t>
      </w:r>
      <w:proofErr w:type="spellEnd"/>
      <w:r w:rsidRPr="0050469B">
        <w:t xml:space="preserve"> us </w:t>
      </w:r>
      <w:proofErr w:type="spellStart"/>
      <w:r w:rsidRPr="0050469B">
        <w:t>he</w:t>
      </w:r>
      <w:proofErr w:type="spellEnd"/>
      <w:r w:rsidRPr="0050469B">
        <w:t xml:space="preserve"> </w:t>
      </w:r>
      <w:proofErr w:type="spellStart"/>
      <w:r w:rsidRPr="0050469B">
        <w:t>was</w:t>
      </w:r>
      <w:proofErr w:type="spellEnd"/>
      <w:r w:rsidRPr="0050469B">
        <w:t xml:space="preserve"> </w:t>
      </w:r>
      <w:proofErr w:type="spellStart"/>
      <w:r w:rsidRPr="0050469B">
        <w:t>going</w:t>
      </w:r>
      <w:proofErr w:type="spellEnd"/>
      <w:r w:rsidRPr="0050469B">
        <w:t xml:space="preserve"> </w:t>
      </w:r>
      <w:proofErr w:type="spellStart"/>
      <w:r w:rsidRPr="0050469B">
        <w:t>to</w:t>
      </w:r>
      <w:proofErr w:type="spellEnd"/>
      <w:r w:rsidRPr="0050469B">
        <w:t xml:space="preserve"> </w:t>
      </w:r>
      <w:proofErr w:type="spellStart"/>
      <w:r w:rsidRPr="0050469B">
        <w:t>work</w:t>
      </w:r>
      <w:proofErr w:type="spellEnd"/>
      <w:r w:rsidRPr="0050469B">
        <w:t xml:space="preserve"> </w:t>
      </w:r>
      <w:proofErr w:type="spellStart"/>
      <w:r w:rsidRPr="0050469B">
        <w:t>directly</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to</w:t>
      </w:r>
      <w:proofErr w:type="spellEnd"/>
      <w:r w:rsidRPr="0050469B">
        <w:t xml:space="preserve"> </w:t>
      </w:r>
      <w:proofErr w:type="spellStart"/>
      <w:r w:rsidRPr="0050469B">
        <w:t>run</w:t>
      </w:r>
      <w:proofErr w:type="spellEnd"/>
      <w:r w:rsidRPr="0050469B">
        <w:t xml:space="preserve"> </w:t>
      </w:r>
      <w:proofErr w:type="spellStart"/>
      <w:r w:rsidRPr="0050469B">
        <w:t>the</w:t>
      </w:r>
      <w:proofErr w:type="spellEnd"/>
      <w:r w:rsidRPr="0050469B">
        <w:t xml:space="preserve"> PoC, in </w:t>
      </w:r>
      <w:proofErr w:type="spellStart"/>
      <w:r w:rsidRPr="0050469B">
        <w:t>other</w:t>
      </w:r>
      <w:proofErr w:type="spellEnd"/>
      <w:r w:rsidRPr="0050469B">
        <w:t xml:space="preserve"> </w:t>
      </w:r>
      <w:proofErr w:type="spellStart"/>
      <w:r w:rsidRPr="0050469B">
        <w:t>words</w:t>
      </w:r>
      <w:proofErr w:type="spellEnd"/>
      <w:r w:rsidRPr="0050469B">
        <w:t xml:space="preserve">, </w:t>
      </w:r>
      <w:proofErr w:type="spellStart"/>
      <w:r w:rsidRPr="0050469B">
        <w:t>executing</w:t>
      </w:r>
      <w:proofErr w:type="spellEnd"/>
      <w:r w:rsidRPr="0050469B">
        <w:t xml:space="preserve"> </w:t>
      </w:r>
      <w:proofErr w:type="spellStart"/>
      <w:r w:rsidRPr="0050469B">
        <w:t>all</w:t>
      </w:r>
      <w:proofErr w:type="spellEnd"/>
      <w:r w:rsidRPr="0050469B">
        <w:t xml:space="preserve"> </w:t>
      </w:r>
      <w:proofErr w:type="spellStart"/>
      <w:r w:rsidRPr="0050469B">
        <w:t>tests</w:t>
      </w:r>
      <w:proofErr w:type="spellEnd"/>
      <w:r w:rsidRPr="0050469B">
        <w:t xml:space="preserve"> in </w:t>
      </w:r>
      <w:proofErr w:type="spellStart"/>
      <w:r w:rsidRPr="0050469B">
        <w:t>the</w:t>
      </w:r>
      <w:proofErr w:type="spellEnd"/>
      <w:r w:rsidRPr="0050469B">
        <w:t xml:space="preserve"> PoC.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Mr. </w:t>
      </w:r>
      <w:proofErr w:type="spellStart"/>
      <w:r w:rsidRPr="0050469B">
        <w:t>Wimp</w:t>
      </w:r>
      <w:proofErr w:type="spellEnd"/>
      <w:r w:rsidRPr="0050469B">
        <w:t xml:space="preserve"> </w:t>
      </w:r>
      <w:proofErr w:type="spellStart"/>
      <w:r w:rsidRPr="0050469B">
        <w:t>contacted</w:t>
      </w:r>
      <w:proofErr w:type="spellEnd"/>
      <w:r w:rsidRPr="0050469B">
        <w:t xml:space="preserve"> </w:t>
      </w:r>
      <w:proofErr w:type="spellStart"/>
      <w:r w:rsidRPr="0050469B">
        <w:t>the</w:t>
      </w:r>
      <w:proofErr w:type="spellEnd"/>
      <w:r w:rsidRPr="0050469B">
        <w:t xml:space="preserve"> PoC </w:t>
      </w:r>
      <w:proofErr w:type="spellStart"/>
      <w:r w:rsidRPr="0050469B">
        <w:t>specialist</w:t>
      </w:r>
      <w:proofErr w:type="spellEnd"/>
      <w:r w:rsidRPr="0050469B">
        <w:t xml:space="preserve"> Mr. </w:t>
      </w:r>
      <w:proofErr w:type="spellStart"/>
      <w:r w:rsidRPr="0050469B">
        <w:t>Lexis</w:t>
      </w:r>
      <w:proofErr w:type="spellEnd"/>
      <w:r w:rsidRPr="0050469B">
        <w:t xml:space="preserve"> </w:t>
      </w:r>
      <w:proofErr w:type="spellStart"/>
      <w:r w:rsidRPr="0050469B">
        <w:t>Ludovic</w:t>
      </w:r>
      <w:proofErr w:type="spellEnd"/>
      <w:r w:rsidRPr="0050469B">
        <w:t xml:space="preserve"> </w:t>
      </w:r>
      <w:proofErr w:type="spellStart"/>
      <w:r w:rsidRPr="0050469B">
        <w:t>requesting</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changes</w:t>
      </w:r>
      <w:proofErr w:type="spellEnd"/>
      <w:r w:rsidRPr="0050469B">
        <w:t xml:space="preserve"> in </w:t>
      </w:r>
      <w:proofErr w:type="spellStart"/>
      <w:r w:rsidRPr="0050469B">
        <w:t>the</w:t>
      </w:r>
      <w:proofErr w:type="spellEnd"/>
      <w:r w:rsidRPr="0050469B">
        <w:t xml:space="preserve"> PoC, </w:t>
      </w:r>
      <w:proofErr w:type="spellStart"/>
      <w:r w:rsidRPr="0050469B">
        <w:t>mainly</w:t>
      </w:r>
      <w:proofErr w:type="spellEnd"/>
      <w:r w:rsidRPr="0050469B">
        <w:t xml:space="preserve"> </w:t>
      </w:r>
      <w:proofErr w:type="spellStart"/>
      <w:r w:rsidRPr="0050469B">
        <w:t>adding</w:t>
      </w:r>
      <w:proofErr w:type="spellEnd"/>
      <w:r w:rsidRPr="0050469B">
        <w:t xml:space="preserve"> more servers </w:t>
      </w:r>
      <w:proofErr w:type="spellStart"/>
      <w:r w:rsidRPr="0050469B">
        <w:t>and</w:t>
      </w:r>
      <w:proofErr w:type="spellEnd"/>
      <w:r w:rsidRPr="0050469B">
        <w:t xml:space="preserve"> </w:t>
      </w:r>
      <w:proofErr w:type="spellStart"/>
      <w:r w:rsidRPr="0050469B">
        <w:t>change</w:t>
      </w:r>
      <w:proofErr w:type="spellEnd"/>
      <w:r w:rsidRPr="0050469B">
        <w:t xml:space="preserve"> some </w:t>
      </w:r>
      <w:proofErr w:type="spellStart"/>
      <w:r w:rsidRPr="0050469B">
        <w:t>specific</w:t>
      </w:r>
      <w:proofErr w:type="spellEnd"/>
      <w:r w:rsidRPr="0050469B">
        <w:t xml:space="preserve"> </w:t>
      </w:r>
      <w:proofErr w:type="spellStart"/>
      <w:r w:rsidRPr="0050469B">
        <w:t>artifacts</w:t>
      </w:r>
      <w:proofErr w:type="spellEnd"/>
      <w:r w:rsidRPr="0050469B">
        <w:t xml:space="preserve"> in </w:t>
      </w:r>
      <w:proofErr w:type="spellStart"/>
      <w:r w:rsidRPr="0050469B">
        <w:t>the</w:t>
      </w:r>
      <w:proofErr w:type="spellEnd"/>
      <w:r w:rsidRPr="0050469B">
        <w:t xml:space="preserve"> </w:t>
      </w:r>
      <w:proofErr w:type="spellStart"/>
      <w:r w:rsidRPr="0050469B">
        <w:t>technology</w:t>
      </w:r>
      <w:proofErr w:type="spellEnd"/>
      <w:r w:rsidRPr="0050469B">
        <w:t xml:space="preserve">. I </w:t>
      </w:r>
      <w:proofErr w:type="spellStart"/>
      <w:r w:rsidRPr="0050469B">
        <w:t>realized</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and</w:t>
      </w:r>
      <w:proofErr w:type="spellEnd"/>
      <w:r w:rsidRPr="0050469B">
        <w:t xml:space="preserve"> Mr. </w:t>
      </w:r>
      <w:proofErr w:type="spellStart"/>
      <w:r w:rsidRPr="0050469B">
        <w:t>Wimp</w:t>
      </w:r>
      <w:proofErr w:type="spellEnd"/>
      <w:r w:rsidRPr="0050469B">
        <w:t xml:space="preserve">, </w:t>
      </w:r>
      <w:proofErr w:type="spellStart"/>
      <w:r w:rsidRPr="0050469B">
        <w:t>both</w:t>
      </w:r>
      <w:proofErr w:type="spellEnd"/>
      <w:r w:rsidRPr="0050469B">
        <w:t xml:space="preserve"> </w:t>
      </w:r>
      <w:proofErr w:type="spellStart"/>
      <w:r w:rsidRPr="0050469B">
        <w:t>did</w:t>
      </w:r>
      <w:proofErr w:type="spellEnd"/>
      <w:r w:rsidRPr="0050469B">
        <w:t xml:space="preserve"> </w:t>
      </w:r>
      <w:proofErr w:type="spellStart"/>
      <w:r w:rsidRPr="0050469B">
        <w:t>not</w:t>
      </w:r>
      <w:proofErr w:type="spellEnd"/>
      <w:r w:rsidRPr="0050469B">
        <w:t xml:space="preserve"> </w:t>
      </w:r>
      <w:proofErr w:type="spellStart"/>
      <w:r w:rsidRPr="0050469B">
        <w:t>have</w:t>
      </w:r>
      <w:proofErr w:type="spellEnd"/>
      <w:r w:rsidRPr="0050469B">
        <w:t xml:space="preserve"> </w:t>
      </w:r>
      <w:proofErr w:type="spellStart"/>
      <w:r w:rsidRPr="0050469B">
        <w:t>the</w:t>
      </w:r>
      <w:proofErr w:type="spellEnd"/>
      <w:r w:rsidRPr="0050469B">
        <w:t xml:space="preserve"> </w:t>
      </w:r>
      <w:proofErr w:type="spellStart"/>
      <w:r w:rsidRPr="0050469B">
        <w:t>experience</w:t>
      </w:r>
      <w:proofErr w:type="spellEnd"/>
      <w:r w:rsidRPr="0050469B">
        <w:t xml:space="preserve"> </w:t>
      </w:r>
      <w:proofErr w:type="spellStart"/>
      <w:r w:rsidRPr="0050469B">
        <w:t>to</w:t>
      </w:r>
      <w:proofErr w:type="spellEnd"/>
      <w:r w:rsidRPr="0050469B">
        <w:t xml:space="preserve"> </w:t>
      </w:r>
      <w:proofErr w:type="spellStart"/>
      <w:r w:rsidRPr="0050469B">
        <w:t>run</w:t>
      </w:r>
      <w:proofErr w:type="spellEnd"/>
      <w:r w:rsidRPr="0050469B">
        <w:t xml:space="preserve"> a PoC, </w:t>
      </w:r>
      <w:proofErr w:type="spellStart"/>
      <w:r w:rsidRPr="0050469B">
        <w:t>and</w:t>
      </w:r>
      <w:proofErr w:type="spellEnd"/>
      <w:r w:rsidRPr="0050469B">
        <w:t xml:space="preserve"> </w:t>
      </w:r>
      <w:proofErr w:type="spellStart"/>
      <w:r w:rsidRPr="0050469B">
        <w:t>we</w:t>
      </w:r>
      <w:proofErr w:type="spellEnd"/>
      <w:r w:rsidRPr="0050469B">
        <w:t xml:space="preserve"> (</w:t>
      </w:r>
      <w:proofErr w:type="spellStart"/>
      <w:r w:rsidRPr="0050469B">
        <w:t>myself</w:t>
      </w:r>
      <w:proofErr w:type="spellEnd"/>
      <w:r w:rsidRPr="0050469B">
        <w:t xml:space="preserve"> </w:t>
      </w:r>
      <w:proofErr w:type="spellStart"/>
      <w:r w:rsidRPr="0050469B">
        <w:t>and</w:t>
      </w:r>
      <w:proofErr w:type="spellEnd"/>
      <w:r w:rsidRPr="0050469B">
        <w:t xml:space="preserve"> Mr. </w:t>
      </w:r>
      <w:proofErr w:type="spellStart"/>
      <w:r w:rsidRPr="0050469B">
        <w:t>Lexis</w:t>
      </w:r>
      <w:proofErr w:type="spellEnd"/>
      <w:r w:rsidRPr="0050469B">
        <w:t xml:space="preserve"> </w:t>
      </w:r>
      <w:proofErr w:type="spellStart"/>
      <w:r w:rsidRPr="0050469B">
        <w:t>Ludovic</w:t>
      </w:r>
      <w:proofErr w:type="spellEnd"/>
      <w:r w:rsidRPr="0050469B">
        <w:t xml:space="preserve">) </w:t>
      </w:r>
      <w:proofErr w:type="spellStart"/>
      <w:r w:rsidRPr="0050469B">
        <w:t>needed</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close </w:t>
      </w:r>
      <w:proofErr w:type="spellStart"/>
      <w:r w:rsidRPr="0050469B">
        <w:t>to</w:t>
      </w:r>
      <w:proofErr w:type="spellEnd"/>
      <w:r w:rsidRPr="0050469B">
        <w:t xml:space="preserve"> </w:t>
      </w:r>
      <w:proofErr w:type="spellStart"/>
      <w:r w:rsidRPr="0050469B">
        <w:t>them</w:t>
      </w:r>
      <w:proofErr w:type="spellEnd"/>
      <w:r w:rsidRPr="0050469B">
        <w:t xml:space="preserve"> </w:t>
      </w:r>
      <w:proofErr w:type="spellStart"/>
      <w:r w:rsidRPr="0050469B">
        <w:t>guiding</w:t>
      </w:r>
      <w:proofErr w:type="spellEnd"/>
      <w:r w:rsidRPr="0050469B">
        <w:t xml:space="preserve"> </w:t>
      </w:r>
      <w:proofErr w:type="spellStart"/>
      <w:r w:rsidRPr="0050469B">
        <w:t>them</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do </w:t>
      </w:r>
      <w:proofErr w:type="spellStart"/>
      <w:r w:rsidRPr="0050469B">
        <w:t>do</w:t>
      </w:r>
      <w:proofErr w:type="spellEnd"/>
      <w:r w:rsidRPr="0050469B">
        <w:t xml:space="preserve"> it </w:t>
      </w:r>
      <w:proofErr w:type="spellStart"/>
      <w:r w:rsidRPr="0050469B">
        <w:t>properly</w:t>
      </w:r>
      <w:proofErr w:type="spellEnd"/>
      <w:r w:rsidRPr="0050469B">
        <w:t>.</w:t>
      </w:r>
    </w:p>
    <w:p w14:paraId="61C86EFC" w14:textId="77777777" w:rsidR="00AC426F" w:rsidRPr="0050469B" w:rsidRDefault="00AC426F" w:rsidP="00A01847">
      <w:pPr>
        <w:pStyle w:val="Tese-Entrevistas"/>
      </w:pPr>
      <w:proofErr w:type="spellStart"/>
      <w:r w:rsidRPr="0050469B">
        <w:t>After</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with</w:t>
      </w:r>
      <w:proofErr w:type="spellEnd"/>
      <w:r w:rsidRPr="0050469B">
        <w:t xml:space="preserve"> </w:t>
      </w:r>
      <w:proofErr w:type="spellStart"/>
      <w:r w:rsidRPr="0050469B">
        <w:t>all</w:t>
      </w:r>
      <w:proofErr w:type="spellEnd"/>
      <w:r w:rsidRPr="0050469B">
        <w:t xml:space="preserve"> four </w:t>
      </w:r>
      <w:proofErr w:type="spellStart"/>
      <w:r w:rsidRPr="0050469B">
        <w:t>storage</w:t>
      </w:r>
      <w:proofErr w:type="spellEnd"/>
      <w:r w:rsidRPr="0050469B">
        <w:t xml:space="preserve"> systems, </w:t>
      </w:r>
      <w:proofErr w:type="spellStart"/>
      <w:r w:rsidRPr="0050469B">
        <w:t>they</w:t>
      </w:r>
      <w:proofErr w:type="spellEnd"/>
      <w:r w:rsidRPr="0050469B">
        <w:t xml:space="preserve"> </w:t>
      </w:r>
      <w:proofErr w:type="spellStart"/>
      <w:r w:rsidRPr="0050469B">
        <w:t>asked</w:t>
      </w:r>
      <w:proofErr w:type="spellEnd"/>
      <w:r w:rsidRPr="0050469B">
        <w:t xml:space="preserve"> </w:t>
      </w:r>
      <w:proofErr w:type="spellStart"/>
      <w:r w:rsidRPr="0050469B">
        <w:t>is</w:t>
      </w:r>
      <w:proofErr w:type="spellEnd"/>
      <w:r w:rsidRPr="0050469B">
        <w:t xml:space="preserve"> </w:t>
      </w:r>
      <w:proofErr w:type="spellStart"/>
      <w:r w:rsidRPr="0050469B">
        <w:t>to</w:t>
      </w:r>
      <w:proofErr w:type="spellEnd"/>
      <w:r w:rsidRPr="0050469B">
        <w:t xml:space="preserve"> </w:t>
      </w:r>
      <w:proofErr w:type="spellStart"/>
      <w:r w:rsidRPr="0050469B">
        <w:t>lower</w:t>
      </w:r>
      <w:proofErr w:type="spellEnd"/>
      <w:r w:rsidRPr="0050469B">
        <w:t xml:space="preserve"> </w:t>
      </w:r>
      <w:proofErr w:type="spellStart"/>
      <w:r w:rsidRPr="0050469B">
        <w:t>the</w:t>
      </w:r>
      <w:proofErr w:type="spellEnd"/>
      <w:r w:rsidRPr="0050469B">
        <w:t xml:space="preserve"> </w:t>
      </w:r>
      <w:proofErr w:type="spellStart"/>
      <w:r w:rsidRPr="0050469B">
        <w:t>number</w:t>
      </w:r>
      <w:proofErr w:type="spellEnd"/>
      <w:r w:rsidRPr="0050469B">
        <w:t xml:space="preserve"> </w:t>
      </w:r>
      <w:proofErr w:type="spellStart"/>
      <w:r w:rsidRPr="0050469B">
        <w:t>of</w:t>
      </w:r>
      <w:proofErr w:type="spellEnd"/>
      <w:r w:rsidRPr="0050469B">
        <w:t xml:space="preserve"> systems, as </w:t>
      </w:r>
      <w:proofErr w:type="spellStart"/>
      <w:r w:rsidRPr="0050469B">
        <w:t>we</w:t>
      </w:r>
      <w:proofErr w:type="spellEnd"/>
      <w:r w:rsidRPr="0050469B">
        <w:t xml:space="preserve"> </w:t>
      </w:r>
      <w:proofErr w:type="spellStart"/>
      <w:r w:rsidRPr="0050469B">
        <w:t>have</w:t>
      </w:r>
      <w:proofErr w:type="spellEnd"/>
      <w:r w:rsidRPr="0050469B">
        <w:t xml:space="preserve"> </w:t>
      </w:r>
      <w:proofErr w:type="spellStart"/>
      <w:r w:rsidRPr="0050469B">
        <w:t>suggested</w:t>
      </w:r>
      <w:proofErr w:type="spellEnd"/>
      <w:r w:rsidRPr="0050469B">
        <w:t xml:space="preserve"> prior. </w:t>
      </w:r>
      <w:proofErr w:type="spellStart"/>
      <w:r w:rsidRPr="0050469B">
        <w:t>Thus</w:t>
      </w:r>
      <w:proofErr w:type="spellEnd"/>
      <w:r w:rsidRPr="0050469B">
        <w:t xml:space="preserve">, </w:t>
      </w:r>
      <w:proofErr w:type="spellStart"/>
      <w:r w:rsidRPr="0050469B">
        <w:t>we</w:t>
      </w:r>
      <w:proofErr w:type="spellEnd"/>
      <w:r w:rsidRPr="0050469B">
        <w:t xml:space="preserve"> </w:t>
      </w:r>
      <w:proofErr w:type="spellStart"/>
      <w:r w:rsidRPr="0050469B">
        <w:t>have</w:t>
      </w:r>
      <w:proofErr w:type="spellEnd"/>
      <w:r w:rsidRPr="0050469B">
        <w:t xml:space="preserve"> </w:t>
      </w:r>
      <w:proofErr w:type="spellStart"/>
      <w:r w:rsidRPr="0050469B">
        <w:t>asked</w:t>
      </w:r>
      <w:proofErr w:type="spellEnd"/>
      <w:r w:rsidRPr="0050469B">
        <w:t xml:space="preserve"> </w:t>
      </w:r>
      <w:proofErr w:type="spellStart"/>
      <w:r w:rsidRPr="0050469B">
        <w:t>them</w:t>
      </w:r>
      <w:proofErr w:type="spellEnd"/>
      <w:r w:rsidRPr="0050469B">
        <w:t xml:space="preserve"> </w:t>
      </w:r>
      <w:proofErr w:type="spellStart"/>
      <w:r w:rsidRPr="0050469B">
        <w:t>why</w:t>
      </w:r>
      <w:proofErr w:type="spellEnd"/>
      <w:r w:rsidRPr="0050469B">
        <w:t xml:space="preserve"> are </w:t>
      </w:r>
      <w:proofErr w:type="spellStart"/>
      <w:r w:rsidRPr="0050469B">
        <w:t>they</w:t>
      </w:r>
      <w:proofErr w:type="spellEnd"/>
      <w:r w:rsidRPr="0050469B">
        <w:t xml:space="preserve"> </w:t>
      </w:r>
      <w:proofErr w:type="spellStart"/>
      <w:r w:rsidRPr="0050469B">
        <w:t>asking</w:t>
      </w:r>
      <w:proofErr w:type="spellEnd"/>
      <w:r w:rsidRPr="0050469B">
        <w:t xml:space="preserve"> </w:t>
      </w:r>
      <w:proofErr w:type="spellStart"/>
      <w:r w:rsidRPr="0050469B">
        <w:t>now</w:t>
      </w:r>
      <w:proofErr w:type="spellEnd"/>
      <w:r w:rsidRPr="0050469B">
        <w:t xml:space="preserve"> </w:t>
      </w:r>
      <w:proofErr w:type="spellStart"/>
      <w:r w:rsidRPr="0050469B">
        <w:t>to</w:t>
      </w:r>
      <w:proofErr w:type="spellEnd"/>
      <w:r w:rsidRPr="0050469B">
        <w:t xml:space="preserve"> </w:t>
      </w:r>
      <w:proofErr w:type="spellStart"/>
      <w:r w:rsidRPr="0050469B">
        <w:t>lower</w:t>
      </w:r>
      <w:proofErr w:type="spellEnd"/>
      <w:r w:rsidRPr="0050469B">
        <w:t xml:space="preserve"> </w:t>
      </w:r>
      <w:proofErr w:type="spellStart"/>
      <w:r w:rsidRPr="0050469B">
        <w:t>the</w:t>
      </w:r>
      <w:proofErr w:type="spellEnd"/>
      <w:r w:rsidRPr="0050469B">
        <w:t xml:space="preserve"> </w:t>
      </w:r>
      <w:proofErr w:type="spellStart"/>
      <w:r w:rsidRPr="0050469B">
        <w:t>number</w:t>
      </w:r>
      <w:proofErr w:type="spellEnd"/>
      <w:r w:rsidRPr="0050469B">
        <w:t xml:space="preserve"> </w:t>
      </w:r>
      <w:proofErr w:type="spellStart"/>
      <w:r w:rsidRPr="0050469B">
        <w:t>of</w:t>
      </w:r>
      <w:proofErr w:type="spellEnd"/>
      <w:r w:rsidRPr="0050469B">
        <w:t xml:space="preserve"> systems? </w:t>
      </w:r>
      <w:proofErr w:type="spellStart"/>
      <w:r w:rsidRPr="0050469B">
        <w:t>They</w:t>
      </w:r>
      <w:proofErr w:type="spellEnd"/>
      <w:r w:rsidRPr="0050469B">
        <w:t xml:space="preserve"> </w:t>
      </w:r>
      <w:proofErr w:type="spellStart"/>
      <w:r w:rsidRPr="0050469B">
        <w:t>answered</w:t>
      </w:r>
      <w:proofErr w:type="spellEnd"/>
      <w:r w:rsidRPr="0050469B">
        <w:t>, “</w:t>
      </w:r>
      <w:proofErr w:type="spellStart"/>
      <w:r w:rsidRPr="0050469B">
        <w:t>now</w:t>
      </w:r>
      <w:proofErr w:type="spellEnd"/>
      <w:r w:rsidRPr="0050469B">
        <w:t xml:space="preserve">, </w:t>
      </w:r>
      <w:proofErr w:type="spellStart"/>
      <w:r w:rsidRPr="0050469B">
        <w:t>we</w:t>
      </w:r>
      <w:proofErr w:type="spellEnd"/>
      <w:r w:rsidRPr="0050469B">
        <w:t xml:space="preserve"> </w:t>
      </w:r>
      <w:proofErr w:type="spellStart"/>
      <w:r w:rsidRPr="0050469B">
        <w:t>want</w:t>
      </w:r>
      <w:proofErr w:type="spellEnd"/>
      <w:r w:rsidRPr="0050469B">
        <w:t xml:space="preserve"> </w:t>
      </w:r>
      <w:proofErr w:type="spellStart"/>
      <w:r w:rsidRPr="0050469B">
        <w:t>to</w:t>
      </w:r>
      <w:proofErr w:type="spellEnd"/>
      <w:r w:rsidRPr="0050469B">
        <w:t xml:space="preserve"> </w:t>
      </w:r>
      <w:proofErr w:type="spellStart"/>
      <w:r w:rsidRPr="0050469B">
        <w:t>see</w:t>
      </w:r>
      <w:proofErr w:type="spellEnd"/>
      <w:r w:rsidRPr="0050469B">
        <w:t xml:space="preserve"> it.” </w:t>
      </w:r>
      <w:proofErr w:type="spellStart"/>
      <w:r w:rsidRPr="0050469B">
        <w:t>They</w:t>
      </w:r>
      <w:proofErr w:type="spellEnd"/>
      <w:r w:rsidRPr="0050469B">
        <w:t xml:space="preserve"> </w:t>
      </w:r>
      <w:proofErr w:type="spellStart"/>
      <w:r w:rsidRPr="0050469B">
        <w:t>requested</w:t>
      </w:r>
      <w:proofErr w:type="spellEnd"/>
      <w:r w:rsidRPr="0050469B">
        <w:t xml:space="preserve"> </w:t>
      </w:r>
      <w:proofErr w:type="spellStart"/>
      <w:r w:rsidRPr="0050469B">
        <w:t>specifically</w:t>
      </w:r>
      <w:proofErr w:type="spellEnd"/>
      <w:r w:rsidRPr="0050469B">
        <w:t xml:space="preserve"> </w:t>
      </w:r>
      <w:proofErr w:type="spellStart"/>
      <w:r w:rsidRPr="0050469B">
        <w:t>to</w:t>
      </w:r>
      <w:proofErr w:type="spellEnd"/>
      <w:r w:rsidRPr="0050469B">
        <w:t xml:space="preserve"> tear </w:t>
      </w:r>
      <w:proofErr w:type="spellStart"/>
      <w:r w:rsidRPr="0050469B">
        <w:t>down</w:t>
      </w:r>
      <w:proofErr w:type="spellEnd"/>
      <w:r w:rsidRPr="0050469B">
        <w:t xml:space="preserve"> </w:t>
      </w:r>
      <w:proofErr w:type="spellStart"/>
      <w:r w:rsidRPr="0050469B">
        <w:t>the</w:t>
      </w:r>
      <w:proofErr w:type="spellEnd"/>
      <w:r w:rsidRPr="0050469B">
        <w:t xml:space="preserve"> </w:t>
      </w:r>
      <w:proofErr w:type="spellStart"/>
      <w:r w:rsidRPr="0050469B">
        <w:t>whole</w:t>
      </w:r>
      <w:proofErr w:type="spellEnd"/>
      <w:r w:rsidRPr="0050469B">
        <w:t xml:space="preserve"> </w:t>
      </w:r>
      <w:proofErr w:type="spellStart"/>
      <w:r w:rsidRPr="0050469B">
        <w:t>environment</w:t>
      </w:r>
      <w:proofErr w:type="spellEnd"/>
      <w:r w:rsidRPr="0050469B">
        <w:t xml:space="preserve"> </w:t>
      </w:r>
      <w:proofErr w:type="spellStart"/>
      <w:r w:rsidRPr="0050469B">
        <w:t>and</w:t>
      </w:r>
      <w:proofErr w:type="spellEnd"/>
      <w:r w:rsidRPr="0050469B">
        <w:t xml:space="preserve"> build a </w:t>
      </w:r>
      <w:proofErr w:type="spellStart"/>
      <w:r w:rsidRPr="0050469B">
        <w:t>solution</w:t>
      </w:r>
      <w:proofErr w:type="spellEnd"/>
      <w:r w:rsidRPr="0050469B">
        <w:t xml:space="preserve"> </w:t>
      </w:r>
      <w:proofErr w:type="spellStart"/>
      <w:r w:rsidRPr="0050469B">
        <w:t>with</w:t>
      </w:r>
      <w:proofErr w:type="spellEnd"/>
      <w:r w:rsidRPr="0050469B">
        <w:t xml:space="preserve"> </w:t>
      </w:r>
      <w:proofErr w:type="spellStart"/>
      <w:r w:rsidRPr="0050469B">
        <w:t>two</w:t>
      </w:r>
      <w:proofErr w:type="spellEnd"/>
      <w:r w:rsidRPr="0050469B">
        <w:t xml:space="preserve"> </w:t>
      </w:r>
      <w:proofErr w:type="spellStart"/>
      <w:r w:rsidRPr="0050469B">
        <w:t>storage</w:t>
      </w:r>
      <w:proofErr w:type="spellEnd"/>
      <w:r w:rsidRPr="0050469B">
        <w:t xml:space="preserve"> systems </w:t>
      </w:r>
      <w:proofErr w:type="spellStart"/>
      <w:r w:rsidRPr="0050469B">
        <w:t>only</w:t>
      </w:r>
      <w:proofErr w:type="spellEnd"/>
      <w:r w:rsidRPr="0050469B">
        <w:t xml:space="preserve">. Mr. </w:t>
      </w:r>
      <w:proofErr w:type="spellStart"/>
      <w:r w:rsidRPr="0050469B">
        <w:t>Lexis</w:t>
      </w:r>
      <w:proofErr w:type="spellEnd"/>
      <w:r w:rsidRPr="0050469B">
        <w:t xml:space="preserve"> </w:t>
      </w:r>
      <w:proofErr w:type="spellStart"/>
      <w:r w:rsidRPr="0050469B">
        <w:t>Ludovic</w:t>
      </w:r>
      <w:proofErr w:type="spellEnd"/>
      <w:r w:rsidRPr="0050469B">
        <w:t xml:space="preserve"> </w:t>
      </w:r>
      <w:proofErr w:type="spellStart"/>
      <w:r w:rsidRPr="0050469B">
        <w:t>has</w:t>
      </w:r>
      <w:proofErr w:type="spellEnd"/>
      <w:r w:rsidRPr="0050469B">
        <w:t xml:space="preserve"> </w:t>
      </w:r>
      <w:proofErr w:type="spellStart"/>
      <w:r w:rsidRPr="0050469B">
        <w:t>asked</w:t>
      </w:r>
      <w:proofErr w:type="spellEnd"/>
      <w:r w:rsidRPr="0050469B">
        <w:t xml:space="preserve"> </w:t>
      </w:r>
      <w:proofErr w:type="spellStart"/>
      <w:r w:rsidRPr="0050469B">
        <w:t>them</w:t>
      </w:r>
      <w:proofErr w:type="spellEnd"/>
      <w:r w:rsidRPr="0050469B">
        <w:t xml:space="preserve"> </w:t>
      </w:r>
      <w:proofErr w:type="spellStart"/>
      <w:r w:rsidRPr="0050469B">
        <w:t>why</w:t>
      </w:r>
      <w:proofErr w:type="spellEnd"/>
      <w:r w:rsidRPr="0050469B">
        <w:t xml:space="preserve"> </w:t>
      </w:r>
      <w:proofErr w:type="spellStart"/>
      <w:r w:rsidRPr="0050469B">
        <w:t>not</w:t>
      </w:r>
      <w:proofErr w:type="spellEnd"/>
      <w:r w:rsidRPr="0050469B">
        <w:t xml:space="preserve"> </w:t>
      </w:r>
      <w:proofErr w:type="spellStart"/>
      <w:r w:rsidRPr="0050469B">
        <w:t>to</w:t>
      </w:r>
      <w:proofErr w:type="spellEnd"/>
      <w:r w:rsidRPr="0050469B">
        <w:t xml:space="preserve"> use </w:t>
      </w:r>
      <w:proofErr w:type="spellStart"/>
      <w:r w:rsidRPr="0050469B">
        <w:t>only</w:t>
      </w:r>
      <w:proofErr w:type="spellEnd"/>
      <w:r w:rsidRPr="0050469B">
        <w:t xml:space="preserve"> </w:t>
      </w:r>
      <w:proofErr w:type="spellStart"/>
      <w:r w:rsidRPr="0050469B">
        <w:t>half</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storage</w:t>
      </w:r>
      <w:proofErr w:type="spellEnd"/>
      <w:r w:rsidRPr="0050469B">
        <w:t xml:space="preserve"> systems? In </w:t>
      </w:r>
      <w:proofErr w:type="spellStart"/>
      <w:r w:rsidRPr="0050469B">
        <w:t>other</w:t>
      </w:r>
      <w:proofErr w:type="spellEnd"/>
      <w:r w:rsidRPr="0050469B">
        <w:t xml:space="preserve"> </w:t>
      </w:r>
      <w:proofErr w:type="spellStart"/>
      <w:r w:rsidRPr="0050469B">
        <w:t>words</w:t>
      </w:r>
      <w:proofErr w:type="spellEnd"/>
      <w:r w:rsidRPr="0050469B">
        <w:t xml:space="preserve">, </w:t>
      </w:r>
      <w:proofErr w:type="spellStart"/>
      <w:r w:rsidRPr="0050469B">
        <w:t>they</w:t>
      </w:r>
      <w:proofErr w:type="spellEnd"/>
      <w:r w:rsidRPr="0050469B">
        <w:t xml:space="preserve"> </w:t>
      </w:r>
      <w:proofErr w:type="spellStart"/>
      <w:r w:rsidRPr="0050469B">
        <w:t>have</w:t>
      </w:r>
      <w:proofErr w:type="spellEnd"/>
      <w:r w:rsidRPr="0050469B">
        <w:t xml:space="preserve"> four </w:t>
      </w:r>
      <w:proofErr w:type="spellStart"/>
      <w:r w:rsidRPr="0050469B">
        <w:t>storage</w:t>
      </w:r>
      <w:proofErr w:type="spellEnd"/>
      <w:r w:rsidRPr="0050469B">
        <w:t xml:space="preserve"> systems </w:t>
      </w:r>
      <w:proofErr w:type="spellStart"/>
      <w:r w:rsidRPr="0050469B">
        <w:t>available</w:t>
      </w:r>
      <w:proofErr w:type="spellEnd"/>
      <w:r w:rsidRPr="0050469B">
        <w:t xml:space="preserve">, </w:t>
      </w:r>
      <w:proofErr w:type="spellStart"/>
      <w:r w:rsidRPr="0050469B">
        <w:t>just</w:t>
      </w:r>
      <w:proofErr w:type="spellEnd"/>
      <w:r w:rsidRPr="0050469B">
        <w:t xml:space="preserve"> use </w:t>
      </w:r>
      <w:proofErr w:type="spellStart"/>
      <w:r w:rsidRPr="0050469B">
        <w:t>two</w:t>
      </w:r>
      <w:proofErr w:type="spellEnd"/>
      <w:r w:rsidRPr="0050469B">
        <w:t xml:space="preserve"> </w:t>
      </w:r>
      <w:proofErr w:type="spellStart"/>
      <w:r w:rsidRPr="0050469B">
        <w:t>of</w:t>
      </w:r>
      <w:proofErr w:type="spellEnd"/>
      <w:r w:rsidRPr="0050469B">
        <w:t xml:space="preserve"> </w:t>
      </w:r>
      <w:proofErr w:type="spellStart"/>
      <w:r w:rsidRPr="0050469B">
        <w:t>them</w:t>
      </w:r>
      <w:proofErr w:type="spellEnd"/>
      <w:r w:rsidRPr="0050469B">
        <w:t>.</w:t>
      </w:r>
    </w:p>
    <w:p w14:paraId="6156A987" w14:textId="77777777" w:rsidR="00AC426F" w:rsidRPr="0050469B" w:rsidRDefault="00AC426F" w:rsidP="00A01847">
      <w:pPr>
        <w:pStyle w:val="Tese-Entrevistas"/>
      </w:pPr>
      <w:proofErr w:type="spellStart"/>
      <w:r w:rsidRPr="0050469B">
        <w:t>They</w:t>
      </w:r>
      <w:proofErr w:type="spellEnd"/>
      <w:r w:rsidRPr="0050469B">
        <w:t xml:space="preserve"> </w:t>
      </w:r>
      <w:proofErr w:type="spellStart"/>
      <w:r w:rsidRPr="0050469B">
        <w:t>did</w:t>
      </w:r>
      <w:proofErr w:type="spellEnd"/>
      <w:r w:rsidRPr="0050469B">
        <w:t xml:space="preserve"> </w:t>
      </w:r>
      <w:proofErr w:type="spellStart"/>
      <w:r w:rsidRPr="0050469B">
        <w:t>push</w:t>
      </w:r>
      <w:proofErr w:type="spellEnd"/>
      <w:r w:rsidRPr="0050469B">
        <w:t xml:space="preserve"> </w:t>
      </w:r>
      <w:proofErr w:type="spellStart"/>
      <w:r w:rsidRPr="0050469B">
        <w:t>back</w:t>
      </w:r>
      <w:proofErr w:type="spellEnd"/>
      <w:r w:rsidRPr="0050469B">
        <w:t xml:space="preserve"> </w:t>
      </w:r>
      <w:proofErr w:type="spellStart"/>
      <w:r w:rsidRPr="0050469B">
        <w:t>on</w:t>
      </w:r>
      <w:proofErr w:type="spellEnd"/>
      <w:r w:rsidRPr="0050469B">
        <w:t xml:space="preserve"> it, </w:t>
      </w:r>
      <w:proofErr w:type="spellStart"/>
      <w:r w:rsidRPr="0050469B">
        <w:t>and</w:t>
      </w:r>
      <w:proofErr w:type="spellEnd"/>
      <w:r w:rsidRPr="0050469B">
        <w:t xml:space="preserve"> Mr. </w:t>
      </w:r>
      <w:proofErr w:type="spellStart"/>
      <w:r w:rsidRPr="0050469B">
        <w:t>Lexis</w:t>
      </w:r>
      <w:proofErr w:type="spellEnd"/>
      <w:r w:rsidRPr="0050469B">
        <w:t xml:space="preserve"> </w:t>
      </w:r>
      <w:proofErr w:type="spellStart"/>
      <w:r w:rsidRPr="0050469B">
        <w:t>Ludovic</w:t>
      </w:r>
      <w:proofErr w:type="spellEnd"/>
      <w:r w:rsidRPr="0050469B">
        <w:t xml:space="preserve"> </w:t>
      </w:r>
      <w:proofErr w:type="spellStart"/>
      <w:r w:rsidRPr="0050469B">
        <w:t>emphasized</w:t>
      </w:r>
      <w:proofErr w:type="spellEnd"/>
      <w:r w:rsidRPr="0050469B">
        <w:t xml:space="preserve"> </w:t>
      </w:r>
      <w:proofErr w:type="spellStart"/>
      <w:r w:rsidRPr="0050469B">
        <w:t>said</w:t>
      </w:r>
      <w:proofErr w:type="spellEnd"/>
      <w:r w:rsidRPr="0050469B">
        <w:t xml:space="preserve"> </w:t>
      </w:r>
      <w:proofErr w:type="spellStart"/>
      <w:r w:rsidRPr="0050469B">
        <w:t>there</w:t>
      </w:r>
      <w:proofErr w:type="spellEnd"/>
      <w:r w:rsidRPr="0050469B">
        <w:t xml:space="preserve"> </w:t>
      </w:r>
      <w:proofErr w:type="spellStart"/>
      <w:r w:rsidRPr="0050469B">
        <w:t>was</w:t>
      </w:r>
      <w:proofErr w:type="spellEnd"/>
      <w:r w:rsidRPr="0050469B">
        <w:t xml:space="preserve"> no </w:t>
      </w:r>
      <w:proofErr w:type="spellStart"/>
      <w:r w:rsidRPr="0050469B">
        <w:t>technical</w:t>
      </w:r>
      <w:proofErr w:type="spellEnd"/>
      <w:r w:rsidRPr="0050469B">
        <w:t xml:space="preserve"> </w:t>
      </w:r>
      <w:proofErr w:type="spellStart"/>
      <w:r w:rsidRPr="0050469B">
        <w:t>reason</w:t>
      </w:r>
      <w:proofErr w:type="spellEnd"/>
      <w:r w:rsidRPr="0050469B">
        <w:t xml:space="preserve"> for </w:t>
      </w:r>
      <w:proofErr w:type="spellStart"/>
      <w:r w:rsidRPr="0050469B">
        <w:t>that</w:t>
      </w:r>
      <w:proofErr w:type="spellEnd"/>
      <w:r w:rsidRPr="0050469B">
        <w:t xml:space="preserve">. </w:t>
      </w:r>
      <w:proofErr w:type="spellStart"/>
      <w:r w:rsidRPr="0050469B">
        <w:t>After</w:t>
      </w:r>
      <w:proofErr w:type="spellEnd"/>
      <w:r w:rsidRPr="0050469B">
        <w:t xml:space="preserve"> </w:t>
      </w:r>
      <w:proofErr w:type="spellStart"/>
      <w:r w:rsidRPr="0050469B">
        <w:t>many</w:t>
      </w:r>
      <w:proofErr w:type="spellEnd"/>
      <w:r w:rsidRPr="0050469B">
        <w:t xml:space="preserve"> </w:t>
      </w:r>
      <w:proofErr w:type="spellStart"/>
      <w:r w:rsidRPr="0050469B">
        <w:t>conversations</w:t>
      </w:r>
      <w:proofErr w:type="spellEnd"/>
      <w:r w:rsidRPr="0050469B">
        <w:t xml:space="preserve">, </w:t>
      </w:r>
      <w:proofErr w:type="spellStart"/>
      <w:r w:rsidRPr="0050469B">
        <w:t>they</w:t>
      </w:r>
      <w:proofErr w:type="spellEnd"/>
      <w:r w:rsidRPr="0050469B">
        <w:t xml:space="preserve"> </w:t>
      </w:r>
      <w:proofErr w:type="spellStart"/>
      <w:r w:rsidRPr="0050469B">
        <w:t>finally</w:t>
      </w:r>
      <w:proofErr w:type="spellEnd"/>
      <w:r w:rsidRPr="0050469B">
        <w:t xml:space="preserve"> </w:t>
      </w:r>
      <w:proofErr w:type="spellStart"/>
      <w:r w:rsidRPr="0050469B">
        <w:t>agreed</w:t>
      </w:r>
      <w:proofErr w:type="spellEnd"/>
      <w:r w:rsidRPr="0050469B">
        <w:t xml:space="preserve"> </w:t>
      </w:r>
      <w:proofErr w:type="spellStart"/>
      <w:r w:rsidRPr="0050469B">
        <w:t>to</w:t>
      </w:r>
      <w:proofErr w:type="spellEnd"/>
      <w:r w:rsidRPr="0050469B">
        <w:t xml:space="preserve"> </w:t>
      </w:r>
      <w:proofErr w:type="spellStart"/>
      <w:r w:rsidRPr="0050469B">
        <w:t>run</w:t>
      </w:r>
      <w:proofErr w:type="spellEnd"/>
      <w:r w:rsidRPr="0050469B">
        <w:t xml:space="preserve"> </w:t>
      </w:r>
      <w:proofErr w:type="spellStart"/>
      <w:r w:rsidRPr="0050469B">
        <w:t>using</w:t>
      </w:r>
      <w:proofErr w:type="spellEnd"/>
      <w:r w:rsidRPr="0050469B">
        <w:t xml:space="preserve"> </w:t>
      </w:r>
      <w:proofErr w:type="spellStart"/>
      <w:r w:rsidRPr="0050469B">
        <w:t>half</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storage</w:t>
      </w:r>
      <w:proofErr w:type="spellEnd"/>
      <w:r w:rsidRPr="0050469B">
        <w:t xml:space="preserve"> systems.</w:t>
      </w:r>
    </w:p>
    <w:p w14:paraId="54B27875" w14:textId="77777777" w:rsidR="00AC426F" w:rsidRPr="0050469B" w:rsidRDefault="00AC426F" w:rsidP="00A01847">
      <w:pPr>
        <w:pStyle w:val="Tese-Entrevistas"/>
      </w:pPr>
      <w:proofErr w:type="spellStart"/>
      <w:r w:rsidRPr="0050469B">
        <w:t>Also</w:t>
      </w:r>
      <w:proofErr w:type="spellEnd"/>
      <w:r w:rsidRPr="0050469B">
        <w:t xml:space="preserve">, </w:t>
      </w:r>
      <w:proofErr w:type="spellStart"/>
      <w:r w:rsidRPr="0050469B">
        <w:t>another</w:t>
      </w:r>
      <w:proofErr w:type="spellEnd"/>
      <w:r w:rsidRPr="0050469B">
        <w:t xml:space="preserve"> PoC </w:t>
      </w:r>
      <w:proofErr w:type="spellStart"/>
      <w:r w:rsidRPr="0050469B">
        <w:t>to</w:t>
      </w:r>
      <w:proofErr w:type="spellEnd"/>
      <w:r w:rsidRPr="0050469B">
        <w:t xml:space="preserve"> </w:t>
      </w:r>
      <w:proofErr w:type="spellStart"/>
      <w:r w:rsidRPr="0050469B">
        <w:t>highlight</w:t>
      </w:r>
      <w:proofErr w:type="spellEnd"/>
      <w:r w:rsidRPr="0050469B">
        <w:t xml:space="preserve"> </w:t>
      </w:r>
      <w:proofErr w:type="spellStart"/>
      <w:r w:rsidRPr="0050469B">
        <w:t>was</w:t>
      </w:r>
      <w:proofErr w:type="spellEnd"/>
      <w:r w:rsidRPr="0050469B">
        <w:t xml:space="preserve"> a PoC </w:t>
      </w:r>
      <w:proofErr w:type="spellStart"/>
      <w:r w:rsidRPr="0050469B">
        <w:t>where</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I do </w:t>
      </w:r>
      <w:proofErr w:type="spellStart"/>
      <w:r w:rsidRPr="0050469B">
        <w:t>not</w:t>
      </w:r>
      <w:proofErr w:type="spellEnd"/>
      <w:r w:rsidRPr="0050469B">
        <w:t xml:space="preserve"> recall </w:t>
      </w:r>
      <w:proofErr w:type="spellStart"/>
      <w:r w:rsidRPr="0050469B">
        <w:t>the</w:t>
      </w:r>
      <w:proofErr w:type="spellEnd"/>
      <w:r w:rsidRPr="0050469B">
        <w:t xml:space="preserve"> </w:t>
      </w:r>
      <w:proofErr w:type="spellStart"/>
      <w:r w:rsidRPr="0050469B">
        <w:t>name</w:t>
      </w:r>
      <w:proofErr w:type="spellEnd"/>
      <w:r w:rsidRPr="0050469B">
        <w:t xml:space="preserve">) </w:t>
      </w:r>
      <w:proofErr w:type="spellStart"/>
      <w:r w:rsidRPr="0050469B">
        <w:t>would</w:t>
      </w:r>
      <w:proofErr w:type="spellEnd"/>
      <w:r w:rsidRPr="0050469B">
        <w:t xml:space="preserve"> </w:t>
      </w:r>
      <w:proofErr w:type="spellStart"/>
      <w:r w:rsidRPr="0050469B">
        <w:t>like</w:t>
      </w:r>
      <w:proofErr w:type="spellEnd"/>
      <w:r w:rsidRPr="0050469B">
        <w:t xml:space="preserve"> </w:t>
      </w:r>
      <w:proofErr w:type="spellStart"/>
      <w:r w:rsidRPr="0050469B">
        <w:t>to</w:t>
      </w:r>
      <w:proofErr w:type="spellEnd"/>
      <w:r w:rsidRPr="0050469B">
        <w:t xml:space="preserve"> use a </w:t>
      </w:r>
      <w:proofErr w:type="spellStart"/>
      <w:r w:rsidRPr="0050469B">
        <w:t>specific</w:t>
      </w:r>
      <w:proofErr w:type="spellEnd"/>
      <w:r w:rsidRPr="0050469B">
        <w:t xml:space="preserve"> </w:t>
      </w:r>
      <w:proofErr w:type="spellStart"/>
      <w:r w:rsidRPr="0050469B">
        <w:t>application</w:t>
      </w:r>
      <w:proofErr w:type="spellEnd"/>
      <w:r w:rsidRPr="0050469B">
        <w:t xml:space="preserve"> </w:t>
      </w:r>
      <w:proofErr w:type="spellStart"/>
      <w:r w:rsidRPr="0050469B">
        <w:t>to</w:t>
      </w:r>
      <w:proofErr w:type="spellEnd"/>
      <w:r w:rsidRPr="0050469B">
        <w:t xml:space="preserve"> </w:t>
      </w:r>
      <w:proofErr w:type="spellStart"/>
      <w:r w:rsidRPr="0050469B">
        <w:t>generate</w:t>
      </w:r>
      <w:proofErr w:type="spellEnd"/>
      <w:r w:rsidRPr="0050469B">
        <w:t xml:space="preserve"> I/O </w:t>
      </w:r>
      <w:proofErr w:type="spellStart"/>
      <w:r w:rsidRPr="0050469B">
        <w:t>against</w:t>
      </w:r>
      <w:proofErr w:type="spellEnd"/>
      <w:r w:rsidRPr="0050469B">
        <w:t xml:space="preserve"> a </w:t>
      </w:r>
      <w:proofErr w:type="spellStart"/>
      <w:r w:rsidRPr="0050469B">
        <w:t>storage</w:t>
      </w:r>
      <w:proofErr w:type="spellEnd"/>
      <w:r w:rsidRPr="0050469B">
        <w:t xml:space="preserve"> </w:t>
      </w:r>
      <w:proofErr w:type="spellStart"/>
      <w:r w:rsidRPr="0050469B">
        <w:t>subsystem</w:t>
      </w:r>
      <w:proofErr w:type="spellEnd"/>
      <w:r w:rsidRPr="0050469B">
        <w:t xml:space="preserve">, </w:t>
      </w:r>
      <w:proofErr w:type="spellStart"/>
      <w:r w:rsidRPr="0050469B">
        <w:t>but</w:t>
      </w:r>
      <w:proofErr w:type="spellEnd"/>
      <w:r w:rsidRPr="0050469B">
        <w:t xml:space="preserve"> </w:t>
      </w:r>
      <w:proofErr w:type="spellStart"/>
      <w:r w:rsidRPr="0050469B">
        <w:t>they</w:t>
      </w:r>
      <w:proofErr w:type="spellEnd"/>
      <w:r w:rsidRPr="0050469B">
        <w:t xml:space="preserve"> </w:t>
      </w:r>
      <w:proofErr w:type="spellStart"/>
      <w:r w:rsidRPr="0050469B">
        <w:t>specifically</w:t>
      </w:r>
      <w:proofErr w:type="spellEnd"/>
      <w:r w:rsidRPr="0050469B">
        <w:t xml:space="preserve"> </w:t>
      </w:r>
      <w:proofErr w:type="spellStart"/>
      <w:r w:rsidRPr="0050469B">
        <w:t>requested</w:t>
      </w:r>
      <w:proofErr w:type="spellEnd"/>
      <w:r w:rsidRPr="0050469B">
        <w:t xml:space="preserve"> </w:t>
      </w:r>
      <w:proofErr w:type="spellStart"/>
      <w:r w:rsidRPr="0050469B">
        <w:t>to</w:t>
      </w:r>
      <w:proofErr w:type="spellEnd"/>
      <w:r w:rsidRPr="0050469B">
        <w:t xml:space="preserve"> use </w:t>
      </w:r>
      <w:proofErr w:type="spellStart"/>
      <w:r w:rsidRPr="0050469B">
        <w:t>with</w:t>
      </w:r>
      <w:proofErr w:type="spellEnd"/>
      <w:r w:rsidRPr="0050469B">
        <w:t xml:space="preserve"> </w:t>
      </w:r>
      <w:proofErr w:type="spellStart"/>
      <w:r w:rsidRPr="0050469B">
        <w:t>one</w:t>
      </w:r>
      <w:proofErr w:type="spellEnd"/>
      <w:r w:rsidRPr="0050469B">
        <w:t xml:space="preserve"> LUN (</w:t>
      </w:r>
      <w:proofErr w:type="spellStart"/>
      <w:r w:rsidRPr="0050469B">
        <w:t>Logical</w:t>
      </w:r>
      <w:proofErr w:type="spellEnd"/>
      <w:r w:rsidRPr="0050469B">
        <w:t xml:space="preserve"> Unit </w:t>
      </w:r>
      <w:proofErr w:type="spellStart"/>
      <w:r w:rsidRPr="0050469B">
        <w:t>Number</w:t>
      </w:r>
      <w:proofErr w:type="spellEnd"/>
      <w:r w:rsidRPr="0050469B">
        <w:t xml:space="preserve">) </w:t>
      </w:r>
      <w:proofErr w:type="spellStart"/>
      <w:r w:rsidRPr="0050469B">
        <w:t>allocated</w:t>
      </w:r>
      <w:proofErr w:type="spellEnd"/>
      <w:r w:rsidRPr="0050469B">
        <w:t>. Mrs. Maria [</w:t>
      </w:r>
      <w:proofErr w:type="spellStart"/>
      <w:r w:rsidRPr="0050469B">
        <w:t>fictitious</w:t>
      </w:r>
      <w:proofErr w:type="spellEnd"/>
      <w:r w:rsidRPr="0050469B">
        <w:t xml:space="preserve"> </w:t>
      </w:r>
      <w:proofErr w:type="spellStart"/>
      <w:r w:rsidRPr="0050469B">
        <w:t>name</w:t>
      </w:r>
      <w:proofErr w:type="spellEnd"/>
      <w:r w:rsidRPr="0050469B">
        <w:t xml:space="preserve">], a PoC </w:t>
      </w:r>
      <w:proofErr w:type="spellStart"/>
      <w:r w:rsidRPr="0050469B">
        <w:t>specialist</w:t>
      </w:r>
      <w:proofErr w:type="spellEnd"/>
      <w:r w:rsidRPr="0050469B">
        <w:t xml:space="preserve">, </w:t>
      </w:r>
      <w:proofErr w:type="spellStart"/>
      <w:r w:rsidRPr="0050469B">
        <w:t>needed</w:t>
      </w:r>
      <w:proofErr w:type="spellEnd"/>
      <w:r w:rsidRPr="0050469B">
        <w:t xml:space="preserve"> </w:t>
      </w:r>
      <w:proofErr w:type="spellStart"/>
      <w:r w:rsidRPr="0050469B">
        <w:t>to</w:t>
      </w:r>
      <w:proofErr w:type="spellEnd"/>
      <w:r w:rsidRPr="0050469B">
        <w:t xml:space="preserve"> show (compar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application</w:t>
      </w:r>
      <w:proofErr w:type="spellEnd"/>
      <w:r w:rsidRPr="0050469B">
        <w:t xml:space="preserve"> </w:t>
      </w:r>
      <w:proofErr w:type="spellStart"/>
      <w:r w:rsidRPr="0050469B">
        <w:t>doing</w:t>
      </w:r>
      <w:proofErr w:type="spellEnd"/>
      <w:r w:rsidRPr="0050469B">
        <w:t xml:space="preserve"> </w:t>
      </w:r>
      <w:proofErr w:type="spellStart"/>
      <w:r w:rsidRPr="0050469B">
        <w:t>the</w:t>
      </w:r>
      <w:proofErr w:type="spellEnd"/>
      <w:r w:rsidRPr="0050469B">
        <w:t xml:space="preserve"> </w:t>
      </w:r>
      <w:proofErr w:type="spellStart"/>
      <w:r w:rsidRPr="0050469B">
        <w:t>tests</w:t>
      </w:r>
      <w:proofErr w:type="spellEnd"/>
      <w:r w:rsidRPr="0050469B">
        <w:t xml:space="preserve"> </w:t>
      </w:r>
      <w:proofErr w:type="spellStart"/>
      <w:r w:rsidRPr="0050469B">
        <w:t>with</w:t>
      </w:r>
      <w:proofErr w:type="spellEnd"/>
      <w:r w:rsidRPr="0050469B">
        <w:t xml:space="preserve"> </w:t>
      </w:r>
      <w:proofErr w:type="spellStart"/>
      <w:r w:rsidRPr="0050469B">
        <w:t>one</w:t>
      </w:r>
      <w:proofErr w:type="spellEnd"/>
      <w:r w:rsidRPr="0050469B">
        <w:t xml:space="preserve"> LUN </w:t>
      </w:r>
      <w:proofErr w:type="spellStart"/>
      <w:r w:rsidRPr="0050469B">
        <w:t>allocated</w:t>
      </w:r>
      <w:proofErr w:type="spellEnd"/>
      <w:r w:rsidRPr="0050469B">
        <w:t xml:space="preserve"> versus </w:t>
      </w:r>
      <w:proofErr w:type="spellStart"/>
      <w:r w:rsidRPr="0050469B">
        <w:t>the</w:t>
      </w:r>
      <w:proofErr w:type="spellEnd"/>
      <w:r w:rsidRPr="0050469B">
        <w:t xml:space="preserve"> </w:t>
      </w:r>
      <w:proofErr w:type="spellStart"/>
      <w:r w:rsidRPr="0050469B">
        <w:t>same</w:t>
      </w:r>
      <w:proofErr w:type="spellEnd"/>
      <w:r w:rsidRPr="0050469B">
        <w:t xml:space="preserve"> </w:t>
      </w:r>
      <w:proofErr w:type="spellStart"/>
      <w:r w:rsidRPr="0050469B">
        <w:t>application</w:t>
      </w:r>
      <w:proofErr w:type="spellEnd"/>
      <w:r w:rsidRPr="0050469B">
        <w:t xml:space="preserve"> </w:t>
      </w:r>
      <w:proofErr w:type="spellStart"/>
      <w:r w:rsidRPr="0050469B">
        <w:t>doing</w:t>
      </w:r>
      <w:proofErr w:type="spellEnd"/>
      <w:r w:rsidRPr="0050469B">
        <w:t xml:space="preserve"> </w:t>
      </w:r>
      <w:proofErr w:type="spellStart"/>
      <w:r w:rsidRPr="0050469B">
        <w:t>the</w:t>
      </w:r>
      <w:proofErr w:type="spellEnd"/>
      <w:r w:rsidRPr="0050469B">
        <w:t xml:space="preserve"> </w:t>
      </w:r>
      <w:proofErr w:type="spellStart"/>
      <w:r w:rsidRPr="0050469B">
        <w:t>tests</w:t>
      </w:r>
      <w:proofErr w:type="spellEnd"/>
      <w:r w:rsidRPr="0050469B">
        <w:t xml:space="preserve"> </w:t>
      </w:r>
      <w:proofErr w:type="spellStart"/>
      <w:r w:rsidRPr="0050469B">
        <w:t>with</w:t>
      </w:r>
      <w:proofErr w:type="spellEnd"/>
      <w:r w:rsidRPr="0050469B">
        <w:t xml:space="preserve"> more </w:t>
      </w:r>
      <w:proofErr w:type="spellStart"/>
      <w:r w:rsidRPr="0050469B">
        <w:t>than</w:t>
      </w:r>
      <w:proofErr w:type="spellEnd"/>
      <w:r w:rsidRPr="0050469B">
        <w:t xml:space="preserve"> </w:t>
      </w:r>
      <w:proofErr w:type="spellStart"/>
      <w:r w:rsidRPr="0050469B">
        <w:t>one</w:t>
      </w:r>
      <w:proofErr w:type="spellEnd"/>
      <w:r w:rsidRPr="0050469B">
        <w:t xml:space="preserve"> LUN </w:t>
      </w:r>
      <w:proofErr w:type="spellStart"/>
      <w:r w:rsidRPr="0050469B">
        <w:t>allocated</w:t>
      </w:r>
      <w:proofErr w:type="spellEnd"/>
      <w:r w:rsidRPr="0050469B">
        <w:t xml:space="preserve">, </w:t>
      </w:r>
      <w:proofErr w:type="spellStart"/>
      <w:r w:rsidRPr="0050469B">
        <w:t>and</w:t>
      </w:r>
      <w:proofErr w:type="spellEnd"/>
      <w:r w:rsidRPr="0050469B">
        <w:t xml:space="preserve"> </w:t>
      </w:r>
      <w:proofErr w:type="spellStart"/>
      <w:r w:rsidRPr="0050469B">
        <w:t>also</w:t>
      </w:r>
      <w:proofErr w:type="spellEnd"/>
      <w:r w:rsidRPr="0050469B">
        <w:t xml:space="preserve"> compare </w:t>
      </w:r>
      <w:proofErr w:type="spellStart"/>
      <w:r w:rsidRPr="0050469B">
        <w:t>the</w:t>
      </w:r>
      <w:proofErr w:type="spellEnd"/>
      <w:r w:rsidRPr="0050469B">
        <w:t xml:space="preserve"> </w:t>
      </w:r>
      <w:proofErr w:type="spellStart"/>
      <w:r w:rsidRPr="0050469B">
        <w:t>results</w:t>
      </w:r>
      <w:proofErr w:type="spellEnd"/>
      <w:r w:rsidRPr="0050469B">
        <w:t xml:space="preserve">. The </w:t>
      </w:r>
      <w:proofErr w:type="spellStart"/>
      <w:r w:rsidRPr="0050469B">
        <w:t>comparison</w:t>
      </w:r>
      <w:proofErr w:type="spellEnd"/>
      <w:r w:rsidRPr="0050469B">
        <w:t xml:space="preserve"> </w:t>
      </w:r>
      <w:proofErr w:type="spellStart"/>
      <w:r w:rsidRPr="0050469B">
        <w:t>helped</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that</w:t>
      </w:r>
      <w:proofErr w:type="spellEnd"/>
      <w:r w:rsidRPr="0050469B">
        <w:t xml:space="preserve"> </w:t>
      </w:r>
      <w:proofErr w:type="spellStart"/>
      <w:r w:rsidRPr="0050469B">
        <w:t>allocating</w:t>
      </w:r>
      <w:proofErr w:type="spellEnd"/>
      <w:r w:rsidRPr="0050469B">
        <w:t xml:space="preserve"> more </w:t>
      </w:r>
      <w:proofErr w:type="spellStart"/>
      <w:r w:rsidRPr="0050469B">
        <w:t>resources</w:t>
      </w:r>
      <w:proofErr w:type="spellEnd"/>
      <w:r w:rsidRPr="0050469B">
        <w:t xml:space="preserve"> </w:t>
      </w:r>
      <w:proofErr w:type="spellStart"/>
      <w:r w:rsidRPr="0050469B">
        <w:t>would</w:t>
      </w:r>
      <w:proofErr w:type="spellEnd"/>
      <w:r w:rsidRPr="0050469B">
        <w:t xml:space="preserve"> </w:t>
      </w:r>
      <w:proofErr w:type="spellStart"/>
      <w:r w:rsidRPr="0050469B">
        <w:t>be</w:t>
      </w:r>
      <w:proofErr w:type="spellEnd"/>
      <w:r w:rsidRPr="0050469B">
        <w:t xml:space="preserve"> </w:t>
      </w:r>
      <w:proofErr w:type="spellStart"/>
      <w:r w:rsidRPr="0050469B">
        <w:t>helpful</w:t>
      </w:r>
      <w:proofErr w:type="spellEnd"/>
      <w:r w:rsidRPr="0050469B">
        <w:t xml:space="preserve"> </w:t>
      </w:r>
      <w:proofErr w:type="spellStart"/>
      <w:r w:rsidRPr="0050469B">
        <w:t>and</w:t>
      </w:r>
      <w:proofErr w:type="spellEnd"/>
      <w:r w:rsidRPr="0050469B">
        <w:t xml:space="preserve"> </w:t>
      </w:r>
      <w:proofErr w:type="spellStart"/>
      <w:r w:rsidRPr="0050469B">
        <w:t>provide</w:t>
      </w:r>
      <w:proofErr w:type="spellEnd"/>
      <w:r w:rsidRPr="0050469B">
        <w:t xml:space="preserve"> </w:t>
      </w:r>
      <w:proofErr w:type="spellStart"/>
      <w:r w:rsidRPr="0050469B">
        <w:t>better</w:t>
      </w:r>
      <w:proofErr w:type="spellEnd"/>
      <w:r w:rsidRPr="0050469B">
        <w:t xml:space="preserve"> </w:t>
      </w:r>
      <w:proofErr w:type="spellStart"/>
      <w:r w:rsidRPr="0050469B">
        <w:t>results</w:t>
      </w:r>
      <w:proofErr w:type="spellEnd"/>
      <w:r w:rsidRPr="0050469B">
        <w:t xml:space="preserve">. </w:t>
      </w:r>
      <w:proofErr w:type="spellStart"/>
      <w:r w:rsidRPr="0050469B">
        <w:t>Before</w:t>
      </w:r>
      <w:proofErr w:type="spellEnd"/>
      <w:r w:rsidRPr="0050469B">
        <w:t xml:space="preserve"> </w:t>
      </w:r>
      <w:proofErr w:type="spellStart"/>
      <w:r w:rsidRPr="0050469B">
        <w:t>the</w:t>
      </w:r>
      <w:proofErr w:type="spellEnd"/>
      <w:r w:rsidRPr="0050469B">
        <w:t xml:space="preserve"> </w:t>
      </w:r>
      <w:proofErr w:type="spellStart"/>
      <w:r w:rsidRPr="0050469B">
        <w:t>comparison</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was</w:t>
      </w:r>
      <w:proofErr w:type="spellEnd"/>
      <w:r w:rsidRPr="0050469B">
        <w:t xml:space="preserve"> </w:t>
      </w:r>
      <w:proofErr w:type="spellStart"/>
      <w:r w:rsidRPr="0050469B">
        <w:t>not</w:t>
      </w:r>
      <w:proofErr w:type="spellEnd"/>
      <w:r w:rsidRPr="0050469B">
        <w:t xml:space="preserve"> </w:t>
      </w:r>
      <w:proofErr w:type="spellStart"/>
      <w:r w:rsidRPr="0050469B">
        <w:t>even</w:t>
      </w:r>
      <w:proofErr w:type="spellEnd"/>
      <w:r w:rsidRPr="0050469B">
        <w:t xml:space="preserve"> </w:t>
      </w:r>
      <w:proofErr w:type="spellStart"/>
      <w:r w:rsidRPr="0050469B">
        <w:t>interested</w:t>
      </w:r>
      <w:proofErr w:type="spellEnd"/>
      <w:r w:rsidRPr="0050469B">
        <w:t xml:space="preserve"> </w:t>
      </w:r>
      <w:proofErr w:type="spellStart"/>
      <w:r w:rsidRPr="0050469B">
        <w:t>to</w:t>
      </w:r>
      <w:proofErr w:type="spellEnd"/>
      <w:r w:rsidRPr="0050469B">
        <w:t xml:space="preserve"> </w:t>
      </w:r>
      <w:proofErr w:type="spellStart"/>
      <w:r w:rsidRPr="0050469B">
        <w:t>hear</w:t>
      </w:r>
      <w:proofErr w:type="spellEnd"/>
      <w:r w:rsidRPr="0050469B">
        <w:t xml:space="preserve">, </w:t>
      </w:r>
      <w:proofErr w:type="spellStart"/>
      <w:r w:rsidRPr="0050469B">
        <w:t>but</w:t>
      </w:r>
      <w:proofErr w:type="spellEnd"/>
      <w:r w:rsidRPr="0050469B">
        <w:t xml:space="preserve"> </w:t>
      </w:r>
      <w:proofErr w:type="spellStart"/>
      <w:r w:rsidRPr="0050469B">
        <w:t>when</w:t>
      </w:r>
      <w:proofErr w:type="spellEnd"/>
      <w:r w:rsidRPr="0050469B">
        <w:t xml:space="preserve"> </w:t>
      </w:r>
      <w:proofErr w:type="spellStart"/>
      <w:r w:rsidRPr="0050469B">
        <w:t>he</w:t>
      </w:r>
      <w:proofErr w:type="spellEnd"/>
      <w:r w:rsidRPr="0050469B">
        <w:t xml:space="preserve"> </w:t>
      </w:r>
      <w:proofErr w:type="spellStart"/>
      <w:r w:rsidRPr="0050469B">
        <w:t>saw</w:t>
      </w:r>
      <w:proofErr w:type="spellEnd"/>
      <w:r w:rsidRPr="0050469B">
        <w:t xml:space="preserve"> </w:t>
      </w:r>
      <w:proofErr w:type="spellStart"/>
      <w:r w:rsidRPr="0050469B">
        <w:t>the</w:t>
      </w:r>
      <w:proofErr w:type="spellEnd"/>
      <w:r w:rsidRPr="0050469B">
        <w:t xml:space="preserve"> </w:t>
      </w:r>
      <w:proofErr w:type="spellStart"/>
      <w:r w:rsidRPr="0050469B">
        <w:t>comparison</w:t>
      </w:r>
      <w:proofErr w:type="spellEnd"/>
      <w:r w:rsidRPr="0050469B">
        <w:t xml:space="preserve"> </w:t>
      </w:r>
      <w:proofErr w:type="spellStart"/>
      <w:r w:rsidRPr="0050469B">
        <w:t>and</w:t>
      </w:r>
      <w:proofErr w:type="spellEnd"/>
      <w:r w:rsidRPr="0050469B">
        <w:t xml:space="preserve"> </w:t>
      </w:r>
      <w:proofErr w:type="spellStart"/>
      <w:r w:rsidRPr="0050469B">
        <w:t>the</w:t>
      </w:r>
      <w:proofErr w:type="spellEnd"/>
      <w:r w:rsidRPr="0050469B">
        <w:t xml:space="preserve"> </w:t>
      </w:r>
      <w:proofErr w:type="spellStart"/>
      <w:r w:rsidRPr="0050469B">
        <w:t>proper</w:t>
      </w:r>
      <w:proofErr w:type="spellEnd"/>
      <w:r w:rsidRPr="0050469B">
        <w:t xml:space="preserve"> </w:t>
      </w:r>
      <w:proofErr w:type="spellStart"/>
      <w:r w:rsidRPr="0050469B">
        <w:t>explanation</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has</w:t>
      </w:r>
      <w:proofErr w:type="spellEnd"/>
      <w:r w:rsidRPr="0050469B">
        <w:t xml:space="preserve"> </w:t>
      </w:r>
      <w:proofErr w:type="spellStart"/>
      <w:r w:rsidRPr="0050469B">
        <w:t>changed</w:t>
      </w:r>
      <w:proofErr w:type="spellEnd"/>
      <w:r w:rsidRPr="0050469B">
        <w:t xml:space="preserve"> </w:t>
      </w:r>
      <w:proofErr w:type="spellStart"/>
      <w:r w:rsidRPr="0050469B">
        <w:t>his</w:t>
      </w:r>
      <w:proofErr w:type="spellEnd"/>
      <w:r w:rsidRPr="0050469B">
        <w:t xml:space="preserve"> </w:t>
      </w:r>
      <w:proofErr w:type="spellStart"/>
      <w:r w:rsidRPr="0050469B">
        <w:t>mind</w:t>
      </w:r>
      <w:proofErr w:type="spellEnd"/>
      <w:r w:rsidRPr="0050469B">
        <w:t xml:space="preserve">. </w:t>
      </w:r>
    </w:p>
    <w:p w14:paraId="5DC4073B" w14:textId="77777777" w:rsidR="00AC426F" w:rsidRPr="0050469B" w:rsidRDefault="00AC426F" w:rsidP="00AC426F">
      <w:pPr>
        <w:rPr>
          <w:color w:val="000000"/>
          <w:lang w:val="pt-BR"/>
        </w:rPr>
      </w:pPr>
    </w:p>
    <w:p w14:paraId="44563D66" w14:textId="77777777" w:rsidR="00AC426F" w:rsidRPr="0050469B" w:rsidRDefault="00AC426F" w:rsidP="00AC426F">
      <w:pPr>
        <w:rPr>
          <w:color w:val="000000"/>
          <w:lang w:val="pt-BR"/>
        </w:rPr>
      </w:pPr>
      <w:r w:rsidRPr="0050469B">
        <w:rPr>
          <w:color w:val="000000"/>
          <w:lang w:val="pt-BR"/>
        </w:rPr>
        <w:br w:type="page"/>
      </w:r>
    </w:p>
    <w:p w14:paraId="3B7E392A" w14:textId="77777777" w:rsidR="00AC426F" w:rsidRPr="0050469B" w:rsidRDefault="00AC426F" w:rsidP="00AC426F">
      <w:pPr>
        <w:spacing w:before="120" w:after="120"/>
        <w:jc w:val="both"/>
        <w:rPr>
          <w:b/>
          <w:bCs/>
          <w:color w:val="000000"/>
          <w:lang w:val="pt-BR"/>
        </w:rPr>
      </w:pPr>
      <w:r w:rsidRPr="0050469B">
        <w:rPr>
          <w:b/>
          <w:bCs/>
          <w:color w:val="000000"/>
          <w:lang w:val="pt-BR"/>
        </w:rPr>
        <w:lastRenderedPageBreak/>
        <w:t># Entrevista 5</w:t>
      </w:r>
    </w:p>
    <w:p w14:paraId="7463C231" w14:textId="77777777" w:rsidR="00AC426F" w:rsidRPr="0050469B" w:rsidRDefault="00AC426F" w:rsidP="00AC426F">
      <w:pPr>
        <w:spacing w:before="120" w:after="120"/>
        <w:jc w:val="both"/>
        <w:rPr>
          <w:b/>
          <w:bCs/>
          <w:color w:val="000000"/>
          <w:lang w:val="pt-BR"/>
        </w:rPr>
      </w:pPr>
    </w:p>
    <w:p w14:paraId="321DCC03"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IT? – 22 </w:t>
      </w:r>
      <w:proofErr w:type="spellStart"/>
      <w:r w:rsidRPr="0050469B">
        <w:t>years</w:t>
      </w:r>
      <w:proofErr w:type="spellEnd"/>
    </w:p>
    <w:p w14:paraId="3C284C75"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PoC? – 9 </w:t>
      </w:r>
      <w:proofErr w:type="spellStart"/>
      <w:r w:rsidRPr="0050469B">
        <w:t>years</w:t>
      </w:r>
      <w:proofErr w:type="spellEnd"/>
      <w:r w:rsidRPr="0050469B">
        <w:t xml:space="preserve"> (PoC </w:t>
      </w:r>
      <w:proofErr w:type="spellStart"/>
      <w:r w:rsidRPr="0050469B">
        <w:t>participant</w:t>
      </w:r>
      <w:proofErr w:type="spellEnd"/>
      <w:r w:rsidRPr="0050469B">
        <w:t>)</w:t>
      </w:r>
    </w:p>
    <w:p w14:paraId="7109F546" w14:textId="77777777" w:rsidR="00AC426F" w:rsidRPr="0050469B" w:rsidRDefault="00AC426F" w:rsidP="00A01847">
      <w:pPr>
        <w:pStyle w:val="Tese-Entrevistas"/>
      </w:pPr>
    </w:p>
    <w:p w14:paraId="2613774A" w14:textId="77777777" w:rsidR="00AC426F" w:rsidRPr="0050469B" w:rsidRDefault="00AC426F" w:rsidP="00A01847">
      <w:pPr>
        <w:pStyle w:val="Tese-Entrevistas"/>
      </w:pPr>
      <w:r w:rsidRPr="0050469B">
        <w:t xml:space="preserve">1) In </w:t>
      </w:r>
      <w:proofErr w:type="spellStart"/>
      <w:r w:rsidRPr="0050469B">
        <w:t>your</w:t>
      </w:r>
      <w:proofErr w:type="spellEnd"/>
      <w:r w:rsidRPr="0050469B">
        <w:t xml:space="preserve"> </w:t>
      </w:r>
      <w:proofErr w:type="spellStart"/>
      <w:r w:rsidRPr="0050469B">
        <w:t>opinion</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a </w:t>
      </w:r>
      <w:proofErr w:type="spellStart"/>
      <w:r w:rsidRPr="0050469B">
        <w:t>Proof</w:t>
      </w:r>
      <w:proofErr w:type="spellEnd"/>
      <w:r w:rsidRPr="0050469B">
        <w:t xml:space="preserve"> </w:t>
      </w:r>
      <w:proofErr w:type="spellStart"/>
      <w:r w:rsidRPr="0050469B">
        <w:t>of</w:t>
      </w:r>
      <w:proofErr w:type="spellEnd"/>
      <w:r w:rsidRPr="0050469B">
        <w:t xml:space="preserve"> </w:t>
      </w:r>
      <w:proofErr w:type="spellStart"/>
      <w:r w:rsidRPr="0050469B">
        <w:t>Concept</w:t>
      </w:r>
      <w:proofErr w:type="spellEnd"/>
      <w:r w:rsidRPr="0050469B">
        <w:t xml:space="preserve"> (PoC)?</w:t>
      </w:r>
    </w:p>
    <w:p w14:paraId="53D42B45" w14:textId="77777777" w:rsidR="00AC426F" w:rsidRPr="0050469B" w:rsidRDefault="00AC426F" w:rsidP="00A01847">
      <w:pPr>
        <w:pStyle w:val="Tese-Entrevistas"/>
      </w:pPr>
      <w:r w:rsidRPr="0050469B">
        <w:t xml:space="preserve">I </w:t>
      </w:r>
      <w:proofErr w:type="spellStart"/>
      <w:r w:rsidRPr="0050469B">
        <w:t>like</w:t>
      </w:r>
      <w:proofErr w:type="spellEnd"/>
      <w:r w:rsidRPr="0050469B">
        <w:t xml:space="preserve"> </w:t>
      </w:r>
      <w:proofErr w:type="spellStart"/>
      <w:r w:rsidRPr="0050469B">
        <w:t>to</w:t>
      </w:r>
      <w:proofErr w:type="spellEnd"/>
      <w:r w:rsidRPr="0050469B">
        <w:t xml:space="preserve"> define a PoC as “it </w:t>
      </w:r>
      <w:proofErr w:type="spellStart"/>
      <w:r w:rsidRPr="0050469B">
        <w:t>is</w:t>
      </w:r>
      <w:proofErr w:type="spellEnd"/>
      <w:r w:rsidRPr="0050469B">
        <w:t xml:space="preserve"> marketing </w:t>
      </w:r>
      <w:proofErr w:type="spellStart"/>
      <w:r w:rsidRPr="0050469B">
        <w:t>and</w:t>
      </w:r>
      <w:proofErr w:type="spellEnd"/>
      <w:r w:rsidRPr="0050469B">
        <w:t xml:space="preserve"> </w:t>
      </w:r>
      <w:proofErr w:type="spellStart"/>
      <w:r w:rsidRPr="0050469B">
        <w:t>sales</w:t>
      </w:r>
      <w:proofErr w:type="spellEnd"/>
      <w:r w:rsidRPr="0050469B">
        <w:t xml:space="preserve"> </w:t>
      </w:r>
      <w:proofErr w:type="spellStart"/>
      <w:r w:rsidRPr="0050469B">
        <w:t>making</w:t>
      </w:r>
      <w:proofErr w:type="spellEnd"/>
      <w:r w:rsidRPr="0050469B">
        <w:t xml:space="preserve"> </w:t>
      </w:r>
      <w:proofErr w:type="spellStart"/>
      <w:r w:rsidRPr="0050469B">
        <w:t>promises</w:t>
      </w:r>
      <w:proofErr w:type="spellEnd"/>
      <w:r w:rsidRPr="0050469B">
        <w:t xml:space="preserve"> </w:t>
      </w:r>
      <w:proofErr w:type="spellStart"/>
      <w:r w:rsidRPr="0050469B">
        <w:t>and</w:t>
      </w:r>
      <w:proofErr w:type="spellEnd"/>
      <w:r w:rsidRPr="0050469B">
        <w:t xml:space="preserve"> </w:t>
      </w:r>
      <w:proofErr w:type="spellStart"/>
      <w:r w:rsidRPr="0050469B">
        <w:t>customers</w:t>
      </w:r>
      <w:proofErr w:type="spellEnd"/>
      <w:r w:rsidRPr="0050469B">
        <w:t xml:space="preserve"> use a PoC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those</w:t>
      </w:r>
      <w:proofErr w:type="spellEnd"/>
      <w:r w:rsidRPr="0050469B">
        <w:t xml:space="preserve"> </w:t>
      </w:r>
      <w:proofErr w:type="spellStart"/>
      <w:r w:rsidRPr="0050469B">
        <w:t>promises</w:t>
      </w:r>
      <w:proofErr w:type="spellEnd"/>
      <w:r w:rsidRPr="0050469B">
        <w:t xml:space="preserve"> are </w:t>
      </w:r>
      <w:proofErr w:type="spellStart"/>
      <w:r w:rsidRPr="0050469B">
        <w:t>true</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 xml:space="preserve">.” A PoC it </w:t>
      </w:r>
      <w:proofErr w:type="spellStart"/>
      <w:r w:rsidRPr="0050469B">
        <w:t>is</w:t>
      </w:r>
      <w:proofErr w:type="spellEnd"/>
      <w:r w:rsidRPr="0050469B">
        <w:t xml:space="preserve"> a </w:t>
      </w:r>
      <w:proofErr w:type="spellStart"/>
      <w:r w:rsidRPr="0050469B">
        <w:t>group</w:t>
      </w:r>
      <w:proofErr w:type="spellEnd"/>
      <w:r w:rsidRPr="0050469B">
        <w:t xml:space="preserve"> </w:t>
      </w:r>
      <w:proofErr w:type="spellStart"/>
      <w:r w:rsidRPr="0050469B">
        <w:t>of</w:t>
      </w:r>
      <w:proofErr w:type="spellEnd"/>
      <w:r w:rsidRPr="0050469B">
        <w:t xml:space="preserve"> </w:t>
      </w:r>
      <w:proofErr w:type="spellStart"/>
      <w:r w:rsidRPr="0050469B">
        <w:t>tests</w:t>
      </w:r>
      <w:proofErr w:type="spellEnd"/>
      <w:r w:rsidRPr="0050469B">
        <w:t xml:space="preserve"> </w:t>
      </w:r>
      <w:proofErr w:type="spellStart"/>
      <w:r w:rsidRPr="0050469B">
        <w:t>to</w:t>
      </w:r>
      <w:proofErr w:type="spellEnd"/>
      <w:r w:rsidRPr="0050469B">
        <w:t xml:space="preserve"> </w:t>
      </w:r>
      <w:proofErr w:type="spellStart"/>
      <w:r w:rsidRPr="0050469B">
        <w:t>whatever</w:t>
      </w:r>
      <w:proofErr w:type="spellEnd"/>
      <w:r w:rsidRPr="0050469B">
        <w:t xml:space="preserve"> </w:t>
      </w:r>
      <w:proofErr w:type="spellStart"/>
      <w:r w:rsidRPr="0050469B">
        <w:t>customers</w:t>
      </w:r>
      <w:proofErr w:type="spellEnd"/>
      <w:r w:rsidRPr="0050469B">
        <w:t xml:space="preserve"> </w:t>
      </w:r>
      <w:proofErr w:type="spellStart"/>
      <w:r w:rsidRPr="0050469B">
        <w:t>want</w:t>
      </w:r>
      <w:proofErr w:type="spellEnd"/>
      <w:r w:rsidRPr="0050469B">
        <w:t xml:space="preserve"> </w:t>
      </w:r>
      <w:proofErr w:type="spellStart"/>
      <w:r w:rsidRPr="0050469B">
        <w:t>to</w:t>
      </w:r>
      <w:proofErr w:type="spellEnd"/>
      <w:r w:rsidRPr="0050469B">
        <w:t xml:space="preserve"> prove </w:t>
      </w:r>
      <w:proofErr w:type="spellStart"/>
      <w:r w:rsidRPr="0050469B">
        <w:t>and</w:t>
      </w:r>
      <w:proofErr w:type="spellEnd"/>
      <w:r w:rsidRPr="0050469B">
        <w:t xml:space="preserve"> </w:t>
      </w:r>
      <w:proofErr w:type="spellStart"/>
      <w:r w:rsidRPr="0050469B">
        <w:t>test</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are </w:t>
      </w:r>
      <w:proofErr w:type="spellStart"/>
      <w:r w:rsidRPr="0050469B">
        <w:t>going</w:t>
      </w:r>
      <w:proofErr w:type="spellEnd"/>
      <w:r w:rsidRPr="0050469B">
        <w:t xml:space="preserve"> </w:t>
      </w:r>
      <w:proofErr w:type="spellStart"/>
      <w:r w:rsidRPr="0050469B">
        <w:t>to</w:t>
      </w:r>
      <w:proofErr w:type="spellEnd"/>
      <w:r w:rsidRPr="0050469B">
        <w:t xml:space="preserve"> </w:t>
      </w:r>
      <w:proofErr w:type="spellStart"/>
      <w:r w:rsidRPr="0050469B">
        <w:t>buy</w:t>
      </w:r>
      <w:proofErr w:type="spellEnd"/>
      <w:r w:rsidRPr="0050469B">
        <w:t xml:space="preserve"> </w:t>
      </w:r>
      <w:proofErr w:type="spellStart"/>
      <w:r w:rsidRPr="0050469B">
        <w:t>works</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 xml:space="preserve">. </w:t>
      </w:r>
    </w:p>
    <w:p w14:paraId="0D8CEAA9" w14:textId="77777777" w:rsidR="00AC426F" w:rsidRPr="0050469B" w:rsidRDefault="00AC426F" w:rsidP="00A01847">
      <w:pPr>
        <w:pStyle w:val="Tese-Entrevistas"/>
      </w:pPr>
    </w:p>
    <w:p w14:paraId="7212FAC8" w14:textId="77777777" w:rsidR="00AC426F" w:rsidRPr="0050469B" w:rsidRDefault="00AC426F" w:rsidP="00A01847">
      <w:pPr>
        <w:pStyle w:val="Tese-Entrevistas"/>
      </w:pPr>
      <w:r w:rsidRPr="0050469B">
        <w:t xml:space="preserve">2)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goals</w:t>
      </w:r>
      <w:proofErr w:type="spellEnd"/>
      <w:r w:rsidRPr="0050469B">
        <w:t xml:space="preserve"> </w:t>
      </w:r>
      <w:proofErr w:type="spellStart"/>
      <w:r w:rsidRPr="0050469B">
        <w:t>or</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w:t>
      </w:r>
      <w:proofErr w:type="spellStart"/>
      <w:r w:rsidRPr="0050469B">
        <w:t>expect</w:t>
      </w:r>
      <w:proofErr w:type="spellEnd"/>
      <w:r w:rsidRPr="0050469B">
        <w:t xml:space="preserve"> from a PoC? </w:t>
      </w:r>
    </w:p>
    <w:p w14:paraId="5D2BBCFF" w14:textId="77777777" w:rsidR="00AC426F" w:rsidRPr="0050469B" w:rsidRDefault="00AC426F" w:rsidP="00A01847">
      <w:pPr>
        <w:pStyle w:val="Tese-Entrevistas"/>
      </w:pPr>
      <w:r w:rsidRPr="0050469B">
        <w:t xml:space="preserve">The </w:t>
      </w:r>
      <w:proofErr w:type="spellStart"/>
      <w:r w:rsidRPr="0050469B">
        <w:t>goals</w:t>
      </w:r>
      <w:proofErr w:type="spellEnd"/>
      <w:r w:rsidRPr="0050469B">
        <w:t xml:space="preserve"> </w:t>
      </w:r>
      <w:proofErr w:type="spellStart"/>
      <w:r w:rsidRPr="0050469B">
        <w:t>of</w:t>
      </w:r>
      <w:proofErr w:type="spellEnd"/>
      <w:r w:rsidRPr="0050469B">
        <w:t xml:space="preserve"> a PoC </w:t>
      </w:r>
      <w:proofErr w:type="spellStart"/>
      <w:r w:rsidRPr="0050469B">
        <w:t>is</w:t>
      </w:r>
      <w:proofErr w:type="spellEnd"/>
      <w:r w:rsidRPr="0050469B">
        <w:t xml:space="preserve"> “</w:t>
      </w:r>
      <w:proofErr w:type="spellStart"/>
      <w:r w:rsidRPr="0050469B">
        <w:t>to</w:t>
      </w:r>
      <w:proofErr w:type="spellEnd"/>
      <w:r w:rsidRPr="0050469B">
        <w:t xml:space="preserve"> prove” </w:t>
      </w:r>
      <w:proofErr w:type="spellStart"/>
      <w:r w:rsidRPr="0050469B">
        <w:t>to</w:t>
      </w:r>
      <w:proofErr w:type="spellEnd"/>
      <w:r w:rsidRPr="0050469B">
        <w:t xml:space="preserve"> a </w:t>
      </w:r>
      <w:proofErr w:type="spellStart"/>
      <w:r w:rsidRPr="0050469B">
        <w:t>customer</w:t>
      </w:r>
      <w:proofErr w:type="spellEnd"/>
      <w:r w:rsidRPr="0050469B">
        <w:t xml:space="preserve"> </w:t>
      </w:r>
      <w:proofErr w:type="spellStart"/>
      <w:r w:rsidRPr="0050469B">
        <w:t>how</w:t>
      </w:r>
      <w:proofErr w:type="spellEnd"/>
      <w:r w:rsidRPr="0050469B">
        <w:t xml:space="preserve"> </w:t>
      </w:r>
      <w:proofErr w:type="spellStart"/>
      <w:r w:rsidRPr="0050469B">
        <w:t>the</w:t>
      </w:r>
      <w:proofErr w:type="spellEnd"/>
      <w:r w:rsidRPr="0050469B">
        <w:t xml:space="preserve"> </w:t>
      </w:r>
      <w:proofErr w:type="spellStart"/>
      <w:r w:rsidRPr="0050469B">
        <w:t>equipment</w:t>
      </w:r>
      <w:proofErr w:type="spellEnd"/>
      <w:r w:rsidRPr="0050469B">
        <w:t xml:space="preserve"> </w:t>
      </w:r>
      <w:proofErr w:type="spellStart"/>
      <w:r w:rsidRPr="0050469B">
        <w:t>or</w:t>
      </w:r>
      <w:proofErr w:type="spellEnd"/>
      <w:r w:rsidRPr="0050469B">
        <w:t xml:space="preserve"> a </w:t>
      </w:r>
      <w:proofErr w:type="spellStart"/>
      <w:r w:rsidRPr="0050469B">
        <w:t>specific</w:t>
      </w:r>
      <w:proofErr w:type="spellEnd"/>
      <w:r w:rsidRPr="0050469B">
        <w:t xml:space="preserve"> </w:t>
      </w:r>
      <w:proofErr w:type="spellStart"/>
      <w:r w:rsidRPr="0050469B">
        <w:t>feature</w:t>
      </w:r>
      <w:proofErr w:type="spellEnd"/>
      <w:r w:rsidRPr="0050469B">
        <w:t xml:space="preserve"> </w:t>
      </w:r>
      <w:proofErr w:type="spellStart"/>
      <w:r w:rsidRPr="0050469B">
        <w:t>works</w:t>
      </w:r>
      <w:proofErr w:type="spellEnd"/>
      <w:r w:rsidRPr="0050469B">
        <w:t xml:space="preserve">, for </w:t>
      </w:r>
      <w:proofErr w:type="spellStart"/>
      <w:r w:rsidRPr="0050469B">
        <w:t>example</w:t>
      </w:r>
      <w:proofErr w:type="spellEnd"/>
      <w:r w:rsidRPr="0050469B">
        <w:t xml:space="preserve">, </w:t>
      </w:r>
      <w:proofErr w:type="spellStart"/>
      <w:r w:rsidRPr="0050469B">
        <w:t>resilience</w:t>
      </w:r>
      <w:proofErr w:type="spellEnd"/>
      <w:r w:rsidRPr="0050469B">
        <w:t xml:space="preserve"> </w:t>
      </w:r>
      <w:proofErr w:type="spellStart"/>
      <w:r w:rsidRPr="0050469B">
        <w:t>tests</w:t>
      </w:r>
      <w:proofErr w:type="spellEnd"/>
      <w:r w:rsidRPr="0050469B">
        <w:t xml:space="preserve"> </w:t>
      </w:r>
      <w:proofErr w:type="spellStart"/>
      <w:r w:rsidRPr="0050469B">
        <w:t>against</w:t>
      </w:r>
      <w:proofErr w:type="spellEnd"/>
      <w:r w:rsidRPr="0050469B">
        <w:t xml:space="preserve"> network </w:t>
      </w:r>
      <w:proofErr w:type="spellStart"/>
      <w:r w:rsidRPr="0050469B">
        <w:t>equipment</w:t>
      </w:r>
      <w:proofErr w:type="spellEnd"/>
      <w:r w:rsidRPr="0050469B">
        <w:t xml:space="preserve">. </w:t>
      </w:r>
      <w:proofErr w:type="spellStart"/>
      <w:r w:rsidRPr="0050469B">
        <w:t>You</w:t>
      </w:r>
      <w:proofErr w:type="spellEnd"/>
      <w:r w:rsidRPr="0050469B">
        <w:t xml:space="preserve"> </w:t>
      </w:r>
      <w:proofErr w:type="spellStart"/>
      <w:r w:rsidRPr="0050469B">
        <w:t>can</w:t>
      </w:r>
      <w:proofErr w:type="spellEnd"/>
      <w:r w:rsidRPr="0050469B">
        <w:t xml:space="preserve"> compare a PoC as a </w:t>
      </w:r>
      <w:proofErr w:type="spellStart"/>
      <w:r w:rsidRPr="0050469B">
        <w:t>test</w:t>
      </w:r>
      <w:proofErr w:type="spellEnd"/>
      <w:r w:rsidRPr="0050469B">
        <w:t xml:space="preserve"> drive </w:t>
      </w:r>
      <w:proofErr w:type="spellStart"/>
      <w:r w:rsidRPr="0050469B">
        <w:t>when</w:t>
      </w:r>
      <w:proofErr w:type="spellEnd"/>
      <w:r w:rsidRPr="0050469B">
        <w:t xml:space="preserve"> </w:t>
      </w:r>
      <w:proofErr w:type="spellStart"/>
      <w:r w:rsidRPr="0050469B">
        <w:t>you</w:t>
      </w:r>
      <w:proofErr w:type="spellEnd"/>
      <w:r w:rsidRPr="0050469B">
        <w:t xml:space="preserve"> are </w:t>
      </w:r>
      <w:proofErr w:type="spellStart"/>
      <w:r w:rsidRPr="0050469B">
        <w:t>looking</w:t>
      </w:r>
      <w:proofErr w:type="spellEnd"/>
      <w:r w:rsidRPr="0050469B">
        <w:t xml:space="preserve"> </w:t>
      </w:r>
      <w:proofErr w:type="spellStart"/>
      <w:r w:rsidRPr="0050469B">
        <w:t>to</w:t>
      </w:r>
      <w:proofErr w:type="spellEnd"/>
      <w:r w:rsidRPr="0050469B">
        <w:t xml:space="preserve"> </w:t>
      </w:r>
      <w:proofErr w:type="spellStart"/>
      <w:r w:rsidRPr="0050469B">
        <w:t>buy</w:t>
      </w:r>
      <w:proofErr w:type="spellEnd"/>
      <w:r w:rsidRPr="0050469B">
        <w:t xml:space="preserve"> a new car. </w:t>
      </w:r>
    </w:p>
    <w:p w14:paraId="71FE63AB" w14:textId="77777777" w:rsidR="00AC426F" w:rsidRPr="0050469B" w:rsidRDefault="00AC426F" w:rsidP="00A01847">
      <w:pPr>
        <w:pStyle w:val="Tese-Entrevistas"/>
      </w:pPr>
    </w:p>
    <w:p w14:paraId="47427994" w14:textId="77777777" w:rsidR="00AC426F" w:rsidRPr="0050469B" w:rsidRDefault="00AC426F" w:rsidP="00A01847">
      <w:pPr>
        <w:pStyle w:val="Tese-Entrevistas"/>
      </w:pPr>
      <w:r w:rsidRPr="0050469B">
        <w:t xml:space="preserve">3)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challenges</w:t>
      </w:r>
      <w:proofErr w:type="spellEnd"/>
      <w:r w:rsidRPr="0050469B">
        <w:t xml:space="preserve"> </w:t>
      </w:r>
      <w:proofErr w:type="spellStart"/>
      <w:r w:rsidRPr="0050469B">
        <w:t>of</w:t>
      </w:r>
      <w:proofErr w:type="spellEnd"/>
      <w:r w:rsidRPr="0050469B">
        <w:t xml:space="preserve"> a PoC?</w:t>
      </w:r>
    </w:p>
    <w:p w14:paraId="5C3EF051" w14:textId="77777777" w:rsidR="00AC426F" w:rsidRPr="0050469B" w:rsidRDefault="00AC426F" w:rsidP="00A01847">
      <w:pPr>
        <w:pStyle w:val="Tese-Entrevistas"/>
      </w:pPr>
      <w:r w:rsidRPr="0050469B">
        <w:t xml:space="preserve">The </w:t>
      </w:r>
      <w:proofErr w:type="spellStart"/>
      <w:r w:rsidRPr="0050469B">
        <w:t>challenges</w:t>
      </w:r>
      <w:proofErr w:type="spellEnd"/>
      <w:r w:rsidRPr="0050469B">
        <w:t xml:space="preserve"> are </w:t>
      </w:r>
      <w:proofErr w:type="spellStart"/>
      <w:r w:rsidRPr="0050469B">
        <w:t>related</w:t>
      </w:r>
      <w:proofErr w:type="spellEnd"/>
      <w:r w:rsidRPr="0050469B">
        <w:t xml:space="preserve"> </w:t>
      </w:r>
      <w:proofErr w:type="spellStart"/>
      <w:r w:rsidRPr="0050469B">
        <w:t>to</w:t>
      </w:r>
      <w:proofErr w:type="spellEnd"/>
      <w:r w:rsidRPr="0050469B">
        <w:t xml:space="preserve"> </w:t>
      </w:r>
      <w:proofErr w:type="spellStart"/>
      <w:r w:rsidRPr="0050469B">
        <w:t>the</w:t>
      </w:r>
      <w:proofErr w:type="spellEnd"/>
      <w:r w:rsidRPr="0050469B">
        <w:t xml:space="preserve"> </w:t>
      </w:r>
      <w:proofErr w:type="spellStart"/>
      <w:r w:rsidRPr="0050469B">
        <w:t>knowledge</w:t>
      </w:r>
      <w:proofErr w:type="spellEnd"/>
      <w:r w:rsidRPr="0050469B">
        <w:t xml:space="preserve"> </w:t>
      </w:r>
      <w:proofErr w:type="spellStart"/>
      <w:r w:rsidRPr="0050469B">
        <w:t>of</w:t>
      </w:r>
      <w:proofErr w:type="spellEnd"/>
      <w:r w:rsidRPr="0050469B">
        <w:t xml:space="preserve"> </w:t>
      </w:r>
      <w:proofErr w:type="spellStart"/>
      <w:r w:rsidRPr="0050469B">
        <w:t>each</w:t>
      </w:r>
      <w:proofErr w:type="spellEnd"/>
      <w:r w:rsidRPr="0050469B">
        <w:t xml:space="preserve"> </w:t>
      </w:r>
      <w:proofErr w:type="spellStart"/>
      <w:r w:rsidRPr="0050469B">
        <w:t>area</w:t>
      </w:r>
      <w:proofErr w:type="spellEnd"/>
      <w:r w:rsidRPr="0050469B">
        <w:t xml:space="preserve"> in </w:t>
      </w:r>
      <w:proofErr w:type="spellStart"/>
      <w:r w:rsidRPr="0050469B">
        <w:t>the</w:t>
      </w:r>
      <w:proofErr w:type="spellEnd"/>
      <w:r w:rsidRPr="0050469B">
        <w:t xml:space="preserve"> PoC. I build PoC, </w:t>
      </w:r>
      <w:proofErr w:type="spellStart"/>
      <w:r w:rsidRPr="0050469B">
        <w:t>so</w:t>
      </w:r>
      <w:proofErr w:type="spellEnd"/>
      <w:r w:rsidRPr="0050469B">
        <w:t xml:space="preserve"> </w:t>
      </w:r>
      <w:proofErr w:type="spellStart"/>
      <w:r w:rsidRPr="0050469B">
        <w:t>the</w:t>
      </w:r>
      <w:proofErr w:type="spellEnd"/>
      <w:r w:rsidRPr="0050469B">
        <w:t xml:space="preserve"> </w:t>
      </w:r>
      <w:proofErr w:type="spellStart"/>
      <w:r w:rsidRPr="0050469B">
        <w:t>challenge</w:t>
      </w:r>
      <w:proofErr w:type="spellEnd"/>
      <w:r w:rsidRPr="0050469B">
        <w:t xml:space="preserve"> for me </w:t>
      </w:r>
      <w:proofErr w:type="spellStart"/>
      <w:r w:rsidRPr="0050469B">
        <w:t>is</w:t>
      </w:r>
      <w:proofErr w:type="spellEnd"/>
      <w:r w:rsidRPr="0050469B">
        <w:t xml:space="preserve"> </w:t>
      </w:r>
      <w:proofErr w:type="spellStart"/>
      <w:r w:rsidRPr="0050469B">
        <w:t>to</w:t>
      </w:r>
      <w:proofErr w:type="spellEnd"/>
      <w:r w:rsidRPr="0050469B">
        <w:t xml:space="preserve"> look for </w:t>
      </w:r>
      <w:proofErr w:type="spellStart"/>
      <w:r w:rsidRPr="0050469B">
        <w:t>the</w:t>
      </w:r>
      <w:proofErr w:type="spellEnd"/>
      <w:r w:rsidRPr="0050469B">
        <w:t xml:space="preserve"> </w:t>
      </w:r>
      <w:proofErr w:type="spellStart"/>
      <w:r w:rsidRPr="0050469B">
        <w:t>right</w:t>
      </w:r>
      <w:proofErr w:type="spellEnd"/>
      <w:r w:rsidRPr="0050469B">
        <w:t xml:space="preserve"> </w:t>
      </w:r>
      <w:proofErr w:type="spellStart"/>
      <w:r w:rsidRPr="0050469B">
        <w:t>equipment</w:t>
      </w:r>
      <w:proofErr w:type="spellEnd"/>
      <w:r w:rsidRPr="0050469B">
        <w:t xml:space="preserve"> </w:t>
      </w:r>
      <w:proofErr w:type="spellStart"/>
      <w:r w:rsidRPr="0050469B">
        <w:t>to</w:t>
      </w:r>
      <w:proofErr w:type="spellEnd"/>
      <w:r w:rsidRPr="0050469B">
        <w:t xml:space="preserve"> build. For </w:t>
      </w:r>
      <w:proofErr w:type="spellStart"/>
      <w:r w:rsidRPr="0050469B">
        <w:t>the</w:t>
      </w:r>
      <w:proofErr w:type="spellEnd"/>
      <w:r w:rsidRPr="0050469B">
        <w:t xml:space="preserve"> PoC </w:t>
      </w:r>
      <w:proofErr w:type="spellStart"/>
      <w:r w:rsidRPr="0050469B">
        <w:t>specialist</w:t>
      </w:r>
      <w:proofErr w:type="spellEnd"/>
      <w:r w:rsidRPr="0050469B">
        <w:t xml:space="preserve">, I </w:t>
      </w:r>
      <w:proofErr w:type="spellStart"/>
      <w:r w:rsidRPr="0050469B">
        <w:t>understand</w:t>
      </w:r>
      <w:proofErr w:type="spellEnd"/>
      <w:r w:rsidRPr="0050469B">
        <w:t xml:space="preserve"> </w:t>
      </w:r>
      <w:proofErr w:type="spellStart"/>
      <w:r w:rsidRPr="0050469B">
        <w:t>the</w:t>
      </w:r>
      <w:proofErr w:type="spellEnd"/>
      <w:r w:rsidRPr="0050469B">
        <w:t xml:space="preserve"> </w:t>
      </w:r>
      <w:proofErr w:type="spellStart"/>
      <w:r w:rsidRPr="0050469B">
        <w:t>challenge</w:t>
      </w:r>
      <w:proofErr w:type="spellEnd"/>
      <w:r w:rsidRPr="0050469B">
        <w:t xml:space="preserve"> </w:t>
      </w:r>
      <w:proofErr w:type="spellStart"/>
      <w:r w:rsidRPr="0050469B">
        <w:t>is</w:t>
      </w:r>
      <w:proofErr w:type="spellEnd"/>
      <w:r w:rsidRPr="0050469B">
        <w:t xml:space="preserve"> </w:t>
      </w:r>
      <w:proofErr w:type="spellStart"/>
      <w:r w:rsidRPr="0050469B">
        <w:t>related</w:t>
      </w:r>
      <w:proofErr w:type="spellEnd"/>
      <w:r w:rsidRPr="0050469B">
        <w:t xml:space="preserve"> </w:t>
      </w:r>
      <w:proofErr w:type="spellStart"/>
      <w:r w:rsidRPr="0050469B">
        <w:t>to</w:t>
      </w:r>
      <w:proofErr w:type="spellEnd"/>
      <w:r w:rsidRPr="0050469B">
        <w:t xml:space="preserve"> </w:t>
      </w:r>
      <w:proofErr w:type="spellStart"/>
      <w:r w:rsidRPr="0050469B">
        <w:t>the</w:t>
      </w:r>
      <w:proofErr w:type="spellEnd"/>
      <w:r w:rsidRPr="0050469B">
        <w:t xml:space="preserve"> </w:t>
      </w:r>
      <w:proofErr w:type="spellStart"/>
      <w:r w:rsidRPr="0050469B">
        <w:t>knowledge</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practice</w:t>
      </w:r>
      <w:proofErr w:type="spellEnd"/>
      <w:r w:rsidRPr="0050469B">
        <w:t xml:space="preserve"> </w:t>
      </w:r>
      <w:proofErr w:type="spellStart"/>
      <w:r w:rsidRPr="0050469B">
        <w:t>to</w:t>
      </w:r>
      <w:proofErr w:type="spellEnd"/>
      <w:r w:rsidRPr="0050469B">
        <w:t xml:space="preserve"> execute </w:t>
      </w:r>
      <w:proofErr w:type="spellStart"/>
      <w:r w:rsidRPr="0050469B">
        <w:t>and</w:t>
      </w:r>
      <w:proofErr w:type="spellEnd"/>
      <w:r w:rsidRPr="0050469B">
        <w:t xml:space="preserve"> </w:t>
      </w:r>
      <w:proofErr w:type="spellStart"/>
      <w:r w:rsidRPr="0050469B">
        <w:t>demonstrate</w:t>
      </w:r>
      <w:proofErr w:type="spellEnd"/>
      <w:r w:rsidRPr="0050469B">
        <w:t xml:space="preserve"> </w:t>
      </w:r>
      <w:proofErr w:type="spellStart"/>
      <w:r w:rsidRPr="0050469B">
        <w:t>the</w:t>
      </w:r>
      <w:proofErr w:type="spellEnd"/>
      <w:r w:rsidRPr="0050469B">
        <w:t xml:space="preserve"> </w:t>
      </w:r>
      <w:proofErr w:type="spellStart"/>
      <w:r w:rsidRPr="0050469B">
        <w:t>technology</w:t>
      </w:r>
      <w:proofErr w:type="spellEnd"/>
      <w:r w:rsidRPr="0050469B">
        <w:t xml:space="preserve"> </w:t>
      </w:r>
      <w:proofErr w:type="spellStart"/>
      <w:r w:rsidRPr="0050469B">
        <w:t>under</w:t>
      </w:r>
      <w:proofErr w:type="spellEnd"/>
      <w:r w:rsidRPr="0050469B">
        <w:t xml:space="preserve"> </w:t>
      </w:r>
      <w:proofErr w:type="spellStart"/>
      <w:r w:rsidRPr="0050469B">
        <w:t>test</w:t>
      </w:r>
      <w:proofErr w:type="spellEnd"/>
      <w:r w:rsidRPr="0050469B">
        <w:t xml:space="preserve"> for </w:t>
      </w:r>
      <w:proofErr w:type="spellStart"/>
      <w:r w:rsidRPr="0050469B">
        <w:t>other</w:t>
      </w:r>
      <w:proofErr w:type="spellEnd"/>
      <w:r w:rsidRPr="0050469B">
        <w:t xml:space="preserve"> </w:t>
      </w:r>
      <w:proofErr w:type="spellStart"/>
      <w:r w:rsidRPr="0050469B">
        <w:t>participants</w:t>
      </w:r>
      <w:proofErr w:type="spellEnd"/>
      <w:r w:rsidRPr="0050469B">
        <w:t xml:space="preserve"> in </w:t>
      </w:r>
      <w:proofErr w:type="spellStart"/>
      <w:r w:rsidRPr="0050469B">
        <w:t>the</w:t>
      </w:r>
      <w:proofErr w:type="spellEnd"/>
      <w:r w:rsidRPr="0050469B">
        <w:t xml:space="preserve"> PoC. </w:t>
      </w:r>
      <w:proofErr w:type="spellStart"/>
      <w:r w:rsidRPr="0050469B">
        <w:t>Even</w:t>
      </w:r>
      <w:proofErr w:type="spellEnd"/>
      <w:r w:rsidRPr="0050469B">
        <w:t xml:space="preserve"> </w:t>
      </w:r>
      <w:proofErr w:type="spellStart"/>
      <w:r w:rsidRPr="0050469B">
        <w:t>though</w:t>
      </w:r>
      <w:proofErr w:type="spellEnd"/>
      <w:r w:rsidRPr="0050469B">
        <w:t xml:space="preserve">, </w:t>
      </w:r>
      <w:proofErr w:type="spellStart"/>
      <w:r w:rsidRPr="0050469B">
        <w:t>after</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done</w:t>
      </w:r>
      <w:proofErr w:type="spellEnd"/>
      <w:r w:rsidRPr="0050469B">
        <w:t xml:space="preserve"> </w:t>
      </w:r>
      <w:proofErr w:type="spellStart"/>
      <w:r w:rsidRPr="0050469B">
        <w:t>everything</w:t>
      </w:r>
      <w:proofErr w:type="spellEnd"/>
      <w:r w:rsidRPr="0050469B">
        <w:t xml:space="preserve"> </w:t>
      </w:r>
      <w:proofErr w:type="spellStart"/>
      <w:r w:rsidRPr="0050469B">
        <w:t>right</w:t>
      </w:r>
      <w:proofErr w:type="spellEnd"/>
      <w:r w:rsidRPr="0050469B">
        <w:t xml:space="preserve">, </w:t>
      </w:r>
      <w:proofErr w:type="spellStart"/>
      <w:r w:rsidRPr="0050469B">
        <w:t>you</w:t>
      </w:r>
      <w:proofErr w:type="spellEnd"/>
      <w:r w:rsidRPr="0050469B">
        <w:t xml:space="preserve"> </w:t>
      </w:r>
      <w:proofErr w:type="spellStart"/>
      <w:r w:rsidRPr="0050469B">
        <w:t>may</w:t>
      </w:r>
      <w:proofErr w:type="spellEnd"/>
      <w:r w:rsidRPr="0050469B">
        <w:t xml:space="preserve"> still </w:t>
      </w:r>
      <w:proofErr w:type="spellStart"/>
      <w:r w:rsidRPr="0050469B">
        <w:t>get</w:t>
      </w:r>
      <w:proofErr w:type="spellEnd"/>
      <w:r w:rsidRPr="0050469B">
        <w:t xml:space="preserve"> </w:t>
      </w:r>
      <w:proofErr w:type="spellStart"/>
      <w:r w:rsidRPr="0050469B">
        <w:t>issues</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technology</w:t>
      </w:r>
      <w:proofErr w:type="spellEnd"/>
      <w:r w:rsidRPr="0050469B">
        <w:t xml:space="preserve"> </w:t>
      </w:r>
      <w:proofErr w:type="spellStart"/>
      <w:r w:rsidRPr="0050469B">
        <w:t>and</w:t>
      </w:r>
      <w:proofErr w:type="spellEnd"/>
      <w:r w:rsidRPr="0050469B">
        <w:t xml:space="preserve"> </w:t>
      </w:r>
      <w:proofErr w:type="spellStart"/>
      <w:r w:rsidRPr="0050469B">
        <w:t>elements</w:t>
      </w:r>
      <w:proofErr w:type="spellEnd"/>
      <w:r w:rsidRPr="0050469B">
        <w:t xml:space="preserve"> </w:t>
      </w:r>
      <w:proofErr w:type="spellStart"/>
      <w:r w:rsidRPr="0050469B">
        <w:t>used</w:t>
      </w:r>
      <w:proofErr w:type="spellEnd"/>
      <w:r w:rsidRPr="0050469B">
        <w:t xml:space="preserve"> in a PoC, as software bugs, </w:t>
      </w:r>
      <w:proofErr w:type="spellStart"/>
      <w:r w:rsidRPr="0050469B">
        <w:t>power</w:t>
      </w:r>
      <w:proofErr w:type="spellEnd"/>
      <w:r w:rsidRPr="0050469B">
        <w:t xml:space="preserve"> </w:t>
      </w:r>
      <w:proofErr w:type="spellStart"/>
      <w:r w:rsidRPr="0050469B">
        <w:t>goes</w:t>
      </w:r>
      <w:proofErr w:type="spellEnd"/>
      <w:r w:rsidRPr="0050469B">
        <w:t xml:space="preserve"> out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building</w:t>
      </w:r>
      <w:proofErr w:type="spellEnd"/>
      <w:r w:rsidRPr="0050469B">
        <w:t xml:space="preserve">, </w:t>
      </w:r>
      <w:proofErr w:type="spellStart"/>
      <w:r w:rsidRPr="0050469B">
        <w:t>among</w:t>
      </w:r>
      <w:proofErr w:type="spellEnd"/>
      <w:r w:rsidRPr="0050469B">
        <w:t xml:space="preserve"> </w:t>
      </w:r>
      <w:proofErr w:type="spellStart"/>
      <w:r w:rsidRPr="0050469B">
        <w:t>others</w:t>
      </w:r>
      <w:proofErr w:type="spellEnd"/>
      <w:r w:rsidRPr="0050469B">
        <w:t xml:space="preserve">. </w:t>
      </w:r>
    </w:p>
    <w:p w14:paraId="75962D30" w14:textId="77777777" w:rsidR="00AC426F" w:rsidRPr="0050469B" w:rsidRDefault="00AC426F" w:rsidP="00A01847">
      <w:pPr>
        <w:pStyle w:val="Tese-Entrevistas"/>
      </w:pPr>
    </w:p>
    <w:p w14:paraId="1D507B82" w14:textId="77777777" w:rsidR="00AC426F" w:rsidRPr="0050469B" w:rsidRDefault="00AC426F" w:rsidP="00A01847">
      <w:pPr>
        <w:pStyle w:val="Tese-Entrevistas"/>
      </w:pPr>
      <w:r w:rsidRPr="0050469B">
        <w:t xml:space="preserve">4)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elements</w:t>
      </w:r>
      <w:proofErr w:type="spellEnd"/>
      <w:r w:rsidRPr="0050469B">
        <w:t xml:space="preserve"> in a PoC?</w:t>
      </w:r>
    </w:p>
    <w:p w14:paraId="339EE173" w14:textId="77777777" w:rsidR="00AC426F" w:rsidRPr="0050469B" w:rsidRDefault="00AC426F" w:rsidP="00A01847">
      <w:pPr>
        <w:pStyle w:val="Tese-Entrevistas"/>
      </w:pPr>
      <w:r w:rsidRPr="0050469B">
        <w:t xml:space="preserve">Hardware, software, networking, </w:t>
      </w:r>
      <w:proofErr w:type="spellStart"/>
      <w:r w:rsidRPr="0050469B">
        <w:t>documentation</w:t>
      </w:r>
      <w:proofErr w:type="spellEnd"/>
      <w:r w:rsidRPr="0050469B">
        <w:t xml:space="preserve">, </w:t>
      </w:r>
      <w:proofErr w:type="spellStart"/>
      <w:r w:rsidRPr="0050469B">
        <w:t>and</w:t>
      </w:r>
      <w:proofErr w:type="spellEnd"/>
      <w:r w:rsidRPr="0050469B">
        <w:t xml:space="preserve"> </w:t>
      </w:r>
      <w:proofErr w:type="spellStart"/>
      <w:r w:rsidRPr="0050469B">
        <w:t>select</w:t>
      </w:r>
      <w:proofErr w:type="spellEnd"/>
      <w:r w:rsidRPr="0050469B">
        <w:t xml:space="preserve"> </w:t>
      </w:r>
      <w:proofErr w:type="spellStart"/>
      <w:r w:rsidRPr="0050469B">
        <w:t>and</w:t>
      </w:r>
      <w:proofErr w:type="spellEnd"/>
      <w:r w:rsidRPr="0050469B">
        <w:t xml:space="preserve"> </w:t>
      </w:r>
      <w:proofErr w:type="spellStart"/>
      <w:r w:rsidRPr="0050469B">
        <w:t>put</w:t>
      </w:r>
      <w:proofErr w:type="spellEnd"/>
      <w:r w:rsidRPr="0050469B">
        <w:t xml:space="preserve"> </w:t>
      </w:r>
      <w:proofErr w:type="spellStart"/>
      <w:r w:rsidRPr="0050469B">
        <w:t>all</w:t>
      </w:r>
      <w:proofErr w:type="spellEnd"/>
      <w:r w:rsidRPr="0050469B">
        <w:t xml:space="preserve"> </w:t>
      </w:r>
      <w:proofErr w:type="spellStart"/>
      <w:r w:rsidRPr="0050469B">
        <w:t>your</w:t>
      </w:r>
      <w:proofErr w:type="spellEnd"/>
      <w:r w:rsidRPr="0050469B">
        <w:t xml:space="preserve"> tools in </w:t>
      </w:r>
      <w:proofErr w:type="spellStart"/>
      <w:r w:rsidRPr="0050469B">
        <w:t>place</w:t>
      </w:r>
      <w:proofErr w:type="spellEnd"/>
      <w:r w:rsidRPr="0050469B">
        <w:t xml:space="preserve"> </w:t>
      </w:r>
      <w:proofErr w:type="spellStart"/>
      <w:r w:rsidRPr="0050469B">
        <w:t>before</w:t>
      </w:r>
      <w:proofErr w:type="spellEnd"/>
      <w:r w:rsidRPr="0050469B">
        <w:t xml:space="preserve"> </w:t>
      </w:r>
      <w:proofErr w:type="spellStart"/>
      <w:r w:rsidRPr="0050469B">
        <w:t>building</w:t>
      </w:r>
      <w:proofErr w:type="spellEnd"/>
      <w:r w:rsidRPr="0050469B">
        <w:t xml:space="preserve"> </w:t>
      </w:r>
      <w:proofErr w:type="spellStart"/>
      <w:r w:rsidRPr="0050469B">
        <w:t>the</w:t>
      </w:r>
      <w:proofErr w:type="spellEnd"/>
      <w:r w:rsidRPr="0050469B">
        <w:t xml:space="preserve"> PoC. </w:t>
      </w:r>
      <w:proofErr w:type="spellStart"/>
      <w:r w:rsidRPr="0050469B">
        <w:t>Also</w:t>
      </w:r>
      <w:proofErr w:type="spellEnd"/>
      <w:r w:rsidRPr="0050469B">
        <w:t xml:space="preserve">, </w:t>
      </w:r>
      <w:proofErr w:type="spellStart"/>
      <w:r w:rsidRPr="0050469B">
        <w:t>people</w:t>
      </w:r>
      <w:proofErr w:type="spellEnd"/>
      <w:r w:rsidRPr="0050469B">
        <w:t xml:space="preserve"> </w:t>
      </w:r>
      <w:proofErr w:type="spellStart"/>
      <w:r w:rsidRPr="0050469B">
        <w:t>who</w:t>
      </w:r>
      <w:proofErr w:type="spellEnd"/>
      <w:r w:rsidRPr="0050469B">
        <w:t xml:space="preserve"> </w:t>
      </w:r>
      <w:proofErr w:type="spellStart"/>
      <w:r w:rsidRPr="0050469B">
        <w:t>may</w:t>
      </w:r>
      <w:proofErr w:type="spellEnd"/>
      <w:r w:rsidRPr="0050469B">
        <w:t xml:space="preserve"> </w:t>
      </w:r>
      <w:proofErr w:type="spellStart"/>
      <w:r w:rsidRPr="0050469B">
        <w:t>influence</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w:t>
      </w:r>
    </w:p>
    <w:p w14:paraId="713BCD98" w14:textId="77777777" w:rsidR="00AC426F" w:rsidRPr="0050469B" w:rsidRDefault="00AC426F" w:rsidP="00A01847">
      <w:pPr>
        <w:pStyle w:val="Tese-Entrevistas"/>
      </w:pPr>
      <w:r w:rsidRPr="0050469B">
        <w:t> </w:t>
      </w:r>
    </w:p>
    <w:p w14:paraId="1E4B31BD" w14:textId="77777777" w:rsidR="00AC426F" w:rsidRPr="0050469B" w:rsidRDefault="00AC426F" w:rsidP="00A01847">
      <w:pPr>
        <w:pStyle w:val="Tese-Entrevistas"/>
      </w:pPr>
      <w:r w:rsidRPr="0050469B">
        <w:t xml:space="preserve">5) </w:t>
      </w:r>
      <w:proofErr w:type="spellStart"/>
      <w:r w:rsidRPr="0050469B">
        <w:t>Briefly</w:t>
      </w:r>
      <w:proofErr w:type="spellEnd"/>
      <w:r w:rsidRPr="0050469B">
        <w:t xml:space="preserve">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methodology</w:t>
      </w:r>
      <w:proofErr w:type="spellEnd"/>
      <w:r w:rsidRPr="0050469B">
        <w:t xml:space="preserve"> </w:t>
      </w:r>
      <w:proofErr w:type="spellStart"/>
      <w:r w:rsidRPr="0050469B">
        <w:t>you</w:t>
      </w:r>
      <w:proofErr w:type="spellEnd"/>
      <w:r w:rsidRPr="0050469B">
        <w:t xml:space="preserve"> </w:t>
      </w:r>
      <w:proofErr w:type="spellStart"/>
      <w:r w:rsidRPr="0050469B">
        <w:t>follow</w:t>
      </w:r>
      <w:proofErr w:type="spellEnd"/>
      <w:r w:rsidRPr="0050469B">
        <w:t xml:space="preserve"> in a PoC?</w:t>
      </w:r>
    </w:p>
    <w:p w14:paraId="45BFDA54" w14:textId="77777777" w:rsidR="00AC426F" w:rsidRPr="0050469B" w:rsidRDefault="00AC426F" w:rsidP="00A01847">
      <w:pPr>
        <w:pStyle w:val="Tese-Entrevistas"/>
      </w:pPr>
      <w:proofErr w:type="spellStart"/>
      <w:r w:rsidRPr="0050469B">
        <w:lastRenderedPageBreak/>
        <w:t>First</w:t>
      </w:r>
      <w:proofErr w:type="spellEnd"/>
      <w:r w:rsidRPr="0050469B">
        <w:t xml:space="preserve">, I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I </w:t>
      </w:r>
      <w:proofErr w:type="spellStart"/>
      <w:r w:rsidRPr="0050469B">
        <w:t>correctly</w:t>
      </w:r>
      <w:proofErr w:type="spellEnd"/>
      <w:r w:rsidRPr="0050469B">
        <w:t xml:space="preserve"> </w:t>
      </w:r>
      <w:proofErr w:type="spellStart"/>
      <w:r w:rsidRPr="0050469B">
        <w:t>understand</w:t>
      </w:r>
      <w:proofErr w:type="spellEnd"/>
      <w:r w:rsidRPr="0050469B">
        <w:t xml:space="preserve"> </w:t>
      </w:r>
      <w:proofErr w:type="spellStart"/>
      <w:r w:rsidRPr="0050469B">
        <w:t>what</w:t>
      </w:r>
      <w:proofErr w:type="spellEnd"/>
      <w:r w:rsidRPr="0050469B">
        <w:t xml:space="preserve"> I </w:t>
      </w:r>
      <w:proofErr w:type="spellStart"/>
      <w:r w:rsidRPr="0050469B">
        <w:t>am</w:t>
      </w:r>
      <w:proofErr w:type="spellEnd"/>
      <w:r w:rsidRPr="0050469B">
        <w:t xml:space="preserve"> </w:t>
      </w:r>
      <w:proofErr w:type="spellStart"/>
      <w:r w:rsidRPr="0050469B">
        <w:t>supposed</w:t>
      </w:r>
      <w:proofErr w:type="spellEnd"/>
      <w:r w:rsidRPr="0050469B">
        <w:t xml:space="preserve"> </w:t>
      </w:r>
      <w:proofErr w:type="spellStart"/>
      <w:r w:rsidRPr="0050469B">
        <w:t>to</w:t>
      </w:r>
      <w:proofErr w:type="spellEnd"/>
      <w:r w:rsidRPr="0050469B">
        <w:t xml:space="preserve"> do (</w:t>
      </w:r>
      <w:proofErr w:type="spellStart"/>
      <w:r w:rsidRPr="0050469B">
        <w:t>building</w:t>
      </w:r>
      <w:proofErr w:type="spellEnd"/>
      <w:r w:rsidRPr="0050469B">
        <w:t xml:space="preserve"> a PoC). </w:t>
      </w:r>
      <w:proofErr w:type="spellStart"/>
      <w:r w:rsidRPr="0050469B">
        <w:t>If</w:t>
      </w:r>
      <w:proofErr w:type="spellEnd"/>
      <w:r w:rsidRPr="0050469B">
        <w:t xml:space="preserve"> I </w:t>
      </w:r>
      <w:proofErr w:type="spellStart"/>
      <w:r w:rsidRPr="0050469B">
        <w:t>am</w:t>
      </w:r>
      <w:proofErr w:type="spellEnd"/>
      <w:r w:rsidRPr="0050469B">
        <w:t xml:space="preserve"> </w:t>
      </w:r>
      <w:proofErr w:type="spellStart"/>
      <w:r w:rsidRPr="0050469B">
        <w:t>not</w:t>
      </w:r>
      <w:proofErr w:type="spellEnd"/>
      <w:r w:rsidRPr="0050469B">
        <w:t xml:space="preserve"> </w:t>
      </w:r>
      <w:proofErr w:type="spellStart"/>
      <w:r w:rsidRPr="0050469B">
        <w:t>sure</w:t>
      </w:r>
      <w:proofErr w:type="spellEnd"/>
      <w:r w:rsidRPr="0050469B">
        <w:t xml:space="preserve">, I </w:t>
      </w:r>
      <w:proofErr w:type="spellStart"/>
      <w:r w:rsidRPr="0050469B">
        <w:t>put</w:t>
      </w:r>
      <w:proofErr w:type="spellEnd"/>
      <w:r w:rsidRPr="0050469B">
        <w:t xml:space="preserve"> in a </w:t>
      </w:r>
      <w:proofErr w:type="spellStart"/>
      <w:r w:rsidRPr="0050469B">
        <w:t>graphical</w:t>
      </w:r>
      <w:proofErr w:type="spellEnd"/>
      <w:r w:rsidRPr="0050469B">
        <w:t xml:space="preserve"> </w:t>
      </w:r>
      <w:proofErr w:type="spellStart"/>
      <w:r w:rsidRPr="0050469B">
        <w:t>way</w:t>
      </w:r>
      <w:proofErr w:type="spellEnd"/>
      <w:r w:rsidRPr="0050469B">
        <w:t xml:space="preserve"> </w:t>
      </w:r>
      <w:proofErr w:type="spellStart"/>
      <w:r w:rsidRPr="0050469B">
        <w:t>with</w:t>
      </w:r>
      <w:proofErr w:type="spellEnd"/>
      <w:r w:rsidRPr="0050469B">
        <w:t xml:space="preserve"> </w:t>
      </w:r>
      <w:proofErr w:type="spellStart"/>
      <w:r w:rsidRPr="0050469B">
        <w:t>many</w:t>
      </w:r>
      <w:proofErr w:type="spellEnd"/>
      <w:r w:rsidRPr="0050469B">
        <w:t xml:space="preserve"> </w:t>
      </w:r>
      <w:proofErr w:type="spellStart"/>
      <w:r w:rsidRPr="0050469B">
        <w:t>details</w:t>
      </w:r>
      <w:proofErr w:type="spellEnd"/>
      <w:r w:rsidRPr="0050469B">
        <w:t xml:space="preserve"> as </w:t>
      </w:r>
      <w:proofErr w:type="spellStart"/>
      <w:r w:rsidRPr="0050469B">
        <w:t>possible</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I </w:t>
      </w:r>
      <w:proofErr w:type="spellStart"/>
      <w:r w:rsidRPr="0050469B">
        <w:t>understood</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specific</w:t>
      </w:r>
      <w:proofErr w:type="spellEnd"/>
      <w:r w:rsidRPr="0050469B">
        <w:t xml:space="preserve"> </w:t>
      </w:r>
      <w:proofErr w:type="spellStart"/>
      <w:r w:rsidRPr="0050469B">
        <w:t>requirements</w:t>
      </w:r>
      <w:proofErr w:type="spellEnd"/>
      <w:r w:rsidRPr="0050469B">
        <w:t xml:space="preserve">. </w:t>
      </w:r>
      <w:proofErr w:type="spellStart"/>
      <w:r w:rsidRPr="0050469B">
        <w:t>Then</w:t>
      </w:r>
      <w:proofErr w:type="spellEnd"/>
      <w:r w:rsidRPr="0050469B">
        <w:t xml:space="preserve">, I </w:t>
      </w:r>
      <w:proofErr w:type="spellStart"/>
      <w:r w:rsidRPr="0050469B">
        <w:t>work</w:t>
      </w:r>
      <w:proofErr w:type="spellEnd"/>
      <w:r w:rsidRPr="0050469B">
        <w:t xml:space="preserve"> </w:t>
      </w:r>
      <w:proofErr w:type="spellStart"/>
      <w:r w:rsidRPr="0050469B">
        <w:t>to</w:t>
      </w:r>
      <w:proofErr w:type="spellEnd"/>
      <w:r w:rsidRPr="0050469B">
        <w:t xml:space="preserve"> </w:t>
      </w:r>
      <w:proofErr w:type="spellStart"/>
      <w:r w:rsidRPr="0050469B">
        <w:t>find</w:t>
      </w:r>
      <w:proofErr w:type="spellEnd"/>
      <w:r w:rsidRPr="0050469B">
        <w:t xml:space="preserve"> </w:t>
      </w:r>
      <w:proofErr w:type="spellStart"/>
      <w:r w:rsidRPr="0050469B">
        <w:t>the</w:t>
      </w:r>
      <w:proofErr w:type="spellEnd"/>
      <w:r w:rsidRPr="0050469B">
        <w:t xml:space="preserve"> </w:t>
      </w:r>
      <w:proofErr w:type="spellStart"/>
      <w:r w:rsidRPr="0050469B">
        <w:t>right</w:t>
      </w:r>
      <w:proofErr w:type="spellEnd"/>
      <w:r w:rsidRPr="0050469B">
        <w:t xml:space="preserve"> </w:t>
      </w:r>
      <w:proofErr w:type="spellStart"/>
      <w:r w:rsidRPr="0050469B">
        <w:t>equipment</w:t>
      </w:r>
      <w:proofErr w:type="spellEnd"/>
      <w:r w:rsidRPr="0050469B">
        <w:t xml:space="preserve"> </w:t>
      </w:r>
      <w:proofErr w:type="spellStart"/>
      <w:r w:rsidRPr="0050469B">
        <w:t>to</w:t>
      </w:r>
      <w:proofErr w:type="spellEnd"/>
      <w:r w:rsidRPr="0050469B">
        <w:t xml:space="preserve"> start </w:t>
      </w:r>
      <w:proofErr w:type="spellStart"/>
      <w:r w:rsidRPr="0050469B">
        <w:t>building</w:t>
      </w:r>
      <w:proofErr w:type="spellEnd"/>
      <w:r w:rsidRPr="0050469B">
        <w:t xml:space="preserve"> </w:t>
      </w:r>
      <w:proofErr w:type="spellStart"/>
      <w:r w:rsidRPr="0050469B">
        <w:t>the</w:t>
      </w:r>
      <w:proofErr w:type="spellEnd"/>
      <w:r w:rsidRPr="0050469B">
        <w:t xml:space="preserve"> PoC. </w:t>
      </w:r>
      <w:proofErr w:type="spellStart"/>
      <w:r w:rsidRPr="0050469B">
        <w:t>After</w:t>
      </w:r>
      <w:proofErr w:type="spellEnd"/>
      <w:r w:rsidRPr="0050469B">
        <w:t xml:space="preserve"> </w:t>
      </w:r>
      <w:proofErr w:type="spellStart"/>
      <w:r w:rsidRPr="0050469B">
        <w:t>that</w:t>
      </w:r>
      <w:proofErr w:type="spellEnd"/>
      <w:r w:rsidRPr="0050469B">
        <w:t xml:space="preserve">, I </w:t>
      </w:r>
      <w:proofErr w:type="spellStart"/>
      <w:r w:rsidRPr="0050469B">
        <w:t>started</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everything</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it </w:t>
      </w:r>
      <w:proofErr w:type="spellStart"/>
      <w:r w:rsidRPr="0050469B">
        <w:t>easier</w:t>
      </w:r>
      <w:proofErr w:type="spellEnd"/>
      <w:r w:rsidRPr="0050469B">
        <w:t xml:space="preserve"> </w:t>
      </w:r>
      <w:proofErr w:type="spellStart"/>
      <w:r w:rsidRPr="0050469B">
        <w:t>to</w:t>
      </w:r>
      <w:proofErr w:type="spellEnd"/>
      <w:r w:rsidRPr="0050469B">
        <w:t xml:space="preserve"> look </w:t>
      </w:r>
      <w:proofErr w:type="spellStart"/>
      <w:r w:rsidRPr="0050469B">
        <w:t>and</w:t>
      </w:r>
      <w:proofErr w:type="spellEnd"/>
      <w:r w:rsidRPr="0050469B">
        <w:t xml:space="preserve"> troubleshoot later, </w:t>
      </w:r>
      <w:proofErr w:type="spellStart"/>
      <w:r w:rsidRPr="0050469B">
        <w:t>if</w:t>
      </w:r>
      <w:proofErr w:type="spellEnd"/>
      <w:r w:rsidRPr="0050469B">
        <w:t xml:space="preserve"> I </w:t>
      </w:r>
      <w:proofErr w:type="spellStart"/>
      <w:r w:rsidRPr="0050469B">
        <w:t>have</w:t>
      </w:r>
      <w:proofErr w:type="spellEnd"/>
      <w:r w:rsidRPr="0050469B">
        <w:t xml:space="preserve"> </w:t>
      </w:r>
      <w:proofErr w:type="spellStart"/>
      <w:r w:rsidRPr="0050469B">
        <w:t>to</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building</w:t>
      </w:r>
      <w:proofErr w:type="spellEnd"/>
      <w:r w:rsidRPr="0050469B">
        <w:t xml:space="preserve"> </w:t>
      </w:r>
      <w:proofErr w:type="spellStart"/>
      <w:r w:rsidRPr="0050469B">
        <w:t>process</w:t>
      </w:r>
      <w:proofErr w:type="spellEnd"/>
      <w:r w:rsidRPr="0050469B">
        <w:t xml:space="preserve">, I start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steps</w:t>
      </w:r>
      <w:proofErr w:type="spellEnd"/>
      <w:r w:rsidRPr="0050469B">
        <w:t xml:space="preserve"> </w:t>
      </w:r>
      <w:proofErr w:type="spellStart"/>
      <w:r w:rsidRPr="0050469B">
        <w:t>which</w:t>
      </w:r>
      <w:proofErr w:type="spellEnd"/>
      <w:r w:rsidRPr="0050469B">
        <w:t xml:space="preserve"> </w:t>
      </w:r>
      <w:proofErr w:type="spellStart"/>
      <w:r w:rsidRPr="0050469B">
        <w:t>take</w:t>
      </w:r>
      <w:proofErr w:type="spellEnd"/>
      <w:r w:rsidRPr="0050469B">
        <w:t xml:space="preserve"> more time, </w:t>
      </w:r>
      <w:proofErr w:type="spellStart"/>
      <w:r w:rsidRPr="0050469B">
        <w:t>and</w:t>
      </w:r>
      <w:proofErr w:type="spellEnd"/>
      <w:r w:rsidRPr="0050469B">
        <w:t xml:space="preserve"> in </w:t>
      </w:r>
      <w:proofErr w:type="spellStart"/>
      <w:r w:rsidRPr="0050469B">
        <w:t>parallel</w:t>
      </w:r>
      <w:proofErr w:type="spellEnd"/>
      <w:r w:rsidRPr="0050469B">
        <w:t xml:space="preserve">, I start </w:t>
      </w:r>
      <w:proofErr w:type="spellStart"/>
      <w:r w:rsidRPr="0050469B">
        <w:t>doing</w:t>
      </w:r>
      <w:proofErr w:type="spellEnd"/>
      <w:r w:rsidRPr="0050469B">
        <w:t xml:space="preserve"> </w:t>
      </w:r>
      <w:proofErr w:type="spellStart"/>
      <w:r w:rsidRPr="0050469B">
        <w:t>other</w:t>
      </w:r>
      <w:proofErr w:type="spellEnd"/>
      <w:r w:rsidRPr="0050469B">
        <w:t xml:space="preserve"> </w:t>
      </w:r>
      <w:proofErr w:type="spellStart"/>
      <w:r w:rsidRPr="0050469B">
        <w:t>activities</w:t>
      </w:r>
      <w:proofErr w:type="spellEnd"/>
      <w:r w:rsidRPr="0050469B">
        <w:t xml:space="preserve"> </w:t>
      </w:r>
      <w:proofErr w:type="spellStart"/>
      <w:r w:rsidRPr="0050469B">
        <w:t>needed</w:t>
      </w:r>
      <w:proofErr w:type="spellEnd"/>
      <w:r w:rsidRPr="0050469B">
        <w:t xml:space="preserve"> in </w:t>
      </w:r>
      <w:proofErr w:type="spellStart"/>
      <w:r w:rsidRPr="0050469B">
        <w:t>the</w:t>
      </w:r>
      <w:proofErr w:type="spellEnd"/>
      <w:r w:rsidRPr="0050469B">
        <w:t xml:space="preserve"> PoC. Time </w:t>
      </w:r>
      <w:proofErr w:type="spellStart"/>
      <w:r w:rsidRPr="0050469B">
        <w:t>is</w:t>
      </w:r>
      <w:proofErr w:type="spellEnd"/>
      <w:r w:rsidRPr="0050469B">
        <w:t xml:space="preserve"> </w:t>
      </w:r>
      <w:proofErr w:type="spellStart"/>
      <w:r w:rsidRPr="0050469B">
        <w:t>efficiency</w:t>
      </w:r>
      <w:proofErr w:type="spellEnd"/>
      <w:r w:rsidRPr="0050469B">
        <w:t>.</w:t>
      </w:r>
    </w:p>
    <w:p w14:paraId="6C27AAF8" w14:textId="77777777" w:rsidR="00AC426F" w:rsidRPr="0050469B" w:rsidRDefault="00AC426F" w:rsidP="00A01847">
      <w:pPr>
        <w:pStyle w:val="Tese-Entrevistas"/>
      </w:pPr>
    </w:p>
    <w:p w14:paraId="48D6DFDC" w14:textId="77777777" w:rsidR="00AC426F" w:rsidRPr="0050469B" w:rsidRDefault="00AC426F" w:rsidP="00A01847">
      <w:pPr>
        <w:pStyle w:val="Tese-Entrevistas"/>
      </w:pPr>
      <w:r w:rsidRPr="0050469B">
        <w:t xml:space="preserve">6)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someone</w:t>
      </w:r>
      <w:proofErr w:type="spellEnd"/>
      <w:r w:rsidRPr="0050469B">
        <w:t xml:space="preserve"> </w:t>
      </w:r>
      <w:proofErr w:type="spellStart"/>
      <w:r w:rsidRPr="0050469B">
        <w:t>has</w:t>
      </w:r>
      <w:proofErr w:type="spellEnd"/>
      <w:r w:rsidRPr="0050469B">
        <w:t xml:space="preserve"> </w:t>
      </w:r>
      <w:proofErr w:type="spellStart"/>
      <w:r w:rsidRPr="0050469B">
        <w:t>adequate</w:t>
      </w:r>
      <w:proofErr w:type="spellEnd"/>
      <w:r w:rsidRPr="0050469B">
        <w:t xml:space="preserve"> </w:t>
      </w:r>
      <w:proofErr w:type="spellStart"/>
      <w:r w:rsidRPr="0050469B">
        <w:t>knowledge</w:t>
      </w:r>
      <w:proofErr w:type="spellEnd"/>
      <w:r w:rsidRPr="0050469B">
        <w:t xml:space="preserve"> </w:t>
      </w:r>
      <w:proofErr w:type="spellStart"/>
      <w:r w:rsidRPr="0050469B">
        <w:t>to</w:t>
      </w:r>
      <w:proofErr w:type="spellEnd"/>
      <w:r w:rsidRPr="0050469B">
        <w:t xml:space="preserve"> (execute </w:t>
      </w:r>
      <w:proofErr w:type="spellStart"/>
      <w:r w:rsidRPr="0050469B">
        <w:t>or</w:t>
      </w:r>
      <w:proofErr w:type="spellEnd"/>
      <w:r w:rsidRPr="0050469B">
        <w:t xml:space="preserve"> </w:t>
      </w:r>
      <w:proofErr w:type="spellStart"/>
      <w:r w:rsidRPr="0050469B">
        <w:t>understand</w:t>
      </w:r>
      <w:proofErr w:type="spellEnd"/>
      <w:r w:rsidRPr="0050469B">
        <w:t>) a PoC?</w:t>
      </w:r>
    </w:p>
    <w:p w14:paraId="7656C6D2" w14:textId="77777777" w:rsidR="00AC426F" w:rsidRPr="0050469B" w:rsidRDefault="00AC426F" w:rsidP="00A01847">
      <w:pPr>
        <w:pStyle w:val="Tese-Entrevistas"/>
      </w:pPr>
      <w:proofErr w:type="spellStart"/>
      <w:r w:rsidRPr="0050469B">
        <w:t>Well</w:t>
      </w:r>
      <w:proofErr w:type="spellEnd"/>
      <w:r w:rsidRPr="0050469B">
        <w:t xml:space="preserve">, </w:t>
      </w:r>
      <w:proofErr w:type="spellStart"/>
      <w:r w:rsidRPr="0050469B">
        <w:t>you</w:t>
      </w:r>
      <w:proofErr w:type="spellEnd"/>
      <w:r w:rsidRPr="0050469B">
        <w:t xml:space="preserve"> </w:t>
      </w:r>
      <w:proofErr w:type="spellStart"/>
      <w:r w:rsidRPr="0050469B">
        <w:t>can</w:t>
      </w:r>
      <w:proofErr w:type="spellEnd"/>
      <w:r w:rsidRPr="0050469B">
        <w:t xml:space="preserve"> </w:t>
      </w:r>
      <w:proofErr w:type="spellStart"/>
      <w:r w:rsidRPr="0050469B">
        <w:t>tell</w:t>
      </w:r>
      <w:proofErr w:type="spellEnd"/>
      <w:r w:rsidRPr="0050469B">
        <w:t xml:space="preserve"> </w:t>
      </w:r>
      <w:proofErr w:type="spellStart"/>
      <w:r w:rsidRPr="0050469B">
        <w:t>by</w:t>
      </w:r>
      <w:proofErr w:type="spellEnd"/>
      <w:r w:rsidRPr="0050469B">
        <w:t xml:space="preserve"> </w:t>
      </w:r>
      <w:proofErr w:type="spellStart"/>
      <w:r w:rsidRPr="0050469B">
        <w:t>the</w:t>
      </w:r>
      <w:proofErr w:type="spellEnd"/>
      <w:r w:rsidRPr="0050469B">
        <w:t xml:space="preserve"> </w:t>
      </w:r>
      <w:proofErr w:type="spellStart"/>
      <w:r w:rsidRPr="0050469B">
        <w:t>questions</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 xml:space="preserve"> </w:t>
      </w:r>
      <w:proofErr w:type="spellStart"/>
      <w:r w:rsidRPr="0050469B">
        <w:t>or</w:t>
      </w:r>
      <w:proofErr w:type="spellEnd"/>
      <w:r w:rsidRPr="0050469B">
        <w:t xml:space="preserve"> </w:t>
      </w:r>
      <w:proofErr w:type="spellStart"/>
      <w:r w:rsidRPr="0050469B">
        <w:t>by</w:t>
      </w:r>
      <w:proofErr w:type="spellEnd"/>
      <w:r w:rsidRPr="0050469B">
        <w:t xml:space="preserve"> </w:t>
      </w:r>
      <w:proofErr w:type="spellStart"/>
      <w:r w:rsidRPr="0050469B">
        <w:t>the</w:t>
      </w:r>
      <w:proofErr w:type="spellEnd"/>
      <w:r w:rsidRPr="0050469B">
        <w:t xml:space="preserve"> </w:t>
      </w:r>
      <w:proofErr w:type="spellStart"/>
      <w:r w:rsidRPr="0050469B">
        <w:t>questions</w:t>
      </w:r>
      <w:proofErr w:type="spellEnd"/>
      <w:r w:rsidRPr="0050469B">
        <w:t xml:space="preserve"> </w:t>
      </w:r>
      <w:proofErr w:type="spellStart"/>
      <w:r w:rsidRPr="0050469B">
        <w:t>they</w:t>
      </w:r>
      <w:proofErr w:type="spellEnd"/>
      <w:r w:rsidRPr="0050469B">
        <w:t xml:space="preserve"> </w:t>
      </w:r>
      <w:proofErr w:type="spellStart"/>
      <w:r w:rsidRPr="0050469B">
        <w:t>don’t</w:t>
      </w:r>
      <w:proofErr w:type="spellEnd"/>
      <w:r w:rsidRPr="0050469B">
        <w:t xml:space="preserve"> </w:t>
      </w:r>
      <w:proofErr w:type="spellStart"/>
      <w:r w:rsidRPr="0050469B">
        <w:t>ask</w:t>
      </w:r>
      <w:proofErr w:type="spellEnd"/>
      <w:r w:rsidRPr="0050469B">
        <w:t xml:space="preserve">, </w:t>
      </w:r>
      <w:proofErr w:type="spellStart"/>
      <w:r w:rsidRPr="0050469B">
        <w:t>also</w:t>
      </w:r>
      <w:proofErr w:type="spellEnd"/>
      <w:r w:rsidRPr="0050469B">
        <w:t xml:space="preserve"> </w:t>
      </w:r>
      <w:proofErr w:type="spellStart"/>
      <w:r w:rsidRPr="0050469B">
        <w:t>by</w:t>
      </w:r>
      <w:proofErr w:type="spellEnd"/>
      <w:r w:rsidRPr="0050469B">
        <w:t xml:space="preserve"> </w:t>
      </w:r>
      <w:proofErr w:type="spellStart"/>
      <w:r w:rsidRPr="0050469B">
        <w:t>the</w:t>
      </w:r>
      <w:proofErr w:type="spellEnd"/>
      <w:r w:rsidRPr="0050469B">
        <w:t xml:space="preserve"> </w:t>
      </w:r>
      <w:proofErr w:type="spellStart"/>
      <w:r w:rsidRPr="0050469B">
        <w:t>comments</w:t>
      </w:r>
      <w:proofErr w:type="spellEnd"/>
      <w:r w:rsidRPr="0050469B">
        <w:t xml:space="preserve"> </w:t>
      </w:r>
      <w:proofErr w:type="spellStart"/>
      <w:r w:rsidRPr="0050469B">
        <w:t>they</w:t>
      </w:r>
      <w:proofErr w:type="spellEnd"/>
      <w:r w:rsidRPr="0050469B">
        <w:t xml:space="preserve"> </w:t>
      </w:r>
      <w:proofErr w:type="spellStart"/>
      <w:r w:rsidRPr="0050469B">
        <w:t>make</w:t>
      </w:r>
      <w:proofErr w:type="spellEnd"/>
      <w:r w:rsidRPr="0050469B">
        <w:t xml:space="preserve">. </w:t>
      </w:r>
    </w:p>
    <w:p w14:paraId="7A166690"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Can</w:t>
      </w:r>
      <w:proofErr w:type="spellEnd"/>
      <w:r w:rsidRPr="0050469B">
        <w:t xml:space="preserve"> </w:t>
      </w:r>
      <w:proofErr w:type="spellStart"/>
      <w:r w:rsidRPr="0050469B">
        <w:t>you</w:t>
      </w:r>
      <w:proofErr w:type="spellEnd"/>
      <w:r w:rsidRPr="0050469B">
        <w:t xml:space="preserve"> </w:t>
      </w:r>
      <w:proofErr w:type="spellStart"/>
      <w:r w:rsidRPr="0050469B">
        <w:t>please</w:t>
      </w:r>
      <w:proofErr w:type="spellEnd"/>
      <w:r w:rsidRPr="0050469B">
        <w:t xml:space="preserve"> </w:t>
      </w:r>
      <w:proofErr w:type="spellStart"/>
      <w:r w:rsidRPr="0050469B">
        <w:t>give</w:t>
      </w:r>
      <w:proofErr w:type="spellEnd"/>
      <w:r w:rsidRPr="0050469B">
        <w:t xml:space="preserve"> me </w:t>
      </w:r>
      <w:proofErr w:type="spellStart"/>
      <w:r w:rsidRPr="0050469B">
        <w:t>an</w:t>
      </w:r>
      <w:proofErr w:type="spellEnd"/>
      <w:r w:rsidRPr="0050469B">
        <w:t xml:space="preserve"> </w:t>
      </w:r>
      <w:proofErr w:type="spellStart"/>
      <w:r w:rsidRPr="0050469B">
        <w:t>example</w:t>
      </w:r>
      <w:proofErr w:type="spellEnd"/>
      <w:r w:rsidRPr="0050469B">
        <w:t>?</w:t>
      </w:r>
    </w:p>
    <w:p w14:paraId="4869A151" w14:textId="77777777" w:rsidR="00AC426F" w:rsidRPr="0050469B" w:rsidRDefault="00AC426F" w:rsidP="00A01847">
      <w:pPr>
        <w:pStyle w:val="Tese-Entrevistas"/>
      </w:pPr>
      <w:proofErr w:type="spellStart"/>
      <w:r w:rsidRPr="0050469B">
        <w:t>Answer</w:t>
      </w:r>
      <w:proofErr w:type="spellEnd"/>
      <w:r w:rsidRPr="0050469B">
        <w:t xml:space="preserve">: A </w:t>
      </w:r>
      <w:proofErr w:type="spellStart"/>
      <w:r w:rsidRPr="0050469B">
        <w:t>few</w:t>
      </w:r>
      <w:proofErr w:type="spellEnd"/>
      <w:r w:rsidRPr="0050469B">
        <w:t xml:space="preserve"> </w:t>
      </w:r>
      <w:proofErr w:type="spellStart"/>
      <w:r w:rsidRPr="0050469B">
        <w:t>weeks</w:t>
      </w:r>
      <w:proofErr w:type="spellEnd"/>
      <w:r w:rsidRPr="0050469B">
        <w:t xml:space="preserve"> </w:t>
      </w:r>
      <w:proofErr w:type="spellStart"/>
      <w:r w:rsidRPr="0050469B">
        <w:t>ago</w:t>
      </w:r>
      <w:proofErr w:type="spellEnd"/>
      <w:r w:rsidRPr="0050469B">
        <w:t xml:space="preserve">, a </w:t>
      </w:r>
      <w:proofErr w:type="spellStart"/>
      <w:r w:rsidRPr="0050469B">
        <w:t>customer</w:t>
      </w:r>
      <w:proofErr w:type="spellEnd"/>
      <w:r w:rsidRPr="0050469B">
        <w:t xml:space="preserve"> </w:t>
      </w:r>
      <w:proofErr w:type="spellStart"/>
      <w:r w:rsidRPr="0050469B">
        <w:t>was</w:t>
      </w:r>
      <w:proofErr w:type="spellEnd"/>
      <w:r w:rsidRPr="0050469B">
        <w:t xml:space="preserve"> </w:t>
      </w:r>
      <w:proofErr w:type="spellStart"/>
      <w:r w:rsidRPr="0050469B">
        <w:t>doing</w:t>
      </w:r>
      <w:proofErr w:type="spellEnd"/>
      <w:r w:rsidRPr="0050469B">
        <w:t xml:space="preserve"> a PoC for </w:t>
      </w:r>
      <w:proofErr w:type="spellStart"/>
      <w:r w:rsidRPr="0050469B">
        <w:t>resiliency</w:t>
      </w:r>
      <w:proofErr w:type="spellEnd"/>
      <w:r w:rsidRPr="0050469B">
        <w:t xml:space="preserve"> </w:t>
      </w:r>
      <w:proofErr w:type="spellStart"/>
      <w:r w:rsidRPr="0050469B">
        <w:t>tests</w:t>
      </w:r>
      <w:proofErr w:type="spellEnd"/>
      <w:r w:rsidRPr="0050469B">
        <w:t xml:space="preserve">, </w:t>
      </w:r>
      <w:proofErr w:type="spellStart"/>
      <w:r w:rsidRPr="0050469B">
        <w:t>and</w:t>
      </w:r>
      <w:proofErr w:type="spellEnd"/>
      <w:r w:rsidRPr="0050469B">
        <w:t xml:space="preserve"> </w:t>
      </w:r>
      <w:proofErr w:type="spellStart"/>
      <w:r w:rsidRPr="0050469B">
        <w:t>they</w:t>
      </w:r>
      <w:proofErr w:type="spellEnd"/>
      <w:r w:rsidRPr="0050469B">
        <w:t xml:space="preserve"> </w:t>
      </w:r>
      <w:proofErr w:type="spellStart"/>
      <w:r w:rsidRPr="0050469B">
        <w:t>asked</w:t>
      </w:r>
      <w:proofErr w:type="spellEnd"/>
      <w:r w:rsidRPr="0050469B">
        <w:t xml:space="preserve"> me </w:t>
      </w:r>
      <w:proofErr w:type="spellStart"/>
      <w:r w:rsidRPr="0050469B">
        <w:t>to</w:t>
      </w:r>
      <w:proofErr w:type="spellEnd"/>
      <w:r w:rsidRPr="0050469B">
        <w:t xml:space="preserve"> </w:t>
      </w:r>
      <w:proofErr w:type="spellStart"/>
      <w:r w:rsidRPr="0050469B">
        <w:t>pull</w:t>
      </w:r>
      <w:proofErr w:type="spellEnd"/>
      <w:r w:rsidRPr="0050469B">
        <w:t xml:space="preserve"> a </w:t>
      </w:r>
      <w:proofErr w:type="spellStart"/>
      <w:r w:rsidRPr="0050469B">
        <w:t>power</w:t>
      </w:r>
      <w:proofErr w:type="spellEnd"/>
      <w:r w:rsidRPr="0050469B">
        <w:t xml:space="preserve"> </w:t>
      </w:r>
      <w:proofErr w:type="spellStart"/>
      <w:r w:rsidRPr="0050469B">
        <w:t>supply</w:t>
      </w:r>
      <w:proofErr w:type="spellEnd"/>
      <w:r w:rsidRPr="0050469B">
        <w:t xml:space="preserve"> from </w:t>
      </w:r>
      <w:proofErr w:type="spellStart"/>
      <w:r w:rsidRPr="0050469B">
        <w:t>the</w:t>
      </w:r>
      <w:proofErr w:type="spellEnd"/>
      <w:r w:rsidRPr="0050469B">
        <w:t xml:space="preserve"> network </w:t>
      </w:r>
      <w:proofErr w:type="spellStart"/>
      <w:r w:rsidRPr="0050469B">
        <w:t>equipment</w:t>
      </w:r>
      <w:proofErr w:type="spellEnd"/>
      <w:r w:rsidRPr="0050469B">
        <w:t xml:space="preserve">, </w:t>
      </w:r>
      <w:proofErr w:type="spellStart"/>
      <w:r w:rsidRPr="0050469B">
        <w:t>and</w:t>
      </w:r>
      <w:proofErr w:type="spellEnd"/>
      <w:r w:rsidRPr="0050469B">
        <w:t xml:space="preserve"> I </w:t>
      </w:r>
      <w:proofErr w:type="spellStart"/>
      <w:r w:rsidRPr="0050469B">
        <w:t>did</w:t>
      </w:r>
      <w:proofErr w:type="spellEnd"/>
      <w:r w:rsidRPr="0050469B">
        <w:t xml:space="preserve"> </w:t>
      </w:r>
      <w:proofErr w:type="spellStart"/>
      <w:r w:rsidRPr="0050469B">
        <w:t>that</w:t>
      </w:r>
      <w:proofErr w:type="spellEnd"/>
      <w:r w:rsidRPr="0050469B">
        <w:t xml:space="preserve">. The </w:t>
      </w:r>
      <w:proofErr w:type="spellStart"/>
      <w:r w:rsidRPr="0050469B">
        <w:t>customer</w:t>
      </w:r>
      <w:proofErr w:type="spellEnd"/>
      <w:r w:rsidRPr="0050469B">
        <w:t xml:space="preserve"> </w:t>
      </w:r>
      <w:proofErr w:type="spellStart"/>
      <w:r w:rsidRPr="0050469B">
        <w:t>did</w:t>
      </w:r>
      <w:proofErr w:type="spellEnd"/>
      <w:r w:rsidRPr="0050469B">
        <w:t xml:space="preserve"> </w:t>
      </w:r>
      <w:proofErr w:type="spellStart"/>
      <w:r w:rsidRPr="0050469B">
        <w:t>not</w:t>
      </w:r>
      <w:proofErr w:type="spellEnd"/>
      <w:r w:rsidRPr="0050469B">
        <w:t xml:space="preserve"> </w:t>
      </w:r>
      <w:proofErr w:type="spellStart"/>
      <w:r w:rsidRPr="0050469B">
        <w:t>understand</w:t>
      </w:r>
      <w:proofErr w:type="spellEnd"/>
      <w:r w:rsidRPr="0050469B">
        <w:t xml:space="preserve"> </w:t>
      </w:r>
      <w:proofErr w:type="spellStart"/>
      <w:r w:rsidRPr="0050469B">
        <w:t>why</w:t>
      </w:r>
      <w:proofErr w:type="spellEnd"/>
      <w:r w:rsidRPr="0050469B">
        <w:t xml:space="preserve"> </w:t>
      </w:r>
      <w:proofErr w:type="spellStart"/>
      <w:r w:rsidRPr="0050469B">
        <w:t>they</w:t>
      </w:r>
      <w:proofErr w:type="spellEnd"/>
      <w:r w:rsidRPr="0050469B">
        <w:t xml:space="preserve"> </w:t>
      </w:r>
      <w:proofErr w:type="spellStart"/>
      <w:r w:rsidRPr="0050469B">
        <w:t>were</w:t>
      </w:r>
      <w:proofErr w:type="spellEnd"/>
      <w:r w:rsidRPr="0050469B">
        <w:t xml:space="preserve"> </w:t>
      </w:r>
      <w:proofErr w:type="spellStart"/>
      <w:r w:rsidRPr="0050469B">
        <w:t>not</w:t>
      </w:r>
      <w:proofErr w:type="spellEnd"/>
      <w:r w:rsidRPr="0050469B">
        <w:t xml:space="preserve"> </w:t>
      </w:r>
      <w:proofErr w:type="spellStart"/>
      <w:r w:rsidRPr="0050469B">
        <w:t>getting</w:t>
      </w:r>
      <w:proofErr w:type="spellEnd"/>
      <w:r w:rsidRPr="0050469B">
        <w:t xml:space="preserve"> </w:t>
      </w:r>
      <w:proofErr w:type="spellStart"/>
      <w:r w:rsidRPr="0050469B">
        <w:t>the</w:t>
      </w:r>
      <w:proofErr w:type="spellEnd"/>
      <w:r w:rsidRPr="0050469B">
        <w:t xml:space="preserve"> </w:t>
      </w:r>
      <w:proofErr w:type="spellStart"/>
      <w:r w:rsidRPr="0050469B">
        <w:t>alerts</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equipment</w:t>
      </w:r>
      <w:proofErr w:type="spellEnd"/>
      <w:r w:rsidRPr="0050469B">
        <w:t xml:space="preserve"> console </w:t>
      </w:r>
      <w:proofErr w:type="spellStart"/>
      <w:r w:rsidRPr="0050469B">
        <w:t>immediately</w:t>
      </w:r>
      <w:proofErr w:type="spellEnd"/>
      <w:r w:rsidRPr="0050469B">
        <w:t xml:space="preserve">.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question</w:t>
      </w:r>
      <w:proofErr w:type="spellEnd"/>
      <w:r w:rsidRPr="0050469B">
        <w:t xml:space="preserve"> </w:t>
      </w:r>
      <w:proofErr w:type="spellStart"/>
      <w:r w:rsidRPr="0050469B">
        <w:t>they</w:t>
      </w:r>
      <w:proofErr w:type="spellEnd"/>
      <w:r w:rsidRPr="0050469B">
        <w:t xml:space="preserve"> </w:t>
      </w:r>
      <w:proofErr w:type="spellStart"/>
      <w:r w:rsidRPr="0050469B">
        <w:t>asked</w:t>
      </w:r>
      <w:proofErr w:type="spellEnd"/>
      <w:r w:rsidRPr="0050469B">
        <w:t xml:space="preserve">, it </w:t>
      </w:r>
      <w:proofErr w:type="spellStart"/>
      <w:r w:rsidRPr="0050469B">
        <w:t>was</w:t>
      </w:r>
      <w:proofErr w:type="spellEnd"/>
      <w:r w:rsidRPr="0050469B">
        <w:t xml:space="preserve"> </w:t>
      </w:r>
      <w:proofErr w:type="spellStart"/>
      <w:r w:rsidRPr="0050469B">
        <w:t>clear</w:t>
      </w:r>
      <w:proofErr w:type="spellEnd"/>
      <w:r w:rsidRPr="0050469B">
        <w:t xml:space="preserve"> </w:t>
      </w:r>
      <w:proofErr w:type="spellStart"/>
      <w:r w:rsidRPr="0050469B">
        <w:t>to</w:t>
      </w:r>
      <w:proofErr w:type="spellEnd"/>
      <w:r w:rsidRPr="0050469B">
        <w:t xml:space="preserve"> me </w:t>
      </w:r>
      <w:proofErr w:type="spellStart"/>
      <w:r w:rsidRPr="0050469B">
        <w:t>they</w:t>
      </w:r>
      <w:proofErr w:type="spellEnd"/>
      <w:r w:rsidRPr="0050469B">
        <w:t xml:space="preserve"> </w:t>
      </w:r>
      <w:proofErr w:type="spellStart"/>
      <w:r w:rsidRPr="0050469B">
        <w:t>did</w:t>
      </w:r>
      <w:proofErr w:type="spellEnd"/>
      <w:r w:rsidRPr="0050469B">
        <w:t xml:space="preserve"> </w:t>
      </w:r>
      <w:proofErr w:type="spellStart"/>
      <w:r w:rsidRPr="0050469B">
        <w:t>not</w:t>
      </w:r>
      <w:proofErr w:type="spellEnd"/>
      <w:r w:rsidRPr="0050469B">
        <w:t xml:space="preserve"> quite </w:t>
      </w:r>
      <w:proofErr w:type="spellStart"/>
      <w:r w:rsidRPr="0050469B">
        <w:t>have</w:t>
      </w:r>
      <w:proofErr w:type="spellEnd"/>
      <w:r w:rsidRPr="0050469B">
        <w:t xml:space="preserve"> </w:t>
      </w:r>
      <w:proofErr w:type="spellStart"/>
      <w:r w:rsidRPr="0050469B">
        <w:t>the</w:t>
      </w:r>
      <w:proofErr w:type="spellEnd"/>
      <w:r w:rsidRPr="0050469B">
        <w:t xml:space="preserve"> “</w:t>
      </w:r>
      <w:proofErr w:type="spellStart"/>
      <w:r w:rsidRPr="0050469B">
        <w:t>knowledge</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what</w:t>
      </w:r>
      <w:proofErr w:type="spellEnd"/>
      <w:r w:rsidRPr="0050469B">
        <w:t xml:space="preserve"> </w:t>
      </w:r>
      <w:proofErr w:type="spellStart"/>
      <w:r w:rsidRPr="0050469B">
        <w:t>exactly</w:t>
      </w:r>
      <w:proofErr w:type="spellEnd"/>
      <w:r w:rsidRPr="0050469B">
        <w:t xml:space="preserve"> </w:t>
      </w:r>
      <w:proofErr w:type="spellStart"/>
      <w:r w:rsidRPr="0050469B">
        <w:t>happened</w:t>
      </w:r>
      <w:proofErr w:type="spellEnd"/>
      <w:r w:rsidRPr="0050469B">
        <w:t xml:space="preserve">. The network </w:t>
      </w:r>
      <w:proofErr w:type="spellStart"/>
      <w:r w:rsidRPr="0050469B">
        <w:t>equipment</w:t>
      </w:r>
      <w:proofErr w:type="spellEnd"/>
      <w:r w:rsidRPr="0050469B">
        <w:t xml:space="preserve"> </w:t>
      </w:r>
      <w:proofErr w:type="spellStart"/>
      <w:r w:rsidRPr="0050469B">
        <w:t>has</w:t>
      </w:r>
      <w:proofErr w:type="spellEnd"/>
      <w:r w:rsidRPr="0050469B">
        <w:t xml:space="preserve"> </w:t>
      </w:r>
      <w:proofErr w:type="spellStart"/>
      <w:r w:rsidRPr="0050469B">
        <w:t>redundant</w:t>
      </w:r>
      <w:proofErr w:type="spellEnd"/>
      <w:r w:rsidRPr="0050469B">
        <w:t xml:space="preserve"> </w:t>
      </w:r>
      <w:proofErr w:type="spellStart"/>
      <w:r w:rsidRPr="0050469B">
        <w:t>components</w:t>
      </w:r>
      <w:proofErr w:type="spellEnd"/>
      <w:r w:rsidRPr="0050469B">
        <w:t xml:space="preserve"> for </w:t>
      </w:r>
      <w:proofErr w:type="spellStart"/>
      <w:r w:rsidRPr="0050469B">
        <w:t>power</w:t>
      </w:r>
      <w:proofErr w:type="spellEnd"/>
      <w:r w:rsidRPr="0050469B">
        <w:t xml:space="preserve"> </w:t>
      </w:r>
      <w:proofErr w:type="spellStart"/>
      <w:r w:rsidRPr="0050469B">
        <w:t>supply</w:t>
      </w:r>
      <w:proofErr w:type="spellEnd"/>
      <w:r w:rsidRPr="0050469B">
        <w:t xml:space="preserve">, </w:t>
      </w:r>
      <w:proofErr w:type="spellStart"/>
      <w:r w:rsidRPr="0050469B">
        <w:t>and</w:t>
      </w:r>
      <w:proofErr w:type="spellEnd"/>
      <w:r w:rsidRPr="0050469B">
        <w:t xml:space="preserve"> </w:t>
      </w:r>
      <w:proofErr w:type="spellStart"/>
      <w:r w:rsidRPr="0050469B">
        <w:t>just</w:t>
      </w:r>
      <w:proofErr w:type="spellEnd"/>
      <w:r w:rsidRPr="0050469B">
        <w:t xml:space="preserve"> </w:t>
      </w:r>
      <w:proofErr w:type="spellStart"/>
      <w:r w:rsidRPr="0050469B">
        <w:t>losing</w:t>
      </w:r>
      <w:proofErr w:type="spellEnd"/>
      <w:r w:rsidRPr="0050469B">
        <w:t xml:space="preserve"> </w:t>
      </w:r>
      <w:proofErr w:type="spellStart"/>
      <w:r w:rsidRPr="0050469B">
        <w:t>one</w:t>
      </w:r>
      <w:proofErr w:type="spellEnd"/>
      <w:r w:rsidRPr="0050469B">
        <w:t xml:space="preserve"> </w:t>
      </w:r>
      <w:proofErr w:type="spellStart"/>
      <w:r w:rsidRPr="0050469B">
        <w:t>power</w:t>
      </w:r>
      <w:proofErr w:type="spellEnd"/>
      <w:r w:rsidRPr="0050469B">
        <w:t xml:space="preserve"> </w:t>
      </w:r>
      <w:proofErr w:type="spellStart"/>
      <w:r w:rsidRPr="0050469B">
        <w:t>supply</w:t>
      </w:r>
      <w:proofErr w:type="spellEnd"/>
      <w:r w:rsidRPr="0050469B">
        <w:t xml:space="preserve"> </w:t>
      </w:r>
      <w:proofErr w:type="spellStart"/>
      <w:r w:rsidRPr="0050469B">
        <w:t>the</w:t>
      </w:r>
      <w:proofErr w:type="spellEnd"/>
      <w:r w:rsidRPr="0050469B">
        <w:t xml:space="preserve"> </w:t>
      </w:r>
      <w:proofErr w:type="spellStart"/>
      <w:r w:rsidRPr="0050469B">
        <w:t>alerts</w:t>
      </w:r>
      <w:proofErr w:type="spellEnd"/>
      <w:r w:rsidRPr="0050469B">
        <w:t xml:space="preserve"> </w:t>
      </w:r>
      <w:proofErr w:type="spellStart"/>
      <w:r w:rsidRPr="0050469B">
        <w:t>will</w:t>
      </w:r>
      <w:proofErr w:type="spellEnd"/>
      <w:r w:rsidRPr="0050469B">
        <w:t xml:space="preserve"> </w:t>
      </w:r>
      <w:proofErr w:type="spellStart"/>
      <w:r w:rsidRPr="0050469B">
        <w:t>only</w:t>
      </w:r>
      <w:proofErr w:type="spellEnd"/>
      <w:r w:rsidRPr="0050469B">
        <w:t xml:space="preserve"> show </w:t>
      </w:r>
      <w:proofErr w:type="spellStart"/>
      <w:r w:rsidRPr="0050469B">
        <w:t>up</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console </w:t>
      </w:r>
      <w:proofErr w:type="spellStart"/>
      <w:r w:rsidRPr="0050469B">
        <w:t>around</w:t>
      </w:r>
      <w:proofErr w:type="spellEnd"/>
      <w:r w:rsidRPr="0050469B">
        <w:t xml:space="preserve"> </w:t>
      </w:r>
      <w:proofErr w:type="spellStart"/>
      <w:r w:rsidRPr="0050469B">
        <w:t>the</w:t>
      </w:r>
      <w:proofErr w:type="spellEnd"/>
      <w:r w:rsidRPr="0050469B">
        <w:t xml:space="preserve"> 30th </w:t>
      </w:r>
      <w:proofErr w:type="spellStart"/>
      <w:r w:rsidRPr="0050469B">
        <w:t>second</w:t>
      </w:r>
      <w:proofErr w:type="spellEnd"/>
      <w:r w:rsidRPr="0050469B">
        <w:t xml:space="preserve"> </w:t>
      </w:r>
      <w:proofErr w:type="spellStart"/>
      <w:r w:rsidRPr="0050469B">
        <w:t>after</w:t>
      </w:r>
      <w:proofErr w:type="spellEnd"/>
      <w:r w:rsidRPr="0050469B">
        <w:t xml:space="preserve"> </w:t>
      </w:r>
      <w:proofErr w:type="spellStart"/>
      <w:r w:rsidRPr="0050469B">
        <w:t>the</w:t>
      </w:r>
      <w:proofErr w:type="spellEnd"/>
      <w:r w:rsidRPr="0050469B">
        <w:t xml:space="preserve"> </w:t>
      </w:r>
      <w:proofErr w:type="spellStart"/>
      <w:r w:rsidRPr="0050469B">
        <w:t>failure</w:t>
      </w:r>
      <w:proofErr w:type="spellEnd"/>
      <w:r w:rsidRPr="0050469B">
        <w:t xml:space="preserve"> </w:t>
      </w:r>
      <w:proofErr w:type="spellStart"/>
      <w:r w:rsidRPr="0050469B">
        <w:t>detected</w:t>
      </w:r>
      <w:proofErr w:type="spellEnd"/>
      <w:r w:rsidRPr="0050469B">
        <w:t>.</w:t>
      </w:r>
    </w:p>
    <w:p w14:paraId="175E75C6"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If</w:t>
      </w:r>
      <w:proofErr w:type="spellEnd"/>
      <w:r w:rsidRPr="0050469B">
        <w:t xml:space="preserve"> </w:t>
      </w:r>
      <w:proofErr w:type="spellStart"/>
      <w:r w:rsidRPr="0050469B">
        <w:t>you</w:t>
      </w:r>
      <w:proofErr w:type="spellEnd"/>
      <w:r w:rsidRPr="0050469B">
        <w:t xml:space="preserve">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the</w:t>
      </w:r>
      <w:proofErr w:type="spellEnd"/>
      <w:r w:rsidRPr="0050469B">
        <w:t xml:space="preserve"> </w:t>
      </w:r>
      <w:proofErr w:type="spellStart"/>
      <w:r w:rsidRPr="0050469B">
        <w:t>answer</w:t>
      </w:r>
      <w:proofErr w:type="spellEnd"/>
      <w:r w:rsidRPr="0050469B">
        <w:t xml:space="preserve"> </w:t>
      </w:r>
      <w:proofErr w:type="spellStart"/>
      <w:r w:rsidRPr="0050469B">
        <w:t>to</w:t>
      </w:r>
      <w:proofErr w:type="spellEnd"/>
      <w:r w:rsidRPr="0050469B">
        <w:t xml:space="preserve"> some </w:t>
      </w:r>
      <w:proofErr w:type="spellStart"/>
      <w:r w:rsidRPr="0050469B">
        <w:t>questions</w:t>
      </w:r>
      <w:proofErr w:type="spellEnd"/>
      <w:r w:rsidRPr="0050469B">
        <w:t xml:space="preserve"> </w:t>
      </w:r>
      <w:proofErr w:type="spellStart"/>
      <w:r w:rsidRPr="0050469B">
        <w:t>they</w:t>
      </w:r>
      <w:proofErr w:type="spellEnd"/>
      <w:r w:rsidRPr="0050469B">
        <w:t xml:space="preserve"> </w:t>
      </w:r>
      <w:proofErr w:type="spellStart"/>
      <w:r w:rsidRPr="0050469B">
        <w:t>have</w:t>
      </w:r>
      <w:proofErr w:type="spellEnd"/>
      <w:r w:rsidRPr="0050469B">
        <w:t xml:space="preserve">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have</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 xml:space="preserve"> </w:t>
      </w:r>
      <w:proofErr w:type="spellStart"/>
      <w:r w:rsidRPr="0050469B">
        <w:t>the</w:t>
      </w:r>
      <w:proofErr w:type="spellEnd"/>
      <w:r w:rsidRPr="0050469B">
        <w:t xml:space="preserve"> </w:t>
      </w:r>
      <w:proofErr w:type="spellStart"/>
      <w:r w:rsidRPr="0050469B">
        <w:t>adequate</w:t>
      </w:r>
      <w:proofErr w:type="spellEnd"/>
      <w:r w:rsidRPr="0050469B">
        <w:t xml:space="preserve"> </w:t>
      </w:r>
      <w:proofErr w:type="spellStart"/>
      <w:r w:rsidRPr="0050469B">
        <w:t>knowledge</w:t>
      </w:r>
      <w:proofErr w:type="spellEnd"/>
      <w:r w:rsidRPr="0050469B">
        <w:t>?</w:t>
      </w:r>
    </w:p>
    <w:p w14:paraId="1DD8DC23"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Sometimes</w:t>
      </w:r>
      <w:proofErr w:type="spellEnd"/>
      <w:r w:rsidRPr="0050469B">
        <w:t xml:space="preserve">, </w:t>
      </w:r>
      <w:proofErr w:type="spellStart"/>
      <w:r w:rsidRPr="0050469B">
        <w:t>people</w:t>
      </w:r>
      <w:proofErr w:type="spellEnd"/>
      <w:r w:rsidRPr="0050469B">
        <w:t xml:space="preserve"> </w:t>
      </w:r>
      <w:proofErr w:type="spellStart"/>
      <w:r w:rsidRPr="0050469B">
        <w:t>pretend</w:t>
      </w:r>
      <w:proofErr w:type="spellEnd"/>
      <w:r w:rsidRPr="0050469B">
        <w:t xml:space="preserve"> </w:t>
      </w:r>
      <w:proofErr w:type="spellStart"/>
      <w:r w:rsidRPr="0050469B">
        <w:t>to</w:t>
      </w:r>
      <w:proofErr w:type="spellEnd"/>
      <w:r w:rsidRPr="0050469B">
        <w:t xml:space="preserve"> </w:t>
      </w:r>
      <w:proofErr w:type="spellStart"/>
      <w:r w:rsidRPr="0050469B">
        <w:t>know</w:t>
      </w:r>
      <w:proofErr w:type="spellEnd"/>
      <w:r w:rsidRPr="0050469B">
        <w:t xml:space="preserve"> </w:t>
      </w:r>
      <w:proofErr w:type="spellStart"/>
      <w:r w:rsidRPr="0050469B">
        <w:t>something</w:t>
      </w:r>
      <w:proofErr w:type="spellEnd"/>
      <w:r w:rsidRPr="0050469B">
        <w:t xml:space="preserve"> </w:t>
      </w:r>
      <w:proofErr w:type="spellStart"/>
      <w:r w:rsidRPr="0050469B">
        <w:t>just</w:t>
      </w:r>
      <w:proofErr w:type="spellEnd"/>
      <w:r w:rsidRPr="0050469B">
        <w:t xml:space="preserve"> </w:t>
      </w:r>
      <w:proofErr w:type="spellStart"/>
      <w:r w:rsidRPr="0050469B">
        <w:t>to</w:t>
      </w:r>
      <w:proofErr w:type="spellEnd"/>
      <w:r w:rsidRPr="0050469B">
        <w:t xml:space="preserve"> look </w:t>
      </w:r>
      <w:proofErr w:type="spellStart"/>
      <w:r w:rsidRPr="0050469B">
        <w:t>smart</w:t>
      </w:r>
      <w:proofErr w:type="spellEnd"/>
      <w:r w:rsidRPr="0050469B">
        <w:t xml:space="preserve"> in front </w:t>
      </w:r>
      <w:proofErr w:type="spellStart"/>
      <w:r w:rsidRPr="0050469B">
        <w:t>of</w:t>
      </w:r>
      <w:proofErr w:type="spellEnd"/>
      <w:r w:rsidRPr="0050469B">
        <w:t xml:space="preserve"> </w:t>
      </w:r>
      <w:proofErr w:type="spellStart"/>
      <w:r w:rsidRPr="0050469B">
        <w:t>others</w:t>
      </w:r>
      <w:proofErr w:type="spellEnd"/>
      <w:r w:rsidRPr="0050469B">
        <w:t xml:space="preserve">. </w:t>
      </w:r>
    </w:p>
    <w:p w14:paraId="2381EED4" w14:textId="77777777" w:rsidR="00AC426F" w:rsidRPr="0050469B" w:rsidRDefault="00AC426F" w:rsidP="00A01847">
      <w:pPr>
        <w:pStyle w:val="Tese-Entrevistas"/>
      </w:pPr>
    </w:p>
    <w:p w14:paraId="4AB3F2C3" w14:textId="77777777" w:rsidR="00AC426F" w:rsidRPr="0050469B" w:rsidRDefault="00AC426F" w:rsidP="00A01847">
      <w:pPr>
        <w:pStyle w:val="Tese-Entrevistas"/>
      </w:pPr>
      <w:r w:rsidRPr="0050469B">
        <w:t xml:space="preserve">7)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articipant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are </w:t>
      </w:r>
      <w:proofErr w:type="spellStart"/>
      <w:r w:rsidRPr="0050469B">
        <w:t>acquiring</w:t>
      </w:r>
      <w:proofErr w:type="spellEnd"/>
      <w:r w:rsidRPr="0050469B">
        <w:t xml:space="preserve"> some </w:t>
      </w:r>
      <w:proofErr w:type="spellStart"/>
      <w:r w:rsidRPr="0050469B">
        <w:t>knowledge</w:t>
      </w:r>
      <w:proofErr w:type="spellEnd"/>
      <w:r w:rsidRPr="0050469B">
        <w:t>?</w:t>
      </w:r>
    </w:p>
    <w:p w14:paraId="74750212" w14:textId="77777777" w:rsidR="00AC426F" w:rsidRPr="0050469B" w:rsidRDefault="00AC426F" w:rsidP="00A01847">
      <w:pPr>
        <w:pStyle w:val="Tese-Entrevistas"/>
      </w:pPr>
      <w:proofErr w:type="spellStart"/>
      <w:r w:rsidRPr="0050469B">
        <w:t>Usually</w:t>
      </w:r>
      <w:proofErr w:type="spellEnd"/>
      <w:r w:rsidRPr="0050469B">
        <w:t xml:space="preserve"> </w:t>
      </w:r>
      <w:proofErr w:type="spellStart"/>
      <w:r w:rsidRPr="0050469B">
        <w:t>by</w:t>
      </w:r>
      <w:proofErr w:type="spellEnd"/>
      <w:r w:rsidRPr="0050469B">
        <w:t xml:space="preserve"> </w:t>
      </w:r>
      <w:proofErr w:type="spellStart"/>
      <w:r w:rsidRPr="0050469B">
        <w:t>the</w:t>
      </w:r>
      <w:proofErr w:type="spellEnd"/>
      <w:r w:rsidRPr="0050469B">
        <w:t xml:space="preserve"> </w:t>
      </w:r>
      <w:proofErr w:type="spellStart"/>
      <w:r w:rsidRPr="0050469B">
        <w:t>comments</w:t>
      </w:r>
      <w:proofErr w:type="spellEnd"/>
      <w:r w:rsidRPr="0050469B">
        <w:t xml:space="preserve"> </w:t>
      </w:r>
      <w:proofErr w:type="spellStart"/>
      <w:r w:rsidRPr="0050469B">
        <w:t>they</w:t>
      </w:r>
      <w:proofErr w:type="spellEnd"/>
      <w:r w:rsidRPr="0050469B">
        <w:t xml:space="preserve"> </w:t>
      </w:r>
      <w:proofErr w:type="spellStart"/>
      <w:r w:rsidRPr="0050469B">
        <w:t>make</w:t>
      </w:r>
      <w:proofErr w:type="spellEnd"/>
      <w:r w:rsidRPr="0050469B">
        <w:t xml:space="preserve">. I </w:t>
      </w:r>
      <w:proofErr w:type="spellStart"/>
      <w:r w:rsidRPr="0050469B">
        <w:t>als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to</w:t>
      </w:r>
      <w:proofErr w:type="spellEnd"/>
      <w:r w:rsidRPr="0050469B">
        <w:t xml:space="preserve"> </w:t>
      </w:r>
      <w:proofErr w:type="spellStart"/>
      <w:r w:rsidRPr="0050469B">
        <w:t>recheck</w:t>
      </w:r>
      <w:proofErr w:type="spellEnd"/>
      <w:r w:rsidRPr="0050469B">
        <w:t xml:space="preserve"> </w:t>
      </w:r>
      <w:proofErr w:type="spellStart"/>
      <w:r w:rsidRPr="0050469B">
        <w:t>with</w:t>
      </w:r>
      <w:proofErr w:type="spellEnd"/>
      <w:r w:rsidRPr="0050469B">
        <w:t xml:space="preserve"> </w:t>
      </w:r>
      <w:proofErr w:type="spellStart"/>
      <w:r w:rsidRPr="0050469B">
        <w:t>them</w:t>
      </w:r>
      <w:proofErr w:type="spellEnd"/>
      <w:r w:rsidRPr="0050469B">
        <w:t xml:space="preserve"> </w:t>
      </w:r>
      <w:proofErr w:type="spellStart"/>
      <w:r w:rsidRPr="0050469B">
        <w:t>every</w:t>
      </w:r>
      <w:proofErr w:type="spellEnd"/>
      <w:r w:rsidRPr="0050469B">
        <w:t xml:space="preserve"> time, for </w:t>
      </w:r>
      <w:proofErr w:type="spellStart"/>
      <w:r w:rsidRPr="0050469B">
        <w:t>example</w:t>
      </w:r>
      <w:proofErr w:type="spellEnd"/>
      <w:r w:rsidRPr="0050469B">
        <w:t xml:space="preserve">, </w:t>
      </w:r>
      <w:proofErr w:type="spellStart"/>
      <w:r w:rsidRPr="0050469B">
        <w:t>when</w:t>
      </w:r>
      <w:proofErr w:type="spellEnd"/>
      <w:r w:rsidRPr="0050469B">
        <w:t xml:space="preserve"> I </w:t>
      </w:r>
      <w:proofErr w:type="spellStart"/>
      <w:r w:rsidRPr="0050469B">
        <w:t>am</w:t>
      </w:r>
      <w:proofErr w:type="spellEnd"/>
      <w:r w:rsidRPr="0050469B">
        <w:t xml:space="preserve"> </w:t>
      </w:r>
      <w:proofErr w:type="spellStart"/>
      <w:r w:rsidRPr="0050469B">
        <w:t>building</w:t>
      </w:r>
      <w:proofErr w:type="spellEnd"/>
      <w:r w:rsidRPr="0050469B">
        <w:t xml:space="preserve"> a PoC. </w:t>
      </w:r>
      <w:proofErr w:type="spellStart"/>
      <w:r w:rsidRPr="0050469B">
        <w:t>Also</w:t>
      </w:r>
      <w:proofErr w:type="spellEnd"/>
      <w:r w:rsidRPr="0050469B">
        <w:t xml:space="preserve">, I </w:t>
      </w:r>
      <w:proofErr w:type="spellStart"/>
      <w:r w:rsidRPr="0050469B">
        <w:t>always</w:t>
      </w:r>
      <w:proofErr w:type="spellEnd"/>
      <w:r w:rsidRPr="0050469B">
        <w:t xml:space="preserve"> </w:t>
      </w:r>
      <w:proofErr w:type="spellStart"/>
      <w:r w:rsidRPr="0050469B">
        <w:t>ask</w:t>
      </w:r>
      <w:proofErr w:type="spellEnd"/>
      <w:r w:rsidRPr="0050469B">
        <w:t xml:space="preserve"> </w:t>
      </w:r>
      <w:proofErr w:type="spellStart"/>
      <w:r w:rsidRPr="0050469B">
        <w:t>questions</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we</w:t>
      </w:r>
      <w:proofErr w:type="spellEnd"/>
      <w:r w:rsidRPr="0050469B">
        <w:t xml:space="preserve"> ar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same</w:t>
      </w:r>
      <w:proofErr w:type="spellEnd"/>
      <w:r w:rsidRPr="0050469B">
        <w:t xml:space="preserve"> </w:t>
      </w:r>
      <w:proofErr w:type="spellStart"/>
      <w:r w:rsidRPr="0050469B">
        <w:t>page</w:t>
      </w:r>
      <w:proofErr w:type="spellEnd"/>
      <w:r w:rsidRPr="0050469B">
        <w:t xml:space="preserve"> </w:t>
      </w:r>
      <w:proofErr w:type="spellStart"/>
      <w:r w:rsidRPr="0050469B">
        <w:t>before</w:t>
      </w:r>
      <w:proofErr w:type="spellEnd"/>
      <w:r w:rsidRPr="0050469B">
        <w:t xml:space="preserve"> I move </w:t>
      </w:r>
      <w:proofErr w:type="spellStart"/>
      <w:r w:rsidRPr="0050469B">
        <w:t>on</w:t>
      </w:r>
      <w:proofErr w:type="spellEnd"/>
      <w:r w:rsidRPr="0050469B">
        <w:t xml:space="preserve"> </w:t>
      </w:r>
      <w:proofErr w:type="spellStart"/>
      <w:r w:rsidRPr="0050469B">
        <w:t>with</w:t>
      </w:r>
      <w:proofErr w:type="spellEnd"/>
      <w:r w:rsidRPr="0050469B">
        <w:t xml:space="preserve"> </w:t>
      </w:r>
      <w:proofErr w:type="spellStart"/>
      <w:r w:rsidRPr="0050469B">
        <w:t>other</w:t>
      </w:r>
      <w:proofErr w:type="spellEnd"/>
      <w:r w:rsidRPr="0050469B">
        <w:t xml:space="preserve"> </w:t>
      </w:r>
      <w:proofErr w:type="spellStart"/>
      <w:r w:rsidRPr="0050469B">
        <w:t>assignments</w:t>
      </w:r>
      <w:proofErr w:type="spellEnd"/>
      <w:r w:rsidRPr="0050469B">
        <w:t xml:space="preserve"> in </w:t>
      </w:r>
      <w:proofErr w:type="spellStart"/>
      <w:r w:rsidRPr="0050469B">
        <w:t>the</w:t>
      </w:r>
      <w:proofErr w:type="spellEnd"/>
      <w:r w:rsidRPr="0050469B">
        <w:t xml:space="preserve"> PoC </w:t>
      </w:r>
      <w:proofErr w:type="spellStart"/>
      <w:r w:rsidRPr="0050469B">
        <w:t>building</w:t>
      </w:r>
      <w:proofErr w:type="spellEnd"/>
      <w:r w:rsidRPr="0050469B">
        <w:t xml:space="preserve"> </w:t>
      </w:r>
      <w:proofErr w:type="spellStart"/>
      <w:r w:rsidRPr="0050469B">
        <w:t>process</w:t>
      </w:r>
      <w:proofErr w:type="spellEnd"/>
      <w:r w:rsidRPr="0050469B">
        <w:t xml:space="preserve">. </w:t>
      </w:r>
    </w:p>
    <w:p w14:paraId="47DD6792" w14:textId="77777777" w:rsidR="00AC426F" w:rsidRPr="0050469B" w:rsidRDefault="00AC426F" w:rsidP="00A01847">
      <w:pPr>
        <w:pStyle w:val="Tese-Entrevistas"/>
      </w:pPr>
      <w:r w:rsidRPr="0050469B">
        <w:t> </w:t>
      </w:r>
    </w:p>
    <w:p w14:paraId="13DB2FC6" w14:textId="77777777" w:rsidR="00AC426F" w:rsidRPr="0050469B" w:rsidRDefault="00AC426F" w:rsidP="00A01847">
      <w:pPr>
        <w:pStyle w:val="Tese-Entrevistas"/>
      </w:pPr>
      <w:r w:rsidRPr="0050469B">
        <w:lastRenderedPageBreak/>
        <w:t xml:space="preserve">8)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act</w:t>
      </w:r>
      <w:proofErr w:type="spellEnd"/>
      <w:r w:rsidRPr="0050469B">
        <w:t xml:space="preserve"> in </w:t>
      </w:r>
      <w:proofErr w:type="spellStart"/>
      <w:r w:rsidRPr="0050469B">
        <w:t>the</w:t>
      </w:r>
      <w:proofErr w:type="spellEnd"/>
      <w:r w:rsidRPr="0050469B">
        <w:t xml:space="preserve"> face </w:t>
      </w:r>
      <w:proofErr w:type="spellStart"/>
      <w:r w:rsidRPr="0050469B">
        <w:t>of</w:t>
      </w:r>
      <w:proofErr w:type="spellEnd"/>
      <w:r w:rsidRPr="0050469B">
        <w:t xml:space="preserve"> some </w:t>
      </w:r>
      <w:proofErr w:type="spellStart"/>
      <w:r w:rsidRPr="0050469B">
        <w:t>changes</w:t>
      </w:r>
      <w:proofErr w:type="spellEnd"/>
      <w:r w:rsidRPr="0050469B">
        <w:t xml:space="preserve"> in </w:t>
      </w:r>
      <w:proofErr w:type="spellStart"/>
      <w:r w:rsidRPr="0050469B">
        <w:t>the</w:t>
      </w:r>
      <w:proofErr w:type="spellEnd"/>
      <w:r w:rsidRPr="0050469B">
        <w:t xml:space="preserve"> PoC context, </w:t>
      </w:r>
      <w:proofErr w:type="spellStart"/>
      <w:r w:rsidRPr="0050469B">
        <w:t>such</w:t>
      </w:r>
      <w:proofErr w:type="spellEnd"/>
      <w:r w:rsidRPr="0050469B">
        <w:t xml:space="preserve"> as </w:t>
      </w:r>
      <w:proofErr w:type="spellStart"/>
      <w:r w:rsidRPr="0050469B">
        <w:t>requirements</w:t>
      </w:r>
      <w:proofErr w:type="spellEnd"/>
      <w:r w:rsidRPr="0050469B">
        <w:t xml:space="preserve">, </w:t>
      </w:r>
      <w:proofErr w:type="spellStart"/>
      <w:r w:rsidRPr="0050469B">
        <w:t>elements</w:t>
      </w:r>
      <w:proofErr w:type="spellEnd"/>
      <w:r w:rsidRPr="0050469B">
        <w:t xml:space="preserve">, </w:t>
      </w:r>
      <w:proofErr w:type="spellStart"/>
      <w:r w:rsidRPr="0050469B">
        <w:t>unexpected</w:t>
      </w:r>
      <w:proofErr w:type="spellEnd"/>
      <w:r w:rsidRPr="0050469B">
        <w:t xml:space="preserve"> </w:t>
      </w:r>
      <w:proofErr w:type="spellStart"/>
      <w:r w:rsidRPr="0050469B">
        <w:t>results</w:t>
      </w:r>
      <w:proofErr w:type="spellEnd"/>
      <w:r w:rsidRPr="0050469B">
        <w:t>, etc.</w:t>
      </w:r>
    </w:p>
    <w:p w14:paraId="5AC46956" w14:textId="77777777" w:rsidR="00AC426F" w:rsidRPr="0050469B" w:rsidRDefault="00AC426F" w:rsidP="00A01847">
      <w:pPr>
        <w:pStyle w:val="Tese-Entrevistas"/>
      </w:pPr>
      <w:proofErr w:type="spellStart"/>
      <w:r w:rsidRPr="0050469B">
        <w:t>Changes</w:t>
      </w:r>
      <w:proofErr w:type="spellEnd"/>
      <w:r w:rsidRPr="0050469B">
        <w:t xml:space="preserve"> </w:t>
      </w:r>
      <w:proofErr w:type="spellStart"/>
      <w:r w:rsidRPr="0050469B">
        <w:t>always</w:t>
      </w:r>
      <w:proofErr w:type="spellEnd"/>
      <w:r w:rsidRPr="0050469B">
        <w:t xml:space="preserve"> </w:t>
      </w:r>
      <w:proofErr w:type="spellStart"/>
      <w:r w:rsidRPr="0050469B">
        <w:t>happen</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 (i.e., </w:t>
      </w:r>
      <w:proofErr w:type="spellStart"/>
      <w:r w:rsidRPr="0050469B">
        <w:t>the</w:t>
      </w:r>
      <w:proofErr w:type="spellEnd"/>
      <w:r w:rsidRPr="0050469B">
        <w:t xml:space="preserve"> </w:t>
      </w:r>
      <w:proofErr w:type="spellStart"/>
      <w:r w:rsidRPr="0050469B">
        <w:t>technology</w:t>
      </w:r>
      <w:proofErr w:type="spellEnd"/>
      <w:r w:rsidRPr="0050469B">
        <w:t xml:space="preserve"> </w:t>
      </w:r>
      <w:proofErr w:type="spellStart"/>
      <w:r w:rsidRPr="0050469B">
        <w:t>may</w:t>
      </w:r>
      <w:proofErr w:type="spellEnd"/>
      <w:r w:rsidRPr="0050469B">
        <w:t xml:space="preserve"> </w:t>
      </w:r>
      <w:proofErr w:type="spellStart"/>
      <w:r w:rsidRPr="0050469B">
        <w:t>change</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 For </w:t>
      </w:r>
      <w:proofErr w:type="spellStart"/>
      <w:r w:rsidRPr="0050469B">
        <w:t>unexpected</w:t>
      </w:r>
      <w:proofErr w:type="spellEnd"/>
      <w:r w:rsidRPr="0050469B">
        <w:t xml:space="preserve"> </w:t>
      </w:r>
      <w:proofErr w:type="spellStart"/>
      <w:r w:rsidRPr="0050469B">
        <w:t>results</w:t>
      </w:r>
      <w:proofErr w:type="spellEnd"/>
      <w:r w:rsidRPr="0050469B">
        <w:t xml:space="preserve">, </w:t>
      </w:r>
      <w:proofErr w:type="spellStart"/>
      <w:r w:rsidRPr="0050469B">
        <w:t>first</w:t>
      </w:r>
      <w:proofErr w:type="spellEnd"/>
      <w:r w:rsidRPr="0050469B">
        <w:t xml:space="preserve"> I </w:t>
      </w:r>
      <w:proofErr w:type="spellStart"/>
      <w:r w:rsidRPr="0050469B">
        <w:t>check</w:t>
      </w:r>
      <w:proofErr w:type="spellEnd"/>
      <w:r w:rsidRPr="0050469B">
        <w:t xml:space="preserve"> </w:t>
      </w:r>
      <w:proofErr w:type="spellStart"/>
      <w:r w:rsidRPr="0050469B">
        <w:t>everything</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everything</w:t>
      </w:r>
      <w:proofErr w:type="spellEnd"/>
      <w:r w:rsidRPr="0050469B">
        <w:t xml:space="preserve"> </w:t>
      </w:r>
      <w:proofErr w:type="spellStart"/>
      <w:r w:rsidRPr="0050469B">
        <w:t>is</w:t>
      </w:r>
      <w:proofErr w:type="spellEnd"/>
      <w:r w:rsidRPr="0050469B">
        <w:t xml:space="preserve"> </w:t>
      </w:r>
      <w:proofErr w:type="spellStart"/>
      <w:r w:rsidRPr="0050469B">
        <w:t>built</w:t>
      </w:r>
      <w:proofErr w:type="spellEnd"/>
      <w:r w:rsidRPr="0050469B">
        <w:t xml:space="preserve"> as it </w:t>
      </w:r>
      <w:proofErr w:type="spellStart"/>
      <w:r w:rsidRPr="0050469B">
        <w:t>is</w:t>
      </w:r>
      <w:proofErr w:type="spellEnd"/>
      <w:r w:rsidRPr="0050469B">
        <w:t xml:space="preserve"> </w:t>
      </w:r>
      <w:proofErr w:type="spellStart"/>
      <w:r w:rsidRPr="0050469B">
        <w:t>supposed</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
    <w:p w14:paraId="3C0A011A"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check</w:t>
      </w:r>
      <w:proofErr w:type="spellEnd"/>
      <w:r w:rsidRPr="0050469B">
        <w:t>?</w:t>
      </w:r>
    </w:p>
    <w:p w14:paraId="66D91BC2" w14:textId="77777777" w:rsidR="00AC426F" w:rsidRPr="0050469B" w:rsidRDefault="00AC426F" w:rsidP="00A01847">
      <w:pPr>
        <w:pStyle w:val="Tese-Entrevistas"/>
      </w:pPr>
      <w:proofErr w:type="spellStart"/>
      <w:r w:rsidRPr="0050469B">
        <w:t>Answer</w:t>
      </w:r>
      <w:proofErr w:type="spellEnd"/>
      <w:r w:rsidRPr="0050469B">
        <w:t xml:space="preserve">: I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everything</w:t>
      </w:r>
      <w:proofErr w:type="spellEnd"/>
      <w:r w:rsidRPr="0050469B">
        <w:t xml:space="preserve"> </w:t>
      </w:r>
      <w:proofErr w:type="spellStart"/>
      <w:r w:rsidRPr="0050469B">
        <w:t>follows</w:t>
      </w:r>
      <w:proofErr w:type="spellEnd"/>
      <w:r w:rsidRPr="0050469B">
        <w:t xml:space="preserve"> a </w:t>
      </w:r>
      <w:proofErr w:type="spellStart"/>
      <w:r w:rsidRPr="0050469B">
        <w:t>pattern</w:t>
      </w:r>
      <w:proofErr w:type="spellEnd"/>
      <w:r w:rsidRPr="0050469B">
        <w:t xml:space="preserve">, in </w:t>
      </w:r>
      <w:proofErr w:type="spellStart"/>
      <w:r w:rsidRPr="0050469B">
        <w:t>other</w:t>
      </w:r>
      <w:proofErr w:type="spellEnd"/>
      <w:r w:rsidRPr="0050469B">
        <w:t xml:space="preserve"> </w:t>
      </w:r>
      <w:proofErr w:type="spellStart"/>
      <w:r w:rsidRPr="0050469B">
        <w:t>words</w:t>
      </w:r>
      <w:proofErr w:type="spellEnd"/>
      <w:r w:rsidRPr="0050469B">
        <w:t xml:space="preserve">, I </w:t>
      </w:r>
      <w:proofErr w:type="spellStart"/>
      <w:r w:rsidRPr="0050469B">
        <w:t>follow</w:t>
      </w:r>
      <w:proofErr w:type="spellEnd"/>
      <w:r w:rsidRPr="0050469B">
        <w:t xml:space="preserve"> </w:t>
      </w:r>
      <w:proofErr w:type="spellStart"/>
      <w:r w:rsidRPr="0050469B">
        <w:t>the</w:t>
      </w:r>
      <w:proofErr w:type="spellEnd"/>
      <w:r w:rsidRPr="0050469B">
        <w:t xml:space="preserve"> </w:t>
      </w:r>
      <w:proofErr w:type="spellStart"/>
      <w:r w:rsidRPr="0050469B">
        <w:t>documentation</w:t>
      </w:r>
      <w:proofErr w:type="spellEnd"/>
      <w:r w:rsidRPr="0050469B">
        <w:t xml:space="preserve">. </w:t>
      </w:r>
      <w:proofErr w:type="spellStart"/>
      <w:r w:rsidRPr="0050469B">
        <w:t>Also</w:t>
      </w:r>
      <w:proofErr w:type="spellEnd"/>
      <w:r w:rsidRPr="0050469B">
        <w:t xml:space="preserve">, </w:t>
      </w:r>
      <w:proofErr w:type="spellStart"/>
      <w:r w:rsidRPr="0050469B">
        <w:t>if</w:t>
      </w:r>
      <w:proofErr w:type="spellEnd"/>
      <w:r w:rsidRPr="0050469B">
        <w:t xml:space="preserve"> </w:t>
      </w:r>
      <w:proofErr w:type="spellStart"/>
      <w:r w:rsidRPr="0050469B">
        <w:t>needed</w:t>
      </w:r>
      <w:proofErr w:type="spellEnd"/>
      <w:r w:rsidRPr="0050469B">
        <w:t xml:space="preserve">, I </w:t>
      </w:r>
      <w:proofErr w:type="spellStart"/>
      <w:r w:rsidRPr="0050469B">
        <w:t>ask</w:t>
      </w:r>
      <w:proofErr w:type="spellEnd"/>
      <w:r w:rsidRPr="0050469B">
        <w:t xml:space="preserve"> a </w:t>
      </w:r>
      <w:proofErr w:type="spellStart"/>
      <w:r w:rsidRPr="0050469B">
        <w:t>co-worker</w:t>
      </w:r>
      <w:proofErr w:type="spellEnd"/>
      <w:r w:rsidRPr="0050469B">
        <w:t xml:space="preserve"> </w:t>
      </w:r>
      <w:proofErr w:type="spellStart"/>
      <w:r w:rsidRPr="0050469B">
        <w:t>to</w:t>
      </w:r>
      <w:proofErr w:type="spellEnd"/>
      <w:r w:rsidRPr="0050469B">
        <w:t xml:space="preserve"> </w:t>
      </w:r>
      <w:proofErr w:type="spellStart"/>
      <w:r w:rsidRPr="0050469B">
        <w:t>re-check</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I </w:t>
      </w:r>
      <w:proofErr w:type="spellStart"/>
      <w:r w:rsidRPr="0050469B">
        <w:t>did</w:t>
      </w:r>
      <w:proofErr w:type="spellEnd"/>
      <w:r w:rsidRPr="0050469B">
        <w:t xml:space="preserve"> </w:t>
      </w:r>
      <w:proofErr w:type="spellStart"/>
      <w:r w:rsidRPr="0050469B">
        <w:t>not</w:t>
      </w:r>
      <w:proofErr w:type="spellEnd"/>
      <w:r w:rsidRPr="0050469B">
        <w:t xml:space="preserve"> </w:t>
      </w:r>
      <w:proofErr w:type="spellStart"/>
      <w:r w:rsidRPr="0050469B">
        <w:t>make</w:t>
      </w:r>
      <w:proofErr w:type="spellEnd"/>
      <w:r w:rsidRPr="0050469B">
        <w:t xml:space="preserve"> </w:t>
      </w:r>
      <w:proofErr w:type="spellStart"/>
      <w:r w:rsidRPr="0050469B">
        <w:t>any</w:t>
      </w:r>
      <w:proofErr w:type="spellEnd"/>
      <w:r w:rsidRPr="0050469B">
        <w:t xml:space="preserve"> </w:t>
      </w:r>
      <w:proofErr w:type="spellStart"/>
      <w:r w:rsidRPr="0050469B">
        <w:t>mistakes</w:t>
      </w:r>
      <w:proofErr w:type="spellEnd"/>
      <w:r w:rsidRPr="0050469B">
        <w:t xml:space="preserve">. </w:t>
      </w:r>
      <w:proofErr w:type="spellStart"/>
      <w:r w:rsidRPr="0050469B">
        <w:t>Also</w:t>
      </w:r>
      <w:proofErr w:type="spellEnd"/>
      <w:r w:rsidRPr="0050469B">
        <w:t xml:space="preserve">, I use </w:t>
      </w:r>
      <w:proofErr w:type="spellStart"/>
      <w:r w:rsidRPr="0050469B">
        <w:t>my</w:t>
      </w:r>
      <w:proofErr w:type="spellEnd"/>
      <w:r w:rsidRPr="0050469B">
        <w:t xml:space="preserve"> </w:t>
      </w:r>
      <w:proofErr w:type="spellStart"/>
      <w:r w:rsidRPr="0050469B">
        <w:t>own</w:t>
      </w:r>
      <w:proofErr w:type="spellEnd"/>
      <w:r w:rsidRPr="0050469B">
        <w:t xml:space="preserve"> </w:t>
      </w:r>
      <w:proofErr w:type="spellStart"/>
      <w:r w:rsidRPr="0050469B">
        <w:t>experience</w:t>
      </w:r>
      <w:proofErr w:type="spellEnd"/>
      <w:r w:rsidRPr="0050469B">
        <w:t xml:space="preserve"> </w:t>
      </w:r>
      <w:proofErr w:type="spellStart"/>
      <w:r w:rsidRPr="0050469B">
        <w:t>about</w:t>
      </w:r>
      <w:proofErr w:type="spellEnd"/>
      <w:r w:rsidRPr="0050469B">
        <w:t xml:space="preserve"> </w:t>
      </w:r>
      <w:proofErr w:type="spellStart"/>
      <w:r w:rsidRPr="0050469B">
        <w:t>successful</w:t>
      </w:r>
      <w:proofErr w:type="spellEnd"/>
      <w:r w:rsidRPr="0050469B">
        <w:t xml:space="preserve"> PoCs </w:t>
      </w:r>
      <w:proofErr w:type="spellStart"/>
      <w:r w:rsidRPr="0050469B">
        <w:t>that</w:t>
      </w:r>
      <w:proofErr w:type="spellEnd"/>
      <w:r w:rsidRPr="0050469B">
        <w:t xml:space="preserve"> </w:t>
      </w:r>
      <w:proofErr w:type="spellStart"/>
      <w:r w:rsidRPr="0050469B">
        <w:t>I’ve</w:t>
      </w:r>
      <w:proofErr w:type="spellEnd"/>
      <w:r w:rsidRPr="0050469B">
        <w:t xml:space="preserve"> </w:t>
      </w:r>
      <w:proofErr w:type="spellStart"/>
      <w:r w:rsidRPr="0050469B">
        <w:t>built</w:t>
      </w:r>
      <w:proofErr w:type="spellEnd"/>
      <w:r w:rsidRPr="0050469B">
        <w:t xml:space="preserve">, </w:t>
      </w:r>
      <w:proofErr w:type="spellStart"/>
      <w:r w:rsidRPr="0050469B">
        <w:t>and</w:t>
      </w:r>
      <w:proofErr w:type="spellEnd"/>
      <w:r w:rsidRPr="0050469B">
        <w:t xml:space="preserve"> I </w:t>
      </w:r>
      <w:proofErr w:type="spellStart"/>
      <w:r w:rsidRPr="0050469B">
        <w:t>apply</w:t>
      </w:r>
      <w:proofErr w:type="spellEnd"/>
      <w:r w:rsidRPr="0050469B">
        <w:t xml:space="preserve"> as </w:t>
      </w:r>
      <w:proofErr w:type="spellStart"/>
      <w:r w:rsidRPr="0050469B">
        <w:t>much</w:t>
      </w:r>
      <w:proofErr w:type="spellEnd"/>
      <w:r w:rsidRPr="0050469B">
        <w:t xml:space="preserve"> as </w:t>
      </w:r>
      <w:proofErr w:type="spellStart"/>
      <w:r w:rsidRPr="0050469B">
        <w:t>possible</w:t>
      </w:r>
      <w:proofErr w:type="spellEnd"/>
      <w:r w:rsidRPr="0050469B">
        <w:t xml:space="preserve"> </w:t>
      </w:r>
      <w:proofErr w:type="spellStart"/>
      <w:r w:rsidRPr="0050469B">
        <w:t>to</w:t>
      </w:r>
      <w:proofErr w:type="spellEnd"/>
      <w:r w:rsidRPr="0050469B">
        <w:t xml:space="preserve"> </w:t>
      </w:r>
      <w:proofErr w:type="spellStart"/>
      <w:r w:rsidRPr="0050469B">
        <w:t>the</w:t>
      </w:r>
      <w:proofErr w:type="spellEnd"/>
      <w:r w:rsidRPr="0050469B">
        <w:t xml:space="preserve"> new </w:t>
      </w:r>
      <w:proofErr w:type="spellStart"/>
      <w:r w:rsidRPr="0050469B">
        <w:t>ones</w:t>
      </w:r>
      <w:proofErr w:type="spellEnd"/>
      <w:r w:rsidRPr="0050469B">
        <w:t xml:space="preserve">. I compare </w:t>
      </w:r>
      <w:proofErr w:type="spellStart"/>
      <w:r w:rsidRPr="0050469B">
        <w:t>different</w:t>
      </w:r>
      <w:proofErr w:type="spellEnd"/>
      <w:r w:rsidRPr="0050469B">
        <w:t xml:space="preserve"> </w:t>
      </w:r>
      <w:proofErr w:type="spellStart"/>
      <w:r w:rsidRPr="0050469B">
        <w:t>elements</w:t>
      </w:r>
      <w:proofErr w:type="spellEnd"/>
      <w:r w:rsidRPr="0050469B">
        <w:t xml:space="preserve"> </w:t>
      </w:r>
      <w:proofErr w:type="spellStart"/>
      <w:r w:rsidRPr="0050469B">
        <w:t>and</w:t>
      </w:r>
      <w:proofErr w:type="spellEnd"/>
      <w:r w:rsidRPr="0050469B">
        <w:t xml:space="preserve"> </w:t>
      </w:r>
      <w:proofErr w:type="spellStart"/>
      <w:r w:rsidRPr="0050469B">
        <w:t>technologies</w:t>
      </w:r>
      <w:proofErr w:type="spellEnd"/>
      <w:r w:rsidRPr="0050469B">
        <w:t xml:space="preserve"> (i.e., </w:t>
      </w:r>
      <w:proofErr w:type="spellStart"/>
      <w:r w:rsidRPr="0050469B">
        <w:t>different</w:t>
      </w:r>
      <w:proofErr w:type="spellEnd"/>
      <w:r w:rsidRPr="0050469B">
        <w:t xml:space="preserve"> </w:t>
      </w:r>
      <w:proofErr w:type="spellStart"/>
      <w:r w:rsidRPr="0050469B">
        <w:t>operating</w:t>
      </w:r>
      <w:proofErr w:type="spellEnd"/>
      <w:r w:rsidRPr="0050469B">
        <w:t xml:space="preserve"> systems) </w:t>
      </w:r>
      <w:proofErr w:type="spellStart"/>
      <w:r w:rsidRPr="0050469B">
        <w:t>to</w:t>
      </w:r>
      <w:proofErr w:type="spellEnd"/>
      <w:r w:rsidRPr="0050469B">
        <w:t xml:space="preserve"> compar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will</w:t>
      </w:r>
      <w:proofErr w:type="spellEnd"/>
      <w:r w:rsidRPr="0050469B">
        <w:t xml:space="preserve"> </w:t>
      </w:r>
      <w:proofErr w:type="spellStart"/>
      <w:r w:rsidRPr="0050469B">
        <w:t>be</w:t>
      </w:r>
      <w:proofErr w:type="spellEnd"/>
      <w:r w:rsidRPr="0050469B">
        <w:t xml:space="preserve"> </w:t>
      </w:r>
      <w:proofErr w:type="spellStart"/>
      <w:r w:rsidRPr="0050469B">
        <w:t>different</w:t>
      </w:r>
      <w:proofErr w:type="spellEnd"/>
      <w:r w:rsidRPr="0050469B">
        <w:t xml:space="preserve"> </w:t>
      </w:r>
      <w:proofErr w:type="spellStart"/>
      <w:r w:rsidRPr="0050469B">
        <w:t>or</w:t>
      </w:r>
      <w:proofErr w:type="spellEnd"/>
      <w:r w:rsidRPr="0050469B">
        <w:t xml:space="preserve"> </w:t>
      </w:r>
      <w:proofErr w:type="spellStart"/>
      <w:r w:rsidRPr="0050469B">
        <w:t>stay</w:t>
      </w:r>
      <w:proofErr w:type="spellEnd"/>
      <w:r w:rsidRPr="0050469B">
        <w:t xml:space="preserve"> </w:t>
      </w:r>
      <w:proofErr w:type="spellStart"/>
      <w:r w:rsidRPr="0050469B">
        <w:t>the</w:t>
      </w:r>
      <w:proofErr w:type="spellEnd"/>
      <w:r w:rsidRPr="0050469B">
        <w:t xml:space="preserve"> </w:t>
      </w:r>
      <w:proofErr w:type="spellStart"/>
      <w:r w:rsidRPr="0050469B">
        <w:t>same</w:t>
      </w:r>
      <w:proofErr w:type="spellEnd"/>
      <w:r w:rsidRPr="0050469B">
        <w:t xml:space="preserve">. </w:t>
      </w:r>
      <w:proofErr w:type="spellStart"/>
      <w:r w:rsidRPr="0050469B">
        <w:t>Making</w:t>
      </w:r>
      <w:proofErr w:type="spellEnd"/>
      <w:r w:rsidRPr="0050469B">
        <w:t xml:space="preserve"> </w:t>
      </w:r>
      <w:proofErr w:type="spellStart"/>
      <w:r w:rsidRPr="0050469B">
        <w:t>comparisons</w:t>
      </w:r>
      <w:proofErr w:type="spellEnd"/>
      <w:r w:rsidRPr="0050469B">
        <w:t xml:space="preserve"> help </w:t>
      </w:r>
      <w:proofErr w:type="spellStart"/>
      <w:r w:rsidRPr="0050469B">
        <w:t>to</w:t>
      </w:r>
      <w:proofErr w:type="spellEnd"/>
      <w:r w:rsidRPr="0050469B">
        <w:t xml:space="preserve"> </w:t>
      </w:r>
      <w:proofErr w:type="spellStart"/>
      <w:r w:rsidRPr="0050469B">
        <w:t>identify</w:t>
      </w:r>
      <w:proofErr w:type="spellEnd"/>
      <w:r w:rsidRPr="0050469B">
        <w:t xml:space="preserve"> </w:t>
      </w:r>
      <w:proofErr w:type="spellStart"/>
      <w:r w:rsidRPr="0050469B">
        <w:t>different</w:t>
      </w:r>
      <w:proofErr w:type="spellEnd"/>
      <w:r w:rsidRPr="0050469B">
        <w:t xml:space="preserve"> </w:t>
      </w:r>
      <w:proofErr w:type="spellStart"/>
      <w:r w:rsidRPr="0050469B">
        <w:t>behaviors</w:t>
      </w:r>
      <w:proofErr w:type="spellEnd"/>
      <w:r w:rsidRPr="0050469B">
        <w:t xml:space="preserve"> </w:t>
      </w:r>
      <w:proofErr w:type="spellStart"/>
      <w:r w:rsidRPr="0050469B">
        <w:t>which</w:t>
      </w:r>
      <w:proofErr w:type="spellEnd"/>
      <w:r w:rsidRPr="0050469B">
        <w:t xml:space="preserve"> </w:t>
      </w:r>
      <w:proofErr w:type="spellStart"/>
      <w:r w:rsidRPr="0050469B">
        <w:t>may</w:t>
      </w:r>
      <w:proofErr w:type="spellEnd"/>
      <w:r w:rsidRPr="0050469B">
        <w:t xml:space="preserve"> </w:t>
      </w:r>
      <w:proofErr w:type="spellStart"/>
      <w:r w:rsidRPr="0050469B">
        <w:t>contribute</w:t>
      </w:r>
      <w:proofErr w:type="spellEnd"/>
      <w:r w:rsidRPr="0050469B">
        <w:t xml:space="preserve"> </w:t>
      </w:r>
      <w:proofErr w:type="spellStart"/>
      <w:r w:rsidRPr="0050469B">
        <w:t>to</w:t>
      </w:r>
      <w:proofErr w:type="spellEnd"/>
      <w:r w:rsidRPr="0050469B">
        <w:t xml:space="preserve"> </w:t>
      </w:r>
      <w:proofErr w:type="spellStart"/>
      <w:r w:rsidRPr="0050469B">
        <w:t>different</w:t>
      </w:r>
      <w:proofErr w:type="spellEnd"/>
      <w:r w:rsidRPr="0050469B">
        <w:t xml:space="preserve"> </w:t>
      </w:r>
      <w:proofErr w:type="spellStart"/>
      <w:r w:rsidRPr="0050469B">
        <w:t>situations</w:t>
      </w:r>
      <w:proofErr w:type="spellEnd"/>
      <w:r w:rsidRPr="0050469B">
        <w:t xml:space="preserve">, as </w:t>
      </w:r>
      <w:proofErr w:type="spellStart"/>
      <w:r w:rsidRPr="0050469B">
        <w:t>problems</w:t>
      </w:r>
      <w:proofErr w:type="spellEnd"/>
      <w:r w:rsidRPr="0050469B">
        <w:t xml:space="preserve">, new </w:t>
      </w:r>
      <w:proofErr w:type="spellStart"/>
      <w:r w:rsidRPr="0050469B">
        <w:t>scenarios</w:t>
      </w:r>
      <w:proofErr w:type="spellEnd"/>
      <w:r w:rsidRPr="0050469B">
        <w:t xml:space="preserve">, </w:t>
      </w:r>
      <w:proofErr w:type="spellStart"/>
      <w:r w:rsidRPr="0050469B">
        <w:t>among</w:t>
      </w:r>
      <w:proofErr w:type="spellEnd"/>
      <w:r w:rsidRPr="0050469B">
        <w:t xml:space="preserve"> </w:t>
      </w:r>
      <w:proofErr w:type="spellStart"/>
      <w:r w:rsidRPr="0050469B">
        <w:t>others</w:t>
      </w:r>
      <w:proofErr w:type="spellEnd"/>
      <w:r w:rsidRPr="0050469B">
        <w:t xml:space="preserve">. </w:t>
      </w:r>
    </w:p>
    <w:p w14:paraId="320ACF19" w14:textId="77777777" w:rsidR="00AC426F" w:rsidRPr="0050469B" w:rsidRDefault="00AC426F" w:rsidP="00A01847">
      <w:pPr>
        <w:pStyle w:val="Tese-Entrevistas"/>
      </w:pPr>
      <w:r w:rsidRPr="0050469B">
        <w:t> </w:t>
      </w:r>
    </w:p>
    <w:p w14:paraId="63B7C1F4" w14:textId="77777777" w:rsidR="00AC426F" w:rsidRPr="0050469B" w:rsidRDefault="00AC426F" w:rsidP="00A01847">
      <w:pPr>
        <w:pStyle w:val="Tese-Entrevistas"/>
      </w:pPr>
      <w:r w:rsidRPr="0050469B">
        <w:t xml:space="preserve">9)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and</w:t>
      </w:r>
      <w:proofErr w:type="spellEnd"/>
      <w:r w:rsidRPr="0050469B">
        <w:t xml:space="preserve"> </w:t>
      </w:r>
      <w:proofErr w:type="spellStart"/>
      <w:r w:rsidRPr="0050469B">
        <w:t>deliver</w:t>
      </w:r>
      <w:proofErr w:type="spellEnd"/>
      <w:r w:rsidRPr="0050469B">
        <w:t xml:space="preserve"> PoC </w:t>
      </w:r>
      <w:proofErr w:type="spellStart"/>
      <w:r w:rsidRPr="0050469B">
        <w:t>results</w:t>
      </w:r>
      <w:proofErr w:type="spellEnd"/>
      <w:r w:rsidRPr="0050469B">
        <w:t>?</w:t>
      </w:r>
    </w:p>
    <w:p w14:paraId="1B989F9C" w14:textId="77777777" w:rsidR="00AC426F" w:rsidRPr="0050469B" w:rsidRDefault="00AC426F" w:rsidP="00A01847">
      <w:pPr>
        <w:pStyle w:val="Tese-Entrevistas"/>
      </w:pPr>
      <w:r w:rsidRPr="0050469B">
        <w:t xml:space="preserve">It </w:t>
      </w:r>
      <w:proofErr w:type="spellStart"/>
      <w:r w:rsidRPr="0050469B">
        <w:t>depends</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tests</w:t>
      </w:r>
      <w:proofErr w:type="spellEnd"/>
      <w:r w:rsidRPr="0050469B">
        <w:t xml:space="preserve"> </w:t>
      </w:r>
      <w:proofErr w:type="spellStart"/>
      <w:r w:rsidRPr="0050469B">
        <w:t>required</w:t>
      </w:r>
      <w:proofErr w:type="spellEnd"/>
      <w:r w:rsidRPr="0050469B">
        <w:t xml:space="preserve"> </w:t>
      </w:r>
      <w:proofErr w:type="spellStart"/>
      <w:r w:rsidRPr="0050469B">
        <w:t>and</w:t>
      </w:r>
      <w:proofErr w:type="spellEnd"/>
      <w:r w:rsidRPr="0050469B">
        <w:t xml:space="preserve"> </w:t>
      </w:r>
      <w:proofErr w:type="spellStart"/>
      <w:r w:rsidRPr="0050469B">
        <w:t>used</w:t>
      </w:r>
      <w:proofErr w:type="spellEnd"/>
      <w:r w:rsidRPr="0050469B">
        <w:t xml:space="preserve"> in </w:t>
      </w:r>
      <w:proofErr w:type="spellStart"/>
      <w:r w:rsidRPr="0050469B">
        <w:t>the</w:t>
      </w:r>
      <w:proofErr w:type="spellEnd"/>
      <w:r w:rsidRPr="0050469B">
        <w:t xml:space="preserve"> PoC. I </w:t>
      </w:r>
      <w:proofErr w:type="spellStart"/>
      <w:r w:rsidRPr="0050469B">
        <w:t>started</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PoC </w:t>
      </w:r>
      <w:proofErr w:type="spellStart"/>
      <w:r w:rsidRPr="0050469B">
        <w:t>test</w:t>
      </w:r>
      <w:proofErr w:type="spellEnd"/>
      <w:r w:rsidRPr="0050469B">
        <w:t xml:space="preserve"> </w:t>
      </w:r>
      <w:proofErr w:type="spellStart"/>
      <w:r w:rsidRPr="0050469B">
        <w:t>plan</w:t>
      </w:r>
      <w:proofErr w:type="spellEnd"/>
      <w:r w:rsidRPr="0050469B">
        <w:t xml:space="preserve"> </w:t>
      </w:r>
      <w:proofErr w:type="spellStart"/>
      <w:r w:rsidRPr="0050469B">
        <w:t>which</w:t>
      </w:r>
      <w:proofErr w:type="spellEnd"/>
      <w:r w:rsidRPr="0050469B">
        <w:t xml:space="preserve"> </w:t>
      </w:r>
      <w:proofErr w:type="spellStart"/>
      <w:r w:rsidRPr="0050469B">
        <w:t>was</w:t>
      </w:r>
      <w:proofErr w:type="spellEnd"/>
      <w:r w:rsidRPr="0050469B">
        <w:t xml:space="preserve"> </w:t>
      </w:r>
      <w:proofErr w:type="spellStart"/>
      <w:r w:rsidRPr="0050469B">
        <w:t>at</w:t>
      </w:r>
      <w:proofErr w:type="spellEnd"/>
      <w:r w:rsidRPr="0050469B">
        <w:t xml:space="preserve"> </w:t>
      </w:r>
      <w:proofErr w:type="spellStart"/>
      <w:r w:rsidRPr="0050469B">
        <w:t>the</w:t>
      </w:r>
      <w:proofErr w:type="spellEnd"/>
      <w:r w:rsidRPr="0050469B">
        <w:t xml:space="preserve"> </w:t>
      </w:r>
      <w:proofErr w:type="spellStart"/>
      <w:r w:rsidRPr="0050469B">
        <w:t>beginning</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PoC, </w:t>
      </w:r>
      <w:proofErr w:type="spellStart"/>
      <w:r w:rsidRPr="0050469B">
        <w:t>and</w:t>
      </w:r>
      <w:proofErr w:type="spellEnd"/>
      <w:r w:rsidRPr="0050469B">
        <w:t xml:space="preserve"> I use it as a </w:t>
      </w:r>
      <w:proofErr w:type="spellStart"/>
      <w:r w:rsidRPr="0050469B">
        <w:t>baseline</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and</w:t>
      </w:r>
      <w:proofErr w:type="spellEnd"/>
      <w:r w:rsidRPr="0050469B">
        <w:t xml:space="preserve"> </w:t>
      </w:r>
      <w:proofErr w:type="spellStart"/>
      <w:r w:rsidRPr="0050469B">
        <w:t>deliver</w:t>
      </w:r>
      <w:proofErr w:type="spellEnd"/>
      <w:r w:rsidRPr="0050469B">
        <w:t xml:space="preserve"> </w:t>
      </w:r>
      <w:proofErr w:type="spellStart"/>
      <w:r w:rsidRPr="0050469B">
        <w:t>the</w:t>
      </w:r>
      <w:proofErr w:type="spellEnd"/>
      <w:r w:rsidRPr="0050469B">
        <w:t xml:space="preserve"> PoC </w:t>
      </w:r>
      <w:proofErr w:type="spellStart"/>
      <w:r w:rsidRPr="0050469B">
        <w:t>results</w:t>
      </w:r>
      <w:proofErr w:type="spellEnd"/>
      <w:r w:rsidRPr="0050469B">
        <w:t>.</w:t>
      </w:r>
    </w:p>
    <w:p w14:paraId="492FE1B6" w14:textId="77777777" w:rsidR="00AC426F" w:rsidRPr="0050469B" w:rsidRDefault="00AC426F" w:rsidP="00A01847">
      <w:pPr>
        <w:pStyle w:val="Tese-Entrevistas"/>
      </w:pPr>
    </w:p>
    <w:p w14:paraId="4CF2EC3E"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a </w:t>
      </w:r>
      <w:proofErr w:type="spellStart"/>
      <w:r w:rsidRPr="0050469B">
        <w:t>test</w:t>
      </w:r>
      <w:proofErr w:type="spellEnd"/>
      <w:r w:rsidRPr="0050469B">
        <w:t xml:space="preserve"> </w:t>
      </w:r>
      <w:proofErr w:type="spellStart"/>
      <w:r w:rsidRPr="0050469B">
        <w:t>plan</w:t>
      </w:r>
      <w:proofErr w:type="spellEnd"/>
      <w:r w:rsidRPr="0050469B">
        <w:t>?</w:t>
      </w:r>
    </w:p>
    <w:p w14:paraId="1E5DDA4C"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is</w:t>
      </w:r>
      <w:proofErr w:type="spellEnd"/>
      <w:r w:rsidRPr="0050469B">
        <w:t xml:space="preserve"> </w:t>
      </w:r>
      <w:proofErr w:type="spellStart"/>
      <w:r w:rsidRPr="0050469B">
        <w:t>basically</w:t>
      </w:r>
      <w:proofErr w:type="spellEnd"/>
      <w:r w:rsidRPr="0050469B">
        <w:t xml:space="preserve"> </w:t>
      </w:r>
      <w:proofErr w:type="spellStart"/>
      <w:r w:rsidRPr="0050469B">
        <w:t>what</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wants</w:t>
      </w:r>
      <w:proofErr w:type="spellEnd"/>
      <w:r w:rsidRPr="0050469B">
        <w:t xml:space="preserve"> </w:t>
      </w:r>
      <w:proofErr w:type="spellStart"/>
      <w:r w:rsidRPr="0050469B">
        <w:t>to</w:t>
      </w:r>
      <w:proofErr w:type="spellEnd"/>
      <w:r w:rsidRPr="0050469B">
        <w:t xml:space="preserve"> </w:t>
      </w:r>
      <w:proofErr w:type="spellStart"/>
      <w:r w:rsidRPr="0050469B">
        <w:t>test</w:t>
      </w:r>
      <w:proofErr w:type="spellEnd"/>
      <w:r w:rsidRPr="0050469B">
        <w:t xml:space="preserve"> in a PoC.</w:t>
      </w:r>
    </w:p>
    <w:p w14:paraId="118C4BF0"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Could</w:t>
      </w:r>
      <w:proofErr w:type="spellEnd"/>
      <w:r w:rsidRPr="0050469B">
        <w:t xml:space="preserve"> </w:t>
      </w:r>
      <w:proofErr w:type="spellStart"/>
      <w:r w:rsidRPr="0050469B">
        <w:t>the</w:t>
      </w:r>
      <w:proofErr w:type="spellEnd"/>
      <w:r w:rsidRPr="0050469B">
        <w:t xml:space="preserve"> </w:t>
      </w:r>
      <w:proofErr w:type="spellStart"/>
      <w:r w:rsidRPr="0050469B">
        <w:t>test</w:t>
      </w:r>
      <w:proofErr w:type="spellEnd"/>
      <w:r w:rsidRPr="0050469B">
        <w:t xml:space="preserve"> </w:t>
      </w:r>
      <w:proofErr w:type="spellStart"/>
      <w:r w:rsidRPr="0050469B">
        <w:t>plan</w:t>
      </w:r>
      <w:proofErr w:type="spellEnd"/>
      <w:r w:rsidRPr="0050469B">
        <w:t xml:space="preserve"> </w:t>
      </w:r>
      <w:proofErr w:type="spellStart"/>
      <w:r w:rsidRPr="0050469B">
        <w:t>change</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w:t>
      </w:r>
    </w:p>
    <w:p w14:paraId="4E49DDC0"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To</w:t>
      </w:r>
      <w:proofErr w:type="spellEnd"/>
      <w:r w:rsidRPr="0050469B">
        <w:t xml:space="preserve"> a </w:t>
      </w:r>
      <w:proofErr w:type="spellStart"/>
      <w:r w:rsidRPr="0050469B">
        <w:t>certain</w:t>
      </w:r>
      <w:proofErr w:type="spellEnd"/>
      <w:r w:rsidRPr="0050469B">
        <w:t xml:space="preserve"> </w:t>
      </w:r>
      <w:proofErr w:type="spellStart"/>
      <w:r w:rsidRPr="0050469B">
        <w:t>degree</w:t>
      </w:r>
      <w:proofErr w:type="spellEnd"/>
      <w:r w:rsidRPr="0050469B">
        <w:t xml:space="preserve">, </w:t>
      </w:r>
      <w:proofErr w:type="spellStart"/>
      <w:r w:rsidRPr="0050469B">
        <w:t>yes</w:t>
      </w:r>
      <w:proofErr w:type="spellEnd"/>
      <w:r w:rsidRPr="0050469B">
        <w:t xml:space="preserve">. </w:t>
      </w:r>
      <w:proofErr w:type="spellStart"/>
      <w:r w:rsidRPr="0050469B">
        <w:t>After</w:t>
      </w:r>
      <w:proofErr w:type="spellEnd"/>
      <w:r w:rsidRPr="0050469B">
        <w:t xml:space="preserve"> </w:t>
      </w:r>
      <w:proofErr w:type="spellStart"/>
      <w:r w:rsidRPr="0050469B">
        <w:t>executing</w:t>
      </w:r>
      <w:proofErr w:type="spellEnd"/>
      <w:r w:rsidRPr="0050469B">
        <w:t xml:space="preserve"> some </w:t>
      </w:r>
      <w:proofErr w:type="spellStart"/>
      <w:r w:rsidRPr="0050469B">
        <w:t>tests</w:t>
      </w:r>
      <w:proofErr w:type="spellEnd"/>
      <w:r w:rsidRPr="0050469B">
        <w:t xml:space="preserve">, a </w:t>
      </w:r>
      <w:proofErr w:type="spellStart"/>
      <w:r w:rsidRPr="0050469B">
        <w:t>customer</w:t>
      </w:r>
      <w:proofErr w:type="spellEnd"/>
      <w:r w:rsidRPr="0050469B">
        <w:t xml:space="preserve"> </w:t>
      </w:r>
      <w:proofErr w:type="spellStart"/>
      <w:r w:rsidRPr="0050469B">
        <w:t>could</w:t>
      </w:r>
      <w:proofErr w:type="spellEnd"/>
      <w:r w:rsidRPr="0050469B">
        <w:t xml:space="preserve"> </w:t>
      </w:r>
      <w:proofErr w:type="spellStart"/>
      <w:r w:rsidRPr="0050469B">
        <w:t>ask</w:t>
      </w:r>
      <w:proofErr w:type="spellEnd"/>
      <w:r w:rsidRPr="0050469B">
        <w:t xml:space="preserve"> </w:t>
      </w:r>
      <w:proofErr w:type="spellStart"/>
      <w:r w:rsidRPr="0050469B">
        <w:t>to</w:t>
      </w:r>
      <w:proofErr w:type="spellEnd"/>
      <w:r w:rsidRPr="0050469B">
        <w:t xml:space="preserve"> </w:t>
      </w:r>
      <w:proofErr w:type="spellStart"/>
      <w:r w:rsidRPr="0050469B">
        <w:t>change</w:t>
      </w:r>
      <w:proofErr w:type="spellEnd"/>
      <w:r w:rsidRPr="0050469B">
        <w:t xml:space="preserve"> some </w:t>
      </w:r>
      <w:proofErr w:type="spellStart"/>
      <w:r w:rsidRPr="0050469B">
        <w:t>parameters</w:t>
      </w:r>
      <w:proofErr w:type="spellEnd"/>
      <w:r w:rsidRPr="0050469B">
        <w:t xml:space="preserve"> </w:t>
      </w:r>
      <w:proofErr w:type="spellStart"/>
      <w:r w:rsidRPr="0050469B">
        <w:t>of</w:t>
      </w:r>
      <w:proofErr w:type="spellEnd"/>
      <w:r w:rsidRPr="0050469B">
        <w:t xml:space="preserve"> </w:t>
      </w:r>
      <w:proofErr w:type="spellStart"/>
      <w:r w:rsidRPr="0050469B">
        <w:t>these</w:t>
      </w:r>
      <w:proofErr w:type="spellEnd"/>
      <w:r w:rsidRPr="0050469B">
        <w:t xml:space="preserve"> </w:t>
      </w:r>
      <w:proofErr w:type="spellStart"/>
      <w:r w:rsidRPr="0050469B">
        <w:t>tests</w:t>
      </w:r>
      <w:proofErr w:type="spellEnd"/>
      <w:r w:rsidRPr="0050469B">
        <w:t xml:space="preserve"> </w:t>
      </w:r>
      <w:proofErr w:type="spellStart"/>
      <w:r w:rsidRPr="0050469B">
        <w:t>to</w:t>
      </w:r>
      <w:proofErr w:type="spellEnd"/>
      <w:r w:rsidRPr="0050469B">
        <w:t xml:space="preserve"> </w:t>
      </w:r>
      <w:proofErr w:type="spellStart"/>
      <w:r w:rsidRPr="0050469B">
        <w:t>analyze</w:t>
      </w:r>
      <w:proofErr w:type="spellEnd"/>
      <w:r w:rsidRPr="0050469B">
        <w:t xml:space="preserve"> </w:t>
      </w:r>
      <w:proofErr w:type="spellStart"/>
      <w:r w:rsidRPr="0050469B">
        <w:t>different</w:t>
      </w:r>
      <w:proofErr w:type="spellEnd"/>
      <w:r w:rsidRPr="0050469B">
        <w:t xml:space="preserve"> </w:t>
      </w:r>
      <w:proofErr w:type="spellStart"/>
      <w:r w:rsidRPr="0050469B">
        <w:t>behaviors</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equipment</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new </w:t>
      </w:r>
      <w:proofErr w:type="spellStart"/>
      <w:r w:rsidRPr="0050469B">
        <w:t>parameters</w:t>
      </w:r>
      <w:proofErr w:type="spellEnd"/>
      <w:r w:rsidRPr="0050469B">
        <w:t xml:space="preserve"> </w:t>
      </w:r>
      <w:proofErr w:type="spellStart"/>
      <w:r w:rsidRPr="0050469B">
        <w:t>requested</w:t>
      </w:r>
      <w:proofErr w:type="spellEnd"/>
      <w:r w:rsidRPr="0050469B">
        <w:t xml:space="preserve">. </w:t>
      </w:r>
    </w:p>
    <w:p w14:paraId="02CCE4FF" w14:textId="77777777" w:rsidR="00AC426F" w:rsidRPr="0050469B" w:rsidRDefault="00AC426F" w:rsidP="00A01847">
      <w:pPr>
        <w:pStyle w:val="Tese-Entrevistas"/>
      </w:pPr>
    </w:p>
    <w:p w14:paraId="0979C0BD" w14:textId="77777777" w:rsidR="00AC426F" w:rsidRPr="0050469B" w:rsidRDefault="00AC426F" w:rsidP="00A01847">
      <w:pPr>
        <w:pStyle w:val="Tese-Entrevistas"/>
      </w:pPr>
      <w:r w:rsidRPr="0050469B">
        <w:t xml:space="preserve">10)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evaluate</w:t>
      </w:r>
      <w:proofErr w:type="spellEnd"/>
      <w:r w:rsidRPr="0050469B">
        <w:t xml:space="preserve"> </w:t>
      </w:r>
      <w:proofErr w:type="spellStart"/>
      <w:r w:rsidRPr="0050469B">
        <w:t>whether</w:t>
      </w:r>
      <w:proofErr w:type="spellEnd"/>
      <w:r w:rsidRPr="0050469B">
        <w:t xml:space="preserve"> </w:t>
      </w:r>
      <w:proofErr w:type="spellStart"/>
      <w:r w:rsidRPr="0050469B">
        <w:t>there</w:t>
      </w:r>
      <w:proofErr w:type="spellEnd"/>
      <w:r w:rsidRPr="0050469B">
        <w:t xml:space="preserve"> </w:t>
      </w:r>
      <w:proofErr w:type="spellStart"/>
      <w:r w:rsidRPr="0050469B">
        <w:t>was</w:t>
      </w:r>
      <w:proofErr w:type="spellEnd"/>
      <w:r w:rsidRPr="0050469B">
        <w:t xml:space="preserve"> </w:t>
      </w:r>
      <w:proofErr w:type="spellStart"/>
      <w:r w:rsidRPr="0050469B">
        <w:t>an</w:t>
      </w:r>
      <w:proofErr w:type="spellEnd"/>
      <w:r w:rsidRPr="0050469B">
        <w:t xml:space="preserve"> </w:t>
      </w:r>
      <w:proofErr w:type="spellStart"/>
      <w:r w:rsidRPr="0050469B">
        <w:t>understanding</w:t>
      </w:r>
      <w:proofErr w:type="spellEnd"/>
      <w:r w:rsidRPr="0050469B">
        <w:t xml:space="preserve"> </w:t>
      </w:r>
      <w:proofErr w:type="spellStart"/>
      <w:r w:rsidRPr="0050469B">
        <w:t>of</w:t>
      </w:r>
      <w:proofErr w:type="spellEnd"/>
      <w:r w:rsidRPr="0050469B">
        <w:t xml:space="preserve"> PoC </w:t>
      </w:r>
      <w:proofErr w:type="spellStart"/>
      <w:r w:rsidRPr="0050469B">
        <w:t>results</w:t>
      </w:r>
      <w:proofErr w:type="spellEnd"/>
      <w:r w:rsidRPr="0050469B">
        <w:t>?</w:t>
      </w:r>
    </w:p>
    <w:p w14:paraId="1EE3CBAF" w14:textId="77777777" w:rsidR="00AC426F" w:rsidRPr="0050469B" w:rsidRDefault="00AC426F" w:rsidP="00A01847">
      <w:pPr>
        <w:pStyle w:val="Tese-Entrevistas"/>
      </w:pPr>
      <w:proofErr w:type="spellStart"/>
      <w:r w:rsidRPr="0050469B">
        <w:t>You</w:t>
      </w:r>
      <w:proofErr w:type="spellEnd"/>
      <w:r w:rsidRPr="0050469B">
        <w:t xml:space="preserve"> </w:t>
      </w:r>
      <w:proofErr w:type="spellStart"/>
      <w:r w:rsidRPr="0050469B">
        <w:t>ask</w:t>
      </w:r>
      <w:proofErr w:type="spellEnd"/>
      <w:r w:rsidRPr="0050469B">
        <w:t xml:space="preserve"> </w:t>
      </w:r>
      <w:proofErr w:type="spellStart"/>
      <w:r w:rsidRPr="0050469B">
        <w:t>them</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final </w:t>
      </w:r>
      <w:proofErr w:type="spellStart"/>
      <w:r w:rsidRPr="0050469B">
        <w:t>conversation</w:t>
      </w:r>
      <w:proofErr w:type="spellEnd"/>
      <w:r w:rsidRPr="0050469B">
        <w:t xml:space="preserve">. </w:t>
      </w:r>
      <w:proofErr w:type="spellStart"/>
      <w:r w:rsidRPr="0050469B">
        <w:t>You</w:t>
      </w:r>
      <w:proofErr w:type="spellEnd"/>
      <w:r w:rsidRPr="0050469B">
        <w:t xml:space="preserve"> </w:t>
      </w:r>
      <w:proofErr w:type="spellStart"/>
      <w:r w:rsidRPr="0050469B">
        <w:t>can</w:t>
      </w:r>
      <w:proofErr w:type="spellEnd"/>
      <w:r w:rsidRPr="0050469B">
        <w:t xml:space="preserve"> </w:t>
      </w:r>
      <w:proofErr w:type="spellStart"/>
      <w:r w:rsidRPr="0050469B">
        <w:t>also</w:t>
      </w:r>
      <w:proofErr w:type="spellEnd"/>
      <w:r w:rsidRPr="0050469B">
        <w:t xml:space="preserve"> </w:t>
      </w:r>
      <w:proofErr w:type="spellStart"/>
      <w:r w:rsidRPr="0050469B">
        <w:t>tell</w:t>
      </w:r>
      <w:proofErr w:type="spellEnd"/>
      <w:r w:rsidRPr="0050469B">
        <w:t xml:space="preserve"> </w:t>
      </w:r>
      <w:proofErr w:type="spellStart"/>
      <w:r w:rsidRPr="0050469B">
        <w:t>by</w:t>
      </w:r>
      <w:proofErr w:type="spellEnd"/>
      <w:r w:rsidRPr="0050469B">
        <w:t xml:space="preserve"> </w:t>
      </w:r>
      <w:proofErr w:type="spellStart"/>
      <w:r w:rsidRPr="0050469B">
        <w:t>the</w:t>
      </w:r>
      <w:proofErr w:type="spellEnd"/>
      <w:r w:rsidRPr="0050469B">
        <w:t xml:space="preserve"> </w:t>
      </w:r>
      <w:proofErr w:type="spellStart"/>
      <w:r w:rsidRPr="0050469B">
        <w:t>questions</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 xml:space="preserve">. </w:t>
      </w:r>
      <w:proofErr w:type="spellStart"/>
      <w:r w:rsidRPr="0050469B">
        <w:t>Sometimes</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equipment</w:t>
      </w:r>
      <w:proofErr w:type="spellEnd"/>
      <w:r w:rsidRPr="0050469B">
        <w:t xml:space="preserve"> </w:t>
      </w:r>
      <w:proofErr w:type="spellStart"/>
      <w:r w:rsidRPr="0050469B">
        <w:t>will</w:t>
      </w:r>
      <w:proofErr w:type="spellEnd"/>
      <w:r w:rsidRPr="0050469B">
        <w:t xml:space="preserve"> come “in </w:t>
      </w:r>
      <w:proofErr w:type="spellStart"/>
      <w:r w:rsidRPr="0050469B">
        <w:t>purple</w:t>
      </w:r>
      <w:proofErr w:type="spellEnd"/>
      <w:r w:rsidRPr="0050469B">
        <w:t xml:space="preserve">”,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they</w:t>
      </w:r>
      <w:proofErr w:type="spellEnd"/>
      <w:r w:rsidRPr="0050469B">
        <w:t xml:space="preserve"> </w:t>
      </w:r>
      <w:proofErr w:type="spellStart"/>
      <w:r w:rsidRPr="0050469B">
        <w:t>did</w:t>
      </w:r>
      <w:proofErr w:type="spellEnd"/>
      <w:r w:rsidRPr="0050469B">
        <w:t xml:space="preserve"> </w:t>
      </w:r>
      <w:proofErr w:type="spellStart"/>
      <w:r w:rsidRPr="0050469B">
        <w:t>not</w:t>
      </w:r>
      <w:proofErr w:type="spellEnd"/>
      <w:r w:rsidRPr="0050469B">
        <w:t xml:space="preserve"> </w:t>
      </w:r>
      <w:proofErr w:type="spellStart"/>
      <w:r w:rsidRPr="0050469B">
        <w:t>understand</w:t>
      </w:r>
      <w:proofErr w:type="spellEnd"/>
      <w:r w:rsidRPr="0050469B">
        <w:t xml:space="preserve"> quite </w:t>
      </w:r>
      <w:proofErr w:type="spellStart"/>
      <w:r w:rsidRPr="0050469B">
        <w:t>well</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w:t>
      </w:r>
    </w:p>
    <w:p w14:paraId="2409CBD0" w14:textId="77777777" w:rsidR="00AC426F" w:rsidRPr="0050469B" w:rsidRDefault="00AC426F" w:rsidP="00A01847">
      <w:pPr>
        <w:pStyle w:val="Tese-Entrevistas"/>
      </w:pPr>
    </w:p>
    <w:p w14:paraId="26DCAD96"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other</w:t>
      </w:r>
      <w:proofErr w:type="spellEnd"/>
      <w:r w:rsidRPr="0050469B">
        <w:t xml:space="preserve"> </w:t>
      </w:r>
      <w:proofErr w:type="spellStart"/>
      <w:r w:rsidRPr="0050469B">
        <w:t>people</w:t>
      </w:r>
      <w:proofErr w:type="spellEnd"/>
      <w:r w:rsidRPr="0050469B">
        <w:t xml:space="preserve"> </w:t>
      </w:r>
      <w:proofErr w:type="spellStart"/>
      <w:r w:rsidRPr="0050469B">
        <w:t>which</w:t>
      </w:r>
      <w:proofErr w:type="spellEnd"/>
      <w:r w:rsidRPr="0050469B">
        <w:t xml:space="preserve"> </w:t>
      </w:r>
      <w:proofErr w:type="spellStart"/>
      <w:r w:rsidRPr="0050469B">
        <w:t>was</w:t>
      </w:r>
      <w:proofErr w:type="spellEnd"/>
      <w:r w:rsidRPr="0050469B">
        <w:t xml:space="preserve"> </w:t>
      </w:r>
      <w:proofErr w:type="spellStart"/>
      <w:r w:rsidRPr="0050469B">
        <w:t>not</w:t>
      </w:r>
      <w:proofErr w:type="spellEnd"/>
      <w:r w:rsidRPr="0050469B">
        <w:t xml:space="preserve"> in </w:t>
      </w:r>
      <w:proofErr w:type="spellStart"/>
      <w:r w:rsidRPr="0050469B">
        <w:t>that</w:t>
      </w:r>
      <w:proofErr w:type="spellEnd"/>
      <w:r w:rsidRPr="0050469B">
        <w:t xml:space="preserve"> </w:t>
      </w:r>
      <w:proofErr w:type="spellStart"/>
      <w:r w:rsidRPr="0050469B">
        <w:t>conversation</w:t>
      </w:r>
      <w:proofErr w:type="spellEnd"/>
      <w:r w:rsidRPr="0050469B">
        <w:t>?</w:t>
      </w:r>
    </w:p>
    <w:p w14:paraId="7AFC2C77" w14:textId="77777777" w:rsidR="00AC426F" w:rsidRPr="0050469B" w:rsidRDefault="00AC426F" w:rsidP="00A01847">
      <w:pPr>
        <w:pStyle w:val="Tese-Entrevistas"/>
      </w:pPr>
      <w:proofErr w:type="spellStart"/>
      <w:r w:rsidRPr="0050469B">
        <w:t>Answer</w:t>
      </w:r>
      <w:proofErr w:type="spellEnd"/>
      <w:r w:rsidRPr="0050469B">
        <w:t xml:space="preserve">: I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the</w:t>
      </w:r>
      <w:proofErr w:type="spellEnd"/>
      <w:r w:rsidRPr="0050469B">
        <w:t xml:space="preserve"> </w:t>
      </w:r>
      <w:proofErr w:type="spellStart"/>
      <w:r w:rsidRPr="0050469B">
        <w:t>only</w:t>
      </w:r>
      <w:proofErr w:type="spellEnd"/>
      <w:r w:rsidRPr="0050469B">
        <w:t xml:space="preserve"> </w:t>
      </w:r>
      <w:proofErr w:type="spellStart"/>
      <w:r w:rsidRPr="0050469B">
        <w:t>way</w:t>
      </w:r>
      <w:proofErr w:type="spellEnd"/>
      <w:r w:rsidRPr="0050469B">
        <w:t xml:space="preserve"> </w:t>
      </w:r>
      <w:proofErr w:type="spellStart"/>
      <w:r w:rsidRPr="0050469B">
        <w:t>to</w:t>
      </w:r>
      <w:proofErr w:type="spellEnd"/>
      <w:r w:rsidRPr="0050469B">
        <w:t xml:space="preserve"> </w:t>
      </w:r>
      <w:proofErr w:type="spellStart"/>
      <w:r w:rsidRPr="0050469B">
        <w:t>find</w:t>
      </w:r>
      <w:proofErr w:type="spellEnd"/>
      <w:r w:rsidRPr="0050469B">
        <w:t xml:space="preserve"> out </w:t>
      </w:r>
      <w:proofErr w:type="spellStart"/>
      <w:r w:rsidRPr="0050469B">
        <w:t>is</w:t>
      </w:r>
      <w:proofErr w:type="spellEnd"/>
      <w:r w:rsidRPr="0050469B">
        <w:t xml:space="preserve"> </w:t>
      </w:r>
      <w:proofErr w:type="spellStart"/>
      <w:r w:rsidRPr="0050469B">
        <w:t>to</w:t>
      </w:r>
      <w:proofErr w:type="spellEnd"/>
      <w:r w:rsidRPr="0050469B">
        <w:t xml:space="preserve"> </w:t>
      </w:r>
      <w:proofErr w:type="spellStart"/>
      <w:r w:rsidRPr="0050469B">
        <w:t>talk</w:t>
      </w:r>
      <w:proofErr w:type="spellEnd"/>
      <w:r w:rsidRPr="0050469B">
        <w:t xml:space="preserve"> </w:t>
      </w:r>
      <w:proofErr w:type="spellStart"/>
      <w:r w:rsidRPr="0050469B">
        <w:t>to</w:t>
      </w:r>
      <w:proofErr w:type="spellEnd"/>
      <w:r w:rsidRPr="0050469B">
        <w:t xml:space="preserve"> </w:t>
      </w:r>
      <w:proofErr w:type="spellStart"/>
      <w:r w:rsidRPr="0050469B">
        <w:t>them</w:t>
      </w:r>
      <w:proofErr w:type="spellEnd"/>
      <w:r w:rsidRPr="0050469B">
        <w:t>.</w:t>
      </w:r>
    </w:p>
    <w:p w14:paraId="3742D90A"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your</w:t>
      </w:r>
      <w:proofErr w:type="spellEnd"/>
      <w:r w:rsidRPr="0050469B">
        <w:t xml:space="preserve"> </w:t>
      </w:r>
      <w:proofErr w:type="spellStart"/>
      <w:r w:rsidRPr="0050469B">
        <w:t>answer</w:t>
      </w:r>
      <w:proofErr w:type="spellEnd"/>
      <w:r w:rsidRPr="0050469B">
        <w:t xml:space="preserve">, </w:t>
      </w:r>
      <w:proofErr w:type="spellStart"/>
      <w:r w:rsidRPr="0050469B">
        <w:t>you</w:t>
      </w:r>
      <w:proofErr w:type="spellEnd"/>
      <w:r w:rsidRPr="0050469B">
        <w:t xml:space="preserve"> </w:t>
      </w:r>
      <w:proofErr w:type="spellStart"/>
      <w:r w:rsidRPr="0050469B">
        <w:t>believe</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the</w:t>
      </w:r>
      <w:proofErr w:type="spellEnd"/>
      <w:r w:rsidRPr="0050469B">
        <w:t xml:space="preserve"> final </w:t>
      </w:r>
      <w:proofErr w:type="spellStart"/>
      <w:r w:rsidRPr="0050469B">
        <w:t>results</w:t>
      </w:r>
      <w:proofErr w:type="spellEnd"/>
      <w:r w:rsidRPr="0050469B">
        <w:t xml:space="preserve"> </w:t>
      </w:r>
      <w:proofErr w:type="spellStart"/>
      <w:r w:rsidRPr="0050469B">
        <w:t>of</w:t>
      </w:r>
      <w:proofErr w:type="spellEnd"/>
      <w:r w:rsidRPr="0050469B">
        <w:t xml:space="preserve"> a PoC,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contextualized</w:t>
      </w:r>
      <w:proofErr w:type="spellEnd"/>
      <w:r w:rsidRPr="0050469B">
        <w:t xml:space="preserve"> </w:t>
      </w:r>
      <w:proofErr w:type="spellStart"/>
      <w:r w:rsidRPr="0050469B">
        <w:t>and</w:t>
      </w:r>
      <w:proofErr w:type="spellEnd"/>
      <w:r w:rsidRPr="0050469B">
        <w:t xml:space="preserve"> </w:t>
      </w:r>
      <w:proofErr w:type="spellStart"/>
      <w:r w:rsidRPr="0050469B">
        <w:t>explained</w:t>
      </w:r>
      <w:proofErr w:type="spellEnd"/>
      <w:r w:rsidRPr="0050469B">
        <w:t xml:space="preserve"> in a </w:t>
      </w:r>
      <w:proofErr w:type="spellStart"/>
      <w:r w:rsidRPr="0050469B">
        <w:t>conversation</w:t>
      </w:r>
      <w:proofErr w:type="spellEnd"/>
      <w:r w:rsidRPr="0050469B">
        <w:t xml:space="preserve"> </w:t>
      </w:r>
      <w:proofErr w:type="spellStart"/>
      <w:r w:rsidRPr="0050469B">
        <w:t>with</w:t>
      </w:r>
      <w:proofErr w:type="spellEnd"/>
      <w:r w:rsidRPr="0050469B">
        <w:t xml:space="preserve"> </w:t>
      </w:r>
      <w:proofErr w:type="spellStart"/>
      <w:r w:rsidRPr="0050469B">
        <w:t>all</w:t>
      </w:r>
      <w:proofErr w:type="spellEnd"/>
      <w:r w:rsidRPr="0050469B">
        <w:t xml:space="preserve"> </w:t>
      </w:r>
      <w:proofErr w:type="spellStart"/>
      <w:r w:rsidRPr="0050469B">
        <w:t>participants</w:t>
      </w:r>
      <w:proofErr w:type="spellEnd"/>
      <w:r w:rsidRPr="0050469B">
        <w:t>?</w:t>
      </w:r>
    </w:p>
    <w:p w14:paraId="1A8D23FC" w14:textId="77777777" w:rsidR="00AC426F" w:rsidRPr="0050469B" w:rsidRDefault="00AC426F" w:rsidP="00A01847">
      <w:pPr>
        <w:pStyle w:val="Tese-Entrevistas"/>
      </w:pPr>
      <w:proofErr w:type="spellStart"/>
      <w:r w:rsidRPr="0050469B">
        <w:t>Answer</w:t>
      </w:r>
      <w:proofErr w:type="spellEnd"/>
      <w:r w:rsidRPr="0050469B">
        <w:t xml:space="preserve">: Yes. </w:t>
      </w:r>
      <w:proofErr w:type="spellStart"/>
      <w:r w:rsidRPr="0050469B">
        <w:t>Even</w:t>
      </w:r>
      <w:proofErr w:type="spellEnd"/>
      <w:r w:rsidRPr="0050469B">
        <w:t xml:space="preserve"> </w:t>
      </w:r>
      <w:proofErr w:type="spellStart"/>
      <w:r w:rsidRPr="0050469B">
        <w:t>with</w:t>
      </w:r>
      <w:proofErr w:type="spellEnd"/>
      <w:r w:rsidRPr="0050469B">
        <w:t xml:space="preserve"> a </w:t>
      </w:r>
      <w:proofErr w:type="spellStart"/>
      <w:r w:rsidRPr="0050469B">
        <w:t>very</w:t>
      </w:r>
      <w:proofErr w:type="spellEnd"/>
      <w:r w:rsidRPr="0050469B">
        <w:t xml:space="preserve"> </w:t>
      </w:r>
      <w:proofErr w:type="spellStart"/>
      <w:r w:rsidRPr="0050469B">
        <w:t>detailed</w:t>
      </w:r>
      <w:proofErr w:type="spellEnd"/>
      <w:r w:rsidRPr="0050469B">
        <w:t xml:space="preserve"> </w:t>
      </w:r>
      <w:proofErr w:type="spellStart"/>
      <w:r w:rsidRPr="0050469B">
        <w:t>report</w:t>
      </w:r>
      <w:proofErr w:type="spellEnd"/>
      <w:r w:rsidRPr="0050469B">
        <w:t xml:space="preserve">, </w:t>
      </w:r>
      <w:proofErr w:type="spellStart"/>
      <w:r w:rsidRPr="0050469B">
        <w:t>they</w:t>
      </w:r>
      <w:proofErr w:type="spellEnd"/>
      <w:r w:rsidRPr="0050469B">
        <w:t xml:space="preserve"> </w:t>
      </w:r>
      <w:proofErr w:type="spellStart"/>
      <w:r w:rsidRPr="0050469B">
        <w:t>might</w:t>
      </w:r>
      <w:proofErr w:type="spellEnd"/>
      <w:r w:rsidRPr="0050469B">
        <w:t xml:space="preserve"> </w:t>
      </w:r>
      <w:proofErr w:type="spellStart"/>
      <w:r w:rsidRPr="0050469B">
        <w:t>not</w:t>
      </w:r>
      <w:proofErr w:type="spellEnd"/>
      <w:r w:rsidRPr="0050469B">
        <w:t xml:space="preserve"> </w:t>
      </w:r>
      <w:proofErr w:type="spellStart"/>
      <w:r w:rsidRPr="0050469B">
        <w:t>understand</w:t>
      </w:r>
      <w:proofErr w:type="spellEnd"/>
      <w:r w:rsidRPr="0050469B">
        <w:t xml:space="preserve"> </w:t>
      </w:r>
      <w:proofErr w:type="spellStart"/>
      <w:r w:rsidRPr="0050469B">
        <w:t>the</w:t>
      </w:r>
      <w:proofErr w:type="spellEnd"/>
      <w:r w:rsidRPr="0050469B">
        <w:t xml:space="preserve"> </w:t>
      </w:r>
      <w:proofErr w:type="spellStart"/>
      <w:r w:rsidRPr="0050469B">
        <w:t>whole</w:t>
      </w:r>
      <w:proofErr w:type="spellEnd"/>
      <w:r w:rsidRPr="0050469B">
        <w:t xml:space="preserve"> context </w:t>
      </w:r>
      <w:proofErr w:type="spellStart"/>
      <w:r w:rsidRPr="0050469B">
        <w:t>and</w:t>
      </w:r>
      <w:proofErr w:type="spellEnd"/>
      <w:r w:rsidRPr="0050469B">
        <w:t xml:space="preserve"> </w:t>
      </w:r>
      <w:proofErr w:type="spellStart"/>
      <w:r w:rsidRPr="0050469B">
        <w:t>all</w:t>
      </w:r>
      <w:proofErr w:type="spellEnd"/>
      <w:r w:rsidRPr="0050469B">
        <w:t xml:space="preserve"> </w:t>
      </w:r>
      <w:proofErr w:type="spellStart"/>
      <w:r w:rsidRPr="0050469B">
        <w:t>variables</w:t>
      </w:r>
      <w:proofErr w:type="spellEnd"/>
      <w:r w:rsidRPr="0050469B">
        <w:t xml:space="preserve"> </w:t>
      </w:r>
      <w:proofErr w:type="spellStart"/>
      <w:r w:rsidRPr="0050469B">
        <w:t>involved</w:t>
      </w:r>
      <w:proofErr w:type="spellEnd"/>
      <w:r w:rsidRPr="0050469B">
        <w:t xml:space="preserve"> in a PoC.</w:t>
      </w:r>
    </w:p>
    <w:p w14:paraId="33AA3BBC" w14:textId="77777777" w:rsidR="00AC426F" w:rsidRPr="0050469B" w:rsidRDefault="00AC426F" w:rsidP="00AC426F">
      <w:pPr>
        <w:jc w:val="both"/>
        <w:rPr>
          <w:color w:val="000000"/>
          <w:lang w:val="pt-BR"/>
        </w:rPr>
      </w:pPr>
    </w:p>
    <w:p w14:paraId="24C27630" w14:textId="77777777" w:rsidR="00AC426F" w:rsidRPr="0050469B" w:rsidRDefault="00AC426F" w:rsidP="00AC426F">
      <w:pPr>
        <w:rPr>
          <w:color w:val="000000"/>
          <w:lang w:val="pt-BR"/>
        </w:rPr>
      </w:pPr>
      <w:r w:rsidRPr="0050469B">
        <w:rPr>
          <w:color w:val="000000"/>
          <w:lang w:val="pt-BR"/>
        </w:rPr>
        <w:br w:type="page"/>
      </w:r>
    </w:p>
    <w:p w14:paraId="533CCF93" w14:textId="77777777" w:rsidR="00AC426F" w:rsidRPr="0050469B" w:rsidRDefault="00AC426F" w:rsidP="00AC426F">
      <w:pPr>
        <w:spacing w:before="120" w:after="120"/>
        <w:jc w:val="both"/>
        <w:rPr>
          <w:b/>
          <w:bCs/>
          <w:color w:val="000000"/>
          <w:lang w:val="pt-BR"/>
        </w:rPr>
      </w:pPr>
      <w:r w:rsidRPr="0050469B">
        <w:rPr>
          <w:b/>
          <w:bCs/>
          <w:color w:val="000000"/>
          <w:lang w:val="pt-BR"/>
        </w:rPr>
        <w:lastRenderedPageBreak/>
        <w:t># Entrevista 6</w:t>
      </w:r>
    </w:p>
    <w:p w14:paraId="5EF426D2" w14:textId="77777777" w:rsidR="00AC426F" w:rsidRPr="0050469B" w:rsidRDefault="00AC426F" w:rsidP="00AC426F">
      <w:pPr>
        <w:spacing w:before="120" w:after="120"/>
        <w:jc w:val="both"/>
        <w:rPr>
          <w:color w:val="000000"/>
          <w:lang w:val="pt-BR"/>
        </w:rPr>
      </w:pPr>
    </w:p>
    <w:p w14:paraId="5782401F" w14:textId="77777777" w:rsidR="00AC426F" w:rsidRPr="0050469B" w:rsidRDefault="00AC426F" w:rsidP="00A01847">
      <w:pPr>
        <w:pStyle w:val="Tese-Entrevistas"/>
      </w:pPr>
      <w:r w:rsidRPr="0050469B">
        <w:t>Quanto tempo de atuação na área de TI? – 20 anos</w:t>
      </w:r>
    </w:p>
    <w:p w14:paraId="3AE2CC70" w14:textId="77777777" w:rsidR="00AC426F" w:rsidRPr="0050469B" w:rsidRDefault="00AC426F" w:rsidP="00A01847">
      <w:pPr>
        <w:pStyle w:val="Tese-Entrevistas"/>
      </w:pPr>
      <w:r w:rsidRPr="0050469B">
        <w:t>Quanto tempo de atuação com PoC? – 11 anos (especialista em PoC)</w:t>
      </w:r>
    </w:p>
    <w:p w14:paraId="29C9C319" w14:textId="77777777" w:rsidR="00AC426F" w:rsidRPr="0050469B" w:rsidRDefault="00AC426F" w:rsidP="00A01847">
      <w:pPr>
        <w:pStyle w:val="Tese-Entrevistas"/>
      </w:pPr>
    </w:p>
    <w:p w14:paraId="3C4E6AD4" w14:textId="77777777" w:rsidR="00AC426F" w:rsidRPr="0050469B" w:rsidRDefault="00AC426F" w:rsidP="00A01847">
      <w:pPr>
        <w:pStyle w:val="Tese-Entrevistas"/>
      </w:pPr>
      <w:r w:rsidRPr="0050469B">
        <w:t>1) Na sua opinião o que é uma Prova de Conceito (PoC)?</w:t>
      </w:r>
    </w:p>
    <w:p w14:paraId="27650B34" w14:textId="77777777" w:rsidR="00AC426F" w:rsidRPr="0050469B" w:rsidRDefault="00AC426F" w:rsidP="00A01847">
      <w:pPr>
        <w:pStyle w:val="Tese-Entrevistas"/>
      </w:pPr>
      <w:r w:rsidRPr="0050469B">
        <w:t xml:space="preserve">Eu vejo a Prova de Conceito assim: o cliente está interessado em uma determinada solução ou produto e o cliente quer testar e provar essa solução antes de adquirir, como por exemplo, uma solução de backup e </w:t>
      </w:r>
      <w:proofErr w:type="spellStart"/>
      <w:r w:rsidRPr="0050469B">
        <w:t>restore</w:t>
      </w:r>
      <w:proofErr w:type="spellEnd"/>
      <w:r w:rsidRPr="0050469B">
        <w:t xml:space="preserve"> rápido e ele quer provar isso. </w:t>
      </w:r>
    </w:p>
    <w:p w14:paraId="6A6B889A" w14:textId="77777777" w:rsidR="00AC426F" w:rsidRPr="0050469B" w:rsidRDefault="00AC426F" w:rsidP="00A01847">
      <w:pPr>
        <w:pStyle w:val="Tese-Entrevistas"/>
      </w:pPr>
      <w:r w:rsidRPr="0050469B">
        <w:t xml:space="preserve">O entrevistador fez a seguinte pergunta: Mas como você vê a PoC? uma técnica, um estudo, um processo, uma teoria, uma atividade?  </w:t>
      </w:r>
    </w:p>
    <w:p w14:paraId="3A647D6C" w14:textId="77777777" w:rsidR="00AC426F" w:rsidRPr="0050469B" w:rsidRDefault="00AC426F" w:rsidP="00A01847">
      <w:pPr>
        <w:pStyle w:val="Tese-Entrevistas"/>
      </w:pPr>
      <w:r w:rsidRPr="0050469B">
        <w:t xml:space="preserve">Resposta: A forma como eu vejo é que o mercado demonstra a PoC mais como uma série de testes, mas na minha opinião a PoC deveria ser mais do que isso. </w:t>
      </w:r>
    </w:p>
    <w:p w14:paraId="3C2C6D47" w14:textId="77777777" w:rsidR="00AC426F" w:rsidRPr="0050469B" w:rsidRDefault="00AC426F" w:rsidP="00A01847">
      <w:pPr>
        <w:pStyle w:val="Tese-Entrevistas"/>
      </w:pPr>
      <w:r w:rsidRPr="0050469B">
        <w:t>O entrevistador fez a seguinte pergunta: Como deveria ser então?</w:t>
      </w:r>
    </w:p>
    <w:p w14:paraId="0F691CDB" w14:textId="77777777" w:rsidR="00AC426F" w:rsidRPr="0050469B" w:rsidRDefault="00AC426F" w:rsidP="00A01847">
      <w:pPr>
        <w:pStyle w:val="Tese-Entrevistas"/>
      </w:pPr>
      <w:r w:rsidRPr="0050469B">
        <w:t>Resposta: Para mim a PoC deveria tratada como se fosse um projeto, onde você tem antes do seu início uma especificação, ou seja, quais objetivos você espera alcançar, e aí depois tem uma fase de especificação e planejamento, ou seja, o que o cliente quer testar ou provar. Assim, para demonstrar o que o cliente quer, vai ser necessário de um equipamento X com as características A, B, C. Depois de definido, eu como especialista em PoC, apresento isso ao cliente. Tão logo obtemos o de acordo do cliente, vamos para a próxima fase que seria a execução da PoC, onde essa execução deveria ser composta (ainda na fase do planejamento) do caderno de testes, que basicamente é como vamos demonstrar isso para você? Por exemplo, fazemos os testes A, B, C e D e documentamos os resultados. Nesse momento, o cliente aprova esse caderno de testes (isso que eu (cliente) quero ver). Assim, passamos propriamente dito para a fase de execução da PoC, ou seja, demonstrar efetivamente para o cliente a PoC. Depois de executar a PoC e documentar os resultados, um relatório dos testes é passado para o cliente confirmando ou não se está de acordo com os resultados.</w:t>
      </w:r>
    </w:p>
    <w:p w14:paraId="4E84ABCA" w14:textId="77777777" w:rsidR="00AC426F" w:rsidRPr="0050469B" w:rsidRDefault="00AC426F" w:rsidP="00A01847">
      <w:pPr>
        <w:pStyle w:val="Tese-Entrevistas"/>
      </w:pPr>
      <w:r w:rsidRPr="0050469B">
        <w:t>O entrevistador fez a seguinte pergunta: Na resposta anterior, você descreveu uma ordem de fases ou atividades. Isso pode mudar durante a PoC ou em diferentes PoC?</w:t>
      </w:r>
    </w:p>
    <w:p w14:paraId="52BF40FE" w14:textId="77777777" w:rsidR="00AC426F" w:rsidRPr="0050469B" w:rsidRDefault="00AC426F" w:rsidP="00A01847">
      <w:pPr>
        <w:pStyle w:val="Tese-Entrevistas"/>
      </w:pPr>
      <w:r w:rsidRPr="0050469B">
        <w:t>Resposta: Dá para montar um fluxograma. A ordem das caixinhas não muda.</w:t>
      </w:r>
    </w:p>
    <w:p w14:paraId="0E2D3D99" w14:textId="77777777" w:rsidR="00AC426F" w:rsidRPr="0050469B" w:rsidRDefault="00AC426F" w:rsidP="00A01847">
      <w:pPr>
        <w:pStyle w:val="Tese-Entrevistas"/>
      </w:pPr>
      <w:r w:rsidRPr="0050469B">
        <w:lastRenderedPageBreak/>
        <w:t>O entrevistador fez a seguinte pergunta: Então você está dizendo que a PoC é um processo?</w:t>
      </w:r>
    </w:p>
    <w:p w14:paraId="78A0CA94" w14:textId="77777777" w:rsidR="00AC426F" w:rsidRPr="0050469B" w:rsidRDefault="00AC426F" w:rsidP="00A01847">
      <w:pPr>
        <w:pStyle w:val="Tese-Entrevistas"/>
      </w:pPr>
      <w:r w:rsidRPr="0050469B">
        <w:t>Resposta: Sim, é um processo.</w:t>
      </w:r>
    </w:p>
    <w:p w14:paraId="4B889237" w14:textId="77777777" w:rsidR="00AC426F" w:rsidRPr="0050469B" w:rsidRDefault="00AC426F" w:rsidP="00A01847">
      <w:pPr>
        <w:pStyle w:val="Tese-Entrevistas"/>
      </w:pPr>
      <w:r w:rsidRPr="0050469B">
        <w:t>O entrevistador fez a seguinte pergunta: Então se a PoC é um processo, a especificação e o planejamento nunca mudam durante a execução da PoC?</w:t>
      </w:r>
    </w:p>
    <w:p w14:paraId="515E2AF6" w14:textId="77777777" w:rsidR="00AC426F" w:rsidRPr="0050469B" w:rsidRDefault="00AC426F" w:rsidP="00A01847">
      <w:pPr>
        <w:pStyle w:val="Tese-Entrevistas"/>
      </w:pPr>
      <w:r w:rsidRPr="0050469B">
        <w:t>Resposta: Se for acordado algo durante a especificação não deveria mudar durante a execução.</w:t>
      </w:r>
    </w:p>
    <w:p w14:paraId="24A2F72F" w14:textId="77777777" w:rsidR="00AC426F" w:rsidRPr="0050469B" w:rsidRDefault="00AC426F" w:rsidP="00A01847">
      <w:pPr>
        <w:pStyle w:val="Tese-Entrevistas"/>
      </w:pPr>
    </w:p>
    <w:p w14:paraId="1AF19B6C" w14:textId="77777777" w:rsidR="00AC426F" w:rsidRPr="0050469B" w:rsidRDefault="00AC426F" w:rsidP="00A01847">
      <w:pPr>
        <w:pStyle w:val="Tese-Entrevistas"/>
      </w:pPr>
      <w:r w:rsidRPr="0050469B">
        <w:t>O entrevistador fez a seguinte pergunta: Um cliente durante a PoC pediu para testar a performance de um equipamento de armazenamento de dados sob uma certa condição em específico de I/O e o resultado foi esperado. Nesse ponto, o cliente pede para alterar um parâmetro dos testes, pois surgiu o interesse em explorar e entender o comportamento do equipamento com esse novo parâmetro. Pelo que entendi, você não faz o teste, pois isso não foi especificado e definido anteriormente?</w:t>
      </w:r>
    </w:p>
    <w:p w14:paraId="41E42D70" w14:textId="49EEAFB0" w:rsidR="00AC426F" w:rsidRPr="0050469B" w:rsidRDefault="00AC426F" w:rsidP="00A01847">
      <w:pPr>
        <w:pStyle w:val="Tese-Entrevistas"/>
      </w:pPr>
      <w:r w:rsidRPr="0050469B">
        <w:t>Resposta: Exatamente. Como eu vim da área de serviços profissionais, esse parâmetro deveria ter sido informado anteriormente.</w:t>
      </w:r>
    </w:p>
    <w:p w14:paraId="69B00C29" w14:textId="77777777" w:rsidR="00AC426F" w:rsidRPr="0050469B" w:rsidRDefault="00AC426F" w:rsidP="00A01847">
      <w:pPr>
        <w:pStyle w:val="Tese-Entrevistas"/>
      </w:pPr>
      <w:r w:rsidRPr="0050469B">
        <w:t>O entrevistador fez a seguinte pergunta: Mas no caso que nem o cliente nem o especialista da PoC tivessem conhecimento desse parâmetro ou comportamento. Por exemplo, imagine que essa descoberta (conhecimento) aconteceu com a execução desses testes em específico na PoC, ou seja, em situações que nem o cliente nem você sabem o que vai acontecer? Como você procederia?</w:t>
      </w:r>
    </w:p>
    <w:p w14:paraId="21CF5F02" w14:textId="77777777" w:rsidR="00AC426F" w:rsidRPr="0050469B" w:rsidRDefault="00AC426F" w:rsidP="00A01847">
      <w:pPr>
        <w:pStyle w:val="Tese-Entrevistas"/>
      </w:pPr>
      <w:r w:rsidRPr="0050469B">
        <w:t xml:space="preserve">Resposta: Antes da PoC com o cliente, deveria ser feito uma </w:t>
      </w:r>
      <w:proofErr w:type="spellStart"/>
      <w:r w:rsidRPr="0050469B">
        <w:t>pre</w:t>
      </w:r>
      <w:proofErr w:type="spellEnd"/>
      <w:r w:rsidRPr="0050469B">
        <w:t xml:space="preserve">-validação para assegurar que tudo estaria de acordo para a execução dos testes. </w:t>
      </w:r>
    </w:p>
    <w:p w14:paraId="2B7C8899" w14:textId="19C8DDB9" w:rsidR="00AC426F" w:rsidRPr="0050469B" w:rsidRDefault="00AC426F" w:rsidP="00A01847">
      <w:pPr>
        <w:pStyle w:val="Tese-Entrevistas"/>
      </w:pPr>
    </w:p>
    <w:p w14:paraId="63912A40" w14:textId="77777777" w:rsidR="00AC426F" w:rsidRPr="0050469B" w:rsidRDefault="00AC426F" w:rsidP="00A01847">
      <w:pPr>
        <w:pStyle w:val="Tese-Entrevistas"/>
      </w:pPr>
      <w:r w:rsidRPr="0050469B">
        <w:t>2) Descreva os objetivos ou o que você espera de uma PoC?</w:t>
      </w:r>
    </w:p>
    <w:p w14:paraId="530EBCD4" w14:textId="77777777" w:rsidR="00AC426F" w:rsidRPr="0050469B" w:rsidRDefault="00AC426F" w:rsidP="00A01847">
      <w:pPr>
        <w:pStyle w:val="Tese-Entrevistas"/>
      </w:pPr>
      <w:r w:rsidRPr="0050469B">
        <w:t>Objetivo da PoC é realmente demonstrar uma funcionalidade ou um comportamento que foi especificado, funciona ou não funciona. Por exemplo, o cliente quer ver se o backup da solução XYZ é rápido e necessita comprovar se essa afirmação é verdadeira ou não.</w:t>
      </w:r>
    </w:p>
    <w:p w14:paraId="776EFA36" w14:textId="77777777" w:rsidR="00AC426F" w:rsidRPr="0050469B" w:rsidRDefault="00AC426F" w:rsidP="00A01847">
      <w:pPr>
        <w:pStyle w:val="Tese-Entrevistas"/>
      </w:pPr>
      <w:r w:rsidRPr="0050469B">
        <w:t>O entrevistador fez a seguinte pergunta: Pelo que entendi, você está dizendo que o resultado dos testes, como o que foi mencionado anteriormente, só pode ser verdadeiro ou falso?</w:t>
      </w:r>
    </w:p>
    <w:p w14:paraId="7781EAB7" w14:textId="77777777" w:rsidR="00AC426F" w:rsidRPr="0050469B" w:rsidRDefault="00AC426F" w:rsidP="00A01847">
      <w:pPr>
        <w:pStyle w:val="Tese-Entrevistas"/>
      </w:pPr>
      <w:r w:rsidRPr="0050469B">
        <w:t>Resposta: De cada teste sim. Passou ou não passou.</w:t>
      </w:r>
    </w:p>
    <w:p w14:paraId="4E166D7C" w14:textId="77777777" w:rsidR="00AC426F" w:rsidRPr="0050469B" w:rsidRDefault="00AC426F" w:rsidP="00A01847">
      <w:pPr>
        <w:pStyle w:val="Tese-Entrevistas"/>
      </w:pPr>
      <w:r w:rsidRPr="0050469B">
        <w:lastRenderedPageBreak/>
        <w:t>O entrevistador fez a seguinte pergunta: Mas se você considera o resultado dos testes como verdadeiro ou falso, isso não dependeria do contexto que o teste foi aplicado e das variáveis associados com a PoC?</w:t>
      </w:r>
    </w:p>
    <w:p w14:paraId="4D730364" w14:textId="77777777" w:rsidR="00AC426F" w:rsidRPr="0050469B" w:rsidRDefault="00AC426F" w:rsidP="00A01847">
      <w:pPr>
        <w:pStyle w:val="Tese-Entrevistas"/>
      </w:pPr>
      <w:r w:rsidRPr="0050469B">
        <w:t xml:space="preserve">Resposta: Vai variar. Vai depender sim. </w:t>
      </w:r>
    </w:p>
    <w:p w14:paraId="5055E8E5" w14:textId="77777777" w:rsidR="00AC426F" w:rsidRPr="0050469B" w:rsidRDefault="00AC426F" w:rsidP="00A01847">
      <w:pPr>
        <w:pStyle w:val="Tese-Entrevistas"/>
      </w:pPr>
      <w:r w:rsidRPr="0050469B">
        <w:t>O entrevistador fez a seguinte pergunta: Então como você, especialista em PoC, considera se o teste foi verdadeiro ou falso?</w:t>
      </w:r>
    </w:p>
    <w:p w14:paraId="0AD483AB" w14:textId="77777777" w:rsidR="00AC426F" w:rsidRPr="0050469B" w:rsidRDefault="00AC426F" w:rsidP="00A01847">
      <w:pPr>
        <w:pStyle w:val="Tese-Entrevistas"/>
      </w:pPr>
      <w:r w:rsidRPr="0050469B">
        <w:t xml:space="preserve">Resposta: Existem testes binários como a falha de um componente elétrico. Mas existem testes não binários que dependem do contexto associado. </w:t>
      </w:r>
    </w:p>
    <w:p w14:paraId="15CBEEDF" w14:textId="77777777" w:rsidR="00AC426F" w:rsidRPr="0050469B" w:rsidRDefault="00AC426F" w:rsidP="00A01847">
      <w:pPr>
        <w:pStyle w:val="Tese-Entrevistas"/>
      </w:pPr>
      <w:r w:rsidRPr="0050469B">
        <w:t>O entrevistador fez a seguinte pergunta: Você definiu a PoC como um processo. Por favor, poderia descrever esse processo?</w:t>
      </w:r>
    </w:p>
    <w:p w14:paraId="4B9799E2" w14:textId="77777777" w:rsidR="00AC426F" w:rsidRPr="0050469B" w:rsidRDefault="00AC426F" w:rsidP="00A01847">
      <w:pPr>
        <w:pStyle w:val="Tese-Entrevistas"/>
      </w:pPr>
      <w:r w:rsidRPr="0050469B">
        <w:t xml:space="preserve">Resposta: É um processo, que vai depender inevitavelmente de um conhecimento prévio. O especialista em PoC têm que possuir um </w:t>
      </w:r>
      <w:proofErr w:type="spellStart"/>
      <w:r w:rsidRPr="0050469B">
        <w:t>pre-req</w:t>
      </w:r>
      <w:proofErr w:type="spellEnd"/>
      <w:r w:rsidRPr="0050469B">
        <w:t xml:space="preserve"> que é conhecer o que você quer provar.</w:t>
      </w:r>
    </w:p>
    <w:p w14:paraId="11F747C6" w14:textId="77777777" w:rsidR="00AC426F" w:rsidRPr="0050469B" w:rsidRDefault="00AC426F" w:rsidP="00A01847">
      <w:pPr>
        <w:pStyle w:val="Tese-Entrevistas"/>
      </w:pPr>
      <w:r w:rsidRPr="0050469B">
        <w:t>O entrevistador fez a seguinte pergunta: Você está dizendo então que tudo que você vai testar e provar, você deveria saber o que vai acontecer?</w:t>
      </w:r>
    </w:p>
    <w:p w14:paraId="56893425" w14:textId="77777777" w:rsidR="00AC426F" w:rsidRPr="0050469B" w:rsidRDefault="00AC426F" w:rsidP="00A01847">
      <w:pPr>
        <w:pStyle w:val="Tese-Entrevistas"/>
      </w:pPr>
      <w:r w:rsidRPr="0050469B">
        <w:t>Resposta: Alguém deveria saber. Alguém tem que saber como avaliar o resultado. Portanto na PoC, tem que existir alguém que conheça muito bem os elementos envolvidos.</w:t>
      </w:r>
    </w:p>
    <w:p w14:paraId="68A258A3" w14:textId="77777777" w:rsidR="00AC426F" w:rsidRPr="0050469B" w:rsidRDefault="00AC426F" w:rsidP="00A01847">
      <w:pPr>
        <w:pStyle w:val="Tese-Entrevistas"/>
      </w:pPr>
      <w:r w:rsidRPr="0050469B">
        <w:t>3) Quais os desafios de uma PoC?</w:t>
      </w:r>
    </w:p>
    <w:p w14:paraId="372F6651" w14:textId="77777777" w:rsidR="00AC426F" w:rsidRPr="0050469B" w:rsidRDefault="00AC426F" w:rsidP="00A01847">
      <w:pPr>
        <w:pStyle w:val="Tese-Entrevistas"/>
      </w:pPr>
      <w:r w:rsidRPr="0050469B">
        <w:t xml:space="preserve">Exatamente o que a gente falou. Conhecimento prévio. O primeiro desafio é ter claro quais são os objetivos. O segundo objetivo é o conhecimento tanto de quem vai executar (especialista em PoC) e de quem está acompanhando (por exemplo, o cliente), onde ele deve ter o entendimento do que está acontecendo. </w:t>
      </w:r>
    </w:p>
    <w:p w14:paraId="307509FE" w14:textId="77777777" w:rsidR="00AC426F" w:rsidRPr="0050469B" w:rsidRDefault="00AC426F" w:rsidP="00A01847">
      <w:pPr>
        <w:pStyle w:val="Tese-Entrevistas"/>
      </w:pPr>
      <w:r w:rsidRPr="0050469B">
        <w:t>O entrevistador fez a seguinte pergunta: Como então nivelar esse conhecimento de quem faz e de quem olha?</w:t>
      </w:r>
    </w:p>
    <w:p w14:paraId="150D2394" w14:textId="77777777" w:rsidR="00AC426F" w:rsidRPr="0050469B" w:rsidRDefault="00AC426F" w:rsidP="00A01847">
      <w:pPr>
        <w:pStyle w:val="Tese-Entrevistas"/>
      </w:pPr>
      <w:r w:rsidRPr="0050469B">
        <w:t>Resposta: Aí fica complicado. De quem faz, a empresa (quem está executando a PoC) deve buscar o melhor recurso para executar a PoC. Do lado de quem olha (por exemplo, cliente), fica mais complicado pois não tem como capacitar e saber quem está pedindo.</w:t>
      </w:r>
    </w:p>
    <w:p w14:paraId="341A9120" w14:textId="77777777" w:rsidR="00AC426F" w:rsidRPr="0050469B" w:rsidRDefault="00AC426F" w:rsidP="00A01847">
      <w:pPr>
        <w:pStyle w:val="Tese-Entrevistas"/>
      </w:pPr>
      <w:r w:rsidRPr="0050469B">
        <w:t>O entrevistador fez a seguinte pergunta: Pela sua experiência em PoC, se colocando no papel do cliente, como saber se quem executa a PoC sabe do que está fazendo?</w:t>
      </w:r>
    </w:p>
    <w:p w14:paraId="7A3E407A" w14:textId="77777777" w:rsidR="00AC426F" w:rsidRPr="0050469B" w:rsidRDefault="00AC426F" w:rsidP="00A01847">
      <w:pPr>
        <w:pStyle w:val="Tese-Entrevistas"/>
      </w:pPr>
      <w:r w:rsidRPr="0050469B">
        <w:lastRenderedPageBreak/>
        <w:t>Resposta: Se eu tenho um conhecimento do assunto, eu inevitavelmente vou confrontar com perguntas para testar o conhecimento de quem está executando. Isso é interativo durante a conversa.</w:t>
      </w:r>
    </w:p>
    <w:p w14:paraId="413C8FF1" w14:textId="77777777" w:rsidR="00AC426F" w:rsidRPr="0050469B" w:rsidRDefault="00AC426F" w:rsidP="00A01847">
      <w:pPr>
        <w:pStyle w:val="Tese-Entrevistas"/>
      </w:pPr>
      <w:r w:rsidRPr="0050469B">
        <w:t>O entrevistador fez a seguinte pergunta: Se um cliente que está acompanhando a PoC, pode ser que ele não conheça a fundo do assunto ou conheça muito do assunto. Caso ele levante pontos que você não tem o total conhecimento do assunto, como você procede?</w:t>
      </w:r>
    </w:p>
    <w:p w14:paraId="4B6AE1B3" w14:textId="77777777" w:rsidR="00AC426F" w:rsidRPr="0050469B" w:rsidRDefault="00AC426F" w:rsidP="00A01847">
      <w:pPr>
        <w:pStyle w:val="Tese-Entrevistas"/>
      </w:pPr>
      <w:r w:rsidRPr="0050469B">
        <w:t>Resposta: Eu sempre peço algo (documentação ou evidências) que fundamente a situação.</w:t>
      </w:r>
    </w:p>
    <w:p w14:paraId="5E615F00" w14:textId="77777777" w:rsidR="00AC426F" w:rsidRPr="0050469B" w:rsidRDefault="00AC426F" w:rsidP="00A01847">
      <w:pPr>
        <w:pStyle w:val="Tese-Entrevistas"/>
      </w:pPr>
    </w:p>
    <w:p w14:paraId="58866E12" w14:textId="77777777" w:rsidR="00AC426F" w:rsidRPr="0050469B" w:rsidRDefault="00AC426F" w:rsidP="00A01847">
      <w:pPr>
        <w:pStyle w:val="Tese-Entrevistas"/>
      </w:pPr>
      <w:r w:rsidRPr="0050469B">
        <w:t>4) Quais são os elementos em uma PoC?</w:t>
      </w:r>
    </w:p>
    <w:p w14:paraId="38399808" w14:textId="77777777" w:rsidR="00AC426F" w:rsidRPr="0050469B" w:rsidRDefault="00AC426F" w:rsidP="00A01847">
      <w:pPr>
        <w:pStyle w:val="Tese-Entrevistas"/>
      </w:pPr>
      <w:r w:rsidRPr="0050469B">
        <w:t>Cliente (quem pede), fornecedor (uma pessoa que vai coletar e filtrar esses dados do cliente e não necessariamente vai executar a PoC), fornecedor (quem vai executar a PoC, como por exemplo, o especialista em PoC) e recursos (tecnologia).</w:t>
      </w:r>
    </w:p>
    <w:p w14:paraId="148A4F8A" w14:textId="70CA3E67" w:rsidR="00AC426F" w:rsidRPr="0050469B" w:rsidRDefault="00AC426F" w:rsidP="00A01847">
      <w:pPr>
        <w:pStyle w:val="Tese-Entrevistas"/>
      </w:pPr>
    </w:p>
    <w:p w14:paraId="191A1270" w14:textId="77777777" w:rsidR="00AC426F" w:rsidRPr="0050469B" w:rsidRDefault="00AC426F" w:rsidP="00A01847">
      <w:pPr>
        <w:pStyle w:val="Tese-Entrevistas"/>
      </w:pPr>
      <w:r w:rsidRPr="0050469B">
        <w:t>5) Descreva brevemente a metodologia que você segue em uma PoC?</w:t>
      </w:r>
    </w:p>
    <w:p w14:paraId="18421A19" w14:textId="1C1BC7BC" w:rsidR="00AC426F" w:rsidRPr="0050469B" w:rsidRDefault="00AC426F" w:rsidP="00A01847">
      <w:pPr>
        <w:pStyle w:val="Tese-Entrevistas"/>
      </w:pPr>
      <w:r w:rsidRPr="0050469B">
        <w:t>Eu defino os objetivos, eu peço para o cliente se ele tem os testes que ele pretende rodar, se ele não tem eu vou definir e compartilhar com ele. Também é fundamental definir uma duração e o dia tal que a PoC vai terminar, isso é importante para a alocação de recursos e pessoas. Definir critérios de sucesso e a execução propriamente dita. Durante a execução, coletar as evidências, preencher o relatório final e apresentar isso formalmente para o cliente. Depois é importante pegar um de acordo com o cliente se o objetivo foi atingido ou não.</w:t>
      </w:r>
    </w:p>
    <w:p w14:paraId="3AEFE888" w14:textId="77777777" w:rsidR="00AC426F" w:rsidRPr="0050469B" w:rsidRDefault="00AC426F" w:rsidP="00A01847">
      <w:pPr>
        <w:pStyle w:val="Tese-Entrevistas"/>
      </w:pPr>
    </w:p>
    <w:p w14:paraId="20B86CC5" w14:textId="77777777" w:rsidR="00AC426F" w:rsidRPr="0050469B" w:rsidRDefault="00AC426F" w:rsidP="00A01847">
      <w:pPr>
        <w:pStyle w:val="Tese-Entrevistas"/>
      </w:pPr>
      <w:r w:rsidRPr="0050469B">
        <w:t xml:space="preserve">6) Como saber se alguém possui conhecimento adequado para (realizar ou entender) a PoC? </w:t>
      </w:r>
    </w:p>
    <w:p w14:paraId="5E31805B" w14:textId="77777777" w:rsidR="00AC426F" w:rsidRPr="0050469B" w:rsidRDefault="00AC426F" w:rsidP="00A01847">
      <w:pPr>
        <w:pStyle w:val="Tese-Entrevistas"/>
      </w:pPr>
      <w:r w:rsidRPr="0050469B">
        <w:t>Normalmente eu peço para envolver a pessoa que vai acompanhar a PoC. Eu já tive casos que quem definiu os testes não participou da PoC e ficou complicado. A única forma de saber é durante o planejamento e ter um mapeamento do nível de conhecimento de cada um. Durante a execução eu acho arriscado.</w:t>
      </w:r>
    </w:p>
    <w:p w14:paraId="2C160524" w14:textId="77777777" w:rsidR="00AC426F" w:rsidRPr="0050469B" w:rsidRDefault="00AC426F" w:rsidP="00A01847">
      <w:pPr>
        <w:pStyle w:val="Tese-Entrevistas"/>
      </w:pPr>
      <w:r w:rsidRPr="0050469B">
        <w:t>O entrevistador fez a seguinte pergunta: Como você cria esse mapeamento do nível de conhecimento de cada um?</w:t>
      </w:r>
    </w:p>
    <w:p w14:paraId="63D00700" w14:textId="77777777" w:rsidR="00AC426F" w:rsidRPr="0050469B" w:rsidRDefault="00AC426F" w:rsidP="00A01847">
      <w:pPr>
        <w:pStyle w:val="Tese-Entrevistas"/>
      </w:pPr>
      <w:r w:rsidRPr="0050469B">
        <w:lastRenderedPageBreak/>
        <w:t>Resposta: Entendendo o que vai ser testado. Por exemplo, se vai ser testado banco de dados, tem que envolver o cara de banco de dados.</w:t>
      </w:r>
    </w:p>
    <w:p w14:paraId="3EA96B6F" w14:textId="77777777" w:rsidR="00AC426F" w:rsidRPr="0050469B" w:rsidRDefault="00AC426F" w:rsidP="00A01847">
      <w:pPr>
        <w:pStyle w:val="Tese-Entrevistas"/>
      </w:pPr>
      <w:r w:rsidRPr="0050469B">
        <w:t>O entrevistador fez a seguinte pergunta: Mas só com isso você garante que a pessoa tem o conhecimento para o PoC?</w:t>
      </w:r>
    </w:p>
    <w:p w14:paraId="048B5267" w14:textId="77777777" w:rsidR="00AC426F" w:rsidRPr="0050469B" w:rsidRDefault="00AC426F" w:rsidP="00A01847">
      <w:pPr>
        <w:pStyle w:val="Tese-Entrevistas"/>
      </w:pPr>
      <w:r w:rsidRPr="0050469B">
        <w:t>Resposta: Não. Se for possível tem que conversar com essa pessoa, como uma minientrevista.</w:t>
      </w:r>
    </w:p>
    <w:p w14:paraId="6FE4DB0F" w14:textId="77777777" w:rsidR="00AC426F" w:rsidRPr="0050469B" w:rsidRDefault="00AC426F" w:rsidP="00A01847">
      <w:pPr>
        <w:pStyle w:val="Tese-Entrevistas"/>
      </w:pPr>
      <w:r w:rsidRPr="0050469B">
        <w:t>O entrevistador fez a seguinte pergunta: Mas quais perguntas você faz para se certificar que essa pessoa, por exemplo, o cara do banco de dados, é a pessoa com o conhecimento ideal para participar da PoC?</w:t>
      </w:r>
    </w:p>
    <w:p w14:paraId="39B4BDA5" w14:textId="5DD3A989" w:rsidR="00AC426F" w:rsidRPr="0050469B" w:rsidRDefault="00AC426F" w:rsidP="00A01847">
      <w:pPr>
        <w:pStyle w:val="Tese-Entrevistas"/>
      </w:pPr>
      <w:r w:rsidRPr="0050469B">
        <w:t>Resposta: Aí vai variar.</w:t>
      </w:r>
    </w:p>
    <w:p w14:paraId="65DC2BB2" w14:textId="77777777" w:rsidR="00AC426F" w:rsidRPr="0050469B" w:rsidRDefault="00AC426F" w:rsidP="00A01847">
      <w:pPr>
        <w:pStyle w:val="Tese-Entrevistas"/>
      </w:pPr>
      <w:r w:rsidRPr="0050469B">
        <w:t>O entrevistador fez a seguinte pergunta: Mas como você nivela esse conhecimento? Tipo esse sim sabe ou esse aqui não sabe.</w:t>
      </w:r>
    </w:p>
    <w:p w14:paraId="4A8533D0" w14:textId="77777777" w:rsidR="00AC426F" w:rsidRPr="0050469B" w:rsidRDefault="00AC426F" w:rsidP="00A01847">
      <w:pPr>
        <w:pStyle w:val="Tese-Entrevistas"/>
      </w:pPr>
      <w:r w:rsidRPr="0050469B">
        <w:t>Resposta: Quem está perguntando, no caso do cliente, tem que saber também.</w:t>
      </w:r>
    </w:p>
    <w:p w14:paraId="73219ED5" w14:textId="5354231B" w:rsidR="00AC426F" w:rsidRPr="0050469B" w:rsidRDefault="00AC426F" w:rsidP="00A01847">
      <w:pPr>
        <w:pStyle w:val="Tese-Entrevistas"/>
      </w:pPr>
    </w:p>
    <w:p w14:paraId="6BD73D46" w14:textId="77777777" w:rsidR="00AC426F" w:rsidRPr="0050469B" w:rsidRDefault="00AC426F" w:rsidP="00A01847">
      <w:pPr>
        <w:pStyle w:val="Tese-Entrevistas"/>
      </w:pPr>
      <w:r w:rsidRPr="0050469B">
        <w:t xml:space="preserve">7) Como saber se os participantes durante a PoC estão adquirindo algum conhecimento? </w:t>
      </w:r>
    </w:p>
    <w:p w14:paraId="3B5695D9" w14:textId="77777777" w:rsidR="00AC426F" w:rsidRPr="0050469B" w:rsidRDefault="00AC426F" w:rsidP="00A01847">
      <w:pPr>
        <w:pStyle w:val="Tese-Entrevistas"/>
      </w:pPr>
      <w:r w:rsidRPr="0050469B">
        <w:t xml:space="preserve">Eu não vejo a PoC como o local para o cara ganhar conhecimento. A PoC eu vou demonstrar a tecnologia que ele quer testar. </w:t>
      </w:r>
    </w:p>
    <w:p w14:paraId="03BF8392" w14:textId="77777777" w:rsidR="00AC426F" w:rsidRPr="0050469B" w:rsidRDefault="00AC426F" w:rsidP="00A01847">
      <w:pPr>
        <w:pStyle w:val="Tese-Entrevistas"/>
      </w:pPr>
      <w:r w:rsidRPr="0050469B">
        <w:t>O entrevistador fez a seguinte pergunta: Se a PoC não é o local ideal para ganhar o conhecimento, onde se deveria ganhar conhecimento então?</w:t>
      </w:r>
    </w:p>
    <w:p w14:paraId="6527346E" w14:textId="77777777" w:rsidR="00AC426F" w:rsidRPr="0050469B" w:rsidRDefault="00AC426F" w:rsidP="00A01847">
      <w:pPr>
        <w:pStyle w:val="Tese-Entrevistas"/>
      </w:pPr>
      <w:r w:rsidRPr="0050469B">
        <w:t>Resposta: Seria um treinamento para adquirir conhecimento.</w:t>
      </w:r>
    </w:p>
    <w:p w14:paraId="2C13493D" w14:textId="77777777" w:rsidR="00AC426F" w:rsidRPr="0050469B" w:rsidRDefault="00AC426F" w:rsidP="00A01847">
      <w:pPr>
        <w:pStyle w:val="Tese-Entrevistas"/>
      </w:pPr>
      <w:r w:rsidRPr="0050469B">
        <w:t>O entrevistador fez a seguinte pergunta: Mas se na PoC você vai colocar o equipamento em certas situações e condições, que muitas vezes não foram nem testadas, você ainda acredita que não se extrai nenhum conhecimento disso?</w:t>
      </w:r>
    </w:p>
    <w:p w14:paraId="7AED6480" w14:textId="77777777" w:rsidR="00AC426F" w:rsidRPr="0050469B" w:rsidRDefault="00AC426F" w:rsidP="00A01847">
      <w:pPr>
        <w:pStyle w:val="Tese-Entrevistas"/>
      </w:pPr>
      <w:r w:rsidRPr="0050469B">
        <w:t>Resposta: Se você vai testar comportamentos não conhecidos, você vai adquirir conhecimento. Eu tento fugir de situações desconhecidas em PoC.</w:t>
      </w:r>
    </w:p>
    <w:p w14:paraId="00357D50" w14:textId="77777777" w:rsidR="00AC426F" w:rsidRPr="0050469B" w:rsidRDefault="00AC426F" w:rsidP="00A01847">
      <w:pPr>
        <w:pStyle w:val="Tese-Entrevistas"/>
      </w:pPr>
      <w:r w:rsidRPr="0050469B">
        <w:t>O entrevistador fez a seguinte pergunta: Então você só faz testes conhecidos em PoC?</w:t>
      </w:r>
    </w:p>
    <w:p w14:paraId="1F150E74" w14:textId="77777777" w:rsidR="00AC426F" w:rsidRPr="0050469B" w:rsidRDefault="00AC426F" w:rsidP="00A01847">
      <w:pPr>
        <w:pStyle w:val="Tese-Entrevistas"/>
      </w:pPr>
      <w:r w:rsidRPr="0050469B">
        <w:t xml:space="preserve">Resposta: Normalmente sim. </w:t>
      </w:r>
    </w:p>
    <w:p w14:paraId="05D827F3" w14:textId="77777777" w:rsidR="00AC426F" w:rsidRPr="0050469B" w:rsidRDefault="00AC426F" w:rsidP="00A01847">
      <w:pPr>
        <w:pStyle w:val="Tese-Entrevistas"/>
      </w:pPr>
      <w:r w:rsidRPr="0050469B">
        <w:t>O entrevistador fez a seguinte pergunta: Se você então só faz testes conhecidos em PoC, eu entendo que você já sabe os resultados a priori?</w:t>
      </w:r>
    </w:p>
    <w:p w14:paraId="508152CB" w14:textId="77777777" w:rsidR="00AC426F" w:rsidRPr="0050469B" w:rsidRDefault="00AC426F" w:rsidP="00A01847">
      <w:pPr>
        <w:pStyle w:val="Tese-Entrevistas"/>
      </w:pPr>
      <w:r w:rsidRPr="0050469B">
        <w:lastRenderedPageBreak/>
        <w:t xml:space="preserve">Resposta: Sim, mas sempre o cliente quer ver pra crer. </w:t>
      </w:r>
    </w:p>
    <w:p w14:paraId="43E796C2" w14:textId="77777777"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268F6A8B" w14:textId="77777777" w:rsidR="00AC426F" w:rsidRPr="0050469B" w:rsidRDefault="00AC426F" w:rsidP="00A01847">
      <w:pPr>
        <w:pStyle w:val="Tese-Entrevistas"/>
      </w:pPr>
      <w:r w:rsidRPr="0050469B">
        <w:t>Se o resultado foi não esperado, a gente (especialista em PoC) vai investigar para entender o porquê desse resultado não esperado e avaliar se existe alguma coisa que possa ser feita para que esse resultado (objetivo) seja atingido.</w:t>
      </w:r>
    </w:p>
    <w:p w14:paraId="66F716B5" w14:textId="77777777" w:rsidR="00AC426F" w:rsidRPr="0050469B" w:rsidRDefault="00AC426F" w:rsidP="00A01847">
      <w:pPr>
        <w:pStyle w:val="Tese-Entrevistas"/>
      </w:pPr>
      <w:r w:rsidRPr="0050469B">
        <w:t>O entrevistador fez a seguinte pergunta: Você acredita que é possível ganhar algum conhecimento com resultados não esperados na PoC?</w:t>
      </w:r>
    </w:p>
    <w:p w14:paraId="302F1125" w14:textId="77777777" w:rsidR="00AC426F" w:rsidRPr="0050469B" w:rsidRDefault="00AC426F" w:rsidP="00A01847">
      <w:pPr>
        <w:pStyle w:val="Tese-Entrevistas"/>
      </w:pPr>
      <w:r w:rsidRPr="0050469B">
        <w:t>Resposta: Sim, com troubleshooting. Mesmo que tudo seja verificado a priori, pode existir uma variável que pode mudar o resultado da PoC e assim se pode ganhar conhecimento.</w:t>
      </w:r>
    </w:p>
    <w:p w14:paraId="18B187CB" w14:textId="77777777" w:rsidR="00AC426F" w:rsidRPr="0050469B" w:rsidRDefault="00AC426F" w:rsidP="00A01847">
      <w:pPr>
        <w:pStyle w:val="Tese-Entrevistas"/>
      </w:pPr>
    </w:p>
    <w:p w14:paraId="6DB337EE" w14:textId="77777777" w:rsidR="00AC426F" w:rsidRPr="0050469B" w:rsidRDefault="00AC426F" w:rsidP="00A01847">
      <w:pPr>
        <w:pStyle w:val="Tese-Entrevistas"/>
      </w:pPr>
      <w:r w:rsidRPr="0050469B">
        <w:t>9) Como documentar e entregar os resultados da PoC?</w:t>
      </w:r>
    </w:p>
    <w:p w14:paraId="0F75A6B7" w14:textId="77777777" w:rsidR="00AC426F" w:rsidRPr="0050469B" w:rsidRDefault="00AC426F" w:rsidP="00A01847">
      <w:pPr>
        <w:pStyle w:val="Tese-Entrevistas"/>
      </w:pPr>
      <w:r w:rsidRPr="0050469B">
        <w:t xml:space="preserve">Têm que documentar tudo. Tudo que for executado, gerar evidências, como por exemplo: </w:t>
      </w:r>
      <w:proofErr w:type="spellStart"/>
      <w:r w:rsidRPr="0050469B">
        <w:t>print</w:t>
      </w:r>
      <w:proofErr w:type="spellEnd"/>
      <w:r w:rsidRPr="0050469B">
        <w:t xml:space="preserve"> </w:t>
      </w:r>
      <w:proofErr w:type="spellStart"/>
      <w:r w:rsidRPr="0050469B">
        <w:t>screen</w:t>
      </w:r>
      <w:proofErr w:type="spellEnd"/>
      <w:r w:rsidRPr="0050469B">
        <w:t>, vídeos, algo que não tenha como o cliente refutar ou questionar. Fazer um relatório estruturado, o que foi testado e resultado.</w:t>
      </w:r>
    </w:p>
    <w:p w14:paraId="2F897AB2" w14:textId="77777777" w:rsidR="00AC426F" w:rsidRPr="0050469B" w:rsidRDefault="00AC426F" w:rsidP="00A01847">
      <w:pPr>
        <w:pStyle w:val="Tese-Entrevistas"/>
      </w:pPr>
      <w:r w:rsidRPr="0050469B">
        <w:t>O entrevistador fez a seguinte pergunta: Você disse anteriormente que podem existir variáveis na PoC que podem alterar o resultado de alguns testes. Como documentar e especificar essas variáveis?</w:t>
      </w:r>
    </w:p>
    <w:p w14:paraId="4834CBB1" w14:textId="77777777" w:rsidR="00AC426F" w:rsidRPr="0050469B" w:rsidRDefault="00AC426F" w:rsidP="00A01847">
      <w:pPr>
        <w:pStyle w:val="Tese-Entrevistas"/>
      </w:pPr>
      <w:r w:rsidRPr="0050469B">
        <w:t xml:space="preserve">Resposta: Se uma variável alterou o resultado da PoC, deve-se documentar isso. </w:t>
      </w:r>
    </w:p>
    <w:p w14:paraId="2C7714A7" w14:textId="35F417EA" w:rsidR="00AC426F" w:rsidRPr="0050469B" w:rsidRDefault="00AC426F" w:rsidP="00A01847">
      <w:pPr>
        <w:pStyle w:val="Tese-Entrevistas"/>
      </w:pPr>
    </w:p>
    <w:p w14:paraId="6F600BDA" w14:textId="77777777" w:rsidR="00AC426F" w:rsidRPr="0050469B" w:rsidRDefault="00AC426F" w:rsidP="00A01847">
      <w:pPr>
        <w:pStyle w:val="Tese-Entrevistas"/>
      </w:pPr>
      <w:r w:rsidRPr="0050469B">
        <w:t>10) Como você avalia se houve uma compreensão dos resultados da PoC?</w:t>
      </w:r>
    </w:p>
    <w:p w14:paraId="52B3AB72" w14:textId="77777777" w:rsidR="00AC426F" w:rsidRPr="0050469B" w:rsidRDefault="00AC426F" w:rsidP="00A01847">
      <w:pPr>
        <w:pStyle w:val="Tese-Entrevistas"/>
      </w:pPr>
      <w:r w:rsidRPr="0050469B">
        <w:t>Eu sou completamente contra enviar o relatório por email. O relatório deve ser apresentado ao cliente, pois é diferente apresentar do que entregar.</w:t>
      </w:r>
    </w:p>
    <w:p w14:paraId="51C51AFD" w14:textId="77777777" w:rsidR="00AC426F" w:rsidRPr="0050469B" w:rsidRDefault="00AC426F" w:rsidP="00A01847">
      <w:pPr>
        <w:pStyle w:val="Tese-Entrevistas"/>
      </w:pPr>
      <w:r w:rsidRPr="0050469B">
        <w:t>O entrevistador fez a seguinte pergunta: Como então garantir que outras pessoas que não participaram da PoC vão entender os resultados? Como documentar para que elas entendam?</w:t>
      </w:r>
    </w:p>
    <w:p w14:paraId="11A94F4E" w14:textId="77777777" w:rsidR="00AC426F" w:rsidRPr="0050469B" w:rsidRDefault="00AC426F" w:rsidP="00A01847">
      <w:pPr>
        <w:pStyle w:val="Tese-Entrevistas"/>
      </w:pPr>
      <w:r w:rsidRPr="0050469B">
        <w:t xml:space="preserve">Resposta: O relatório não pode ser sintético e deve ter uma preocupação na escrita e no relacionamento dessas variáveis (principalmente do porquê que foi feito). A pessoa que não participou da apresentação pode ficar com uma dúvida em específico, mas o relatório </w:t>
      </w:r>
      <w:r w:rsidRPr="0050469B">
        <w:lastRenderedPageBreak/>
        <w:t xml:space="preserve">tem que ser autoexplicativo e apresentar uma relação das variáveis, testes, resultados e objetivos. </w:t>
      </w:r>
    </w:p>
    <w:p w14:paraId="27540C53" w14:textId="77777777" w:rsidR="00AC426F" w:rsidRPr="0050469B" w:rsidRDefault="00AC426F" w:rsidP="00A01847">
      <w:pPr>
        <w:pStyle w:val="Tese-Entrevistas"/>
      </w:pPr>
    </w:p>
    <w:p w14:paraId="5E698D57" w14:textId="77777777" w:rsidR="00AC426F" w:rsidRPr="0050469B" w:rsidRDefault="00AC426F" w:rsidP="00A01847">
      <w:pPr>
        <w:pStyle w:val="Tese-Entrevistas"/>
      </w:pPr>
      <w:r w:rsidRPr="0050469B">
        <w:t xml:space="preserve">O entrevistador fez a seguinte pergunta: Existem vários relatórios de PoC, como por exemplo, </w:t>
      </w:r>
      <w:proofErr w:type="spellStart"/>
      <w:r w:rsidRPr="0050469B">
        <w:t>technical</w:t>
      </w:r>
      <w:proofErr w:type="spellEnd"/>
      <w:r w:rsidRPr="0050469B">
        <w:t xml:space="preserve"> </w:t>
      </w:r>
      <w:proofErr w:type="spellStart"/>
      <w:r w:rsidRPr="0050469B">
        <w:t>reports</w:t>
      </w:r>
      <w:proofErr w:type="spellEnd"/>
      <w:r w:rsidRPr="0050469B">
        <w:t xml:space="preserve"> disponíveis pelos fabricantes. Como você avalia em geral esses </w:t>
      </w:r>
      <w:proofErr w:type="spellStart"/>
      <w:r w:rsidRPr="0050469B">
        <w:t>reports</w:t>
      </w:r>
      <w:proofErr w:type="spellEnd"/>
      <w:r w:rsidRPr="0050469B">
        <w:t>?</w:t>
      </w:r>
    </w:p>
    <w:p w14:paraId="12601D7F" w14:textId="77777777" w:rsidR="00AC426F" w:rsidRPr="0050469B" w:rsidRDefault="00AC426F" w:rsidP="00A01847">
      <w:pPr>
        <w:pStyle w:val="Tese-Entrevistas"/>
      </w:pPr>
      <w:r w:rsidRPr="0050469B">
        <w:t>Resposta: Olhando alguns relatórios, por exemplo existe um gráfico apresentando X transações por segundo, mas não existe nenhuma fundamentação e explicação das variáveis desses testes.</w:t>
      </w:r>
    </w:p>
    <w:p w14:paraId="0C585147" w14:textId="77777777" w:rsidR="00AC426F" w:rsidRPr="0050469B" w:rsidRDefault="00AC426F" w:rsidP="00A01847">
      <w:pPr>
        <w:pStyle w:val="Tese-Entrevistas"/>
      </w:pPr>
    </w:p>
    <w:p w14:paraId="3332D6DA" w14:textId="77777777" w:rsidR="00AC426F" w:rsidRPr="0050469B" w:rsidRDefault="00AC426F" w:rsidP="00A01847">
      <w:pPr>
        <w:pStyle w:val="Tese-Entrevistas"/>
      </w:pPr>
      <w:r w:rsidRPr="0050469B">
        <w:t>Narrativa: Por favor descreve uma PoC que você tenha participado</w:t>
      </w:r>
    </w:p>
    <w:p w14:paraId="40693CAA" w14:textId="77777777" w:rsidR="00AC426F" w:rsidRPr="0050469B" w:rsidRDefault="00AC426F" w:rsidP="00A01847">
      <w:pPr>
        <w:pStyle w:val="Tese-Entrevistas"/>
      </w:pPr>
    </w:p>
    <w:p w14:paraId="20492CF0" w14:textId="77777777" w:rsidR="00AC426F" w:rsidRPr="0050469B" w:rsidRDefault="00AC426F" w:rsidP="00A01847">
      <w:pPr>
        <w:pStyle w:val="Tese-Entrevistas"/>
      </w:pPr>
      <w:r w:rsidRPr="0050469B">
        <w:t xml:space="preserve">Uma PoC que gostaria de destacar foi uma PoC para um grande cliente (nome omitido). Esse cliente chamou a empresa que eu trabalho para participar de uma PoC. Fomos até ao cliente (vendedor e eu, que nesse momento, eu era o arquiteto de soluções, mas fui envolvido pela minha experiência em executar PoC) para a primeira reunião e o cliente mencionou que </w:t>
      </w:r>
      <w:proofErr w:type="spellStart"/>
      <w:r w:rsidRPr="0050469B">
        <w:t>possuia</w:t>
      </w:r>
      <w:proofErr w:type="spellEnd"/>
      <w:r w:rsidRPr="0050469B">
        <w:t xml:space="preserve"> definido um plano de testes que já foi utilizado em cinco diferentes fabricantes de sistemas de armazenamento de dados e gostaria de testar um equipamento de nossa empresa. Como o cliente mencionou que esse plano de testes já foi executado em cinco diferentes fabricantes, eu somente questionei o que seria necessário, em termos de componentes tecnológicos, e o cliente mencionou que ele iria fornecer todos os recursos tecnológicos, como por exemplo, servidores, equipamentos de rede, sistema operacional, banco de dados e todas as configurações necessárias, ficando somente a necessidade de enviar ao datacenter do cliente um equipamento de armazenamento de dados de nossa empresa para a PoC.</w:t>
      </w:r>
    </w:p>
    <w:p w14:paraId="324DAB3C" w14:textId="77777777" w:rsidR="00AC426F" w:rsidRPr="0050469B" w:rsidRDefault="00AC426F" w:rsidP="00A01847">
      <w:pPr>
        <w:pStyle w:val="Tese-Entrevistas"/>
      </w:pPr>
      <w:r w:rsidRPr="0050469B">
        <w:t xml:space="preserve">O equipamento foi enviado e instalado seguindo as melhores práticas e o cliente executou a PoC em nosso equipamento. Depois de algumas semanas, fomos convocados para uma reunião </w:t>
      </w:r>
      <w:proofErr w:type="gramStart"/>
      <w:r w:rsidRPr="0050469B">
        <w:t>aonde</w:t>
      </w:r>
      <w:proofErr w:type="gramEnd"/>
      <w:r w:rsidRPr="0050469B">
        <w:t xml:space="preserve"> o cliente mencionou que os resultados em nosso equipamento não foram satisfatórios. Nesse momento, questionamos quais resultados não foram satisfatórios e o cliente mencionou que todos os testes executados em nosso equipamento de armazenamento de dados ficaram “lentos”.</w:t>
      </w:r>
    </w:p>
    <w:p w14:paraId="68AEF18A" w14:textId="77777777" w:rsidR="00AC426F" w:rsidRPr="0050469B" w:rsidRDefault="00AC426F" w:rsidP="00A01847">
      <w:pPr>
        <w:pStyle w:val="Tese-Entrevistas"/>
      </w:pPr>
      <w:r w:rsidRPr="0050469B">
        <w:lastRenderedPageBreak/>
        <w:t xml:space="preserve">Nesse momento, eu pedi para o cliente se seria possível executar um </w:t>
      </w:r>
      <w:proofErr w:type="spellStart"/>
      <w:r w:rsidRPr="0050469B">
        <w:rPr>
          <w:i/>
          <w:iCs/>
        </w:rPr>
        <w:t>subset</w:t>
      </w:r>
      <w:proofErr w:type="spellEnd"/>
      <w:r w:rsidRPr="0050469B">
        <w:t xml:space="preserve"> dos testes que eu gostaria de avaliar os números de desempenho em nosso sistema de armazenamento. O cliente concordou e foi agendada uma nova visita para essa execução. Para minha surpresa, quando o cliente inicio o processo de execução das transações de sua aplicação, verificamos que essas transações não estavam chegando ao sistema de armazenamento de dados, ou seja, as transações executadas pela aplicação a ser utilizada na PoC era uma aplicação de uso intensivo de CPU dos servidores, assim não gerando carga necessária que pudesse colocar o sistema de armazenamento em um condição de “stress”, ou seja, o sistema de armazenamento de dados ficou em um estado “</w:t>
      </w:r>
      <w:proofErr w:type="spellStart"/>
      <w:r w:rsidRPr="0050469B">
        <w:t>idle</w:t>
      </w:r>
      <w:proofErr w:type="spellEnd"/>
      <w:r w:rsidRPr="0050469B">
        <w:t xml:space="preserve">” durante os testes. </w:t>
      </w:r>
    </w:p>
    <w:p w14:paraId="1A7525AF" w14:textId="77777777" w:rsidR="00AC426F" w:rsidRPr="0050469B" w:rsidRDefault="00AC426F" w:rsidP="00A01847">
      <w:pPr>
        <w:pStyle w:val="Tese-Entrevistas"/>
      </w:pPr>
      <w:r w:rsidRPr="0050469B">
        <w:t>Por outras palavras, a PoC com a finalidade de testar o sistema de armazenamento de dados não estava gerando carga suficiente, onde o gargalo (</w:t>
      </w:r>
      <w:proofErr w:type="spellStart"/>
      <w:r w:rsidRPr="0050469B">
        <w:rPr>
          <w:i/>
          <w:iCs/>
        </w:rPr>
        <w:t>bottleneck</w:t>
      </w:r>
      <w:proofErr w:type="spellEnd"/>
      <w:r w:rsidRPr="0050469B">
        <w:t xml:space="preserve">) estava na CPU do servidor e não no sistema de armazenamento, gerando assim uma falsa impressão </w:t>
      </w:r>
      <w:proofErr w:type="gramStart"/>
      <w:r w:rsidRPr="0050469B">
        <w:t>que</w:t>
      </w:r>
      <w:proofErr w:type="gramEnd"/>
      <w:r w:rsidRPr="0050469B">
        <w:t xml:space="preserve"> o problema estava no sistema de armazenamento de dados.</w:t>
      </w:r>
    </w:p>
    <w:p w14:paraId="1B33694B" w14:textId="77777777" w:rsidR="00AC426F" w:rsidRPr="0050469B" w:rsidRDefault="00AC426F" w:rsidP="00A01847">
      <w:pPr>
        <w:pStyle w:val="Tese-Entrevistas"/>
      </w:pPr>
      <w:r w:rsidRPr="0050469B">
        <w:t xml:space="preserve">Uma lição que aprendi foi o fato de não entender exatamente o teste a ser executado na PoC na fase de planejamento fez com o que acontecesse essa situação. Portanto a fase inicial de conversa (diagnóstico) é muito importante. </w:t>
      </w:r>
    </w:p>
    <w:p w14:paraId="1E5B16FF" w14:textId="77777777" w:rsidR="00AC426F" w:rsidRPr="0050469B" w:rsidRDefault="00AC426F" w:rsidP="00A01847">
      <w:pPr>
        <w:pStyle w:val="Tese-Entrevistas"/>
      </w:pPr>
      <w:r w:rsidRPr="0050469B">
        <w:t xml:space="preserve">Portanto quando o teste parte do cliente, é importante entender perfeitamente o que o teste é composto e o que vai testar. </w:t>
      </w:r>
    </w:p>
    <w:p w14:paraId="0F163846" w14:textId="5DFBF575" w:rsidR="00AC426F" w:rsidRPr="0050469B" w:rsidRDefault="00AC426F" w:rsidP="00AC426F">
      <w:pPr>
        <w:spacing w:before="120" w:after="120"/>
        <w:jc w:val="both"/>
        <w:rPr>
          <w:b/>
          <w:bCs/>
          <w:color w:val="000000"/>
          <w:lang w:val="pt-BR"/>
        </w:rPr>
      </w:pPr>
      <w:r w:rsidRPr="0050469B">
        <w:rPr>
          <w:b/>
          <w:bCs/>
          <w:color w:val="000000"/>
          <w:lang w:val="pt-BR"/>
        </w:rPr>
        <w:t xml:space="preserve"># Entrevista </w:t>
      </w:r>
      <w:r w:rsidR="007758E6" w:rsidRPr="0050469B">
        <w:rPr>
          <w:b/>
          <w:bCs/>
          <w:color w:val="000000"/>
          <w:lang w:val="pt-BR"/>
        </w:rPr>
        <w:t>7</w:t>
      </w:r>
    </w:p>
    <w:p w14:paraId="627983A9" w14:textId="77777777" w:rsidR="00AC426F" w:rsidRPr="0050469B" w:rsidRDefault="00AC426F" w:rsidP="00AC426F">
      <w:pPr>
        <w:rPr>
          <w:color w:val="000000"/>
          <w:lang w:val="pt-BR"/>
        </w:rPr>
      </w:pPr>
    </w:p>
    <w:p w14:paraId="6ABCC701" w14:textId="77777777" w:rsidR="00AC426F" w:rsidRPr="0050469B" w:rsidRDefault="00AC426F" w:rsidP="00A01847">
      <w:pPr>
        <w:pStyle w:val="Tese-Entrevistas"/>
      </w:pPr>
      <w:r w:rsidRPr="0050469B">
        <w:t>Quanto tempo de atuação na área de TI? - 28 anos</w:t>
      </w:r>
    </w:p>
    <w:p w14:paraId="672B5EAE" w14:textId="77777777" w:rsidR="00AC426F" w:rsidRPr="0050469B" w:rsidRDefault="00AC426F" w:rsidP="00A01847">
      <w:pPr>
        <w:pStyle w:val="Tese-Entrevistas"/>
      </w:pPr>
      <w:r w:rsidRPr="0050469B">
        <w:t>Quanto tempo de atuação com PoC? - 15 anos (especialista)</w:t>
      </w:r>
    </w:p>
    <w:p w14:paraId="05DC39F1" w14:textId="77777777" w:rsidR="00AC426F" w:rsidRPr="0050469B" w:rsidRDefault="00AC426F" w:rsidP="00A01847">
      <w:pPr>
        <w:pStyle w:val="Tese-Entrevistas"/>
      </w:pPr>
    </w:p>
    <w:p w14:paraId="7223C855" w14:textId="147A7514" w:rsidR="00AC426F" w:rsidRPr="0050469B" w:rsidRDefault="00AC426F" w:rsidP="00A01847">
      <w:pPr>
        <w:pStyle w:val="Tese-Entrevistas"/>
      </w:pPr>
      <w:r w:rsidRPr="0050469B">
        <w:t>1) Na sua opinião o que é uma Prova de Conceito (PoC)?</w:t>
      </w:r>
    </w:p>
    <w:p w14:paraId="04DEB7E6" w14:textId="63A92C03" w:rsidR="00AC426F" w:rsidRPr="0050469B" w:rsidRDefault="00AC426F" w:rsidP="00A01847">
      <w:pPr>
        <w:pStyle w:val="Tese-Entrevistas"/>
      </w:pPr>
      <w:r w:rsidRPr="0050469B">
        <w:t xml:space="preserve">Uma PoC é um instrumento (mecanismo) que as empresas utilizam para demonstrar novos produtos ou tecnologias para os clientes com a finalidade de explorar mais a fundo essas tecnologias para seus clientes (existentes ou potenciais), além de certificar que essas tecnologias </w:t>
      </w:r>
      <w:r w:rsidR="007758E6" w:rsidRPr="0050469B">
        <w:t>têm</w:t>
      </w:r>
      <w:r w:rsidRPr="0050469B">
        <w:t xml:space="preserve"> aderência ao que os clientes necessitam.</w:t>
      </w:r>
    </w:p>
    <w:p w14:paraId="44E46E92" w14:textId="6C0A6CBE" w:rsidR="00AC426F" w:rsidRPr="0050469B" w:rsidRDefault="00AC426F" w:rsidP="00A01847">
      <w:pPr>
        <w:pStyle w:val="Tese-Entrevistas"/>
      </w:pPr>
      <w:r w:rsidRPr="0050469B">
        <w:t xml:space="preserve">O entrevistador fez a seguinte pergunta: Na sua opinião e com base na sua experiência, você mencionou que a PoC é um mecanismo. Como você pode descrever esse mecanismo? </w:t>
      </w:r>
    </w:p>
    <w:p w14:paraId="6B044FE9" w14:textId="66FAA650" w:rsidR="00AC426F" w:rsidRPr="0050469B" w:rsidRDefault="00AC426F" w:rsidP="00A01847">
      <w:pPr>
        <w:pStyle w:val="Tese-Entrevistas"/>
      </w:pPr>
      <w:r w:rsidRPr="0050469B">
        <w:t>Resposta: Seria um processo com um conjunto de atividades.</w:t>
      </w:r>
    </w:p>
    <w:p w14:paraId="3C2EF4CA" w14:textId="38CB3D7B" w:rsidR="00AC426F" w:rsidRPr="0050469B" w:rsidRDefault="00AC426F" w:rsidP="00A01847">
      <w:pPr>
        <w:pStyle w:val="Tese-Entrevistas"/>
      </w:pPr>
      <w:r w:rsidRPr="0050469B">
        <w:lastRenderedPageBreak/>
        <w:t>O entrevistador fez a seguinte pergunta: Por favor, poderia descrever esse processo?</w:t>
      </w:r>
    </w:p>
    <w:p w14:paraId="5621E179" w14:textId="0893CCD7" w:rsidR="00AC426F" w:rsidRPr="0050469B" w:rsidRDefault="00AC426F" w:rsidP="00A01847">
      <w:pPr>
        <w:pStyle w:val="Tese-Entrevistas"/>
      </w:pPr>
      <w:r w:rsidRPr="0050469B">
        <w:t xml:space="preserve">Resposta: Pela minha experiência e que observo na prática, o processo inicial começa como uma demonstração teórica da solução, onde </w:t>
      </w:r>
      <w:r w:rsidR="000B0DAA" w:rsidRPr="0050469B">
        <w:t>essa demonstração tem</w:t>
      </w:r>
      <w:r w:rsidRPr="0050469B">
        <w:t xml:space="preserve"> que ser contundente para sensibilizar a outra parte, no caso o cliente, assim gerando um interesse e uma motivação para que o cliente veja o real potencial da solução que você está oferecendo. Em seguida, seria   a parte de oferecer a solução e discutir como viabilizar essa PoC, onde a </w:t>
      </w:r>
      <w:proofErr w:type="spellStart"/>
      <w:r w:rsidRPr="0050469B">
        <w:t>idéia</w:t>
      </w:r>
      <w:proofErr w:type="spellEnd"/>
      <w:r w:rsidRPr="0050469B">
        <w:t xml:space="preserve"> seria utilizar a experiência do especialista em demonstrar esse conhecimento para o cliente. </w:t>
      </w:r>
    </w:p>
    <w:p w14:paraId="156A4D7C" w14:textId="3D23BD62" w:rsidR="00AC426F" w:rsidRPr="0050469B" w:rsidRDefault="00AC426F" w:rsidP="00A01847">
      <w:pPr>
        <w:pStyle w:val="Tese-Entrevistas"/>
      </w:pPr>
      <w:r w:rsidRPr="0050469B">
        <w:t>O entrevistador fez a seguinte pergunta: Você definiu a PoC como um processo. Sendo um processo, entendo que exista uma ordem para que as coisas aconteçam na PoC, como definição, execução, demonstração, documentação, dentre outras. Você acredita que essa ordem pode mudar durante a PoC ou sempre as PoC seguem a mesma ordem?</w:t>
      </w:r>
    </w:p>
    <w:p w14:paraId="5B8B602C" w14:textId="1F252E9F" w:rsidR="00AC426F" w:rsidRPr="0050469B" w:rsidRDefault="00AC426F" w:rsidP="00A01847">
      <w:pPr>
        <w:pStyle w:val="Tese-Entrevistas"/>
      </w:pPr>
      <w:r w:rsidRPr="0050469B">
        <w:t>Essa ordem é um guia para o especialista. Assim, no meu caso, essa ordem não muda.</w:t>
      </w:r>
    </w:p>
    <w:p w14:paraId="3EBD6A5F" w14:textId="707A5151" w:rsidR="00AC426F" w:rsidRPr="0050469B" w:rsidRDefault="00AC426F" w:rsidP="00A01847">
      <w:pPr>
        <w:pStyle w:val="Tese-Entrevistas"/>
      </w:pPr>
      <w:r w:rsidRPr="0050469B">
        <w:t>O entrevistador fez a seguinte pergunta: Qual é a ordem que você segue?</w:t>
      </w:r>
    </w:p>
    <w:p w14:paraId="03A68B78" w14:textId="77777777" w:rsidR="00AC426F" w:rsidRPr="0050469B" w:rsidRDefault="00AC426F" w:rsidP="00A01847">
      <w:pPr>
        <w:pStyle w:val="Tese-Entrevistas"/>
      </w:pPr>
      <w:r w:rsidRPr="0050469B">
        <w:t>Resposta: Eu sigo: Apresentação, onde teria uma motivação para iniciar a PoC; depois fazer um levantamento de requisitos do ponto de vista das necessidades do cliente; viabilizar a infraestrutura; fazer ajustes em cima de infraestrutura que vai ser testada; e por último fazer os testes, sejam eles especificados pelo cliente ou baseados no levantamento dos requisitos; emitir relatórios comparativos e concluir a PoC.</w:t>
      </w:r>
    </w:p>
    <w:p w14:paraId="27411C9D" w14:textId="77777777" w:rsidR="00AC426F" w:rsidRPr="0050469B" w:rsidRDefault="00AC426F" w:rsidP="00A01847">
      <w:pPr>
        <w:pStyle w:val="Tese-Entrevistas"/>
      </w:pPr>
    </w:p>
    <w:p w14:paraId="225CA27C" w14:textId="383E859E" w:rsidR="00AC426F" w:rsidRPr="0050469B" w:rsidRDefault="00AC426F" w:rsidP="00A01847">
      <w:pPr>
        <w:pStyle w:val="Tese-Entrevistas"/>
      </w:pPr>
      <w:r w:rsidRPr="0050469B">
        <w:t>2) Descreve os objetivos ou o que você espera de uma PoC?</w:t>
      </w:r>
    </w:p>
    <w:p w14:paraId="56D232B5" w14:textId="77777777" w:rsidR="00AC426F" w:rsidRPr="0050469B" w:rsidRDefault="00AC426F" w:rsidP="00A01847">
      <w:pPr>
        <w:pStyle w:val="Tese-Entrevistas"/>
      </w:pPr>
      <w:r w:rsidRPr="0050469B">
        <w:t xml:space="preserve">O objetivo é demonstrar tudo aquilo que foi citado como vantagem do produto ou da solução que está sendo oferecida e mostrar o quanto ela pode ser superior quando comparada com seus concorrentes e por último desmistificar qualquer boato em relação ao seu produto, como por exemplo, o produto não funciona assim ou assado. </w:t>
      </w:r>
    </w:p>
    <w:p w14:paraId="38164404" w14:textId="5E7CDBAF" w:rsidR="00AC426F" w:rsidRPr="0050469B" w:rsidRDefault="00AC426F" w:rsidP="00A01847">
      <w:pPr>
        <w:pStyle w:val="Tese-Entrevistas"/>
      </w:pPr>
      <w:r w:rsidRPr="0050469B">
        <w:t xml:space="preserve"> 3) Quais os desafios de uma PoC?</w:t>
      </w:r>
    </w:p>
    <w:p w14:paraId="493C1FCD" w14:textId="09F38689" w:rsidR="00AC426F" w:rsidRPr="0050469B" w:rsidRDefault="00AC426F" w:rsidP="00A01847">
      <w:pPr>
        <w:pStyle w:val="Tese-Entrevistas"/>
      </w:pPr>
      <w:r w:rsidRPr="0050469B">
        <w:t xml:space="preserve">O primeiro desafio é conquistar o público que você está oferecendo ou participando da PoC. Depois é você chegar nos itens que você espera. Você tem uma ideia dos números (resultados) que você espera, mas não tem a certeza como vai chegar nesses números de acordo com a infraestrutura que </w:t>
      </w:r>
      <w:r w:rsidR="00A44718" w:rsidRPr="0050469B">
        <w:t>está</w:t>
      </w:r>
      <w:r w:rsidRPr="0050469B">
        <w:t xml:space="preserve"> utilizando. Outro desafio é tentar deixar a mensagem final de que a solução ou produto é algo necessário para quem está participando da PoC, </w:t>
      </w:r>
      <w:r w:rsidRPr="0050469B">
        <w:lastRenderedPageBreak/>
        <w:t>ou seja, quem participa tem que entender claramente os pontos fortes da solução com a finalidade de adquirir esse produto no final da PoC.</w:t>
      </w:r>
    </w:p>
    <w:p w14:paraId="229CC6DA" w14:textId="77777777" w:rsidR="00AC426F" w:rsidRPr="0050469B" w:rsidRDefault="00AC426F" w:rsidP="00A01847">
      <w:pPr>
        <w:pStyle w:val="Tese-Entrevistas"/>
      </w:pPr>
    </w:p>
    <w:p w14:paraId="600E43C9" w14:textId="77049EF7" w:rsidR="00AC426F" w:rsidRPr="0050469B" w:rsidRDefault="00AC426F" w:rsidP="00A01847">
      <w:pPr>
        <w:pStyle w:val="Tese-Entrevistas"/>
      </w:pPr>
      <w:r w:rsidRPr="0050469B">
        <w:t>4) Quais são os elementos em uma PoC?</w:t>
      </w:r>
    </w:p>
    <w:p w14:paraId="4EEF46CB" w14:textId="07535422" w:rsidR="00AC426F" w:rsidRPr="0050469B" w:rsidRDefault="00AC426F" w:rsidP="00A01847">
      <w:pPr>
        <w:pStyle w:val="Tese-Entrevistas"/>
      </w:pPr>
      <w:r w:rsidRPr="0050469B">
        <w:t xml:space="preserve">Equipamento ou solução; pessoal técnico para preparar o ambiente (do lado de quem vai demonstrar o produto, como por exemplo, o especialista de PoC); levantamento de requisitos (pois aí você consegue estabelecer o que vai ser testado e avaliado). Detalhes da infraestrutura podem inviabilizar a PoC, pois se for necessário um elemento tecnológico e esse elemento não estiver disponível para a PoC, se torna necessário buscar alternativas como por exemplo, enviar um servidor de testes para o cliente ou um equipamento de rede. Você tem que ter as coisas bem definidas para estabelecer um cronograma, para a alocação de pessoas e recursos. </w:t>
      </w:r>
    </w:p>
    <w:p w14:paraId="425FFF3F" w14:textId="22CF4D22" w:rsidR="00AC426F" w:rsidRPr="0050469B" w:rsidRDefault="00AC426F" w:rsidP="00A01847">
      <w:pPr>
        <w:pStyle w:val="Tese-Entrevistas"/>
      </w:pPr>
      <w:r w:rsidRPr="0050469B">
        <w:t>O entrevistador fez a seguinte pergunta: Você mencionou algumas vezes sobre o levantamento de requisitos. Você acredita que nesse levantamento de requisitos todas as necessidades são claras para o cliente e serão extraídas nesse momento durante essa conversa (entre o especialista da PoC e o cliente)?</w:t>
      </w:r>
    </w:p>
    <w:p w14:paraId="016F2CC3" w14:textId="05CECE59" w:rsidR="00AC426F" w:rsidRPr="0050469B" w:rsidRDefault="00AC426F" w:rsidP="00A01847">
      <w:pPr>
        <w:pStyle w:val="Tese-Entrevistas"/>
      </w:pPr>
      <w:r w:rsidRPr="0050469B">
        <w:t>Resposta: Não, cabe uma malícia e experiência do entrevistador para coletar as informações necessárias do cliente. Por exemplo, o entrevistador tem que forçar muitas as vezes algumas perguntas para coletar as informações que são necessárias.</w:t>
      </w:r>
    </w:p>
    <w:p w14:paraId="37415E35" w14:textId="69CEDA43" w:rsidR="00AC426F" w:rsidRPr="0050469B" w:rsidRDefault="00AC426F" w:rsidP="00A01847">
      <w:pPr>
        <w:pStyle w:val="Tese-Entrevistas"/>
      </w:pPr>
      <w:r w:rsidRPr="0050469B">
        <w:t>O entrevistador fez a seguinte pergunta: Você acredita que é possível (pela sua experiência de 28 anos em TI e 15 anos em PoC) extrair todas as informações no levantamento de requisitos? Imagine que um assunto que o cliente levante não seja da sua área de conhecimento, como você procede?</w:t>
      </w:r>
    </w:p>
    <w:p w14:paraId="4D411576" w14:textId="3F982371" w:rsidR="00AC426F" w:rsidRPr="0050469B" w:rsidRDefault="00AC426F" w:rsidP="00A01847">
      <w:pPr>
        <w:pStyle w:val="Tese-Entrevistas"/>
      </w:pPr>
      <w:r w:rsidRPr="0050469B">
        <w:t>Resposta: Bom, isso pode acontecer e nesse caso, eu deixo bem claro que o foco da atuação e a demanda do cliente está sendo muito específica nesse ponto. Aí eu requisito ao entrevistado mais informações e informo que vou pesquisar e consultar especialistas da área viabilizando posteriormente a execução da PoC.</w:t>
      </w:r>
    </w:p>
    <w:p w14:paraId="5B82E803" w14:textId="3E0B297B" w:rsidR="00AC426F" w:rsidRPr="0050469B" w:rsidRDefault="00AC426F" w:rsidP="00A01847">
      <w:pPr>
        <w:pStyle w:val="Tese-Entrevistas"/>
      </w:pPr>
      <w:r w:rsidRPr="0050469B">
        <w:t xml:space="preserve">O entrevistador fez a seguinte pergunta: Pela sua experiência, você já passou por uma situação </w:t>
      </w:r>
      <w:r w:rsidR="000B0DAA" w:rsidRPr="0050469B">
        <w:t>em que</w:t>
      </w:r>
      <w:r w:rsidRPr="0050469B">
        <w:t xml:space="preserve"> o cliente durante a execução descobriu um requisito que não foi mencionado durante o levantamento de requisitos e somente ficou claro durante a execução da PoC? </w:t>
      </w:r>
    </w:p>
    <w:p w14:paraId="02CCD890" w14:textId="3D9F23A4" w:rsidR="00AC426F" w:rsidRPr="0050469B" w:rsidRDefault="00AC426F" w:rsidP="00A01847">
      <w:pPr>
        <w:pStyle w:val="Tese-Entrevistas"/>
      </w:pPr>
      <w:r w:rsidRPr="0050469B">
        <w:lastRenderedPageBreak/>
        <w:t>Resposta: Sim.</w:t>
      </w:r>
    </w:p>
    <w:p w14:paraId="079CC44A" w14:textId="77777777" w:rsidR="00AC426F" w:rsidRPr="0050469B" w:rsidRDefault="00AC426F" w:rsidP="00A01847">
      <w:pPr>
        <w:pStyle w:val="Tese-Entrevistas"/>
      </w:pPr>
      <w:r w:rsidRPr="0050469B">
        <w:t>O entrevistador fez a seguinte pergunta: Por favor, poderia descrever um exemplo?</w:t>
      </w:r>
    </w:p>
    <w:p w14:paraId="6BB62CE8" w14:textId="3D6A8808" w:rsidR="00AC426F" w:rsidRPr="0050469B" w:rsidRDefault="00AC426F" w:rsidP="00A01847">
      <w:pPr>
        <w:pStyle w:val="Tese-Entrevistas"/>
      </w:pPr>
      <w:r w:rsidRPr="0050469B">
        <w:t xml:space="preserve">Resposta: O cara acha que o banco de dados dele utiliza uma grande quantidade de </w:t>
      </w:r>
      <w:r w:rsidR="00A44718" w:rsidRPr="0050469B">
        <w:t>transações,</w:t>
      </w:r>
      <w:r w:rsidRPr="0050469B">
        <w:t xml:space="preserve"> mas durante a execução da PoC a realidade é outra e ele percebe isso. </w:t>
      </w:r>
    </w:p>
    <w:p w14:paraId="557A6ACB" w14:textId="5B1BA070" w:rsidR="00AC426F" w:rsidRPr="0050469B" w:rsidRDefault="00AC426F" w:rsidP="00A01847">
      <w:pPr>
        <w:pStyle w:val="Tese-Entrevistas"/>
      </w:pPr>
      <w:r w:rsidRPr="0050469B">
        <w:t>5) Descreva brevemente a metodologia que você segue em uma PoC?</w:t>
      </w:r>
    </w:p>
    <w:p w14:paraId="545FD692" w14:textId="2B4B297D" w:rsidR="00AC426F" w:rsidRPr="0050469B" w:rsidRDefault="00AC426F" w:rsidP="00A01847">
      <w:pPr>
        <w:pStyle w:val="Tese-Entrevistas"/>
      </w:pPr>
      <w:r w:rsidRPr="0050469B">
        <w:t xml:space="preserve">Levanto as necessidades e baseado nos requisitos, aí eu defino o escopo da PoC. Depois eu faço a projeção de infraestrutura necessária, eu defino quais tipos de testes baseado nos requisitos do cliente (baseado no dia </w:t>
      </w:r>
      <w:r w:rsidR="00A44718" w:rsidRPr="0050469B">
        <w:t xml:space="preserve">a </w:t>
      </w:r>
      <w:r w:rsidRPr="0050469B">
        <w:t xml:space="preserve">dia do cliente) e dentro da solução eu tento endereçar a melhor solução possível em relação aos requisitos, testes e solução. Depois eu monto infraestrutura e faço testes (pré-testes) para verificar a funcionalidade da infraestrutura e desligo tudo para verificar se todo o ambiente do cliente está funcionando (utilizo dessa técnica para provar ao cliente que o que foi adicionado (PoC) não tem nenhum impacto no ambiente produtivo do cliente). Realizo os testes, coleto os dados, monto o relatório evidenciando os comparativos e finalizo com a conclusão do relatório. </w:t>
      </w:r>
    </w:p>
    <w:p w14:paraId="7BB77D4C" w14:textId="77777777" w:rsidR="00AC426F" w:rsidRPr="0050469B" w:rsidRDefault="00AC426F" w:rsidP="00A01847">
      <w:pPr>
        <w:pStyle w:val="Tese-Entrevistas"/>
      </w:pPr>
    </w:p>
    <w:p w14:paraId="6C39FA28" w14:textId="7D836F28" w:rsidR="00AC426F" w:rsidRPr="0050469B" w:rsidRDefault="00AC426F" w:rsidP="00A01847">
      <w:pPr>
        <w:pStyle w:val="Tese-Entrevistas"/>
      </w:pPr>
      <w:r w:rsidRPr="0050469B">
        <w:t xml:space="preserve">6) Como saber se alguém possui conhecimento adequado para (realizar ou entender) a PoC? </w:t>
      </w:r>
    </w:p>
    <w:p w14:paraId="073EBBD5" w14:textId="77777777" w:rsidR="00AC426F" w:rsidRPr="0050469B" w:rsidRDefault="00AC426F" w:rsidP="00A01847">
      <w:pPr>
        <w:pStyle w:val="Tese-Entrevistas"/>
      </w:pPr>
      <w:r w:rsidRPr="0050469B">
        <w:t>Normalmente no momento do levantamento de requisitos eu pergunto se existe algum especialista na área e se essa pessoa pode acompanhar a PoC. Se não existe um especialista, eu questiono como você vai avaliar a solução sem um especialista. Para essa pessoa (especialista do lado do cliente) eu vou fazer perguntas para entender se a pessoa tem o conhecimento para acompanhar a PoC ou não. Já aconteceu em várias situações que o especialista não possuía conhecimento e nesses casos, eu tive que realizar a PoC "solo".</w:t>
      </w:r>
    </w:p>
    <w:p w14:paraId="0CB8920E" w14:textId="68C3C380" w:rsidR="00AC426F" w:rsidRPr="0050469B" w:rsidRDefault="00AC426F" w:rsidP="00A01847">
      <w:pPr>
        <w:pStyle w:val="Tese-Entrevistas"/>
      </w:pPr>
    </w:p>
    <w:p w14:paraId="5042C6B3" w14:textId="364C4E10" w:rsidR="00AC426F" w:rsidRPr="0050469B" w:rsidRDefault="00AC426F" w:rsidP="00A01847">
      <w:pPr>
        <w:pStyle w:val="Tese-Entrevistas"/>
      </w:pPr>
      <w:r w:rsidRPr="0050469B">
        <w:t xml:space="preserve">7) Como saber se os participantes durante a PoC estão adquirindo algum conhecimento? </w:t>
      </w:r>
    </w:p>
    <w:p w14:paraId="68225827" w14:textId="285B9175" w:rsidR="00AC426F" w:rsidRPr="0050469B" w:rsidRDefault="00AC426F" w:rsidP="00A01847">
      <w:pPr>
        <w:pStyle w:val="Tese-Entrevistas"/>
      </w:pPr>
      <w:r w:rsidRPr="0050469B">
        <w:t>Normalmente as pessoas que questionam ou perguntam estão de alguma forma adquirindo conhecimento. Uma característica da PoC é sempre rodar algo diferente do dia a dia do cliente e alguém interessado sempre questiona para poder entender. Quem não pergunta, normalmente não está entendendo ou simplesmente está lá para cumprir tabela.</w:t>
      </w:r>
    </w:p>
    <w:p w14:paraId="006BDB49" w14:textId="5BE80095" w:rsidR="00AC426F" w:rsidRPr="0050469B" w:rsidRDefault="00AC426F" w:rsidP="00A01847">
      <w:pPr>
        <w:pStyle w:val="Tese-Entrevistas"/>
      </w:pPr>
      <w:r w:rsidRPr="0050469B">
        <w:t>O entrevistador fez a seguinte pergunta: Com base na sua resposta, você acredita que a PoC contribua de alguma forma para a criação e disseminação de conhecimento?</w:t>
      </w:r>
    </w:p>
    <w:p w14:paraId="44C83911" w14:textId="77777777" w:rsidR="00AC426F" w:rsidRPr="0050469B" w:rsidRDefault="00AC426F" w:rsidP="00A01847">
      <w:pPr>
        <w:pStyle w:val="Tese-Entrevistas"/>
      </w:pPr>
      <w:r w:rsidRPr="0050469B">
        <w:lastRenderedPageBreak/>
        <w:t>Resposta: Sim, porque na execução de uma PoC você está seguindo as melhores práticas (nesse caso práticas específicas na tecnologia que você está demonstrando) e muitos dos testes não foram utilizados em outro ambiente e essa execução e configuração de alguma forma estimula a comparação e proporciona (enriquecendo) o conhecimento de quem está participando e executando.</w:t>
      </w:r>
    </w:p>
    <w:p w14:paraId="504207D5" w14:textId="6A6CBE0C" w:rsidR="00AC426F" w:rsidRPr="0050469B" w:rsidRDefault="00AC426F" w:rsidP="00A01847">
      <w:pPr>
        <w:pStyle w:val="Tese-Entrevistas"/>
      </w:pPr>
    </w:p>
    <w:p w14:paraId="1EF79F38" w14:textId="6E6B2E1E"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596F8986" w14:textId="20D51482" w:rsidR="00AC426F" w:rsidRPr="0050469B" w:rsidRDefault="00AC426F" w:rsidP="00A01847">
      <w:pPr>
        <w:pStyle w:val="Tese-Entrevistas"/>
      </w:pPr>
      <w:r w:rsidRPr="0050469B">
        <w:t xml:space="preserve">Primeiramente eu verifico se essa mudança foi em relação a algum erro de configuração ou dimensionamento. Em algumas situações, você não tem a flexibilidade de mudança, como alterar elementos alocados na PoC, como por exemplo, um servidor. Por exemplo: um cliente pediu uma PoC para demonstrar que o produto era capaz de desempenhar 1000 transações por segundo e durante a execução da PoC foi alcançado 700 transações por segundo. De um ponto de vista, o requisito não foi atendido por completo, mas é imprescindível entender o porquê que não foi atendido por completo, como por exemplo: A solução ofertada realmente não atende as 1000 transações solicitadas; ou no ambiente disponível na PoC não existem recursos necessários para atingir tal número; ou as variáveis utilizadas na execução comprometeram que a solução pudesse alcançar essas 1000 transações (como por exemplo um </w:t>
      </w:r>
      <w:proofErr w:type="spellStart"/>
      <w:r w:rsidRPr="0050469B">
        <w:t>tuning</w:t>
      </w:r>
      <w:proofErr w:type="spellEnd"/>
      <w:r w:rsidRPr="0050469B">
        <w:t xml:space="preserve"> do sistema operacional do servidor), dentre outros.</w:t>
      </w:r>
    </w:p>
    <w:p w14:paraId="21ACC0C8" w14:textId="29809060" w:rsidR="00AC426F" w:rsidRPr="0050469B" w:rsidRDefault="00AC426F" w:rsidP="00A01847">
      <w:pPr>
        <w:pStyle w:val="Tese-Entrevistas"/>
      </w:pPr>
      <w:r w:rsidRPr="0050469B">
        <w:t>O entrevistador fez a seguinte pergunta: Pela sua resposta anterior, entendo que durante o levantamento de requisitos não seja possível identificar todas as necessidades e mapeá-las com a solução a ser utilizada na PoC, onde os resultados da PoC dependem de inúmeras variáveis, bem como, na sua relação e combinação, e muitas vezes essa combinação é desconhecida tanto pelo cliente quanto o especialista da PoC, sendo somente compreendida durante a execução da PoC. Como proceder nessa situação?</w:t>
      </w:r>
    </w:p>
    <w:p w14:paraId="7B6C8C0C" w14:textId="77777777" w:rsidR="00AC426F" w:rsidRPr="0050469B" w:rsidRDefault="00AC426F" w:rsidP="00A01847">
      <w:pPr>
        <w:pStyle w:val="Tese-Entrevistas"/>
      </w:pPr>
      <w:r w:rsidRPr="0050469B">
        <w:t xml:space="preserve">Resposta: Isso existe muito em PoC, principalmente quando o requisitante não conhece os detalhes do que quer ser testado, mas mesmo assim quer algum resultado. A falta de informação (específica) é o maior complicador. Realmente não é possível saber de todas as variáveis na PoC, pois mesmo que exista uma </w:t>
      </w:r>
      <w:proofErr w:type="spellStart"/>
      <w:r w:rsidRPr="0050469B">
        <w:t>pré-validação</w:t>
      </w:r>
      <w:proofErr w:type="spellEnd"/>
      <w:r w:rsidRPr="0050469B">
        <w:t xml:space="preserve">, muitos elementos, ou seja, a relação desses elementos tecnológicos juntamente com os requisitos do cliente, torna-se </w:t>
      </w:r>
      <w:r w:rsidRPr="0050469B">
        <w:lastRenderedPageBreak/>
        <w:t xml:space="preserve">um complicador para a definição e execução da PoC que muitas vezes a resposta somente vai aparecer durante a execução da PoC. </w:t>
      </w:r>
    </w:p>
    <w:p w14:paraId="0E45AEEF" w14:textId="312B6FCC" w:rsidR="00AC426F" w:rsidRPr="0050469B" w:rsidRDefault="00AC426F" w:rsidP="00A01847">
      <w:pPr>
        <w:pStyle w:val="Tese-Entrevistas"/>
      </w:pPr>
    </w:p>
    <w:p w14:paraId="28C95EA5" w14:textId="442F81D9" w:rsidR="00AC426F" w:rsidRPr="0050469B" w:rsidRDefault="00AC426F" w:rsidP="00A01847">
      <w:pPr>
        <w:pStyle w:val="Tese-Entrevistas"/>
      </w:pPr>
      <w:r w:rsidRPr="0050469B">
        <w:t>9) Como documentar e entregar os resultados da PoC?</w:t>
      </w:r>
    </w:p>
    <w:p w14:paraId="5B6C5EA0" w14:textId="01A585C7" w:rsidR="00AC426F" w:rsidRPr="0050469B" w:rsidRDefault="00AC426F" w:rsidP="00A01847">
      <w:pPr>
        <w:pStyle w:val="Tese-Entrevistas"/>
      </w:pPr>
      <w:r w:rsidRPr="0050469B">
        <w:t xml:space="preserve">Eu considero que um relatório tem que ser entregue. Minha experiência diz que dependendo da pessoa que recebe esse relatório, as informações e o conteúdo devem ser discriminadas. Por exemplo, um perfil gerencial não vai ler um relatório com mais de 5 páginas e as informações </w:t>
      </w:r>
      <w:r w:rsidR="00A44718" w:rsidRPr="0050469B">
        <w:t>têm</w:t>
      </w:r>
      <w:r w:rsidRPr="0050469B">
        <w:t xml:space="preserve"> que ser colocadas de forma muito objetivas, principalmente gráficos e frases chaves que apontem e esclareçam os resultados. Para o corpo técnico, esse relatório tem que ser entregue, mas sempre existe o questionamento de como os resultados foram atingidos, portanto esses detalhes devem ser entregues para o esclarecimento e mapeamento de todos os detalhes, mas com o cuidado de não ser muito prolixo. </w:t>
      </w:r>
    </w:p>
    <w:p w14:paraId="5A494B70" w14:textId="4609D499" w:rsidR="00AC426F" w:rsidRPr="0050469B" w:rsidRDefault="00AC426F" w:rsidP="00A01847">
      <w:pPr>
        <w:pStyle w:val="Tese-Entrevistas"/>
      </w:pPr>
      <w:r w:rsidRPr="0050469B">
        <w:t>O entrevistador fez a seguinte pergunta: O que você quer dizer com não ser muito prolixo?</w:t>
      </w:r>
    </w:p>
    <w:p w14:paraId="4EFB93CD" w14:textId="022DB8FE" w:rsidR="00AC426F" w:rsidRPr="0050469B" w:rsidRDefault="00AC426F" w:rsidP="00A01847">
      <w:pPr>
        <w:pStyle w:val="Tese-Entrevistas"/>
      </w:pPr>
      <w:r w:rsidRPr="0050469B">
        <w:t>Resposta: Colocar informações demais no relatório que não vai ter relevância.</w:t>
      </w:r>
    </w:p>
    <w:p w14:paraId="5FC2AB6B" w14:textId="2F1EAB30" w:rsidR="00AC426F" w:rsidRPr="0050469B" w:rsidRDefault="00AC426F" w:rsidP="00A01847">
      <w:pPr>
        <w:pStyle w:val="Tese-Entrevistas"/>
      </w:pPr>
      <w:r w:rsidRPr="0050469B">
        <w:t>O entrevistador fez a seguinte pergunta: Como você equaliza e quantifica a quantidade de informação que deve ser colocada no relatório? Isso não deveria variar de pessoa para pessoa (de quem recebe e quem analisa)?</w:t>
      </w:r>
    </w:p>
    <w:p w14:paraId="4A372021" w14:textId="77777777" w:rsidR="00AC426F" w:rsidRPr="0050469B" w:rsidRDefault="00AC426F" w:rsidP="00A01847">
      <w:pPr>
        <w:pStyle w:val="Tese-Entrevistas"/>
      </w:pPr>
      <w:r w:rsidRPr="0050469B">
        <w:t>Resposta: Varia de acordo com os requisitos. Nesse caso seria ideal categorizar os testes e os resultados, facilitando assim a combinação de todos os testes e não somente um relatório com 50 páginas com todos os detalhes possíveis. Entendo que a categorização e combinação desses testes, variáveis e sua combinação durante a execução da PoC é fundamental.</w:t>
      </w:r>
    </w:p>
    <w:p w14:paraId="3FD88048" w14:textId="20F34F06" w:rsidR="00AC426F" w:rsidRPr="0050469B" w:rsidRDefault="00AC426F" w:rsidP="00A01847">
      <w:pPr>
        <w:pStyle w:val="Tese-Entrevistas"/>
      </w:pPr>
    </w:p>
    <w:p w14:paraId="6FBE3261" w14:textId="77777777" w:rsidR="00AC426F" w:rsidRPr="0050469B" w:rsidRDefault="00AC426F" w:rsidP="00A01847">
      <w:pPr>
        <w:pStyle w:val="Tese-Entrevistas"/>
      </w:pPr>
      <w:r w:rsidRPr="0050469B">
        <w:t>10) Como você avalia se houve uma compreensão dos resultados da PoC?</w:t>
      </w:r>
    </w:p>
    <w:p w14:paraId="29720E54" w14:textId="469A0BC8" w:rsidR="00AC426F" w:rsidRPr="0050469B" w:rsidRDefault="00AC426F" w:rsidP="00A01847">
      <w:pPr>
        <w:pStyle w:val="Tese-Entrevistas"/>
      </w:pPr>
      <w:r w:rsidRPr="0050469B">
        <w:t>Eu entrego para o cara e peço para que ele me explique. Peço para ele me explicar o que ele entendeu. Se algum momento fugir da linha de raciocínio da linha do relatório, tem algo errado na elaboração dessa informação final. De teste para teste ou PoC para PoC tudo pode variar, mas a forma que você vai apresentar pode ser padronizada, de forma estruturada facilitando o entendimento e a compreensão.</w:t>
      </w:r>
    </w:p>
    <w:p w14:paraId="6AB8A448" w14:textId="1EC2E31B" w:rsidR="00AC426F" w:rsidRPr="0050469B" w:rsidRDefault="00AC426F" w:rsidP="00A01847">
      <w:pPr>
        <w:pStyle w:val="Tese-Entrevistas"/>
      </w:pPr>
      <w:r w:rsidRPr="0050469B">
        <w:t>O entrevistador fez a seguinte pergunta: Você conhece ou utiliza alguma forma padronizada na apresentação desse relatório?</w:t>
      </w:r>
    </w:p>
    <w:p w14:paraId="6EA030F1" w14:textId="358F486B" w:rsidR="00AC426F" w:rsidRPr="0050469B" w:rsidRDefault="00AC426F" w:rsidP="00A01847">
      <w:pPr>
        <w:pStyle w:val="Tese-Entrevistas"/>
      </w:pPr>
      <w:r w:rsidRPr="0050469B">
        <w:lastRenderedPageBreak/>
        <w:t>Resposta: Normalmente eu tenho um padrão próprio devido a minha experiência, que pode variar de acordo com o que está sendo testado. Eu não posso fazer um teste de desempenho sem deixar de mencionar todas as métricas de desempenho do equipamento. Eu não conheço nenhum padrão de mercado em relação a apresentação de resultados em PoC, por isso eu utilizo a minha.</w:t>
      </w:r>
    </w:p>
    <w:p w14:paraId="33FE0873" w14:textId="54DA00E5" w:rsidR="00AC426F" w:rsidRPr="0050469B" w:rsidRDefault="00AC426F" w:rsidP="00A01847">
      <w:pPr>
        <w:pStyle w:val="Tese-Entrevistas"/>
      </w:pPr>
      <w:r w:rsidRPr="0050469B">
        <w:t>O entrevistador fez a seguinte pergunta: Então pelo que entendi, sempre existe uma conversa do especialista da PoC com o cliente na apresentação dos resultados?</w:t>
      </w:r>
    </w:p>
    <w:p w14:paraId="414796AF" w14:textId="4A612ABB" w:rsidR="00AC426F" w:rsidRPr="0050469B" w:rsidRDefault="00AC426F" w:rsidP="00A01847">
      <w:pPr>
        <w:pStyle w:val="Tese-Entrevistas"/>
      </w:pPr>
      <w:r w:rsidRPr="0050469B">
        <w:t>Resposta: É recomendado, mas já tive casos que o relatório somente foi enviado e isso é o que exatamente eu não recomendo, pois algum detalhe pode passar despercebido e ser mal interpretado, o que pode ser crucial.</w:t>
      </w:r>
    </w:p>
    <w:p w14:paraId="4ACE38C6" w14:textId="0CB12419" w:rsidR="00AC426F" w:rsidRPr="0050469B" w:rsidRDefault="00AC426F" w:rsidP="00A01847">
      <w:pPr>
        <w:pStyle w:val="Tese-Entrevistas"/>
      </w:pPr>
      <w:r w:rsidRPr="0050469B">
        <w:t>O entrevistador fez a seguinte pergunta: Se existe então, uma conversa com o cliente no momento da entrega do relatório, como seria então com as outras pessoas que não participaram dessa conversa e somente receberam o relatório? Como se assegurar que essas pessoas vão entender os resultados da PoC?</w:t>
      </w:r>
    </w:p>
    <w:p w14:paraId="0CA81FB9" w14:textId="3AC1B6CA" w:rsidR="00AC426F" w:rsidRPr="0050469B" w:rsidRDefault="00AC426F" w:rsidP="00A01847">
      <w:pPr>
        <w:pStyle w:val="Tese-Entrevistas"/>
      </w:pPr>
      <w:r w:rsidRPr="0050469B">
        <w:t>Resposta: Realmente esse risco existe. O que normalmente eu sugiro que seja feita uma reunião para apresentação dos resultados e que todo o corpo envolvido na PoC participe, onde durante a apresentação dos resultados, caso algo tenha ficado em dúvida, essa pode ser esclarecida no momento da reunião.</w:t>
      </w:r>
    </w:p>
    <w:p w14:paraId="2BF7B943" w14:textId="348E33C8" w:rsidR="00AC426F" w:rsidRPr="0050469B" w:rsidRDefault="00AC426F" w:rsidP="00A01847">
      <w:pPr>
        <w:pStyle w:val="Tese-Entrevistas"/>
      </w:pPr>
      <w:r w:rsidRPr="0050469B">
        <w:t xml:space="preserve">O entrevistador fez a seguinte pergunta: Caso esse relatório seja enviado para um outro órgão que não participou da </w:t>
      </w:r>
      <w:r w:rsidR="00A44718" w:rsidRPr="0050469B">
        <w:t>PoC,</w:t>
      </w:r>
      <w:r w:rsidRPr="0050469B">
        <w:t xml:space="preserve"> mas tem interesse nos resultados da PoC. Como se assegurar que as pessoas do outro órgão vão entender esses resultados? </w:t>
      </w:r>
    </w:p>
    <w:p w14:paraId="4418FC02" w14:textId="1B8C38BE" w:rsidR="00AC426F" w:rsidRPr="0050469B" w:rsidRDefault="00AC426F" w:rsidP="00A01847">
      <w:pPr>
        <w:pStyle w:val="Tese-Entrevistas"/>
      </w:pPr>
      <w:r w:rsidRPr="0050469B">
        <w:t>Resposta: Eu recomendo que seja feito uma folha (resumo) de informações estritamente importantes (como uma manchete do seu relatório) realçando assim as informações mais pertinentes alcançadas nos testes, muito bem destacadas para capturar a atenção das pessoas que estão buscando por essa informação.</w:t>
      </w:r>
    </w:p>
    <w:p w14:paraId="5264DD42" w14:textId="6D6990A3" w:rsidR="00AC426F" w:rsidRPr="0050469B" w:rsidRDefault="00AC426F" w:rsidP="00A01847">
      <w:pPr>
        <w:pStyle w:val="Tese-Entrevistas"/>
      </w:pPr>
      <w:r w:rsidRPr="0050469B">
        <w:t xml:space="preserve">O entrevistador fez a seguinte pergunta: Você não acredita que essas informações em um resumo podem ser generalizadas de tal forma, obscurecendo os detalhes específicos, gerando assim </w:t>
      </w:r>
      <w:r w:rsidR="00A44718" w:rsidRPr="0050469B">
        <w:t>uma má compreensão</w:t>
      </w:r>
      <w:r w:rsidRPr="0050469B">
        <w:t xml:space="preserve"> ou até mesmo um conhecimento deficiente dos resultados pela falta de familiaridade dos detalhes da execução da PoC, suas variáveis, sua combinação e seus elementos?</w:t>
      </w:r>
    </w:p>
    <w:p w14:paraId="02890C84" w14:textId="77777777" w:rsidR="00AC426F" w:rsidRPr="0050469B" w:rsidRDefault="00AC426F" w:rsidP="00A01847">
      <w:pPr>
        <w:pStyle w:val="Tese-Entrevistas"/>
      </w:pPr>
      <w:r w:rsidRPr="0050469B">
        <w:lastRenderedPageBreak/>
        <w:t xml:space="preserve">Resposta: Eu não creio. Pois quando você tem bons resultados, você está sendo contundente na apresentação das informações que foram consideradas pontos chaves para a execução da PoC. Com isso, você vai garantir ou despertar a curiosidade dessas pessoas, fazendo com que elas leiam com atenção o relatório na busca de um entendimento de como aqueles índices foram atingidos. </w:t>
      </w:r>
    </w:p>
    <w:p w14:paraId="5EB1C7C4" w14:textId="77777777" w:rsidR="00AC426F" w:rsidRPr="0050469B" w:rsidRDefault="00AC426F" w:rsidP="00A01847">
      <w:pPr>
        <w:pStyle w:val="Tese-Entrevistas"/>
      </w:pPr>
    </w:p>
    <w:p w14:paraId="6549A3AA" w14:textId="77777777" w:rsidR="00AC426F" w:rsidRPr="0050469B" w:rsidRDefault="00AC426F" w:rsidP="00A01847">
      <w:pPr>
        <w:pStyle w:val="Tese-Entrevistas"/>
      </w:pPr>
      <w:r w:rsidRPr="0050469B">
        <w:t>Narrativa: Por favor descreve uma PoC que você tenha participado</w:t>
      </w:r>
    </w:p>
    <w:p w14:paraId="55188C18" w14:textId="77777777" w:rsidR="00AC426F" w:rsidRPr="0050469B" w:rsidRDefault="00AC426F" w:rsidP="00A01847">
      <w:pPr>
        <w:pStyle w:val="Tese-Entrevistas"/>
      </w:pPr>
    </w:p>
    <w:p w14:paraId="29C35EAB" w14:textId="77777777" w:rsidR="00AC426F" w:rsidRPr="0050469B" w:rsidRDefault="00AC426F" w:rsidP="00A01847">
      <w:pPr>
        <w:pStyle w:val="Tese-Entrevistas"/>
      </w:pPr>
      <w:r w:rsidRPr="0050469B">
        <w:t>Um exemplo prático que aconteceu comigo no passado foi quando tive contato com um cliente do ramo do governo que estava buscando uma solução de armazenamento de dados e gostaria de fazer uma PoC. O cliente nos deu a oportunidade de colocar o equipamento em demonstração no seu datacenter e pelo que me recordo esse tempo foi de três dias. Eu já tinha um conjunto de elementos pronto (por exemplo: tipo de servidores, cópias de banco de dados e suas informações, scripts preparados para alguns testes de desempenho e resiliência do equipamento, dentre outros) para uma demonstração básica do produto. Eu me certifiquei que esses elementos eram de alguma forma compatíveis com o que o cliente gostaria de ver. Os testes não eram exatamente, mas apresentavam uma similaridade e o cliente entendeu que os testes poderiam ser relevantes. Durante os testes, eu demonstrei algumas situações que pudessem avaliar o desempenho do equipamento, associado com testes de resiliência, como por exemplo: desligar o equipamento durante uma situação de stress (alto desempenho), com a finalidade de realçar a robustez do equipamento sobre certas condições. Essa demonstração foi fundamental para ganhar a confiança do cliente pois eles observaram testes de resiliência que foram executados de uma forma diferente dos outros equipamentos (diferentes fornecedores). Inicialmente eu não imaginava o impacto positivo de um teste em específico na prova de conceito por completo. Eu aprendi que o cara que está te ouvindo e te dando uma oportunidade, normalmente ele tem um problema a ser resolvido que muitas vezes ele não sabe desse problema, e só vai perceber durante a execução da PoC. Portanto, um ponto importante no levantamento de requisitos é explorar ao máximo e tentar descobrir os pontos (e a relação entre eles) que são importantes para a pessoa que está participando (cliente) naquele momento.</w:t>
      </w:r>
    </w:p>
    <w:p w14:paraId="471399D1" w14:textId="77777777" w:rsidR="00AC426F" w:rsidRPr="0050469B" w:rsidRDefault="00AC426F" w:rsidP="00AC426F">
      <w:pPr>
        <w:rPr>
          <w:color w:val="000000"/>
          <w:lang w:val="pt-BR"/>
        </w:rPr>
      </w:pPr>
      <w:r w:rsidRPr="0050469B">
        <w:rPr>
          <w:color w:val="000000"/>
          <w:lang w:val="pt-BR"/>
        </w:rPr>
        <w:br w:type="page"/>
      </w:r>
    </w:p>
    <w:p w14:paraId="05DE9F3A" w14:textId="7E238481" w:rsidR="00A44718" w:rsidRPr="0050469B" w:rsidRDefault="00A44718" w:rsidP="00A44718">
      <w:pPr>
        <w:spacing w:before="120" w:after="120"/>
        <w:jc w:val="both"/>
        <w:rPr>
          <w:b/>
          <w:bCs/>
          <w:color w:val="000000"/>
          <w:lang w:val="pt-BR"/>
        </w:rPr>
      </w:pPr>
      <w:r w:rsidRPr="0050469B">
        <w:rPr>
          <w:b/>
          <w:bCs/>
          <w:color w:val="000000"/>
          <w:lang w:val="pt-BR"/>
        </w:rPr>
        <w:lastRenderedPageBreak/>
        <w:t># Entrevista 8</w:t>
      </w:r>
    </w:p>
    <w:p w14:paraId="339F446C" w14:textId="77777777" w:rsidR="00A44718" w:rsidRPr="0050469B" w:rsidRDefault="00A44718" w:rsidP="00A44718">
      <w:pPr>
        <w:spacing w:before="120" w:after="120"/>
        <w:jc w:val="both"/>
        <w:rPr>
          <w:b/>
          <w:bCs/>
          <w:color w:val="000000"/>
          <w:lang w:val="pt-BR"/>
        </w:rPr>
      </w:pPr>
    </w:p>
    <w:p w14:paraId="5FD7DAC7" w14:textId="38585F62" w:rsidR="00AC426F" w:rsidRPr="0050469B" w:rsidRDefault="00AC426F" w:rsidP="00A01847">
      <w:pPr>
        <w:pStyle w:val="Tese-Entrevistas"/>
      </w:pPr>
      <w:r w:rsidRPr="0050469B">
        <w:t>Quanto tempo de atuação na área de TI?</w:t>
      </w:r>
      <w:r w:rsidR="00A44718" w:rsidRPr="0050469B">
        <w:t xml:space="preserve"> –</w:t>
      </w:r>
      <w:r w:rsidRPr="0050469B">
        <w:t xml:space="preserve"> 20 anos</w:t>
      </w:r>
    </w:p>
    <w:p w14:paraId="76F0E46C" w14:textId="74FC872F" w:rsidR="00AC426F" w:rsidRPr="0050469B" w:rsidRDefault="00AC426F" w:rsidP="00A01847">
      <w:pPr>
        <w:pStyle w:val="Tese-Entrevistas"/>
      </w:pPr>
      <w:r w:rsidRPr="0050469B">
        <w:t>Quanto tempo de atuação com PoC?</w:t>
      </w:r>
      <w:r w:rsidR="00A44718" w:rsidRPr="0050469B">
        <w:t xml:space="preserve"> – </w:t>
      </w:r>
      <w:r w:rsidRPr="0050469B">
        <w:t>15 anos (especialista</w:t>
      </w:r>
      <w:r w:rsidR="00A44718" w:rsidRPr="0050469B">
        <w:t xml:space="preserve"> em PoC</w:t>
      </w:r>
      <w:r w:rsidRPr="0050469B">
        <w:t>)</w:t>
      </w:r>
    </w:p>
    <w:p w14:paraId="1278052A" w14:textId="50A9EFE9" w:rsidR="00AC426F" w:rsidRPr="0050469B" w:rsidRDefault="00AC426F" w:rsidP="00A01847">
      <w:pPr>
        <w:pStyle w:val="Tese-Entrevistas"/>
      </w:pPr>
    </w:p>
    <w:p w14:paraId="1982330A" w14:textId="06BD0190" w:rsidR="00AC426F" w:rsidRPr="0050469B" w:rsidRDefault="00AC426F" w:rsidP="00A01847">
      <w:pPr>
        <w:pStyle w:val="Tese-Entrevistas"/>
      </w:pPr>
      <w:r w:rsidRPr="0050469B">
        <w:t>1) Na sua opinião o que é uma Prova de Conceito (PoC)?</w:t>
      </w:r>
    </w:p>
    <w:p w14:paraId="42BD2707" w14:textId="1E96BEB7" w:rsidR="00AC426F" w:rsidRPr="0050469B" w:rsidRDefault="00AC426F" w:rsidP="00A01847">
      <w:pPr>
        <w:pStyle w:val="Tese-Entrevistas"/>
      </w:pPr>
      <w:r w:rsidRPr="0050469B">
        <w:t>De uma forma genérica, entendo que uma PoC é uma fase do processo de vendas em que o cliente pode solicitar testes para validar situações que necessitam de comprovação mais detalhada. Essa demanda pode ser gerada pelo cliente ou até mesmo do fabricante.</w:t>
      </w:r>
    </w:p>
    <w:p w14:paraId="2530278D" w14:textId="7FD1A4B9" w:rsidR="00AC426F" w:rsidRPr="0050469B" w:rsidRDefault="00AC426F" w:rsidP="00A01847">
      <w:pPr>
        <w:pStyle w:val="Tese-Entrevistas"/>
      </w:pPr>
      <w:r w:rsidRPr="0050469B">
        <w:t>O entrevistador fez a seguinte pergunta: Você disse de uma forma genérica o que é uma PoC. Você tem alguma outra opinião mais detalhada do que é uma PoC?</w:t>
      </w:r>
    </w:p>
    <w:p w14:paraId="56D92CCC" w14:textId="7FAA224E" w:rsidR="00AC426F" w:rsidRPr="0050469B" w:rsidRDefault="00AC426F" w:rsidP="00A01847">
      <w:pPr>
        <w:pStyle w:val="Tese-Entrevistas"/>
      </w:pPr>
      <w:r w:rsidRPr="0050469B">
        <w:t>Resposta: Sim, entrando mais no detalhe essa fase envolve planejamento; levantamento dos requisitos necessários e os objetivos a serem alcançados. Assim, quem está executando (especialista em PoC) mandatoriamente deve entender esses requisitos e estar alinhado com o cliente. Os resultados devem ser analisados em conjunto (cliente e especialista de PoC) gerando uma documentação completa, principalmente para o entendimento do lado do cliente.</w:t>
      </w:r>
    </w:p>
    <w:p w14:paraId="498D3C45" w14:textId="7341C284" w:rsidR="00AC426F" w:rsidRPr="0050469B" w:rsidRDefault="00AC426F" w:rsidP="00A01847">
      <w:pPr>
        <w:pStyle w:val="Tese-Entrevistas"/>
      </w:pPr>
      <w:r w:rsidRPr="0050469B">
        <w:t xml:space="preserve">O entrevistador fez a seguinte pergunta: Você comentou que quem está executando ou quem vai executar a PoC deve </w:t>
      </w:r>
      <w:r w:rsidR="00A44718" w:rsidRPr="0050469B">
        <w:t>“</w:t>
      </w:r>
      <w:r w:rsidRPr="0050469B">
        <w:t>mandatoriamente</w:t>
      </w:r>
      <w:r w:rsidR="00A44718" w:rsidRPr="0050469B">
        <w:t>”</w:t>
      </w:r>
      <w:r w:rsidRPr="0050469B">
        <w:t xml:space="preserve"> entender todos os requisitos. Pela sua experiência, você acha que é possível entender mandatoriamente todos os requisitos?</w:t>
      </w:r>
    </w:p>
    <w:p w14:paraId="4A4E1196" w14:textId="1673D6F0" w:rsidR="00AC426F" w:rsidRPr="0050469B" w:rsidRDefault="00AC426F" w:rsidP="00A01847">
      <w:pPr>
        <w:pStyle w:val="Tese-Entrevistas"/>
      </w:pPr>
      <w:r w:rsidRPr="0050469B">
        <w:t xml:space="preserve">Resposta: Sim, mas não é nada fácil. Na realidade o que eu quis dizer com mandatoriamente é que o especialista em PoC e o cliente devem estar </w:t>
      </w:r>
      <w:r w:rsidR="00B23981" w:rsidRPr="0050469B">
        <w:t>“</w:t>
      </w:r>
      <w:r w:rsidRPr="0050469B">
        <w:t>alinhados</w:t>
      </w:r>
      <w:r w:rsidR="00B23981" w:rsidRPr="0050469B">
        <w:t>”</w:t>
      </w:r>
      <w:r w:rsidRPr="0050469B">
        <w:t xml:space="preserve"> em todo momento da PoC.</w:t>
      </w:r>
    </w:p>
    <w:p w14:paraId="30057E43" w14:textId="320DA61A" w:rsidR="00AC426F" w:rsidRPr="0050469B" w:rsidRDefault="00AC426F" w:rsidP="00A01847">
      <w:pPr>
        <w:pStyle w:val="Tese-Entrevistas"/>
      </w:pPr>
    </w:p>
    <w:p w14:paraId="18C6E419" w14:textId="04F873D2" w:rsidR="00AC426F" w:rsidRPr="0050469B" w:rsidRDefault="00AC426F" w:rsidP="00A01847">
      <w:pPr>
        <w:pStyle w:val="Tese-Entrevistas"/>
      </w:pPr>
      <w:r w:rsidRPr="0050469B">
        <w:t>2) Descreve os objetivos ou o que você espera de uma PoC?</w:t>
      </w:r>
    </w:p>
    <w:p w14:paraId="493999F7" w14:textId="2B5D062F" w:rsidR="00AC426F" w:rsidRPr="0050469B" w:rsidRDefault="00AC426F" w:rsidP="00A01847">
      <w:pPr>
        <w:pStyle w:val="Tese-Entrevistas"/>
      </w:pPr>
      <w:r w:rsidRPr="0050469B">
        <w:t>Pela minha experiência, na PoC você tem três agentes principais: o cliente final, o especialista em PoC e o vendedor (cara de vendas do fabricante, integrador ou revenda). O objetivo final da PoC do lado do fabricante é concretizar a venda.</w:t>
      </w:r>
    </w:p>
    <w:p w14:paraId="0C47F338" w14:textId="179439E0" w:rsidR="00AC426F" w:rsidRPr="0050469B" w:rsidRDefault="00AC426F" w:rsidP="00A01847">
      <w:pPr>
        <w:pStyle w:val="Tese-Entrevistas"/>
      </w:pPr>
      <w:r w:rsidRPr="0050469B">
        <w:t>O entrevistador fez a seguinte pergunta: Qual é o objetivo do lado do cliente então?</w:t>
      </w:r>
    </w:p>
    <w:p w14:paraId="15880A73" w14:textId="77777777" w:rsidR="00B23981" w:rsidRPr="0050469B" w:rsidRDefault="00AC426F" w:rsidP="00A01847">
      <w:pPr>
        <w:pStyle w:val="Tese-Entrevistas"/>
      </w:pPr>
      <w:r w:rsidRPr="0050469B">
        <w:t xml:space="preserve">Resposta: O objetivo do lado do cliente seria a compra do que ele está pedindo para testar. Mas existe um cara do meio do caminho, que é o especialista em PoC que deve estar </w:t>
      </w:r>
      <w:r w:rsidRPr="0050469B">
        <w:lastRenderedPageBreak/>
        <w:t xml:space="preserve">alinhado com o cliente para saber os seus objetivos e deve também estar alinhado com o cara de vendas para saber exatamente os objetivos do fabricante, com a finalidade de demonstrar exatamente o que é necessário para o cliente e para concretizar a venda. Outra coisa que penso: quanto mais assertivo for o processo da PoC isso pode virar um diferencial na decisão da compra do cliente. Por exemplo, ele pediu uma PoC para três fabricantes diferentes, a PoC é a ferramenta que gera a confiança necessária para a aquisição do produto, conquistando a confiança do cliente durante a execução da PoC. Assim, a PoC gera </w:t>
      </w:r>
      <w:r w:rsidR="00B23981" w:rsidRPr="0050469B">
        <w:t>um valor agregado fundamental</w:t>
      </w:r>
      <w:r w:rsidRPr="0050469B">
        <w:t xml:space="preserve"> no processo de vendas.</w:t>
      </w:r>
    </w:p>
    <w:p w14:paraId="0EE7C474" w14:textId="32940871" w:rsidR="00AC426F" w:rsidRPr="0050469B" w:rsidRDefault="00AC426F" w:rsidP="00A01847">
      <w:pPr>
        <w:pStyle w:val="Tese-Entrevistas"/>
      </w:pPr>
      <w:r w:rsidRPr="0050469B">
        <w:t>O entrevistador fez a seguinte pergunta: Você mencionou sobre o processo da PoC? Por favor, você poderia descrever esse processo?</w:t>
      </w:r>
    </w:p>
    <w:p w14:paraId="761118C2" w14:textId="117282B7" w:rsidR="00AC426F" w:rsidRPr="0050469B" w:rsidRDefault="00AC426F" w:rsidP="00A01847">
      <w:pPr>
        <w:pStyle w:val="Tese-Entrevistas"/>
      </w:pPr>
      <w:r w:rsidRPr="0050469B">
        <w:t>Resposta: Entendo que o processo da PoC é composto de 5 fases: 1) fase de interesse: entender se há o interesse dos dois lados (cliente e fabricante). 2) Planejamento: levantamento dos requisitos e quais os critérios de sucesso para cada um deles. 3) Definição detalhada dos recursos necessários para a execução da PoC. 4) execução propriamente dita, com cronograma definido, e dependendo da complexidade deve ser tratado como um projeto (começo, meio e fim). 5)</w:t>
      </w:r>
      <w:r w:rsidR="00B23981" w:rsidRPr="0050469B">
        <w:t xml:space="preserve"> </w:t>
      </w:r>
      <w:r w:rsidRPr="0050469B">
        <w:t xml:space="preserve">apresentação dos resultados, onde seria feita um </w:t>
      </w:r>
      <w:proofErr w:type="spellStart"/>
      <w:r w:rsidRPr="0050469B">
        <w:t>confrontamento</w:t>
      </w:r>
      <w:proofErr w:type="spellEnd"/>
      <w:r w:rsidRPr="0050469B">
        <w:t xml:space="preserve"> dos critérios de sucesso que foram elaborados na segunda fase com os resultados.</w:t>
      </w:r>
    </w:p>
    <w:p w14:paraId="7347BB0F" w14:textId="6DF292C4" w:rsidR="00AC426F" w:rsidRPr="0050469B" w:rsidRDefault="00AC426F" w:rsidP="00A01847">
      <w:pPr>
        <w:pStyle w:val="Tese-Entrevistas"/>
      </w:pPr>
      <w:r w:rsidRPr="0050469B">
        <w:t>O entrevistador fez a seguinte pergunta: A ordem que você mencionou na resposta anterior, ela pode alterar durante a execução da PoC ou de PoC para PoC?</w:t>
      </w:r>
    </w:p>
    <w:p w14:paraId="2C515DB2" w14:textId="416E77CF" w:rsidR="00AC426F" w:rsidRPr="0050469B" w:rsidRDefault="00AC426F" w:rsidP="00A01847">
      <w:pPr>
        <w:pStyle w:val="Tese-Entrevistas"/>
      </w:pPr>
      <w:r w:rsidRPr="0050469B">
        <w:t>Resposta: As primeiras fases (1, 2 e 3) podem alterar. As duas últimas fases (4 e 5) não alteram.</w:t>
      </w:r>
    </w:p>
    <w:p w14:paraId="146416A3" w14:textId="6E591BFB" w:rsidR="00AC426F" w:rsidRPr="0050469B" w:rsidRDefault="00AC426F" w:rsidP="00A01847">
      <w:pPr>
        <w:pStyle w:val="Tese-Entrevistas"/>
      </w:pPr>
      <w:r w:rsidRPr="0050469B">
        <w:t>O entrevistador fez a seguinte pergunta: Você mencionou que as duas últimas fases não alteram. Isso significa que você não pode reutilizar os resultados de PoC anteriores (5</w:t>
      </w:r>
      <w:r w:rsidR="00B23981" w:rsidRPr="0050469B">
        <w:t>ª.</w:t>
      </w:r>
      <w:r w:rsidRPr="0050469B">
        <w:t xml:space="preserve"> fase) e realimentar outras fases em diferentes PoC?</w:t>
      </w:r>
    </w:p>
    <w:p w14:paraId="5EC524C2" w14:textId="77777777" w:rsidR="00AC426F" w:rsidRPr="0050469B" w:rsidRDefault="00AC426F" w:rsidP="00A01847">
      <w:pPr>
        <w:pStyle w:val="Tese-Entrevistas"/>
      </w:pPr>
      <w:r w:rsidRPr="0050469B">
        <w:t>Resposta: Você pode aproveitar. Seria como resgatar um objeto que já foi testado anteriormente (isso me fez lembrar como é feita na programação orientada a objeto). Entretanto, desde que existam as fases de planejamento antes.</w:t>
      </w:r>
    </w:p>
    <w:p w14:paraId="4C20137F" w14:textId="149EFAF1" w:rsidR="00AC426F" w:rsidRPr="0050469B" w:rsidRDefault="00AC426F" w:rsidP="00A01847">
      <w:pPr>
        <w:pStyle w:val="Tese-Entrevistas"/>
      </w:pPr>
    </w:p>
    <w:p w14:paraId="53097D7B" w14:textId="4FF9C21F" w:rsidR="00AC426F" w:rsidRPr="0050469B" w:rsidRDefault="00AC426F" w:rsidP="00A01847">
      <w:pPr>
        <w:pStyle w:val="Tese-Entrevistas"/>
      </w:pPr>
      <w:r w:rsidRPr="0050469B">
        <w:t>3) Quais os desafios de uma PoC?</w:t>
      </w:r>
    </w:p>
    <w:p w14:paraId="2E1FB917" w14:textId="77777777" w:rsidR="00AC426F" w:rsidRPr="0050469B" w:rsidRDefault="00AC426F" w:rsidP="00A01847">
      <w:pPr>
        <w:pStyle w:val="Tese-Entrevistas"/>
      </w:pPr>
      <w:r w:rsidRPr="0050469B">
        <w:lastRenderedPageBreak/>
        <w:t>Precisar do suporte do fabricante (no caso que um integrador ou revenda de solução está executando a PoC) caso aconteça algum problema durante a PoC. Normalmente, fazendo a PoC na infraestrutura do cliente, existe uma limitação de recursos tecnológicos a serem alocados para a PoC. Outro ponto importante seria em relação a responsabilidade da execução da PoC, pois em algumas revendas onde não existe o conceito do especialista de PoC, mas existem profissionais como o arquiteto de soluções ou engenheiro de serviços profissionais que poderiam executar a PoC.</w:t>
      </w:r>
    </w:p>
    <w:p w14:paraId="120C864B" w14:textId="4BF86DF4" w:rsidR="00AC426F" w:rsidRPr="0050469B" w:rsidRDefault="00AC426F" w:rsidP="00A01847">
      <w:pPr>
        <w:pStyle w:val="Tese-Entrevistas"/>
      </w:pPr>
    </w:p>
    <w:p w14:paraId="660A07B2" w14:textId="76E6C89F" w:rsidR="00AC426F" w:rsidRPr="0050469B" w:rsidRDefault="00AC426F" w:rsidP="00A01847">
      <w:pPr>
        <w:pStyle w:val="Tese-Entrevistas"/>
      </w:pPr>
      <w:r w:rsidRPr="0050469B">
        <w:t>4) Quais são os elementos em uma PoC?</w:t>
      </w:r>
    </w:p>
    <w:p w14:paraId="167E1B9D" w14:textId="6440DE95" w:rsidR="00AC426F" w:rsidRPr="0050469B" w:rsidRDefault="00AC426F" w:rsidP="00A01847">
      <w:pPr>
        <w:pStyle w:val="Tese-Entrevistas"/>
      </w:pPr>
      <w:r w:rsidRPr="0050469B">
        <w:t>Como eu disse anteriormente, o cliente final, o especialista de PoC e o vendedor.</w:t>
      </w:r>
    </w:p>
    <w:p w14:paraId="408150A2" w14:textId="0D083643" w:rsidR="00AC426F" w:rsidRPr="0050469B" w:rsidRDefault="00AC426F" w:rsidP="00A01847">
      <w:pPr>
        <w:pStyle w:val="Tese-Entrevistas"/>
      </w:pPr>
      <w:r w:rsidRPr="0050469B">
        <w:t>O entrevistador fez a seguinte pergunta: Você não considera a tecnologia e suas variáveis utilizadas e encontradas na PoC como seus elementos?</w:t>
      </w:r>
    </w:p>
    <w:p w14:paraId="3BFF235B" w14:textId="0F682E55" w:rsidR="00AC426F" w:rsidRPr="0050469B" w:rsidRDefault="00B23981" w:rsidP="00A01847">
      <w:pPr>
        <w:pStyle w:val="Tese-Entrevistas"/>
      </w:pPr>
      <w:r w:rsidRPr="0050469B">
        <w:t xml:space="preserve">Resposta: </w:t>
      </w:r>
      <w:r w:rsidR="00AC426F" w:rsidRPr="0050469B">
        <w:t>Sim, com certeza, eu considero sim.</w:t>
      </w:r>
    </w:p>
    <w:p w14:paraId="7C4868A1" w14:textId="77777777" w:rsidR="00B23981" w:rsidRPr="0050469B" w:rsidRDefault="00B23981" w:rsidP="00A01847">
      <w:pPr>
        <w:pStyle w:val="Tese-Entrevistas"/>
      </w:pPr>
    </w:p>
    <w:p w14:paraId="743DD44E" w14:textId="30605FD0" w:rsidR="00AC426F" w:rsidRPr="0050469B" w:rsidRDefault="00AC426F" w:rsidP="00A01847">
      <w:pPr>
        <w:pStyle w:val="Tese-Entrevistas"/>
      </w:pPr>
      <w:r w:rsidRPr="0050469B">
        <w:t>5) Descreva brevemente a metodologia que você segue em uma PoC?</w:t>
      </w:r>
    </w:p>
    <w:p w14:paraId="330C86AC" w14:textId="6B9354B5" w:rsidR="00AC426F" w:rsidRPr="0050469B" w:rsidRDefault="00AC426F" w:rsidP="00A01847">
      <w:pPr>
        <w:pStyle w:val="Tese-Entrevistas"/>
      </w:pPr>
      <w:r w:rsidRPr="0050469B">
        <w:t xml:space="preserve"> Eu basicamente sigo as fases que eu mencionei anteriormente.</w:t>
      </w:r>
    </w:p>
    <w:p w14:paraId="0E258C95" w14:textId="77777777" w:rsidR="00B23981" w:rsidRPr="0050469B" w:rsidRDefault="00B23981" w:rsidP="00A01847">
      <w:pPr>
        <w:pStyle w:val="Tese-Entrevistas"/>
      </w:pPr>
    </w:p>
    <w:p w14:paraId="108AA752" w14:textId="1AB54F42" w:rsidR="00AC426F" w:rsidRPr="0050469B" w:rsidRDefault="00AC426F" w:rsidP="00A01847">
      <w:pPr>
        <w:pStyle w:val="Tese-Entrevistas"/>
      </w:pPr>
      <w:r w:rsidRPr="0050469B">
        <w:t>6) Como saber se alguém possui conhecimento adequado para (realizar ou entender) a PoC?</w:t>
      </w:r>
    </w:p>
    <w:p w14:paraId="1DEC32D7" w14:textId="10F5469F" w:rsidR="00AC426F" w:rsidRPr="0050469B" w:rsidRDefault="00AC426F" w:rsidP="00A01847">
      <w:pPr>
        <w:pStyle w:val="Tese-Entrevistas"/>
      </w:pPr>
      <w:r w:rsidRPr="0050469B">
        <w:t>Durante a fase de interesse e planejamento, você vai saber isso, ou seja, mapeando as pessoas e na definição dos recursos pelo cliente. Se o cara que participou da fase de planejamento é diferente do cara que vai estar participando da execução da PoC, isso vai ser um problema.</w:t>
      </w:r>
    </w:p>
    <w:p w14:paraId="5537A9D5" w14:textId="015C65B5" w:rsidR="00AC426F" w:rsidRPr="0050469B" w:rsidRDefault="00AC426F" w:rsidP="00A01847">
      <w:pPr>
        <w:pStyle w:val="Tese-Entrevistas"/>
      </w:pPr>
      <w:r w:rsidRPr="0050469B">
        <w:t>O entrevistador fez a seguinte pergunta: Mas como você sabe isso (mapeia)? Qual é o método ou técnica que você utiliza para saber disso?</w:t>
      </w:r>
    </w:p>
    <w:p w14:paraId="36A23CEE" w14:textId="726AFB38" w:rsidR="00AC426F" w:rsidRPr="0050469B" w:rsidRDefault="00AC426F" w:rsidP="00A01847">
      <w:pPr>
        <w:pStyle w:val="Tese-Entrevistas"/>
      </w:pPr>
      <w:r w:rsidRPr="0050469B">
        <w:t>Resposta: Em cada fase (1, 2 e 3), desenvolver um questionário e dependendo das respostas que o cliente der, avaliar se o cara é capaz ou não.</w:t>
      </w:r>
    </w:p>
    <w:p w14:paraId="1F64E6FE" w14:textId="326C91DF" w:rsidR="00AC426F" w:rsidRPr="0050469B" w:rsidRDefault="00AC426F" w:rsidP="00A01847">
      <w:pPr>
        <w:pStyle w:val="Tese-Entrevistas"/>
      </w:pPr>
      <w:r w:rsidRPr="0050469B">
        <w:t>O entrevistador fez a seguinte pergunta: Entendi, mas isso só se aplica se você tiver mais conhecimento do assunto que o cliente naquele momento. No caso que o cliente requisitar alguma coisa fora do seu nível de conhecimento, como você avalia e procede?</w:t>
      </w:r>
    </w:p>
    <w:p w14:paraId="7CFE5664" w14:textId="77777777" w:rsidR="00AC426F" w:rsidRPr="0050469B" w:rsidRDefault="00AC426F" w:rsidP="00A01847">
      <w:pPr>
        <w:pStyle w:val="Tese-Entrevistas"/>
      </w:pPr>
      <w:r w:rsidRPr="0050469B">
        <w:lastRenderedPageBreak/>
        <w:t>Resposta: Aí você tem que pedir ajuda.</w:t>
      </w:r>
    </w:p>
    <w:p w14:paraId="44453C67" w14:textId="71D32326" w:rsidR="00AC426F" w:rsidRPr="0050469B" w:rsidRDefault="00AC426F" w:rsidP="00A01847">
      <w:pPr>
        <w:pStyle w:val="Tese-Entrevistas"/>
      </w:pPr>
    </w:p>
    <w:p w14:paraId="24BE40EC" w14:textId="426297C7" w:rsidR="00AC426F" w:rsidRPr="0050469B" w:rsidRDefault="00AC426F" w:rsidP="00A01847">
      <w:pPr>
        <w:pStyle w:val="Tese-Entrevistas"/>
      </w:pPr>
      <w:r w:rsidRPr="0050469B">
        <w:t>7) Como saber se os participantes durante a PoC estão adquirindo algum conhecimento?</w:t>
      </w:r>
    </w:p>
    <w:p w14:paraId="31CD7554" w14:textId="77777777" w:rsidR="00AC426F" w:rsidRPr="0050469B" w:rsidRDefault="00AC426F" w:rsidP="00A01847">
      <w:pPr>
        <w:pStyle w:val="Tese-Entrevistas"/>
      </w:pPr>
      <w:r w:rsidRPr="0050469B">
        <w:t xml:space="preserve">Normalmente existe sim um processo de aprendizado dos dois lados (tanto do especialista em PoC quanto do cliente). Para realmente saber se existiu uma passagem de conhecimento seria importante introduzir um questionário ou qualquer outra forma de avaliação, mas isso não acontece na prática. Mas pensando bem agora, achei muito interessante sua pergunta que me fez refletir que isso poderia ser algo padrão, pois poderia </w:t>
      </w:r>
      <w:proofErr w:type="gramStart"/>
      <w:r w:rsidRPr="0050469B">
        <w:t>ajuda</w:t>
      </w:r>
      <w:proofErr w:type="gramEnd"/>
      <w:r w:rsidRPr="0050469B">
        <w:t xml:space="preserve"> na geração do valor agregado da solução.</w:t>
      </w:r>
    </w:p>
    <w:p w14:paraId="321AD7F5" w14:textId="7EDFFBFD" w:rsidR="00AC426F" w:rsidRPr="0050469B" w:rsidRDefault="00AC426F" w:rsidP="00A01847">
      <w:pPr>
        <w:pStyle w:val="Tese-Entrevistas"/>
      </w:pPr>
    </w:p>
    <w:p w14:paraId="63D30363" w14:textId="61B30CE0"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3135D5A4" w14:textId="77777777" w:rsidR="00AC426F" w:rsidRPr="0050469B" w:rsidRDefault="00AC426F" w:rsidP="00A01847">
      <w:pPr>
        <w:pStyle w:val="Tese-Entrevistas"/>
      </w:pPr>
      <w:r w:rsidRPr="0050469B">
        <w:t xml:space="preserve">Pela minha experiência e vivência no campo das PoC, isso acontece sim. Isso pode acontecer e é normal acontecer. Na mudança de escopo, eu entendo que para tratar disso tem que retornar todas ou algumas fases, é como se fosse necessário criar versões da PoC pois as mudanças podem alterar completamente a PoC. Algumas mudanças, como por exemplo, diferentes parâmetros em um teste de desempenho em um equipamento de armazenamento de dados ou de redes, podem ser adaptadas no mesmo processo. Outra coisa seria mudar por causa de algum problema técnico, que isso pode mudar completamente a natureza da PoC. Portanto em todos esses casos mencionados na pergunta, de alguma forma existe um retorno para as fases iniciais. </w:t>
      </w:r>
    </w:p>
    <w:p w14:paraId="7951C4E6" w14:textId="57A20D2A" w:rsidR="00AC426F" w:rsidRPr="0050469B" w:rsidRDefault="00AC426F" w:rsidP="00A01847">
      <w:pPr>
        <w:pStyle w:val="Tese-Entrevistas"/>
      </w:pPr>
    </w:p>
    <w:p w14:paraId="605B15D8" w14:textId="39892C0A" w:rsidR="00AC426F" w:rsidRPr="0050469B" w:rsidRDefault="00AC426F" w:rsidP="00A01847">
      <w:pPr>
        <w:pStyle w:val="Tese-Entrevistas"/>
      </w:pPr>
      <w:r w:rsidRPr="0050469B">
        <w:t>9) Como documentar e entregar os resultados da PoC?</w:t>
      </w:r>
    </w:p>
    <w:p w14:paraId="2161F1D0" w14:textId="77777777" w:rsidR="00AC426F" w:rsidRPr="0050469B" w:rsidRDefault="00AC426F" w:rsidP="00A01847">
      <w:pPr>
        <w:pStyle w:val="Tese-Entrevistas"/>
      </w:pPr>
      <w:r w:rsidRPr="0050469B">
        <w:t xml:space="preserve">Tem que possuir um </w:t>
      </w:r>
      <w:proofErr w:type="spellStart"/>
      <w:r w:rsidRPr="0050469B">
        <w:rPr>
          <w:i/>
          <w:iCs/>
        </w:rPr>
        <w:t>template</w:t>
      </w:r>
      <w:proofErr w:type="spellEnd"/>
      <w:r w:rsidRPr="0050469B">
        <w:t xml:space="preserve"> contemplando todas as fases da PoC, desde a primeira fase até a fase final, principalmente destacando o </w:t>
      </w:r>
      <w:proofErr w:type="spellStart"/>
      <w:r w:rsidRPr="0050469B">
        <w:t>confrontamento</w:t>
      </w:r>
      <w:proofErr w:type="spellEnd"/>
      <w:r w:rsidRPr="0050469B">
        <w:t xml:space="preserve"> do que foi requisitado para com o que foi testado. Eu recomendo dois níveis de documentação, um focado na gestão e outro (até mesmo como um anexo) com os detalhes mais técnicos.</w:t>
      </w:r>
    </w:p>
    <w:p w14:paraId="7573A472" w14:textId="29D34F5A" w:rsidR="00AC426F" w:rsidRPr="0050469B" w:rsidRDefault="00AC426F" w:rsidP="00A01847">
      <w:pPr>
        <w:pStyle w:val="Tese-Entrevistas"/>
      </w:pPr>
      <w:r w:rsidRPr="0050469B">
        <w:t>O entrevistador fez a seguinte pergunta: Qual a sua estratégica em relação a documentação, pois dependendo do nível de documentação utilizada, alguns detalhes podem ser omitidos, de forma a comprometer com uma interpretação incorreta dos testes e seus resultados?</w:t>
      </w:r>
    </w:p>
    <w:p w14:paraId="5DD99DB2" w14:textId="23FAD23B" w:rsidR="00AC426F" w:rsidRPr="0050469B" w:rsidRDefault="00AC426F" w:rsidP="00A01847">
      <w:pPr>
        <w:pStyle w:val="Tese-Entrevistas"/>
      </w:pPr>
      <w:r w:rsidRPr="0050469B">
        <w:lastRenderedPageBreak/>
        <w:t>Resposta: A minha estratégica é criar a documentação a quatro mãos, ou seja, com o cliente, proporcionando assim uma segurança na geração dos resultados.</w:t>
      </w:r>
    </w:p>
    <w:p w14:paraId="551BF764" w14:textId="41E78441" w:rsidR="00AC426F" w:rsidRPr="0050469B" w:rsidRDefault="00AC426F" w:rsidP="00A01847">
      <w:pPr>
        <w:pStyle w:val="Tese-Entrevistas"/>
      </w:pPr>
      <w:r w:rsidRPr="0050469B">
        <w:t>O entrevistador fez a seguinte pergunta: Mas vamos imaginar uma situação. Você gerou a documentação da PoC X com o cliente Y e essa documentação foi requisitada ou enviada para um cliente diferente, o cliente Z. Como garantir, ou melhor, como documentar para que equívocos e interpretações incorretas sejam evitadas?</w:t>
      </w:r>
    </w:p>
    <w:p w14:paraId="5AE1921D" w14:textId="721D6826" w:rsidR="00AC426F" w:rsidRPr="0050469B" w:rsidRDefault="00AC426F" w:rsidP="00A01847">
      <w:pPr>
        <w:pStyle w:val="Tese-Entrevistas"/>
      </w:pPr>
      <w:r w:rsidRPr="0050469B">
        <w:t>Resposta: Boa pergunta. Na verdade, eu entendo que isso seria uma tentativa de reaproveitar todo o processo. Pode ser útil, na tentativa de gerar um diferencial em relação a outro fabricante, mas eu não acho que deva existir uma cobrança sobre a assertividade dos resultados para o novo cliente, porque o processo não foi feito com ele do começo ao fim.</w:t>
      </w:r>
    </w:p>
    <w:p w14:paraId="50C2D400" w14:textId="1C7BE369" w:rsidR="00AC426F" w:rsidRPr="0050469B" w:rsidRDefault="00AC426F" w:rsidP="00A01847">
      <w:pPr>
        <w:pStyle w:val="Tese-Entrevistas"/>
      </w:pPr>
      <w:r w:rsidRPr="0050469B">
        <w:t>O entrevistador fez a seguinte pergunta: Então você está dizendo que os resultados de uma PoC feita para um cliente em específico não podem ser reaproveitados na construção e disseminação de um conhecimento que possa contribuir na geração dos requisitos, bem como uma nova reflexão, para um diferente cliente?</w:t>
      </w:r>
    </w:p>
    <w:p w14:paraId="5D4BF3A4" w14:textId="77777777" w:rsidR="00AC426F" w:rsidRPr="0050469B" w:rsidRDefault="00AC426F" w:rsidP="00A01847">
      <w:pPr>
        <w:pStyle w:val="Tese-Entrevistas"/>
      </w:pPr>
      <w:r w:rsidRPr="0050469B">
        <w:t>Resposta: Não, pode sim, mas desde que o outro cliente passe por todas as fases. Essa documentação pode não ser uma verdade absoluta para o novo cliente, pois não foi feito para ele e sim para outro.</w:t>
      </w:r>
    </w:p>
    <w:p w14:paraId="45CECD25" w14:textId="1445DFA9" w:rsidR="00AC426F" w:rsidRPr="0050469B" w:rsidRDefault="00AC426F" w:rsidP="00A01847">
      <w:pPr>
        <w:pStyle w:val="Tese-Entrevistas"/>
      </w:pPr>
    </w:p>
    <w:p w14:paraId="19ECB3CF" w14:textId="624CFFB4" w:rsidR="00AC426F" w:rsidRPr="0050469B" w:rsidRDefault="00AC426F" w:rsidP="00A01847">
      <w:pPr>
        <w:pStyle w:val="Tese-Entrevistas"/>
      </w:pPr>
      <w:r w:rsidRPr="0050469B">
        <w:t>10) Como você avalia se houve uma compreensão dos resultados da PoC?</w:t>
      </w:r>
    </w:p>
    <w:p w14:paraId="1EE246D3" w14:textId="29B345D0" w:rsidR="00AC426F" w:rsidRPr="0050469B" w:rsidRDefault="00AC426F" w:rsidP="00A01847">
      <w:pPr>
        <w:pStyle w:val="Tese-Entrevistas"/>
      </w:pPr>
      <w:r w:rsidRPr="0050469B">
        <w:t xml:space="preserve">Eu acho que a maneira como você estrutura e padroniza o </w:t>
      </w:r>
      <w:proofErr w:type="spellStart"/>
      <w:r w:rsidRPr="0050469B">
        <w:t>template</w:t>
      </w:r>
      <w:proofErr w:type="spellEnd"/>
      <w:r w:rsidRPr="0050469B">
        <w:t xml:space="preserve"> da documentação vem a facilitar bastante isso. O segundo ponto é garantir que o cliente tenha participado realmente de todas as fases ou de quase todas as fases, assim naturalmente isso vai ser uma validação natural, ou seja, um validador natural dos resultados. A fase mais importante é a fase da apresentação dos resultados.</w:t>
      </w:r>
    </w:p>
    <w:p w14:paraId="17F049AB" w14:textId="150BC4C8" w:rsidR="00AC426F" w:rsidRPr="0050469B" w:rsidRDefault="00AC426F" w:rsidP="00A01847">
      <w:pPr>
        <w:pStyle w:val="Tese-Entrevistas"/>
      </w:pPr>
      <w:r w:rsidRPr="0050469B">
        <w:t>O entrevistador fez a seguinte pergunta: Então você só faz essa verificação se houve compreensão dos resultados da PoC durante a apresentação dos resultados finais?</w:t>
      </w:r>
    </w:p>
    <w:p w14:paraId="7846E7CE" w14:textId="77777777" w:rsidR="00AC426F" w:rsidRPr="0050469B" w:rsidRDefault="00AC426F" w:rsidP="00A01847">
      <w:pPr>
        <w:pStyle w:val="Tese-Entrevistas"/>
      </w:pPr>
      <w:r w:rsidRPr="0050469B">
        <w:t>Resposta: É importante fazer o diagnóstico durante a fase de execução também, pois se não está alcançando os objetivos ou se tem a finalidade de melhoria dos resultados, você pode voltar atrás (fases) e reiniciar o processo.</w:t>
      </w:r>
    </w:p>
    <w:p w14:paraId="5337BD00" w14:textId="7E300BE9" w:rsidR="00AC426F" w:rsidRPr="0050469B" w:rsidRDefault="00AC426F" w:rsidP="00A01847">
      <w:pPr>
        <w:pStyle w:val="Tese-Entrevistas"/>
      </w:pPr>
    </w:p>
    <w:p w14:paraId="1C5A89E3" w14:textId="77777777" w:rsidR="00AC426F" w:rsidRPr="0050469B" w:rsidRDefault="00AC426F" w:rsidP="00A01847">
      <w:pPr>
        <w:pStyle w:val="Tese-Entrevistas"/>
      </w:pPr>
      <w:r w:rsidRPr="0050469B">
        <w:lastRenderedPageBreak/>
        <w:t>Narrativa: Por favor descreve uma PoC que você tenha participado</w:t>
      </w:r>
    </w:p>
    <w:p w14:paraId="3AC1E468" w14:textId="0AF8C24D" w:rsidR="00AC426F" w:rsidRPr="0050469B" w:rsidRDefault="00AC426F" w:rsidP="00A01847">
      <w:pPr>
        <w:pStyle w:val="Tese-Entrevistas"/>
      </w:pPr>
      <w:r w:rsidRPr="0050469B">
        <w:t xml:space="preserve">Uma prova de conceito que me marcou foi quando fiz uma PoC para um cliente do ramo financeiro, onde o ponto marcante foi a quantidade de detalhes e </w:t>
      </w:r>
      <w:proofErr w:type="spellStart"/>
      <w:r w:rsidRPr="0050469B">
        <w:t>items</w:t>
      </w:r>
      <w:proofErr w:type="spellEnd"/>
      <w:r w:rsidRPr="0050469B">
        <w:t xml:space="preserve"> requisitados por esse cliente. Basicamente todos os testes nessa PoC não eram testes complexos do ponto de vista de execução, mas o cliente se atentava aos mínimos detalhes, na realidade a todos os possíveis detalhes, questionando praticamente tudo que estava acontecendo nos testes e sempre questionava </w:t>
      </w:r>
      <w:r w:rsidR="00B23981" w:rsidRPr="0050469B">
        <w:t>“</w:t>
      </w:r>
      <w:r w:rsidRPr="0050469B">
        <w:t>e se alterar esse parâmetro o que acontece?</w:t>
      </w:r>
      <w:r w:rsidR="00B23981" w:rsidRPr="0050469B">
        <w:t>”</w:t>
      </w:r>
      <w:r w:rsidRPr="0050469B">
        <w:t xml:space="preserve">, </w:t>
      </w:r>
      <w:r w:rsidR="00B23981" w:rsidRPr="0050469B">
        <w:t>“</w:t>
      </w:r>
      <w:r w:rsidRPr="0050469B">
        <w:t>e nessa situação, se acontecer isso como vai ser o comportamento?</w:t>
      </w:r>
      <w:r w:rsidR="00B23981" w:rsidRPr="0050469B">
        <w:t>”</w:t>
      </w:r>
      <w:r w:rsidRPr="0050469B">
        <w:t>, dentre outros. Eu me recordo especificamente dessa PoC porque a execução foi muito mais criteriosa da minha parte pois existia uma extrema exigência da parte do cliente em compreender todos os testes, suas variáveis, suas relações e combinações. Ah, também me lembro que a documentação foi algo muito pesado, pois tive que documentar tudo nos mínimos detalhes. O maior desafio dessa PoC foi o comprometimento e a exigência do cliente, onde o que acontece às vezes é que você como especialista em PoC inicia uma PoC e o cliente perde o interesse no meio do processo. Nesse caso em particular, o cliente teve o maior interesse em adquirir cada vez mais conhecimento e exploras todas as possíveis situações (dentro do prazo disponível) que a tecnologia pudesse oferecer. De uma forma geral, todos aprendemos e muito e o importante: a venda foi concretizada.</w:t>
      </w:r>
    </w:p>
    <w:p w14:paraId="3B6434DC" w14:textId="77777777" w:rsidR="00AC426F" w:rsidRPr="0050469B" w:rsidRDefault="00AC426F" w:rsidP="00AC426F">
      <w:pPr>
        <w:rPr>
          <w:color w:val="000000"/>
          <w:lang w:val="pt-BR"/>
        </w:rPr>
      </w:pPr>
      <w:r w:rsidRPr="0050469B">
        <w:rPr>
          <w:color w:val="000000"/>
          <w:lang w:val="pt-BR"/>
        </w:rPr>
        <w:br w:type="page"/>
      </w:r>
    </w:p>
    <w:p w14:paraId="4CAA4AE9" w14:textId="5085EC75" w:rsidR="00B23981" w:rsidRPr="0050469B" w:rsidRDefault="00B23981" w:rsidP="00B23981">
      <w:pPr>
        <w:spacing w:before="120" w:after="120"/>
        <w:jc w:val="both"/>
        <w:rPr>
          <w:b/>
          <w:bCs/>
          <w:color w:val="000000"/>
          <w:lang w:val="pt-BR"/>
        </w:rPr>
      </w:pPr>
      <w:r w:rsidRPr="0050469B">
        <w:rPr>
          <w:b/>
          <w:bCs/>
          <w:color w:val="000000"/>
          <w:lang w:val="pt-BR"/>
        </w:rPr>
        <w:lastRenderedPageBreak/>
        <w:t># Entrevista 9</w:t>
      </w:r>
    </w:p>
    <w:p w14:paraId="3CCD2490" w14:textId="77777777" w:rsidR="00B23981" w:rsidRPr="0050469B" w:rsidRDefault="00B23981" w:rsidP="00B23981">
      <w:pPr>
        <w:spacing w:before="120" w:after="120"/>
        <w:jc w:val="both"/>
        <w:rPr>
          <w:b/>
          <w:bCs/>
          <w:color w:val="000000"/>
          <w:lang w:val="pt-BR"/>
        </w:rPr>
      </w:pPr>
    </w:p>
    <w:p w14:paraId="7A4A0DC2" w14:textId="42B9DB94" w:rsidR="00AC426F" w:rsidRPr="0050469B" w:rsidRDefault="00AC426F" w:rsidP="00A01847">
      <w:pPr>
        <w:pStyle w:val="Tese-Entrevistas"/>
      </w:pPr>
      <w:r w:rsidRPr="0050469B">
        <w:t>Quanto tempo de atuação na área de TI?</w:t>
      </w:r>
      <w:r w:rsidR="00B23981" w:rsidRPr="0050469B">
        <w:t xml:space="preserve"> –</w:t>
      </w:r>
      <w:r w:rsidRPr="0050469B">
        <w:t xml:space="preserve"> 10 anos</w:t>
      </w:r>
    </w:p>
    <w:p w14:paraId="05FEC0D1" w14:textId="7BAA03E5" w:rsidR="00AC426F" w:rsidRPr="0050469B" w:rsidRDefault="00AC426F" w:rsidP="00A01847">
      <w:pPr>
        <w:pStyle w:val="Tese-Entrevistas"/>
      </w:pPr>
      <w:r w:rsidRPr="0050469B">
        <w:t xml:space="preserve">Quanto tempo de atuação com PoC? </w:t>
      </w:r>
      <w:r w:rsidR="00B23981" w:rsidRPr="0050469B">
        <w:t>–</w:t>
      </w:r>
      <w:r w:rsidRPr="0050469B">
        <w:t xml:space="preserve"> 3 anos (</w:t>
      </w:r>
      <w:r w:rsidR="00B23981" w:rsidRPr="0050469B">
        <w:t>participante em PoC</w:t>
      </w:r>
      <w:r w:rsidRPr="0050469B">
        <w:t>)</w:t>
      </w:r>
    </w:p>
    <w:p w14:paraId="1937D6CA" w14:textId="77777777" w:rsidR="00AC426F" w:rsidRPr="0050469B" w:rsidRDefault="00AC426F" w:rsidP="00A01847">
      <w:pPr>
        <w:pStyle w:val="Tese-Entrevistas"/>
      </w:pPr>
    </w:p>
    <w:p w14:paraId="0A048C62" w14:textId="44645AAF" w:rsidR="00AC426F" w:rsidRPr="0050469B" w:rsidRDefault="00AC426F" w:rsidP="00A01847">
      <w:pPr>
        <w:pStyle w:val="Tese-Entrevistas"/>
      </w:pPr>
      <w:r w:rsidRPr="0050469B">
        <w:t>1) Na sua opinião o que é uma Prova de Conceito (PoC)?</w:t>
      </w:r>
    </w:p>
    <w:p w14:paraId="316C1665" w14:textId="567437A1" w:rsidR="00AC426F" w:rsidRPr="0050469B" w:rsidRDefault="00AC426F" w:rsidP="00A01847">
      <w:pPr>
        <w:pStyle w:val="Tese-Entrevistas"/>
      </w:pPr>
      <w:r w:rsidRPr="0050469B">
        <w:t xml:space="preserve">A PoC é uma validação daquilo do que eu estou vendendo (solução ou tecnologia) para </w:t>
      </w:r>
      <w:r w:rsidR="00B23981" w:rsidRPr="0050469B">
        <w:t>um cliente</w:t>
      </w:r>
      <w:r w:rsidRPr="0050469B">
        <w:t xml:space="preserve"> para comprovar se a solução ou tecnologia atende as expectativas técnicas dele. </w:t>
      </w:r>
    </w:p>
    <w:p w14:paraId="1FFD0303" w14:textId="31C2632F" w:rsidR="00AC426F" w:rsidRPr="0050469B" w:rsidRDefault="00AC426F" w:rsidP="00A01847">
      <w:pPr>
        <w:pStyle w:val="Tese-Entrevistas"/>
      </w:pPr>
      <w:r w:rsidRPr="0050469B">
        <w:t>O entrevistador fez a seguinte pergunta: Por favor, você poderia explicar o que você quer dizer com validação? Seria uma atividade? Um processo? O que você entende por uma validação?</w:t>
      </w:r>
    </w:p>
    <w:p w14:paraId="486947E8" w14:textId="20D196DA" w:rsidR="00AC426F" w:rsidRPr="0050469B" w:rsidRDefault="00AC426F" w:rsidP="00A01847">
      <w:pPr>
        <w:pStyle w:val="Tese-Entrevistas"/>
      </w:pPr>
      <w:r w:rsidRPr="0050469B">
        <w:t xml:space="preserve">Resposta: </w:t>
      </w:r>
      <w:r w:rsidR="00B23981" w:rsidRPr="0050469B">
        <w:t>Para mim, a</w:t>
      </w:r>
      <w:r w:rsidRPr="0050469B">
        <w:t xml:space="preserve"> validação está relacionada em atingir métricas pré-estabelecidas em conjunto com o cliente, como por exemplo, no caso de sistemas de armazenamento de dados, tipicamente as métricas são desempenho do equipamento, tempo de resposta em transações de I/O, capacidade, funcionalidades, dentre outras. Entendo que essa validação está relacionada em como atingir essas métricas e objetivos, proporcionando a viabilidade de execução de um projeto.</w:t>
      </w:r>
    </w:p>
    <w:p w14:paraId="09F86381" w14:textId="77777777" w:rsidR="00AC426F" w:rsidRPr="0050469B" w:rsidRDefault="00AC426F" w:rsidP="00A01847">
      <w:pPr>
        <w:pStyle w:val="Tese-Entrevistas"/>
      </w:pPr>
    </w:p>
    <w:p w14:paraId="49FAF36A" w14:textId="2394FED7" w:rsidR="00AC426F" w:rsidRPr="0050469B" w:rsidRDefault="00AC426F" w:rsidP="00A01847">
      <w:pPr>
        <w:pStyle w:val="Tese-Entrevistas"/>
      </w:pPr>
      <w:r w:rsidRPr="0050469B">
        <w:t>2) Descreve os objetivos ou o que você espera de uma PoC?</w:t>
      </w:r>
    </w:p>
    <w:p w14:paraId="60AE8154" w14:textId="1BF781B2" w:rsidR="00AC426F" w:rsidRPr="0050469B" w:rsidRDefault="00AC426F" w:rsidP="00A01847">
      <w:pPr>
        <w:pStyle w:val="Tese-Entrevistas"/>
      </w:pPr>
      <w:r w:rsidRPr="0050469B">
        <w:t xml:space="preserve">Eu vejo como duas coisas, primeiro seria dar a segurança para o cliente de que as métricas vão ser atingidas e testar a potencial prática dessas métricas. Por outras palavras, seria: </w:t>
      </w:r>
      <w:r w:rsidR="00B23981" w:rsidRPr="0050469B">
        <w:t>“</w:t>
      </w:r>
      <w:r w:rsidRPr="0050469B">
        <w:t>dá para fazer ou não dá para fazer? e se dá para fazer como é feito? Fácil ou difícil</w:t>
      </w:r>
      <w:r w:rsidR="00B23981" w:rsidRPr="0050469B">
        <w:t>”.</w:t>
      </w:r>
      <w:r w:rsidRPr="0050469B">
        <w:t xml:space="preserve"> Portanto, eu vejo os objetivos da PoC como duas etapas.</w:t>
      </w:r>
    </w:p>
    <w:p w14:paraId="3C8530B0" w14:textId="013739EC" w:rsidR="00AC426F" w:rsidRPr="0050469B" w:rsidRDefault="00AC426F" w:rsidP="00A01847">
      <w:pPr>
        <w:pStyle w:val="Tese-Entrevistas"/>
      </w:pPr>
      <w:r w:rsidRPr="0050469B">
        <w:t xml:space="preserve">O entrevistador fez a seguinte pergunta: Baseado na sua resposta anterior, você define que essas métricas somente possuem resultados binários, tipo atende ou não atende. Está correto </w:t>
      </w:r>
      <w:r w:rsidR="00B23981" w:rsidRPr="0050469B">
        <w:t>meu entendimento</w:t>
      </w:r>
      <w:r w:rsidRPr="0050469B">
        <w:t>?</w:t>
      </w:r>
    </w:p>
    <w:p w14:paraId="7586B615" w14:textId="3EB5C550" w:rsidR="00AC426F" w:rsidRPr="0050469B" w:rsidRDefault="00AC426F" w:rsidP="00A01847">
      <w:pPr>
        <w:pStyle w:val="Tese-Entrevistas"/>
      </w:pPr>
      <w:r w:rsidRPr="0050469B">
        <w:t>Reposta: Em geral do que eu vejo em PoC, essas métricas são binárias, por exemplo, se eu prometi A e entreguei B, a PoC não foi um sucesso. Mas se eu prometi A e entreguei A+, o resultado natural seria o quão bem eu entrego aquilo do ponto de vista de solução.</w:t>
      </w:r>
    </w:p>
    <w:p w14:paraId="56ABC22A" w14:textId="5E5F58D7" w:rsidR="00AC426F" w:rsidRPr="0050469B" w:rsidRDefault="00AC426F" w:rsidP="00A01847">
      <w:pPr>
        <w:pStyle w:val="Tese-Entrevistas"/>
      </w:pPr>
      <w:r w:rsidRPr="0050469B">
        <w:lastRenderedPageBreak/>
        <w:t>O entrevistador fez a seguinte pergunta: Só para ver se eu entendi, se uma PoC possui uma métrica, como por exemplo tendo como objetivo atender 1000 transações por segundo e na execução da PoC foi atingido 700 transações por segundo. Nesse caso, você considerada a PoC como não sucesso?</w:t>
      </w:r>
    </w:p>
    <w:p w14:paraId="1644AEE9" w14:textId="77777777" w:rsidR="00AC426F" w:rsidRPr="0050469B" w:rsidRDefault="00AC426F" w:rsidP="00A01847">
      <w:pPr>
        <w:pStyle w:val="Tese-Entrevistas"/>
      </w:pPr>
      <w:r w:rsidRPr="0050469B">
        <w:t>Resposta: Nesse caso, a PoC foi um não sucesso.</w:t>
      </w:r>
    </w:p>
    <w:p w14:paraId="63F6D877" w14:textId="70BCAEA7" w:rsidR="00AC426F" w:rsidRPr="0050469B" w:rsidRDefault="00AC426F" w:rsidP="00A01847">
      <w:pPr>
        <w:pStyle w:val="Tese-Entrevistas"/>
      </w:pPr>
    </w:p>
    <w:p w14:paraId="0FDB3370" w14:textId="77777777" w:rsidR="00AC426F" w:rsidRPr="0050469B" w:rsidRDefault="00AC426F" w:rsidP="00A01847">
      <w:pPr>
        <w:pStyle w:val="Tese-Entrevistas"/>
      </w:pPr>
      <w:r w:rsidRPr="0050469B">
        <w:t>3) Quais os desafios de uma PoC?</w:t>
      </w:r>
    </w:p>
    <w:p w14:paraId="0800C069" w14:textId="7FC60BA0" w:rsidR="00AC426F" w:rsidRPr="0050469B" w:rsidRDefault="00AC426F" w:rsidP="00A01847">
      <w:pPr>
        <w:pStyle w:val="Tese-Entrevistas"/>
      </w:pPr>
      <w:r w:rsidRPr="0050469B">
        <w:t xml:space="preserve">Isso depende muito do </w:t>
      </w:r>
      <w:proofErr w:type="spellStart"/>
      <w:r w:rsidRPr="0050469B">
        <w:t>do</w:t>
      </w:r>
      <w:proofErr w:type="spellEnd"/>
      <w:r w:rsidRPr="0050469B">
        <w:t xml:space="preserve"> que o cliente quer ver. Olhando para a entrega da solução em uma PoC, o grande desafio é o esforço envolvido, principalmente do lado de quem está executando a PoC (fabricante, integrador de soluções ou revenda de produtos), pois normalmente o cliente não possui uma capacidade técnica, além de não disponibilizar de todos os elementos tecnológicos disponíveis para que a PoC aconteça. </w:t>
      </w:r>
    </w:p>
    <w:p w14:paraId="4615783B" w14:textId="3052146D" w:rsidR="00AC426F" w:rsidRPr="0050469B" w:rsidRDefault="00AC426F" w:rsidP="00A01847">
      <w:pPr>
        <w:pStyle w:val="Tese-Entrevistas"/>
      </w:pPr>
      <w:r w:rsidRPr="0050469B">
        <w:t xml:space="preserve">O entrevistador fez a seguinte pergunta: Baseado na sua resposta anterior, você menciona que normalmente o cliente não possui capacidade técnica em relação a PoC. Nesse caso, como você espera que a solução seja avaliada de forma </w:t>
      </w:r>
      <w:r w:rsidR="00B23981" w:rsidRPr="0050469B">
        <w:t>“</w:t>
      </w:r>
      <w:r w:rsidRPr="0050469B">
        <w:t>correta</w:t>
      </w:r>
      <w:r w:rsidR="00B23981" w:rsidRPr="0050469B">
        <w:t>”</w:t>
      </w:r>
      <w:r w:rsidRPr="0050469B">
        <w:t xml:space="preserve">, já que o cliente não possui capacidade técnica necessária? </w:t>
      </w:r>
    </w:p>
    <w:p w14:paraId="14136433" w14:textId="57E67469" w:rsidR="00AC426F" w:rsidRPr="0050469B" w:rsidRDefault="00AC426F" w:rsidP="00A01847">
      <w:pPr>
        <w:pStyle w:val="Tese-Entrevistas"/>
      </w:pPr>
      <w:r w:rsidRPr="0050469B">
        <w:t>Resposta: As métricas são avaliadas e devem ser relacionadas com o negócio do cliente. Isso ele conhece, porque faz parte do seu dia a dia.</w:t>
      </w:r>
    </w:p>
    <w:p w14:paraId="2543E2E9" w14:textId="3F0CCB2E" w:rsidR="00AC426F" w:rsidRPr="0050469B" w:rsidRDefault="00AC426F" w:rsidP="00A01847">
      <w:pPr>
        <w:pStyle w:val="Tese-Entrevistas"/>
      </w:pPr>
      <w:r w:rsidRPr="0050469B">
        <w:t xml:space="preserve">O entrevistador fez a seguinte pergunta: Mas se olharmos por outro ângulo, eu imagino que a execução de uma PoC pode demonstrar certas e novas situações que nunca foram expostas ou exploradas anteriormente, assim despertando novas reflexões do lado do cliente em relação ao seu negócio. Você concorda com isso? </w:t>
      </w:r>
    </w:p>
    <w:p w14:paraId="0CEF584E" w14:textId="68DB7C93" w:rsidR="00AC426F" w:rsidRPr="0050469B" w:rsidRDefault="00AC426F" w:rsidP="00A01847">
      <w:pPr>
        <w:pStyle w:val="Tese-Entrevistas"/>
      </w:pPr>
      <w:r w:rsidRPr="0050469B">
        <w:t>Resposta: Com certeza.</w:t>
      </w:r>
    </w:p>
    <w:p w14:paraId="16B4DFB1" w14:textId="4746FD93" w:rsidR="00AC426F" w:rsidRPr="0050469B" w:rsidRDefault="00AC426F" w:rsidP="00A01847">
      <w:pPr>
        <w:pStyle w:val="Tese-Entrevistas"/>
      </w:pPr>
      <w:r w:rsidRPr="0050469B">
        <w:t>O entrevistador fez a seguinte pergunta: Baseado em algumas respostas anteriores, você mencionou que as métricas em PoC são binárias. Mas se uma PoC pode despertar novas reflexões do lado do cliente em relação ao seu negócio ou até mesmo novas descobertas que só foram possíveis serem exploradas na execução da PoC, que de alguma forma algum tipo de conhecimento foi gerado. Você realmente acredita que as métricas somente são binárias ou dependendo dos testes as métricas (resultados) podem ser interpretadas e associadas com futuras necessidades do cliente?</w:t>
      </w:r>
    </w:p>
    <w:p w14:paraId="33F65295" w14:textId="77777777" w:rsidR="00AC426F" w:rsidRPr="0050469B" w:rsidRDefault="00AC426F" w:rsidP="00A01847">
      <w:pPr>
        <w:pStyle w:val="Tese-Entrevistas"/>
      </w:pPr>
      <w:r w:rsidRPr="0050469B">
        <w:lastRenderedPageBreak/>
        <w:t>Resposta: Eu entendo as duas coisas. Para a gente conseguir definir o sucesso da PoC, eu preciso ter um objetivo claro, por isso são definidos métricas binárias, como por exemplo, tipo atendeu, não atendeu, conforme, não conforme, dentre outras. A documentação, independente de qual o resultado, é reveladora, pois pode confirmar ou não se a expectativa ou realidade do cliente é aquilo mesmo ou somente foi uma ilusão (desejo). Eu disse que as métricas são binárias somente com uma forma de simplificar a forma em demonstrar se os objetivos foram alcançados ou não, mas sendo alcançado ou não eles devem ser explicados e contextualizados. Aí que eu vejo a importância da PoC.</w:t>
      </w:r>
    </w:p>
    <w:p w14:paraId="0BCAEA56" w14:textId="63A29F0D" w:rsidR="00AC426F" w:rsidRPr="0050469B" w:rsidRDefault="00AC426F" w:rsidP="00A01847">
      <w:pPr>
        <w:pStyle w:val="Tese-Entrevistas"/>
      </w:pPr>
    </w:p>
    <w:p w14:paraId="653C0E7D" w14:textId="48E3C4B8" w:rsidR="00AC426F" w:rsidRPr="0050469B" w:rsidRDefault="00AC426F" w:rsidP="00A01847">
      <w:pPr>
        <w:pStyle w:val="Tese-Entrevistas"/>
      </w:pPr>
      <w:r w:rsidRPr="0050469B">
        <w:t>4) Quais são os elementos em uma PoC?</w:t>
      </w:r>
    </w:p>
    <w:p w14:paraId="4C04CE8B" w14:textId="77777777" w:rsidR="00AC426F" w:rsidRPr="0050469B" w:rsidRDefault="00AC426F" w:rsidP="00A01847">
      <w:pPr>
        <w:pStyle w:val="Tese-Entrevistas"/>
      </w:pPr>
      <w:r w:rsidRPr="0050469B">
        <w:t xml:space="preserve">Normalmente eu vejo como uma necessidade por parte do cliente, um facilitador (interno ou externo) e a solução proposta. </w:t>
      </w:r>
    </w:p>
    <w:p w14:paraId="6F748203" w14:textId="77777777" w:rsidR="00AC426F" w:rsidRPr="0050469B" w:rsidRDefault="00AC426F" w:rsidP="00A01847">
      <w:pPr>
        <w:pStyle w:val="Tese-Entrevistas"/>
      </w:pPr>
    </w:p>
    <w:p w14:paraId="6DA71FDC" w14:textId="64FE9A03" w:rsidR="00AC426F" w:rsidRPr="0050469B" w:rsidRDefault="00AC426F" w:rsidP="00A01847">
      <w:pPr>
        <w:pStyle w:val="Tese-Entrevistas"/>
      </w:pPr>
      <w:r w:rsidRPr="0050469B">
        <w:t>5) Descreva brevemente a metodologia que você segue em uma PoC?</w:t>
      </w:r>
    </w:p>
    <w:p w14:paraId="663F4882" w14:textId="12E483D8" w:rsidR="00AC426F" w:rsidRPr="0050469B" w:rsidRDefault="00AC426F" w:rsidP="00A01847">
      <w:pPr>
        <w:pStyle w:val="Tese-Entrevistas"/>
      </w:pPr>
      <w:r w:rsidRPr="0050469B">
        <w:t xml:space="preserve">Para ter sucesso, a gente (quem está executando e participando do lado do fabricante, integrador de soluções ou revenda) precisa ter a certeza </w:t>
      </w:r>
      <w:proofErr w:type="gramStart"/>
      <w:r w:rsidRPr="0050469B">
        <w:t>que</w:t>
      </w:r>
      <w:proofErr w:type="gramEnd"/>
      <w:r w:rsidRPr="0050469B">
        <w:t xml:space="preserve"> a PoC aconteça em um ambiente de TI controlado. Toda a PoC tem que ser pragmática, ou seja, a metodologia tem que ser direcionada, utilizando o mínimo de passos para alcançar o objetivo que foi acordado. Quando existir alguma alteração, tem que ser muito bem documentada, pois a falta dessa documentação pode comprometer o entendimento dos resultados da PoC. De uma forma geral, a metodologia é basicamente em estabelecer um contato com o cliente para entender as suas necessidades de negócio, depois um contato técnico para entender as necessidades e limitações técnicas existentes no cliente (em relação a tecnologia), depois traçar um plano de execução e testes. Por fim, apresentar a documentação dos resultados.</w:t>
      </w:r>
    </w:p>
    <w:p w14:paraId="7E123B01" w14:textId="15781903" w:rsidR="00AC426F" w:rsidRPr="0050469B" w:rsidRDefault="00AC426F" w:rsidP="00A01847">
      <w:pPr>
        <w:pStyle w:val="Tese-Entrevistas"/>
      </w:pPr>
      <w:r w:rsidRPr="0050469B">
        <w:t>O entrevistador fez a seguinte pergunta: Com base na sua resposta anterior, você apresentou uma ordem de execução, você acredita que essa ordem acontece sempre do mesmo jeito ou ela pode mudar?</w:t>
      </w:r>
    </w:p>
    <w:p w14:paraId="56F729AB" w14:textId="3B6434F9" w:rsidR="00AC426F" w:rsidRPr="0050469B" w:rsidRDefault="00AC426F" w:rsidP="00A01847">
      <w:pPr>
        <w:pStyle w:val="Tese-Entrevistas"/>
      </w:pPr>
      <w:r w:rsidRPr="0050469B">
        <w:t xml:space="preserve">Resposta: Ela pode mudar, porque eu vejo normalmente dois tipos de PoC. Um está relacionado para melhoria (inovação) de um ambiente (onde existem maiores detalhes a serem levantados), e esse tipo de PoC segue essa ordem. Outro tipo seria a PoC para a </w:t>
      </w:r>
      <w:r w:rsidRPr="0050469B">
        <w:lastRenderedPageBreak/>
        <w:t xml:space="preserve">solução de problemas (mais específico), onde basicamente eu preciso entender do problema para poder </w:t>
      </w:r>
      <w:proofErr w:type="gramStart"/>
      <w:r w:rsidRPr="0050469B">
        <w:t>resolve-lo</w:t>
      </w:r>
      <w:proofErr w:type="gramEnd"/>
      <w:r w:rsidRPr="0050469B">
        <w:t>, sem precisar de outros detalhes.</w:t>
      </w:r>
    </w:p>
    <w:p w14:paraId="0969D308" w14:textId="0E5106BB" w:rsidR="00AC426F" w:rsidRPr="0050469B" w:rsidRDefault="00AC426F" w:rsidP="00A01847">
      <w:pPr>
        <w:pStyle w:val="Tese-Entrevistas"/>
      </w:pPr>
      <w:r w:rsidRPr="0050469B">
        <w:t>O entrevistador fez a seguinte pergunta: A ordem em PoC para melhoria do ambiente (inovação) ou em PoC para a solução de problemas sempre seguem a mesma ordem?</w:t>
      </w:r>
    </w:p>
    <w:p w14:paraId="3BD18344" w14:textId="77777777" w:rsidR="00AC426F" w:rsidRPr="0050469B" w:rsidRDefault="00AC426F" w:rsidP="00A01847">
      <w:pPr>
        <w:pStyle w:val="Tese-Entrevistas"/>
      </w:pPr>
      <w:r w:rsidRPr="0050469B">
        <w:t>Resposta: Dentro de cada mundo sim, seguem a mesma ordem.</w:t>
      </w:r>
    </w:p>
    <w:p w14:paraId="6FA5ABBB" w14:textId="77777777" w:rsidR="00AC426F" w:rsidRPr="0050469B" w:rsidRDefault="00AC426F" w:rsidP="00A01847">
      <w:pPr>
        <w:pStyle w:val="Tese-Entrevistas"/>
      </w:pPr>
    </w:p>
    <w:p w14:paraId="1A41434B" w14:textId="7D391B98" w:rsidR="00AC426F" w:rsidRPr="0050469B" w:rsidRDefault="00AC426F" w:rsidP="00A01847">
      <w:pPr>
        <w:pStyle w:val="Tese-Entrevistas"/>
      </w:pPr>
      <w:r w:rsidRPr="0050469B">
        <w:t>6) Como saber se alguém possui conhecimento adequado para (realizar ou entender) a PoC?</w:t>
      </w:r>
    </w:p>
    <w:p w14:paraId="4B6B5C25" w14:textId="42DB96E8" w:rsidR="00AC426F" w:rsidRPr="0050469B" w:rsidRDefault="00AC426F" w:rsidP="00A01847">
      <w:pPr>
        <w:pStyle w:val="Tese-Entrevistas"/>
      </w:pPr>
      <w:r w:rsidRPr="0050469B">
        <w:t>Isso é difícil. Normalmente eu sigo o seguinte: quem está participando, no caso do cliente, eu espero somente pela sua participação e disponibilidade em acompanhar a PoC. Assim, eu não espero um conhecimento profundo do lado do cliente (não tenho expectativas altas em relação a isso), pois ele e eu (no meu caso como participante da PoC e não especialista) entendemos que esse conhecimento deveria vir do especialista em PoC. O movimento natural é: o cliente apresenta o problema e ele espera uma solução do lado do fabricante ou do integrador.</w:t>
      </w:r>
    </w:p>
    <w:p w14:paraId="47BF8290" w14:textId="12F23053" w:rsidR="00AC426F" w:rsidRPr="0050469B" w:rsidRDefault="00AC426F" w:rsidP="00A01847">
      <w:pPr>
        <w:pStyle w:val="Tese-Entrevistas"/>
      </w:pPr>
      <w:r w:rsidRPr="0050469B">
        <w:t xml:space="preserve">O entrevistador fez a seguinte pergunta: Novamente eu gostaria de voltar a esse ponto. Se você não tem expectativas altas em relação a um conhecimento </w:t>
      </w:r>
      <w:r w:rsidR="00B23981" w:rsidRPr="0050469B">
        <w:t>“</w:t>
      </w:r>
      <w:r w:rsidRPr="0050469B">
        <w:t>profundo</w:t>
      </w:r>
      <w:r w:rsidR="00B23981" w:rsidRPr="0050469B">
        <w:t>”</w:t>
      </w:r>
      <w:r w:rsidRPr="0050469B">
        <w:t xml:space="preserve"> do lado do cliente como você espera que ele avalie e distingue diferentes soluções em PoC? Simplesmente com resultados binários?</w:t>
      </w:r>
    </w:p>
    <w:p w14:paraId="1900B63E" w14:textId="77777777" w:rsidR="00AC426F" w:rsidRPr="0050469B" w:rsidRDefault="00AC426F" w:rsidP="00A01847">
      <w:pPr>
        <w:pStyle w:val="Tese-Entrevistas"/>
      </w:pPr>
      <w:r w:rsidRPr="0050469B">
        <w:t>Resposta: Pela minha experiência e pelo que eu tenho visto em muitas PoC que eu tenho participado, o cliente normalmente vai avaliar todo o contexto e não somente os resultados finais. Ele avalia a PoC como um todo, como por exemplo, a confiança do especialista em executar a PoC, a desenvoltura, as sugestões dos testes e suas variações, a colaboração e disponibilidade do lado do fabricante, integrador de soluções e revenda na resolução de problemas, relacionamento entre as pessoas, dentre outros.</w:t>
      </w:r>
    </w:p>
    <w:p w14:paraId="4B5C1987" w14:textId="43B99D7D" w:rsidR="00AC426F" w:rsidRPr="0050469B" w:rsidRDefault="00AC426F" w:rsidP="00A01847">
      <w:pPr>
        <w:pStyle w:val="Tese-Entrevistas"/>
      </w:pPr>
    </w:p>
    <w:p w14:paraId="2EBEE27C" w14:textId="2F017747" w:rsidR="00AC426F" w:rsidRPr="0050469B" w:rsidRDefault="00AC426F" w:rsidP="00A01847">
      <w:pPr>
        <w:pStyle w:val="Tese-Entrevistas"/>
      </w:pPr>
      <w:r w:rsidRPr="0050469B">
        <w:t xml:space="preserve">7) Como saber se os participantes durante a PoC estão adquirindo algum conhecimento? </w:t>
      </w:r>
    </w:p>
    <w:p w14:paraId="6C0370E8" w14:textId="77777777" w:rsidR="00AC426F" w:rsidRPr="0050469B" w:rsidRDefault="00AC426F" w:rsidP="00A01847">
      <w:pPr>
        <w:pStyle w:val="Tese-Entrevistas"/>
      </w:pPr>
      <w:r w:rsidRPr="0050469B">
        <w:t xml:space="preserve">Em geral, quando um cliente, por exemplo, um cliente do governo necessita de uma PoC para a aquisição de um produto de tecnologia, normalmente ele faz no mínimo três PoC com diferentes fabricantes. Assim, ele não sabe qual solução ele vai adquirir no final do processo de compra, portanto fica muito difícil ter a sua atenção todo o tempo durante a </w:t>
      </w:r>
      <w:r w:rsidRPr="0050469B">
        <w:lastRenderedPageBreak/>
        <w:t>PoC. Alguns clientes estão interessados em adquirir conhecimento devido aos seus questionamentos durante a PoC, mas a maioria está interessada em ter os resultados finais, colocar em uma tabela, comparar, e avaliar o preço.</w:t>
      </w:r>
    </w:p>
    <w:p w14:paraId="5B0F6785" w14:textId="5BF0E622" w:rsidR="00AC426F" w:rsidRPr="0050469B" w:rsidRDefault="00AC426F" w:rsidP="00A01847">
      <w:pPr>
        <w:pStyle w:val="Tese-Entrevistas"/>
      </w:pPr>
    </w:p>
    <w:p w14:paraId="0CEABEE5" w14:textId="6649B2A3"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293D213F" w14:textId="3456FADF" w:rsidR="00AC426F" w:rsidRPr="0050469B" w:rsidRDefault="00AC426F" w:rsidP="00A01847">
      <w:pPr>
        <w:pStyle w:val="Tese-Entrevistas"/>
      </w:pPr>
      <w:r w:rsidRPr="0050469B">
        <w:t xml:space="preserve">Para cada teste na PoC, a gente tente gerar ciclos, onde esses ciclos podem possuir resultados favoráveis ou não, assim existe uma </w:t>
      </w:r>
      <w:proofErr w:type="spellStart"/>
      <w:r w:rsidRPr="0050469B">
        <w:t>retro-alimentação</w:t>
      </w:r>
      <w:proofErr w:type="spellEnd"/>
      <w:r w:rsidRPr="0050469B">
        <w:t xml:space="preserve">, ou seja, uma conferência desses ciclos para ver se isso atende ou como poderia atender para o cliente. </w:t>
      </w:r>
    </w:p>
    <w:p w14:paraId="5DC573DA" w14:textId="07E306D2" w:rsidR="00AC426F" w:rsidRPr="0050469B" w:rsidRDefault="00AC426F" w:rsidP="00A01847">
      <w:pPr>
        <w:pStyle w:val="Tese-Entrevistas"/>
      </w:pPr>
      <w:r w:rsidRPr="0050469B">
        <w:t>O entrevistador fez a seguinte pergunta: O que você quer dizer com ciclos?</w:t>
      </w:r>
    </w:p>
    <w:p w14:paraId="704C3B0A" w14:textId="2B89568B" w:rsidR="00AC426F" w:rsidRPr="0050469B" w:rsidRDefault="00AC426F" w:rsidP="00A01847">
      <w:pPr>
        <w:pStyle w:val="Tese-Entrevistas"/>
      </w:pPr>
      <w:r w:rsidRPr="0050469B">
        <w:t>Resposta: Cada execução de cada teste é considerada como um ciclo. Por exemplo, ciclo 1 vamos testar o desempenho do equipamento com a ferramenta X de geração de carga. Ciclo 2 vamos testar o desempenho do equipamento com a ferramenta Y de geração de carga.</w:t>
      </w:r>
    </w:p>
    <w:p w14:paraId="0F555240" w14:textId="4EC9EB6F" w:rsidR="00AC426F" w:rsidRPr="0050469B" w:rsidRDefault="00AC426F" w:rsidP="00A01847">
      <w:pPr>
        <w:pStyle w:val="Tese-Entrevistas"/>
      </w:pPr>
      <w:r w:rsidRPr="0050469B">
        <w:t>O entrevistador fez a seguinte pergunta: Baseado em suas respostas anteriores, você mencionou que a ordem na PoC não muda, mas pelo que entendi com sua explicação sobre ciclos, o cliente pode requisitar um novo ciclo durante a execução da PoC, onde esse novo ciclo não foi pensando, definido nem explorado anteriormente. Minha pergunta é: você executa esse novo ciclo e documenta isso?</w:t>
      </w:r>
    </w:p>
    <w:p w14:paraId="57411AA5" w14:textId="77777777" w:rsidR="00AC426F" w:rsidRPr="0050469B" w:rsidRDefault="00AC426F" w:rsidP="00A01847">
      <w:pPr>
        <w:pStyle w:val="Tese-Entrevistas"/>
      </w:pPr>
      <w:r w:rsidRPr="0050469B">
        <w:t xml:space="preserve">Resposta: Exato. A ordem para mim é composta de incrementos de ciclos e de como fazer, e não do objetivo a ser alcançado. Na realidade, eu considero que a existência de novos ciclos pode até caracterizar uma nova PoC, pois normalmente a existência de novos ciclos, como por exemplo, novas parametrizações, caracteriza a geração de um novo conhecimento, que muitas vezes somente foi explorada e descoberta na execução específica desses testes durante a PoC. </w:t>
      </w:r>
    </w:p>
    <w:p w14:paraId="77A80B06" w14:textId="45B21588" w:rsidR="00AC426F" w:rsidRPr="0050469B" w:rsidRDefault="00AC426F" w:rsidP="00A01847">
      <w:pPr>
        <w:pStyle w:val="Tese-Entrevistas"/>
      </w:pPr>
    </w:p>
    <w:p w14:paraId="347EB341" w14:textId="3359F278" w:rsidR="00AC426F" w:rsidRPr="0050469B" w:rsidRDefault="00AC426F" w:rsidP="00A01847">
      <w:pPr>
        <w:pStyle w:val="Tese-Entrevistas"/>
      </w:pPr>
      <w:r w:rsidRPr="0050469B">
        <w:t>9) Como documentar e entregar os resultados da PoC?</w:t>
      </w:r>
    </w:p>
    <w:p w14:paraId="17CF62D0" w14:textId="1CB7A3B6" w:rsidR="00AC426F" w:rsidRPr="0050469B" w:rsidRDefault="00AC426F" w:rsidP="00A01847">
      <w:pPr>
        <w:pStyle w:val="Tese-Entrevistas"/>
      </w:pPr>
      <w:r w:rsidRPr="0050469B">
        <w:t>Normalmente, muitos clientes possuem diferentes expectativas. Eu faço uma documentação realçando os objetivos e métricas alcançadas na PoC, acompanhadas de uma apresentação final.</w:t>
      </w:r>
    </w:p>
    <w:p w14:paraId="68858375" w14:textId="0CB2FF63" w:rsidR="00AC426F" w:rsidRPr="0050469B" w:rsidRDefault="00AC426F" w:rsidP="00A01847">
      <w:pPr>
        <w:pStyle w:val="Tese-Entrevistas"/>
      </w:pPr>
      <w:r w:rsidRPr="0050469B">
        <w:t xml:space="preserve">O entrevistador fez a seguinte pergunta: Vamos imaginar que você fez uma PoC para um cliente A, que foi acompanhada por cinco participantes do lado do cliente. No final, o </w:t>
      </w:r>
      <w:r w:rsidRPr="0050469B">
        <w:lastRenderedPageBreak/>
        <w:t>cliente A distribuiu essa documentação para outras pessoas que não participaram da PoC. Como documentar esses resultados da PoC para que essas pessoas possam compreend</w:t>
      </w:r>
      <w:r w:rsidR="00B23981" w:rsidRPr="0050469B">
        <w:t>ê</w:t>
      </w:r>
      <w:r w:rsidRPr="0050469B">
        <w:t>-los?</w:t>
      </w:r>
    </w:p>
    <w:p w14:paraId="65111151" w14:textId="77777777" w:rsidR="00AC426F" w:rsidRPr="0050469B" w:rsidRDefault="00AC426F" w:rsidP="00A01847">
      <w:pPr>
        <w:pStyle w:val="Tese-Entrevistas"/>
      </w:pPr>
      <w:r w:rsidRPr="0050469B">
        <w:t>Resposta: Depende do que se está comparando. A documentação está direcionada em responder de forma binária se atendeu ou não, pois isso simplifica o entendimento sem a necessidade de interpretação. Dependendo do objetivo da PoC, torna-se necessário uma explicação do porquê desse resultado.</w:t>
      </w:r>
    </w:p>
    <w:p w14:paraId="553B1B34" w14:textId="26BED41D" w:rsidR="00AC426F" w:rsidRPr="0050469B" w:rsidRDefault="00AC426F" w:rsidP="00A01847">
      <w:pPr>
        <w:pStyle w:val="Tese-Entrevistas"/>
      </w:pPr>
      <w:r w:rsidRPr="0050469B">
        <w:t xml:space="preserve">O entrevistador fez a seguinte pergunta: Vamos imaginar que você participou de PoC para avaliar o desempenho de um equipamento de armazenamento de dados modelo X do fabricante ABC, onde esse equipamento foi avaliado e testado com a ferramenta AAA, uma ferramenta Open Source para geração de carga de I/O. O resultado final não foi atendido, pois se esperava 1000 transações por segundo com um tempo de resposta de 1 milissegundo e somente foi alcançado 1000 transações por segundo com um tempo de resposta de 1.5 milissegundos. Você não acredita que uma documentação binária possa generalizar de tal forma os resultados, como por exemplo, o equipamento modelo X do fabricante ABC </w:t>
      </w:r>
      <w:r w:rsidR="00B23981" w:rsidRPr="0050469B">
        <w:t>“</w:t>
      </w:r>
      <w:r w:rsidRPr="0050469B">
        <w:t>somente</w:t>
      </w:r>
      <w:r w:rsidR="00B23981" w:rsidRPr="0050469B">
        <w:t>”</w:t>
      </w:r>
      <w:r w:rsidRPr="0050469B">
        <w:t xml:space="preserve"> faz 1000 transações por segundo com tempo de resposta de 1.5 milis</w:t>
      </w:r>
      <w:r w:rsidR="0009361B" w:rsidRPr="0050469B">
        <w:t>s</w:t>
      </w:r>
      <w:r w:rsidRPr="0050469B">
        <w:t>egundos? Uma generalização pode contribuir com uma interpretação equivocada e errônea dos resultados, pois não se sabe se o equipamento modelo X não atendeu as expectativas devido suas características técnicas ou se foi devido as características utilizadas pela ferramenta na geração de desempenho? Qual é a sua abordagem nesse caso?</w:t>
      </w:r>
    </w:p>
    <w:p w14:paraId="36D30D89" w14:textId="5F6EBE67" w:rsidR="00AC426F" w:rsidRPr="0050469B" w:rsidRDefault="00AC426F" w:rsidP="00A01847">
      <w:pPr>
        <w:pStyle w:val="Tese-Entrevistas"/>
      </w:pPr>
      <w:r w:rsidRPr="0050469B">
        <w:t>Resposta: Eu tento resolver da forma mais direta para o cliente. O que eu faço é especificar diretamente se atende ou não atende. Depois de entregar a documentação, eu sugiro uma revisão dos resultados, entrando mais especificamente nos detalhes do porquê.</w:t>
      </w:r>
    </w:p>
    <w:p w14:paraId="78DEF104" w14:textId="687BF596" w:rsidR="00AC426F" w:rsidRPr="0050469B" w:rsidRDefault="00AC426F" w:rsidP="00A01847">
      <w:pPr>
        <w:pStyle w:val="Tese-Entrevistas"/>
      </w:pPr>
      <w:r w:rsidRPr="0050469B">
        <w:t xml:space="preserve">O entrevistador fez a seguinte pergunta: Com base na sua resposta anterior, você não acredita que essa revisão seria mais fácil durante as atividades de execução? Eu questiono </w:t>
      </w:r>
      <w:proofErr w:type="gramStart"/>
      <w:r w:rsidRPr="0050469B">
        <w:t>porque</w:t>
      </w:r>
      <w:proofErr w:type="gramEnd"/>
      <w:r w:rsidRPr="0050469B">
        <w:t xml:space="preserve"> se essa verificação acontece somente na atividade de documentação e apresentação, essa interpretação de resultados pode ser </w:t>
      </w:r>
      <w:r w:rsidR="00B23981" w:rsidRPr="0050469B">
        <w:t>“</w:t>
      </w:r>
      <w:r w:rsidRPr="0050469B">
        <w:t>perigosa</w:t>
      </w:r>
      <w:r w:rsidR="00B23981" w:rsidRPr="0050469B">
        <w:t>”</w:t>
      </w:r>
      <w:r w:rsidRPr="0050469B">
        <w:t xml:space="preserve">, pois essa documentação pode ser interpretada por outros atores (diferentes pessoas do cliente, diferentes clientes, competidores) que não participaram da PoC e não vão ter uma visão completa de todos os elementos, suas relações e combinações na PoC. Entendo que eles somente vão ter uma visão do resultado final, como por exemplo: passou ou não passou? Você não acha interessante que isso aconteça, ou seja, atividades de verificação e </w:t>
      </w:r>
      <w:proofErr w:type="spellStart"/>
      <w:r w:rsidRPr="0050469B">
        <w:t>confrontamento</w:t>
      </w:r>
      <w:proofErr w:type="spellEnd"/>
      <w:r w:rsidRPr="0050469B">
        <w:t xml:space="preserve"> dos resultados em todas as fases da PoC?</w:t>
      </w:r>
    </w:p>
    <w:p w14:paraId="1BD11413" w14:textId="402033F3" w:rsidR="00AC426F" w:rsidRPr="0050469B" w:rsidRDefault="00AC426F" w:rsidP="00A01847">
      <w:pPr>
        <w:pStyle w:val="Tese-Entrevistas"/>
      </w:pPr>
      <w:r w:rsidRPr="0050469B">
        <w:lastRenderedPageBreak/>
        <w:t xml:space="preserve">Resposta: Se o cliente só olha o resultado final, dificilmente ele vai dar essa chance. Eu não tenho controle de como as pessoas pensam ou vão atuar durante a PoC. Eu não tenho controle de como essas pessoas vão interpretar esses resultados. Não tem como descrever todas as conversas durante a PoC e muitos detalhes podem variar. Normalmente o cliente interpreta potenciais resultados que muitas vezes não tem fundamentação, ou seja, o cliente vê um resultado e muitas vezes </w:t>
      </w:r>
      <w:r w:rsidR="00B23981" w:rsidRPr="0050469B">
        <w:t>“</w:t>
      </w:r>
      <w:r w:rsidRPr="0050469B">
        <w:t>assume</w:t>
      </w:r>
      <w:r w:rsidR="00B23981" w:rsidRPr="0050469B">
        <w:t>”</w:t>
      </w:r>
      <w:r w:rsidRPr="0050469B">
        <w:t xml:space="preserve"> potenciais variações. Por isso eu utilizou resultados binários, como passou ou não passou, pois isso não tem discussão, mas depois eu sugiro (como se fosse uma consultoria) um melhor estudo dos resultados, onde ter um racional em cima dos resultados é muito importante.</w:t>
      </w:r>
    </w:p>
    <w:p w14:paraId="3EFBECDA" w14:textId="77777777" w:rsidR="00AC426F" w:rsidRPr="0050469B" w:rsidRDefault="00AC426F" w:rsidP="00A01847">
      <w:pPr>
        <w:pStyle w:val="Tese-Entrevistas"/>
      </w:pPr>
    </w:p>
    <w:p w14:paraId="4046F47C" w14:textId="2E75D5E8" w:rsidR="00AC426F" w:rsidRPr="0050469B" w:rsidRDefault="00AC426F" w:rsidP="00A01847">
      <w:pPr>
        <w:pStyle w:val="Tese-Entrevistas"/>
      </w:pPr>
      <w:r w:rsidRPr="0050469B">
        <w:t>10) Como você avalia se houve uma compreensão dos resultados da PoC?</w:t>
      </w:r>
    </w:p>
    <w:p w14:paraId="0820251C" w14:textId="799BFCF2" w:rsidR="00AC426F" w:rsidRPr="0050469B" w:rsidRDefault="00AC426F" w:rsidP="00A01847">
      <w:pPr>
        <w:pStyle w:val="Tese-Entrevistas"/>
      </w:pPr>
      <w:r w:rsidRPr="0050469B">
        <w:t>Eu tento ter essa percepção na apresentação dos resultados. Nessa reunião, pelos questionamentos e pela forma da discussão gerada dos resultados, eu percebo se o cliente entendeu ou não.</w:t>
      </w:r>
    </w:p>
    <w:p w14:paraId="543C6B54" w14:textId="77777777" w:rsidR="00AC426F" w:rsidRPr="0050469B" w:rsidRDefault="00AC426F" w:rsidP="00A01847">
      <w:pPr>
        <w:pStyle w:val="Tese-Entrevistas"/>
      </w:pPr>
      <w:r w:rsidRPr="0050469B">
        <w:t>O entrevistador fez a seguinte pergunta: Mas se você está em uma reunião de apresentação de resultados e ninguém pergunta nada. Como você procede?</w:t>
      </w:r>
    </w:p>
    <w:p w14:paraId="4CF14D08" w14:textId="77777777" w:rsidR="00AC426F" w:rsidRPr="0050469B" w:rsidRDefault="00AC426F" w:rsidP="00A01847">
      <w:pPr>
        <w:pStyle w:val="Tese-Entrevistas"/>
      </w:pPr>
      <w:r w:rsidRPr="0050469B">
        <w:t>Resposta: Eu tento ter essa percepção durante toda a PoC e assim você consegue ter um checkpoint durante todo o caminho do que está acontecendo. A apresentação dos resultados é somente é um fechamento, ou seja, uma consolidação dos resultados.</w:t>
      </w:r>
    </w:p>
    <w:p w14:paraId="602514CE" w14:textId="77777777" w:rsidR="00AC426F" w:rsidRPr="0050469B" w:rsidRDefault="00AC426F" w:rsidP="00A01847">
      <w:pPr>
        <w:pStyle w:val="Tese-Entrevistas"/>
      </w:pPr>
    </w:p>
    <w:p w14:paraId="41EE36DD" w14:textId="7365DD44" w:rsidR="00AC426F" w:rsidRPr="0050469B" w:rsidRDefault="00AC426F" w:rsidP="00A01847">
      <w:pPr>
        <w:pStyle w:val="Tese-Entrevistas"/>
      </w:pPr>
      <w:r w:rsidRPr="0050469B">
        <w:t>Narrativa: Por favor descreve uma PoC que você tenha participado</w:t>
      </w:r>
    </w:p>
    <w:p w14:paraId="40743DA3" w14:textId="77777777" w:rsidR="00AA4139" w:rsidRPr="0050469B" w:rsidRDefault="00AA4139" w:rsidP="00A01847">
      <w:pPr>
        <w:pStyle w:val="Tese-Entrevistas"/>
      </w:pPr>
    </w:p>
    <w:p w14:paraId="0BDEAA89" w14:textId="11854351" w:rsidR="002345C7" w:rsidRPr="0050469B" w:rsidRDefault="00B23981" w:rsidP="00A01847">
      <w:pPr>
        <w:pStyle w:val="Tese-Entrevistas"/>
      </w:pPr>
      <w:r w:rsidRPr="0050469B">
        <w:t>O</w:t>
      </w:r>
      <w:r w:rsidR="00AC426F" w:rsidRPr="0050469B">
        <w:t xml:space="preserve"> senhor Benedito (cliente)</w:t>
      </w:r>
      <w:r w:rsidRPr="0050469B">
        <w:t xml:space="preserve"> [nome fic</w:t>
      </w:r>
      <w:r w:rsidR="002345C7" w:rsidRPr="0050469B">
        <w:t>tício]</w:t>
      </w:r>
      <w:r w:rsidR="00AC426F" w:rsidRPr="0050469B">
        <w:t xml:space="preserve">, gerente do setor de tecnologia e comunicação do órgão X do governo </w:t>
      </w:r>
      <w:r w:rsidR="002345C7" w:rsidRPr="0050469B">
        <w:t>Y</w:t>
      </w:r>
      <w:r w:rsidR="00AC426F" w:rsidRPr="0050469B">
        <w:t xml:space="preserve"> (</w:t>
      </w:r>
      <w:r w:rsidR="002345C7" w:rsidRPr="0050469B">
        <w:t xml:space="preserve">nome omitido e </w:t>
      </w:r>
      <w:proofErr w:type="spellStart"/>
      <w:r w:rsidR="00AC426F" w:rsidRPr="0050469B">
        <w:t>anonimizado</w:t>
      </w:r>
      <w:proofErr w:type="spellEnd"/>
      <w:r w:rsidR="00AC426F" w:rsidRPr="0050469B">
        <w:t xml:space="preserve">) entrou em contato comigo Edson </w:t>
      </w:r>
      <w:r w:rsidR="002345C7" w:rsidRPr="0050469B">
        <w:t>Arantes</w:t>
      </w:r>
      <w:r w:rsidR="00AC426F" w:rsidRPr="0050469B">
        <w:t xml:space="preserve"> (diretor de soluções</w:t>
      </w:r>
      <w:proofErr w:type="gramStart"/>
      <w:r w:rsidR="00AC426F" w:rsidRPr="0050469B">
        <w:t xml:space="preserve">) </w:t>
      </w:r>
      <w:r w:rsidR="002345C7" w:rsidRPr="0050469B">
        <w:t>)</w:t>
      </w:r>
      <w:proofErr w:type="gramEnd"/>
      <w:r w:rsidR="002345C7" w:rsidRPr="0050469B">
        <w:t xml:space="preserve"> [nome fictício] </w:t>
      </w:r>
      <w:r w:rsidR="00AC426F" w:rsidRPr="0050469B">
        <w:t xml:space="preserve">do integrador </w:t>
      </w:r>
      <w:proofErr w:type="spellStart"/>
      <w:r w:rsidR="00AC426F" w:rsidRPr="0050469B">
        <w:t>TechSoL</w:t>
      </w:r>
      <w:proofErr w:type="spellEnd"/>
      <w:r w:rsidR="002345C7" w:rsidRPr="0050469B">
        <w:t xml:space="preserve"> –</w:t>
      </w:r>
      <w:r w:rsidR="00AC426F" w:rsidRPr="0050469B">
        <w:t xml:space="preserve"> Tecnologia e Soluções Me</w:t>
      </w:r>
      <w:r w:rsidR="002345C7" w:rsidRPr="0050469B">
        <w:t xml:space="preserve"> ) [nome fictício]</w:t>
      </w:r>
      <w:r w:rsidR="00AC426F" w:rsidRPr="0050469B">
        <w:t xml:space="preserve"> com a necessidade de executar uma prova de conceito em uma solução de banco de dados e armazenamento de dados, com a principal finalidade de atualização tecnológica.</w:t>
      </w:r>
    </w:p>
    <w:p w14:paraId="75487AB0" w14:textId="6A5C0EF5" w:rsidR="002345C7" w:rsidRPr="0050469B" w:rsidRDefault="00AC426F" w:rsidP="00A01847">
      <w:pPr>
        <w:pStyle w:val="Tese-Entrevistas"/>
      </w:pPr>
      <w:r w:rsidRPr="0050469B">
        <w:t xml:space="preserve">O órgão X do governo Y já possui uma solução de banco de dados, porém utilizando uma versão com somente um servidor e gostaria de avaliar uma solução de alta disponibilidade composta de quatro servidores com o banco distribuído na modalidade de cluster. Da </w:t>
      </w:r>
      <w:r w:rsidRPr="0050469B">
        <w:lastRenderedPageBreak/>
        <w:t xml:space="preserve">mesma forma, o órgão em questão possui um sistema de armazenamento do fabricante </w:t>
      </w:r>
      <w:proofErr w:type="spellStart"/>
      <w:r w:rsidRPr="0050469B">
        <w:t>YadaIO</w:t>
      </w:r>
      <w:proofErr w:type="spellEnd"/>
      <w:r w:rsidR="002345C7" w:rsidRPr="0050469B">
        <w:t xml:space="preserve"> [nome fictício] e</w:t>
      </w:r>
      <w:r w:rsidRPr="0050469B">
        <w:t xml:space="preserve"> modelo Yada10</w:t>
      </w:r>
      <w:r w:rsidR="002345C7" w:rsidRPr="0050469B">
        <w:t xml:space="preserve"> [nome fictício] </w:t>
      </w:r>
      <w:r w:rsidRPr="0050469B">
        <w:t xml:space="preserve">que é um modelo baseado na tecnologia Fibre </w:t>
      </w:r>
      <w:proofErr w:type="spellStart"/>
      <w:r w:rsidRPr="0050469B">
        <w:t>Channel</w:t>
      </w:r>
      <w:proofErr w:type="spellEnd"/>
      <w:r w:rsidRPr="0050469B">
        <w:t>.</w:t>
      </w:r>
    </w:p>
    <w:p w14:paraId="308614BA" w14:textId="4B53D696" w:rsidR="002345C7" w:rsidRPr="0050469B" w:rsidRDefault="00AC426F" w:rsidP="00A01847">
      <w:pPr>
        <w:pStyle w:val="Tese-Entrevistas"/>
      </w:pPr>
      <w:r w:rsidRPr="0050469B">
        <w:t xml:space="preserve">Eu (Edson </w:t>
      </w:r>
      <w:r w:rsidR="002345C7" w:rsidRPr="0050469B">
        <w:t>Arantes</w:t>
      </w:r>
      <w:r w:rsidRPr="0050469B">
        <w:t>) participei do levantamento de requisitos e fiz uma proposta de solução, que seria fundamentada em uma PoC, utilizando a configuração desejada do cliente na questão do banco de dados utilizando quatro servidores e na modalidade de cluster, e também fizemos uma proposta de utilização de um novo e moderno equipamento de armazenamento de dados, porém de outro fabricante, o modelo Yipe8</w:t>
      </w:r>
      <w:r w:rsidR="002345C7" w:rsidRPr="0050469B">
        <w:t xml:space="preserve"> [nome fictício] </w:t>
      </w:r>
      <w:r w:rsidRPr="0050469B">
        <w:t xml:space="preserve">da empresa multinacional </w:t>
      </w:r>
      <w:proofErr w:type="spellStart"/>
      <w:r w:rsidRPr="0050469B">
        <w:t>YipeStorage</w:t>
      </w:r>
      <w:proofErr w:type="spellEnd"/>
      <w:r w:rsidRPr="0050469B">
        <w:t>+</w:t>
      </w:r>
      <w:r w:rsidR="002345C7" w:rsidRPr="0050469B">
        <w:t xml:space="preserve"> [nome fictício]</w:t>
      </w:r>
      <w:r w:rsidRPr="0050469B">
        <w:t>, mas utilizando uma outra tecnologia de acesso aos discos, utilizando a tecnologia NFS (Network File System).</w:t>
      </w:r>
    </w:p>
    <w:p w14:paraId="5EDAE877" w14:textId="577C0189" w:rsidR="002345C7" w:rsidRPr="0050469B" w:rsidRDefault="00AC426F" w:rsidP="00A01847">
      <w:pPr>
        <w:pStyle w:val="Tese-Entrevistas"/>
      </w:pPr>
      <w:r w:rsidRPr="0050469B">
        <w:t xml:space="preserve">Inicialmente, o senhor Benedito </w:t>
      </w:r>
      <w:r w:rsidR="002345C7" w:rsidRPr="0050469B">
        <w:t xml:space="preserve">(cliente) </w:t>
      </w:r>
      <w:r w:rsidRPr="0050469B">
        <w:t>ficou com algumas dúvidas em relação a essa tecnologia de acesso aos discos, dúvidas que foram sanadas e demonstradas com a documentação específica de suporte do banco de dados a ser utilizado, além de depoimentos de outros clientes que utilizam da mesma tecnologia.</w:t>
      </w:r>
    </w:p>
    <w:p w14:paraId="05A3FC48" w14:textId="526067D4" w:rsidR="002345C7" w:rsidRPr="0050469B" w:rsidRDefault="00AC426F" w:rsidP="00A01847">
      <w:pPr>
        <w:pStyle w:val="Tese-Entrevistas"/>
      </w:pPr>
      <w:r w:rsidRPr="0050469B">
        <w:t xml:space="preserve">O senhor Benedito </w:t>
      </w:r>
      <w:r w:rsidR="002345C7" w:rsidRPr="0050469B">
        <w:t>(cliente)</w:t>
      </w:r>
      <w:r w:rsidRPr="0050469B">
        <w:t xml:space="preserve"> escalou </w:t>
      </w:r>
      <w:r w:rsidR="002345C7" w:rsidRPr="0050469B">
        <w:t>para o</w:t>
      </w:r>
      <w:r w:rsidRPr="0050469B">
        <w:t xml:space="preserve"> especialista em banco de dados, Severino </w:t>
      </w:r>
      <w:proofErr w:type="spellStart"/>
      <w:r w:rsidRPr="0050469B">
        <w:t>Hu</w:t>
      </w:r>
      <w:r w:rsidR="002345C7" w:rsidRPr="0050469B">
        <w:t>l</w:t>
      </w:r>
      <w:r w:rsidRPr="0050469B">
        <w:t>k</w:t>
      </w:r>
      <w:proofErr w:type="spellEnd"/>
      <w:r w:rsidRPr="0050469B">
        <w:t xml:space="preserve"> </w:t>
      </w:r>
      <w:r w:rsidR="002345C7" w:rsidRPr="0050469B">
        <w:t xml:space="preserve">[nome fictício] </w:t>
      </w:r>
      <w:r w:rsidRPr="0050469B">
        <w:t xml:space="preserve">como o responsável pela avaliação da nossa configuração do banco de dados, na modalidade em cluster, e do novo sistema de armazenamento de dados utilizando a tecnologia NFS. Eu (Edson </w:t>
      </w:r>
      <w:r w:rsidR="002345C7" w:rsidRPr="0050469B">
        <w:t>Arantes</w:t>
      </w:r>
      <w:r w:rsidRPr="0050469B">
        <w:t xml:space="preserve">) envolvi toda a minha equipe técnica para a instalação e configuração básica dos elementos necessários para essa PoC, que aconteceu na </w:t>
      </w:r>
      <w:r w:rsidR="002345C7" w:rsidRPr="0050469B">
        <w:t>“</w:t>
      </w:r>
      <w:r w:rsidRPr="0050469B">
        <w:t>casa</w:t>
      </w:r>
      <w:r w:rsidR="002345C7" w:rsidRPr="0050469B">
        <w:t>”</w:t>
      </w:r>
      <w:r w:rsidRPr="0050469B">
        <w:t xml:space="preserve"> do cliente.</w:t>
      </w:r>
    </w:p>
    <w:p w14:paraId="4B71A1A0" w14:textId="20936A44" w:rsidR="002345C7" w:rsidRPr="0050469B" w:rsidRDefault="00AC426F" w:rsidP="00A01847">
      <w:pPr>
        <w:pStyle w:val="Tese-Entrevistas"/>
      </w:pPr>
      <w:r w:rsidRPr="0050469B">
        <w:t xml:space="preserve">Mesmo com a nossa insistência em acompanhar todos os momentos da PoC, o senhor Severino </w:t>
      </w:r>
      <w:proofErr w:type="spellStart"/>
      <w:r w:rsidRPr="0050469B">
        <w:t>Hu</w:t>
      </w:r>
      <w:r w:rsidR="002345C7" w:rsidRPr="0050469B">
        <w:t>l</w:t>
      </w:r>
      <w:r w:rsidRPr="0050469B">
        <w:t>k</w:t>
      </w:r>
      <w:proofErr w:type="spellEnd"/>
      <w:r w:rsidRPr="0050469B">
        <w:t xml:space="preserve"> mencionou por várias vezes que não precisava de nenhuma ajuda pois conhecia muito bem a tecnologia e se sentia muito confortável em rodar todos os testes. Durante a execução dos testes, fomos convocados (com tom de urgência) pelo senhor Benedito para uma reunião (</w:t>
      </w:r>
      <w:proofErr w:type="spellStart"/>
      <w:r w:rsidRPr="0050469B">
        <w:rPr>
          <w:i/>
          <w:iCs/>
        </w:rPr>
        <w:t>war</w:t>
      </w:r>
      <w:proofErr w:type="spellEnd"/>
      <w:r w:rsidRPr="0050469B">
        <w:rPr>
          <w:i/>
          <w:iCs/>
        </w:rPr>
        <w:t xml:space="preserve"> </w:t>
      </w:r>
      <w:proofErr w:type="spellStart"/>
      <w:r w:rsidRPr="0050469B">
        <w:rPr>
          <w:i/>
          <w:iCs/>
        </w:rPr>
        <w:t>room</w:t>
      </w:r>
      <w:proofErr w:type="spellEnd"/>
      <w:r w:rsidRPr="0050469B">
        <w:t>).</w:t>
      </w:r>
    </w:p>
    <w:p w14:paraId="4322F3E7" w14:textId="65D7BDA6" w:rsidR="002345C7" w:rsidRPr="0050469B" w:rsidRDefault="00AC426F" w:rsidP="00A01847">
      <w:pPr>
        <w:pStyle w:val="Tese-Entrevistas"/>
      </w:pPr>
      <w:r w:rsidRPr="0050469B">
        <w:t>Durante a reunião, o cliente disse: tenho boas e más notícias. As boas notícias são em relação a nova configuração do banco de dados em cluster que foi testada e está aprovada pela nossa equipe técnica. As más notícias são em relação ao novo sistema de armazenamento de dados que está apresentando uma performance inferior ao nosso equipamento existente. Entendemos que essa tecnologia NFS para utilização com banco de dados não serve para nosso ambiente.</w:t>
      </w:r>
    </w:p>
    <w:p w14:paraId="6E7030CA" w14:textId="1630B68B" w:rsidR="002345C7" w:rsidRPr="0050469B" w:rsidRDefault="00AC426F" w:rsidP="00A01847">
      <w:pPr>
        <w:pStyle w:val="Tese-Entrevistas"/>
      </w:pPr>
      <w:r w:rsidRPr="0050469B">
        <w:lastRenderedPageBreak/>
        <w:t xml:space="preserve">Eu (Edson </w:t>
      </w:r>
      <w:r w:rsidR="002345C7" w:rsidRPr="0050469B">
        <w:t>Arantes</w:t>
      </w:r>
      <w:r w:rsidRPr="0050469B">
        <w:t xml:space="preserve">) recebi essa notícia como um choque, pois temos outros clientes utilizando essa mesma tecnologia e não apresentaram nenhum tipo de problema. Depois de uma investigação mais minuciosa, entendemos que o senhor Severino </w:t>
      </w:r>
      <w:proofErr w:type="spellStart"/>
      <w:r w:rsidRPr="0050469B">
        <w:t>Hu</w:t>
      </w:r>
      <w:r w:rsidR="002345C7" w:rsidRPr="0050469B">
        <w:t>l</w:t>
      </w:r>
      <w:r w:rsidRPr="0050469B">
        <w:t>k</w:t>
      </w:r>
      <w:proofErr w:type="spellEnd"/>
      <w:r w:rsidRPr="0050469B">
        <w:t xml:space="preserve"> avaliou </w:t>
      </w:r>
      <w:proofErr w:type="gramStart"/>
      <w:r w:rsidRPr="0050469B">
        <w:t>ambas soluções</w:t>
      </w:r>
      <w:proofErr w:type="gramEnd"/>
      <w:r w:rsidRPr="0050469B">
        <w:t xml:space="preserve"> de armazenamento de dados (a solução existente versus a nova solução) utilizando um pacote de software específico do banco de dados chamado Winchester-IO-</w:t>
      </w:r>
      <w:proofErr w:type="spellStart"/>
      <w:r w:rsidRPr="0050469B">
        <w:t>Generation</w:t>
      </w:r>
      <w:proofErr w:type="spellEnd"/>
      <w:r w:rsidR="002345C7" w:rsidRPr="0050469B">
        <w:t xml:space="preserve"> (nome fictício)</w:t>
      </w:r>
      <w:r w:rsidRPr="0050469B">
        <w:t>.</w:t>
      </w:r>
    </w:p>
    <w:p w14:paraId="5B87D4E2" w14:textId="31CCBB0D" w:rsidR="002345C7" w:rsidRPr="0050469B" w:rsidRDefault="00AC426F" w:rsidP="00A01847">
      <w:pPr>
        <w:pStyle w:val="Tese-Entrevistas"/>
      </w:pPr>
      <w:r w:rsidRPr="0050469B">
        <w:t>Esse pacote de software é baseado em instruções PL/SQL (</w:t>
      </w:r>
      <w:r w:rsidRPr="0050469B">
        <w:rPr>
          <w:i/>
          <w:iCs/>
        </w:rPr>
        <w:t xml:space="preserve">Procedural </w:t>
      </w:r>
      <w:proofErr w:type="spellStart"/>
      <w:r w:rsidRPr="0050469B">
        <w:rPr>
          <w:i/>
          <w:iCs/>
        </w:rPr>
        <w:t>Language</w:t>
      </w:r>
      <w:proofErr w:type="spellEnd"/>
      <w:r w:rsidRPr="0050469B">
        <w:rPr>
          <w:i/>
          <w:iCs/>
        </w:rPr>
        <w:t xml:space="preserve"> for SQL - </w:t>
      </w:r>
      <w:proofErr w:type="spellStart"/>
      <w:r w:rsidRPr="0050469B">
        <w:rPr>
          <w:i/>
          <w:iCs/>
        </w:rPr>
        <w:t>Structured</w:t>
      </w:r>
      <w:proofErr w:type="spellEnd"/>
      <w:r w:rsidRPr="0050469B">
        <w:rPr>
          <w:i/>
          <w:iCs/>
        </w:rPr>
        <w:t xml:space="preserve"> Query </w:t>
      </w:r>
      <w:proofErr w:type="spellStart"/>
      <w:r w:rsidRPr="0050469B">
        <w:rPr>
          <w:i/>
          <w:iCs/>
        </w:rPr>
        <w:t>Language</w:t>
      </w:r>
      <w:proofErr w:type="spellEnd"/>
      <w:r w:rsidRPr="0050469B">
        <w:t xml:space="preserve">) e tem como finalidade gerar uma carga de I/O (leitura e escrita) no banco de dados, apresentando no final os resultados de desempenho, tempo de resposta e outros. O senhor Severino </w:t>
      </w:r>
      <w:proofErr w:type="spellStart"/>
      <w:r w:rsidRPr="0050469B">
        <w:t>Hu</w:t>
      </w:r>
      <w:r w:rsidR="002345C7" w:rsidRPr="0050469B">
        <w:t>l</w:t>
      </w:r>
      <w:r w:rsidRPr="0050469B">
        <w:t>k</w:t>
      </w:r>
      <w:proofErr w:type="spellEnd"/>
      <w:r w:rsidRPr="0050469B">
        <w:t xml:space="preserve"> comparou os dois relatórios, tanto do sistema atual de armazenamento de dados quanto do novo (proposto) sistema de armazenamento de dados, e não </w:t>
      </w:r>
      <w:r w:rsidR="002345C7" w:rsidRPr="0050469B">
        <w:t>viu</w:t>
      </w:r>
      <w:r w:rsidRPr="0050469B">
        <w:t xml:space="preserve"> muita diferença dos resultados, assumindo que a tecnologia NFS não desempenha mais que a tecnologia Fibre </w:t>
      </w:r>
      <w:proofErr w:type="spellStart"/>
      <w:r w:rsidRPr="0050469B">
        <w:t>Channel</w:t>
      </w:r>
      <w:proofErr w:type="spellEnd"/>
      <w:r w:rsidRPr="0050469B">
        <w:t xml:space="preserve"> (FCP).</w:t>
      </w:r>
    </w:p>
    <w:p w14:paraId="1340EECD" w14:textId="2265ADE4" w:rsidR="002345C7" w:rsidRPr="0050469B" w:rsidRDefault="00AC426F" w:rsidP="00A01847">
      <w:pPr>
        <w:pStyle w:val="Tese-Entrevistas"/>
      </w:pPr>
      <w:r w:rsidRPr="0050469B">
        <w:t xml:space="preserve">Novamente, eu (Edson </w:t>
      </w:r>
      <w:r w:rsidR="002345C7" w:rsidRPr="0050469B">
        <w:t>Arantes</w:t>
      </w:r>
      <w:r w:rsidRPr="0050469B">
        <w:t xml:space="preserve">) convoquei minha equipe técnica </w:t>
      </w:r>
      <w:proofErr w:type="gramStart"/>
      <w:r w:rsidRPr="0050469B">
        <w:t>aonde</w:t>
      </w:r>
      <w:proofErr w:type="gramEnd"/>
      <w:r w:rsidRPr="0050469B">
        <w:t xml:space="preserve"> explicamos e discutimos com o senhor Severino </w:t>
      </w:r>
      <w:proofErr w:type="spellStart"/>
      <w:r w:rsidRPr="0050469B">
        <w:t>Hu</w:t>
      </w:r>
      <w:r w:rsidR="002345C7" w:rsidRPr="0050469B">
        <w:t>l</w:t>
      </w:r>
      <w:r w:rsidRPr="0050469B">
        <w:t>k</w:t>
      </w:r>
      <w:proofErr w:type="spellEnd"/>
      <w:r w:rsidRPr="0050469B">
        <w:t xml:space="preserve"> que esse pacote em específico que foi utilizado para os testes não seria a melhor ferramenta para </w:t>
      </w:r>
      <w:r w:rsidR="002345C7" w:rsidRPr="0050469B">
        <w:t>“</w:t>
      </w:r>
      <w:r w:rsidRPr="0050469B">
        <w:t>estressar</w:t>
      </w:r>
      <w:r w:rsidR="002345C7" w:rsidRPr="0050469B">
        <w:t>”</w:t>
      </w:r>
      <w:r w:rsidRPr="0050469B">
        <w:t xml:space="preserve"> o sistema de armazenamento de dados. Esse pacote de software irá sim gerar uma quantidade de I/O, mas pela forma que essa ferramenta funciona não irá realçar a diferença de desempenho entre diferentes soluções de armazenamento de dados.</w:t>
      </w:r>
    </w:p>
    <w:p w14:paraId="6ABB8916" w14:textId="0EB7745A" w:rsidR="00AC426F" w:rsidRPr="0050469B" w:rsidRDefault="00AC426F" w:rsidP="00A01847">
      <w:pPr>
        <w:pStyle w:val="Tese-Entrevistas"/>
      </w:pPr>
      <w:r w:rsidRPr="0050469B">
        <w:t xml:space="preserve">Nós sugerimos a utilização de uma outra ferramenta de geração de desempenho para a comparação e encontramos uma forte resistência do senhor Severino </w:t>
      </w:r>
      <w:proofErr w:type="spellStart"/>
      <w:r w:rsidRPr="0050469B">
        <w:t>Hu</w:t>
      </w:r>
      <w:r w:rsidR="002345C7" w:rsidRPr="0050469B">
        <w:t>l</w:t>
      </w:r>
      <w:r w:rsidRPr="0050469B">
        <w:t>k</w:t>
      </w:r>
      <w:proofErr w:type="spellEnd"/>
      <w:r w:rsidRPr="0050469B">
        <w:t xml:space="preserve"> em utilizá-la. Entendemos que essa resistência é devido a falta de conhecimento na interpretação dos resultados dessa ferramenta, onde mesmo com essa falta de conhecimento, também existe uma resistência em sair de sua zona de conforto. Bem, esse é o estado atual que se encontra essa PoC. Nós estamos tentando convencer e mostrar argumentos para o cliente pelo menos estender essa comparação com outras ferramentas, mas estamos encontrando uma forte resistência, principalmente do senhor Severino </w:t>
      </w:r>
      <w:proofErr w:type="spellStart"/>
      <w:r w:rsidRPr="0050469B">
        <w:t>Hu</w:t>
      </w:r>
      <w:r w:rsidR="002345C7" w:rsidRPr="0050469B">
        <w:t>l</w:t>
      </w:r>
      <w:r w:rsidRPr="0050469B">
        <w:t>k</w:t>
      </w:r>
      <w:proofErr w:type="spellEnd"/>
      <w:r w:rsidRPr="0050469B">
        <w:t>, o especialista em banco de dados.</w:t>
      </w:r>
    </w:p>
    <w:p w14:paraId="3786F1CD" w14:textId="77777777" w:rsidR="00AC426F" w:rsidRPr="0050469B" w:rsidRDefault="00AC426F" w:rsidP="00AC426F">
      <w:pPr>
        <w:rPr>
          <w:color w:val="000000"/>
          <w:lang w:val="pt-BR"/>
        </w:rPr>
      </w:pPr>
      <w:r w:rsidRPr="0050469B">
        <w:rPr>
          <w:color w:val="000000"/>
          <w:lang w:val="pt-BR"/>
        </w:rPr>
        <w:br w:type="page"/>
      </w:r>
    </w:p>
    <w:p w14:paraId="425C6583" w14:textId="0BE44BDE" w:rsidR="00D22958" w:rsidRPr="0050469B" w:rsidRDefault="00D22958" w:rsidP="00D22958">
      <w:pPr>
        <w:spacing w:before="120" w:after="120"/>
        <w:jc w:val="both"/>
        <w:rPr>
          <w:b/>
          <w:bCs/>
          <w:color w:val="000000"/>
          <w:lang w:val="pt-BR"/>
        </w:rPr>
      </w:pPr>
      <w:r w:rsidRPr="0050469B">
        <w:rPr>
          <w:b/>
          <w:bCs/>
          <w:color w:val="000000"/>
          <w:lang w:val="pt-BR"/>
        </w:rPr>
        <w:lastRenderedPageBreak/>
        <w:t># Entrevista 10</w:t>
      </w:r>
    </w:p>
    <w:p w14:paraId="503F42D0" w14:textId="77777777" w:rsidR="00D22958" w:rsidRPr="0050469B" w:rsidRDefault="00D22958" w:rsidP="00D22958">
      <w:pPr>
        <w:spacing w:before="120" w:after="120"/>
        <w:jc w:val="both"/>
        <w:rPr>
          <w:b/>
          <w:bCs/>
          <w:color w:val="000000"/>
          <w:lang w:val="pt-BR"/>
        </w:rPr>
      </w:pPr>
    </w:p>
    <w:p w14:paraId="0F8E5C9F" w14:textId="648EDDFB" w:rsidR="00AC426F" w:rsidRPr="0050469B" w:rsidRDefault="00AC426F" w:rsidP="00A01847">
      <w:pPr>
        <w:pStyle w:val="Tese-Entrevistas"/>
      </w:pPr>
      <w:r w:rsidRPr="0050469B">
        <w:t>Quanto tempo de atuação na área de TI?</w:t>
      </w:r>
      <w:r w:rsidR="00D22958" w:rsidRPr="0050469B">
        <w:t xml:space="preserve"> –</w:t>
      </w:r>
      <w:r w:rsidRPr="0050469B">
        <w:t xml:space="preserve"> 18 anos</w:t>
      </w:r>
    </w:p>
    <w:p w14:paraId="6383F6FB" w14:textId="4E54749D" w:rsidR="00AC426F" w:rsidRPr="0050469B" w:rsidRDefault="00AC426F" w:rsidP="00A01847">
      <w:pPr>
        <w:pStyle w:val="Tese-Entrevistas"/>
      </w:pPr>
      <w:r w:rsidRPr="0050469B">
        <w:t xml:space="preserve">Quanto tempo de atuação com PoC? </w:t>
      </w:r>
      <w:r w:rsidR="00D22958" w:rsidRPr="0050469B">
        <w:t xml:space="preserve">– </w:t>
      </w:r>
      <w:r w:rsidRPr="0050469B">
        <w:t>5 anos (especialista</w:t>
      </w:r>
      <w:r w:rsidR="00D22958" w:rsidRPr="0050469B">
        <w:t xml:space="preserve"> em PoC</w:t>
      </w:r>
      <w:r w:rsidRPr="0050469B">
        <w:t>)</w:t>
      </w:r>
    </w:p>
    <w:p w14:paraId="58A6F65D" w14:textId="77777777" w:rsidR="00AC426F" w:rsidRPr="0050469B" w:rsidRDefault="00AC426F" w:rsidP="00A01847">
      <w:pPr>
        <w:pStyle w:val="Tese-Entrevistas"/>
      </w:pPr>
    </w:p>
    <w:p w14:paraId="59F74DEE" w14:textId="4A6E4309" w:rsidR="00AC426F" w:rsidRPr="0050469B" w:rsidRDefault="00AC426F" w:rsidP="00A01847">
      <w:pPr>
        <w:pStyle w:val="Tese-Entrevistas"/>
      </w:pPr>
      <w:r w:rsidRPr="0050469B">
        <w:t>1) Na sua opinião o que é uma Prova de Conceito (PoC)?</w:t>
      </w:r>
    </w:p>
    <w:p w14:paraId="599401CC" w14:textId="030E8278" w:rsidR="00AC426F" w:rsidRPr="0050469B" w:rsidRDefault="00AC426F" w:rsidP="00A01847">
      <w:pPr>
        <w:pStyle w:val="Tese-Entrevistas"/>
      </w:pPr>
      <w:r w:rsidRPr="0050469B">
        <w:t xml:space="preserve">Eu vejo normalmente a PoC como parte de um processo de pré-vendas, onde a revenda precisa demonstrar uma tecnologia ou funcionalidade para o cliente, que normalmente não a conhece, pois não faz parte do seu dia a dia. Sempre é algo que é novo. Assim, eu também utilizo a PoC para minimizar as possibilidades de possíveis erros de implementação (quando o cliente compra a solução) ou configuração vindos da área da pré-venda. </w:t>
      </w:r>
    </w:p>
    <w:p w14:paraId="4862BA91" w14:textId="5EAFF309" w:rsidR="00AC426F" w:rsidRPr="0050469B" w:rsidRDefault="00AC426F" w:rsidP="00A01847">
      <w:pPr>
        <w:pStyle w:val="Tese-Entrevistas"/>
      </w:pPr>
      <w:r w:rsidRPr="0050469B">
        <w:t>O entrevistador fez a seguinte pergunta: Você mencionou anteriormente que a PoC é parte de um processo de pré-vendas. Você considera também a PoC como um processo?</w:t>
      </w:r>
    </w:p>
    <w:p w14:paraId="1545413C" w14:textId="49A0FC37" w:rsidR="00AC426F" w:rsidRPr="0050469B" w:rsidRDefault="00AC426F" w:rsidP="00A01847">
      <w:pPr>
        <w:pStyle w:val="Tese-Entrevistas"/>
      </w:pPr>
      <w:r w:rsidRPr="0050469B">
        <w:t xml:space="preserve">Resposta: A PoC é um processo também. Antes, </w:t>
      </w:r>
      <w:r w:rsidR="00D22958" w:rsidRPr="0050469B">
        <w:t>você tem</w:t>
      </w:r>
      <w:r w:rsidRPr="0050469B">
        <w:t xml:space="preserve"> que entender o que o cliente precisa e você segue um processo, como por exemplo, entender qual é a sua arquitetura e qual arquitetura você vai propor.</w:t>
      </w:r>
    </w:p>
    <w:p w14:paraId="7F171407" w14:textId="3FF8B4E7" w:rsidR="00AC426F" w:rsidRPr="0050469B" w:rsidRDefault="00AC426F" w:rsidP="00A01847">
      <w:pPr>
        <w:pStyle w:val="Tese-Entrevistas"/>
      </w:pPr>
      <w:r w:rsidRPr="0050469B">
        <w:t>O entrevistador fez a seguinte pergunta: Por favor, poderia descrever em detalhes esse processo?</w:t>
      </w:r>
    </w:p>
    <w:p w14:paraId="42D4CDCF" w14:textId="4340E37A" w:rsidR="00AC426F" w:rsidRPr="0050469B" w:rsidRDefault="00AC426F" w:rsidP="00A01847">
      <w:pPr>
        <w:pStyle w:val="Tese-Entrevistas"/>
      </w:pPr>
      <w:r w:rsidRPr="0050469B">
        <w:t>Resposta: O que é eu entendo é que a PoC se inicia com uma demanda do cliente, como por exemplo uma demanda de uma nova funcionalidade ou na tentativa de resolução de um problema específico. Depois, a área de pré-vendas da revenda propõe uma arquitetura. Depois existe a parte do planejamento para a execução da PoC, assim se iniciando a execução do que estamos propondo, ou seja, os testes a serem executados na PoC. Depois se avalia e verifica com o cliente se as métricas que foram determinadas foram atingidas ou não.</w:t>
      </w:r>
    </w:p>
    <w:p w14:paraId="02C8BD5B" w14:textId="2B6385D4" w:rsidR="00AC426F" w:rsidRPr="0050469B" w:rsidRDefault="00AC426F" w:rsidP="00A01847">
      <w:pPr>
        <w:pStyle w:val="Tese-Entrevistas"/>
      </w:pPr>
      <w:r w:rsidRPr="0050469B">
        <w:t xml:space="preserve">O entrevistador fez a seguinte pergunta: </w:t>
      </w:r>
      <w:proofErr w:type="spellStart"/>
      <w:r w:rsidRPr="0050469B">
        <w:t>Voce</w:t>
      </w:r>
      <w:proofErr w:type="spellEnd"/>
      <w:r w:rsidRPr="0050469B">
        <w:t xml:space="preserve"> descreve uma certa sequência (ordem) nesse processo. Você acredita que essa sequência pode mudar dentro da PoC ou até mesmo de PoC para PoC?</w:t>
      </w:r>
    </w:p>
    <w:p w14:paraId="408B143D" w14:textId="2411ECEF" w:rsidR="00AC426F" w:rsidRPr="0050469B" w:rsidRDefault="00AC426F" w:rsidP="00A01847">
      <w:pPr>
        <w:pStyle w:val="Tese-Entrevistas"/>
      </w:pPr>
      <w:r w:rsidRPr="0050469B">
        <w:t>Resposta: Eu acredito que no geral ela é sempre a mesma.</w:t>
      </w:r>
    </w:p>
    <w:p w14:paraId="7EBD1443" w14:textId="5EBB5B46" w:rsidR="00AC426F" w:rsidRPr="0050469B" w:rsidRDefault="00AC426F" w:rsidP="00A01847">
      <w:pPr>
        <w:pStyle w:val="Tese-Entrevistas"/>
      </w:pPr>
      <w:r w:rsidRPr="0050469B">
        <w:t xml:space="preserve">O entrevistador fez a seguinte pergunta: Imagine que você, como especialista em PoC, está executando uma PoC e no momento da execução dos testes foram descobertas novas </w:t>
      </w:r>
      <w:r w:rsidRPr="0050469B">
        <w:lastRenderedPageBreak/>
        <w:t>situações que nunca foram consideradas anteriormente. Você não acredita o fato de descobrir e explorar novas situações de alguma forma poderia influenciar a sequência desse processo, podendo até alterar os requisitos e os testes previamente estabelecidos?</w:t>
      </w:r>
    </w:p>
    <w:p w14:paraId="36BF3D16" w14:textId="0F4F91CD" w:rsidR="00AC426F" w:rsidRPr="0050469B" w:rsidRDefault="00AC426F" w:rsidP="00A01847">
      <w:pPr>
        <w:pStyle w:val="Tese-Entrevistas"/>
      </w:pPr>
      <w:r w:rsidRPr="0050469B">
        <w:t xml:space="preserve">Resposta: Nesse caso sim. Eu acredito que existem certas atividades (se posso chamar assim) que normalmente são as mesmas, mas como se existissem </w:t>
      </w:r>
      <w:proofErr w:type="spellStart"/>
      <w:r w:rsidRPr="0050469B">
        <w:t>sub-atividades</w:t>
      </w:r>
      <w:proofErr w:type="spellEnd"/>
      <w:r w:rsidRPr="0050469B">
        <w:t xml:space="preserve"> que podem alterar, como foi nesse caso. Um exemplo prático que aconteceu comigo foi: Eu fui alocad</w:t>
      </w:r>
      <w:r w:rsidR="00D22958" w:rsidRPr="0050469B">
        <w:t>a</w:t>
      </w:r>
      <w:r w:rsidRPr="0050469B">
        <w:t xml:space="preserve"> para fazer uma PoC específica de desempenho em um sistema de armazenamento de dados no cliente X (nome omitido) e essa PoC seria de um equipamento de sistemas de armazenamento de dados de alta performance para as suas aplicações de banco de dados. A minha primeira conversa foi tentar entender ao máximo o ambiente dele, pois eu sabia que diferentes fabricantes estariam participando dessa PoC. Uma das preocupações e questionamentos do cliente era em relação ao custo da solução. Durante a execução da PoC, </w:t>
      </w:r>
      <w:r w:rsidRPr="0050469B">
        <w:rPr>
          <w:noProof/>
        </w:rPr>
        <w:t>eu levantei</w:t>
      </w:r>
      <w:r w:rsidRPr="0050469B">
        <w:t xml:space="preserve"> (destaquei) certas funcionalidades no sistema de armazenamento de dados que pudessem ajudar ao cliente em relação a custos. Eu demonstrei funcionalidades associadas a redução de área de dados utilizada e a integração desse equipamento com a </w:t>
      </w:r>
      <w:r w:rsidRPr="0050469B">
        <w:rPr>
          <w:i/>
          <w:iCs/>
        </w:rPr>
        <w:t>Cloud</w:t>
      </w:r>
      <w:r w:rsidR="00D22958" w:rsidRPr="0050469B">
        <w:t xml:space="preserve"> (nuvem)</w:t>
      </w:r>
      <w:r w:rsidRPr="0050469B">
        <w:t xml:space="preserve">. Em resumo, eu levantei e discuti certas funcionalidades que nunca foram trazidas à tona anteriormente e aplicadas em uma PoC com um contexto muito específico. </w:t>
      </w:r>
    </w:p>
    <w:p w14:paraId="61973A73" w14:textId="77777777" w:rsidR="00AC426F" w:rsidRPr="0050469B" w:rsidRDefault="00AC426F" w:rsidP="00A01847">
      <w:pPr>
        <w:pStyle w:val="Tese-Entrevistas"/>
      </w:pPr>
    </w:p>
    <w:p w14:paraId="79EF30D9" w14:textId="5F5348F4" w:rsidR="00AC426F" w:rsidRPr="0050469B" w:rsidRDefault="00AC426F" w:rsidP="00A01847">
      <w:pPr>
        <w:pStyle w:val="Tese-Entrevistas"/>
      </w:pPr>
      <w:r w:rsidRPr="0050469B">
        <w:t>2) Descreve os objetivos ou o que você espera de uma PoC?</w:t>
      </w:r>
    </w:p>
    <w:p w14:paraId="5FCE94C3" w14:textId="51E95E57" w:rsidR="00AC426F" w:rsidRPr="0050469B" w:rsidRDefault="00AC426F" w:rsidP="00A01847">
      <w:pPr>
        <w:pStyle w:val="Tese-Entrevistas"/>
      </w:pPr>
      <w:r w:rsidRPr="0050469B">
        <w:t>Do lado de quem faz a PoC seria reduzir os riscos técnicos da solução apresentada e do lado do cliente é ter mais segurança sobre uma nova funcionalidade, tecnologia ou produto, que normalmente é totalmente nova. Se fosse algo que ele já conhecesse ou dominasse, eu acredito que ele não iria fazer uma PoC.</w:t>
      </w:r>
    </w:p>
    <w:p w14:paraId="649F5432" w14:textId="00D50939" w:rsidR="00AC426F" w:rsidRPr="0050469B" w:rsidRDefault="00AC426F" w:rsidP="00A01847">
      <w:pPr>
        <w:pStyle w:val="Tese-Entrevistas"/>
      </w:pPr>
      <w:r w:rsidRPr="0050469B">
        <w:t xml:space="preserve">O entrevistador fez a seguinte pergunta: Com base em sua resposta anterior, você disse que se a PoC fosse algo que o cliente já conhecesse, não teria PoC. Minha pergunta é: mesmo assim para alguma coisa conhecida, </w:t>
      </w:r>
      <w:r w:rsidR="00D22958" w:rsidRPr="0050469B">
        <w:t>você</w:t>
      </w:r>
      <w:r w:rsidRPr="0050469B">
        <w:t xml:space="preserve"> não vê uma importância na PoC em descobrir e explorar novas situações para potenciais reflexões e melhoria dos ambientes de TI?</w:t>
      </w:r>
    </w:p>
    <w:p w14:paraId="4F6DE405" w14:textId="77777777" w:rsidR="00AC426F" w:rsidRPr="0050469B" w:rsidRDefault="00AC426F" w:rsidP="00A01847">
      <w:pPr>
        <w:pStyle w:val="Tese-Entrevistas"/>
      </w:pPr>
      <w:r w:rsidRPr="0050469B">
        <w:t>Resposta: Eu acho que isso nós poderíamos demonstrar com apresentações ou simplesmente conversando com o cliente. Por exemplo, o cliente já utiliza uma tecnologia por algum tempo e mesmo que para situações novas, ele já conseguiria visualizar algo dentro dessa nova situação, que é diferente no caso de um cliente que está exposto a uma nova tecnologia.</w:t>
      </w:r>
    </w:p>
    <w:p w14:paraId="45D17632" w14:textId="188AB9F5" w:rsidR="00AC426F" w:rsidRPr="0050469B" w:rsidRDefault="00AC426F" w:rsidP="00A01847">
      <w:pPr>
        <w:pStyle w:val="Tese-Entrevistas"/>
      </w:pPr>
    </w:p>
    <w:p w14:paraId="0FB048F7" w14:textId="77777777" w:rsidR="00AC426F" w:rsidRPr="0050469B" w:rsidRDefault="00AC426F" w:rsidP="00A01847">
      <w:pPr>
        <w:pStyle w:val="Tese-Entrevistas"/>
      </w:pPr>
      <w:r w:rsidRPr="0050469B">
        <w:t>3) Quais os desafios de uma PoC?</w:t>
      </w:r>
    </w:p>
    <w:p w14:paraId="200D5512" w14:textId="60C895B8" w:rsidR="00AC426F" w:rsidRPr="0050469B" w:rsidRDefault="00AC426F" w:rsidP="00A01847">
      <w:pPr>
        <w:pStyle w:val="Tese-Entrevistas"/>
      </w:pPr>
      <w:r w:rsidRPr="0050469B">
        <w:t>Eu acredito que um dos maiores desafios seria entender o que o cliente imagina e quer daquilo, ou seja, por ser um novo item, tecnologia, produto, às vezes o cliente nem sabe como começar (perguntar, explorar). Seria importante simular exatamente todos os cenários que o cliente teria em produção.</w:t>
      </w:r>
    </w:p>
    <w:p w14:paraId="2A71A30B" w14:textId="54C87D28" w:rsidR="00AC426F" w:rsidRPr="0050469B" w:rsidRDefault="00AC426F" w:rsidP="00A01847">
      <w:pPr>
        <w:pStyle w:val="Tese-Entrevistas"/>
      </w:pPr>
      <w:r w:rsidRPr="0050469B">
        <w:t xml:space="preserve">O entrevistador fez a seguinte pergunta: Você acha que é possível em uma PoC simular </w:t>
      </w:r>
      <w:r w:rsidR="00D22958" w:rsidRPr="0050469B">
        <w:t>“</w:t>
      </w:r>
      <w:r w:rsidRPr="0050469B">
        <w:t>exatamente</w:t>
      </w:r>
      <w:r w:rsidR="00D22958" w:rsidRPr="0050469B">
        <w:t>”</w:t>
      </w:r>
      <w:r w:rsidRPr="0050469B">
        <w:t xml:space="preserve"> todos os cenários do cliente?</w:t>
      </w:r>
    </w:p>
    <w:p w14:paraId="694E7EC5" w14:textId="2A765826" w:rsidR="00AC426F" w:rsidRPr="0050469B" w:rsidRDefault="00AC426F" w:rsidP="00A01847">
      <w:pPr>
        <w:pStyle w:val="Tese-Entrevistas"/>
      </w:pPr>
      <w:r w:rsidRPr="0050469B">
        <w:t>Resposta: Depende da PoC. Por exemplo, eu participei de uma PoC que toda a produção do cliente foi migrada para o equipamento na PoC. Nesse cenário, foi possível simular exatamente o que o cliente teria no final da venda.</w:t>
      </w:r>
    </w:p>
    <w:p w14:paraId="6966DFC0" w14:textId="57FBA48C" w:rsidR="00AC426F" w:rsidRPr="0050469B" w:rsidRDefault="00AC426F" w:rsidP="00A01847">
      <w:pPr>
        <w:pStyle w:val="Tese-Entrevistas"/>
      </w:pPr>
      <w:r w:rsidRPr="0050469B">
        <w:t xml:space="preserve">O entrevistador fez a seguinte pergunta: E para os cenários que não é possível migrar toda a produção do cliente durante a PoC?  Como simular </w:t>
      </w:r>
      <w:r w:rsidR="00D22958" w:rsidRPr="0050469B">
        <w:t>“</w:t>
      </w:r>
      <w:r w:rsidRPr="0050469B">
        <w:t>exatamente</w:t>
      </w:r>
      <w:r w:rsidR="00D22958" w:rsidRPr="0050469B">
        <w:t>”</w:t>
      </w:r>
      <w:r w:rsidRPr="0050469B">
        <w:t xml:space="preserve"> os cenários?</w:t>
      </w:r>
    </w:p>
    <w:p w14:paraId="2AA2B4A6" w14:textId="77777777" w:rsidR="00AC426F" w:rsidRPr="0050469B" w:rsidRDefault="00AC426F" w:rsidP="00A01847">
      <w:pPr>
        <w:pStyle w:val="Tese-Entrevistas"/>
      </w:pPr>
      <w:r w:rsidRPr="0050469B">
        <w:t xml:space="preserve">Resposta: Fazer um estudo mais detalhado do ambiente do cliente. Pensar em todas as situações. </w:t>
      </w:r>
    </w:p>
    <w:p w14:paraId="73826014" w14:textId="77777777" w:rsidR="00AC426F" w:rsidRPr="0050469B" w:rsidRDefault="00AC426F" w:rsidP="00A01847">
      <w:pPr>
        <w:pStyle w:val="Tese-Entrevistas"/>
      </w:pPr>
      <w:r w:rsidRPr="0050469B">
        <w:t>O entrevistador fez a seguinte pergunta: Mas como você faz esse levantamento? Como você pensa em todas as situações?</w:t>
      </w:r>
    </w:p>
    <w:p w14:paraId="473D3B32" w14:textId="6BE4701D" w:rsidR="00AC426F" w:rsidRPr="0050469B" w:rsidRDefault="00AC426F" w:rsidP="00A01847">
      <w:pPr>
        <w:pStyle w:val="Tese-Entrevistas"/>
      </w:pPr>
      <w:r w:rsidRPr="0050469B">
        <w:t>Resposta: Conversas com o cliente. Tento entendo de fim a fim o que o cliente utiliza e vejo todas essas interligações, que de alguma forma contribuem para a construção da PoC. A partir disso, eu utilizo algumas ferramentas específicas para analisar alguns dados, como por exemplo: ferramentas de coleta de informação dos servidores, utilização de CPU, desempenho, tempo de resposta, dentre outros. Depende muito da tecnologia e do produto a ser utilizado na PoC.</w:t>
      </w:r>
    </w:p>
    <w:p w14:paraId="1F48A15B" w14:textId="70BECCD8" w:rsidR="00AC426F" w:rsidRPr="0050469B" w:rsidRDefault="00AC426F" w:rsidP="00A01847">
      <w:pPr>
        <w:pStyle w:val="Tese-Entrevistas"/>
      </w:pPr>
      <w:r w:rsidRPr="0050469B">
        <w:t>O entrevistador fez a seguinte pergunta: Depois de feito esse levantamento, como você procede? Você inicia novamente uma conversa com o cliente?</w:t>
      </w:r>
    </w:p>
    <w:p w14:paraId="2DC0F942" w14:textId="4EF8D62E" w:rsidR="00AC426F" w:rsidRPr="0050469B" w:rsidRDefault="00AC426F" w:rsidP="00A01847">
      <w:pPr>
        <w:pStyle w:val="Tese-Entrevistas"/>
      </w:pPr>
      <w:r w:rsidRPr="0050469B">
        <w:t xml:space="preserve">Resposta: Depois que faço esse levantamento, eu sento e analiso tudo. Aí, eu </w:t>
      </w:r>
      <w:r w:rsidR="00D22958" w:rsidRPr="0050469B">
        <w:t>‘</w:t>
      </w:r>
      <w:r w:rsidRPr="0050469B">
        <w:t>sento</w:t>
      </w:r>
      <w:r w:rsidR="00D22958" w:rsidRPr="0050469B">
        <w:t>’</w:t>
      </w:r>
      <w:r w:rsidRPr="0050469B">
        <w:t xml:space="preserve"> com o cliente para definir a PoC.</w:t>
      </w:r>
    </w:p>
    <w:p w14:paraId="7A9C52B6" w14:textId="0725C4BA" w:rsidR="00AC426F" w:rsidRPr="0050469B" w:rsidRDefault="00AC426F" w:rsidP="00A01847">
      <w:pPr>
        <w:pStyle w:val="Tese-Entrevistas"/>
      </w:pPr>
      <w:r w:rsidRPr="0050469B">
        <w:t xml:space="preserve">O entrevistador fez a seguinte pergunta: Por exemplo, e no caso se o cliente pedir um teste em </w:t>
      </w:r>
      <w:r w:rsidR="00D22958" w:rsidRPr="0050469B">
        <w:t>específico</w:t>
      </w:r>
      <w:r w:rsidRPr="0050469B">
        <w:t>? Ou seja, o cliente diz eu quero um teste de desempenho utilizando a ferramenta X (</w:t>
      </w:r>
      <w:proofErr w:type="spellStart"/>
      <w:r w:rsidRPr="0050469B">
        <w:t>anonimizado</w:t>
      </w:r>
      <w:proofErr w:type="spellEnd"/>
      <w:r w:rsidRPr="0050469B">
        <w:t xml:space="preserve">) com esses parâmetros em específico, </w:t>
      </w:r>
      <w:proofErr w:type="gramStart"/>
      <w:r w:rsidRPr="0050469B">
        <w:t>aonde</w:t>
      </w:r>
      <w:proofErr w:type="gramEnd"/>
      <w:r w:rsidRPr="0050469B">
        <w:t xml:space="preserve"> você não tem a oportunidade de fazer nenhum levantamento. Como você procede?</w:t>
      </w:r>
    </w:p>
    <w:p w14:paraId="5A1E095A" w14:textId="6533969C" w:rsidR="00AC426F" w:rsidRPr="0050469B" w:rsidRDefault="00AC426F" w:rsidP="00A01847">
      <w:pPr>
        <w:pStyle w:val="Tese-Entrevistas"/>
      </w:pPr>
      <w:r w:rsidRPr="0050469B">
        <w:lastRenderedPageBreak/>
        <w:t>Resposta: Eu ten</w:t>
      </w:r>
      <w:r w:rsidR="00D22958" w:rsidRPr="0050469B">
        <w:t>t</w:t>
      </w:r>
      <w:r w:rsidRPr="0050469B">
        <w:t>o entender o porquê. Aí eu vou tentar avaliar qual o impacto e informo ao cliente e ao grupo de vendas.</w:t>
      </w:r>
    </w:p>
    <w:p w14:paraId="4D5997A3" w14:textId="77777777" w:rsidR="00AC426F" w:rsidRPr="0050469B" w:rsidRDefault="00AC426F" w:rsidP="00A01847">
      <w:pPr>
        <w:pStyle w:val="Tese-Entrevistas"/>
      </w:pPr>
    </w:p>
    <w:p w14:paraId="0AED4E21" w14:textId="3B3D8EE8" w:rsidR="00AC426F" w:rsidRPr="0050469B" w:rsidRDefault="00AC426F" w:rsidP="00A01847">
      <w:pPr>
        <w:pStyle w:val="Tese-Entrevistas"/>
      </w:pPr>
      <w:r w:rsidRPr="0050469B">
        <w:t>4) Quais são os elementos em uma PoC?</w:t>
      </w:r>
    </w:p>
    <w:p w14:paraId="0904B4DD" w14:textId="43A03F36" w:rsidR="00AC426F" w:rsidRPr="0050469B" w:rsidRDefault="00AC426F" w:rsidP="00A01847">
      <w:pPr>
        <w:pStyle w:val="Tese-Entrevistas"/>
      </w:pPr>
      <w:r w:rsidRPr="0050469B">
        <w:t>Vendedor, Pré-venda técnico, especialista de PoC, gerente de projeto, especialista por parte do cliente e um gerente do lado do cliente com o poder de decisão.</w:t>
      </w:r>
    </w:p>
    <w:p w14:paraId="21226EBF" w14:textId="6648A846" w:rsidR="00AC426F" w:rsidRPr="0050469B" w:rsidRDefault="00AC426F" w:rsidP="00A01847">
      <w:pPr>
        <w:pStyle w:val="Tese-Entrevistas"/>
      </w:pPr>
      <w:r w:rsidRPr="0050469B">
        <w:t>O entrevistador fez a seguinte pergunta: Voc</w:t>
      </w:r>
      <w:r w:rsidR="00D22958" w:rsidRPr="0050469B">
        <w:t>ê</w:t>
      </w:r>
      <w:r w:rsidRPr="0050469B">
        <w:t xml:space="preserve"> não considerou como elementos da PoC a tecnologia, seus elementos, suas variações e combinações? Você não acredita na relevância desses elementos?</w:t>
      </w:r>
    </w:p>
    <w:p w14:paraId="40FF62B7" w14:textId="22B1D64B" w:rsidR="00AC426F" w:rsidRPr="0050469B" w:rsidRDefault="00AC426F" w:rsidP="00A01847">
      <w:pPr>
        <w:pStyle w:val="Tese-Entrevistas"/>
      </w:pPr>
      <w:r w:rsidRPr="0050469B">
        <w:t xml:space="preserve">Resposta: Sim, eu acredito na relevância desses elementos. Eu pensei que os elementos somente fossem </w:t>
      </w:r>
      <w:r w:rsidR="00D22958" w:rsidRPr="0050469B">
        <w:t>os humanos</w:t>
      </w:r>
      <w:r w:rsidRPr="0050469B">
        <w:t>.</w:t>
      </w:r>
    </w:p>
    <w:p w14:paraId="207ACB58" w14:textId="45F664ED" w:rsidR="00AC426F" w:rsidRPr="0050469B" w:rsidRDefault="00AC426F" w:rsidP="00A01847">
      <w:pPr>
        <w:pStyle w:val="Tese-Entrevistas"/>
      </w:pPr>
    </w:p>
    <w:p w14:paraId="681565DE" w14:textId="0C6C693D" w:rsidR="00AC426F" w:rsidRPr="0050469B" w:rsidRDefault="00AC426F" w:rsidP="00A01847">
      <w:pPr>
        <w:pStyle w:val="Tese-Entrevistas"/>
      </w:pPr>
      <w:r w:rsidRPr="0050469B">
        <w:t>5) Descreva brevemente a metodologia que você segue em uma PoC?</w:t>
      </w:r>
    </w:p>
    <w:p w14:paraId="383AE053" w14:textId="360DFA8A" w:rsidR="00AC426F" w:rsidRPr="0050469B" w:rsidRDefault="00AC426F" w:rsidP="00A01847">
      <w:pPr>
        <w:pStyle w:val="Tese-Entrevistas"/>
      </w:pPr>
      <w:r w:rsidRPr="0050469B">
        <w:t>Eu basicamente eu sigo aquilo que mencione anteriormente (demanda do cliente, proposta de arquitetura, planejamento para execução da PoC, execução da PoC, avaliação e verificação dos resultados). Ah, também documentação.</w:t>
      </w:r>
    </w:p>
    <w:p w14:paraId="71FD6501" w14:textId="51514E82" w:rsidR="00AC426F" w:rsidRPr="0050469B" w:rsidRDefault="00AC426F" w:rsidP="00A01847">
      <w:pPr>
        <w:pStyle w:val="Tese-Entrevistas"/>
      </w:pPr>
      <w:r w:rsidRPr="0050469B">
        <w:t>O entrevistador fez a seguinte pergunta: Você sempre segue essa sequência em todas as PoC que você já participou?</w:t>
      </w:r>
    </w:p>
    <w:p w14:paraId="2118BFAA" w14:textId="68FACF32" w:rsidR="00AC426F" w:rsidRPr="0050469B" w:rsidRDefault="00AC426F" w:rsidP="00A01847">
      <w:pPr>
        <w:pStyle w:val="Tese-Entrevistas"/>
      </w:pPr>
      <w:r w:rsidRPr="0050469B">
        <w:t xml:space="preserve">Resposta: Eu já tive que mudar, porque dependendo da situação, deixa eu dar um exemplo. Eu já fiz uma PoC de um equipamento de backup na nuvem, </w:t>
      </w:r>
      <w:proofErr w:type="gramStart"/>
      <w:r w:rsidRPr="0050469B">
        <w:t>aonde</w:t>
      </w:r>
      <w:proofErr w:type="gramEnd"/>
      <w:r w:rsidRPr="0050469B">
        <w:t xml:space="preserve"> não foi definido muitos bem os requerimentos, ou seja, foi mais ou menos assim: </w:t>
      </w:r>
      <w:r w:rsidR="00D22958" w:rsidRPr="0050469B">
        <w:t>“</w:t>
      </w:r>
      <w:r w:rsidRPr="0050469B">
        <w:t>Você vai fazer uma PoC do produto Y no cliente A</w:t>
      </w:r>
      <w:r w:rsidR="00D22958" w:rsidRPr="0050469B">
        <w:t>”</w:t>
      </w:r>
      <w:r w:rsidRPr="0050469B">
        <w:t xml:space="preserve">. Não sei muito bem </w:t>
      </w:r>
      <w:r w:rsidR="00D22958" w:rsidRPr="0050469B">
        <w:t>por que</w:t>
      </w:r>
      <w:r w:rsidRPr="0050469B">
        <w:t xml:space="preserve"> não foi bem definido, acho que depende muito da pressão da área de vendas, no meu caso na venda de soluções de tecnologia (TI).</w:t>
      </w:r>
    </w:p>
    <w:p w14:paraId="4D7DB09A" w14:textId="77777777" w:rsidR="00AC426F" w:rsidRPr="0050469B" w:rsidRDefault="00AC426F" w:rsidP="00A01847">
      <w:pPr>
        <w:pStyle w:val="Tese-Entrevistas"/>
      </w:pPr>
    </w:p>
    <w:p w14:paraId="69ECE799" w14:textId="77777777" w:rsidR="00AC426F" w:rsidRPr="0050469B" w:rsidRDefault="00AC426F" w:rsidP="00A01847">
      <w:pPr>
        <w:pStyle w:val="Tese-Entrevistas"/>
      </w:pPr>
      <w:r w:rsidRPr="0050469B">
        <w:t xml:space="preserve">6) Como saber se alguém possui conhecimento adequado para (realizar ou entender) a PoC? </w:t>
      </w:r>
    </w:p>
    <w:p w14:paraId="5DCAA316" w14:textId="4314AFFB" w:rsidR="00AC426F" w:rsidRPr="0050469B" w:rsidRDefault="00AC426F" w:rsidP="00A01847">
      <w:pPr>
        <w:pStyle w:val="Tese-Entrevistas"/>
      </w:pPr>
      <w:r w:rsidRPr="0050469B">
        <w:t xml:space="preserve">Se eu colocar o chapéu do cliente, muitas vezes eu não sei da tecnologia, mas sei dos meus requisitos de negócio. Portanto, o cliente espera que o especialista em PoC possa traduzir os requisitos técnicos ou a tecnologia para os requisitos de </w:t>
      </w:r>
      <w:r w:rsidR="00D22958" w:rsidRPr="0050469B">
        <w:t>negócio</w:t>
      </w:r>
      <w:r w:rsidRPr="0050469B">
        <w:t>.</w:t>
      </w:r>
    </w:p>
    <w:p w14:paraId="347720D5" w14:textId="068C9FD7" w:rsidR="00AC426F" w:rsidRPr="0050469B" w:rsidRDefault="00AC426F" w:rsidP="00A01847">
      <w:pPr>
        <w:pStyle w:val="Tese-Entrevistas"/>
      </w:pPr>
      <w:r w:rsidRPr="0050469B">
        <w:lastRenderedPageBreak/>
        <w:t xml:space="preserve">O entrevistador fez a seguinte pergunta: Vamos imaginar uma situação </w:t>
      </w:r>
      <w:proofErr w:type="gramStart"/>
      <w:r w:rsidRPr="0050469B">
        <w:t>aonde</w:t>
      </w:r>
      <w:proofErr w:type="gramEnd"/>
      <w:r w:rsidRPr="0050469B">
        <w:t xml:space="preserve"> um cliente seu possui uma necessidade específica de negócio e pediu uma PoC. Você como especialista em PoC descobre, durante a execução da PoC, que essa necessidade de negócio foi definida de forma incorreta, por outras palavras, foi sub ou </w:t>
      </w:r>
      <w:r w:rsidR="00D22958" w:rsidRPr="0050469B">
        <w:t>superdimensionado</w:t>
      </w:r>
      <w:r w:rsidRPr="0050469B">
        <w:t>. Como você procede?</w:t>
      </w:r>
    </w:p>
    <w:p w14:paraId="2154E2D3" w14:textId="5BDCB1BA" w:rsidR="00AC426F" w:rsidRPr="0050469B" w:rsidRDefault="00AC426F" w:rsidP="00A01847">
      <w:pPr>
        <w:pStyle w:val="Tese-Entrevistas"/>
      </w:pPr>
      <w:r w:rsidRPr="0050469B">
        <w:t>Resposta: Eu proponho que seja novamente estabelecida uma conversa com o cliente para discutir e entender esses requerimentos. Pela minha experiência, eu vejo duas possibilidades: ou está acontecendo algo errado durante a execução da PoC (como por exemplo: erros de configuração, problemas com as ferramentas de softwares utilizadas, bugs, dentre outros) ou realmente houve uma incorreta interpretação ou entendimento dos requisitos de negócio que precisam ser novamente discutidos.</w:t>
      </w:r>
    </w:p>
    <w:p w14:paraId="03529A1A" w14:textId="53059721" w:rsidR="00AC426F" w:rsidRPr="0050469B" w:rsidRDefault="00AC426F" w:rsidP="00A01847">
      <w:pPr>
        <w:pStyle w:val="Tese-Entrevistas"/>
      </w:pPr>
      <w:r w:rsidRPr="0050469B">
        <w:t xml:space="preserve">O entrevistador fez a seguinte pergunta: Por que você acredita que esses equívocos acontecem? Seria por falta de conhecimento do cliente? Falta de conhecimento de quem coleta as informações? Dificuldade em </w:t>
      </w:r>
      <w:r w:rsidR="00D22958" w:rsidRPr="0050469B">
        <w:t>“</w:t>
      </w:r>
      <w:r w:rsidRPr="0050469B">
        <w:t>traduzir</w:t>
      </w:r>
      <w:r w:rsidR="00D22958" w:rsidRPr="0050469B">
        <w:t>”</w:t>
      </w:r>
      <w:r w:rsidRPr="0050469B">
        <w:t xml:space="preserve"> (interpretar) o que o cliente realmente precisa e demonstrar na PoC? </w:t>
      </w:r>
    </w:p>
    <w:p w14:paraId="12EE9916" w14:textId="21B278A1" w:rsidR="00AC426F" w:rsidRPr="0050469B" w:rsidRDefault="00D22958" w:rsidP="00A01847">
      <w:pPr>
        <w:pStyle w:val="Tese-Entrevistas"/>
      </w:pPr>
      <w:r w:rsidRPr="0050469B">
        <w:t xml:space="preserve">Resposta: </w:t>
      </w:r>
      <w:r w:rsidR="00AC426F" w:rsidRPr="0050469B">
        <w:t>Entendo que tudo isso. A falta de conhecimento do cliente muitas vezes complica todo o processo, pois como o cliente não conhece muito bem como e o que vai resolver aquela situação (seu problema ou uma nova demanda). Mas também vejo que existem falhas de quem faz o primeiro contato e inicia a conversa com o cliente, que acho que pode estar relacionada essa tradução que falei (interpretação).</w:t>
      </w:r>
    </w:p>
    <w:p w14:paraId="667398F7" w14:textId="3A4D63B2" w:rsidR="00AC426F" w:rsidRPr="0050469B" w:rsidRDefault="00AC426F" w:rsidP="00A01847">
      <w:pPr>
        <w:pStyle w:val="Tese-Entrevistas"/>
      </w:pPr>
    </w:p>
    <w:p w14:paraId="14AC00D5" w14:textId="56CA81B1" w:rsidR="00AC426F" w:rsidRPr="0050469B" w:rsidRDefault="00AC426F" w:rsidP="00A01847">
      <w:pPr>
        <w:pStyle w:val="Tese-Entrevistas"/>
      </w:pPr>
      <w:r w:rsidRPr="0050469B">
        <w:t xml:space="preserve">7) Como saber se os participantes durante a PoC estão adquirindo algum conhecimento? </w:t>
      </w:r>
    </w:p>
    <w:p w14:paraId="52A3750E" w14:textId="31DE4EE6" w:rsidR="00AC426F" w:rsidRPr="0050469B" w:rsidRDefault="00AC426F" w:rsidP="00A01847">
      <w:pPr>
        <w:pStyle w:val="Tese-Entrevistas"/>
      </w:pPr>
      <w:r w:rsidRPr="0050469B">
        <w:t>Eu percebo pela interação do cliente comigo (especialista em PoC). Isso é uma forma. Se o cliente pergunta durante a PoC, normalmente eles estão interessados e normalmente eles propõem novos cenários durante a demonstração para explorar e visualizar diferentes situações em seu ambiente atual. Isso é muito legal e importante. Quando o cliente começa a entender, ele começa a explorar diferentes situações.</w:t>
      </w:r>
    </w:p>
    <w:p w14:paraId="63CE7CC4" w14:textId="77777777" w:rsidR="00AC426F" w:rsidRPr="0050469B" w:rsidRDefault="00AC426F" w:rsidP="00A01847">
      <w:pPr>
        <w:pStyle w:val="Tese-Entrevistas"/>
      </w:pPr>
      <w:r w:rsidRPr="0050469B">
        <w:t>O entrevistador fez a seguinte pergunta: Com base na sua resposta anterior, por favor me corrija se entendi errado, mas você mencionou que a execução da PoC varia de cliente para cliente e a sequência, como por exemplo na execução da PoC, pode mudar dependendo do nível de exploração do cliente.</w:t>
      </w:r>
    </w:p>
    <w:p w14:paraId="414A9F28" w14:textId="3885A11A" w:rsidR="00AC426F" w:rsidRPr="0050469B" w:rsidRDefault="00AC426F" w:rsidP="00A01847">
      <w:pPr>
        <w:pStyle w:val="Tese-Entrevistas"/>
      </w:pPr>
      <w:r w:rsidRPr="0050469B">
        <w:lastRenderedPageBreak/>
        <w:t>Resposta: Sim, seu entendimento está correto.</w:t>
      </w:r>
    </w:p>
    <w:p w14:paraId="37D82A60" w14:textId="79822A39" w:rsidR="00AC426F" w:rsidRPr="0050469B" w:rsidRDefault="00AC426F" w:rsidP="00A01847">
      <w:pPr>
        <w:pStyle w:val="Tese-Entrevistas"/>
      </w:pPr>
      <w:r w:rsidRPr="0050469B">
        <w:t>O entrevistador fez a seguinte pergunta: Então, se refletirmos por um ângulo diferente, esse processo que você disse que é a PoC, deve ser flexível e pode alterar durante seu percurso variando de caso para caso?</w:t>
      </w:r>
    </w:p>
    <w:p w14:paraId="7ADE7C9D" w14:textId="4E645195" w:rsidR="00AC426F" w:rsidRPr="0050469B" w:rsidRDefault="00AC426F" w:rsidP="00A01847">
      <w:pPr>
        <w:pStyle w:val="Tese-Entrevistas"/>
      </w:pPr>
      <w:r w:rsidRPr="0050469B">
        <w:t xml:space="preserve">Resposta: Eu acho que sim. O </w:t>
      </w:r>
      <w:r w:rsidR="00D22958" w:rsidRPr="0050469B">
        <w:t>‘</w:t>
      </w:r>
      <w:r w:rsidRPr="0050469B">
        <w:t>macro</w:t>
      </w:r>
      <w:r w:rsidR="00D22958" w:rsidRPr="0050469B">
        <w:t>’</w:t>
      </w:r>
      <w:r w:rsidRPr="0050469B">
        <w:t xml:space="preserve"> não deve alterar, mas dentro desse macro existem diferentes atividades que sempre são diferentes. Isso depende de cliente para cliente, de PoC para PoC, do vendedor, enfim muitas variáveis.</w:t>
      </w:r>
    </w:p>
    <w:p w14:paraId="3806A73D" w14:textId="799AB03F"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3530F773" w14:textId="3E68490A" w:rsidR="00AC426F" w:rsidRPr="0050469B" w:rsidRDefault="00AC426F" w:rsidP="00A01847">
      <w:pPr>
        <w:pStyle w:val="Tese-Entrevistas"/>
      </w:pPr>
      <w:r w:rsidRPr="0050469B">
        <w:t xml:space="preserve">Eu tento simplificar. Eu analiso o que está acontecendo e converso com o time de vendas. Depois de acordamos, discutimos com o cliente. </w:t>
      </w:r>
    </w:p>
    <w:p w14:paraId="1CE0A763" w14:textId="41C6CAB1" w:rsidR="00AC426F" w:rsidRPr="0050469B" w:rsidRDefault="00AC426F" w:rsidP="00A01847">
      <w:pPr>
        <w:pStyle w:val="Tese-Entrevistas"/>
      </w:pPr>
      <w:r w:rsidRPr="0050469B">
        <w:t xml:space="preserve">O entrevistador fez a seguinte pergunta: Vamos imaginar uma nova situação. Você está fazendo uma PoC de um equipamento de tecnologia, pode ser um servidor, equipamento de rede, dentre outros, com foco no desempenho do produto e não está conseguindo atingir os números desejados e esperados. Como você procede? Você utiliza de outros métodos, como por exemplo, diferentes ferramentas para comparar os resultados? </w:t>
      </w:r>
    </w:p>
    <w:p w14:paraId="71823B7B" w14:textId="77777777" w:rsidR="00AC426F" w:rsidRPr="0050469B" w:rsidRDefault="00AC426F" w:rsidP="00A01847">
      <w:pPr>
        <w:pStyle w:val="Tese-Entrevistas"/>
      </w:pPr>
      <w:r w:rsidRPr="0050469B">
        <w:t>Resposta: No momento que eu estou analisando, normalmente eu peço auxílio para o fabricante se for um problema mais complicado que eu não esteja vendo. Meu objetivo é envolver o fabricante, que conhece mais do produto que eu estou representando, para ver se não tem algo errado que eu estou fazendo. Ah sim, muitas vezes eu tentei comparar com outras ferramentas. Se realmente não for possível conseguir os resultados esperados de forma consiste em diferentes métodos, aí sim vou discutir com o time de vendas. Aí vai ser uma decisão deles.</w:t>
      </w:r>
    </w:p>
    <w:p w14:paraId="2C30D891" w14:textId="6F0BFF48" w:rsidR="00AC426F" w:rsidRPr="0050469B" w:rsidRDefault="00AC426F" w:rsidP="00A01847">
      <w:pPr>
        <w:pStyle w:val="Tese-Entrevistas"/>
      </w:pPr>
    </w:p>
    <w:p w14:paraId="01D8FCDF" w14:textId="025ABBC6" w:rsidR="00AC426F" w:rsidRPr="0050469B" w:rsidRDefault="00AC426F" w:rsidP="00A01847">
      <w:pPr>
        <w:pStyle w:val="Tese-Entrevistas"/>
      </w:pPr>
      <w:r w:rsidRPr="0050469B">
        <w:t>9) Como documentar e entregar os resultados da PoC?</w:t>
      </w:r>
    </w:p>
    <w:p w14:paraId="7CC40ED3" w14:textId="6DE25BBD" w:rsidR="00AC426F" w:rsidRPr="0050469B" w:rsidRDefault="00AC426F" w:rsidP="00A01847">
      <w:pPr>
        <w:pStyle w:val="Tese-Entrevistas"/>
      </w:pPr>
      <w:r w:rsidRPr="0050469B">
        <w:t>Eu coloco quais foram os requisitos, a arquitetura, o que foi implementado (e como foi) e os resultados.</w:t>
      </w:r>
    </w:p>
    <w:p w14:paraId="3C8430B1" w14:textId="1FE66670" w:rsidR="00AC426F" w:rsidRPr="0050469B" w:rsidRDefault="00AC426F" w:rsidP="00A01847">
      <w:pPr>
        <w:pStyle w:val="Tese-Entrevistas"/>
      </w:pPr>
      <w:r w:rsidRPr="0050469B">
        <w:t>O entrevistador fez a seguinte pergunta: Mas se existiu a exploração de novas situações durante a PoC, como por exemplo, uma variação de alguns testes, como você documenta isso?</w:t>
      </w:r>
    </w:p>
    <w:p w14:paraId="364CBEAF" w14:textId="39850DB0" w:rsidR="00AC426F" w:rsidRPr="0050469B" w:rsidRDefault="00D22958" w:rsidP="00A01847">
      <w:pPr>
        <w:pStyle w:val="Tese-Entrevistas"/>
      </w:pPr>
      <w:r w:rsidRPr="0050469B">
        <w:lastRenderedPageBreak/>
        <w:t xml:space="preserve">Resposta: </w:t>
      </w:r>
      <w:r w:rsidR="00AC426F" w:rsidRPr="0050469B">
        <w:t>Eu coloco no final da documentação o que deu certo. Mas eu também saliento o que deu errado para chegar no certo.</w:t>
      </w:r>
    </w:p>
    <w:p w14:paraId="393C04E2" w14:textId="466D6D6E" w:rsidR="00AC426F" w:rsidRPr="0050469B" w:rsidRDefault="00AC426F" w:rsidP="00A01847">
      <w:pPr>
        <w:pStyle w:val="Tese-Entrevistas"/>
      </w:pPr>
    </w:p>
    <w:p w14:paraId="25806D10" w14:textId="406AF446" w:rsidR="00AC426F" w:rsidRPr="0050469B" w:rsidRDefault="00AC426F" w:rsidP="00A01847">
      <w:pPr>
        <w:pStyle w:val="Tese-Entrevistas"/>
      </w:pPr>
      <w:r w:rsidRPr="0050469B">
        <w:t>10) Como você avalia se houve uma compreensão dos resultados da PoC?</w:t>
      </w:r>
    </w:p>
    <w:p w14:paraId="42B83122" w14:textId="622A0B60" w:rsidR="00AC426F" w:rsidRPr="0050469B" w:rsidRDefault="00AC426F" w:rsidP="00A01847">
      <w:pPr>
        <w:pStyle w:val="Tese-Entrevistas"/>
      </w:pPr>
      <w:r w:rsidRPr="0050469B">
        <w:t>Eu avalio se o cliente está compreendendo durante toda a PoC e não somente no final da apresentação dos resultados.</w:t>
      </w:r>
    </w:p>
    <w:p w14:paraId="0733F948" w14:textId="02035BF0" w:rsidR="00AC426F" w:rsidRPr="0050469B" w:rsidRDefault="00AC426F" w:rsidP="00A01847">
      <w:pPr>
        <w:pStyle w:val="Tese-Entrevistas"/>
      </w:pPr>
      <w:r w:rsidRPr="0050469B">
        <w:t>O entrevistador fez a seguinte pergunta: Mas como você avalia?</w:t>
      </w:r>
    </w:p>
    <w:p w14:paraId="6FEEE42B" w14:textId="1401E91D" w:rsidR="00AC426F" w:rsidRPr="0050469B" w:rsidRDefault="00D22958" w:rsidP="00A01847">
      <w:pPr>
        <w:pStyle w:val="Tese-Entrevistas"/>
      </w:pPr>
      <w:r w:rsidRPr="0050469B">
        <w:t xml:space="preserve">Resposta: </w:t>
      </w:r>
      <w:r w:rsidR="00AC426F" w:rsidRPr="0050469B">
        <w:t>Eu avalio pelas nossas conversas e discussões sobre os testes. Eu percebo que o cliente vai entender (pelo menos é essa minha expectativa) o que está sendo testado e vai pedir para explorar diferentes situações, como por exemplo, em uma PoC de usabilidade, o cliente vai explorar diferentes situações tentando representar seu mundo real.</w:t>
      </w:r>
    </w:p>
    <w:p w14:paraId="6E3C59CE" w14:textId="77777777" w:rsidR="00D22958" w:rsidRPr="0050469B" w:rsidRDefault="00D22958">
      <w:pPr>
        <w:rPr>
          <w:color w:val="000000"/>
          <w:lang w:val="pt-BR"/>
        </w:rPr>
      </w:pPr>
      <w:r w:rsidRPr="0050469B">
        <w:rPr>
          <w:color w:val="000000"/>
          <w:lang w:val="pt-BR"/>
        </w:rPr>
        <w:br w:type="page"/>
      </w:r>
    </w:p>
    <w:p w14:paraId="767ABA5C" w14:textId="10A92E1F" w:rsidR="00D22958" w:rsidRPr="0050469B" w:rsidRDefault="00D22958" w:rsidP="00D22958">
      <w:pPr>
        <w:spacing w:before="120" w:after="120"/>
        <w:jc w:val="both"/>
        <w:rPr>
          <w:b/>
          <w:bCs/>
          <w:color w:val="000000"/>
          <w:lang w:val="pt-BR"/>
        </w:rPr>
      </w:pPr>
      <w:r w:rsidRPr="0050469B">
        <w:rPr>
          <w:b/>
          <w:bCs/>
          <w:color w:val="000000"/>
          <w:lang w:val="pt-BR"/>
        </w:rPr>
        <w:lastRenderedPageBreak/>
        <w:t># Entrevista 11</w:t>
      </w:r>
    </w:p>
    <w:p w14:paraId="455B0692" w14:textId="77777777" w:rsidR="00D22958" w:rsidRPr="0050469B" w:rsidRDefault="00D22958" w:rsidP="00D22958">
      <w:pPr>
        <w:spacing w:before="120" w:after="120"/>
        <w:jc w:val="both"/>
        <w:rPr>
          <w:b/>
          <w:bCs/>
          <w:color w:val="000000"/>
          <w:lang w:val="pt-BR"/>
        </w:rPr>
      </w:pPr>
    </w:p>
    <w:p w14:paraId="217253A0" w14:textId="4D81108B"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IT? </w:t>
      </w:r>
      <w:r w:rsidR="00D22958" w:rsidRPr="0050469B">
        <w:t xml:space="preserve">– </w:t>
      </w:r>
      <w:r w:rsidRPr="0050469B">
        <w:t xml:space="preserve">23 </w:t>
      </w:r>
      <w:proofErr w:type="spellStart"/>
      <w:r w:rsidRPr="0050469B">
        <w:t>years</w:t>
      </w:r>
      <w:proofErr w:type="spellEnd"/>
    </w:p>
    <w:p w14:paraId="39FEF785" w14:textId="753905AB"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PoC?</w:t>
      </w:r>
      <w:r w:rsidR="00D22958" w:rsidRPr="0050469B">
        <w:t xml:space="preserve"> – </w:t>
      </w:r>
      <w:r w:rsidRPr="0050469B">
        <w:t xml:space="preserve">13 </w:t>
      </w:r>
      <w:proofErr w:type="spellStart"/>
      <w:r w:rsidRPr="0050469B">
        <w:t>years</w:t>
      </w:r>
      <w:proofErr w:type="spellEnd"/>
      <w:r w:rsidRPr="0050469B">
        <w:t xml:space="preserve"> (</w:t>
      </w:r>
      <w:r w:rsidR="00D22958" w:rsidRPr="0050469B">
        <w:t xml:space="preserve">PoC </w:t>
      </w:r>
      <w:proofErr w:type="spellStart"/>
      <w:r w:rsidRPr="0050469B">
        <w:t>specialist</w:t>
      </w:r>
      <w:proofErr w:type="spellEnd"/>
      <w:r w:rsidRPr="0050469B">
        <w:t>)</w:t>
      </w:r>
    </w:p>
    <w:p w14:paraId="056A6D5B" w14:textId="1D0CA806" w:rsidR="00AC426F" w:rsidRPr="0050469B" w:rsidRDefault="00AC426F" w:rsidP="00A01847">
      <w:pPr>
        <w:pStyle w:val="Tese-Entrevistas"/>
      </w:pPr>
    </w:p>
    <w:p w14:paraId="0217B11A" w14:textId="403C9230" w:rsidR="00AC426F" w:rsidRPr="0050469B" w:rsidRDefault="00AC426F" w:rsidP="00A01847">
      <w:pPr>
        <w:pStyle w:val="Tese-Entrevistas"/>
      </w:pPr>
      <w:r w:rsidRPr="0050469B">
        <w:t xml:space="preserve">1) In </w:t>
      </w:r>
      <w:proofErr w:type="spellStart"/>
      <w:r w:rsidRPr="0050469B">
        <w:t>your</w:t>
      </w:r>
      <w:proofErr w:type="spellEnd"/>
      <w:r w:rsidRPr="0050469B">
        <w:t xml:space="preserve"> </w:t>
      </w:r>
      <w:proofErr w:type="spellStart"/>
      <w:r w:rsidRPr="0050469B">
        <w:t>opinion</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a </w:t>
      </w:r>
      <w:proofErr w:type="spellStart"/>
      <w:r w:rsidRPr="0050469B">
        <w:t>Proof</w:t>
      </w:r>
      <w:proofErr w:type="spellEnd"/>
      <w:r w:rsidRPr="0050469B">
        <w:t xml:space="preserve"> </w:t>
      </w:r>
      <w:proofErr w:type="spellStart"/>
      <w:r w:rsidRPr="0050469B">
        <w:t>of</w:t>
      </w:r>
      <w:proofErr w:type="spellEnd"/>
      <w:r w:rsidRPr="0050469B">
        <w:t xml:space="preserve"> </w:t>
      </w:r>
      <w:proofErr w:type="spellStart"/>
      <w:r w:rsidRPr="0050469B">
        <w:t>Concept</w:t>
      </w:r>
      <w:proofErr w:type="spellEnd"/>
      <w:r w:rsidRPr="0050469B">
        <w:t xml:space="preserve"> (PoC)?</w:t>
      </w:r>
    </w:p>
    <w:p w14:paraId="1739A9FB" w14:textId="7FC234DD" w:rsidR="00AC426F" w:rsidRPr="0050469B" w:rsidRDefault="00AC426F" w:rsidP="00A01847">
      <w:pPr>
        <w:pStyle w:val="Tese-Entrevistas"/>
      </w:pP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my</w:t>
      </w:r>
      <w:proofErr w:type="spellEnd"/>
      <w:r w:rsidRPr="0050469B">
        <w:t xml:space="preserve"> </w:t>
      </w:r>
      <w:proofErr w:type="spellStart"/>
      <w:r w:rsidRPr="0050469B">
        <w:t>experience</w:t>
      </w:r>
      <w:proofErr w:type="spellEnd"/>
      <w:r w:rsidRPr="0050469B">
        <w:t xml:space="preserve"> as a </w:t>
      </w:r>
      <w:proofErr w:type="spellStart"/>
      <w:r w:rsidRPr="0050469B">
        <w:t>consultant</w:t>
      </w:r>
      <w:proofErr w:type="spellEnd"/>
      <w:r w:rsidRPr="0050469B">
        <w:t xml:space="preserve"> </w:t>
      </w:r>
      <w:proofErr w:type="spellStart"/>
      <w:r w:rsidRPr="0050469B">
        <w:t>architect</w:t>
      </w:r>
      <w:proofErr w:type="spellEnd"/>
      <w:r w:rsidRPr="0050469B">
        <w:t xml:space="preserve"> </w:t>
      </w:r>
      <w:proofErr w:type="spellStart"/>
      <w:r w:rsidRPr="0050469B">
        <w:t>and</w:t>
      </w:r>
      <w:proofErr w:type="spellEnd"/>
      <w:r w:rsidRPr="0050469B">
        <w:t xml:space="preserve"> PoC </w:t>
      </w:r>
      <w:proofErr w:type="spellStart"/>
      <w:r w:rsidRPr="0050469B">
        <w:t>specialist</w:t>
      </w:r>
      <w:proofErr w:type="spellEnd"/>
      <w:r w:rsidRPr="0050469B">
        <w:t xml:space="preserve">, a PoC </w:t>
      </w:r>
      <w:proofErr w:type="spellStart"/>
      <w:r w:rsidRPr="0050469B">
        <w:t>is</w:t>
      </w:r>
      <w:proofErr w:type="spellEnd"/>
      <w:r w:rsidRPr="0050469B">
        <w:t xml:space="preserve"> </w:t>
      </w:r>
      <w:proofErr w:type="spellStart"/>
      <w:r w:rsidRPr="0050469B">
        <w:t>all</w:t>
      </w:r>
      <w:proofErr w:type="spellEnd"/>
      <w:r w:rsidRPr="0050469B">
        <w:t xml:space="preserve"> </w:t>
      </w:r>
      <w:proofErr w:type="spellStart"/>
      <w:r w:rsidRPr="0050469B">
        <w:t>about</w:t>
      </w:r>
      <w:proofErr w:type="spellEnd"/>
      <w:r w:rsidRPr="0050469B">
        <w:t xml:space="preserve"> </w:t>
      </w:r>
      <w:proofErr w:type="spellStart"/>
      <w:r w:rsidRPr="0050469B">
        <w:t>creating</w:t>
      </w:r>
      <w:proofErr w:type="spellEnd"/>
      <w:r w:rsidRPr="0050469B">
        <w:t xml:space="preserve"> </w:t>
      </w:r>
      <w:proofErr w:type="spellStart"/>
      <w:r w:rsidRPr="0050469B">
        <w:t>artifacts</w:t>
      </w:r>
      <w:proofErr w:type="spellEnd"/>
      <w:r w:rsidRPr="0050469B">
        <w:t xml:space="preserve"> </w:t>
      </w:r>
      <w:proofErr w:type="spellStart"/>
      <w:r w:rsidRPr="0050469B">
        <w:t>aiming</w:t>
      </w:r>
      <w:proofErr w:type="spellEnd"/>
      <w:r w:rsidRPr="0050469B">
        <w:t xml:space="preserve"> </w:t>
      </w:r>
      <w:proofErr w:type="spellStart"/>
      <w:r w:rsidRPr="0050469B">
        <w:t>to</w:t>
      </w:r>
      <w:proofErr w:type="spellEnd"/>
      <w:r w:rsidRPr="0050469B">
        <w:t xml:space="preserve"> </w:t>
      </w:r>
      <w:proofErr w:type="spellStart"/>
      <w:r w:rsidRPr="0050469B">
        <w:t>provide</w:t>
      </w:r>
      <w:proofErr w:type="spellEnd"/>
      <w:r w:rsidRPr="0050469B">
        <w:t xml:space="preserve"> </w:t>
      </w:r>
      <w:proofErr w:type="spellStart"/>
      <w:r w:rsidRPr="0050469B">
        <w:t>scientific</w:t>
      </w:r>
      <w:proofErr w:type="spellEnd"/>
      <w:r w:rsidRPr="0050469B">
        <w:t xml:space="preserve"> </w:t>
      </w:r>
      <w:proofErr w:type="spellStart"/>
      <w:r w:rsidRPr="0050469B">
        <w:t>results</w:t>
      </w:r>
      <w:proofErr w:type="spellEnd"/>
      <w:r w:rsidRPr="0050469B">
        <w:t xml:space="preserve">, </w:t>
      </w:r>
      <w:proofErr w:type="spellStart"/>
      <w:r w:rsidRPr="0050469B">
        <w:t>going</w:t>
      </w:r>
      <w:proofErr w:type="spellEnd"/>
      <w:r w:rsidRPr="0050469B">
        <w:t xml:space="preserve"> </w:t>
      </w:r>
      <w:proofErr w:type="spellStart"/>
      <w:r w:rsidRPr="0050469B">
        <w:t>through</w:t>
      </w:r>
      <w:proofErr w:type="spellEnd"/>
      <w:r w:rsidRPr="0050469B">
        <w:t xml:space="preserve"> some procedures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customer</w:t>
      </w:r>
      <w:r w:rsidR="00D22958" w:rsidRPr="0050469B">
        <w:t>’</w:t>
      </w:r>
      <w:r w:rsidRPr="0050469B">
        <w:t>s</w:t>
      </w:r>
      <w:proofErr w:type="spellEnd"/>
      <w:r w:rsidRPr="0050469B">
        <w:t xml:space="preserve"> </w:t>
      </w:r>
      <w:proofErr w:type="spellStart"/>
      <w:r w:rsidRPr="0050469B">
        <w:t>guidelines</w:t>
      </w:r>
      <w:proofErr w:type="spellEnd"/>
      <w:r w:rsidRPr="0050469B">
        <w:t xml:space="preserve">, </w:t>
      </w:r>
      <w:proofErr w:type="spellStart"/>
      <w:r w:rsidRPr="0050469B">
        <w:t>where</w:t>
      </w:r>
      <w:proofErr w:type="spellEnd"/>
      <w:r w:rsidRPr="0050469B">
        <w:t xml:space="preserve"> </w:t>
      </w:r>
      <w:proofErr w:type="spellStart"/>
      <w:r w:rsidRPr="0050469B">
        <w:t>the</w:t>
      </w:r>
      <w:proofErr w:type="spellEnd"/>
      <w:r w:rsidRPr="0050469B">
        <w:t xml:space="preserve"> </w:t>
      </w:r>
      <w:proofErr w:type="spellStart"/>
      <w:r w:rsidRPr="0050469B">
        <w:t>artifact</w:t>
      </w:r>
      <w:proofErr w:type="spellEnd"/>
      <w:r w:rsidRPr="0050469B">
        <w:t xml:space="preserve"> from </w:t>
      </w:r>
      <w:proofErr w:type="spellStart"/>
      <w:r w:rsidRPr="0050469B">
        <w:t>customer</w:t>
      </w:r>
      <w:proofErr w:type="spellEnd"/>
      <w:r w:rsidRPr="0050469B">
        <w:t xml:space="preserve"> A </w:t>
      </w:r>
      <w:proofErr w:type="spellStart"/>
      <w:r w:rsidRPr="0050469B">
        <w:t>is</w:t>
      </w:r>
      <w:proofErr w:type="spellEnd"/>
      <w:r w:rsidRPr="0050469B">
        <w:t xml:space="preserve"> </w:t>
      </w:r>
      <w:proofErr w:type="spellStart"/>
      <w:r w:rsidRPr="0050469B">
        <w:t>different</w:t>
      </w:r>
      <w:proofErr w:type="spellEnd"/>
      <w:r w:rsidRPr="0050469B">
        <w:t xml:space="preserve"> </w:t>
      </w:r>
      <w:proofErr w:type="spellStart"/>
      <w:r w:rsidRPr="0050469B">
        <w:t>than</w:t>
      </w:r>
      <w:proofErr w:type="spellEnd"/>
      <w:r w:rsidRPr="0050469B">
        <w:t xml:space="preserve"> </w:t>
      </w:r>
      <w:proofErr w:type="spellStart"/>
      <w:r w:rsidRPr="0050469B">
        <w:t>customer</w:t>
      </w:r>
      <w:proofErr w:type="spellEnd"/>
      <w:r w:rsidRPr="0050469B">
        <w:t xml:space="preserve"> B.</w:t>
      </w:r>
    </w:p>
    <w:p w14:paraId="5C6E6280" w14:textId="511ED11E"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Could</w:t>
      </w:r>
      <w:proofErr w:type="spellEnd"/>
      <w:r w:rsidRPr="0050469B">
        <w:t xml:space="preserve"> </w:t>
      </w:r>
      <w:proofErr w:type="spellStart"/>
      <w:r w:rsidRPr="0050469B">
        <w:t>you</w:t>
      </w:r>
      <w:proofErr w:type="spellEnd"/>
      <w:r w:rsidRPr="0050469B">
        <w:t xml:space="preserve"> </w:t>
      </w:r>
      <w:proofErr w:type="spellStart"/>
      <w:r w:rsidRPr="0050469B">
        <w:t>please</w:t>
      </w:r>
      <w:proofErr w:type="spellEnd"/>
      <w:r w:rsidRPr="0050469B">
        <w:t xml:space="preserve"> </w:t>
      </w:r>
      <w:proofErr w:type="spellStart"/>
      <w:r w:rsidRPr="0050469B">
        <w:t>elaborate</w:t>
      </w:r>
      <w:proofErr w:type="spellEnd"/>
      <w:r w:rsidRPr="0050469B">
        <w:t xml:space="preserve"> </w:t>
      </w:r>
      <w:proofErr w:type="spellStart"/>
      <w:r w:rsidRPr="0050469B">
        <w:t>about</w:t>
      </w:r>
      <w:proofErr w:type="spellEnd"/>
      <w:r w:rsidRPr="0050469B">
        <w:t xml:space="preserve"> </w:t>
      </w:r>
      <w:proofErr w:type="spellStart"/>
      <w:r w:rsidRPr="0050469B">
        <w:t>artifacts</w:t>
      </w:r>
      <w:proofErr w:type="spellEnd"/>
      <w:r w:rsidRPr="0050469B">
        <w:t xml:space="preserve">? </w:t>
      </w:r>
      <w:proofErr w:type="spellStart"/>
      <w:r w:rsidRPr="0050469B">
        <w:t>Could</w:t>
      </w:r>
      <w:proofErr w:type="spellEnd"/>
      <w:r w:rsidRPr="0050469B">
        <w:t xml:space="preserve"> </w:t>
      </w:r>
      <w:proofErr w:type="spellStart"/>
      <w:r w:rsidRPr="0050469B">
        <w:t>you</w:t>
      </w:r>
      <w:proofErr w:type="spellEnd"/>
      <w:r w:rsidRPr="0050469B">
        <w:t xml:space="preserve"> </w:t>
      </w:r>
      <w:proofErr w:type="spellStart"/>
      <w:r w:rsidRPr="0050469B">
        <w:t>also</w:t>
      </w:r>
      <w:proofErr w:type="spellEnd"/>
      <w:r w:rsidRPr="0050469B">
        <w:t xml:space="preserve"> </w:t>
      </w:r>
      <w:proofErr w:type="spellStart"/>
      <w:r w:rsidRPr="0050469B">
        <w:t>please</w:t>
      </w:r>
      <w:proofErr w:type="spellEnd"/>
      <w:r w:rsidRPr="0050469B">
        <w:t xml:space="preserve"> </w:t>
      </w:r>
      <w:proofErr w:type="spellStart"/>
      <w:r w:rsidRPr="0050469B">
        <w:t>give</w:t>
      </w:r>
      <w:proofErr w:type="spellEnd"/>
      <w:r w:rsidRPr="0050469B">
        <w:t xml:space="preserve"> me </w:t>
      </w:r>
      <w:proofErr w:type="spellStart"/>
      <w:r w:rsidRPr="0050469B">
        <w:t>an</w:t>
      </w:r>
      <w:proofErr w:type="spellEnd"/>
      <w:r w:rsidRPr="0050469B">
        <w:t xml:space="preserve"> </w:t>
      </w:r>
      <w:proofErr w:type="spellStart"/>
      <w:r w:rsidRPr="0050469B">
        <w:t>example</w:t>
      </w:r>
      <w:proofErr w:type="spellEnd"/>
      <w:r w:rsidRPr="0050469B">
        <w:t>?</w:t>
      </w:r>
    </w:p>
    <w:p w14:paraId="6883F7A9" w14:textId="63EB567E" w:rsidR="00AC426F" w:rsidRPr="0050469B" w:rsidRDefault="00AC426F" w:rsidP="00A01847">
      <w:pPr>
        <w:pStyle w:val="Tese-Entrevistas"/>
      </w:pPr>
      <w:proofErr w:type="spellStart"/>
      <w:r w:rsidRPr="0050469B">
        <w:t>Answer</w:t>
      </w:r>
      <w:proofErr w:type="spellEnd"/>
      <w:r w:rsidRPr="0050469B">
        <w:t xml:space="preserve">: In IT </w:t>
      </w:r>
      <w:proofErr w:type="spellStart"/>
      <w:r w:rsidRPr="0050469B">
        <w:t>terminology</w:t>
      </w:r>
      <w:proofErr w:type="spellEnd"/>
      <w:r w:rsidRPr="0050469B">
        <w:t xml:space="preserve">, </w:t>
      </w:r>
      <w:proofErr w:type="spellStart"/>
      <w:r w:rsidRPr="0050469B">
        <w:t>artifacts</w:t>
      </w:r>
      <w:proofErr w:type="spellEnd"/>
      <w:r w:rsidRPr="0050469B">
        <w:t xml:space="preserve"> are </w:t>
      </w:r>
      <w:proofErr w:type="spellStart"/>
      <w:r w:rsidRPr="0050469B">
        <w:t>something</w:t>
      </w:r>
      <w:proofErr w:type="spellEnd"/>
      <w:r w:rsidRPr="0050469B">
        <w:t xml:space="preserve"> </w:t>
      </w:r>
      <w:proofErr w:type="spellStart"/>
      <w:r w:rsidRPr="0050469B">
        <w:t>that</w:t>
      </w:r>
      <w:proofErr w:type="spellEnd"/>
      <w:r w:rsidRPr="0050469B">
        <w:t xml:space="preserve"> </w:t>
      </w:r>
      <w:proofErr w:type="spellStart"/>
      <w:r w:rsidRPr="0050469B">
        <w:t>could</w:t>
      </w:r>
      <w:proofErr w:type="spellEnd"/>
      <w:r w:rsidRPr="0050469B">
        <w:t xml:space="preserve"> </w:t>
      </w:r>
      <w:proofErr w:type="spellStart"/>
      <w:r w:rsidRPr="0050469B">
        <w:t>be</w:t>
      </w:r>
      <w:proofErr w:type="spellEnd"/>
      <w:r w:rsidRPr="0050469B">
        <w:t xml:space="preserve"> </w:t>
      </w:r>
      <w:proofErr w:type="spellStart"/>
      <w:r w:rsidRPr="0050469B">
        <w:t>related</w:t>
      </w:r>
      <w:proofErr w:type="spellEnd"/>
      <w:r w:rsidRPr="0050469B">
        <w:t xml:space="preserve"> </w:t>
      </w:r>
      <w:proofErr w:type="spellStart"/>
      <w:r w:rsidRPr="0050469B">
        <w:t>with</w:t>
      </w:r>
      <w:proofErr w:type="spellEnd"/>
      <w:r w:rsidRPr="0050469B">
        <w:t xml:space="preserve"> </w:t>
      </w:r>
      <w:proofErr w:type="spellStart"/>
      <w:r w:rsidRPr="0050469B">
        <w:t>any</w:t>
      </w:r>
      <w:proofErr w:type="spellEnd"/>
      <w:r w:rsidRPr="0050469B">
        <w:t xml:space="preserve"> </w:t>
      </w:r>
      <w:proofErr w:type="spellStart"/>
      <w:r w:rsidRPr="0050469B">
        <w:t>element</w:t>
      </w:r>
      <w:proofErr w:type="spellEnd"/>
      <w:r w:rsidRPr="0050469B">
        <w:t xml:space="preserve"> in </w:t>
      </w:r>
      <w:proofErr w:type="spellStart"/>
      <w:r w:rsidRPr="0050469B">
        <w:t>the</w:t>
      </w:r>
      <w:proofErr w:type="spellEnd"/>
      <w:r w:rsidRPr="0050469B">
        <w:t xml:space="preserve"> PoC, </w:t>
      </w:r>
      <w:proofErr w:type="spellStart"/>
      <w:r w:rsidRPr="0050469B">
        <w:t>such</w:t>
      </w:r>
      <w:proofErr w:type="spellEnd"/>
      <w:r w:rsidRPr="0050469B">
        <w:t xml:space="preserve"> as a </w:t>
      </w:r>
      <w:proofErr w:type="spellStart"/>
      <w:r w:rsidRPr="0050469B">
        <w:t>database</w:t>
      </w:r>
      <w:proofErr w:type="spellEnd"/>
      <w:r w:rsidRPr="0050469B">
        <w:t xml:space="preserve">, a response time for </w:t>
      </w:r>
      <w:proofErr w:type="spellStart"/>
      <w:r w:rsidRPr="0050469B">
        <w:t>an</w:t>
      </w:r>
      <w:proofErr w:type="spellEnd"/>
      <w:r w:rsidRPr="0050469B">
        <w:t xml:space="preserve"> I/O, a software, </w:t>
      </w:r>
      <w:proofErr w:type="spellStart"/>
      <w:r w:rsidRPr="0050469B">
        <w:t>parameters</w:t>
      </w:r>
      <w:proofErr w:type="spellEnd"/>
      <w:r w:rsidRPr="0050469B">
        <w:t xml:space="preserve"> in </w:t>
      </w:r>
      <w:proofErr w:type="spellStart"/>
      <w:r w:rsidRPr="0050469B">
        <w:t>the</w:t>
      </w:r>
      <w:proofErr w:type="spellEnd"/>
      <w:r w:rsidRPr="0050469B">
        <w:t xml:space="preserve"> software, </w:t>
      </w:r>
      <w:proofErr w:type="spellStart"/>
      <w:r w:rsidRPr="0050469B">
        <w:t>among</w:t>
      </w:r>
      <w:proofErr w:type="spellEnd"/>
      <w:r w:rsidRPr="0050469B">
        <w:t xml:space="preserve"> </w:t>
      </w:r>
      <w:proofErr w:type="spellStart"/>
      <w:r w:rsidRPr="0050469B">
        <w:t>others</w:t>
      </w:r>
      <w:proofErr w:type="spellEnd"/>
      <w:r w:rsidRPr="0050469B">
        <w:t xml:space="preserve">. The </w:t>
      </w:r>
      <w:proofErr w:type="spellStart"/>
      <w:r w:rsidRPr="0050469B">
        <w:t>only</w:t>
      </w:r>
      <w:proofErr w:type="spellEnd"/>
      <w:r w:rsidRPr="0050469B">
        <w:t xml:space="preserve"> </w:t>
      </w:r>
      <w:proofErr w:type="spellStart"/>
      <w:r w:rsidRPr="0050469B">
        <w:t>way</w:t>
      </w:r>
      <w:proofErr w:type="spellEnd"/>
      <w:r w:rsidRPr="0050469B">
        <w:t xml:space="preserve"> </w:t>
      </w:r>
      <w:proofErr w:type="spellStart"/>
      <w:r w:rsidRPr="0050469B">
        <w:t>to</w:t>
      </w:r>
      <w:proofErr w:type="spellEnd"/>
      <w:r w:rsidRPr="0050469B">
        <w:t xml:space="preserve"> </w:t>
      </w:r>
      <w:proofErr w:type="spellStart"/>
      <w:r w:rsidRPr="0050469B">
        <w:t>test</w:t>
      </w:r>
      <w:proofErr w:type="spellEnd"/>
      <w:r w:rsidRPr="0050469B">
        <w:t xml:space="preserve"> </w:t>
      </w:r>
      <w:proofErr w:type="spellStart"/>
      <w:r w:rsidRPr="0050469B">
        <w:t>and</w:t>
      </w:r>
      <w:proofErr w:type="spellEnd"/>
      <w:r w:rsidRPr="0050469B">
        <w:t xml:space="preserve"> </w:t>
      </w:r>
      <w:proofErr w:type="spellStart"/>
      <w:r w:rsidRPr="0050469B">
        <w:t>validate</w:t>
      </w:r>
      <w:proofErr w:type="spellEnd"/>
      <w:r w:rsidRPr="0050469B">
        <w:t xml:space="preserve"> </w:t>
      </w:r>
      <w:proofErr w:type="spellStart"/>
      <w:r w:rsidRPr="0050469B">
        <w:t>the</w:t>
      </w:r>
      <w:proofErr w:type="spellEnd"/>
      <w:r w:rsidRPr="0050469B">
        <w:t xml:space="preserve"> </w:t>
      </w:r>
      <w:proofErr w:type="spellStart"/>
      <w:r w:rsidRPr="0050469B">
        <w:t>artifacts</w:t>
      </w:r>
      <w:proofErr w:type="spellEnd"/>
      <w:r w:rsidRPr="0050469B">
        <w:t xml:space="preserve"> </w:t>
      </w:r>
      <w:proofErr w:type="spellStart"/>
      <w:r w:rsidRPr="0050469B">
        <w:t>is</w:t>
      </w:r>
      <w:proofErr w:type="spellEnd"/>
      <w:r w:rsidRPr="0050469B">
        <w:t xml:space="preserve"> </w:t>
      </w:r>
      <w:proofErr w:type="spellStart"/>
      <w:r w:rsidRPr="0050469B">
        <w:t>to</w:t>
      </w:r>
      <w:proofErr w:type="spellEnd"/>
      <w:r w:rsidRPr="0050469B">
        <w:t xml:space="preserve"> </w:t>
      </w:r>
      <w:proofErr w:type="spellStart"/>
      <w:r w:rsidRPr="0050469B">
        <w:t>create</w:t>
      </w:r>
      <w:proofErr w:type="spellEnd"/>
      <w:r w:rsidRPr="0050469B">
        <w:t xml:space="preserve"> a </w:t>
      </w:r>
      <w:proofErr w:type="spellStart"/>
      <w:r w:rsidRPr="0050469B">
        <w:t>methodology</w:t>
      </w:r>
      <w:proofErr w:type="spellEnd"/>
      <w:r w:rsidRPr="0050469B">
        <w:t xml:space="preserve"> </w:t>
      </w:r>
      <w:proofErr w:type="spellStart"/>
      <w:r w:rsidRPr="0050469B">
        <w:t>to</w:t>
      </w:r>
      <w:proofErr w:type="spellEnd"/>
      <w:r w:rsidRPr="0050469B">
        <w:t xml:space="preserve"> explore, </w:t>
      </w:r>
      <w:proofErr w:type="spellStart"/>
      <w:r w:rsidRPr="0050469B">
        <w:t>reflect</w:t>
      </w:r>
      <w:proofErr w:type="spellEnd"/>
      <w:r w:rsidRPr="0050469B">
        <w:t xml:space="preserve">, </w:t>
      </w:r>
      <w:proofErr w:type="spellStart"/>
      <w:r w:rsidRPr="0050469B">
        <w:t>and</w:t>
      </w:r>
      <w:proofErr w:type="spellEnd"/>
      <w:r w:rsidRPr="0050469B">
        <w:t xml:space="preserve"> </w:t>
      </w:r>
      <w:proofErr w:type="spellStart"/>
      <w:r w:rsidRPr="0050469B">
        <w:t>understand</w:t>
      </w:r>
      <w:proofErr w:type="spellEnd"/>
      <w:r w:rsidRPr="0050469B">
        <w:t xml:space="preserve"> </w:t>
      </w:r>
      <w:proofErr w:type="spellStart"/>
      <w:r w:rsidRPr="0050469B">
        <w:t>how</w:t>
      </w:r>
      <w:proofErr w:type="spellEnd"/>
      <w:r w:rsidRPr="0050469B">
        <w:t xml:space="preserve"> </w:t>
      </w:r>
      <w:proofErr w:type="spellStart"/>
      <w:r w:rsidRPr="0050469B">
        <w:t>those</w:t>
      </w:r>
      <w:proofErr w:type="spellEnd"/>
      <w:r w:rsidRPr="0050469B">
        <w:t xml:space="preserve"> </w:t>
      </w:r>
      <w:proofErr w:type="spellStart"/>
      <w:r w:rsidRPr="0050469B">
        <w:t>artifacts</w:t>
      </w:r>
      <w:proofErr w:type="spellEnd"/>
      <w:r w:rsidRPr="0050469B">
        <w:t xml:space="preserve"> </w:t>
      </w:r>
      <w:proofErr w:type="spellStart"/>
      <w:r w:rsidRPr="0050469B">
        <w:t>and</w:t>
      </w:r>
      <w:proofErr w:type="spellEnd"/>
      <w:r w:rsidRPr="0050469B">
        <w:t xml:space="preserve"> </w:t>
      </w:r>
      <w:proofErr w:type="spellStart"/>
      <w:r w:rsidRPr="0050469B">
        <w:t>their</w:t>
      </w:r>
      <w:proofErr w:type="spellEnd"/>
      <w:r w:rsidRPr="0050469B">
        <w:t xml:space="preserve"> </w:t>
      </w:r>
      <w:proofErr w:type="spellStart"/>
      <w:r w:rsidRPr="0050469B">
        <w:t>combination</w:t>
      </w:r>
      <w:proofErr w:type="spellEnd"/>
      <w:r w:rsidRPr="0050469B">
        <w:t xml:space="preserve"> </w:t>
      </w:r>
      <w:proofErr w:type="spellStart"/>
      <w:r w:rsidRPr="0050469B">
        <w:t>could</w:t>
      </w:r>
      <w:proofErr w:type="spellEnd"/>
      <w:r w:rsidRPr="0050469B">
        <w:t xml:space="preserve"> </w:t>
      </w:r>
      <w:proofErr w:type="spellStart"/>
      <w:r w:rsidRPr="0050469B">
        <w:t>provide</w:t>
      </w:r>
      <w:proofErr w:type="spellEnd"/>
      <w:r w:rsidRPr="0050469B">
        <w:t xml:space="preserve"> </w:t>
      </w:r>
      <w:proofErr w:type="spellStart"/>
      <w:r w:rsidRPr="0050469B">
        <w:t>the</w:t>
      </w:r>
      <w:proofErr w:type="spellEnd"/>
      <w:r w:rsidRPr="0050469B">
        <w:t xml:space="preserve"> </w:t>
      </w:r>
      <w:proofErr w:type="spellStart"/>
      <w:r w:rsidRPr="0050469B">
        <w:t>proper</w:t>
      </w:r>
      <w:proofErr w:type="spellEnd"/>
      <w:r w:rsidRPr="0050469B">
        <w:t xml:space="preserve"> </w:t>
      </w:r>
      <w:proofErr w:type="spellStart"/>
      <w:r w:rsidRPr="0050469B">
        <w:t>knowledge</w:t>
      </w:r>
      <w:proofErr w:type="spellEnd"/>
      <w:r w:rsidRPr="0050469B">
        <w:t xml:space="preserve"> </w:t>
      </w:r>
      <w:proofErr w:type="spellStart"/>
      <w:r w:rsidRPr="0050469B">
        <w:t>to</w:t>
      </w:r>
      <w:proofErr w:type="spellEnd"/>
      <w:r w:rsidRPr="0050469B">
        <w:t xml:space="preserve"> </w:t>
      </w:r>
      <w:proofErr w:type="spellStart"/>
      <w:r w:rsidRPr="0050469B">
        <w:t>people</w:t>
      </w:r>
      <w:proofErr w:type="spellEnd"/>
      <w:r w:rsidRPr="0050469B">
        <w:t xml:space="preserve"> </w:t>
      </w:r>
      <w:proofErr w:type="spellStart"/>
      <w:r w:rsidRPr="0050469B">
        <w:t>involved</w:t>
      </w:r>
      <w:proofErr w:type="spellEnd"/>
      <w:r w:rsidRPr="0050469B">
        <w:t xml:space="preserve"> in </w:t>
      </w:r>
      <w:proofErr w:type="spellStart"/>
      <w:r w:rsidRPr="0050469B">
        <w:t>the</w:t>
      </w:r>
      <w:proofErr w:type="spellEnd"/>
      <w:r w:rsidRPr="0050469B">
        <w:t xml:space="preserve"> PoC. </w:t>
      </w:r>
      <w:proofErr w:type="spellStart"/>
      <w:r w:rsidRPr="0050469B">
        <w:t>Thus</w:t>
      </w:r>
      <w:proofErr w:type="spellEnd"/>
      <w:r w:rsidRPr="0050469B">
        <w:t xml:space="preserve">, </w:t>
      </w:r>
      <w:proofErr w:type="spellStart"/>
      <w:r w:rsidRPr="0050469B">
        <w:t>an</w:t>
      </w:r>
      <w:proofErr w:type="spellEnd"/>
      <w:r w:rsidRPr="0050469B">
        <w:t xml:space="preserve"> </w:t>
      </w:r>
      <w:proofErr w:type="spellStart"/>
      <w:r w:rsidRPr="0050469B">
        <w:t>artifact</w:t>
      </w:r>
      <w:proofErr w:type="spellEnd"/>
      <w:r w:rsidRPr="0050469B">
        <w:t xml:space="preserve"> </w:t>
      </w:r>
      <w:proofErr w:type="spellStart"/>
      <w:r w:rsidRPr="0050469B">
        <w:t>is</w:t>
      </w:r>
      <w:proofErr w:type="spellEnd"/>
      <w:r w:rsidRPr="0050469B">
        <w:t xml:space="preserve"> </w:t>
      </w:r>
      <w:proofErr w:type="spellStart"/>
      <w:r w:rsidRPr="0050469B">
        <w:t>basically</w:t>
      </w:r>
      <w:proofErr w:type="spellEnd"/>
      <w:r w:rsidRPr="0050469B">
        <w:t xml:space="preserve"> a </w:t>
      </w:r>
      <w:proofErr w:type="spellStart"/>
      <w:r w:rsidRPr="0050469B">
        <w:t>combination</w:t>
      </w:r>
      <w:proofErr w:type="spellEnd"/>
      <w:r w:rsidRPr="0050469B">
        <w:t xml:space="preserve"> </w:t>
      </w:r>
      <w:proofErr w:type="spellStart"/>
      <w:r w:rsidRPr="0050469B">
        <w:t>of</w:t>
      </w:r>
      <w:proofErr w:type="spellEnd"/>
      <w:r w:rsidRPr="0050469B">
        <w:t xml:space="preserve"> </w:t>
      </w:r>
      <w:proofErr w:type="spellStart"/>
      <w:r w:rsidRPr="0050469B">
        <w:t>elements</w:t>
      </w:r>
      <w:proofErr w:type="spellEnd"/>
      <w:r w:rsidRPr="0050469B">
        <w:t xml:space="preserve"> </w:t>
      </w:r>
      <w:proofErr w:type="spellStart"/>
      <w:r w:rsidRPr="0050469B">
        <w:t>which</w:t>
      </w:r>
      <w:proofErr w:type="spellEnd"/>
      <w:r w:rsidRPr="0050469B">
        <w:t xml:space="preserve"> </w:t>
      </w:r>
      <w:proofErr w:type="spellStart"/>
      <w:r w:rsidRPr="0050469B">
        <w:t>is</w:t>
      </w:r>
      <w:proofErr w:type="spellEnd"/>
      <w:r w:rsidRPr="0050469B">
        <w:t xml:space="preserve"> </w:t>
      </w:r>
      <w:proofErr w:type="spellStart"/>
      <w:r w:rsidRPr="0050469B">
        <w:t>present</w:t>
      </w:r>
      <w:proofErr w:type="spellEnd"/>
      <w:r w:rsidRPr="0050469B">
        <w:t xml:space="preserve"> in </w:t>
      </w:r>
      <w:proofErr w:type="spellStart"/>
      <w:r w:rsidRPr="0050469B">
        <w:t>the</w:t>
      </w:r>
      <w:proofErr w:type="spellEnd"/>
      <w:r w:rsidRPr="0050469B">
        <w:t xml:space="preserve"> PoC. In </w:t>
      </w:r>
      <w:proofErr w:type="spellStart"/>
      <w:r w:rsidRPr="0050469B">
        <w:t>the</w:t>
      </w:r>
      <w:proofErr w:type="spellEnd"/>
      <w:r w:rsidRPr="0050469B">
        <w:t xml:space="preserve"> PoC, </w:t>
      </w:r>
      <w:proofErr w:type="spellStart"/>
      <w:r w:rsidRPr="0050469B">
        <w:t>there</w:t>
      </w:r>
      <w:proofErr w:type="spellEnd"/>
      <w:r w:rsidRPr="0050469B">
        <w:t xml:space="preserve"> </w:t>
      </w:r>
      <w:proofErr w:type="spellStart"/>
      <w:r w:rsidRPr="0050469B">
        <w:t>could</w:t>
      </w:r>
      <w:proofErr w:type="spellEnd"/>
      <w:r w:rsidRPr="0050469B">
        <w:t xml:space="preserve"> </w:t>
      </w:r>
      <w:proofErr w:type="spellStart"/>
      <w:r w:rsidRPr="0050469B">
        <w:t>be</w:t>
      </w:r>
      <w:proofErr w:type="spellEnd"/>
      <w:r w:rsidRPr="0050469B">
        <w:t xml:space="preserve"> more </w:t>
      </w:r>
      <w:proofErr w:type="spellStart"/>
      <w:r w:rsidRPr="0050469B">
        <w:t>than</w:t>
      </w:r>
      <w:proofErr w:type="spellEnd"/>
      <w:r w:rsidRPr="0050469B">
        <w:t xml:space="preserve"> </w:t>
      </w:r>
      <w:proofErr w:type="spellStart"/>
      <w:r w:rsidRPr="0050469B">
        <w:t>one</w:t>
      </w:r>
      <w:proofErr w:type="spellEnd"/>
      <w:r w:rsidRPr="0050469B">
        <w:t xml:space="preserve"> </w:t>
      </w:r>
      <w:proofErr w:type="spellStart"/>
      <w:r w:rsidRPr="0050469B">
        <w:t>artifact</w:t>
      </w:r>
      <w:proofErr w:type="spellEnd"/>
      <w:r w:rsidRPr="0050469B">
        <w:t>.</w:t>
      </w:r>
    </w:p>
    <w:p w14:paraId="6AD61DBB" w14:textId="0D2F6E78"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If</w:t>
      </w:r>
      <w:proofErr w:type="spellEnd"/>
      <w:r w:rsidRPr="0050469B">
        <w:t xml:space="preserve"> I </w:t>
      </w:r>
      <w:proofErr w:type="spellStart"/>
      <w:r w:rsidRPr="0050469B">
        <w:t>understood</w:t>
      </w:r>
      <w:proofErr w:type="spellEnd"/>
      <w:r w:rsidRPr="0050469B">
        <w:t xml:space="preserve"> </w:t>
      </w:r>
      <w:proofErr w:type="spellStart"/>
      <w:r w:rsidRPr="0050469B">
        <w:t>correctly</w:t>
      </w:r>
      <w:proofErr w:type="spellEnd"/>
      <w:r w:rsidRPr="0050469B">
        <w:t xml:space="preserve">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your</w:t>
      </w:r>
      <w:proofErr w:type="spellEnd"/>
      <w:r w:rsidRPr="0050469B">
        <w:t xml:space="preserve"> </w:t>
      </w:r>
      <w:proofErr w:type="spellStart"/>
      <w:r w:rsidRPr="0050469B">
        <w:t>previous</w:t>
      </w:r>
      <w:proofErr w:type="spellEnd"/>
      <w:r w:rsidRPr="0050469B">
        <w:t xml:space="preserve"> </w:t>
      </w:r>
      <w:proofErr w:type="spellStart"/>
      <w:r w:rsidRPr="0050469B">
        <w:t>answers</w:t>
      </w:r>
      <w:proofErr w:type="spellEnd"/>
      <w:r w:rsidRPr="0050469B">
        <w:t xml:space="preserve">, a PoC </w:t>
      </w:r>
      <w:proofErr w:type="spellStart"/>
      <w:r w:rsidRPr="0050469B">
        <w:t>could</w:t>
      </w:r>
      <w:proofErr w:type="spellEnd"/>
      <w:r w:rsidRPr="0050469B">
        <w:t xml:space="preserve"> </w:t>
      </w:r>
      <w:proofErr w:type="spellStart"/>
      <w:r w:rsidRPr="0050469B">
        <w:t>have</w:t>
      </w:r>
      <w:proofErr w:type="spellEnd"/>
      <w:r w:rsidRPr="0050469B">
        <w:t xml:space="preserve"> </w:t>
      </w:r>
      <w:proofErr w:type="spellStart"/>
      <w:r w:rsidRPr="0050469B">
        <w:t>hundred</w:t>
      </w:r>
      <w:proofErr w:type="spellEnd"/>
      <w:r w:rsidRPr="0050469B">
        <w:t xml:space="preserve"> </w:t>
      </w:r>
      <w:proofErr w:type="spellStart"/>
      <w:r w:rsidRPr="0050469B">
        <w:t>of</w:t>
      </w:r>
      <w:proofErr w:type="spellEnd"/>
      <w:r w:rsidRPr="0050469B">
        <w:t xml:space="preserve"> </w:t>
      </w:r>
      <w:proofErr w:type="spellStart"/>
      <w:r w:rsidRPr="0050469B">
        <w:t>artifacts</w:t>
      </w:r>
      <w:proofErr w:type="spellEnd"/>
      <w:r w:rsidRPr="0050469B">
        <w:t xml:space="preserve"> </w:t>
      </w:r>
      <w:proofErr w:type="spellStart"/>
      <w:r w:rsidRPr="0050469B">
        <w:t>aiming</w:t>
      </w:r>
      <w:proofErr w:type="spellEnd"/>
      <w:r w:rsidRPr="0050469B">
        <w:t xml:space="preserve"> </w:t>
      </w:r>
      <w:proofErr w:type="spellStart"/>
      <w:r w:rsidRPr="0050469B">
        <w:t>to</w:t>
      </w:r>
      <w:proofErr w:type="spellEnd"/>
      <w:r w:rsidRPr="0050469B">
        <w:t xml:space="preserve"> </w:t>
      </w:r>
      <w:proofErr w:type="spellStart"/>
      <w:r w:rsidRPr="0050469B">
        <w:t>create</w:t>
      </w:r>
      <w:proofErr w:type="spellEnd"/>
      <w:r w:rsidRPr="0050469B">
        <w:t xml:space="preserve"> some </w:t>
      </w:r>
      <w:proofErr w:type="spellStart"/>
      <w:r w:rsidRPr="0050469B">
        <w:t>knowledge</w:t>
      </w:r>
      <w:proofErr w:type="spellEnd"/>
      <w:r w:rsidRPr="0050469B">
        <w:t xml:space="preserve"> </w:t>
      </w:r>
      <w:proofErr w:type="spellStart"/>
      <w:r w:rsidRPr="0050469B">
        <w:t>based</w:t>
      </w:r>
      <w:proofErr w:type="spellEnd"/>
      <w:r w:rsidRPr="0050469B">
        <w:t xml:space="preserve"> </w:t>
      </w:r>
      <w:proofErr w:type="spellStart"/>
      <w:r w:rsidRPr="0050469B">
        <w:t>on</w:t>
      </w:r>
      <w:proofErr w:type="spellEnd"/>
      <w:r w:rsidRPr="0050469B">
        <w:t xml:space="preserve"> a </w:t>
      </w:r>
      <w:proofErr w:type="spellStart"/>
      <w:r w:rsidRPr="0050469B">
        <w:t>study</w:t>
      </w:r>
      <w:proofErr w:type="spellEnd"/>
      <w:r w:rsidRPr="0050469B">
        <w:t xml:space="preserve"> </w:t>
      </w:r>
      <w:proofErr w:type="spellStart"/>
      <w:r w:rsidRPr="0050469B">
        <w:t>of</w:t>
      </w:r>
      <w:proofErr w:type="spellEnd"/>
      <w:r w:rsidRPr="0050469B">
        <w:t xml:space="preserve"> </w:t>
      </w:r>
      <w:proofErr w:type="spellStart"/>
      <w:r w:rsidRPr="0050469B">
        <w:t>these</w:t>
      </w:r>
      <w:proofErr w:type="spellEnd"/>
      <w:r w:rsidRPr="0050469B">
        <w:t xml:space="preserve"> </w:t>
      </w:r>
      <w:proofErr w:type="spellStart"/>
      <w:r w:rsidRPr="0050469B">
        <w:t>artifacts</w:t>
      </w:r>
      <w:proofErr w:type="spellEnd"/>
      <w:r w:rsidRPr="0050469B">
        <w:t xml:space="preserve"> </w:t>
      </w:r>
      <w:proofErr w:type="spellStart"/>
      <w:r w:rsidRPr="0050469B">
        <w:t>and</w:t>
      </w:r>
      <w:proofErr w:type="spellEnd"/>
      <w:r w:rsidRPr="0050469B">
        <w:t xml:space="preserve"> </w:t>
      </w:r>
      <w:proofErr w:type="spellStart"/>
      <w:r w:rsidRPr="0050469B">
        <w:t>their</w:t>
      </w:r>
      <w:proofErr w:type="spellEnd"/>
      <w:r w:rsidRPr="0050469B">
        <w:t xml:space="preserve"> </w:t>
      </w:r>
      <w:proofErr w:type="spellStart"/>
      <w:r w:rsidRPr="0050469B">
        <w:t>combinations</w:t>
      </w:r>
      <w:proofErr w:type="spellEnd"/>
      <w:r w:rsidRPr="0050469B">
        <w:t xml:space="preserve">, </w:t>
      </w:r>
      <w:proofErr w:type="spellStart"/>
      <w:r w:rsidRPr="0050469B">
        <w:t>which</w:t>
      </w:r>
      <w:proofErr w:type="spellEnd"/>
      <w:r w:rsidRPr="0050469B">
        <w:t xml:space="preserve"> </w:t>
      </w:r>
      <w:proofErr w:type="spellStart"/>
      <w:r w:rsidRPr="0050469B">
        <w:t>could</w:t>
      </w:r>
      <w:proofErr w:type="spellEnd"/>
      <w:r w:rsidRPr="0050469B">
        <w:t xml:space="preserve"> </w:t>
      </w:r>
      <w:proofErr w:type="spellStart"/>
      <w:r w:rsidRPr="0050469B">
        <w:t>change</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w:t>
      </w:r>
      <w:proofErr w:type="spellStart"/>
      <w:r w:rsidRPr="0050469B">
        <w:t>or</w:t>
      </w:r>
      <w:proofErr w:type="spellEnd"/>
      <w:r w:rsidRPr="0050469B">
        <w:t xml:space="preserve"> PoC </w:t>
      </w:r>
      <w:proofErr w:type="spellStart"/>
      <w:r w:rsidRPr="0050469B">
        <w:t>to</w:t>
      </w:r>
      <w:proofErr w:type="spellEnd"/>
      <w:r w:rsidRPr="0050469B">
        <w:t xml:space="preserve"> PoC. Do </w:t>
      </w:r>
      <w:proofErr w:type="spellStart"/>
      <w:r w:rsidRPr="0050469B">
        <w:t>you</w:t>
      </w:r>
      <w:proofErr w:type="spellEnd"/>
      <w:r w:rsidRPr="0050469B">
        <w:t xml:space="preserve"> </w:t>
      </w:r>
      <w:proofErr w:type="spellStart"/>
      <w:r w:rsidRPr="0050469B">
        <w:t>agree</w:t>
      </w:r>
      <w:proofErr w:type="spellEnd"/>
      <w:r w:rsidRPr="0050469B">
        <w:t xml:space="preserve"> </w:t>
      </w:r>
      <w:proofErr w:type="spellStart"/>
      <w:r w:rsidRPr="0050469B">
        <w:t>with</w:t>
      </w:r>
      <w:proofErr w:type="spellEnd"/>
      <w:r w:rsidRPr="0050469B">
        <w:t xml:space="preserve"> </w:t>
      </w:r>
      <w:proofErr w:type="spellStart"/>
      <w:r w:rsidRPr="0050469B">
        <w:t>my</w:t>
      </w:r>
      <w:proofErr w:type="spellEnd"/>
      <w:r w:rsidRPr="0050469B">
        <w:t xml:space="preserve"> </w:t>
      </w:r>
      <w:proofErr w:type="spellStart"/>
      <w:r w:rsidRPr="0050469B">
        <w:t>understanding</w:t>
      </w:r>
      <w:proofErr w:type="spellEnd"/>
      <w:r w:rsidRPr="0050469B">
        <w:t>?</w:t>
      </w:r>
    </w:p>
    <w:p w14:paraId="333F803A" w14:textId="3DD66D5E" w:rsidR="00AC426F" w:rsidRPr="0050469B" w:rsidRDefault="00D22958" w:rsidP="00A01847">
      <w:pPr>
        <w:pStyle w:val="Tese-Entrevistas"/>
      </w:pPr>
      <w:proofErr w:type="spellStart"/>
      <w:r w:rsidRPr="0050469B">
        <w:t>Answer</w:t>
      </w:r>
      <w:proofErr w:type="spellEnd"/>
      <w:r w:rsidRPr="0050469B">
        <w:t xml:space="preserve">: </w:t>
      </w:r>
      <w:proofErr w:type="spellStart"/>
      <w:r w:rsidR="00AC426F" w:rsidRPr="0050469B">
        <w:t>Fundamentally</w:t>
      </w:r>
      <w:proofErr w:type="spellEnd"/>
      <w:r w:rsidR="00AC426F" w:rsidRPr="0050469B">
        <w:t xml:space="preserve"> </w:t>
      </w:r>
      <w:proofErr w:type="spellStart"/>
      <w:r w:rsidR="00AC426F" w:rsidRPr="0050469B">
        <w:t>yes</w:t>
      </w:r>
      <w:proofErr w:type="spellEnd"/>
      <w:r w:rsidR="00AC426F" w:rsidRPr="0050469B">
        <w:t>.</w:t>
      </w:r>
    </w:p>
    <w:p w14:paraId="2626FD20" w14:textId="0996B49E" w:rsidR="00AC426F" w:rsidRPr="0050469B" w:rsidRDefault="00AC426F" w:rsidP="00A01847">
      <w:pPr>
        <w:pStyle w:val="Tese-Entrevistas"/>
      </w:pPr>
    </w:p>
    <w:p w14:paraId="0BC506F0" w14:textId="1EC66C10" w:rsidR="00AC426F" w:rsidRPr="0050469B" w:rsidRDefault="00AC426F" w:rsidP="00A01847">
      <w:pPr>
        <w:pStyle w:val="Tese-Entrevistas"/>
      </w:pPr>
      <w:r w:rsidRPr="0050469B">
        <w:t xml:space="preserve">2)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goals</w:t>
      </w:r>
      <w:proofErr w:type="spellEnd"/>
      <w:r w:rsidRPr="0050469B">
        <w:t xml:space="preserve"> </w:t>
      </w:r>
      <w:proofErr w:type="spellStart"/>
      <w:r w:rsidRPr="0050469B">
        <w:t>or</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w:t>
      </w:r>
      <w:proofErr w:type="spellStart"/>
      <w:r w:rsidRPr="0050469B">
        <w:t>expect</w:t>
      </w:r>
      <w:proofErr w:type="spellEnd"/>
      <w:r w:rsidRPr="0050469B">
        <w:t xml:space="preserve"> from a PoC?</w:t>
      </w:r>
    </w:p>
    <w:p w14:paraId="619D2A06" w14:textId="156B2C01" w:rsidR="00AC426F" w:rsidRPr="0050469B" w:rsidRDefault="00AC426F" w:rsidP="00A01847">
      <w:pPr>
        <w:pStyle w:val="Tese-Entrevistas"/>
      </w:pPr>
      <w:r w:rsidRPr="0050469B">
        <w:t xml:space="preserve">It </w:t>
      </w:r>
      <w:proofErr w:type="spellStart"/>
      <w:r w:rsidRPr="0050469B">
        <w:t>depends</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requirements</w:t>
      </w:r>
      <w:proofErr w:type="spellEnd"/>
      <w:r w:rsidRPr="0050469B">
        <w:t xml:space="preserve">. </w:t>
      </w:r>
      <w:proofErr w:type="spellStart"/>
      <w:r w:rsidRPr="0050469B">
        <w:t>Before</w:t>
      </w:r>
      <w:proofErr w:type="spellEnd"/>
      <w:r w:rsidRPr="0050469B">
        <w:t xml:space="preserve"> </w:t>
      </w:r>
      <w:proofErr w:type="spellStart"/>
      <w:r w:rsidRPr="0050469B">
        <w:t>you</w:t>
      </w:r>
      <w:proofErr w:type="spellEnd"/>
      <w:r w:rsidRPr="0050469B">
        <w:t xml:space="preserve"> start a PoC, </w:t>
      </w:r>
      <w:proofErr w:type="spellStart"/>
      <w:r w:rsidRPr="0050469B">
        <w:t>you</w:t>
      </w:r>
      <w:proofErr w:type="spellEnd"/>
      <w:r w:rsidRPr="0050469B">
        <w:t xml:space="preserve"> (as a PoC </w:t>
      </w:r>
      <w:proofErr w:type="spellStart"/>
      <w:r w:rsidRPr="0050469B">
        <w:t>specialist</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ask</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the</w:t>
      </w:r>
      <w:proofErr w:type="spellEnd"/>
      <w:r w:rsidRPr="0050469B">
        <w:t xml:space="preserve"> </w:t>
      </w:r>
      <w:proofErr w:type="spellStart"/>
      <w:r w:rsidRPr="0050469B">
        <w:t>goal</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PoC? </w:t>
      </w:r>
      <w:proofErr w:type="spellStart"/>
      <w:r w:rsidRPr="0050469B">
        <w:t>What</w:t>
      </w:r>
      <w:proofErr w:type="spellEnd"/>
      <w:r w:rsidRPr="0050469B">
        <w:t xml:space="preserve"> are </w:t>
      </w:r>
      <w:proofErr w:type="spellStart"/>
      <w:r w:rsidRPr="0050469B">
        <w:t>they</w:t>
      </w:r>
      <w:proofErr w:type="spellEnd"/>
      <w:r w:rsidRPr="0050469B">
        <w:t xml:space="preserve"> (</w:t>
      </w:r>
      <w:proofErr w:type="spellStart"/>
      <w:r w:rsidRPr="0050469B">
        <w:t>customer</w:t>
      </w:r>
      <w:proofErr w:type="spellEnd"/>
      <w:r w:rsidRPr="0050469B">
        <w:t xml:space="preserve">) </w:t>
      </w:r>
      <w:proofErr w:type="spellStart"/>
      <w:r w:rsidRPr="0050469B">
        <w:t>expecting</w:t>
      </w:r>
      <w:proofErr w:type="spellEnd"/>
      <w:r w:rsidRPr="0050469B">
        <w:t xml:space="preserve"> </w:t>
      </w:r>
      <w:proofErr w:type="spellStart"/>
      <w:r w:rsidRPr="0050469B">
        <w:t>to</w:t>
      </w:r>
      <w:proofErr w:type="spellEnd"/>
      <w:r w:rsidRPr="0050469B">
        <w:t xml:space="preserve"> </w:t>
      </w:r>
      <w:proofErr w:type="spellStart"/>
      <w:r w:rsidRPr="0050469B">
        <w:t>see</w:t>
      </w:r>
      <w:proofErr w:type="spellEnd"/>
      <w:r w:rsidRPr="0050469B">
        <w:t xml:space="preserve">? I </w:t>
      </w:r>
      <w:proofErr w:type="spellStart"/>
      <w:r w:rsidRPr="0050469B">
        <w:t>also</w:t>
      </w:r>
      <w:proofErr w:type="spellEnd"/>
      <w:r w:rsidRPr="0050469B">
        <w:t xml:space="preserve"> </w:t>
      </w:r>
      <w:proofErr w:type="spellStart"/>
      <w:r w:rsidRPr="0050469B">
        <w:t>have</w:t>
      </w:r>
      <w:proofErr w:type="spellEnd"/>
      <w:r w:rsidRPr="0050469B">
        <w:t xml:space="preserve"> </w:t>
      </w:r>
      <w:proofErr w:type="spellStart"/>
      <w:r w:rsidRPr="0050469B">
        <w:t>seen</w:t>
      </w:r>
      <w:proofErr w:type="spellEnd"/>
      <w:r w:rsidRPr="0050469B">
        <w:t xml:space="preserve"> </w:t>
      </w:r>
      <w:proofErr w:type="spellStart"/>
      <w:r w:rsidRPr="0050469B">
        <w:t>different</w:t>
      </w:r>
      <w:proofErr w:type="spellEnd"/>
      <w:r w:rsidRPr="0050469B">
        <w:t xml:space="preserve"> </w:t>
      </w:r>
      <w:proofErr w:type="spellStart"/>
      <w:r w:rsidRPr="0050469B">
        <w:t>things</w:t>
      </w:r>
      <w:proofErr w:type="spellEnd"/>
      <w:r w:rsidRPr="0050469B">
        <w:t xml:space="preserve"> (</w:t>
      </w:r>
      <w:proofErr w:type="spellStart"/>
      <w:r w:rsidRPr="0050469B">
        <w:t>outside</w:t>
      </w:r>
      <w:proofErr w:type="spellEnd"/>
      <w:r w:rsidRPr="0050469B">
        <w:t xml:space="preserve"> </w:t>
      </w:r>
      <w:proofErr w:type="spellStart"/>
      <w:r w:rsidRPr="0050469B">
        <w:t>the</w:t>
      </w:r>
      <w:proofErr w:type="spellEnd"/>
      <w:r w:rsidRPr="0050469B">
        <w:t xml:space="preserve"> </w:t>
      </w:r>
      <w:proofErr w:type="spellStart"/>
      <w:r w:rsidRPr="0050469B">
        <w:t>technical</w:t>
      </w:r>
      <w:proofErr w:type="spellEnd"/>
      <w:r w:rsidRPr="0050469B">
        <w:t xml:space="preserve"> world) </w:t>
      </w:r>
      <w:proofErr w:type="spellStart"/>
      <w:r w:rsidRPr="0050469B">
        <w:t>happen</w:t>
      </w:r>
      <w:proofErr w:type="spellEnd"/>
      <w:r w:rsidRPr="0050469B">
        <w:t xml:space="preserve"> in </w:t>
      </w:r>
      <w:proofErr w:type="spellStart"/>
      <w:r w:rsidRPr="0050469B">
        <w:t>the</w:t>
      </w:r>
      <w:proofErr w:type="spellEnd"/>
      <w:r w:rsidRPr="0050469B">
        <w:t xml:space="preserve"> PoC </w:t>
      </w:r>
      <w:proofErr w:type="spellStart"/>
      <w:r w:rsidRPr="0050469B">
        <w:t>and</w:t>
      </w:r>
      <w:proofErr w:type="spellEnd"/>
      <w:r w:rsidRPr="0050469B">
        <w:t xml:space="preserve"> </w:t>
      </w:r>
      <w:proofErr w:type="spellStart"/>
      <w:r w:rsidRPr="0050469B">
        <w:t>affect</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i.e., </w:t>
      </w:r>
      <w:proofErr w:type="spellStart"/>
      <w:r w:rsidRPr="0050469B">
        <w:t>change</w:t>
      </w:r>
      <w:proofErr w:type="spellEnd"/>
      <w:r w:rsidRPr="0050469B">
        <w:t xml:space="preserve"> in </w:t>
      </w:r>
      <w:proofErr w:type="spellStart"/>
      <w:r w:rsidRPr="0050469B">
        <w:t>the</w:t>
      </w:r>
      <w:proofErr w:type="spellEnd"/>
      <w:r w:rsidRPr="0050469B">
        <w:t xml:space="preserve"> </w:t>
      </w:r>
      <w:proofErr w:type="spellStart"/>
      <w:r w:rsidRPr="0050469B">
        <w:t>infrastructure</w:t>
      </w:r>
      <w:proofErr w:type="spellEnd"/>
      <w:r w:rsidRPr="0050469B">
        <w:t xml:space="preserve">, budget, </w:t>
      </w:r>
      <w:proofErr w:type="spellStart"/>
      <w:r w:rsidRPr="0050469B">
        <w:t>people</w:t>
      </w:r>
      <w:proofErr w:type="spellEnd"/>
      <w:r w:rsidRPr="0050469B">
        <w:t xml:space="preserve"> </w:t>
      </w:r>
      <w:proofErr w:type="spellStart"/>
      <w:r w:rsidRPr="0050469B">
        <w:t>influence</w:t>
      </w:r>
      <w:proofErr w:type="spellEnd"/>
      <w:r w:rsidRPr="0050469B">
        <w:t xml:space="preserve">, </w:t>
      </w:r>
      <w:proofErr w:type="spellStart"/>
      <w:r w:rsidRPr="0050469B">
        <w:t>among</w:t>
      </w:r>
      <w:proofErr w:type="spellEnd"/>
      <w:r w:rsidRPr="0050469B">
        <w:t xml:space="preserve"> </w:t>
      </w:r>
      <w:proofErr w:type="spellStart"/>
      <w:r w:rsidRPr="0050469B">
        <w:t>others</w:t>
      </w:r>
      <w:proofErr w:type="spellEnd"/>
      <w:r w:rsidRPr="0050469B">
        <w:t xml:space="preserve">), </w:t>
      </w:r>
      <w:proofErr w:type="spellStart"/>
      <w:r w:rsidRPr="0050469B">
        <w:t>or</w:t>
      </w:r>
      <w:proofErr w:type="spellEnd"/>
      <w:r w:rsidRPr="0050469B">
        <w:t xml:space="preserve"> </w:t>
      </w:r>
      <w:proofErr w:type="spellStart"/>
      <w:r w:rsidRPr="0050469B">
        <w:t>at</w:t>
      </w:r>
      <w:proofErr w:type="spellEnd"/>
      <w:r w:rsidRPr="0050469B">
        <w:t xml:space="preserve"> </w:t>
      </w:r>
      <w:proofErr w:type="spellStart"/>
      <w:r w:rsidRPr="0050469B">
        <w:t>least</w:t>
      </w:r>
      <w:proofErr w:type="spellEnd"/>
      <w:r w:rsidRPr="0050469B">
        <w:t xml:space="preserve">, </w:t>
      </w:r>
      <w:proofErr w:type="spellStart"/>
      <w:r w:rsidRPr="0050469B">
        <w:t>how</w:t>
      </w:r>
      <w:proofErr w:type="spellEnd"/>
      <w:r w:rsidRPr="0050469B">
        <w:t xml:space="preserve"> </w:t>
      </w:r>
      <w:proofErr w:type="spellStart"/>
      <w:r w:rsidRPr="0050469B">
        <w:t>they</w:t>
      </w:r>
      <w:proofErr w:type="spellEnd"/>
      <w:r w:rsidRPr="0050469B">
        <w:t xml:space="preserve"> </w:t>
      </w:r>
      <w:r w:rsidR="00D22958" w:rsidRPr="0050469B">
        <w:t>“</w:t>
      </w:r>
      <w:proofErr w:type="spellStart"/>
      <w:r w:rsidRPr="0050469B">
        <w:t>see</w:t>
      </w:r>
      <w:proofErr w:type="spellEnd"/>
      <w:r w:rsidR="00D22958" w:rsidRPr="0050469B">
        <w:t>”</w:t>
      </w:r>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Having</w:t>
      </w:r>
      <w:proofErr w:type="spellEnd"/>
      <w:r w:rsidRPr="0050469B">
        <w:t xml:space="preserve"> </w:t>
      </w:r>
      <w:proofErr w:type="spellStart"/>
      <w:r w:rsidRPr="0050469B">
        <w:t>an</w:t>
      </w:r>
      <w:proofErr w:type="spellEnd"/>
      <w:r w:rsidRPr="0050469B">
        <w:t xml:space="preserve"> </w:t>
      </w:r>
      <w:proofErr w:type="spellStart"/>
      <w:r w:rsidRPr="0050469B">
        <w:t>understanding</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lastRenderedPageBreak/>
        <w:t>requirements</w:t>
      </w:r>
      <w:proofErr w:type="spellEnd"/>
      <w:r w:rsidRPr="0050469B">
        <w:t xml:space="preserve"> </w:t>
      </w:r>
      <w:proofErr w:type="spellStart"/>
      <w:r w:rsidRPr="0050469B">
        <w:t>is</w:t>
      </w:r>
      <w:proofErr w:type="spellEnd"/>
      <w:r w:rsidRPr="0050469B">
        <w:t xml:space="preserve"> </w:t>
      </w:r>
      <w:proofErr w:type="spellStart"/>
      <w:r w:rsidRPr="0050469B">
        <w:t>really</w:t>
      </w:r>
      <w:proofErr w:type="spellEnd"/>
      <w:r w:rsidRPr="0050469B">
        <w:t xml:space="preserve"> </w:t>
      </w:r>
      <w:proofErr w:type="spellStart"/>
      <w:r w:rsidRPr="0050469B">
        <w:t>important</w:t>
      </w:r>
      <w:proofErr w:type="spellEnd"/>
      <w:r w:rsidRPr="0050469B">
        <w:t xml:space="preserve"> in </w:t>
      </w:r>
      <w:proofErr w:type="spellStart"/>
      <w:r w:rsidRPr="0050469B">
        <w:t>the</w:t>
      </w:r>
      <w:proofErr w:type="spellEnd"/>
      <w:r w:rsidRPr="0050469B">
        <w:t xml:space="preserve"> PoC, </w:t>
      </w:r>
      <w:proofErr w:type="spellStart"/>
      <w:r w:rsidRPr="0050469B">
        <w:t>where</w:t>
      </w:r>
      <w:proofErr w:type="spellEnd"/>
      <w:r w:rsidRPr="0050469B">
        <w:t xml:space="preserve"> </w:t>
      </w:r>
      <w:proofErr w:type="spellStart"/>
      <w:r w:rsidRPr="0050469B">
        <w:t>who</w:t>
      </w:r>
      <w:proofErr w:type="spellEnd"/>
      <w:r w:rsidRPr="0050469B">
        <w:t xml:space="preserve"> </w:t>
      </w:r>
      <w:proofErr w:type="spellStart"/>
      <w:r w:rsidRPr="0050469B">
        <w:t>is</w:t>
      </w:r>
      <w:proofErr w:type="spellEnd"/>
      <w:r w:rsidRPr="0050469B">
        <w:t xml:space="preserve"> </w:t>
      </w:r>
      <w:proofErr w:type="spellStart"/>
      <w:r w:rsidRPr="0050469B">
        <w:t>leading</w:t>
      </w:r>
      <w:proofErr w:type="spellEnd"/>
      <w:r w:rsidRPr="0050469B">
        <w:t xml:space="preserve"> </w:t>
      </w:r>
      <w:proofErr w:type="spellStart"/>
      <w:r w:rsidRPr="0050469B">
        <w:t>the</w:t>
      </w:r>
      <w:proofErr w:type="spellEnd"/>
      <w:r w:rsidRPr="0050469B">
        <w:t xml:space="preserve"> </w:t>
      </w:r>
      <w:proofErr w:type="spellStart"/>
      <w:r w:rsidRPr="0050469B">
        <w:t>conversation</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should</w:t>
      </w:r>
      <w:proofErr w:type="spellEnd"/>
      <w:r w:rsidRPr="0050469B">
        <w:t xml:space="preserve"> </w:t>
      </w:r>
      <w:proofErr w:type="spellStart"/>
      <w:r w:rsidRPr="0050469B">
        <w:t>guide</w:t>
      </w:r>
      <w:proofErr w:type="spellEnd"/>
      <w:r w:rsidRPr="0050469B">
        <w:t xml:space="preserve"> </w:t>
      </w:r>
      <w:proofErr w:type="spellStart"/>
      <w:r w:rsidRPr="0050469B">
        <w:t>them</w:t>
      </w:r>
      <w:proofErr w:type="spellEnd"/>
      <w:r w:rsidRPr="0050469B">
        <w:t xml:space="preserve"> </w:t>
      </w:r>
      <w:proofErr w:type="spellStart"/>
      <w:r w:rsidRPr="0050469B">
        <w:t>and</w:t>
      </w:r>
      <w:proofErr w:type="spellEnd"/>
      <w:r w:rsidRPr="0050469B">
        <w:t xml:space="preserve"> </w:t>
      </w:r>
      <w:proofErr w:type="spellStart"/>
      <w:r w:rsidRPr="0050469B">
        <w:t>understand</w:t>
      </w:r>
      <w:proofErr w:type="spellEnd"/>
      <w:r w:rsidRPr="0050469B">
        <w:t xml:space="preserve"> </w:t>
      </w:r>
      <w:proofErr w:type="spellStart"/>
      <w:r w:rsidRPr="0050469B">
        <w:t>what</w:t>
      </w:r>
      <w:proofErr w:type="spellEnd"/>
      <w:r w:rsidRPr="0050469B">
        <w:t xml:space="preserve"> a </w:t>
      </w:r>
      <w:proofErr w:type="spellStart"/>
      <w:r w:rsidRPr="0050469B">
        <w:t>success</w:t>
      </w:r>
      <w:proofErr w:type="spellEnd"/>
      <w:r w:rsidRPr="0050469B">
        <w:t xml:space="preserve"> </w:t>
      </w:r>
      <w:proofErr w:type="spellStart"/>
      <w:r w:rsidRPr="0050469B">
        <w:t>is</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 xml:space="preserve"> for </w:t>
      </w:r>
      <w:proofErr w:type="spellStart"/>
      <w:r w:rsidRPr="0050469B">
        <w:t>the</w:t>
      </w:r>
      <w:proofErr w:type="spellEnd"/>
      <w:r w:rsidRPr="0050469B">
        <w:t xml:space="preserve"> PoC.</w:t>
      </w:r>
    </w:p>
    <w:p w14:paraId="656213ED" w14:textId="122D2B35"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You</w:t>
      </w:r>
      <w:proofErr w:type="spellEnd"/>
      <w:r w:rsidRPr="0050469B">
        <w:t xml:space="preserve"> </w:t>
      </w:r>
      <w:proofErr w:type="spellStart"/>
      <w:r w:rsidRPr="0050469B">
        <w:t>mentioned</w:t>
      </w:r>
      <w:proofErr w:type="spellEnd"/>
      <w:r w:rsidRPr="0050469B">
        <w:t xml:space="preserve"> </w:t>
      </w:r>
      <w:proofErr w:type="spellStart"/>
      <w:r w:rsidRPr="0050469B">
        <w:t>about</w:t>
      </w:r>
      <w:proofErr w:type="spellEnd"/>
      <w:r w:rsidRPr="0050469B">
        <w:t xml:space="preserve"> </w:t>
      </w:r>
      <w:proofErr w:type="spellStart"/>
      <w:r w:rsidRPr="0050469B">
        <w:t>customer</w:t>
      </w:r>
      <w:r w:rsidR="00D22958" w:rsidRPr="0050469B">
        <w:t>’</w:t>
      </w:r>
      <w:r w:rsidRPr="0050469B">
        <w:t>s</w:t>
      </w:r>
      <w:proofErr w:type="spellEnd"/>
      <w:r w:rsidRPr="0050469B">
        <w:t xml:space="preserve"> </w:t>
      </w:r>
      <w:proofErr w:type="spellStart"/>
      <w:r w:rsidRPr="0050469B">
        <w:t>requirements</w:t>
      </w:r>
      <w:proofErr w:type="spellEnd"/>
      <w:r w:rsidRPr="0050469B">
        <w:t xml:space="preserve">, </w:t>
      </w:r>
      <w:proofErr w:type="spellStart"/>
      <w:r w:rsidRPr="0050469B">
        <w:t>but</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also</w:t>
      </w:r>
      <w:proofErr w:type="spellEnd"/>
      <w:r w:rsidRPr="0050469B">
        <w:t xml:space="preserve"> </w:t>
      </w:r>
      <w:proofErr w:type="spellStart"/>
      <w:r w:rsidRPr="0050469B">
        <w:t>mentioned</w:t>
      </w:r>
      <w:proofErr w:type="spellEnd"/>
      <w:r w:rsidRPr="0050469B">
        <w:t xml:space="preserve"> </w:t>
      </w:r>
      <w:proofErr w:type="spellStart"/>
      <w:r w:rsidRPr="0050469B">
        <w:t>there</w:t>
      </w:r>
      <w:proofErr w:type="spellEnd"/>
      <w:r w:rsidRPr="0050469B">
        <w:t xml:space="preserve"> are </w:t>
      </w:r>
      <w:proofErr w:type="spellStart"/>
      <w:r w:rsidRPr="0050469B">
        <w:t>many</w:t>
      </w:r>
      <w:proofErr w:type="spellEnd"/>
      <w:r w:rsidRPr="0050469B">
        <w:t xml:space="preserve"> </w:t>
      </w:r>
      <w:proofErr w:type="spellStart"/>
      <w:r w:rsidRPr="0050469B">
        <w:t>artifacts</w:t>
      </w:r>
      <w:proofErr w:type="spellEnd"/>
      <w:r w:rsidRPr="0050469B">
        <w:t xml:space="preserve"> in </w:t>
      </w:r>
      <w:proofErr w:type="spellStart"/>
      <w:r w:rsidRPr="0050469B">
        <w:t>the</w:t>
      </w:r>
      <w:proofErr w:type="spellEnd"/>
      <w:r w:rsidRPr="0050469B">
        <w:t xml:space="preserve"> PoC. </w:t>
      </w:r>
      <w:proofErr w:type="spellStart"/>
      <w:r w:rsidRPr="0050469B">
        <w:t>Also</w:t>
      </w:r>
      <w:proofErr w:type="spellEnd"/>
      <w:r w:rsidRPr="0050469B">
        <w:t xml:space="preserve">, </w:t>
      </w:r>
      <w:proofErr w:type="spellStart"/>
      <w:r w:rsidRPr="0050469B">
        <w:t>you</w:t>
      </w:r>
      <w:proofErr w:type="spellEnd"/>
      <w:r w:rsidRPr="0050469B">
        <w:t xml:space="preserve"> </w:t>
      </w:r>
      <w:proofErr w:type="spellStart"/>
      <w:r w:rsidRPr="0050469B">
        <w:t>mentioned</w:t>
      </w:r>
      <w:proofErr w:type="spellEnd"/>
      <w:r w:rsidRPr="0050469B">
        <w:t xml:space="preserve"> </w:t>
      </w:r>
      <w:proofErr w:type="spellStart"/>
      <w:r w:rsidRPr="0050469B">
        <w:t>about</w:t>
      </w:r>
      <w:proofErr w:type="spellEnd"/>
      <w:r w:rsidRPr="0050469B">
        <w:t xml:space="preserve"> </w:t>
      </w:r>
      <w:proofErr w:type="spellStart"/>
      <w:r w:rsidRPr="0050469B">
        <w:t>artifacts</w:t>
      </w:r>
      <w:proofErr w:type="spellEnd"/>
      <w:r w:rsidRPr="0050469B">
        <w:t xml:space="preserve"> </w:t>
      </w:r>
      <w:proofErr w:type="spellStart"/>
      <w:r w:rsidRPr="0050469B">
        <w:t>and</w:t>
      </w:r>
      <w:proofErr w:type="spellEnd"/>
      <w:r w:rsidRPr="0050469B">
        <w:t xml:space="preserve"> </w:t>
      </w:r>
      <w:proofErr w:type="spellStart"/>
      <w:r w:rsidRPr="0050469B">
        <w:t>their</w:t>
      </w:r>
      <w:proofErr w:type="spellEnd"/>
      <w:r w:rsidRPr="0050469B">
        <w:t xml:space="preserve"> </w:t>
      </w:r>
      <w:proofErr w:type="spellStart"/>
      <w:r w:rsidRPr="0050469B">
        <w:t>combinations</w:t>
      </w:r>
      <w:proofErr w:type="spellEnd"/>
      <w:r w:rsidRPr="0050469B">
        <w:t xml:space="preserve">, </w:t>
      </w:r>
      <w:proofErr w:type="spellStart"/>
      <w:r w:rsidRPr="0050469B">
        <w:t>and</w:t>
      </w:r>
      <w:proofErr w:type="spellEnd"/>
      <w:r w:rsidRPr="0050469B">
        <w:t xml:space="preserve"> I </w:t>
      </w:r>
      <w:proofErr w:type="spellStart"/>
      <w:r w:rsidRPr="0050469B">
        <w:t>understood</w:t>
      </w:r>
      <w:proofErr w:type="spellEnd"/>
      <w:r w:rsidRPr="0050469B">
        <w:t xml:space="preserve"> </w:t>
      </w:r>
      <w:proofErr w:type="spellStart"/>
      <w:r w:rsidRPr="0050469B">
        <w:t>these</w:t>
      </w:r>
      <w:proofErr w:type="spellEnd"/>
      <w:r w:rsidRPr="0050469B">
        <w:t xml:space="preserve"> </w:t>
      </w:r>
      <w:proofErr w:type="spellStart"/>
      <w:r w:rsidRPr="0050469B">
        <w:t>artifacts</w:t>
      </w:r>
      <w:proofErr w:type="spellEnd"/>
      <w:r w:rsidRPr="0050469B">
        <w:t xml:space="preserve"> </w:t>
      </w:r>
      <w:proofErr w:type="spellStart"/>
      <w:r w:rsidRPr="0050469B">
        <w:t>could</w:t>
      </w:r>
      <w:proofErr w:type="spellEnd"/>
      <w:r w:rsidRPr="0050469B">
        <w:t xml:space="preserve"> </w:t>
      </w:r>
      <w:proofErr w:type="spellStart"/>
      <w:r w:rsidRPr="0050469B">
        <w:t>have</w:t>
      </w:r>
      <w:proofErr w:type="spellEnd"/>
      <w:r w:rsidRPr="0050469B">
        <w:t xml:space="preserve"> a </w:t>
      </w:r>
      <w:proofErr w:type="spellStart"/>
      <w:r w:rsidRPr="0050469B">
        <w:t>lot</w:t>
      </w:r>
      <w:proofErr w:type="spellEnd"/>
      <w:r w:rsidRPr="0050469B">
        <w:t xml:space="preserve"> </w:t>
      </w:r>
      <w:proofErr w:type="spellStart"/>
      <w:r w:rsidRPr="0050469B">
        <w:t>of</w:t>
      </w:r>
      <w:proofErr w:type="spellEnd"/>
      <w:r w:rsidRPr="0050469B">
        <w:t xml:space="preserve"> </w:t>
      </w:r>
      <w:proofErr w:type="spellStart"/>
      <w:r w:rsidRPr="0050469B">
        <w:t>mutation</w:t>
      </w:r>
      <w:proofErr w:type="spellEnd"/>
      <w:r w:rsidRPr="0050469B">
        <w:t xml:space="preserve"> </w:t>
      </w:r>
      <w:proofErr w:type="spellStart"/>
      <w:r w:rsidRPr="0050469B">
        <w:t>depending</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tests</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executed</w:t>
      </w:r>
      <w:proofErr w:type="spellEnd"/>
      <w:r w:rsidRPr="0050469B">
        <w:t xml:space="preserve"> in a PoC. Do </w:t>
      </w:r>
      <w:proofErr w:type="spellStart"/>
      <w:r w:rsidRPr="0050469B">
        <w:t>you</w:t>
      </w:r>
      <w:proofErr w:type="spellEnd"/>
      <w:r w:rsidRPr="0050469B">
        <w:t xml:space="preserve"> </w:t>
      </w:r>
      <w:proofErr w:type="spellStart"/>
      <w:r w:rsidRPr="0050469B">
        <w:t>believe</w:t>
      </w:r>
      <w:proofErr w:type="spellEnd"/>
      <w:r w:rsidRPr="0050469B">
        <w:t xml:space="preserve"> </w:t>
      </w:r>
      <w:proofErr w:type="spellStart"/>
      <w:r w:rsidRPr="0050469B">
        <w:t>the</w:t>
      </w:r>
      <w:proofErr w:type="spellEnd"/>
      <w:r w:rsidRPr="0050469B">
        <w:t xml:space="preserve"> </w:t>
      </w:r>
      <w:proofErr w:type="spellStart"/>
      <w:r w:rsidRPr="0050469B">
        <w:t>requirements</w:t>
      </w:r>
      <w:proofErr w:type="spellEnd"/>
      <w:r w:rsidRPr="0050469B">
        <w:t xml:space="preserve"> </w:t>
      </w:r>
      <w:proofErr w:type="spellStart"/>
      <w:r w:rsidRPr="0050469B">
        <w:t>could</w:t>
      </w:r>
      <w:proofErr w:type="spellEnd"/>
      <w:r w:rsidRPr="0050469B">
        <w:t xml:space="preserve"> </w:t>
      </w:r>
      <w:proofErr w:type="spellStart"/>
      <w:r w:rsidRPr="0050469B">
        <w:t>change</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w:t>
      </w:r>
      <w:proofErr w:type="spellStart"/>
      <w:r w:rsidRPr="0050469B">
        <w:t>execution</w:t>
      </w:r>
      <w:proofErr w:type="spellEnd"/>
      <w:r w:rsidRPr="0050469B">
        <w:t xml:space="preserve"> </w:t>
      </w:r>
      <w:proofErr w:type="spellStart"/>
      <w:r w:rsidRPr="0050469B">
        <w:t>or</w:t>
      </w:r>
      <w:proofErr w:type="spellEnd"/>
      <w:r w:rsidRPr="0050469B">
        <w:t xml:space="preserve"> </w:t>
      </w:r>
      <w:proofErr w:type="spellStart"/>
      <w:r w:rsidRPr="0050469B">
        <w:t>the</w:t>
      </w:r>
      <w:proofErr w:type="spellEnd"/>
      <w:r w:rsidRPr="0050469B">
        <w:t xml:space="preserve"> </w:t>
      </w:r>
      <w:proofErr w:type="spellStart"/>
      <w:r w:rsidRPr="0050469B">
        <w:t>requirements</w:t>
      </w:r>
      <w:proofErr w:type="spellEnd"/>
      <w:r w:rsidRPr="0050469B">
        <w:t xml:space="preserve"> </w:t>
      </w:r>
      <w:proofErr w:type="spellStart"/>
      <w:r w:rsidRPr="0050469B">
        <w:t>will</w:t>
      </w:r>
      <w:proofErr w:type="spellEnd"/>
      <w:r w:rsidRPr="0050469B">
        <w:t xml:space="preserve"> </w:t>
      </w:r>
      <w:proofErr w:type="spellStart"/>
      <w:r w:rsidRPr="0050469B">
        <w:t>never</w:t>
      </w:r>
      <w:proofErr w:type="spellEnd"/>
      <w:r w:rsidRPr="0050469B">
        <w:t xml:space="preserve"> </w:t>
      </w:r>
      <w:proofErr w:type="spellStart"/>
      <w:r w:rsidRPr="0050469B">
        <w:t>change</w:t>
      </w:r>
      <w:proofErr w:type="spellEnd"/>
      <w:r w:rsidRPr="0050469B">
        <w:t>?</w:t>
      </w:r>
    </w:p>
    <w:p w14:paraId="59BDAFAB"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is</w:t>
      </w:r>
      <w:proofErr w:type="spellEnd"/>
      <w:r w:rsidRPr="0050469B">
        <w:t xml:space="preserve"> </w:t>
      </w:r>
      <w:proofErr w:type="spellStart"/>
      <w:r w:rsidRPr="0050469B">
        <w:t>possible</w:t>
      </w:r>
      <w:proofErr w:type="spellEnd"/>
      <w:r w:rsidRPr="0050469B">
        <w:t xml:space="preserve"> </w:t>
      </w:r>
      <w:proofErr w:type="spellStart"/>
      <w:r w:rsidRPr="0050469B">
        <w:t>to</w:t>
      </w:r>
      <w:proofErr w:type="spellEnd"/>
      <w:r w:rsidRPr="0050469B">
        <w:t xml:space="preserve"> </w:t>
      </w:r>
      <w:proofErr w:type="spellStart"/>
      <w:r w:rsidRPr="0050469B">
        <w:t>change</w:t>
      </w:r>
      <w:proofErr w:type="spellEnd"/>
      <w:r w:rsidRPr="0050469B">
        <w:t xml:space="preserve">. </w:t>
      </w:r>
      <w:proofErr w:type="spellStart"/>
      <w:r w:rsidRPr="0050469B">
        <w:t>My</w:t>
      </w:r>
      <w:proofErr w:type="spellEnd"/>
      <w:r w:rsidRPr="0050469B">
        <w:t xml:space="preserve"> </w:t>
      </w:r>
      <w:proofErr w:type="spellStart"/>
      <w:r w:rsidRPr="0050469B">
        <w:t>experience</w:t>
      </w:r>
      <w:proofErr w:type="spellEnd"/>
      <w:r w:rsidRPr="0050469B">
        <w:t xml:space="preserve"> </w:t>
      </w:r>
      <w:proofErr w:type="spellStart"/>
      <w:r w:rsidRPr="0050469B">
        <w:t>tells</w:t>
      </w:r>
      <w:proofErr w:type="spellEnd"/>
      <w:r w:rsidRPr="0050469B">
        <w:t xml:space="preserve"> me </w:t>
      </w:r>
      <w:proofErr w:type="spellStart"/>
      <w:r w:rsidRPr="0050469B">
        <w:t>the</w:t>
      </w:r>
      <w:proofErr w:type="spellEnd"/>
      <w:r w:rsidRPr="0050469B">
        <w:t xml:space="preserve"> </w:t>
      </w:r>
      <w:proofErr w:type="spellStart"/>
      <w:r w:rsidRPr="0050469B">
        <w:t>way</w:t>
      </w:r>
      <w:proofErr w:type="spellEnd"/>
      <w:r w:rsidRPr="0050469B">
        <w:t xml:space="preserve"> </w:t>
      </w:r>
      <w:proofErr w:type="spellStart"/>
      <w:r w:rsidRPr="0050469B">
        <w:t>to</w:t>
      </w:r>
      <w:proofErr w:type="spellEnd"/>
      <w:r w:rsidRPr="0050469B">
        <w:t xml:space="preserve"> </w:t>
      </w:r>
      <w:proofErr w:type="spellStart"/>
      <w:r w:rsidRPr="0050469B">
        <w:t>get</w:t>
      </w:r>
      <w:proofErr w:type="spellEnd"/>
      <w:r w:rsidRPr="0050469B">
        <w:t xml:space="preserve"> </w:t>
      </w:r>
      <w:proofErr w:type="spellStart"/>
      <w:r w:rsidRPr="0050469B">
        <w:t>the</w:t>
      </w:r>
      <w:proofErr w:type="spellEnd"/>
      <w:r w:rsidRPr="0050469B">
        <w:t xml:space="preserve"> </w:t>
      </w:r>
      <w:proofErr w:type="spellStart"/>
      <w:r w:rsidRPr="0050469B">
        <w:t>requirement</w:t>
      </w:r>
      <w:proofErr w:type="spellEnd"/>
      <w:r w:rsidRPr="0050469B">
        <w:t xml:space="preserve"> </w:t>
      </w:r>
      <w:proofErr w:type="spellStart"/>
      <w:r w:rsidRPr="0050469B">
        <w:t>may</w:t>
      </w:r>
      <w:proofErr w:type="spellEnd"/>
      <w:r w:rsidRPr="0050469B">
        <w:t xml:space="preserve"> </w:t>
      </w:r>
      <w:proofErr w:type="spellStart"/>
      <w:r w:rsidRPr="0050469B">
        <w:t>change</w:t>
      </w:r>
      <w:proofErr w:type="spellEnd"/>
      <w:r w:rsidRPr="0050469B">
        <w:t xml:space="preserve">, </w:t>
      </w:r>
      <w:proofErr w:type="spellStart"/>
      <w:r w:rsidRPr="0050469B">
        <w:t>but</w:t>
      </w:r>
      <w:proofErr w:type="spellEnd"/>
      <w:r w:rsidRPr="0050469B">
        <w:t xml:space="preserve"> </w:t>
      </w:r>
      <w:proofErr w:type="spellStart"/>
      <w:r w:rsidRPr="0050469B">
        <w:t>the</w:t>
      </w:r>
      <w:proofErr w:type="spellEnd"/>
      <w:r w:rsidRPr="0050469B">
        <w:t xml:space="preserve"> </w:t>
      </w:r>
      <w:proofErr w:type="spellStart"/>
      <w:r w:rsidRPr="0050469B">
        <w:t>requirement</w:t>
      </w:r>
      <w:proofErr w:type="spellEnd"/>
      <w:r w:rsidRPr="0050469B">
        <w:t xml:space="preserve"> </w:t>
      </w:r>
      <w:proofErr w:type="spellStart"/>
      <w:r w:rsidRPr="0050469B">
        <w:t>itself</w:t>
      </w:r>
      <w:proofErr w:type="spellEnd"/>
      <w:r w:rsidRPr="0050469B">
        <w:t xml:space="preserve"> </w:t>
      </w:r>
      <w:proofErr w:type="spellStart"/>
      <w:r w:rsidRPr="0050469B">
        <w:t>will</w:t>
      </w:r>
      <w:proofErr w:type="spellEnd"/>
      <w:r w:rsidRPr="0050469B">
        <w:t xml:space="preserve"> </w:t>
      </w:r>
      <w:proofErr w:type="spellStart"/>
      <w:r w:rsidRPr="0050469B">
        <w:t>not</w:t>
      </w:r>
      <w:proofErr w:type="spellEnd"/>
      <w:r w:rsidRPr="0050469B">
        <w:t xml:space="preserve"> </w:t>
      </w:r>
      <w:proofErr w:type="spellStart"/>
      <w:r w:rsidRPr="0050469B">
        <w:t>change</w:t>
      </w:r>
      <w:proofErr w:type="spellEnd"/>
      <w:r w:rsidRPr="0050469B">
        <w:t>.</w:t>
      </w:r>
    </w:p>
    <w:p w14:paraId="6E71F645" w14:textId="03273614"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Assuming</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ten</w:t>
      </w:r>
      <w:proofErr w:type="spellEnd"/>
      <w:r w:rsidRPr="0050469B">
        <w:t xml:space="preserve"> </w:t>
      </w:r>
      <w:proofErr w:type="spellStart"/>
      <w:r w:rsidRPr="0050469B">
        <w:t>customers</w:t>
      </w:r>
      <w:proofErr w:type="spellEnd"/>
      <w:r w:rsidRPr="0050469B">
        <w:t xml:space="preserve"> </w:t>
      </w:r>
      <w:proofErr w:type="spellStart"/>
      <w:r w:rsidRPr="0050469B">
        <w:t>with</w:t>
      </w:r>
      <w:proofErr w:type="spellEnd"/>
      <w:r w:rsidRPr="0050469B">
        <w:t xml:space="preserve"> </w:t>
      </w:r>
      <w:proofErr w:type="spellStart"/>
      <w:r w:rsidRPr="0050469B">
        <w:t>ten</w:t>
      </w:r>
      <w:proofErr w:type="spellEnd"/>
      <w:r w:rsidRPr="0050469B">
        <w:t xml:space="preserve"> </w:t>
      </w:r>
      <w:proofErr w:type="spellStart"/>
      <w:r w:rsidRPr="0050469B">
        <w:t>different</w:t>
      </w:r>
      <w:proofErr w:type="spellEnd"/>
      <w:r w:rsidRPr="0050469B">
        <w:t xml:space="preserve"> </w:t>
      </w:r>
      <w:proofErr w:type="spellStart"/>
      <w:r w:rsidRPr="0050469B">
        <w:t>requirements</w:t>
      </w:r>
      <w:proofErr w:type="spellEnd"/>
      <w:r w:rsidRPr="0050469B">
        <w:t xml:space="preserve">, </w:t>
      </w:r>
      <w:proofErr w:type="spellStart"/>
      <w:r w:rsidRPr="0050469B">
        <w:t>is</w:t>
      </w:r>
      <w:proofErr w:type="spellEnd"/>
      <w:r w:rsidRPr="0050469B">
        <w:t xml:space="preserve"> </w:t>
      </w:r>
      <w:proofErr w:type="spellStart"/>
      <w:r w:rsidRPr="0050469B">
        <w:t>there</w:t>
      </w:r>
      <w:proofErr w:type="spellEnd"/>
      <w:r w:rsidRPr="0050469B">
        <w:t xml:space="preserve"> </w:t>
      </w:r>
      <w:proofErr w:type="spellStart"/>
      <w:r w:rsidRPr="0050469B">
        <w:t>any</w:t>
      </w:r>
      <w:proofErr w:type="spellEnd"/>
      <w:r w:rsidRPr="0050469B">
        <w:t xml:space="preserve"> </w:t>
      </w:r>
      <w:proofErr w:type="spellStart"/>
      <w:r w:rsidRPr="0050469B">
        <w:t>way</w:t>
      </w:r>
      <w:proofErr w:type="spellEnd"/>
      <w:r w:rsidRPr="0050469B">
        <w:t xml:space="preserve"> </w:t>
      </w:r>
      <w:proofErr w:type="spellStart"/>
      <w:r w:rsidRPr="0050469B">
        <w:t>to</w:t>
      </w:r>
      <w:proofErr w:type="spellEnd"/>
      <w:r w:rsidRPr="0050469B">
        <w:t xml:space="preserve"> </w:t>
      </w:r>
      <w:proofErr w:type="spellStart"/>
      <w:r w:rsidRPr="0050469B">
        <w:t>know</w:t>
      </w:r>
      <w:proofErr w:type="spellEnd"/>
      <w:r w:rsidRPr="0050469B">
        <w:t xml:space="preserve"> (from </w:t>
      </w:r>
      <w:proofErr w:type="spellStart"/>
      <w:r w:rsidRPr="0050469B">
        <w:t>the</w:t>
      </w:r>
      <w:proofErr w:type="spellEnd"/>
      <w:r w:rsidRPr="0050469B">
        <w:t xml:space="preserve"> perspective as a PoC </w:t>
      </w:r>
      <w:proofErr w:type="spellStart"/>
      <w:r w:rsidRPr="0050469B">
        <w:t>specialist</w:t>
      </w:r>
      <w:proofErr w:type="spellEnd"/>
      <w:r w:rsidRPr="0050469B">
        <w:t xml:space="preserve">) </w:t>
      </w:r>
      <w:proofErr w:type="spellStart"/>
      <w:r w:rsidRPr="0050469B">
        <w:t>the</w:t>
      </w:r>
      <w:proofErr w:type="spellEnd"/>
      <w:r w:rsidRPr="0050469B">
        <w:t xml:space="preserve"> complete insight from </w:t>
      </w:r>
      <w:proofErr w:type="spellStart"/>
      <w:r w:rsidRPr="0050469B">
        <w:t>each</w:t>
      </w:r>
      <w:proofErr w:type="spellEnd"/>
      <w:r w:rsidRPr="0050469B">
        <w:t xml:space="preserve"> </w:t>
      </w:r>
      <w:proofErr w:type="spellStart"/>
      <w:r w:rsidRPr="0050469B">
        <w:t>requirement</w:t>
      </w:r>
      <w:proofErr w:type="spellEnd"/>
      <w:r w:rsidRPr="0050469B">
        <w:t xml:space="preserve"> </w:t>
      </w:r>
      <w:proofErr w:type="spellStart"/>
      <w:r w:rsidRPr="0050469B">
        <w:t>and</w:t>
      </w:r>
      <w:proofErr w:type="spellEnd"/>
      <w:r w:rsidRPr="0050469B">
        <w:t xml:space="preserve"> its </w:t>
      </w:r>
      <w:proofErr w:type="spellStart"/>
      <w:r w:rsidRPr="0050469B">
        <w:t>relation</w:t>
      </w:r>
      <w:proofErr w:type="spellEnd"/>
      <w:r w:rsidRPr="0050469B">
        <w:t xml:space="preserve"> </w:t>
      </w:r>
      <w:proofErr w:type="spellStart"/>
      <w:r w:rsidRPr="0050469B">
        <w:t>with</w:t>
      </w:r>
      <w:proofErr w:type="spellEnd"/>
      <w:r w:rsidRPr="0050469B">
        <w:t xml:space="preserve"> </w:t>
      </w:r>
      <w:proofErr w:type="spellStart"/>
      <w:r w:rsidRPr="0050469B">
        <w:t>all</w:t>
      </w:r>
      <w:proofErr w:type="spellEnd"/>
      <w:r w:rsidRPr="0050469B">
        <w:t xml:space="preserve"> </w:t>
      </w:r>
      <w:proofErr w:type="spellStart"/>
      <w:r w:rsidRPr="0050469B">
        <w:t>artifacts</w:t>
      </w:r>
      <w:proofErr w:type="spellEnd"/>
      <w:r w:rsidRPr="0050469B">
        <w:t>?</w:t>
      </w:r>
    </w:p>
    <w:p w14:paraId="2501AFA7" w14:textId="77777777" w:rsidR="00AC426F" w:rsidRPr="0050469B" w:rsidRDefault="00AC426F" w:rsidP="00A01847">
      <w:pPr>
        <w:pStyle w:val="Tese-Entrevistas"/>
      </w:pPr>
      <w:proofErr w:type="spellStart"/>
      <w:r w:rsidRPr="0050469B">
        <w:t>Answer</w:t>
      </w:r>
      <w:proofErr w:type="spellEnd"/>
      <w:r w:rsidRPr="0050469B">
        <w:t xml:space="preserve">: No. </w:t>
      </w:r>
      <w:proofErr w:type="spellStart"/>
      <w:r w:rsidRPr="0050469B">
        <w:t>There</w:t>
      </w:r>
      <w:proofErr w:type="spellEnd"/>
      <w:r w:rsidRPr="0050469B">
        <w:t xml:space="preserve"> </w:t>
      </w:r>
      <w:proofErr w:type="spellStart"/>
      <w:r w:rsidRPr="0050469B">
        <w:t>is</w:t>
      </w:r>
      <w:proofErr w:type="spellEnd"/>
      <w:r w:rsidRPr="0050469B">
        <w:t xml:space="preserve"> no </w:t>
      </w:r>
      <w:proofErr w:type="spellStart"/>
      <w:r w:rsidRPr="0050469B">
        <w:t>way</w:t>
      </w:r>
      <w:proofErr w:type="spellEnd"/>
      <w:r w:rsidRPr="0050469B">
        <w:t xml:space="preserve"> </w:t>
      </w:r>
      <w:proofErr w:type="spellStart"/>
      <w:r w:rsidRPr="0050469B">
        <w:t>to</w:t>
      </w:r>
      <w:proofErr w:type="spellEnd"/>
      <w:r w:rsidRPr="0050469B">
        <w:t xml:space="preserve"> </w:t>
      </w:r>
      <w:proofErr w:type="spellStart"/>
      <w:r w:rsidRPr="0050469B">
        <w:t>know</w:t>
      </w:r>
      <w:proofErr w:type="spellEnd"/>
      <w:r w:rsidRPr="0050469B">
        <w:t xml:space="preserve"> it.</w:t>
      </w:r>
    </w:p>
    <w:p w14:paraId="4CBC5370" w14:textId="759BBAFB" w:rsidR="00AC426F" w:rsidRPr="0050469B" w:rsidRDefault="00AC426F" w:rsidP="00A01847">
      <w:pPr>
        <w:pStyle w:val="Tese-Entrevistas"/>
      </w:pPr>
    </w:p>
    <w:p w14:paraId="11572EBE" w14:textId="7CAB06C7" w:rsidR="00AC426F" w:rsidRPr="0050469B" w:rsidRDefault="00AC426F" w:rsidP="00A01847">
      <w:pPr>
        <w:pStyle w:val="Tese-Entrevistas"/>
      </w:pPr>
      <w:r w:rsidRPr="0050469B">
        <w:t xml:space="preserve">3)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challenges</w:t>
      </w:r>
      <w:proofErr w:type="spellEnd"/>
      <w:r w:rsidRPr="0050469B">
        <w:t xml:space="preserve"> </w:t>
      </w:r>
      <w:proofErr w:type="spellStart"/>
      <w:r w:rsidRPr="0050469B">
        <w:t>of</w:t>
      </w:r>
      <w:proofErr w:type="spellEnd"/>
      <w:r w:rsidRPr="0050469B">
        <w:t xml:space="preserve"> a PoC?</w:t>
      </w:r>
    </w:p>
    <w:p w14:paraId="6502B7C5" w14:textId="74D1F6FB" w:rsidR="00AC426F" w:rsidRPr="0050469B" w:rsidRDefault="00AC426F" w:rsidP="00A01847">
      <w:pPr>
        <w:pStyle w:val="Tese-Entrevistas"/>
      </w:pPr>
      <w:r w:rsidRPr="0050469B">
        <w:t xml:space="preserve">The </w:t>
      </w:r>
      <w:proofErr w:type="spellStart"/>
      <w:r w:rsidRPr="0050469B">
        <w:t>biggest</w:t>
      </w:r>
      <w:proofErr w:type="spellEnd"/>
      <w:r w:rsidRPr="0050469B">
        <w:t xml:space="preserve"> </w:t>
      </w:r>
      <w:proofErr w:type="spellStart"/>
      <w:r w:rsidRPr="0050469B">
        <w:t>challenge</w:t>
      </w:r>
      <w:proofErr w:type="spellEnd"/>
      <w:r w:rsidRPr="0050469B">
        <w:t xml:space="preserve"> in PoC </w:t>
      </w:r>
      <w:proofErr w:type="spellStart"/>
      <w:r w:rsidRPr="0050469B">
        <w:t>is</w:t>
      </w:r>
      <w:proofErr w:type="spellEnd"/>
      <w:r w:rsidRPr="0050469B">
        <w:t xml:space="preserve"> </w:t>
      </w:r>
      <w:proofErr w:type="spellStart"/>
      <w:r w:rsidRPr="0050469B">
        <w:t>that</w:t>
      </w:r>
      <w:proofErr w:type="spellEnd"/>
      <w:r w:rsidRPr="0050469B">
        <w:t xml:space="preserve"> </w:t>
      </w:r>
      <w:proofErr w:type="spellStart"/>
      <w:r w:rsidRPr="0050469B">
        <w:t>customers</w:t>
      </w:r>
      <w:proofErr w:type="spellEnd"/>
      <w:r w:rsidRPr="0050469B">
        <w:t xml:space="preserve"> do </w:t>
      </w:r>
      <w:proofErr w:type="spellStart"/>
      <w:r w:rsidRPr="0050469B">
        <w:t>not</w:t>
      </w:r>
      <w:proofErr w:type="spellEnd"/>
      <w:r w:rsidRPr="0050469B">
        <w:t xml:space="preserve"> </w:t>
      </w:r>
      <w:proofErr w:type="spellStart"/>
      <w:r w:rsidRPr="0050469B">
        <w:t>have</w:t>
      </w:r>
      <w:proofErr w:type="spellEnd"/>
      <w:r w:rsidRPr="0050469B">
        <w:t xml:space="preserve"> a complete insight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requirements</w:t>
      </w:r>
      <w:proofErr w:type="spellEnd"/>
      <w:r w:rsidRPr="0050469B">
        <w:t xml:space="preserve"> </w:t>
      </w:r>
      <w:proofErr w:type="spellStart"/>
      <w:r w:rsidRPr="0050469B">
        <w:t>itself</w:t>
      </w:r>
      <w:proofErr w:type="spellEnd"/>
      <w:r w:rsidRPr="0050469B">
        <w:t>.</w:t>
      </w:r>
    </w:p>
    <w:p w14:paraId="1F38FE0A" w14:textId="7931A5AC"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But</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don</w:t>
      </w:r>
      <w:r w:rsidR="00D22958" w:rsidRPr="0050469B">
        <w:t>’</w:t>
      </w:r>
      <w:r w:rsidRPr="0050469B">
        <w:t>t</w:t>
      </w:r>
      <w:proofErr w:type="spellEnd"/>
      <w:r w:rsidRPr="0050469B">
        <w:t xml:space="preserve"> </w:t>
      </w:r>
      <w:proofErr w:type="spellStart"/>
      <w:r w:rsidRPr="0050469B">
        <w:t>have</w:t>
      </w:r>
      <w:proofErr w:type="spellEnd"/>
      <w:r w:rsidRPr="0050469B">
        <w:t xml:space="preserve"> a complete insight,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act</w:t>
      </w:r>
      <w:proofErr w:type="spellEnd"/>
      <w:r w:rsidRPr="0050469B">
        <w:t xml:space="preserve"> </w:t>
      </w:r>
      <w:proofErr w:type="spellStart"/>
      <w:r w:rsidRPr="0050469B">
        <w:t>to</w:t>
      </w:r>
      <w:proofErr w:type="spellEnd"/>
      <w:r w:rsidRPr="0050469B">
        <w:t xml:space="preserve"> </w:t>
      </w:r>
      <w:proofErr w:type="spellStart"/>
      <w:r w:rsidRPr="0050469B">
        <w:t>guide</w:t>
      </w:r>
      <w:proofErr w:type="spellEnd"/>
      <w:r w:rsidRPr="0050469B">
        <w:t xml:space="preserve"> </w:t>
      </w:r>
      <w:proofErr w:type="spellStart"/>
      <w:r w:rsidRPr="0050469B">
        <w:t>them</w:t>
      </w:r>
      <w:proofErr w:type="spellEnd"/>
      <w:r w:rsidRPr="0050469B">
        <w:t>?</w:t>
      </w:r>
    </w:p>
    <w:p w14:paraId="254D2A9F" w14:textId="3A51E0CB"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Here</w:t>
      </w:r>
      <w:proofErr w:type="spellEnd"/>
      <w:r w:rsidRPr="0050469B">
        <w:t xml:space="preserve"> </w:t>
      </w:r>
      <w:proofErr w:type="spellStart"/>
      <w:r w:rsidRPr="0050469B">
        <w:t>is</w:t>
      </w:r>
      <w:proofErr w:type="spellEnd"/>
      <w:r w:rsidRPr="0050469B">
        <w:t xml:space="preserve"> </w:t>
      </w:r>
      <w:proofErr w:type="spellStart"/>
      <w:r w:rsidRPr="0050469B">
        <w:t>the</w:t>
      </w:r>
      <w:proofErr w:type="spellEnd"/>
      <w:r w:rsidRPr="0050469B">
        <w:t xml:space="preserve"> problem. The </w:t>
      </w:r>
      <w:proofErr w:type="spellStart"/>
      <w:r w:rsidRPr="0050469B">
        <w:t>customer</w:t>
      </w:r>
      <w:proofErr w:type="spellEnd"/>
      <w:r w:rsidRPr="0050469B">
        <w:t xml:space="preserve"> does </w:t>
      </w:r>
      <w:proofErr w:type="spellStart"/>
      <w:r w:rsidRPr="0050469B">
        <w:t>not</w:t>
      </w:r>
      <w:proofErr w:type="spellEnd"/>
      <w:r w:rsidRPr="0050469B">
        <w:t xml:space="preserve"> </w:t>
      </w:r>
      <w:proofErr w:type="spellStart"/>
      <w:r w:rsidRPr="0050469B">
        <w:t>know</w:t>
      </w:r>
      <w:proofErr w:type="spellEnd"/>
      <w:r w:rsidRPr="0050469B">
        <w:t xml:space="preserve"> </w:t>
      </w:r>
      <w:proofErr w:type="spellStart"/>
      <w:r w:rsidRPr="0050469B">
        <w:t>that</w:t>
      </w:r>
      <w:proofErr w:type="spellEnd"/>
      <w:r w:rsidRPr="0050469B">
        <w:t xml:space="preserve"> </w:t>
      </w:r>
      <w:proofErr w:type="spellStart"/>
      <w:r w:rsidRPr="0050469B">
        <w:t>he</w:t>
      </w:r>
      <w:proofErr w:type="spellEnd"/>
      <w:r w:rsidRPr="0050469B">
        <w:t>/</w:t>
      </w:r>
      <w:proofErr w:type="spellStart"/>
      <w:r w:rsidRPr="0050469B">
        <w:t>she</w:t>
      </w:r>
      <w:proofErr w:type="spellEnd"/>
      <w:r w:rsidRPr="0050469B">
        <w:t xml:space="preserve"> </w:t>
      </w:r>
      <w:proofErr w:type="spellStart"/>
      <w:r w:rsidRPr="0050469B">
        <w:t>has</w:t>
      </w:r>
      <w:proofErr w:type="spellEnd"/>
      <w:r w:rsidRPr="0050469B">
        <w:t xml:space="preserve"> a </w:t>
      </w:r>
      <w:proofErr w:type="spellStart"/>
      <w:r w:rsidRPr="0050469B">
        <w:t>problem</w:t>
      </w:r>
      <w:proofErr w:type="spellEnd"/>
      <w:r w:rsidRPr="0050469B">
        <w:t xml:space="preserve">, </w:t>
      </w:r>
      <w:proofErr w:type="spellStart"/>
      <w:r w:rsidRPr="0050469B">
        <w:t>and</w:t>
      </w:r>
      <w:proofErr w:type="spellEnd"/>
      <w:r w:rsidRPr="0050469B">
        <w:t xml:space="preserve"> </w:t>
      </w:r>
      <w:proofErr w:type="spellStart"/>
      <w:r w:rsidRPr="0050469B">
        <w:t>usually</w:t>
      </w:r>
      <w:proofErr w:type="spellEnd"/>
      <w:r w:rsidRPr="0050469B">
        <w:t xml:space="preserve"> </w:t>
      </w:r>
      <w:proofErr w:type="spellStart"/>
      <w:r w:rsidRPr="0050469B">
        <w:t>is</w:t>
      </w:r>
      <w:proofErr w:type="spellEnd"/>
      <w:r w:rsidRPr="0050469B">
        <w:t xml:space="preserve"> </w:t>
      </w:r>
      <w:proofErr w:type="spellStart"/>
      <w:r w:rsidRPr="0050469B">
        <w:t>expecting</w:t>
      </w:r>
      <w:proofErr w:type="spellEnd"/>
      <w:r w:rsidRPr="0050469B">
        <w:t xml:space="preserve"> us </w:t>
      </w:r>
      <w:proofErr w:type="spellStart"/>
      <w:r w:rsidRPr="0050469B">
        <w:t>to</w:t>
      </w:r>
      <w:proofErr w:type="spellEnd"/>
      <w:r w:rsidRPr="0050469B">
        <w:t xml:space="preserve"> solve </w:t>
      </w:r>
      <w:proofErr w:type="spellStart"/>
      <w:r w:rsidRPr="0050469B">
        <w:t>that</w:t>
      </w:r>
      <w:proofErr w:type="spellEnd"/>
      <w:r w:rsidRPr="0050469B">
        <w:t xml:space="preserve"> </w:t>
      </w:r>
      <w:proofErr w:type="spellStart"/>
      <w:r w:rsidRPr="0050469B">
        <w:t>problem</w:t>
      </w:r>
      <w:proofErr w:type="spellEnd"/>
      <w:r w:rsidRPr="0050469B">
        <w:t xml:space="preserve"> (</w:t>
      </w:r>
      <w:proofErr w:type="spellStart"/>
      <w:r w:rsidRPr="0050469B">
        <w:t>and</w:t>
      </w:r>
      <w:proofErr w:type="spellEnd"/>
      <w:r w:rsidRPr="0050469B">
        <w:t xml:space="preserve"> </w:t>
      </w:r>
      <w:proofErr w:type="spellStart"/>
      <w:r w:rsidRPr="0050469B">
        <w:t>we</w:t>
      </w:r>
      <w:proofErr w:type="spellEnd"/>
      <w:r w:rsidRPr="0050469B">
        <w:t xml:space="preserve"> </w:t>
      </w:r>
      <w:proofErr w:type="spellStart"/>
      <w:r w:rsidRPr="0050469B">
        <w:t>don</w:t>
      </w:r>
      <w:r w:rsidR="00D22958" w:rsidRPr="0050469B">
        <w:t>’</w:t>
      </w:r>
      <w:r w:rsidRPr="0050469B">
        <w:t>t</w:t>
      </w:r>
      <w:proofErr w:type="spellEnd"/>
      <w:r w:rsidRPr="0050469B">
        <w:t xml:space="preserve"> </w:t>
      </w:r>
      <w:proofErr w:type="spellStart"/>
      <w:r w:rsidRPr="0050469B">
        <w:t>know</w:t>
      </w:r>
      <w:proofErr w:type="spellEnd"/>
      <w:r w:rsidRPr="0050469B">
        <w:t xml:space="preserve"> </w:t>
      </w:r>
      <w:proofErr w:type="spellStart"/>
      <w:r w:rsidRPr="0050469B">
        <w:t>what</w:t>
      </w:r>
      <w:proofErr w:type="spellEnd"/>
      <w:r w:rsidRPr="0050469B">
        <w:t xml:space="preserve"> </w:t>
      </w:r>
      <w:proofErr w:type="spellStart"/>
      <w:r w:rsidRPr="0050469B">
        <w:t>problem</w:t>
      </w:r>
      <w:proofErr w:type="spellEnd"/>
      <w:r w:rsidRPr="0050469B">
        <w:t xml:space="preserve"> </w:t>
      </w:r>
      <w:proofErr w:type="spellStart"/>
      <w:r w:rsidRPr="0050469B">
        <w:t>is</w:t>
      </w:r>
      <w:proofErr w:type="spellEnd"/>
      <w:r w:rsidRPr="0050469B">
        <w:t xml:space="preserve">). As </w:t>
      </w:r>
      <w:proofErr w:type="spellStart"/>
      <w:r w:rsidRPr="0050469B">
        <w:t>we</w:t>
      </w:r>
      <w:proofErr w:type="spellEnd"/>
      <w:r w:rsidRPr="0050469B">
        <w:t xml:space="preserve"> </w:t>
      </w:r>
      <w:proofErr w:type="spellStart"/>
      <w:r w:rsidRPr="0050469B">
        <w:t>don</w:t>
      </w:r>
      <w:r w:rsidR="00D22958" w:rsidRPr="0050469B">
        <w:t>’</w:t>
      </w:r>
      <w:r w:rsidRPr="0050469B">
        <w:t>t</w:t>
      </w:r>
      <w:proofErr w:type="spellEnd"/>
      <w:r w:rsidRPr="0050469B">
        <w:t xml:space="preserve"> </w:t>
      </w:r>
      <w:proofErr w:type="spellStart"/>
      <w:r w:rsidRPr="0050469B">
        <w:t>know</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exactly</w:t>
      </w:r>
      <w:proofErr w:type="spellEnd"/>
      <w:r w:rsidRPr="0050469B">
        <w:t xml:space="preserve"> </w:t>
      </w:r>
      <w:proofErr w:type="spellStart"/>
      <w:r w:rsidRPr="0050469B">
        <w:t>the</w:t>
      </w:r>
      <w:proofErr w:type="spellEnd"/>
      <w:r w:rsidRPr="0050469B">
        <w:t xml:space="preserve"> </w:t>
      </w:r>
      <w:proofErr w:type="spellStart"/>
      <w:r w:rsidRPr="0050469B">
        <w:t>problem</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use </w:t>
      </w:r>
      <w:proofErr w:type="spellStart"/>
      <w:r w:rsidRPr="0050469B">
        <w:t>our</w:t>
      </w:r>
      <w:proofErr w:type="spellEnd"/>
      <w:r w:rsidRPr="0050469B">
        <w:t xml:space="preserve"> </w:t>
      </w:r>
      <w:proofErr w:type="spellStart"/>
      <w:r w:rsidRPr="0050469B">
        <w:t>experience</w:t>
      </w:r>
      <w:proofErr w:type="spellEnd"/>
      <w:r w:rsidRPr="0050469B">
        <w:t xml:space="preserve"> </w:t>
      </w:r>
      <w:proofErr w:type="spellStart"/>
      <w:r w:rsidRPr="0050469B">
        <w:t>to</w:t>
      </w:r>
      <w:proofErr w:type="spellEnd"/>
      <w:r w:rsidRPr="0050469B">
        <w:t xml:space="preserve"> </w:t>
      </w:r>
      <w:proofErr w:type="spellStart"/>
      <w:r w:rsidRPr="0050469B">
        <w:t>try</w:t>
      </w:r>
      <w:proofErr w:type="spellEnd"/>
      <w:r w:rsidRPr="0050469B">
        <w:t xml:space="preserve"> </w:t>
      </w:r>
      <w:proofErr w:type="spellStart"/>
      <w:r w:rsidRPr="0050469B">
        <w:t>to</w:t>
      </w:r>
      <w:proofErr w:type="spellEnd"/>
      <w:r w:rsidRPr="0050469B">
        <w:t xml:space="preserve"> </w:t>
      </w:r>
      <w:proofErr w:type="spellStart"/>
      <w:r w:rsidRPr="0050469B">
        <w:t>extract</w:t>
      </w:r>
      <w:proofErr w:type="spellEnd"/>
      <w:r w:rsidRPr="0050469B">
        <w:t xml:space="preserve"> as </w:t>
      </w:r>
      <w:proofErr w:type="spellStart"/>
      <w:r w:rsidRPr="0050469B">
        <w:t>much</w:t>
      </w:r>
      <w:proofErr w:type="spellEnd"/>
      <w:r w:rsidRPr="0050469B">
        <w:t xml:space="preserve"> </w:t>
      </w:r>
      <w:proofErr w:type="spellStart"/>
      <w:r w:rsidRPr="0050469B">
        <w:t>information</w:t>
      </w:r>
      <w:proofErr w:type="spellEnd"/>
      <w:r w:rsidRPr="0050469B">
        <w:t xml:space="preserve"> as </w:t>
      </w:r>
      <w:proofErr w:type="spellStart"/>
      <w:r w:rsidRPr="0050469B">
        <w:t>we</w:t>
      </w:r>
      <w:proofErr w:type="spellEnd"/>
      <w:r w:rsidRPr="0050469B">
        <w:t xml:space="preserve"> </w:t>
      </w:r>
      <w:proofErr w:type="spellStart"/>
      <w:r w:rsidRPr="0050469B">
        <w:t>can</w:t>
      </w:r>
      <w:proofErr w:type="spellEnd"/>
      <w:r w:rsidRPr="0050469B">
        <w:t xml:space="preserve"> from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so</w:t>
      </w:r>
      <w:proofErr w:type="spellEnd"/>
      <w:r w:rsidRPr="0050469B">
        <w:t xml:space="preserve"> </w:t>
      </w:r>
      <w:proofErr w:type="spellStart"/>
      <w:r w:rsidRPr="0050469B">
        <w:t>we</w:t>
      </w:r>
      <w:proofErr w:type="spellEnd"/>
      <w:r w:rsidRPr="0050469B">
        <w:t xml:space="preserve"> are </w:t>
      </w:r>
      <w:proofErr w:type="spellStart"/>
      <w:r w:rsidRPr="0050469B">
        <w:t>always</w:t>
      </w:r>
      <w:proofErr w:type="spellEnd"/>
      <w:r w:rsidRPr="0050469B">
        <w:t xml:space="preserve"> in </w:t>
      </w:r>
      <w:proofErr w:type="spellStart"/>
      <w:r w:rsidRPr="0050469B">
        <w:t>an</w:t>
      </w:r>
      <w:proofErr w:type="spellEnd"/>
      <w:r w:rsidRPr="0050469B">
        <w:t xml:space="preserve"> </w:t>
      </w:r>
      <w:proofErr w:type="spellStart"/>
      <w:r w:rsidRPr="0050469B">
        <w:t>illusion</w:t>
      </w:r>
      <w:proofErr w:type="spellEnd"/>
      <w:r w:rsidRPr="0050469B">
        <w:t xml:space="preserve"> </w:t>
      </w:r>
      <w:proofErr w:type="spellStart"/>
      <w:r w:rsidRPr="0050469B">
        <w:t>we</w:t>
      </w:r>
      <w:proofErr w:type="spellEnd"/>
      <w:r w:rsidRPr="0050469B">
        <w:t xml:space="preserve"> are </w:t>
      </w:r>
      <w:proofErr w:type="spellStart"/>
      <w:r w:rsidRPr="0050469B">
        <w:t>going</w:t>
      </w:r>
      <w:proofErr w:type="spellEnd"/>
      <w:r w:rsidRPr="0050469B">
        <w:t xml:space="preserve"> </w:t>
      </w:r>
      <w:proofErr w:type="spellStart"/>
      <w:r w:rsidRPr="0050469B">
        <w:t>to</w:t>
      </w:r>
      <w:proofErr w:type="spellEnd"/>
      <w:r w:rsidRPr="0050469B">
        <w:t xml:space="preserve"> </w:t>
      </w:r>
      <w:proofErr w:type="spellStart"/>
      <w:r w:rsidRPr="0050469B">
        <w:t>fail</w:t>
      </w:r>
      <w:proofErr w:type="spellEnd"/>
      <w:r w:rsidRPr="0050469B">
        <w:t xml:space="preserve"> </w:t>
      </w:r>
      <w:proofErr w:type="spellStart"/>
      <w:r w:rsidRPr="0050469B">
        <w:t>when</w:t>
      </w:r>
      <w:proofErr w:type="spellEnd"/>
      <w:r w:rsidRPr="0050469B">
        <w:t xml:space="preserve"> </w:t>
      </w:r>
      <w:proofErr w:type="spellStart"/>
      <w:r w:rsidRPr="0050469B">
        <w:t>artifacts</w:t>
      </w:r>
      <w:proofErr w:type="spellEnd"/>
      <w:r w:rsidRPr="0050469B">
        <w:t xml:space="preserve"> </w:t>
      </w:r>
      <w:proofErr w:type="spellStart"/>
      <w:r w:rsidRPr="0050469B">
        <w:t>doesn’t</w:t>
      </w:r>
      <w:proofErr w:type="spellEnd"/>
      <w:r w:rsidRPr="0050469B">
        <w:t xml:space="preserve"> </w:t>
      </w:r>
      <w:proofErr w:type="spellStart"/>
      <w:r w:rsidRPr="0050469B">
        <w:t>completely</w:t>
      </w:r>
      <w:proofErr w:type="spellEnd"/>
      <w:r w:rsidRPr="0050469B">
        <w:t xml:space="preserve"> </w:t>
      </w:r>
      <w:proofErr w:type="spellStart"/>
      <w:r w:rsidRPr="0050469B">
        <w:t>align</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requirement</w:t>
      </w:r>
      <w:proofErr w:type="spellEnd"/>
      <w:r w:rsidRPr="0050469B">
        <w:t>.</w:t>
      </w:r>
    </w:p>
    <w:p w14:paraId="7BF9EF73" w14:textId="40219B6D"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If</w:t>
      </w:r>
      <w:proofErr w:type="spellEnd"/>
      <w:r w:rsidRPr="0050469B">
        <w:t xml:space="preserve"> I </w:t>
      </w:r>
      <w:proofErr w:type="spellStart"/>
      <w:r w:rsidRPr="0050469B">
        <w:t>may</w:t>
      </w:r>
      <w:proofErr w:type="spellEnd"/>
      <w:r w:rsidRPr="0050469B">
        <w:t xml:space="preserve">, I </w:t>
      </w:r>
      <w:proofErr w:type="spellStart"/>
      <w:r w:rsidRPr="0050469B">
        <w:t>would</w:t>
      </w:r>
      <w:proofErr w:type="spellEnd"/>
      <w:r w:rsidRPr="0050469B">
        <w:t xml:space="preserve"> </w:t>
      </w:r>
      <w:proofErr w:type="spellStart"/>
      <w:r w:rsidRPr="0050469B">
        <w:t>like</w:t>
      </w:r>
      <w:proofErr w:type="spellEnd"/>
      <w:r w:rsidRPr="0050469B">
        <w:t xml:space="preserve"> </w:t>
      </w:r>
      <w:proofErr w:type="spellStart"/>
      <w:r w:rsidRPr="0050469B">
        <w:t>to</w:t>
      </w:r>
      <w:proofErr w:type="spellEnd"/>
      <w:r w:rsidRPr="0050469B">
        <w:t xml:space="preserve"> </w:t>
      </w:r>
      <w:proofErr w:type="spellStart"/>
      <w:r w:rsidRPr="0050469B">
        <w:t>ask</w:t>
      </w:r>
      <w:proofErr w:type="spellEnd"/>
      <w:r w:rsidRPr="0050469B">
        <w:t xml:space="preserve"> a </w:t>
      </w:r>
      <w:proofErr w:type="spellStart"/>
      <w:r w:rsidRPr="0050469B">
        <w:t>provocative</w:t>
      </w:r>
      <w:proofErr w:type="spellEnd"/>
      <w:r w:rsidRPr="0050469B">
        <w:t xml:space="preserve"> </w:t>
      </w:r>
      <w:proofErr w:type="spellStart"/>
      <w:r w:rsidRPr="0050469B">
        <w:t>question</w:t>
      </w:r>
      <w:proofErr w:type="spellEnd"/>
      <w:r w:rsidRPr="0050469B">
        <w:t xml:space="preserve">. </w:t>
      </w:r>
      <w:proofErr w:type="spellStart"/>
      <w:r w:rsidRPr="0050469B">
        <w:t>Based</w:t>
      </w:r>
      <w:proofErr w:type="spellEnd"/>
      <w:r w:rsidRPr="0050469B">
        <w:t xml:space="preserve"> in </w:t>
      </w:r>
      <w:proofErr w:type="spellStart"/>
      <w:r w:rsidRPr="0050469B">
        <w:t>other</w:t>
      </w:r>
      <w:proofErr w:type="spellEnd"/>
      <w:r w:rsidRPr="0050469B">
        <w:t xml:space="preserve"> interviews, some PoC </w:t>
      </w:r>
      <w:proofErr w:type="spellStart"/>
      <w:r w:rsidRPr="0050469B">
        <w:t>practitioners</w:t>
      </w:r>
      <w:proofErr w:type="spellEnd"/>
      <w:r w:rsidRPr="0050469B">
        <w:t xml:space="preserve"> </w:t>
      </w:r>
      <w:proofErr w:type="spellStart"/>
      <w:r w:rsidRPr="0050469B">
        <w:t>believe</w:t>
      </w:r>
      <w:proofErr w:type="spellEnd"/>
      <w:r w:rsidRPr="0050469B">
        <w:t xml:space="preserve"> </w:t>
      </w:r>
      <w:proofErr w:type="spellStart"/>
      <w:r w:rsidRPr="0050469B">
        <w:t>that</w:t>
      </w:r>
      <w:proofErr w:type="spellEnd"/>
      <w:r w:rsidRPr="0050469B">
        <w:t xml:space="preserve"> a PoC </w:t>
      </w:r>
      <w:proofErr w:type="spellStart"/>
      <w:r w:rsidRPr="0050469B">
        <w:t>is</w:t>
      </w:r>
      <w:proofErr w:type="spellEnd"/>
      <w:r w:rsidRPr="0050469B">
        <w:t xml:space="preserve"> a </w:t>
      </w:r>
      <w:proofErr w:type="spellStart"/>
      <w:r w:rsidRPr="0050469B">
        <w:t>process</w:t>
      </w:r>
      <w:proofErr w:type="spellEnd"/>
      <w:r w:rsidRPr="0050469B">
        <w:t xml:space="preserve"> (</w:t>
      </w:r>
      <w:proofErr w:type="spellStart"/>
      <w:r w:rsidRPr="0050469B">
        <w:t>sequence</w:t>
      </w:r>
      <w:proofErr w:type="spellEnd"/>
      <w:r w:rsidRPr="0050469B">
        <w:t xml:space="preserve">) </w:t>
      </w:r>
      <w:proofErr w:type="spellStart"/>
      <w:r w:rsidRPr="0050469B">
        <w:t>with</w:t>
      </w:r>
      <w:proofErr w:type="spellEnd"/>
      <w:r w:rsidRPr="0050469B">
        <w:t xml:space="preserve"> </w:t>
      </w:r>
      <w:proofErr w:type="spellStart"/>
      <w:r w:rsidRPr="0050469B">
        <w:t>results</w:t>
      </w:r>
      <w:proofErr w:type="spellEnd"/>
      <w:r w:rsidRPr="0050469B">
        <w:t xml:space="preserve"> </w:t>
      </w:r>
      <w:proofErr w:type="spellStart"/>
      <w:r w:rsidRPr="0050469B">
        <w:t>which</w:t>
      </w:r>
      <w:proofErr w:type="spellEnd"/>
      <w:r w:rsidRPr="0050469B">
        <w:t xml:space="preserve"> </w:t>
      </w:r>
      <w:proofErr w:type="spellStart"/>
      <w:r w:rsidRPr="0050469B">
        <w:t>could</w:t>
      </w:r>
      <w:proofErr w:type="spellEnd"/>
      <w:r w:rsidRPr="0050469B">
        <w:t xml:space="preserve"> </w:t>
      </w:r>
      <w:proofErr w:type="spellStart"/>
      <w:r w:rsidRPr="0050469B">
        <w:t>fail</w:t>
      </w:r>
      <w:proofErr w:type="spellEnd"/>
      <w:r w:rsidRPr="0050469B">
        <w:t xml:space="preserve"> </w:t>
      </w:r>
      <w:proofErr w:type="spellStart"/>
      <w:r w:rsidRPr="0050469B">
        <w:t>or</w:t>
      </w:r>
      <w:proofErr w:type="spellEnd"/>
      <w:r w:rsidRPr="0050469B">
        <w:t xml:space="preserve"> pass. I </w:t>
      </w:r>
      <w:proofErr w:type="spellStart"/>
      <w:r w:rsidRPr="0050469B">
        <w:t>would</w:t>
      </w:r>
      <w:proofErr w:type="spellEnd"/>
      <w:r w:rsidRPr="0050469B">
        <w:t xml:space="preserve"> </w:t>
      </w:r>
      <w:proofErr w:type="spellStart"/>
      <w:r w:rsidRPr="0050469B">
        <w:t>like</w:t>
      </w:r>
      <w:proofErr w:type="spellEnd"/>
      <w:r w:rsidRPr="0050469B">
        <w:t xml:space="preserve"> </w:t>
      </w:r>
      <w:proofErr w:type="spellStart"/>
      <w:r w:rsidRPr="0050469B">
        <w:t>to</w:t>
      </w:r>
      <w:proofErr w:type="spellEnd"/>
      <w:r w:rsidRPr="0050469B">
        <w:t xml:space="preserve"> </w:t>
      </w:r>
      <w:proofErr w:type="spellStart"/>
      <w:r w:rsidRPr="0050469B">
        <w:t>get</w:t>
      </w:r>
      <w:proofErr w:type="spellEnd"/>
      <w:r w:rsidRPr="0050469B">
        <w:t xml:space="preserve"> </w:t>
      </w:r>
      <w:proofErr w:type="spellStart"/>
      <w:r w:rsidRPr="0050469B">
        <w:t>your</w:t>
      </w:r>
      <w:proofErr w:type="spellEnd"/>
      <w:r w:rsidRPr="0050469B">
        <w:t xml:space="preserve"> perspective </w:t>
      </w:r>
      <w:proofErr w:type="spellStart"/>
      <w:r w:rsidRPr="0050469B">
        <w:t>on</w:t>
      </w:r>
      <w:proofErr w:type="spellEnd"/>
      <w:r w:rsidRPr="0050469B">
        <w:t xml:space="preserve"> it.</w:t>
      </w:r>
    </w:p>
    <w:p w14:paraId="1CF363B6" w14:textId="13CE57AD"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Most</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people</w:t>
      </w:r>
      <w:proofErr w:type="spellEnd"/>
      <w:r w:rsidRPr="0050469B">
        <w:t xml:space="preserve"> (</w:t>
      </w:r>
      <w:proofErr w:type="spellStart"/>
      <w:r w:rsidRPr="0050469B">
        <w:t>participating</w:t>
      </w:r>
      <w:proofErr w:type="spellEnd"/>
      <w:r w:rsidRPr="0050469B">
        <w:t xml:space="preserve"> in a PoC </w:t>
      </w:r>
      <w:proofErr w:type="spellStart"/>
      <w:r w:rsidRPr="0050469B">
        <w:t>or</w:t>
      </w:r>
      <w:proofErr w:type="spellEnd"/>
      <w:r w:rsidRPr="0050469B">
        <w:t xml:space="preserve"> </w:t>
      </w:r>
      <w:proofErr w:type="spellStart"/>
      <w:r w:rsidRPr="0050469B">
        <w:t>executing</w:t>
      </w:r>
      <w:proofErr w:type="spellEnd"/>
      <w:r w:rsidRPr="0050469B">
        <w:t xml:space="preserve"> a PoC) </w:t>
      </w:r>
      <w:proofErr w:type="spellStart"/>
      <w:r w:rsidRPr="0050469B">
        <w:t>believe</w:t>
      </w:r>
      <w:proofErr w:type="spellEnd"/>
      <w:r w:rsidRPr="0050469B">
        <w:t xml:space="preserve"> </w:t>
      </w:r>
      <w:proofErr w:type="spellStart"/>
      <w:r w:rsidRPr="0050469B">
        <w:t>that</w:t>
      </w:r>
      <w:proofErr w:type="spellEnd"/>
      <w:r w:rsidRPr="0050469B">
        <w:t xml:space="preserve"> a PoC </w:t>
      </w:r>
      <w:proofErr w:type="spellStart"/>
      <w:r w:rsidRPr="0050469B">
        <w:t>is</w:t>
      </w:r>
      <w:proofErr w:type="spellEnd"/>
      <w:r w:rsidRPr="0050469B">
        <w:t xml:space="preserve"> a </w:t>
      </w:r>
      <w:proofErr w:type="spellStart"/>
      <w:r w:rsidRPr="0050469B">
        <w:t>process</w:t>
      </w:r>
      <w:proofErr w:type="spellEnd"/>
      <w:r w:rsidRPr="0050469B">
        <w:t xml:space="preserve">. I </w:t>
      </w:r>
      <w:proofErr w:type="spellStart"/>
      <w:r w:rsidRPr="0050469B">
        <w:t>have</w:t>
      </w:r>
      <w:proofErr w:type="spellEnd"/>
      <w:r w:rsidRPr="0050469B">
        <w:t xml:space="preserve"> </w:t>
      </w:r>
      <w:proofErr w:type="spellStart"/>
      <w:r w:rsidRPr="0050469B">
        <w:t>been</w:t>
      </w:r>
      <w:proofErr w:type="spellEnd"/>
      <w:r w:rsidRPr="0050469B">
        <w:t xml:space="preserve"> </w:t>
      </w:r>
      <w:proofErr w:type="spellStart"/>
      <w:r w:rsidRPr="0050469B">
        <w:t>doing</w:t>
      </w:r>
      <w:proofErr w:type="spellEnd"/>
      <w:r w:rsidRPr="0050469B">
        <w:t xml:space="preserve"> </w:t>
      </w:r>
      <w:proofErr w:type="spellStart"/>
      <w:r w:rsidRPr="0050469B">
        <w:t>that</w:t>
      </w:r>
      <w:proofErr w:type="spellEnd"/>
      <w:r w:rsidRPr="0050469B">
        <w:t xml:space="preserve"> for a </w:t>
      </w:r>
      <w:proofErr w:type="spellStart"/>
      <w:r w:rsidRPr="0050469B">
        <w:t>long</w:t>
      </w:r>
      <w:proofErr w:type="spellEnd"/>
      <w:r w:rsidRPr="0050469B">
        <w:t xml:space="preserve"> time </w:t>
      </w:r>
      <w:proofErr w:type="spellStart"/>
      <w:r w:rsidRPr="0050469B">
        <w:t>and</w:t>
      </w:r>
      <w:proofErr w:type="spellEnd"/>
      <w:r w:rsidRPr="0050469B">
        <w:t xml:space="preserve"> I </w:t>
      </w:r>
      <w:proofErr w:type="spellStart"/>
      <w:r w:rsidRPr="0050469B">
        <w:t>have</w:t>
      </w:r>
      <w:proofErr w:type="spellEnd"/>
      <w:r w:rsidRPr="0050469B">
        <w:t xml:space="preserve"> </w:t>
      </w:r>
      <w:proofErr w:type="spellStart"/>
      <w:r w:rsidRPr="0050469B">
        <w:t>seen</w:t>
      </w:r>
      <w:proofErr w:type="spellEnd"/>
      <w:r w:rsidRPr="0050469B">
        <w:t xml:space="preserve"> a </w:t>
      </w:r>
      <w:proofErr w:type="spellStart"/>
      <w:r w:rsidRPr="0050469B">
        <w:t>lot</w:t>
      </w:r>
      <w:proofErr w:type="spellEnd"/>
      <w:r w:rsidRPr="0050469B">
        <w:t xml:space="preserve"> </w:t>
      </w:r>
      <w:proofErr w:type="spellStart"/>
      <w:r w:rsidRPr="0050469B">
        <w:t>of</w:t>
      </w:r>
      <w:proofErr w:type="spellEnd"/>
      <w:r w:rsidRPr="0050469B">
        <w:t xml:space="preserve"> </w:t>
      </w:r>
      <w:proofErr w:type="spellStart"/>
      <w:r w:rsidRPr="0050469B">
        <w:t>this</w:t>
      </w:r>
      <w:proofErr w:type="spellEnd"/>
      <w:r w:rsidRPr="0050469B">
        <w:t xml:space="preserve">. The </w:t>
      </w:r>
      <w:proofErr w:type="spellStart"/>
      <w:r w:rsidRPr="0050469B">
        <w:t>way</w:t>
      </w:r>
      <w:proofErr w:type="spellEnd"/>
      <w:r w:rsidRPr="0050469B">
        <w:t xml:space="preserve"> I </w:t>
      </w:r>
      <w:proofErr w:type="spellStart"/>
      <w:r w:rsidRPr="0050469B">
        <w:t>see</w:t>
      </w:r>
      <w:proofErr w:type="spellEnd"/>
      <w:r w:rsidRPr="0050469B">
        <w:t xml:space="preserve"> it (PoC) </w:t>
      </w:r>
      <w:proofErr w:type="spellStart"/>
      <w:r w:rsidRPr="0050469B">
        <w:t>is</w:t>
      </w:r>
      <w:proofErr w:type="spellEnd"/>
      <w:r w:rsidRPr="0050469B">
        <w:t xml:space="preserve"> a </w:t>
      </w:r>
      <w:proofErr w:type="spellStart"/>
      <w:r w:rsidRPr="0050469B">
        <w:t>scientific</w:t>
      </w:r>
      <w:proofErr w:type="spellEnd"/>
      <w:r w:rsidRPr="0050469B">
        <w:t xml:space="preserve"> </w:t>
      </w:r>
      <w:proofErr w:type="spellStart"/>
      <w:r w:rsidRPr="0050469B">
        <w:t>experiment</w:t>
      </w:r>
      <w:proofErr w:type="spellEnd"/>
      <w:r w:rsidRPr="0050469B">
        <w:t xml:space="preserve"> </w:t>
      </w:r>
      <w:proofErr w:type="spellStart"/>
      <w:r w:rsidRPr="0050469B">
        <w:t>which</w:t>
      </w:r>
      <w:proofErr w:type="spellEnd"/>
      <w:r w:rsidRPr="0050469B">
        <w:t xml:space="preserve"> </w:t>
      </w:r>
      <w:proofErr w:type="spellStart"/>
      <w:r w:rsidRPr="0050469B">
        <w:t>results</w:t>
      </w:r>
      <w:proofErr w:type="spellEnd"/>
      <w:r w:rsidRPr="0050469B">
        <w:t xml:space="preserve"> in </w:t>
      </w:r>
      <w:proofErr w:type="spellStart"/>
      <w:r w:rsidRPr="0050469B">
        <w:t>an</w:t>
      </w:r>
      <w:proofErr w:type="spellEnd"/>
      <w:r w:rsidRPr="0050469B">
        <w:t xml:space="preserve"> </w:t>
      </w:r>
      <w:proofErr w:type="spellStart"/>
      <w:r w:rsidRPr="0050469B">
        <w:t>artifact</w:t>
      </w:r>
      <w:proofErr w:type="spellEnd"/>
      <w:r w:rsidRPr="0050469B">
        <w:t xml:space="preserve"> </w:t>
      </w:r>
      <w:proofErr w:type="spellStart"/>
      <w:r w:rsidRPr="0050469B">
        <w:t>where</w:t>
      </w:r>
      <w:proofErr w:type="spellEnd"/>
      <w:r w:rsidRPr="0050469B">
        <w:t xml:space="preserve"> </w:t>
      </w:r>
      <w:proofErr w:type="spellStart"/>
      <w:r w:rsidRPr="0050469B">
        <w:t>most</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guys</w:t>
      </w:r>
      <w:proofErr w:type="spellEnd"/>
      <w:r w:rsidRPr="0050469B">
        <w:t xml:space="preserve"> </w:t>
      </w:r>
      <w:proofErr w:type="spellStart"/>
      <w:r w:rsidRPr="0050469B">
        <w:t>that</w:t>
      </w:r>
      <w:proofErr w:type="spellEnd"/>
      <w:r w:rsidRPr="0050469B">
        <w:t xml:space="preserve"> do PoC do </w:t>
      </w:r>
      <w:proofErr w:type="spellStart"/>
      <w:r w:rsidRPr="0050469B">
        <w:t>not</w:t>
      </w:r>
      <w:proofErr w:type="spellEnd"/>
      <w:r w:rsidRPr="0050469B">
        <w:t xml:space="preserve"> </w:t>
      </w:r>
      <w:proofErr w:type="spellStart"/>
      <w:r w:rsidRPr="0050469B">
        <w:t>understand</w:t>
      </w:r>
      <w:proofErr w:type="spellEnd"/>
      <w:r w:rsidRPr="0050469B">
        <w:t xml:space="preserve"> it. A PoC </w:t>
      </w:r>
      <w:proofErr w:type="spellStart"/>
      <w:r w:rsidRPr="0050469B">
        <w:t>is</w:t>
      </w:r>
      <w:proofErr w:type="spellEnd"/>
      <w:r w:rsidRPr="0050469B">
        <w:t xml:space="preserve"> </w:t>
      </w:r>
      <w:proofErr w:type="spellStart"/>
      <w:r w:rsidRPr="0050469B">
        <w:t>not</w:t>
      </w:r>
      <w:proofErr w:type="spellEnd"/>
      <w:r w:rsidRPr="0050469B">
        <w:t xml:space="preserve"> a </w:t>
      </w:r>
      <w:proofErr w:type="spellStart"/>
      <w:r w:rsidRPr="0050469B">
        <w:t>process</w:t>
      </w:r>
      <w:proofErr w:type="spellEnd"/>
      <w:r w:rsidRPr="0050469B">
        <w:t xml:space="preserve">, </w:t>
      </w:r>
      <w:proofErr w:type="spellStart"/>
      <w:r w:rsidRPr="0050469B">
        <w:t>but</w:t>
      </w:r>
      <w:proofErr w:type="spellEnd"/>
      <w:r w:rsidRPr="0050469B">
        <w:t xml:space="preserve"> it </w:t>
      </w:r>
      <w:proofErr w:type="spellStart"/>
      <w:r w:rsidRPr="0050469B">
        <w:t>is</w:t>
      </w:r>
      <w:proofErr w:type="spellEnd"/>
      <w:r w:rsidRPr="0050469B">
        <w:t xml:space="preserve"> a </w:t>
      </w:r>
      <w:proofErr w:type="spellStart"/>
      <w:r w:rsidRPr="0050469B">
        <w:t>scientific</w:t>
      </w:r>
      <w:proofErr w:type="spellEnd"/>
      <w:r w:rsidRPr="0050469B">
        <w:t xml:space="preserve"> </w:t>
      </w:r>
      <w:proofErr w:type="spellStart"/>
      <w:r w:rsidRPr="0050469B">
        <w:t>experiment</w:t>
      </w:r>
      <w:proofErr w:type="spellEnd"/>
      <w:r w:rsidRPr="0050469B">
        <w:t xml:space="preserve">, </w:t>
      </w:r>
      <w:r w:rsidRPr="0050469B">
        <w:lastRenderedPageBreak/>
        <w:t>(</w:t>
      </w:r>
      <w:proofErr w:type="spellStart"/>
      <w:r w:rsidRPr="0050469B">
        <w:t>whether</w:t>
      </w:r>
      <w:proofErr w:type="spellEnd"/>
      <w:r w:rsidRPr="0050469B">
        <w:t xml:space="preserve"> it </w:t>
      </w:r>
      <w:proofErr w:type="spellStart"/>
      <w:r w:rsidRPr="0050469B">
        <w:t>is</w:t>
      </w:r>
      <w:proofErr w:type="spellEnd"/>
      <w:r w:rsidRPr="0050469B">
        <w:t xml:space="preserve"> IT, medicine, </w:t>
      </w:r>
      <w:proofErr w:type="spellStart"/>
      <w:r w:rsidRPr="0050469B">
        <w:t>making</w:t>
      </w:r>
      <w:proofErr w:type="spellEnd"/>
      <w:r w:rsidRPr="0050469B">
        <w:t xml:space="preserve"> </w:t>
      </w:r>
      <w:proofErr w:type="spellStart"/>
      <w:r w:rsidRPr="0050469B">
        <w:t>drugs</w:t>
      </w:r>
      <w:proofErr w:type="spellEnd"/>
      <w:r w:rsidRPr="0050469B">
        <w:t xml:space="preserve">) </w:t>
      </w:r>
      <w:proofErr w:type="spellStart"/>
      <w:r w:rsidRPr="0050469B">
        <w:t>which</w:t>
      </w:r>
      <w:proofErr w:type="spellEnd"/>
      <w:r w:rsidRPr="0050469B">
        <w:t xml:space="preserve"> </w:t>
      </w:r>
      <w:proofErr w:type="spellStart"/>
      <w:r w:rsidRPr="0050469B">
        <w:t>results</w:t>
      </w:r>
      <w:proofErr w:type="spellEnd"/>
      <w:r w:rsidRPr="0050469B">
        <w:t xml:space="preserve"> in </w:t>
      </w:r>
      <w:proofErr w:type="spellStart"/>
      <w:r w:rsidRPr="0050469B">
        <w:t>artifacts</w:t>
      </w:r>
      <w:proofErr w:type="spellEnd"/>
      <w:r w:rsidRPr="0050469B">
        <w:t xml:space="preserve">. </w:t>
      </w:r>
      <w:proofErr w:type="spellStart"/>
      <w:r w:rsidRPr="0050469B">
        <w:t>Process</w:t>
      </w:r>
      <w:proofErr w:type="spellEnd"/>
      <w:r w:rsidRPr="0050469B">
        <w:t xml:space="preserve"> </w:t>
      </w:r>
      <w:proofErr w:type="spellStart"/>
      <w:r w:rsidRPr="0050469B">
        <w:t>is</w:t>
      </w:r>
      <w:proofErr w:type="spellEnd"/>
      <w:r w:rsidRPr="0050469B">
        <w:t xml:space="preserve"> a set </w:t>
      </w:r>
      <w:proofErr w:type="spellStart"/>
      <w:r w:rsidRPr="0050469B">
        <w:t>of</w:t>
      </w:r>
      <w:proofErr w:type="spellEnd"/>
      <w:r w:rsidRPr="0050469B">
        <w:t xml:space="preserve"> </w:t>
      </w:r>
      <w:proofErr w:type="spellStart"/>
      <w:r w:rsidRPr="0050469B">
        <w:t>steps</w:t>
      </w:r>
      <w:proofErr w:type="spellEnd"/>
      <w:r w:rsidRPr="0050469B">
        <w:t xml:space="preserve"> </w:t>
      </w:r>
      <w:proofErr w:type="spellStart"/>
      <w:r w:rsidRPr="0050469B">
        <w:t>and</w:t>
      </w:r>
      <w:proofErr w:type="spellEnd"/>
      <w:r w:rsidRPr="0050469B">
        <w:t xml:space="preserve"> a PoC </w:t>
      </w:r>
      <w:proofErr w:type="spellStart"/>
      <w:r w:rsidRPr="0050469B">
        <w:t>is</w:t>
      </w:r>
      <w:proofErr w:type="spellEnd"/>
      <w:r w:rsidRPr="0050469B">
        <w:t xml:space="preserve"> a </w:t>
      </w:r>
      <w:proofErr w:type="spellStart"/>
      <w:r w:rsidRPr="0050469B">
        <w:t>scientific</w:t>
      </w:r>
      <w:proofErr w:type="spellEnd"/>
      <w:r w:rsidRPr="0050469B">
        <w:t xml:space="preserve"> </w:t>
      </w:r>
      <w:proofErr w:type="spellStart"/>
      <w:r w:rsidRPr="0050469B">
        <w:t>experiment</w:t>
      </w:r>
      <w:proofErr w:type="spellEnd"/>
      <w:r w:rsidRPr="0050469B">
        <w:t xml:space="preserve"> </w:t>
      </w:r>
      <w:proofErr w:type="spellStart"/>
      <w:r w:rsidRPr="0050469B">
        <w:t>which</w:t>
      </w:r>
      <w:proofErr w:type="spellEnd"/>
      <w:r w:rsidRPr="0050469B">
        <w:t xml:space="preserve"> it </w:t>
      </w:r>
      <w:proofErr w:type="spellStart"/>
      <w:r w:rsidRPr="0050469B">
        <w:t>is</w:t>
      </w:r>
      <w:proofErr w:type="spellEnd"/>
      <w:r w:rsidRPr="0050469B">
        <w:t xml:space="preserve"> </w:t>
      </w:r>
      <w:proofErr w:type="spellStart"/>
      <w:r w:rsidRPr="0050469B">
        <w:t>not</w:t>
      </w:r>
      <w:proofErr w:type="spellEnd"/>
      <w:r w:rsidRPr="0050469B">
        <w:t xml:space="preserve"> </w:t>
      </w:r>
      <w:proofErr w:type="spellStart"/>
      <w:r w:rsidRPr="0050469B">
        <w:t>just</w:t>
      </w:r>
      <w:proofErr w:type="spellEnd"/>
      <w:r w:rsidRPr="0050469B">
        <w:t xml:space="preserve"> a “set </w:t>
      </w:r>
      <w:proofErr w:type="spellStart"/>
      <w:r w:rsidRPr="0050469B">
        <w:t>of</w:t>
      </w:r>
      <w:proofErr w:type="spellEnd"/>
      <w:r w:rsidRPr="0050469B">
        <w:t xml:space="preserve"> </w:t>
      </w:r>
      <w:proofErr w:type="spellStart"/>
      <w:r w:rsidRPr="0050469B">
        <w:t>steps</w:t>
      </w:r>
      <w:proofErr w:type="spellEnd"/>
      <w:r w:rsidR="00D22958" w:rsidRPr="0050469B">
        <w:t>”</w:t>
      </w:r>
      <w:r w:rsidRPr="0050469B">
        <w:t>.</w:t>
      </w:r>
    </w:p>
    <w:p w14:paraId="340A7823" w14:textId="1029E9C8"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As </w:t>
      </w:r>
      <w:proofErr w:type="spellStart"/>
      <w:r w:rsidRPr="0050469B">
        <w:t>you</w:t>
      </w:r>
      <w:proofErr w:type="spellEnd"/>
      <w:r w:rsidRPr="0050469B">
        <w:t xml:space="preserve"> </w:t>
      </w:r>
      <w:proofErr w:type="spellStart"/>
      <w:r w:rsidRPr="0050469B">
        <w:t>mentioned</w:t>
      </w:r>
      <w:proofErr w:type="spellEnd"/>
      <w:r w:rsidRPr="0050469B">
        <w:t xml:space="preserve"> </w:t>
      </w:r>
      <w:proofErr w:type="spellStart"/>
      <w:r w:rsidRPr="0050469B">
        <w:t>earlier</w:t>
      </w:r>
      <w:proofErr w:type="spellEnd"/>
      <w:r w:rsidRPr="0050469B">
        <w:t xml:space="preserve"> </w:t>
      </w:r>
      <w:proofErr w:type="spellStart"/>
      <w:r w:rsidRPr="0050469B">
        <w:t>about</w:t>
      </w:r>
      <w:proofErr w:type="spellEnd"/>
      <w:r w:rsidRPr="0050469B">
        <w:t xml:space="preserve"> PoC </w:t>
      </w:r>
      <w:proofErr w:type="spellStart"/>
      <w:r w:rsidRPr="0050469B">
        <w:t>results</w:t>
      </w:r>
      <w:proofErr w:type="spellEnd"/>
      <w:r w:rsidRPr="0050469B">
        <w:t xml:space="preserve">, do </w:t>
      </w:r>
      <w:proofErr w:type="spellStart"/>
      <w:r w:rsidRPr="0050469B">
        <w:t>you</w:t>
      </w:r>
      <w:proofErr w:type="spellEnd"/>
      <w:r w:rsidRPr="0050469B">
        <w:t xml:space="preserve"> </w:t>
      </w:r>
      <w:proofErr w:type="spellStart"/>
      <w:r w:rsidRPr="0050469B">
        <w:t>believe</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in a PoC </w:t>
      </w:r>
      <w:proofErr w:type="spellStart"/>
      <w:r w:rsidRPr="0050469B">
        <w:t>could</w:t>
      </w:r>
      <w:proofErr w:type="spellEnd"/>
      <w:r w:rsidRPr="0050469B">
        <w:t xml:space="preserve"> </w:t>
      </w:r>
      <w:proofErr w:type="spellStart"/>
      <w:r w:rsidRPr="0050469B">
        <w:t>be</w:t>
      </w:r>
      <w:proofErr w:type="spellEnd"/>
      <w:r w:rsidRPr="0050469B">
        <w:t xml:space="preserve"> </w:t>
      </w:r>
      <w:proofErr w:type="spellStart"/>
      <w:r w:rsidRPr="0050469B">
        <w:t>reproducible</w:t>
      </w:r>
      <w:proofErr w:type="spellEnd"/>
      <w:r w:rsidRPr="0050469B">
        <w:t xml:space="preserve"> in a </w:t>
      </w:r>
      <w:proofErr w:type="spellStart"/>
      <w:r w:rsidRPr="0050469B">
        <w:t>different</w:t>
      </w:r>
      <w:proofErr w:type="spellEnd"/>
      <w:r w:rsidRPr="0050469B">
        <w:t xml:space="preserve"> PoC?</w:t>
      </w:r>
    </w:p>
    <w:p w14:paraId="3C26CB03" w14:textId="4BD00B71" w:rsidR="00AC426F" w:rsidRPr="0050469B" w:rsidRDefault="00D22958" w:rsidP="00A01847">
      <w:pPr>
        <w:pStyle w:val="Tese-Entrevistas"/>
      </w:pPr>
      <w:proofErr w:type="spellStart"/>
      <w:r w:rsidRPr="0050469B">
        <w:t>Answer</w:t>
      </w:r>
      <w:proofErr w:type="spellEnd"/>
      <w:r w:rsidRPr="0050469B">
        <w:t xml:space="preserve">: </w:t>
      </w:r>
      <w:r w:rsidR="00AC426F" w:rsidRPr="0050469B">
        <w:t xml:space="preserve">Yes, </w:t>
      </w:r>
      <w:proofErr w:type="spellStart"/>
      <w:r w:rsidR="00AC426F" w:rsidRPr="0050469B">
        <w:t>but</w:t>
      </w:r>
      <w:proofErr w:type="spellEnd"/>
      <w:r w:rsidR="00AC426F" w:rsidRPr="0050469B">
        <w:t xml:space="preserve"> </w:t>
      </w:r>
      <w:proofErr w:type="spellStart"/>
      <w:r w:rsidR="00AC426F" w:rsidRPr="0050469B">
        <w:t>the</w:t>
      </w:r>
      <w:proofErr w:type="spellEnd"/>
      <w:r w:rsidR="00AC426F" w:rsidRPr="0050469B">
        <w:t xml:space="preserve"> </w:t>
      </w:r>
      <w:proofErr w:type="spellStart"/>
      <w:r w:rsidR="00AC426F" w:rsidRPr="0050469B">
        <w:t>artifacts</w:t>
      </w:r>
      <w:proofErr w:type="spellEnd"/>
      <w:r w:rsidR="00AC426F" w:rsidRPr="0050469B">
        <w:t xml:space="preserve"> </w:t>
      </w:r>
      <w:proofErr w:type="spellStart"/>
      <w:r w:rsidR="00AC426F" w:rsidRPr="0050469B">
        <w:t>should</w:t>
      </w:r>
      <w:proofErr w:type="spellEnd"/>
      <w:r w:rsidR="00AC426F" w:rsidRPr="0050469B">
        <w:t xml:space="preserve"> </w:t>
      </w:r>
      <w:proofErr w:type="spellStart"/>
      <w:r w:rsidR="00AC426F" w:rsidRPr="0050469B">
        <w:t>be</w:t>
      </w:r>
      <w:proofErr w:type="spellEnd"/>
      <w:r w:rsidR="00AC426F" w:rsidRPr="0050469B">
        <w:t xml:space="preserve"> </w:t>
      </w:r>
      <w:proofErr w:type="spellStart"/>
      <w:r w:rsidR="00AC426F" w:rsidRPr="0050469B">
        <w:t>the</w:t>
      </w:r>
      <w:proofErr w:type="spellEnd"/>
      <w:r w:rsidR="00AC426F" w:rsidRPr="0050469B">
        <w:t xml:space="preserve"> </w:t>
      </w:r>
      <w:proofErr w:type="spellStart"/>
      <w:r w:rsidR="00AC426F" w:rsidRPr="0050469B">
        <w:t>same</w:t>
      </w:r>
      <w:proofErr w:type="spellEnd"/>
      <w:r w:rsidR="00AC426F" w:rsidRPr="0050469B">
        <w:t xml:space="preserve"> </w:t>
      </w:r>
      <w:proofErr w:type="spellStart"/>
      <w:r w:rsidR="00AC426F" w:rsidRPr="0050469B">
        <w:t>and</w:t>
      </w:r>
      <w:proofErr w:type="spellEnd"/>
      <w:r w:rsidR="00AC426F" w:rsidRPr="0050469B">
        <w:t xml:space="preserve"> </w:t>
      </w:r>
      <w:proofErr w:type="spellStart"/>
      <w:r w:rsidR="00AC426F" w:rsidRPr="0050469B">
        <w:t>also</w:t>
      </w:r>
      <w:proofErr w:type="spellEnd"/>
      <w:r w:rsidR="00AC426F" w:rsidRPr="0050469B">
        <w:t xml:space="preserve"> </w:t>
      </w:r>
      <w:proofErr w:type="spellStart"/>
      <w:r w:rsidR="00AC426F" w:rsidRPr="0050469B">
        <w:t>been</w:t>
      </w:r>
      <w:proofErr w:type="spellEnd"/>
      <w:r w:rsidR="00AC426F" w:rsidRPr="0050469B">
        <w:t xml:space="preserve"> </w:t>
      </w:r>
      <w:proofErr w:type="spellStart"/>
      <w:r w:rsidR="00AC426F" w:rsidRPr="0050469B">
        <w:t>reproducible</w:t>
      </w:r>
      <w:proofErr w:type="spellEnd"/>
      <w:r w:rsidR="00AC426F" w:rsidRPr="0050469B">
        <w:t>.</w:t>
      </w:r>
    </w:p>
    <w:p w14:paraId="3BC6D974" w14:textId="78681CF3"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conditions</w:t>
      </w:r>
      <w:proofErr w:type="spellEnd"/>
      <w:r w:rsidRPr="0050469B">
        <w:t xml:space="preserve"> </w:t>
      </w:r>
      <w:proofErr w:type="spellStart"/>
      <w:r w:rsidRPr="0050469B">
        <w:t>to</w:t>
      </w:r>
      <w:proofErr w:type="spellEnd"/>
      <w:r w:rsidRPr="0050469B">
        <w:t xml:space="preserve"> </w:t>
      </w:r>
      <w:proofErr w:type="spellStart"/>
      <w:r w:rsidRPr="0050469B">
        <w:t>guarantee</w:t>
      </w:r>
      <w:proofErr w:type="spellEnd"/>
      <w:r w:rsidRPr="0050469B">
        <w:t xml:space="preserve"> </w:t>
      </w:r>
      <w:proofErr w:type="spellStart"/>
      <w:r w:rsidR="00D22958" w:rsidRPr="0050469B">
        <w:t>having</w:t>
      </w:r>
      <w:proofErr w:type="spellEnd"/>
      <w:r w:rsidR="00D22958" w:rsidRPr="0050469B">
        <w:t xml:space="preserve"> a</w:t>
      </w:r>
      <w:r w:rsidRPr="0050469B">
        <w:t xml:space="preserve"> PoC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reproducible</w:t>
      </w:r>
      <w:proofErr w:type="spellEnd"/>
      <w:r w:rsidRPr="0050469B">
        <w:t>?</w:t>
      </w:r>
    </w:p>
    <w:p w14:paraId="56910152"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when</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the</w:t>
      </w:r>
      <w:proofErr w:type="spellEnd"/>
      <w:r w:rsidRPr="0050469B">
        <w:t xml:space="preserve"> </w:t>
      </w:r>
      <w:proofErr w:type="spellStart"/>
      <w:r w:rsidRPr="0050469B">
        <w:t>exactly</w:t>
      </w:r>
      <w:proofErr w:type="spellEnd"/>
      <w:r w:rsidRPr="0050469B">
        <w:t xml:space="preserve"> </w:t>
      </w:r>
      <w:proofErr w:type="spellStart"/>
      <w:r w:rsidRPr="0050469B">
        <w:t>same</w:t>
      </w:r>
      <w:proofErr w:type="spellEnd"/>
      <w:r w:rsidRPr="0050469B">
        <w:t xml:space="preserve"> </w:t>
      </w:r>
      <w:proofErr w:type="spellStart"/>
      <w:r w:rsidRPr="0050469B">
        <w:t>elements</w:t>
      </w:r>
      <w:proofErr w:type="spellEnd"/>
      <w:r w:rsidRPr="0050469B">
        <w:t xml:space="preserve">, </w:t>
      </w:r>
      <w:proofErr w:type="spellStart"/>
      <w:r w:rsidRPr="0050469B">
        <w:t>their</w:t>
      </w:r>
      <w:proofErr w:type="spellEnd"/>
      <w:r w:rsidRPr="0050469B">
        <w:t xml:space="preserve"> </w:t>
      </w:r>
      <w:proofErr w:type="spellStart"/>
      <w:r w:rsidRPr="0050469B">
        <w:t>combinations</w:t>
      </w:r>
      <w:proofErr w:type="spellEnd"/>
      <w:r w:rsidRPr="0050469B">
        <w:t xml:space="preserve">, </w:t>
      </w:r>
      <w:proofErr w:type="spellStart"/>
      <w:r w:rsidRPr="0050469B">
        <w:t>the</w:t>
      </w:r>
      <w:proofErr w:type="spellEnd"/>
      <w:r w:rsidRPr="0050469B">
        <w:t xml:space="preserve"> </w:t>
      </w:r>
      <w:proofErr w:type="spellStart"/>
      <w:r w:rsidRPr="0050469B">
        <w:t>result</w:t>
      </w:r>
      <w:proofErr w:type="spellEnd"/>
      <w:r w:rsidRPr="0050469B">
        <w:t xml:space="preserve">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the</w:t>
      </w:r>
      <w:proofErr w:type="spellEnd"/>
      <w:r w:rsidRPr="0050469B">
        <w:t xml:space="preserve"> </w:t>
      </w:r>
      <w:proofErr w:type="spellStart"/>
      <w:r w:rsidRPr="0050469B">
        <w:t>same</w:t>
      </w:r>
      <w:proofErr w:type="spellEnd"/>
      <w:r w:rsidRPr="0050469B">
        <w:t>.</w:t>
      </w:r>
    </w:p>
    <w:p w14:paraId="13EC79E3" w14:textId="7261281D" w:rsidR="00AC426F" w:rsidRPr="0050469B" w:rsidRDefault="00AC426F" w:rsidP="00A01847">
      <w:pPr>
        <w:pStyle w:val="Tese-Entrevistas"/>
      </w:pPr>
    </w:p>
    <w:p w14:paraId="6DDA2E1F" w14:textId="1A24F66F" w:rsidR="00AC426F" w:rsidRPr="0050469B" w:rsidRDefault="00AC426F" w:rsidP="00A01847">
      <w:pPr>
        <w:pStyle w:val="Tese-Entrevistas"/>
      </w:pPr>
      <w:r w:rsidRPr="0050469B">
        <w:t xml:space="preserve">4)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elements</w:t>
      </w:r>
      <w:proofErr w:type="spellEnd"/>
      <w:r w:rsidRPr="0050469B">
        <w:t xml:space="preserve"> in a PoC?</w:t>
      </w:r>
    </w:p>
    <w:p w14:paraId="66285492" w14:textId="77777777" w:rsidR="00AC426F" w:rsidRPr="0050469B" w:rsidRDefault="00AC426F" w:rsidP="00A01847">
      <w:pPr>
        <w:pStyle w:val="Tese-Entrevistas"/>
      </w:pPr>
      <w:r w:rsidRPr="0050469B">
        <w:t xml:space="preserve">I </w:t>
      </w:r>
      <w:proofErr w:type="spellStart"/>
      <w:r w:rsidRPr="0050469B">
        <w:t>will</w:t>
      </w:r>
      <w:proofErr w:type="spellEnd"/>
      <w:r w:rsidRPr="0050469B">
        <w:t xml:space="preserve"> include </w:t>
      </w:r>
      <w:proofErr w:type="spellStart"/>
      <w:r w:rsidRPr="0050469B">
        <w:t>the</w:t>
      </w:r>
      <w:proofErr w:type="spellEnd"/>
      <w:r w:rsidRPr="0050469B">
        <w:t xml:space="preserve"> </w:t>
      </w:r>
      <w:proofErr w:type="spellStart"/>
      <w:r w:rsidRPr="0050469B">
        <w:t>people</w:t>
      </w:r>
      <w:proofErr w:type="spellEnd"/>
      <w:r w:rsidRPr="0050469B">
        <w:t xml:space="preserve"> in </w:t>
      </w:r>
      <w:proofErr w:type="spellStart"/>
      <w:r w:rsidRPr="0050469B">
        <w:t>the</w:t>
      </w:r>
      <w:proofErr w:type="spellEnd"/>
      <w:r w:rsidRPr="0050469B">
        <w:t xml:space="preserve"> PoC (</w:t>
      </w:r>
      <w:proofErr w:type="spellStart"/>
      <w:r w:rsidRPr="0050469B">
        <w:t>stakeholders</w:t>
      </w:r>
      <w:proofErr w:type="spellEnd"/>
      <w:r w:rsidRPr="0050469B">
        <w:t xml:space="preserve">), hardware, software, </w:t>
      </w:r>
      <w:proofErr w:type="spellStart"/>
      <w:r w:rsidRPr="0050469B">
        <w:t>requirements</w:t>
      </w:r>
      <w:proofErr w:type="spellEnd"/>
      <w:r w:rsidRPr="0050469B">
        <w:t xml:space="preserve">. I </w:t>
      </w:r>
      <w:proofErr w:type="spellStart"/>
      <w:r w:rsidRPr="0050469B">
        <w:t>just</w:t>
      </w:r>
      <w:proofErr w:type="spellEnd"/>
      <w:r w:rsidRPr="0050469B">
        <w:t xml:space="preserve"> </w:t>
      </w:r>
      <w:proofErr w:type="spellStart"/>
      <w:r w:rsidRPr="0050469B">
        <w:t>included</w:t>
      </w:r>
      <w:proofErr w:type="spellEnd"/>
      <w:r w:rsidRPr="0050469B">
        <w:t xml:space="preserve"> hardware </w:t>
      </w:r>
      <w:proofErr w:type="spellStart"/>
      <w:r w:rsidRPr="0050469B">
        <w:t>and</w:t>
      </w:r>
      <w:proofErr w:type="spellEnd"/>
      <w:r w:rsidRPr="0050469B">
        <w:t xml:space="preserve"> software </w:t>
      </w:r>
      <w:proofErr w:type="spellStart"/>
      <w:r w:rsidRPr="0050469B">
        <w:t>because</w:t>
      </w:r>
      <w:proofErr w:type="spellEnd"/>
      <w:r w:rsidRPr="0050469B">
        <w:t xml:space="preserve"> I </w:t>
      </w:r>
      <w:proofErr w:type="spellStart"/>
      <w:r w:rsidRPr="0050469B">
        <w:t>am</w:t>
      </w:r>
      <w:proofErr w:type="spellEnd"/>
      <w:r w:rsidRPr="0050469B">
        <w:t xml:space="preserve"> </w:t>
      </w:r>
      <w:proofErr w:type="spellStart"/>
      <w:r w:rsidRPr="0050469B">
        <w:t>assuming</w:t>
      </w:r>
      <w:proofErr w:type="spellEnd"/>
      <w:r w:rsidRPr="0050469B">
        <w:t xml:space="preserve"> </w:t>
      </w:r>
      <w:proofErr w:type="spellStart"/>
      <w:r w:rsidRPr="0050469B">
        <w:t>we</w:t>
      </w:r>
      <w:proofErr w:type="spellEnd"/>
      <w:r w:rsidRPr="0050469B">
        <w:t xml:space="preserve"> are </w:t>
      </w:r>
      <w:proofErr w:type="spellStart"/>
      <w:r w:rsidRPr="0050469B">
        <w:t>talking</w:t>
      </w:r>
      <w:proofErr w:type="spellEnd"/>
      <w:r w:rsidRPr="0050469B">
        <w:t xml:space="preserve"> </w:t>
      </w:r>
      <w:proofErr w:type="spellStart"/>
      <w:r w:rsidRPr="0050469B">
        <w:t>about</w:t>
      </w:r>
      <w:proofErr w:type="spellEnd"/>
      <w:r w:rsidRPr="0050469B">
        <w:t xml:space="preserve"> PoC in </w:t>
      </w:r>
      <w:proofErr w:type="spellStart"/>
      <w:r w:rsidRPr="0050469B">
        <w:t>an</w:t>
      </w:r>
      <w:proofErr w:type="spellEnd"/>
      <w:r w:rsidRPr="0050469B">
        <w:t xml:space="preserve"> IT context.</w:t>
      </w:r>
    </w:p>
    <w:p w14:paraId="344141E0" w14:textId="1A3A2CAD" w:rsidR="00AC426F" w:rsidRPr="0050469B" w:rsidRDefault="00AC426F" w:rsidP="00A01847">
      <w:pPr>
        <w:pStyle w:val="Tese-Entrevistas"/>
      </w:pPr>
    </w:p>
    <w:p w14:paraId="125A942A" w14:textId="2B5F2246" w:rsidR="00AC426F" w:rsidRPr="0050469B" w:rsidRDefault="00AC426F" w:rsidP="00A01847">
      <w:pPr>
        <w:pStyle w:val="Tese-Entrevistas"/>
      </w:pPr>
      <w:r w:rsidRPr="0050469B">
        <w:t xml:space="preserve">5) </w:t>
      </w:r>
      <w:proofErr w:type="spellStart"/>
      <w:r w:rsidRPr="0050469B">
        <w:t>Briefly</w:t>
      </w:r>
      <w:proofErr w:type="spellEnd"/>
      <w:r w:rsidRPr="0050469B">
        <w:t xml:space="preserve">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methodology</w:t>
      </w:r>
      <w:proofErr w:type="spellEnd"/>
      <w:r w:rsidRPr="0050469B">
        <w:t xml:space="preserve"> </w:t>
      </w:r>
      <w:proofErr w:type="spellStart"/>
      <w:r w:rsidRPr="0050469B">
        <w:t>you</w:t>
      </w:r>
      <w:proofErr w:type="spellEnd"/>
      <w:r w:rsidRPr="0050469B">
        <w:t xml:space="preserve"> </w:t>
      </w:r>
      <w:proofErr w:type="spellStart"/>
      <w:r w:rsidRPr="0050469B">
        <w:t>follow</w:t>
      </w:r>
      <w:proofErr w:type="spellEnd"/>
      <w:r w:rsidRPr="0050469B">
        <w:t xml:space="preserve"> in a PoC?</w:t>
      </w:r>
    </w:p>
    <w:p w14:paraId="77A6D225" w14:textId="138596B8" w:rsidR="00AC426F" w:rsidRPr="0050469B" w:rsidRDefault="00AC426F" w:rsidP="00A01847">
      <w:pPr>
        <w:pStyle w:val="Tese-Entrevistas"/>
      </w:pPr>
      <w:proofErr w:type="spellStart"/>
      <w:r w:rsidRPr="0050469B">
        <w:t>First</w:t>
      </w:r>
      <w:proofErr w:type="spellEnd"/>
      <w:r w:rsidRPr="0050469B">
        <w:t xml:space="preserve">, as </w:t>
      </w:r>
      <w:proofErr w:type="spellStart"/>
      <w:r w:rsidRPr="0050469B">
        <w:t>always</w:t>
      </w:r>
      <w:proofErr w:type="spellEnd"/>
      <w:r w:rsidRPr="0050469B">
        <w:t xml:space="preserve">, I </w:t>
      </w:r>
      <w:proofErr w:type="spellStart"/>
      <w:r w:rsidRPr="0050469B">
        <w:t>get</w:t>
      </w:r>
      <w:proofErr w:type="spellEnd"/>
      <w:r w:rsidRPr="0050469B">
        <w:t xml:space="preserve"> </w:t>
      </w:r>
      <w:proofErr w:type="spellStart"/>
      <w:r w:rsidRPr="0050469B">
        <w:t>really</w:t>
      </w:r>
      <w:proofErr w:type="spellEnd"/>
      <w:r w:rsidRPr="0050469B">
        <w:t xml:space="preserve"> </w:t>
      </w:r>
      <w:proofErr w:type="spellStart"/>
      <w:r w:rsidRPr="0050469B">
        <w:t>adamant</w:t>
      </w:r>
      <w:proofErr w:type="spellEnd"/>
      <w:r w:rsidRPr="0050469B">
        <w:t xml:space="preserve"> </w:t>
      </w:r>
      <w:proofErr w:type="spellStart"/>
      <w:r w:rsidRPr="0050469B">
        <w:t>about</w:t>
      </w:r>
      <w:proofErr w:type="spellEnd"/>
      <w:r w:rsidRPr="0050469B">
        <w:t xml:space="preserve"> </w:t>
      </w:r>
      <w:proofErr w:type="spellStart"/>
      <w:r w:rsidRPr="0050469B">
        <w:t>following</w:t>
      </w:r>
      <w:proofErr w:type="spellEnd"/>
      <w:r w:rsidRPr="0050469B">
        <w:t xml:space="preserve"> </w:t>
      </w:r>
      <w:proofErr w:type="spellStart"/>
      <w:r w:rsidRPr="0050469B">
        <w:t>best</w:t>
      </w:r>
      <w:proofErr w:type="spellEnd"/>
      <w:r w:rsidRPr="0050469B">
        <w:t xml:space="preserve"> practices (hardware </w:t>
      </w:r>
      <w:proofErr w:type="spellStart"/>
      <w:r w:rsidRPr="0050469B">
        <w:t>and</w:t>
      </w:r>
      <w:proofErr w:type="spellEnd"/>
      <w:r w:rsidRPr="0050469B">
        <w:t xml:space="preserve"> software) </w:t>
      </w:r>
      <w:proofErr w:type="spellStart"/>
      <w:r w:rsidRPr="0050469B">
        <w:t>to</w:t>
      </w:r>
      <w:proofErr w:type="spellEnd"/>
      <w:r w:rsidRPr="0050469B">
        <w:t xml:space="preserve"> prepare </w:t>
      </w:r>
      <w:proofErr w:type="spellStart"/>
      <w:r w:rsidRPr="0050469B">
        <w:t>and</w:t>
      </w:r>
      <w:proofErr w:type="spellEnd"/>
      <w:r w:rsidRPr="0050469B">
        <w:t xml:space="preserve"> </w:t>
      </w:r>
      <w:proofErr w:type="spellStart"/>
      <w:r w:rsidRPr="0050469B">
        <w:t>install</w:t>
      </w:r>
      <w:proofErr w:type="spellEnd"/>
      <w:r w:rsidRPr="0050469B">
        <w:t xml:space="preserve"> </w:t>
      </w:r>
      <w:proofErr w:type="spellStart"/>
      <w:r w:rsidRPr="0050469B">
        <w:t>the</w:t>
      </w:r>
      <w:proofErr w:type="spellEnd"/>
      <w:r w:rsidRPr="0050469B">
        <w:t xml:space="preserve"> </w:t>
      </w:r>
      <w:proofErr w:type="spellStart"/>
      <w:r w:rsidRPr="0050469B">
        <w:t>infrastructure</w:t>
      </w:r>
      <w:proofErr w:type="spellEnd"/>
      <w:r w:rsidRPr="0050469B">
        <w:t xml:space="preserve"> for </w:t>
      </w:r>
      <w:proofErr w:type="spellStart"/>
      <w:r w:rsidRPr="0050469B">
        <w:t>the</w:t>
      </w:r>
      <w:proofErr w:type="spellEnd"/>
      <w:r w:rsidRPr="0050469B">
        <w:t xml:space="preserve"> PoC. </w:t>
      </w:r>
      <w:proofErr w:type="spellStart"/>
      <w:r w:rsidRPr="0050469B">
        <w:t>Second</w:t>
      </w:r>
      <w:proofErr w:type="spellEnd"/>
      <w:r w:rsidRPr="0050469B">
        <w:t xml:space="preserve">, I </w:t>
      </w:r>
      <w:proofErr w:type="spellStart"/>
      <w:r w:rsidRPr="0050469B">
        <w:t>call</w:t>
      </w:r>
      <w:proofErr w:type="spellEnd"/>
      <w:r w:rsidRPr="0050469B">
        <w:t xml:space="preserve"> as a </w:t>
      </w:r>
      <w:proofErr w:type="spellStart"/>
      <w:r w:rsidRPr="0050469B">
        <w:t>basic</w:t>
      </w:r>
      <w:proofErr w:type="spellEnd"/>
      <w:r w:rsidRPr="0050469B">
        <w:t xml:space="preserve"> </w:t>
      </w:r>
      <w:proofErr w:type="spellStart"/>
      <w:r w:rsidRPr="0050469B">
        <w:t>test</w:t>
      </w:r>
      <w:proofErr w:type="spellEnd"/>
      <w:r w:rsidRPr="0050469B">
        <w:t xml:space="preserve">, </w:t>
      </w:r>
      <w:proofErr w:type="spellStart"/>
      <w:r w:rsidRPr="0050469B">
        <w:t>which</w:t>
      </w:r>
      <w:proofErr w:type="spellEnd"/>
      <w:r w:rsidRPr="0050469B">
        <w:t xml:space="preserve"> </w:t>
      </w:r>
      <w:proofErr w:type="spellStart"/>
      <w:r w:rsidRPr="0050469B">
        <w:t>is</w:t>
      </w:r>
      <w:proofErr w:type="spellEnd"/>
      <w:r w:rsidRPr="0050469B">
        <w:t xml:space="preserve"> a </w:t>
      </w:r>
      <w:proofErr w:type="spellStart"/>
      <w:r w:rsidRPr="0050469B">
        <w:t>synthetic</w:t>
      </w:r>
      <w:proofErr w:type="spellEnd"/>
      <w:r w:rsidRPr="0050469B">
        <w:t xml:space="preserve"> </w:t>
      </w:r>
      <w:proofErr w:type="spellStart"/>
      <w:r w:rsidRPr="0050469B">
        <w:t>process</w:t>
      </w:r>
      <w:proofErr w:type="spellEnd"/>
      <w:r w:rsidRPr="0050469B">
        <w:t xml:space="preserve"> </w:t>
      </w:r>
      <w:proofErr w:type="spellStart"/>
      <w:r w:rsidRPr="0050469B">
        <w:t>to</w:t>
      </w:r>
      <w:proofErr w:type="spellEnd"/>
      <w:r w:rsidRPr="0050469B">
        <w:t xml:space="preserve"> </w:t>
      </w:r>
      <w:proofErr w:type="spellStart"/>
      <w:r w:rsidRPr="0050469B">
        <w:t>measure</w:t>
      </w:r>
      <w:proofErr w:type="spellEnd"/>
      <w:r w:rsidRPr="0050469B">
        <w:t xml:space="preserve"> </w:t>
      </w:r>
      <w:proofErr w:type="spellStart"/>
      <w:r w:rsidRPr="0050469B">
        <w:t>the</w:t>
      </w:r>
      <w:proofErr w:type="spellEnd"/>
      <w:r w:rsidRPr="0050469B">
        <w:t xml:space="preserve"> </w:t>
      </w:r>
      <w:proofErr w:type="spellStart"/>
      <w:r w:rsidRPr="0050469B">
        <w:t>infrastructure</w:t>
      </w:r>
      <w:proofErr w:type="spellEnd"/>
      <w:r w:rsidRPr="0050469B">
        <w:t xml:space="preserve"> (</w:t>
      </w:r>
      <w:proofErr w:type="spellStart"/>
      <w:r w:rsidRPr="0050469B">
        <w:t>without</w:t>
      </w:r>
      <w:proofErr w:type="spellEnd"/>
      <w:r w:rsidRPr="0050469B">
        <w:t xml:space="preserve"> </w:t>
      </w:r>
      <w:proofErr w:type="spellStart"/>
      <w:r w:rsidRPr="0050469B">
        <w:t>an</w:t>
      </w:r>
      <w:proofErr w:type="spellEnd"/>
      <w:r w:rsidRPr="0050469B">
        <w:t xml:space="preserve"> </w:t>
      </w:r>
      <w:proofErr w:type="spellStart"/>
      <w:r w:rsidRPr="0050469B">
        <w:t>application</w:t>
      </w:r>
      <w:proofErr w:type="spellEnd"/>
      <w:r w:rsidRPr="0050469B">
        <w:t xml:space="preserve">), it </w:t>
      </w:r>
      <w:proofErr w:type="spellStart"/>
      <w:r w:rsidRPr="0050469B">
        <w:t>is</w:t>
      </w:r>
      <w:proofErr w:type="spellEnd"/>
      <w:r w:rsidRPr="0050469B">
        <w:t xml:space="preserve"> </w:t>
      </w:r>
      <w:proofErr w:type="spellStart"/>
      <w:r w:rsidRPr="0050469B">
        <w:t>like</w:t>
      </w:r>
      <w:proofErr w:type="spellEnd"/>
      <w:r w:rsidRPr="0050469B">
        <w:t xml:space="preserve"> a </w:t>
      </w:r>
      <w:proofErr w:type="spellStart"/>
      <w:r w:rsidRPr="0050469B">
        <w:t>plumbing</w:t>
      </w:r>
      <w:proofErr w:type="spellEnd"/>
      <w:r w:rsidRPr="0050469B">
        <w:t xml:space="preserve"> </w:t>
      </w:r>
      <w:proofErr w:type="spellStart"/>
      <w:r w:rsidRPr="0050469B">
        <w:t>work</w:t>
      </w:r>
      <w:proofErr w:type="spellEnd"/>
      <w:r w:rsidRPr="0050469B">
        <w:t xml:space="preserve">. </w:t>
      </w:r>
      <w:proofErr w:type="spellStart"/>
      <w:r w:rsidRPr="0050469B">
        <w:t>After</w:t>
      </w:r>
      <w:proofErr w:type="spellEnd"/>
      <w:r w:rsidRPr="0050469B">
        <w:t xml:space="preserve"> </w:t>
      </w:r>
      <w:proofErr w:type="spellStart"/>
      <w:r w:rsidRPr="0050469B">
        <w:t>that</w:t>
      </w:r>
      <w:proofErr w:type="spellEnd"/>
      <w:r w:rsidRPr="0050469B">
        <w:t xml:space="preserve">, I start I </w:t>
      </w:r>
      <w:proofErr w:type="spellStart"/>
      <w:r w:rsidRPr="0050469B">
        <w:t>add</w:t>
      </w:r>
      <w:proofErr w:type="spellEnd"/>
      <w:r w:rsidRPr="0050469B">
        <w:t xml:space="preserve"> </w:t>
      </w:r>
      <w:proofErr w:type="spellStart"/>
      <w:r w:rsidRPr="0050469B">
        <w:t>other</w:t>
      </w:r>
      <w:proofErr w:type="spellEnd"/>
      <w:r w:rsidRPr="0050469B">
        <w:t xml:space="preserve"> </w:t>
      </w:r>
      <w:proofErr w:type="spellStart"/>
      <w:r w:rsidRPr="0050469B">
        <w:t>elements</w:t>
      </w:r>
      <w:proofErr w:type="spellEnd"/>
      <w:r w:rsidRPr="0050469B">
        <w:t xml:space="preserve"> (</w:t>
      </w:r>
      <w:proofErr w:type="spellStart"/>
      <w:r w:rsidRPr="0050469B">
        <w:t>application</w:t>
      </w:r>
      <w:proofErr w:type="spellEnd"/>
      <w:r w:rsidRPr="0050469B">
        <w:t xml:space="preserve"> </w:t>
      </w:r>
      <w:proofErr w:type="spellStart"/>
      <w:r w:rsidRPr="0050469B">
        <w:t>requirements</w:t>
      </w:r>
      <w:proofErr w:type="spellEnd"/>
      <w:r w:rsidRPr="0050469B">
        <w:t xml:space="preserve">), </w:t>
      </w:r>
      <w:proofErr w:type="spellStart"/>
      <w:r w:rsidRPr="0050469B">
        <w:t>which</w:t>
      </w:r>
      <w:proofErr w:type="spellEnd"/>
      <w:r w:rsidRPr="0050469B">
        <w:t xml:space="preserve"> </w:t>
      </w:r>
      <w:proofErr w:type="spellStart"/>
      <w:r w:rsidRPr="0050469B">
        <w:t>is</w:t>
      </w:r>
      <w:proofErr w:type="spellEnd"/>
      <w:r w:rsidRPr="0050469B">
        <w:t xml:space="preserve"> </w:t>
      </w:r>
      <w:proofErr w:type="spellStart"/>
      <w:r w:rsidRPr="0050469B">
        <w:t>mostly</w:t>
      </w:r>
      <w:proofErr w:type="spellEnd"/>
      <w:r w:rsidRPr="0050469B">
        <w:t xml:space="preserve"> </w:t>
      </w:r>
      <w:proofErr w:type="spellStart"/>
      <w:r w:rsidRPr="0050469B">
        <w:t>what</w:t>
      </w:r>
      <w:proofErr w:type="spellEnd"/>
      <w:r w:rsidRPr="0050469B">
        <w:t xml:space="preserve"> </w:t>
      </w:r>
      <w:proofErr w:type="spellStart"/>
      <w:r w:rsidRPr="0050469B">
        <w:t>customer</w:t>
      </w:r>
      <w:proofErr w:type="spellEnd"/>
      <w:r w:rsidRPr="0050469B">
        <w:t xml:space="preserve"> </w:t>
      </w:r>
      <w:proofErr w:type="spellStart"/>
      <w:r w:rsidRPr="0050469B">
        <w:t>should</w:t>
      </w:r>
      <w:proofErr w:type="spellEnd"/>
      <w:r w:rsidRPr="0050469B">
        <w:t xml:space="preserve"> </w:t>
      </w:r>
      <w:proofErr w:type="spellStart"/>
      <w:r w:rsidRPr="0050469B">
        <w:t>know</w:t>
      </w:r>
      <w:proofErr w:type="spellEnd"/>
    </w:p>
    <w:p w14:paraId="7B6C028B" w14:textId="1005797B"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act</w:t>
      </w:r>
      <w:proofErr w:type="spellEnd"/>
      <w:r w:rsidRPr="0050469B">
        <w:t xml:space="preserve"> </w:t>
      </w:r>
      <w:proofErr w:type="spellStart"/>
      <w:r w:rsidRPr="0050469B">
        <w:t>when</w:t>
      </w:r>
      <w:proofErr w:type="spellEnd"/>
      <w:r w:rsidRPr="0050469B">
        <w:t xml:space="preserve"> </w:t>
      </w:r>
      <w:proofErr w:type="spellStart"/>
      <w:r w:rsidRPr="0050469B">
        <w:t>you</w:t>
      </w:r>
      <w:proofErr w:type="spellEnd"/>
      <w:r w:rsidRPr="0050469B">
        <w:t xml:space="preserve"> </w:t>
      </w:r>
      <w:proofErr w:type="spellStart"/>
      <w:r w:rsidRPr="0050469B">
        <w:t>talk</w:t>
      </w:r>
      <w:proofErr w:type="spellEnd"/>
      <w:r w:rsidRPr="0050469B">
        <w:t xml:space="preserve"> </w:t>
      </w:r>
      <w:proofErr w:type="spellStart"/>
      <w:r w:rsidRPr="0050469B">
        <w:t>to</w:t>
      </w:r>
      <w:proofErr w:type="spellEnd"/>
      <w:r w:rsidRPr="0050469B">
        <w:t xml:space="preserve"> </w:t>
      </w:r>
      <w:proofErr w:type="spellStart"/>
      <w:r w:rsidRPr="0050469B">
        <w:t>customers</w:t>
      </w:r>
      <w:proofErr w:type="spellEnd"/>
      <w:r w:rsidRPr="0050469B">
        <w:t xml:space="preserve"> in </w:t>
      </w:r>
      <w:proofErr w:type="spellStart"/>
      <w:r w:rsidRPr="0050469B">
        <w:t>the</w:t>
      </w:r>
      <w:proofErr w:type="spellEnd"/>
      <w:r w:rsidRPr="0050469B">
        <w:t xml:space="preserve"> </w:t>
      </w:r>
      <w:proofErr w:type="spellStart"/>
      <w:r w:rsidRPr="0050469B">
        <w:t>beginning</w:t>
      </w:r>
      <w:proofErr w:type="spellEnd"/>
      <w:r w:rsidRPr="0050469B">
        <w:t xml:space="preserve"> </w:t>
      </w:r>
      <w:proofErr w:type="spellStart"/>
      <w:r w:rsidRPr="0050469B">
        <w:t>of</w:t>
      </w:r>
      <w:proofErr w:type="spellEnd"/>
      <w:r w:rsidRPr="0050469B">
        <w:t xml:space="preserve"> a PoC.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your</w:t>
      </w:r>
      <w:proofErr w:type="spellEnd"/>
      <w:r w:rsidRPr="0050469B">
        <w:t xml:space="preserve"> </w:t>
      </w:r>
      <w:proofErr w:type="spellStart"/>
      <w:r w:rsidRPr="0050469B">
        <w:t>strategy</w:t>
      </w:r>
      <w:proofErr w:type="spellEnd"/>
      <w:r w:rsidRPr="0050469B">
        <w:t xml:space="preserve"> in </w:t>
      </w:r>
      <w:proofErr w:type="spellStart"/>
      <w:r w:rsidRPr="0050469B">
        <w:t>connecting</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requirements</w:t>
      </w:r>
      <w:proofErr w:type="spellEnd"/>
      <w:r w:rsidRPr="0050469B">
        <w:t xml:space="preserve"> </w:t>
      </w:r>
      <w:proofErr w:type="spellStart"/>
      <w:r w:rsidRPr="0050469B">
        <w:t>and</w:t>
      </w:r>
      <w:proofErr w:type="spellEnd"/>
      <w:r w:rsidRPr="0050469B">
        <w:t xml:space="preserve"> </w:t>
      </w:r>
      <w:proofErr w:type="spellStart"/>
      <w:r w:rsidRPr="0050469B">
        <w:t>translate</w:t>
      </w:r>
      <w:proofErr w:type="spellEnd"/>
      <w:r w:rsidRPr="0050469B">
        <w:t xml:space="preserve"> </w:t>
      </w:r>
      <w:proofErr w:type="spellStart"/>
      <w:r w:rsidRPr="0050469B">
        <w:t>them</w:t>
      </w:r>
      <w:proofErr w:type="spellEnd"/>
      <w:r w:rsidRPr="0050469B">
        <w:t xml:space="preserve"> </w:t>
      </w:r>
      <w:proofErr w:type="spellStart"/>
      <w:r w:rsidRPr="0050469B">
        <w:t>to</w:t>
      </w:r>
      <w:proofErr w:type="spellEnd"/>
      <w:r w:rsidRPr="0050469B">
        <w:t xml:space="preserve"> a PoC?</w:t>
      </w:r>
    </w:p>
    <w:p w14:paraId="79AA8986" w14:textId="4F6EFE9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This</w:t>
      </w:r>
      <w:proofErr w:type="spellEnd"/>
      <w:r w:rsidRPr="0050469B">
        <w:t xml:space="preserve"> </w:t>
      </w:r>
      <w:proofErr w:type="spellStart"/>
      <w:r w:rsidRPr="0050469B">
        <w:t>is</w:t>
      </w:r>
      <w:proofErr w:type="spellEnd"/>
      <w:r w:rsidRPr="0050469B">
        <w:t xml:space="preserve"> a </w:t>
      </w:r>
      <w:proofErr w:type="spellStart"/>
      <w:r w:rsidRPr="0050469B">
        <w:t>tough</w:t>
      </w:r>
      <w:proofErr w:type="spellEnd"/>
      <w:r w:rsidRPr="0050469B">
        <w:t xml:space="preserve"> </w:t>
      </w:r>
      <w:proofErr w:type="spellStart"/>
      <w:r w:rsidRPr="0050469B">
        <w:t>question</w:t>
      </w:r>
      <w:proofErr w:type="spellEnd"/>
      <w:r w:rsidRPr="0050469B">
        <w:t xml:space="preserve">. </w:t>
      </w:r>
      <w:proofErr w:type="spellStart"/>
      <w:r w:rsidRPr="0050469B">
        <w:t>Let</w:t>
      </w:r>
      <w:proofErr w:type="spellEnd"/>
      <w:r w:rsidRPr="0050469B">
        <w:t xml:space="preserve"> me </w:t>
      </w:r>
      <w:proofErr w:type="spellStart"/>
      <w:r w:rsidRPr="0050469B">
        <w:t>think</w:t>
      </w:r>
      <w:proofErr w:type="spellEnd"/>
      <w:r w:rsidRPr="0050469B">
        <w:t xml:space="preserve"> a </w:t>
      </w:r>
      <w:proofErr w:type="spellStart"/>
      <w:r w:rsidRPr="0050469B">
        <w:t>little</w:t>
      </w:r>
      <w:proofErr w:type="spellEnd"/>
      <w:r w:rsidRPr="0050469B">
        <w:t xml:space="preserve"> bit... </w:t>
      </w:r>
      <w:proofErr w:type="spellStart"/>
      <w:r w:rsidRPr="0050469B">
        <w:t>Personally</w:t>
      </w:r>
      <w:proofErr w:type="spellEnd"/>
      <w:r w:rsidRPr="0050469B">
        <w:t xml:space="preserve">, I </w:t>
      </w:r>
      <w:proofErr w:type="spellStart"/>
      <w:r w:rsidRPr="0050469B">
        <w:t>listen</w:t>
      </w:r>
      <w:proofErr w:type="spellEnd"/>
      <w:r w:rsidRPr="0050469B">
        <w:t xml:space="preserve"> </w:t>
      </w:r>
      <w:proofErr w:type="spellStart"/>
      <w:r w:rsidRPr="0050469B">
        <w:t>to</w:t>
      </w:r>
      <w:proofErr w:type="spellEnd"/>
      <w:r w:rsidRPr="0050469B">
        <w:t xml:space="preserve"> </w:t>
      </w:r>
      <w:proofErr w:type="spellStart"/>
      <w:r w:rsidRPr="0050469B">
        <w:t>them</w:t>
      </w:r>
      <w:proofErr w:type="spellEnd"/>
      <w:r w:rsidRPr="0050469B">
        <w:t xml:space="preserve"> </w:t>
      </w:r>
      <w:proofErr w:type="spellStart"/>
      <w:r w:rsidRPr="0050469B">
        <w:t>and</w:t>
      </w:r>
      <w:proofErr w:type="spellEnd"/>
      <w:r w:rsidRPr="0050469B">
        <w:t xml:space="preserve"> </w:t>
      </w:r>
      <w:proofErr w:type="spellStart"/>
      <w:r w:rsidRPr="0050469B">
        <w:t>always</w:t>
      </w:r>
      <w:proofErr w:type="spellEnd"/>
      <w:r w:rsidRPr="0050469B">
        <w:t xml:space="preserve"> </w:t>
      </w:r>
      <w:proofErr w:type="spellStart"/>
      <w:r w:rsidRPr="0050469B">
        <w:t>ask</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the</w:t>
      </w:r>
      <w:proofErr w:type="spellEnd"/>
      <w:r w:rsidRPr="0050469B">
        <w:t xml:space="preserve"> real </w:t>
      </w:r>
      <w:proofErr w:type="spellStart"/>
      <w:r w:rsidRPr="0050469B">
        <w:t>pain</w:t>
      </w:r>
      <w:proofErr w:type="spellEnd"/>
      <w:r w:rsidRPr="0050469B">
        <w:t xml:space="preserve"> point. I </w:t>
      </w:r>
      <w:proofErr w:type="spellStart"/>
      <w:r w:rsidRPr="0050469B">
        <w:t>believe</w:t>
      </w:r>
      <w:proofErr w:type="spellEnd"/>
      <w:r w:rsidRPr="0050469B">
        <w:t xml:space="preserve"> it </w:t>
      </w:r>
      <w:proofErr w:type="spellStart"/>
      <w:r w:rsidRPr="0050469B">
        <w:t>is</w:t>
      </w:r>
      <w:proofErr w:type="spellEnd"/>
      <w:r w:rsidRPr="0050469B">
        <w:t xml:space="preserve"> more </w:t>
      </w:r>
      <w:proofErr w:type="spellStart"/>
      <w:r w:rsidRPr="0050469B">
        <w:t>important</w:t>
      </w:r>
      <w:proofErr w:type="spellEnd"/>
      <w:r w:rsidRPr="0050469B">
        <w:t xml:space="preserve"> </w:t>
      </w:r>
      <w:proofErr w:type="spellStart"/>
      <w:r w:rsidRPr="0050469B">
        <w:t>to</w:t>
      </w:r>
      <w:proofErr w:type="spellEnd"/>
      <w:r w:rsidRPr="0050469B">
        <w:t xml:space="preserve"> </w:t>
      </w:r>
      <w:proofErr w:type="spellStart"/>
      <w:r w:rsidRPr="0050469B">
        <w:t>address</w:t>
      </w:r>
      <w:proofErr w:type="spellEnd"/>
      <w:r w:rsidRPr="0050469B">
        <w:t xml:space="preserve"> </w:t>
      </w:r>
      <w:proofErr w:type="spellStart"/>
      <w:r w:rsidRPr="0050469B">
        <w:t>the</w:t>
      </w:r>
      <w:proofErr w:type="spellEnd"/>
      <w:r w:rsidRPr="0050469B">
        <w:t xml:space="preserve"> </w:t>
      </w:r>
      <w:proofErr w:type="spellStart"/>
      <w:r w:rsidRPr="0050469B">
        <w:t>pain</w:t>
      </w:r>
      <w:proofErr w:type="spellEnd"/>
      <w:r w:rsidRPr="0050469B">
        <w:t xml:space="preserve"> point </w:t>
      </w:r>
      <w:proofErr w:type="spellStart"/>
      <w:r w:rsidRPr="0050469B">
        <w:t>rather</w:t>
      </w:r>
      <w:proofErr w:type="spellEnd"/>
      <w:r w:rsidRPr="0050469B">
        <w:t xml:space="preserve"> </w:t>
      </w:r>
      <w:proofErr w:type="spellStart"/>
      <w:r w:rsidRPr="0050469B">
        <w:t>than</w:t>
      </w:r>
      <w:proofErr w:type="spellEnd"/>
      <w:r w:rsidRPr="0050469B">
        <w:t xml:space="preserve"> </w:t>
      </w:r>
      <w:proofErr w:type="spellStart"/>
      <w:r w:rsidRPr="0050469B">
        <w:t>the</w:t>
      </w:r>
      <w:proofErr w:type="spellEnd"/>
      <w:r w:rsidRPr="0050469B">
        <w:t xml:space="preserve"> </w:t>
      </w:r>
      <w:proofErr w:type="spellStart"/>
      <w:r w:rsidRPr="0050469B">
        <w:t>requirement</w:t>
      </w:r>
      <w:proofErr w:type="spellEnd"/>
      <w:r w:rsidRPr="0050469B">
        <w:t xml:space="preserve">. </w:t>
      </w:r>
      <w:proofErr w:type="spellStart"/>
      <w:r w:rsidRPr="0050469B">
        <w:t>Also</w:t>
      </w:r>
      <w:proofErr w:type="spellEnd"/>
      <w:r w:rsidRPr="0050469B">
        <w:t xml:space="preserve">, </w:t>
      </w:r>
      <w:proofErr w:type="spellStart"/>
      <w:r w:rsidRPr="0050469B">
        <w:t>when</w:t>
      </w:r>
      <w:proofErr w:type="spellEnd"/>
      <w:r w:rsidRPr="0050469B">
        <w:t xml:space="preserve"> I look for </w:t>
      </w:r>
      <w:proofErr w:type="spellStart"/>
      <w:r w:rsidRPr="0050469B">
        <w:t>an</w:t>
      </w:r>
      <w:proofErr w:type="spellEnd"/>
      <w:r w:rsidRPr="0050469B">
        <w:t xml:space="preserve"> </w:t>
      </w:r>
      <w:proofErr w:type="spellStart"/>
      <w:r w:rsidRPr="0050469B">
        <w:t>artifact</w:t>
      </w:r>
      <w:proofErr w:type="spellEnd"/>
      <w:r w:rsidRPr="0050469B">
        <w:t xml:space="preserve"> I </w:t>
      </w:r>
      <w:proofErr w:type="spellStart"/>
      <w:r w:rsidRPr="0050469B">
        <w:t>always</w:t>
      </w:r>
      <w:proofErr w:type="spellEnd"/>
      <w:r w:rsidRPr="0050469B">
        <w:t xml:space="preserve"> </w:t>
      </w:r>
      <w:proofErr w:type="spellStart"/>
      <w:r w:rsidRPr="0050469B">
        <w:t>try</w:t>
      </w:r>
      <w:proofErr w:type="spellEnd"/>
      <w:r w:rsidRPr="0050469B">
        <w:t xml:space="preserve"> </w:t>
      </w:r>
      <w:proofErr w:type="spellStart"/>
      <w:r w:rsidRPr="0050469B">
        <w:t>to</w:t>
      </w:r>
      <w:proofErr w:type="spellEnd"/>
      <w:r w:rsidRPr="0050469B">
        <w:t xml:space="preserve"> mentalize </w:t>
      </w:r>
      <w:proofErr w:type="spellStart"/>
      <w:r w:rsidRPr="0050469B">
        <w:t>what</w:t>
      </w:r>
      <w:proofErr w:type="spellEnd"/>
      <w:r w:rsidRPr="0050469B">
        <w:t xml:space="preserve"> </w:t>
      </w:r>
      <w:proofErr w:type="spellStart"/>
      <w:r w:rsidRPr="0050469B">
        <w:t>this</w:t>
      </w:r>
      <w:proofErr w:type="spellEnd"/>
      <w:r w:rsidRPr="0050469B">
        <w:t xml:space="preserve"> </w:t>
      </w:r>
      <w:proofErr w:type="spellStart"/>
      <w:r w:rsidRPr="0050469B">
        <w:t>artifact</w:t>
      </w:r>
      <w:proofErr w:type="spellEnd"/>
      <w:r w:rsidRPr="0050469B">
        <w:t xml:space="preserve"> </w:t>
      </w:r>
      <w:proofErr w:type="spellStart"/>
      <w:r w:rsidRPr="0050469B">
        <w:t>can</w:t>
      </w:r>
      <w:proofErr w:type="spellEnd"/>
      <w:r w:rsidRPr="0050469B">
        <w:t xml:space="preserve"> </w:t>
      </w:r>
      <w:r w:rsidR="004F22CA" w:rsidRPr="0050469B">
        <w:t xml:space="preserve">do </w:t>
      </w:r>
      <w:proofErr w:type="spellStart"/>
      <w:r w:rsidR="004F22CA" w:rsidRPr="0050469B">
        <w:t>but</w:t>
      </w:r>
      <w:proofErr w:type="spellEnd"/>
      <w:r w:rsidRPr="0050469B">
        <w:t xml:space="preserve"> I </w:t>
      </w:r>
      <w:proofErr w:type="spellStart"/>
      <w:r w:rsidRPr="0050469B">
        <w:t>always</w:t>
      </w:r>
      <w:proofErr w:type="spellEnd"/>
      <w:r w:rsidRPr="0050469B">
        <w:t xml:space="preserve"> </w:t>
      </w:r>
      <w:proofErr w:type="spellStart"/>
      <w:r w:rsidRPr="0050469B">
        <w:t>reflect</w:t>
      </w:r>
      <w:proofErr w:type="spellEnd"/>
      <w:r w:rsidRPr="0050469B">
        <w:t xml:space="preserve"> (</w:t>
      </w:r>
      <w:proofErr w:type="spellStart"/>
      <w:r w:rsidRPr="0050469B">
        <w:t>with</w:t>
      </w:r>
      <w:proofErr w:type="spellEnd"/>
      <w:r w:rsidRPr="0050469B">
        <w:t xml:space="preserve"> more </w:t>
      </w:r>
      <w:proofErr w:type="spellStart"/>
      <w:r w:rsidRPr="0050469B">
        <w:t>attention</w:t>
      </w:r>
      <w:proofErr w:type="spellEnd"/>
      <w:r w:rsidRPr="0050469B">
        <w:t xml:space="preserve">) </w:t>
      </w:r>
      <w:proofErr w:type="spellStart"/>
      <w:r w:rsidRPr="0050469B">
        <w:t>what</w:t>
      </w:r>
      <w:proofErr w:type="spellEnd"/>
      <w:r w:rsidRPr="0050469B">
        <w:t xml:space="preserve"> </w:t>
      </w:r>
      <w:proofErr w:type="spellStart"/>
      <w:r w:rsidRPr="0050469B">
        <w:t>this</w:t>
      </w:r>
      <w:proofErr w:type="spellEnd"/>
      <w:r w:rsidRPr="0050469B">
        <w:t xml:space="preserve"> </w:t>
      </w:r>
      <w:proofErr w:type="spellStart"/>
      <w:r w:rsidRPr="0050469B">
        <w:t>artifact</w:t>
      </w:r>
      <w:proofErr w:type="spellEnd"/>
      <w:r w:rsidRPr="0050469B">
        <w:t xml:space="preserve"> </w:t>
      </w:r>
      <w:proofErr w:type="spellStart"/>
      <w:r w:rsidRPr="0050469B">
        <w:t>cannot</w:t>
      </w:r>
      <w:proofErr w:type="spellEnd"/>
      <w:r w:rsidRPr="0050469B">
        <w:t xml:space="preserve"> do (</w:t>
      </w:r>
      <w:proofErr w:type="spellStart"/>
      <w:r w:rsidRPr="0050469B">
        <w:t>sometimes</w:t>
      </w:r>
      <w:proofErr w:type="spellEnd"/>
      <w:r w:rsidRPr="0050469B">
        <w:t xml:space="preserve"> </w:t>
      </w:r>
      <w:proofErr w:type="spellStart"/>
      <w:r w:rsidRPr="0050469B">
        <w:t>this</w:t>
      </w:r>
      <w:proofErr w:type="spellEnd"/>
      <w:r w:rsidRPr="0050469B">
        <w:t xml:space="preserve"> </w:t>
      </w:r>
      <w:proofErr w:type="spellStart"/>
      <w:r w:rsidRPr="0050469B">
        <w:t>is</w:t>
      </w:r>
      <w:proofErr w:type="spellEnd"/>
      <w:r w:rsidRPr="0050469B">
        <w:t xml:space="preserve"> more </w:t>
      </w:r>
      <w:proofErr w:type="spellStart"/>
      <w:r w:rsidRPr="0050469B">
        <w:t>important</w:t>
      </w:r>
      <w:proofErr w:type="spellEnd"/>
      <w:r w:rsidRPr="0050469B">
        <w:t xml:space="preserve"> </w:t>
      </w:r>
      <w:proofErr w:type="spellStart"/>
      <w:r w:rsidRPr="0050469B">
        <w:t>to</w:t>
      </w:r>
      <w:proofErr w:type="spellEnd"/>
      <w:r w:rsidRPr="0050469B">
        <w:t xml:space="preserve"> </w:t>
      </w:r>
      <w:proofErr w:type="spellStart"/>
      <w:r w:rsidRPr="0050469B">
        <w:t>know</w:t>
      </w:r>
      <w:proofErr w:type="spellEnd"/>
      <w:r w:rsidRPr="0050469B">
        <w:t xml:space="preserve"> </w:t>
      </w:r>
      <w:proofErr w:type="spellStart"/>
      <w:r w:rsidRPr="0050469B">
        <w:t>what</w:t>
      </w:r>
      <w:proofErr w:type="spellEnd"/>
      <w:r w:rsidRPr="0050469B">
        <w:t xml:space="preserve"> it </w:t>
      </w:r>
      <w:proofErr w:type="spellStart"/>
      <w:r w:rsidRPr="0050469B">
        <w:t>could</w:t>
      </w:r>
      <w:proofErr w:type="spellEnd"/>
      <w:r w:rsidRPr="0050469B">
        <w:t xml:space="preserve"> do). The </w:t>
      </w:r>
      <w:proofErr w:type="spellStart"/>
      <w:r w:rsidRPr="0050469B">
        <w:t>requirement</w:t>
      </w:r>
      <w:proofErr w:type="spellEnd"/>
      <w:r w:rsidRPr="0050469B">
        <w:t xml:space="preserve"> </w:t>
      </w:r>
      <w:proofErr w:type="spellStart"/>
      <w:r w:rsidRPr="0050469B">
        <w:t>should</w:t>
      </w:r>
      <w:proofErr w:type="spellEnd"/>
      <w:r w:rsidRPr="0050469B">
        <w:t xml:space="preserve"> </w:t>
      </w:r>
      <w:proofErr w:type="spellStart"/>
      <w:r w:rsidRPr="0050469B">
        <w:t>not</w:t>
      </w:r>
      <w:proofErr w:type="spellEnd"/>
      <w:r w:rsidRPr="0050469B">
        <w:t xml:space="preserve"> </w:t>
      </w:r>
      <w:proofErr w:type="spellStart"/>
      <w:r w:rsidRPr="0050469B">
        <w:t>be</w:t>
      </w:r>
      <w:proofErr w:type="spellEnd"/>
      <w:r w:rsidRPr="0050469B">
        <w:t xml:space="preserve"> </w:t>
      </w:r>
      <w:proofErr w:type="spellStart"/>
      <w:r w:rsidRPr="0050469B">
        <w:t>seem</w:t>
      </w:r>
      <w:proofErr w:type="spellEnd"/>
      <w:r w:rsidRPr="0050469B">
        <w:t xml:space="preserve"> as </w:t>
      </w:r>
      <w:proofErr w:type="spellStart"/>
      <w:r w:rsidRPr="0050469B">
        <w:t>passed</w:t>
      </w:r>
      <w:proofErr w:type="spellEnd"/>
      <w:r w:rsidRPr="0050469B">
        <w:t xml:space="preserve"> </w:t>
      </w:r>
      <w:proofErr w:type="spellStart"/>
      <w:r w:rsidRPr="0050469B">
        <w:t>or</w:t>
      </w:r>
      <w:proofErr w:type="spellEnd"/>
      <w:r w:rsidRPr="0050469B">
        <w:t xml:space="preserve"> </w:t>
      </w:r>
      <w:proofErr w:type="spellStart"/>
      <w:r w:rsidRPr="0050469B">
        <w:t>failed</w:t>
      </w:r>
      <w:proofErr w:type="spellEnd"/>
      <w:r w:rsidRPr="0050469B">
        <w:t xml:space="preserve">. </w:t>
      </w:r>
      <w:proofErr w:type="spellStart"/>
      <w:r w:rsidRPr="0050469B">
        <w:t>This</w:t>
      </w:r>
      <w:proofErr w:type="spellEnd"/>
      <w:r w:rsidRPr="0050469B">
        <w:t xml:space="preserve">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interpreted</w:t>
      </w:r>
      <w:proofErr w:type="spellEnd"/>
      <w:r w:rsidRPr="0050469B">
        <w:t xml:space="preserve"> </w:t>
      </w:r>
      <w:proofErr w:type="spellStart"/>
      <w:r w:rsidRPr="0050469B">
        <w:t>and</w:t>
      </w:r>
      <w:proofErr w:type="spellEnd"/>
      <w:r w:rsidRPr="0050469B">
        <w:t xml:space="preserve"> </w:t>
      </w:r>
      <w:proofErr w:type="spellStart"/>
      <w:r w:rsidRPr="0050469B">
        <w:t>translated</w:t>
      </w:r>
      <w:proofErr w:type="spellEnd"/>
      <w:r w:rsidRPr="0050469B">
        <w:t xml:space="preserve">, in </w:t>
      </w:r>
      <w:proofErr w:type="spellStart"/>
      <w:r w:rsidRPr="0050469B">
        <w:t>other</w:t>
      </w:r>
      <w:proofErr w:type="spellEnd"/>
      <w:r w:rsidRPr="0050469B">
        <w:t xml:space="preserve"> </w:t>
      </w:r>
      <w:proofErr w:type="spellStart"/>
      <w:r w:rsidRPr="0050469B">
        <w:t>words</w:t>
      </w:r>
      <w:proofErr w:type="spellEnd"/>
      <w:r w:rsidRPr="0050469B">
        <w:t xml:space="preserve">, </w:t>
      </w:r>
      <w:proofErr w:type="spellStart"/>
      <w:r w:rsidRPr="0050469B">
        <w:t>this</w:t>
      </w:r>
      <w:proofErr w:type="spellEnd"/>
      <w:r w:rsidRPr="0050469B">
        <w:t xml:space="preserve">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analyzed</w:t>
      </w:r>
      <w:proofErr w:type="spellEnd"/>
      <w:r w:rsidRPr="0050469B">
        <w:t xml:space="preserve"> in </w:t>
      </w:r>
      <w:proofErr w:type="spellStart"/>
      <w:r w:rsidRPr="0050469B">
        <w:t>combination</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whole</w:t>
      </w:r>
      <w:proofErr w:type="spellEnd"/>
      <w:r w:rsidRPr="0050469B">
        <w:t xml:space="preserve"> </w:t>
      </w:r>
      <w:proofErr w:type="spellStart"/>
      <w:r w:rsidRPr="0050469B">
        <w:t>pain</w:t>
      </w:r>
      <w:proofErr w:type="spellEnd"/>
      <w:r w:rsidRPr="0050469B">
        <w:t xml:space="preserve"> point.</w:t>
      </w:r>
    </w:p>
    <w:p w14:paraId="1E6AE3C6" w14:textId="144CE756" w:rsidR="00AC426F" w:rsidRPr="0050469B" w:rsidRDefault="00AC426F" w:rsidP="00A01847">
      <w:pPr>
        <w:pStyle w:val="Tese-Entrevistas"/>
      </w:pPr>
    </w:p>
    <w:p w14:paraId="05B0F3C8" w14:textId="77777777" w:rsidR="00AC426F" w:rsidRPr="0050469B" w:rsidRDefault="00AC426F" w:rsidP="00A01847">
      <w:pPr>
        <w:pStyle w:val="Tese-Entrevistas"/>
      </w:pPr>
      <w:r w:rsidRPr="0050469B">
        <w:t xml:space="preserve">6)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someone</w:t>
      </w:r>
      <w:proofErr w:type="spellEnd"/>
      <w:r w:rsidRPr="0050469B">
        <w:t xml:space="preserve"> </w:t>
      </w:r>
      <w:proofErr w:type="spellStart"/>
      <w:r w:rsidRPr="0050469B">
        <w:t>has</w:t>
      </w:r>
      <w:proofErr w:type="spellEnd"/>
      <w:r w:rsidRPr="0050469B">
        <w:t xml:space="preserve"> </w:t>
      </w:r>
      <w:proofErr w:type="spellStart"/>
      <w:r w:rsidRPr="0050469B">
        <w:t>adequate</w:t>
      </w:r>
      <w:proofErr w:type="spellEnd"/>
      <w:r w:rsidRPr="0050469B">
        <w:t xml:space="preserve"> </w:t>
      </w:r>
      <w:proofErr w:type="spellStart"/>
      <w:r w:rsidRPr="0050469B">
        <w:t>knowledge</w:t>
      </w:r>
      <w:proofErr w:type="spellEnd"/>
      <w:r w:rsidRPr="0050469B">
        <w:t xml:space="preserve"> </w:t>
      </w:r>
      <w:proofErr w:type="spellStart"/>
      <w:r w:rsidRPr="0050469B">
        <w:t>to</w:t>
      </w:r>
      <w:proofErr w:type="spellEnd"/>
      <w:r w:rsidRPr="0050469B">
        <w:t xml:space="preserve"> (execute </w:t>
      </w:r>
      <w:proofErr w:type="spellStart"/>
      <w:r w:rsidRPr="0050469B">
        <w:t>or</w:t>
      </w:r>
      <w:proofErr w:type="spellEnd"/>
      <w:r w:rsidRPr="0050469B">
        <w:t xml:space="preserve"> </w:t>
      </w:r>
      <w:proofErr w:type="spellStart"/>
      <w:r w:rsidRPr="0050469B">
        <w:t>understand</w:t>
      </w:r>
      <w:proofErr w:type="spellEnd"/>
      <w:r w:rsidRPr="0050469B">
        <w:t>) a PoC?</w:t>
      </w:r>
    </w:p>
    <w:p w14:paraId="3EB57B31" w14:textId="7C3738BC" w:rsidR="00AC426F" w:rsidRPr="0050469B" w:rsidRDefault="00AC426F" w:rsidP="00A01847">
      <w:pPr>
        <w:pStyle w:val="Tese-Entrevistas"/>
      </w:pPr>
      <w:proofErr w:type="spellStart"/>
      <w:r w:rsidRPr="0050469B">
        <w:t>Again</w:t>
      </w:r>
      <w:proofErr w:type="spellEnd"/>
      <w:r w:rsidRPr="0050469B">
        <w:t xml:space="preserve"> </w:t>
      </w:r>
      <w:proofErr w:type="spellStart"/>
      <w:r w:rsidRPr="0050469B">
        <w:t>this</w:t>
      </w:r>
      <w:proofErr w:type="spellEnd"/>
      <w:r w:rsidRPr="0050469B">
        <w:t xml:space="preserve"> </w:t>
      </w:r>
      <w:proofErr w:type="spellStart"/>
      <w:r w:rsidRPr="0050469B">
        <w:t>is</w:t>
      </w:r>
      <w:proofErr w:type="spellEnd"/>
      <w:r w:rsidRPr="0050469B">
        <w:t xml:space="preserve"> a </w:t>
      </w:r>
      <w:proofErr w:type="spellStart"/>
      <w:r w:rsidRPr="0050469B">
        <w:t>tough</w:t>
      </w:r>
      <w:proofErr w:type="spellEnd"/>
      <w:r w:rsidRPr="0050469B">
        <w:t xml:space="preserve"> </w:t>
      </w:r>
      <w:proofErr w:type="spellStart"/>
      <w:r w:rsidRPr="0050469B">
        <w:t>question</w:t>
      </w:r>
      <w:proofErr w:type="spellEnd"/>
      <w:r w:rsidRPr="0050469B">
        <w:t xml:space="preserve">. The </w:t>
      </w:r>
      <w:proofErr w:type="spellStart"/>
      <w:r w:rsidRPr="0050469B">
        <w:t>way</w:t>
      </w:r>
      <w:proofErr w:type="spellEnd"/>
      <w:r w:rsidRPr="0050469B">
        <w:t xml:space="preserve"> I </w:t>
      </w:r>
      <w:proofErr w:type="spellStart"/>
      <w:r w:rsidRPr="0050469B">
        <w:t>feel</w:t>
      </w:r>
      <w:proofErr w:type="spellEnd"/>
      <w:r w:rsidRPr="0050469B">
        <w:t xml:space="preserve"> </w:t>
      </w:r>
      <w:proofErr w:type="spellStart"/>
      <w:r w:rsidRPr="0050469B">
        <w:t>when</w:t>
      </w:r>
      <w:proofErr w:type="spellEnd"/>
      <w:r w:rsidRPr="0050469B">
        <w:t xml:space="preserve"> </w:t>
      </w:r>
      <w:proofErr w:type="spellStart"/>
      <w:r w:rsidRPr="0050469B">
        <w:t>you</w:t>
      </w:r>
      <w:proofErr w:type="spellEnd"/>
      <w:r w:rsidRPr="0050469B">
        <w:t xml:space="preserve"> </w:t>
      </w:r>
      <w:proofErr w:type="spellStart"/>
      <w:r w:rsidRPr="0050469B">
        <w:t>work</w:t>
      </w:r>
      <w:proofErr w:type="spellEnd"/>
      <w:r w:rsidRPr="0050469B">
        <w:t xml:space="preserve"> in a </w:t>
      </w:r>
      <w:proofErr w:type="spellStart"/>
      <w:r w:rsidRPr="0050469B">
        <w:t>team</w:t>
      </w:r>
      <w:proofErr w:type="spellEnd"/>
      <w:r w:rsidRPr="0050469B">
        <w:t xml:space="preserve"> </w:t>
      </w:r>
      <w:proofErr w:type="spellStart"/>
      <w:r w:rsidRPr="0050469B">
        <w:t>is</w:t>
      </w:r>
      <w:proofErr w:type="spellEnd"/>
      <w:r w:rsidRPr="0050469B">
        <w:t xml:space="preserve"> </w:t>
      </w:r>
      <w:proofErr w:type="spellStart"/>
      <w:r w:rsidRPr="0050469B">
        <w:t>that</w:t>
      </w:r>
      <w:proofErr w:type="spellEnd"/>
      <w:r w:rsidRPr="0050469B">
        <w:t xml:space="preserve"> </w:t>
      </w:r>
      <w:proofErr w:type="spellStart"/>
      <w:r w:rsidRPr="0050469B">
        <w:t>people</w:t>
      </w:r>
      <w:proofErr w:type="spellEnd"/>
      <w:r w:rsidRPr="0050469B">
        <w:t xml:space="preserve"> </w:t>
      </w:r>
      <w:proofErr w:type="spellStart"/>
      <w:r w:rsidRPr="0050469B">
        <w:t>understand</w:t>
      </w:r>
      <w:proofErr w:type="spellEnd"/>
      <w:r w:rsidRPr="0050469B">
        <w:t xml:space="preserve"> </w:t>
      </w:r>
      <w:proofErr w:type="spellStart"/>
      <w:r w:rsidRPr="0050469B">
        <w:t>things</w:t>
      </w:r>
      <w:proofErr w:type="spellEnd"/>
      <w:r w:rsidRPr="0050469B">
        <w:t xml:space="preserve"> </w:t>
      </w:r>
      <w:proofErr w:type="spellStart"/>
      <w:r w:rsidRPr="0050469B">
        <w:t>different</w:t>
      </w:r>
      <w:proofErr w:type="spellEnd"/>
      <w:r w:rsidRPr="0050469B">
        <w:t xml:space="preserve"> </w:t>
      </w:r>
      <w:proofErr w:type="spellStart"/>
      <w:r w:rsidRPr="0050469B">
        <w:t>because</w:t>
      </w:r>
      <w:proofErr w:type="spellEnd"/>
      <w:r w:rsidRPr="0050469B">
        <w:t xml:space="preserve"> </w:t>
      </w:r>
      <w:proofErr w:type="spellStart"/>
      <w:r w:rsidRPr="0050469B">
        <w:t>they</w:t>
      </w:r>
      <w:proofErr w:type="spellEnd"/>
      <w:r w:rsidRPr="0050469B">
        <w:t xml:space="preserve"> </w:t>
      </w:r>
      <w:proofErr w:type="spellStart"/>
      <w:r w:rsidRPr="0050469B">
        <w:t>have</w:t>
      </w:r>
      <w:proofErr w:type="spellEnd"/>
      <w:r w:rsidRPr="0050469B">
        <w:t xml:space="preserve"> a </w:t>
      </w:r>
      <w:proofErr w:type="spellStart"/>
      <w:r w:rsidRPr="0050469B">
        <w:t>different</w:t>
      </w:r>
      <w:proofErr w:type="spellEnd"/>
      <w:r w:rsidRPr="0050469B">
        <w:t xml:space="preserve"> perspective.</w:t>
      </w:r>
    </w:p>
    <w:p w14:paraId="6D13B080" w14:textId="25A6DE69"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en</w:t>
      </w:r>
      <w:proofErr w:type="spellEnd"/>
      <w:r w:rsidRPr="0050469B">
        <w:t xml:space="preserve"> </w:t>
      </w:r>
      <w:proofErr w:type="spellStart"/>
      <w:r w:rsidRPr="0050469B">
        <w:t>you</w:t>
      </w:r>
      <w:proofErr w:type="spellEnd"/>
      <w:r w:rsidRPr="0050469B">
        <w:t xml:space="preserve"> </w:t>
      </w:r>
      <w:proofErr w:type="spellStart"/>
      <w:r w:rsidRPr="0050469B">
        <w:t>mentioned</w:t>
      </w:r>
      <w:proofErr w:type="spellEnd"/>
      <w:r w:rsidRPr="0050469B">
        <w:t xml:space="preserve"> a </w:t>
      </w:r>
      <w:proofErr w:type="spellStart"/>
      <w:r w:rsidRPr="0050469B">
        <w:t>different</w:t>
      </w:r>
      <w:proofErr w:type="spellEnd"/>
      <w:r w:rsidRPr="0050469B">
        <w:t xml:space="preserve"> perspective, </w:t>
      </w:r>
      <w:proofErr w:type="spellStart"/>
      <w:r w:rsidRPr="0050469B">
        <w:t>would</w:t>
      </w:r>
      <w:proofErr w:type="spellEnd"/>
      <w:r w:rsidRPr="0050469B">
        <w:t xml:space="preserve"> </w:t>
      </w:r>
      <w:proofErr w:type="spellStart"/>
      <w:r w:rsidRPr="0050469B">
        <w:t>you</w:t>
      </w:r>
      <w:proofErr w:type="spellEnd"/>
      <w:r w:rsidRPr="0050469B">
        <w:t xml:space="preserve"> </w:t>
      </w:r>
      <w:proofErr w:type="spellStart"/>
      <w:r w:rsidRPr="0050469B">
        <w:t>meant</w:t>
      </w:r>
      <w:proofErr w:type="spellEnd"/>
      <w:r w:rsidRPr="0050469B">
        <w:t xml:space="preserve"> </w:t>
      </w:r>
      <w:proofErr w:type="spellStart"/>
      <w:r w:rsidRPr="0050469B">
        <w:t>people</w:t>
      </w:r>
      <w:proofErr w:type="spellEnd"/>
      <w:r w:rsidRPr="0050469B">
        <w:t xml:space="preserve"> </w:t>
      </w:r>
      <w:proofErr w:type="spellStart"/>
      <w:r w:rsidRPr="0050469B">
        <w:t>could</w:t>
      </w:r>
      <w:proofErr w:type="spellEnd"/>
      <w:r w:rsidRPr="0050469B">
        <w:t xml:space="preserve"> </w:t>
      </w:r>
      <w:proofErr w:type="spellStart"/>
      <w:r w:rsidRPr="0050469B">
        <w:t>have</w:t>
      </w:r>
      <w:proofErr w:type="spellEnd"/>
      <w:r w:rsidRPr="0050469B">
        <w:t xml:space="preserve"> </w:t>
      </w:r>
      <w:proofErr w:type="spellStart"/>
      <w:r w:rsidRPr="0050469B">
        <w:t>different</w:t>
      </w:r>
      <w:proofErr w:type="spellEnd"/>
      <w:r w:rsidRPr="0050469B">
        <w:t xml:space="preserve"> </w:t>
      </w:r>
      <w:proofErr w:type="spellStart"/>
      <w:r w:rsidRPr="0050469B">
        <w:t>interpretation</w:t>
      </w:r>
      <w:proofErr w:type="spellEnd"/>
      <w:r w:rsidRPr="0050469B">
        <w:t xml:space="preserve"> </w:t>
      </w:r>
      <w:proofErr w:type="spellStart"/>
      <w:r w:rsidRPr="0050469B">
        <w:t>about</w:t>
      </w:r>
      <w:proofErr w:type="spellEnd"/>
      <w:r w:rsidRPr="0050469B">
        <w:t xml:space="preserve"> </w:t>
      </w:r>
      <w:proofErr w:type="spellStart"/>
      <w:r w:rsidRPr="0050469B">
        <w:t>what</w:t>
      </w:r>
      <w:proofErr w:type="spellEnd"/>
      <w:r w:rsidRPr="0050469B">
        <w:t xml:space="preserve"> </w:t>
      </w:r>
      <w:proofErr w:type="spellStart"/>
      <w:r w:rsidRPr="0050469B">
        <w:t>happened</w:t>
      </w:r>
      <w:proofErr w:type="spellEnd"/>
      <w:r w:rsidRPr="0050469B">
        <w:t xml:space="preserve"> in a PoC </w:t>
      </w:r>
      <w:proofErr w:type="spellStart"/>
      <w:r w:rsidRPr="0050469B">
        <w:t>and</w:t>
      </w:r>
      <w:proofErr w:type="spellEnd"/>
      <w:r w:rsidRPr="0050469B">
        <w:t xml:space="preserve"> its </w:t>
      </w:r>
      <w:proofErr w:type="spellStart"/>
      <w:r w:rsidRPr="0050469B">
        <w:t>results</w:t>
      </w:r>
      <w:proofErr w:type="spellEnd"/>
      <w:r w:rsidRPr="0050469B">
        <w:t>?</w:t>
      </w:r>
    </w:p>
    <w:p w14:paraId="27670527"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Absolutely</w:t>
      </w:r>
      <w:proofErr w:type="spellEnd"/>
      <w:r w:rsidRPr="0050469B">
        <w:t xml:space="preserve"> </w:t>
      </w:r>
      <w:proofErr w:type="spellStart"/>
      <w:r w:rsidRPr="0050469B">
        <w:t>yes</w:t>
      </w:r>
      <w:proofErr w:type="spellEnd"/>
      <w:r w:rsidRPr="0050469B">
        <w:t xml:space="preserve">. The </w:t>
      </w:r>
      <w:proofErr w:type="spellStart"/>
      <w:r w:rsidRPr="0050469B">
        <w:t>way</w:t>
      </w:r>
      <w:proofErr w:type="spellEnd"/>
      <w:r w:rsidRPr="0050469B">
        <w:t xml:space="preserve"> I </w:t>
      </w:r>
      <w:proofErr w:type="spellStart"/>
      <w:r w:rsidRPr="0050469B">
        <w:t>interpret</w:t>
      </w:r>
      <w:proofErr w:type="spellEnd"/>
      <w:r w:rsidRPr="0050469B">
        <w:t xml:space="preserve"> </w:t>
      </w:r>
      <w:proofErr w:type="spellStart"/>
      <w:r w:rsidRPr="0050469B">
        <w:t>results</w:t>
      </w:r>
      <w:proofErr w:type="spellEnd"/>
      <w:r w:rsidRPr="0050469B">
        <w:t xml:space="preserve"> </w:t>
      </w:r>
      <w:proofErr w:type="spellStart"/>
      <w:r w:rsidRPr="0050469B">
        <w:t>and</w:t>
      </w:r>
      <w:proofErr w:type="spellEnd"/>
      <w:r w:rsidRPr="0050469B">
        <w:t xml:space="preserve"> </w:t>
      </w:r>
      <w:proofErr w:type="spellStart"/>
      <w:r w:rsidRPr="0050469B">
        <w:t>other</w:t>
      </w:r>
      <w:proofErr w:type="spellEnd"/>
      <w:r w:rsidRPr="0050469B">
        <w:t xml:space="preserve"> </w:t>
      </w:r>
      <w:proofErr w:type="spellStart"/>
      <w:r w:rsidRPr="0050469B">
        <w:t>members</w:t>
      </w:r>
      <w:proofErr w:type="spellEnd"/>
      <w:r w:rsidRPr="0050469B">
        <w:t xml:space="preserve"> </w:t>
      </w:r>
      <w:proofErr w:type="spellStart"/>
      <w:r w:rsidRPr="0050469B">
        <w:t>interpret</w:t>
      </w:r>
      <w:proofErr w:type="spellEnd"/>
      <w:r w:rsidRPr="0050469B">
        <w:t xml:space="preserve"> </w:t>
      </w:r>
      <w:proofErr w:type="spellStart"/>
      <w:r w:rsidRPr="0050469B">
        <w:t>results</w:t>
      </w:r>
      <w:proofErr w:type="spellEnd"/>
      <w:r w:rsidRPr="0050469B">
        <w:t xml:space="preserve"> </w:t>
      </w:r>
      <w:proofErr w:type="spellStart"/>
      <w:r w:rsidRPr="0050469B">
        <w:t>could</w:t>
      </w:r>
      <w:proofErr w:type="spellEnd"/>
      <w:r w:rsidRPr="0050469B">
        <w:t xml:space="preserve"> </w:t>
      </w:r>
      <w:proofErr w:type="spellStart"/>
      <w:r w:rsidRPr="0050469B">
        <w:t>be</w:t>
      </w:r>
      <w:proofErr w:type="spellEnd"/>
      <w:r w:rsidRPr="0050469B">
        <w:t xml:space="preserve"> </w:t>
      </w:r>
      <w:proofErr w:type="spellStart"/>
      <w:r w:rsidRPr="0050469B">
        <w:t>the</w:t>
      </w:r>
      <w:proofErr w:type="spellEnd"/>
      <w:r w:rsidRPr="0050469B">
        <w:t xml:space="preserve"> </w:t>
      </w:r>
      <w:proofErr w:type="spellStart"/>
      <w:r w:rsidRPr="0050469B">
        <w:t>same</w:t>
      </w:r>
      <w:proofErr w:type="spellEnd"/>
      <w:r w:rsidRPr="0050469B">
        <w:t xml:space="preserve"> (it </w:t>
      </w:r>
      <w:proofErr w:type="spellStart"/>
      <w:r w:rsidRPr="0050469B">
        <w:t>is</w:t>
      </w:r>
      <w:proofErr w:type="spellEnd"/>
      <w:r w:rsidRPr="0050469B">
        <w:t xml:space="preserve"> hard), </w:t>
      </w:r>
      <w:proofErr w:type="spellStart"/>
      <w:r w:rsidRPr="0050469B">
        <w:t>slighted</w:t>
      </w:r>
      <w:proofErr w:type="spellEnd"/>
      <w:r w:rsidRPr="0050469B">
        <w:t xml:space="preserve"> </w:t>
      </w:r>
      <w:proofErr w:type="spellStart"/>
      <w:r w:rsidRPr="0050469B">
        <w:t>or</w:t>
      </w:r>
      <w:proofErr w:type="spellEnd"/>
      <w:r w:rsidRPr="0050469B">
        <w:t xml:space="preserve"> </w:t>
      </w:r>
      <w:proofErr w:type="spellStart"/>
      <w:r w:rsidRPr="0050469B">
        <w:t>completely</w:t>
      </w:r>
      <w:proofErr w:type="spellEnd"/>
      <w:r w:rsidRPr="0050469B">
        <w:t xml:space="preserve"> </w:t>
      </w:r>
      <w:proofErr w:type="spellStart"/>
      <w:r w:rsidRPr="0050469B">
        <w:t>different</w:t>
      </w:r>
      <w:proofErr w:type="spellEnd"/>
      <w:r w:rsidRPr="0050469B">
        <w:t xml:space="preserve">. </w:t>
      </w:r>
      <w:proofErr w:type="spellStart"/>
      <w:r w:rsidRPr="0050469B">
        <w:t>But</w:t>
      </w:r>
      <w:proofErr w:type="spellEnd"/>
      <w:r w:rsidRPr="0050469B">
        <w:t xml:space="preserve"> </w:t>
      </w:r>
      <w:proofErr w:type="spellStart"/>
      <w:r w:rsidRPr="0050469B">
        <w:t>at</w:t>
      </w:r>
      <w:proofErr w:type="spellEnd"/>
      <w:r w:rsidRPr="0050469B">
        <w:t xml:space="preserve"> </w:t>
      </w:r>
      <w:proofErr w:type="spellStart"/>
      <w:r w:rsidRPr="0050469B">
        <w:t>the</w:t>
      </w:r>
      <w:proofErr w:type="spellEnd"/>
      <w:r w:rsidRPr="0050469B">
        <w:t xml:space="preserve"> </w:t>
      </w:r>
      <w:proofErr w:type="spellStart"/>
      <w:r w:rsidRPr="0050469B">
        <w:t>end</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day</w:t>
      </w:r>
      <w:proofErr w:type="spellEnd"/>
      <w:r w:rsidRPr="0050469B">
        <w:t xml:space="preserve">, </w:t>
      </w:r>
      <w:proofErr w:type="spellStart"/>
      <w:r w:rsidRPr="0050469B">
        <w:t>if</w:t>
      </w:r>
      <w:proofErr w:type="spellEnd"/>
      <w:r w:rsidRPr="0050469B">
        <w:t xml:space="preserve"> </w:t>
      </w:r>
      <w:proofErr w:type="spellStart"/>
      <w:r w:rsidRPr="0050469B">
        <w:t>we</w:t>
      </w:r>
      <w:proofErr w:type="spellEnd"/>
      <w:r w:rsidRPr="0050469B">
        <w:t xml:space="preserve"> </w:t>
      </w:r>
      <w:proofErr w:type="spellStart"/>
      <w:r w:rsidRPr="0050469B">
        <w:t>could</w:t>
      </w:r>
      <w:proofErr w:type="spellEnd"/>
      <w:r w:rsidRPr="0050469B">
        <w:t xml:space="preserve"> </w:t>
      </w:r>
      <w:proofErr w:type="spellStart"/>
      <w:r w:rsidRPr="0050469B">
        <w:t>produce</w:t>
      </w:r>
      <w:proofErr w:type="spellEnd"/>
      <w:r w:rsidRPr="0050469B">
        <w:t xml:space="preserve"> </w:t>
      </w:r>
      <w:proofErr w:type="spellStart"/>
      <w:r w:rsidRPr="0050469B">
        <w:t>an</w:t>
      </w:r>
      <w:proofErr w:type="spellEnd"/>
      <w:r w:rsidRPr="0050469B">
        <w:t xml:space="preserve"> </w:t>
      </w:r>
      <w:proofErr w:type="spellStart"/>
      <w:r w:rsidRPr="0050469B">
        <w:t>artifact</w:t>
      </w:r>
      <w:proofErr w:type="spellEnd"/>
      <w:r w:rsidRPr="0050469B">
        <w:t xml:space="preserve">, </w:t>
      </w:r>
      <w:proofErr w:type="spellStart"/>
      <w:r w:rsidRPr="0050469B">
        <w:t>usually</w:t>
      </w:r>
      <w:proofErr w:type="spellEnd"/>
      <w:r w:rsidRPr="0050469B">
        <w:t xml:space="preserve"> </w:t>
      </w:r>
      <w:proofErr w:type="spellStart"/>
      <w:r w:rsidRPr="0050469B">
        <w:t>will</w:t>
      </w:r>
      <w:proofErr w:type="spellEnd"/>
      <w:r w:rsidRPr="0050469B">
        <w:t xml:space="preserve"> </w:t>
      </w:r>
      <w:proofErr w:type="spellStart"/>
      <w:r w:rsidRPr="0050469B">
        <w:t>be</w:t>
      </w:r>
      <w:proofErr w:type="spellEnd"/>
      <w:r w:rsidRPr="0050469B">
        <w:t xml:space="preserve"> </w:t>
      </w:r>
      <w:proofErr w:type="spellStart"/>
      <w:r w:rsidRPr="0050469B">
        <w:t>understandable</w:t>
      </w:r>
      <w:proofErr w:type="spellEnd"/>
      <w:r w:rsidRPr="0050469B">
        <w:t xml:space="preserve"> for </w:t>
      </w:r>
      <w:proofErr w:type="spellStart"/>
      <w:r w:rsidRPr="0050469B">
        <w:t>others</w:t>
      </w:r>
      <w:proofErr w:type="spellEnd"/>
      <w:r w:rsidRPr="0050469B">
        <w:t xml:space="preserve"> in </w:t>
      </w:r>
      <w:proofErr w:type="spellStart"/>
      <w:r w:rsidRPr="0050469B">
        <w:t>the</w:t>
      </w:r>
      <w:proofErr w:type="spellEnd"/>
      <w:r w:rsidRPr="0050469B">
        <w:t xml:space="preserve"> PoC.</w:t>
      </w:r>
    </w:p>
    <w:p w14:paraId="363D7D50" w14:textId="65537906" w:rsidR="00AC426F" w:rsidRPr="0050469B" w:rsidRDefault="00AC426F" w:rsidP="00A01847">
      <w:pPr>
        <w:pStyle w:val="Tese-Entrevistas"/>
      </w:pPr>
    </w:p>
    <w:p w14:paraId="616F73C1" w14:textId="11F6F9C3" w:rsidR="00AC426F" w:rsidRPr="0050469B" w:rsidRDefault="00AC426F" w:rsidP="00A01847">
      <w:pPr>
        <w:pStyle w:val="Tese-Entrevistas"/>
      </w:pPr>
      <w:r w:rsidRPr="0050469B">
        <w:t xml:space="preserve">7)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articipant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are </w:t>
      </w:r>
      <w:proofErr w:type="spellStart"/>
      <w:r w:rsidRPr="0050469B">
        <w:t>acquiring</w:t>
      </w:r>
      <w:proofErr w:type="spellEnd"/>
      <w:r w:rsidRPr="0050469B">
        <w:t xml:space="preserve"> some </w:t>
      </w:r>
      <w:proofErr w:type="spellStart"/>
      <w:r w:rsidRPr="0050469B">
        <w:t>knowledge</w:t>
      </w:r>
      <w:proofErr w:type="spellEnd"/>
      <w:r w:rsidRPr="0050469B">
        <w:t>?</w:t>
      </w:r>
    </w:p>
    <w:p w14:paraId="41C50128" w14:textId="6CC09393"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My</w:t>
      </w:r>
      <w:proofErr w:type="spellEnd"/>
      <w:r w:rsidRPr="0050469B">
        <w:t xml:space="preserve"> </w:t>
      </w:r>
      <w:proofErr w:type="spellStart"/>
      <w:r w:rsidRPr="0050469B">
        <w:t>experience</w:t>
      </w:r>
      <w:proofErr w:type="spellEnd"/>
      <w:r w:rsidRPr="0050469B">
        <w:t xml:space="preserve"> </w:t>
      </w:r>
      <w:proofErr w:type="spellStart"/>
      <w:r w:rsidRPr="0050469B">
        <w:t>with</w:t>
      </w:r>
      <w:proofErr w:type="spellEnd"/>
      <w:r w:rsidRPr="0050469B">
        <w:t xml:space="preserve"> </w:t>
      </w:r>
      <w:proofErr w:type="spellStart"/>
      <w:r w:rsidRPr="0050469B">
        <w:t>all</w:t>
      </w:r>
      <w:proofErr w:type="spellEnd"/>
      <w:r w:rsidRPr="0050469B">
        <w:t xml:space="preserve"> PoC </w:t>
      </w:r>
      <w:proofErr w:type="spellStart"/>
      <w:r w:rsidRPr="0050469B">
        <w:t>that</w:t>
      </w:r>
      <w:proofErr w:type="spellEnd"/>
      <w:r w:rsidRPr="0050469B">
        <w:t xml:space="preserve"> I </w:t>
      </w:r>
      <w:proofErr w:type="spellStart"/>
      <w:r w:rsidRPr="0050469B">
        <w:t>have</w:t>
      </w:r>
      <w:proofErr w:type="spellEnd"/>
      <w:r w:rsidRPr="0050469B">
        <w:t xml:space="preserve"> </w:t>
      </w:r>
      <w:proofErr w:type="spellStart"/>
      <w:r w:rsidRPr="0050469B">
        <w:t>participated</w:t>
      </w:r>
      <w:proofErr w:type="spellEnd"/>
      <w:r w:rsidRPr="0050469B">
        <w:t xml:space="preserve"> </w:t>
      </w:r>
      <w:proofErr w:type="spellStart"/>
      <w:r w:rsidRPr="0050469B">
        <w:t>so</w:t>
      </w:r>
      <w:proofErr w:type="spellEnd"/>
      <w:r w:rsidRPr="0050469B">
        <w:t xml:space="preserve"> </w:t>
      </w:r>
      <w:proofErr w:type="spellStart"/>
      <w:r w:rsidRPr="0050469B">
        <w:t>far</w:t>
      </w:r>
      <w:proofErr w:type="spellEnd"/>
      <w:r w:rsidRPr="0050469B">
        <w:t xml:space="preserve">, </w:t>
      </w:r>
      <w:proofErr w:type="spellStart"/>
      <w:r w:rsidRPr="0050469B">
        <w:t>the</w:t>
      </w:r>
      <w:proofErr w:type="spellEnd"/>
      <w:r w:rsidRPr="0050469B">
        <w:t xml:space="preserve"> </w:t>
      </w:r>
      <w:proofErr w:type="spellStart"/>
      <w:r w:rsidRPr="0050469B">
        <w:t>stakeholders</w:t>
      </w:r>
      <w:proofErr w:type="spellEnd"/>
      <w:r w:rsidRPr="0050469B">
        <w:t xml:space="preserve"> </w:t>
      </w:r>
      <w:proofErr w:type="spellStart"/>
      <w:r w:rsidRPr="0050469B">
        <w:t>definitely</w:t>
      </w:r>
      <w:proofErr w:type="spellEnd"/>
      <w:r w:rsidRPr="0050469B">
        <w:t xml:space="preserve"> </w:t>
      </w:r>
      <w:proofErr w:type="spellStart"/>
      <w:r w:rsidRPr="0050469B">
        <w:t>gain</w:t>
      </w:r>
      <w:proofErr w:type="spellEnd"/>
      <w:r w:rsidRPr="0050469B">
        <w:t xml:space="preserve"> </w:t>
      </w:r>
      <w:proofErr w:type="spellStart"/>
      <w:r w:rsidRPr="0050469B">
        <w:t>knowledge</w:t>
      </w:r>
      <w:proofErr w:type="spellEnd"/>
      <w:r w:rsidRPr="0050469B">
        <w:t xml:space="preserve"> as </w:t>
      </w:r>
      <w:proofErr w:type="spellStart"/>
      <w:r w:rsidRPr="0050469B">
        <w:t>part</w:t>
      </w:r>
      <w:proofErr w:type="spellEnd"/>
      <w:r w:rsidRPr="0050469B">
        <w:t xml:space="preserve"> </w:t>
      </w:r>
      <w:proofErr w:type="spellStart"/>
      <w:r w:rsidRPr="0050469B">
        <w:t>of</w:t>
      </w:r>
      <w:proofErr w:type="spellEnd"/>
      <w:r w:rsidRPr="0050469B">
        <w:t xml:space="preserve"> </w:t>
      </w:r>
      <w:proofErr w:type="spellStart"/>
      <w:r w:rsidRPr="0050469B">
        <w:t>my</w:t>
      </w:r>
      <w:proofErr w:type="spellEnd"/>
      <w:r w:rsidRPr="0050469B">
        <w:t xml:space="preserve"> </w:t>
      </w:r>
      <w:proofErr w:type="spellStart"/>
      <w:r w:rsidRPr="0050469B">
        <w:t>execution</w:t>
      </w:r>
      <w:proofErr w:type="spellEnd"/>
      <w:r w:rsidRPr="0050469B">
        <w:t xml:space="preserve"> </w:t>
      </w:r>
      <w:proofErr w:type="spellStart"/>
      <w:r w:rsidRPr="0050469B">
        <w:t>because</w:t>
      </w:r>
      <w:proofErr w:type="spellEnd"/>
      <w:r w:rsidRPr="0050469B">
        <w:t xml:space="preserve"> I </w:t>
      </w:r>
      <w:proofErr w:type="spellStart"/>
      <w:r w:rsidRPr="0050469B">
        <w:t>always</w:t>
      </w:r>
      <w:proofErr w:type="spellEnd"/>
      <w:r w:rsidRPr="0050469B">
        <w:t xml:space="preserve"> </w:t>
      </w:r>
      <w:proofErr w:type="spellStart"/>
      <w:r w:rsidRPr="0050469B">
        <w:t>give</w:t>
      </w:r>
      <w:proofErr w:type="spellEnd"/>
      <w:r w:rsidRPr="0050469B">
        <w:t xml:space="preserve"> </w:t>
      </w:r>
      <w:proofErr w:type="spellStart"/>
      <w:r w:rsidRPr="0050469B">
        <w:t>them</w:t>
      </w:r>
      <w:proofErr w:type="spellEnd"/>
      <w:r w:rsidRPr="0050469B">
        <w:t xml:space="preserve"> a complete insight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going</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PoC.</w:t>
      </w:r>
    </w:p>
    <w:p w14:paraId="1373B7E8" w14:textId="648B5A1C"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are </w:t>
      </w:r>
      <w:proofErr w:type="spellStart"/>
      <w:r w:rsidRPr="0050469B">
        <w:t>you</w:t>
      </w:r>
      <w:proofErr w:type="spellEnd"/>
      <w:r w:rsidRPr="0050469B">
        <w:t xml:space="preserve"> </w:t>
      </w:r>
      <w:proofErr w:type="spellStart"/>
      <w:r w:rsidRPr="0050469B">
        <w:t>able</w:t>
      </w:r>
      <w:proofErr w:type="spellEnd"/>
      <w:r w:rsidRPr="0050469B">
        <w:t xml:space="preserve"> </w:t>
      </w:r>
      <w:proofErr w:type="spellStart"/>
      <w:r w:rsidRPr="0050469B">
        <w:t>to</w:t>
      </w:r>
      <w:proofErr w:type="spellEnd"/>
      <w:r w:rsidRPr="0050469B">
        <w:t xml:space="preserve"> </w:t>
      </w:r>
      <w:proofErr w:type="spellStart"/>
      <w:r w:rsidRPr="0050469B">
        <w:t>accomplish</w:t>
      </w:r>
      <w:proofErr w:type="spellEnd"/>
      <w:r w:rsidRPr="0050469B">
        <w:t xml:space="preserve"> </w:t>
      </w:r>
      <w:proofErr w:type="spellStart"/>
      <w:r w:rsidRPr="0050469B">
        <w:t>that</w:t>
      </w:r>
      <w:proofErr w:type="spellEnd"/>
      <w:r w:rsidRPr="0050469B">
        <w:t>?</w:t>
      </w:r>
    </w:p>
    <w:p w14:paraId="59630BC8"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First</w:t>
      </w:r>
      <w:proofErr w:type="spellEnd"/>
      <w:r w:rsidRPr="0050469B">
        <w:t xml:space="preserve">, I </w:t>
      </w:r>
      <w:proofErr w:type="spellStart"/>
      <w:r w:rsidRPr="0050469B">
        <w:t>always</w:t>
      </w:r>
      <w:proofErr w:type="spellEnd"/>
      <w:r w:rsidRPr="0050469B">
        <w:t xml:space="preserve"> </w:t>
      </w:r>
      <w:proofErr w:type="spellStart"/>
      <w:r w:rsidRPr="0050469B">
        <w:t>try</w:t>
      </w:r>
      <w:proofErr w:type="spellEnd"/>
      <w:r w:rsidRPr="0050469B">
        <w:t xml:space="preserve"> </w:t>
      </w:r>
      <w:proofErr w:type="spellStart"/>
      <w:r w:rsidRPr="0050469B">
        <w:t>to</w:t>
      </w:r>
      <w:proofErr w:type="spellEnd"/>
      <w:r w:rsidRPr="0050469B">
        <w:t xml:space="preserve"> </w:t>
      </w:r>
      <w:proofErr w:type="spellStart"/>
      <w:r w:rsidRPr="0050469B">
        <w:t>have</w:t>
      </w:r>
      <w:proofErr w:type="spellEnd"/>
      <w:r w:rsidRPr="0050469B">
        <w:t xml:space="preserve"> </w:t>
      </w:r>
      <w:proofErr w:type="spellStart"/>
      <w:r w:rsidRPr="0050469B">
        <w:t>transparent</w:t>
      </w:r>
      <w:proofErr w:type="spellEnd"/>
      <w:r w:rsidRPr="0050469B">
        <w:t xml:space="preserve"> communications </w:t>
      </w:r>
      <w:proofErr w:type="spellStart"/>
      <w:r w:rsidRPr="0050469B">
        <w:t>because</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conversation</w:t>
      </w:r>
      <w:proofErr w:type="spellEnd"/>
      <w:r w:rsidRPr="0050469B">
        <w:t xml:space="preserve"> in some cases, I </w:t>
      </w:r>
      <w:proofErr w:type="spellStart"/>
      <w:r w:rsidRPr="0050469B">
        <w:t>could</w:t>
      </w:r>
      <w:proofErr w:type="spellEnd"/>
      <w:r w:rsidRPr="0050469B">
        <w:t xml:space="preserve"> refine (</w:t>
      </w:r>
      <w:proofErr w:type="spellStart"/>
      <w:r w:rsidRPr="0050469B">
        <w:t>or</w:t>
      </w:r>
      <w:proofErr w:type="spellEnd"/>
      <w:r w:rsidRPr="0050469B">
        <w:t xml:space="preserve"> </w:t>
      </w:r>
      <w:proofErr w:type="spellStart"/>
      <w:r w:rsidRPr="0050469B">
        <w:t>even</w:t>
      </w:r>
      <w:proofErr w:type="spellEnd"/>
      <w:r w:rsidRPr="0050469B">
        <w:t xml:space="preserve"> (re)define) </w:t>
      </w:r>
      <w:proofErr w:type="spellStart"/>
      <w:r w:rsidRPr="0050469B">
        <w:t>the</w:t>
      </w:r>
      <w:proofErr w:type="spellEnd"/>
      <w:r w:rsidRPr="0050469B">
        <w:t xml:space="preserve"> </w:t>
      </w:r>
      <w:proofErr w:type="spellStart"/>
      <w:r w:rsidRPr="0050469B">
        <w:t>requirements</w:t>
      </w:r>
      <w:proofErr w:type="spellEnd"/>
      <w:r w:rsidRPr="0050469B">
        <w:t xml:space="preserve">, </w:t>
      </w:r>
      <w:proofErr w:type="spellStart"/>
      <w:r w:rsidRPr="0050469B">
        <w:t>because</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we</w:t>
      </w:r>
      <w:proofErr w:type="spellEnd"/>
      <w:r w:rsidRPr="0050469B">
        <w:t xml:space="preserve"> (</w:t>
      </w:r>
      <w:proofErr w:type="spellStart"/>
      <w:r w:rsidRPr="0050469B">
        <w:t>customer</w:t>
      </w:r>
      <w:proofErr w:type="spellEnd"/>
      <w:r w:rsidRPr="0050469B">
        <w:t xml:space="preserve"> </w:t>
      </w:r>
      <w:proofErr w:type="spellStart"/>
      <w:r w:rsidRPr="0050469B">
        <w:t>and</w:t>
      </w:r>
      <w:proofErr w:type="spellEnd"/>
      <w:r w:rsidRPr="0050469B">
        <w:t xml:space="preserve"> PoC </w:t>
      </w:r>
      <w:proofErr w:type="spellStart"/>
      <w:r w:rsidRPr="0050469B">
        <w:t>specialist</w:t>
      </w:r>
      <w:proofErr w:type="spellEnd"/>
      <w:r w:rsidRPr="0050469B">
        <w:t xml:space="preserve">) are </w:t>
      </w:r>
      <w:proofErr w:type="spellStart"/>
      <w:r w:rsidRPr="0050469B">
        <w:t>getting</w:t>
      </w:r>
      <w:proofErr w:type="spellEnd"/>
      <w:r w:rsidRPr="0050469B">
        <w:t xml:space="preserve"> </w:t>
      </w:r>
      <w:proofErr w:type="spellStart"/>
      <w:r w:rsidRPr="0050469B">
        <w:t>knowledge</w:t>
      </w:r>
      <w:proofErr w:type="spellEnd"/>
      <w:r w:rsidRPr="0050469B">
        <w:t xml:space="preserve"> (i.e., </w:t>
      </w:r>
      <w:proofErr w:type="spellStart"/>
      <w:r w:rsidRPr="0050469B">
        <w:t>knowledge</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situations</w:t>
      </w:r>
      <w:proofErr w:type="spellEnd"/>
      <w:r w:rsidRPr="0050469B">
        <w:t xml:space="preserve">, </w:t>
      </w:r>
      <w:proofErr w:type="spellStart"/>
      <w:r w:rsidRPr="0050469B">
        <w:t>combinations</w:t>
      </w:r>
      <w:proofErr w:type="spellEnd"/>
      <w:r w:rsidRPr="0050469B">
        <w:t xml:space="preserve">, </w:t>
      </w:r>
      <w:proofErr w:type="spellStart"/>
      <w:r w:rsidRPr="0050469B">
        <w:t>artifacts</w:t>
      </w:r>
      <w:proofErr w:type="spellEnd"/>
      <w:r w:rsidRPr="0050469B">
        <w:t xml:space="preserve">, </w:t>
      </w:r>
      <w:proofErr w:type="spellStart"/>
      <w:r w:rsidRPr="0050469B">
        <w:t>interaction</w:t>
      </w:r>
      <w:proofErr w:type="spellEnd"/>
      <w:r w:rsidRPr="0050469B">
        <w:t xml:space="preserve"> </w:t>
      </w:r>
      <w:proofErr w:type="spellStart"/>
      <w:r w:rsidRPr="0050469B">
        <w:t>with</w:t>
      </w:r>
      <w:proofErr w:type="spellEnd"/>
      <w:r w:rsidRPr="0050469B">
        <w:t xml:space="preserve"> </w:t>
      </w:r>
      <w:proofErr w:type="spellStart"/>
      <w:r w:rsidRPr="0050469B">
        <w:t>people</w:t>
      </w:r>
      <w:proofErr w:type="spellEnd"/>
      <w:r w:rsidRPr="0050469B">
        <w:t xml:space="preserve">, software, its </w:t>
      </w:r>
      <w:proofErr w:type="spellStart"/>
      <w:r w:rsidRPr="0050469B">
        <w:t>combination</w:t>
      </w:r>
      <w:proofErr w:type="spellEnd"/>
      <w:r w:rsidRPr="0050469B">
        <w:t xml:space="preserve">, </w:t>
      </w:r>
      <w:proofErr w:type="spellStart"/>
      <w:r w:rsidRPr="0050469B">
        <w:t>among</w:t>
      </w:r>
      <w:proofErr w:type="spellEnd"/>
      <w:r w:rsidRPr="0050469B">
        <w:t xml:space="preserve"> </w:t>
      </w:r>
      <w:proofErr w:type="spellStart"/>
      <w:r w:rsidRPr="0050469B">
        <w:t>others</w:t>
      </w:r>
      <w:proofErr w:type="spellEnd"/>
      <w:r w:rsidRPr="0050469B">
        <w:t xml:space="preserve">), </w:t>
      </w:r>
      <w:proofErr w:type="spellStart"/>
      <w:r w:rsidRPr="0050469B">
        <w:t>especially</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combination</w:t>
      </w:r>
      <w:proofErr w:type="spellEnd"/>
      <w:r w:rsidRPr="0050469B">
        <w:t xml:space="preserve"> </w:t>
      </w:r>
      <w:proofErr w:type="spellStart"/>
      <w:r w:rsidRPr="0050469B">
        <w:t>of</w:t>
      </w:r>
      <w:proofErr w:type="spellEnd"/>
      <w:r w:rsidRPr="0050469B">
        <w:t xml:space="preserve"> </w:t>
      </w:r>
      <w:proofErr w:type="spellStart"/>
      <w:r w:rsidRPr="0050469B">
        <w:t>those</w:t>
      </w:r>
      <w:proofErr w:type="spellEnd"/>
      <w:r w:rsidRPr="0050469B">
        <w:t xml:space="preserve"> </w:t>
      </w:r>
      <w:proofErr w:type="spellStart"/>
      <w:r w:rsidRPr="0050469B">
        <w:t>artifacts</w:t>
      </w:r>
      <w:proofErr w:type="spellEnd"/>
      <w:r w:rsidRPr="0050469B">
        <w:t xml:space="preserve">, </w:t>
      </w:r>
      <w:proofErr w:type="spellStart"/>
      <w:r w:rsidRPr="0050469B">
        <w:t>which</w:t>
      </w:r>
      <w:proofErr w:type="spellEnd"/>
      <w:r w:rsidRPr="0050469B">
        <w:t xml:space="preserve"> </w:t>
      </w:r>
      <w:proofErr w:type="spellStart"/>
      <w:r w:rsidRPr="0050469B">
        <w:t>usually</w:t>
      </w:r>
      <w:proofErr w:type="spellEnd"/>
      <w:r w:rsidRPr="0050469B">
        <w:t xml:space="preserve"> </w:t>
      </w:r>
      <w:proofErr w:type="spellStart"/>
      <w:r w:rsidRPr="0050469B">
        <w:t>is</w:t>
      </w:r>
      <w:proofErr w:type="spellEnd"/>
      <w:r w:rsidRPr="0050469B">
        <w:t xml:space="preserve"> </w:t>
      </w:r>
      <w:proofErr w:type="spellStart"/>
      <w:r w:rsidRPr="0050469B">
        <w:t>unique</w:t>
      </w:r>
      <w:proofErr w:type="spellEnd"/>
      <w:r w:rsidRPr="0050469B">
        <w:t xml:space="preserve"> </w:t>
      </w:r>
      <w:proofErr w:type="spellStart"/>
      <w:r w:rsidRPr="0050469B">
        <w:t>during</w:t>
      </w:r>
      <w:proofErr w:type="spellEnd"/>
      <w:r w:rsidRPr="0050469B">
        <w:t xml:space="preserve"> a PoC </w:t>
      </w:r>
      <w:proofErr w:type="spellStart"/>
      <w:r w:rsidRPr="0050469B">
        <w:t>execution</w:t>
      </w:r>
      <w:proofErr w:type="spellEnd"/>
      <w:r w:rsidRPr="0050469B">
        <w:t>.</w:t>
      </w:r>
    </w:p>
    <w:p w14:paraId="47C7E2F4" w14:textId="4E56D084" w:rsidR="00AC426F" w:rsidRPr="0050469B" w:rsidRDefault="00AC426F" w:rsidP="00A01847">
      <w:pPr>
        <w:pStyle w:val="Tese-Entrevistas"/>
      </w:pPr>
    </w:p>
    <w:p w14:paraId="5A5A88AD" w14:textId="1066E794" w:rsidR="00AC426F" w:rsidRPr="0050469B" w:rsidRDefault="00AC426F" w:rsidP="00A01847">
      <w:pPr>
        <w:pStyle w:val="Tese-Entrevistas"/>
      </w:pPr>
      <w:r w:rsidRPr="0050469B">
        <w:t xml:space="preserve">8)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act</w:t>
      </w:r>
      <w:proofErr w:type="spellEnd"/>
      <w:r w:rsidRPr="0050469B">
        <w:t xml:space="preserve"> in </w:t>
      </w:r>
      <w:proofErr w:type="spellStart"/>
      <w:r w:rsidRPr="0050469B">
        <w:t>the</w:t>
      </w:r>
      <w:proofErr w:type="spellEnd"/>
      <w:r w:rsidRPr="0050469B">
        <w:t xml:space="preserve"> face </w:t>
      </w:r>
      <w:proofErr w:type="spellStart"/>
      <w:r w:rsidRPr="0050469B">
        <w:t>of</w:t>
      </w:r>
      <w:proofErr w:type="spellEnd"/>
      <w:r w:rsidRPr="0050469B">
        <w:t xml:space="preserve"> some </w:t>
      </w:r>
      <w:proofErr w:type="spellStart"/>
      <w:r w:rsidRPr="0050469B">
        <w:t>changes</w:t>
      </w:r>
      <w:proofErr w:type="spellEnd"/>
      <w:r w:rsidRPr="0050469B">
        <w:t xml:space="preserve"> in </w:t>
      </w:r>
      <w:proofErr w:type="spellStart"/>
      <w:r w:rsidRPr="0050469B">
        <w:t>the</w:t>
      </w:r>
      <w:proofErr w:type="spellEnd"/>
      <w:r w:rsidRPr="0050469B">
        <w:t xml:space="preserve"> PoC context, </w:t>
      </w:r>
      <w:proofErr w:type="spellStart"/>
      <w:r w:rsidRPr="0050469B">
        <w:t>such</w:t>
      </w:r>
      <w:proofErr w:type="spellEnd"/>
      <w:r w:rsidRPr="0050469B">
        <w:t xml:space="preserve"> as </w:t>
      </w:r>
      <w:proofErr w:type="spellStart"/>
      <w:r w:rsidRPr="0050469B">
        <w:t>requirements</w:t>
      </w:r>
      <w:proofErr w:type="spellEnd"/>
      <w:r w:rsidRPr="0050469B">
        <w:t xml:space="preserve">, </w:t>
      </w:r>
      <w:proofErr w:type="spellStart"/>
      <w:r w:rsidRPr="0050469B">
        <w:t>elements</w:t>
      </w:r>
      <w:proofErr w:type="spellEnd"/>
      <w:r w:rsidRPr="0050469B">
        <w:t xml:space="preserve">, </w:t>
      </w:r>
      <w:proofErr w:type="spellStart"/>
      <w:r w:rsidRPr="0050469B">
        <w:t>unexpected</w:t>
      </w:r>
      <w:proofErr w:type="spellEnd"/>
      <w:r w:rsidRPr="0050469B">
        <w:t xml:space="preserve"> </w:t>
      </w:r>
      <w:proofErr w:type="spellStart"/>
      <w:r w:rsidRPr="0050469B">
        <w:t>results</w:t>
      </w:r>
      <w:proofErr w:type="spellEnd"/>
      <w:r w:rsidRPr="0050469B">
        <w:t>, etc</w:t>
      </w:r>
      <w:r w:rsidR="00934605">
        <w:t>.</w:t>
      </w:r>
    </w:p>
    <w:p w14:paraId="78E18A52" w14:textId="71BFA0CD" w:rsidR="00AC426F" w:rsidRPr="0050469B" w:rsidRDefault="00AC426F" w:rsidP="00A01847">
      <w:pPr>
        <w:pStyle w:val="Tese-Entrevistas"/>
      </w:pP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my</w:t>
      </w:r>
      <w:proofErr w:type="spellEnd"/>
      <w:r w:rsidRPr="0050469B">
        <w:t xml:space="preserve"> </w:t>
      </w:r>
      <w:proofErr w:type="spellStart"/>
      <w:r w:rsidRPr="0050469B">
        <w:t>experience</w:t>
      </w:r>
      <w:proofErr w:type="spellEnd"/>
      <w:r w:rsidRPr="0050469B">
        <w:t xml:space="preserve">, it </w:t>
      </w:r>
      <w:proofErr w:type="spellStart"/>
      <w:r w:rsidRPr="0050469B">
        <w:t>is</w:t>
      </w:r>
      <w:proofErr w:type="spellEnd"/>
      <w:r w:rsidRPr="0050469B">
        <w:t xml:space="preserve"> </w:t>
      </w:r>
      <w:proofErr w:type="spellStart"/>
      <w:r w:rsidRPr="0050469B">
        <w:t>about</w:t>
      </w:r>
      <w:proofErr w:type="spellEnd"/>
      <w:r w:rsidRPr="0050469B">
        <w:t xml:space="preserve"> </w:t>
      </w:r>
      <w:proofErr w:type="spellStart"/>
      <w:r w:rsidRPr="0050469B">
        <w:t>trial</w:t>
      </w:r>
      <w:proofErr w:type="spellEnd"/>
      <w:r w:rsidRPr="0050469B">
        <w:t xml:space="preserve"> </w:t>
      </w:r>
      <w:proofErr w:type="spellStart"/>
      <w:r w:rsidRPr="0050469B">
        <w:t>and</w:t>
      </w:r>
      <w:proofErr w:type="spellEnd"/>
      <w:r w:rsidRPr="0050469B">
        <w:t xml:space="preserve"> </w:t>
      </w:r>
      <w:proofErr w:type="spellStart"/>
      <w:r w:rsidRPr="0050469B">
        <w:t>error</w:t>
      </w:r>
      <w:proofErr w:type="spellEnd"/>
      <w:r w:rsidRPr="0050469B">
        <w:t xml:space="preserve">. More </w:t>
      </w:r>
      <w:proofErr w:type="spellStart"/>
      <w:r w:rsidRPr="0050469B">
        <w:t>than</w:t>
      </w:r>
      <w:proofErr w:type="spellEnd"/>
      <w:r w:rsidRPr="0050469B">
        <w:t xml:space="preserve"> </w:t>
      </w:r>
      <w:proofErr w:type="spellStart"/>
      <w:r w:rsidRPr="0050469B">
        <w:t>that</w:t>
      </w:r>
      <w:proofErr w:type="spellEnd"/>
      <w:r w:rsidRPr="0050469B">
        <w:t xml:space="preserve">, it </w:t>
      </w:r>
      <w:proofErr w:type="spellStart"/>
      <w:r w:rsidRPr="0050469B">
        <w:t>is</w:t>
      </w:r>
      <w:proofErr w:type="spellEnd"/>
      <w:r w:rsidRPr="0050469B">
        <w:t xml:space="preserve"> </w:t>
      </w:r>
      <w:proofErr w:type="spellStart"/>
      <w:r w:rsidRPr="0050469B">
        <w:t>about</w:t>
      </w:r>
      <w:proofErr w:type="spellEnd"/>
      <w:r w:rsidRPr="0050469B">
        <w:t xml:space="preserve"> </w:t>
      </w:r>
      <w:proofErr w:type="spellStart"/>
      <w:r w:rsidRPr="0050469B">
        <w:t>having</w:t>
      </w:r>
      <w:proofErr w:type="spellEnd"/>
      <w:r w:rsidRPr="0050469B">
        <w:t xml:space="preserve"> a </w:t>
      </w:r>
      <w:proofErr w:type="spellStart"/>
      <w:r w:rsidRPr="0050469B">
        <w:t>clear</w:t>
      </w:r>
      <w:proofErr w:type="spellEnd"/>
      <w:r w:rsidRPr="0050469B">
        <w:t xml:space="preserve"> </w:t>
      </w:r>
      <w:proofErr w:type="spellStart"/>
      <w:r w:rsidRPr="0050469B">
        <w:t>understanding</w:t>
      </w:r>
      <w:proofErr w:type="spellEnd"/>
      <w:r w:rsidRPr="0050469B">
        <w:t xml:space="preserve"> </w:t>
      </w:r>
      <w:proofErr w:type="spellStart"/>
      <w:r w:rsidRPr="0050469B">
        <w:t>of</w:t>
      </w:r>
      <w:proofErr w:type="spellEnd"/>
      <w:r w:rsidRPr="0050469B">
        <w:t xml:space="preserve"> </w:t>
      </w:r>
      <w:proofErr w:type="spellStart"/>
      <w:r w:rsidRPr="0050469B">
        <w:t>every</w:t>
      </w:r>
      <w:proofErr w:type="spellEnd"/>
      <w:r w:rsidRPr="0050469B">
        <w:t xml:space="preserve"> </w:t>
      </w:r>
      <w:proofErr w:type="spellStart"/>
      <w:r w:rsidRPr="0050469B">
        <w:t>element</w:t>
      </w:r>
      <w:proofErr w:type="spellEnd"/>
      <w:r w:rsidRPr="0050469B">
        <w:t xml:space="preserve"> </w:t>
      </w:r>
      <w:proofErr w:type="spellStart"/>
      <w:r w:rsidRPr="0050469B">
        <w:t>and</w:t>
      </w:r>
      <w:proofErr w:type="spellEnd"/>
      <w:r w:rsidRPr="0050469B">
        <w:t xml:space="preserve"> its </w:t>
      </w:r>
      <w:proofErr w:type="spellStart"/>
      <w:r w:rsidRPr="0050469B">
        <w:t>combination</w:t>
      </w:r>
      <w:proofErr w:type="spellEnd"/>
      <w:r w:rsidRPr="0050469B">
        <w:t xml:space="preserve"> (I </w:t>
      </w:r>
      <w:proofErr w:type="spellStart"/>
      <w:r w:rsidRPr="0050469B">
        <w:t>know</w:t>
      </w:r>
      <w:proofErr w:type="spellEnd"/>
      <w:r w:rsidRPr="0050469B">
        <w:t xml:space="preserve"> it </w:t>
      </w:r>
      <w:proofErr w:type="spellStart"/>
      <w:r w:rsidRPr="0050469B">
        <w:t>is</w:t>
      </w:r>
      <w:proofErr w:type="spellEnd"/>
      <w:r w:rsidRPr="0050469B">
        <w:t xml:space="preserve"> hard). A PoC in IT </w:t>
      </w:r>
      <w:proofErr w:type="spellStart"/>
      <w:r w:rsidRPr="0050469B">
        <w:t>could</w:t>
      </w:r>
      <w:proofErr w:type="spellEnd"/>
      <w:r w:rsidRPr="0050469B">
        <w:t xml:space="preserve"> </w:t>
      </w:r>
      <w:proofErr w:type="spellStart"/>
      <w:r w:rsidRPr="0050469B">
        <w:t>have</w:t>
      </w:r>
      <w:proofErr w:type="spellEnd"/>
      <w:r w:rsidRPr="0050469B">
        <w:t xml:space="preserve"> </w:t>
      </w:r>
      <w:proofErr w:type="spellStart"/>
      <w:r w:rsidRPr="0050469B">
        <w:t>hundreds</w:t>
      </w:r>
      <w:proofErr w:type="spellEnd"/>
      <w:r w:rsidRPr="0050469B">
        <w:t xml:space="preserve"> </w:t>
      </w:r>
      <w:proofErr w:type="spellStart"/>
      <w:r w:rsidRPr="0050469B">
        <w:t>of</w:t>
      </w:r>
      <w:proofErr w:type="spellEnd"/>
      <w:r w:rsidRPr="0050469B">
        <w:t xml:space="preserve"> </w:t>
      </w:r>
      <w:proofErr w:type="spellStart"/>
      <w:r w:rsidRPr="0050469B">
        <w:t>different</w:t>
      </w:r>
      <w:proofErr w:type="spellEnd"/>
      <w:r w:rsidRPr="0050469B">
        <w:t xml:space="preserve"> </w:t>
      </w:r>
      <w:proofErr w:type="spellStart"/>
      <w:r w:rsidRPr="0050469B">
        <w:t>elements</w:t>
      </w:r>
      <w:proofErr w:type="spellEnd"/>
      <w:r w:rsidRPr="0050469B">
        <w:t xml:space="preserve"> </w:t>
      </w:r>
      <w:proofErr w:type="spellStart"/>
      <w:r w:rsidRPr="0050469B">
        <w:t>and</w:t>
      </w:r>
      <w:proofErr w:type="spellEnd"/>
      <w:r w:rsidRPr="0050469B">
        <w:t xml:space="preserve"> </w:t>
      </w:r>
      <w:proofErr w:type="spellStart"/>
      <w:r w:rsidRPr="0050469B">
        <w:t>combinations</w:t>
      </w:r>
      <w:proofErr w:type="spellEnd"/>
      <w:r w:rsidRPr="0050469B">
        <w:t xml:space="preserve">. I </w:t>
      </w:r>
      <w:proofErr w:type="spellStart"/>
      <w:r w:rsidRPr="0050469B">
        <w:t>always</w:t>
      </w:r>
      <w:proofErr w:type="spellEnd"/>
      <w:r w:rsidRPr="0050469B">
        <w:t xml:space="preserve"> </w:t>
      </w:r>
      <w:proofErr w:type="spellStart"/>
      <w:r w:rsidRPr="0050469B">
        <w:t>try</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clearly</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going</w:t>
      </w:r>
      <w:proofErr w:type="spellEnd"/>
      <w:r w:rsidRPr="0050469B">
        <w:t xml:space="preserve"> </w:t>
      </w:r>
      <w:proofErr w:type="spellStart"/>
      <w:r w:rsidRPr="0050469B">
        <w:t>on</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w:t>
      </w:r>
      <w:proofErr w:type="spellStart"/>
      <w:r w:rsidRPr="0050469B">
        <w:t>execution</w:t>
      </w:r>
      <w:proofErr w:type="spellEnd"/>
      <w:r w:rsidRPr="0050469B">
        <w:t xml:space="preserve">, </w:t>
      </w:r>
      <w:proofErr w:type="spellStart"/>
      <w:r w:rsidRPr="0050469B">
        <w:t>and</w:t>
      </w:r>
      <w:proofErr w:type="spellEnd"/>
      <w:r w:rsidRPr="0050469B">
        <w:t xml:space="preserve"> I </w:t>
      </w:r>
      <w:proofErr w:type="spellStart"/>
      <w:r w:rsidRPr="0050469B">
        <w:t>try</w:t>
      </w:r>
      <w:proofErr w:type="spellEnd"/>
      <w:r w:rsidRPr="0050469B">
        <w:t xml:space="preserve"> </w:t>
      </w:r>
      <w:proofErr w:type="spellStart"/>
      <w:r w:rsidRPr="0050469B">
        <w:t>to</w:t>
      </w:r>
      <w:proofErr w:type="spellEnd"/>
      <w:r w:rsidRPr="0050469B">
        <w:t xml:space="preserve"> </w:t>
      </w:r>
      <w:proofErr w:type="spellStart"/>
      <w:r w:rsidRPr="0050469B">
        <w:t>eliminate</w:t>
      </w:r>
      <w:proofErr w:type="spellEnd"/>
      <w:r w:rsidRPr="0050469B">
        <w:t xml:space="preserve"> </w:t>
      </w:r>
      <w:proofErr w:type="spellStart"/>
      <w:r w:rsidRPr="0050469B">
        <w:t>variables</w:t>
      </w:r>
      <w:proofErr w:type="spellEnd"/>
      <w:r w:rsidRPr="0050469B">
        <w:t xml:space="preserve"> </w:t>
      </w:r>
      <w:proofErr w:type="spellStart"/>
      <w:r w:rsidRPr="0050469B">
        <w:t>which</w:t>
      </w:r>
      <w:proofErr w:type="spellEnd"/>
      <w:r w:rsidRPr="0050469B">
        <w:t xml:space="preserve"> are </w:t>
      </w:r>
      <w:proofErr w:type="spellStart"/>
      <w:r w:rsidRPr="0050469B">
        <w:t>not</w:t>
      </w:r>
      <w:proofErr w:type="spellEnd"/>
      <w:r w:rsidRPr="0050469B">
        <w:t xml:space="preserve"> </w:t>
      </w:r>
      <w:proofErr w:type="spellStart"/>
      <w:r w:rsidRPr="0050469B">
        <w:lastRenderedPageBreak/>
        <w:t>relevant</w:t>
      </w:r>
      <w:proofErr w:type="spellEnd"/>
      <w:r w:rsidRPr="0050469B">
        <w:t xml:space="preserve"> </w:t>
      </w:r>
      <w:proofErr w:type="spellStart"/>
      <w:r w:rsidRPr="0050469B">
        <w:t>and</w:t>
      </w:r>
      <w:proofErr w:type="spellEnd"/>
      <w:r w:rsidRPr="0050469B">
        <w:t xml:space="preserve"> </w:t>
      </w:r>
      <w:proofErr w:type="spellStart"/>
      <w:r w:rsidRPr="0050469B">
        <w:t>focus</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really</w:t>
      </w:r>
      <w:proofErr w:type="spellEnd"/>
      <w:r w:rsidRPr="0050469B">
        <w:t xml:space="preserve"> </w:t>
      </w:r>
      <w:proofErr w:type="spellStart"/>
      <w:r w:rsidRPr="0050469B">
        <w:t>important</w:t>
      </w:r>
      <w:proofErr w:type="spellEnd"/>
      <w:r w:rsidRPr="0050469B">
        <w:t xml:space="preserve">. I </w:t>
      </w:r>
      <w:proofErr w:type="spellStart"/>
      <w:r w:rsidRPr="0050469B">
        <w:t>never</w:t>
      </w:r>
      <w:proofErr w:type="spellEnd"/>
      <w:r w:rsidRPr="0050469B">
        <w:t xml:space="preserve"> </w:t>
      </w:r>
      <w:proofErr w:type="spellStart"/>
      <w:r w:rsidRPr="0050469B">
        <w:t>thought</w:t>
      </w:r>
      <w:proofErr w:type="spellEnd"/>
      <w:r w:rsidRPr="0050469B">
        <w:t xml:space="preserve"> </w:t>
      </w:r>
      <w:proofErr w:type="spellStart"/>
      <w:r w:rsidRPr="0050469B">
        <w:t>how</w:t>
      </w:r>
      <w:proofErr w:type="spellEnd"/>
      <w:r w:rsidRPr="0050469B">
        <w:t xml:space="preserve"> I do it, it </w:t>
      </w:r>
      <w:proofErr w:type="spellStart"/>
      <w:r w:rsidRPr="0050469B">
        <w:t>is</w:t>
      </w:r>
      <w:proofErr w:type="spellEnd"/>
      <w:r w:rsidRPr="0050469B">
        <w:t xml:space="preserve"> </w:t>
      </w:r>
      <w:proofErr w:type="spellStart"/>
      <w:r w:rsidRPr="0050469B">
        <w:t>an</w:t>
      </w:r>
      <w:proofErr w:type="spellEnd"/>
      <w:r w:rsidRPr="0050469B">
        <w:t xml:space="preserve"> </w:t>
      </w:r>
      <w:proofErr w:type="spellStart"/>
      <w:r w:rsidRPr="0050469B">
        <w:t>intuitive</w:t>
      </w:r>
      <w:proofErr w:type="spellEnd"/>
      <w:r w:rsidRPr="0050469B">
        <w:t xml:space="preserve"> </w:t>
      </w:r>
      <w:proofErr w:type="spellStart"/>
      <w:r w:rsidRPr="0050469B">
        <w:t>process</w:t>
      </w:r>
      <w:proofErr w:type="spellEnd"/>
      <w:r w:rsidRPr="0050469B">
        <w:t xml:space="preserve">. It </w:t>
      </w:r>
      <w:proofErr w:type="spellStart"/>
      <w:r w:rsidRPr="0050469B">
        <w:t>is</w:t>
      </w:r>
      <w:proofErr w:type="spellEnd"/>
      <w:r w:rsidRPr="0050469B">
        <w:t xml:space="preserve"> </w:t>
      </w:r>
      <w:proofErr w:type="spellStart"/>
      <w:r w:rsidRPr="0050469B">
        <w:t>the</w:t>
      </w:r>
      <w:proofErr w:type="spellEnd"/>
      <w:r w:rsidRPr="0050469B">
        <w:t xml:space="preserve"> </w:t>
      </w:r>
      <w:proofErr w:type="spellStart"/>
      <w:r w:rsidRPr="0050469B">
        <w:t>same</w:t>
      </w:r>
      <w:proofErr w:type="spellEnd"/>
      <w:r w:rsidRPr="0050469B">
        <w:t xml:space="preserve"> </w:t>
      </w:r>
      <w:proofErr w:type="spellStart"/>
      <w:r w:rsidRPr="0050469B">
        <w:t>when</w:t>
      </w:r>
      <w:proofErr w:type="spellEnd"/>
      <w:r w:rsidRPr="0050469B">
        <w:t xml:space="preserve"> I drive </w:t>
      </w:r>
      <w:proofErr w:type="spellStart"/>
      <w:r w:rsidRPr="0050469B">
        <w:t>my</w:t>
      </w:r>
      <w:proofErr w:type="spellEnd"/>
      <w:r w:rsidRPr="0050469B">
        <w:t xml:space="preserve"> car. I </w:t>
      </w:r>
      <w:proofErr w:type="spellStart"/>
      <w:r w:rsidRPr="0050469B">
        <w:t>don't</w:t>
      </w:r>
      <w:proofErr w:type="spellEnd"/>
      <w:r w:rsidRPr="0050469B">
        <w:t xml:space="preserve"> </w:t>
      </w:r>
      <w:proofErr w:type="spellStart"/>
      <w:r w:rsidRPr="0050469B">
        <w:t>think</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drive, I </w:t>
      </w:r>
      <w:proofErr w:type="spellStart"/>
      <w:r w:rsidRPr="0050469B">
        <w:t>just</w:t>
      </w:r>
      <w:proofErr w:type="spellEnd"/>
      <w:r w:rsidRPr="0050469B">
        <w:t xml:space="preserve"> drive.</w:t>
      </w:r>
    </w:p>
    <w:p w14:paraId="179710C8" w14:textId="74752B4C" w:rsidR="00AC426F" w:rsidRPr="0050469B" w:rsidRDefault="00AC426F" w:rsidP="00A01847">
      <w:pPr>
        <w:pStyle w:val="Tese-Entrevistas"/>
      </w:pPr>
    </w:p>
    <w:p w14:paraId="4EC1D0C7" w14:textId="17D972EA" w:rsidR="00AC426F" w:rsidRPr="0050469B" w:rsidRDefault="00AC426F" w:rsidP="00A01847">
      <w:pPr>
        <w:pStyle w:val="Tese-Entrevistas"/>
      </w:pPr>
      <w:r w:rsidRPr="0050469B">
        <w:t xml:space="preserve">9)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and</w:t>
      </w:r>
      <w:proofErr w:type="spellEnd"/>
      <w:r w:rsidRPr="0050469B">
        <w:t xml:space="preserve"> </w:t>
      </w:r>
      <w:proofErr w:type="spellStart"/>
      <w:r w:rsidRPr="0050469B">
        <w:t>deliver</w:t>
      </w:r>
      <w:proofErr w:type="spellEnd"/>
      <w:r w:rsidRPr="0050469B">
        <w:t xml:space="preserve"> PoC </w:t>
      </w:r>
      <w:proofErr w:type="spellStart"/>
      <w:r w:rsidRPr="0050469B">
        <w:t>results</w:t>
      </w:r>
      <w:proofErr w:type="spellEnd"/>
      <w:r w:rsidRPr="0050469B">
        <w:t>?</w:t>
      </w:r>
    </w:p>
    <w:p w14:paraId="6C2172A9" w14:textId="666FDA72" w:rsidR="00AC426F" w:rsidRPr="0050469B" w:rsidRDefault="00AC426F" w:rsidP="00A01847">
      <w:pPr>
        <w:pStyle w:val="Tese-Entrevistas"/>
      </w:pPr>
      <w:proofErr w:type="spellStart"/>
      <w:r w:rsidRPr="0050469B">
        <w:t>This</w:t>
      </w:r>
      <w:proofErr w:type="spellEnd"/>
      <w:r w:rsidRPr="0050469B">
        <w:t xml:space="preserve">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documented</w:t>
      </w:r>
      <w:proofErr w:type="spellEnd"/>
      <w:r w:rsidRPr="0050469B">
        <w:t xml:space="preserve"> </w:t>
      </w:r>
      <w:proofErr w:type="spellStart"/>
      <w:r w:rsidRPr="0050469B">
        <w:t>and</w:t>
      </w:r>
      <w:proofErr w:type="spellEnd"/>
      <w:r w:rsidRPr="0050469B">
        <w:t xml:space="preserve"> </w:t>
      </w:r>
      <w:proofErr w:type="spellStart"/>
      <w:r w:rsidRPr="0050469B">
        <w:t>written</w:t>
      </w:r>
      <w:proofErr w:type="spellEnd"/>
      <w:r w:rsidRPr="0050469B">
        <w:t xml:space="preserve"> in </w:t>
      </w:r>
      <w:proofErr w:type="spellStart"/>
      <w:r w:rsidRPr="0050469B">
        <w:t>the</w:t>
      </w:r>
      <w:proofErr w:type="spellEnd"/>
      <w:r w:rsidRPr="0050469B">
        <w:t xml:space="preserve"> </w:t>
      </w:r>
      <w:proofErr w:type="spellStart"/>
      <w:r w:rsidRPr="0050469B">
        <w:t>most</w:t>
      </w:r>
      <w:proofErr w:type="spellEnd"/>
      <w:r w:rsidRPr="0050469B">
        <w:t xml:space="preserve"> </w:t>
      </w:r>
      <w:proofErr w:type="spellStart"/>
      <w:r w:rsidRPr="0050469B">
        <w:t>direct</w:t>
      </w:r>
      <w:proofErr w:type="spellEnd"/>
      <w:r w:rsidRPr="0050469B">
        <w:t xml:space="preserve"> </w:t>
      </w:r>
      <w:proofErr w:type="spellStart"/>
      <w:r w:rsidRPr="0050469B">
        <w:t>way</w:t>
      </w:r>
      <w:proofErr w:type="spellEnd"/>
      <w:r w:rsidRPr="0050469B">
        <w:t xml:space="preserve"> </w:t>
      </w:r>
      <w:proofErr w:type="spellStart"/>
      <w:r w:rsidRPr="0050469B">
        <w:t>to</w:t>
      </w:r>
      <w:proofErr w:type="spellEnd"/>
      <w:r w:rsidRPr="0050469B">
        <w:t xml:space="preserve"> </w:t>
      </w:r>
      <w:proofErr w:type="spellStart"/>
      <w:r w:rsidRPr="0050469B">
        <w:t>justify</w:t>
      </w:r>
      <w:proofErr w:type="spellEnd"/>
      <w:r w:rsidRPr="0050469B">
        <w:t xml:space="preserve"> </w:t>
      </w:r>
      <w:proofErr w:type="spellStart"/>
      <w:r w:rsidRPr="0050469B">
        <w:t>the</w:t>
      </w:r>
      <w:proofErr w:type="spellEnd"/>
      <w:r w:rsidRPr="0050469B">
        <w:t xml:space="preserve"> </w:t>
      </w:r>
      <w:proofErr w:type="spellStart"/>
      <w:r w:rsidRPr="0050469B">
        <w:t>tests</w:t>
      </w:r>
      <w:proofErr w:type="spellEnd"/>
      <w:r w:rsidRPr="0050469B">
        <w:t xml:space="preserve"> </w:t>
      </w:r>
      <w:proofErr w:type="spellStart"/>
      <w:r w:rsidRPr="0050469B">
        <w:t>you</w:t>
      </w:r>
      <w:proofErr w:type="spellEnd"/>
      <w:r w:rsidRPr="0050469B">
        <w:t xml:space="preserve"> (PoC </w:t>
      </w:r>
      <w:proofErr w:type="spellStart"/>
      <w:r w:rsidRPr="0050469B">
        <w:t>specialist</w:t>
      </w:r>
      <w:proofErr w:type="spellEnd"/>
      <w:r w:rsidRPr="0050469B">
        <w:t xml:space="preserve">) </w:t>
      </w:r>
      <w:proofErr w:type="spellStart"/>
      <w:r w:rsidRPr="0050469B">
        <w:t>did</w:t>
      </w:r>
      <w:proofErr w:type="spellEnd"/>
      <w:r w:rsidRPr="0050469B">
        <w:t xml:space="preserve"> in </w:t>
      </w:r>
      <w:proofErr w:type="spellStart"/>
      <w:r w:rsidRPr="0050469B">
        <w:t>the</w:t>
      </w:r>
      <w:proofErr w:type="spellEnd"/>
      <w:r w:rsidRPr="0050469B">
        <w:t xml:space="preserve"> PoC. </w:t>
      </w:r>
      <w:proofErr w:type="spellStart"/>
      <w:r w:rsidRPr="0050469B">
        <w:t>Also</w:t>
      </w:r>
      <w:proofErr w:type="spellEnd"/>
      <w:r w:rsidRPr="0050469B">
        <w:t xml:space="preserve">, it </w:t>
      </w:r>
      <w:proofErr w:type="spellStart"/>
      <w:r w:rsidRPr="0050469B">
        <w:t>is</w:t>
      </w:r>
      <w:proofErr w:type="spellEnd"/>
      <w:r w:rsidRPr="0050469B">
        <w:t xml:space="preserve"> </w:t>
      </w:r>
      <w:proofErr w:type="spellStart"/>
      <w:r w:rsidRPr="0050469B">
        <w:t>important</w:t>
      </w:r>
      <w:proofErr w:type="spellEnd"/>
      <w:r w:rsidRPr="0050469B">
        <w:t xml:space="preserve"> </w:t>
      </w:r>
      <w:proofErr w:type="spellStart"/>
      <w:r w:rsidRPr="0050469B">
        <w:t>to</w:t>
      </w:r>
      <w:proofErr w:type="spellEnd"/>
      <w:r w:rsidRPr="0050469B">
        <w:t xml:space="preserve"> </w:t>
      </w:r>
      <w:proofErr w:type="spellStart"/>
      <w:r w:rsidRPr="0050469B">
        <w:t>highlight</w:t>
      </w:r>
      <w:proofErr w:type="spellEnd"/>
      <w:r w:rsidRPr="0050469B">
        <w:t xml:space="preserve"> </w:t>
      </w:r>
      <w:proofErr w:type="spellStart"/>
      <w:r w:rsidRPr="0050469B">
        <w:t>and</w:t>
      </w:r>
      <w:proofErr w:type="spellEnd"/>
      <w:r w:rsidRPr="0050469B">
        <w:t xml:space="preserve"> </w:t>
      </w:r>
      <w:proofErr w:type="spellStart"/>
      <w:r w:rsidRPr="0050469B">
        <w:t>explain</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PoC </w:t>
      </w:r>
      <w:proofErr w:type="spellStart"/>
      <w:r w:rsidRPr="0050469B">
        <w:t>specialist</w:t>
      </w:r>
      <w:proofErr w:type="spellEnd"/>
      <w:r w:rsidRPr="0050469B">
        <w:t xml:space="preserve">) </w:t>
      </w:r>
      <w:proofErr w:type="spellStart"/>
      <w:r w:rsidRPr="0050469B">
        <w:t>have</w:t>
      </w:r>
      <w:proofErr w:type="spellEnd"/>
      <w:r w:rsidRPr="0050469B">
        <w:t xml:space="preserve"> </w:t>
      </w:r>
      <w:proofErr w:type="spellStart"/>
      <w:r w:rsidRPr="0050469B">
        <w:t>done</w:t>
      </w:r>
      <w:proofErr w:type="spellEnd"/>
      <w:r w:rsidRPr="0050469B">
        <w:t xml:space="preserve"> </w:t>
      </w:r>
      <w:proofErr w:type="spellStart"/>
      <w:r w:rsidRPr="0050469B">
        <w:t>to</w:t>
      </w:r>
      <w:proofErr w:type="spellEnd"/>
      <w:r w:rsidRPr="0050469B">
        <w:t xml:space="preserve"> </w:t>
      </w:r>
      <w:proofErr w:type="spellStart"/>
      <w:r w:rsidRPr="0050469B">
        <w:t>accomplish</w:t>
      </w:r>
      <w:proofErr w:type="spellEnd"/>
      <w:r w:rsidRPr="0050469B">
        <w:t xml:space="preserve"> </w:t>
      </w:r>
      <w:proofErr w:type="spellStart"/>
      <w:r w:rsidRPr="0050469B">
        <w:t>the</w:t>
      </w:r>
      <w:proofErr w:type="spellEnd"/>
      <w:r w:rsidRPr="0050469B">
        <w:t xml:space="preserve"> </w:t>
      </w:r>
      <w:proofErr w:type="spellStart"/>
      <w:r w:rsidRPr="0050469B">
        <w:t>conclusion</w:t>
      </w:r>
      <w:proofErr w:type="spellEnd"/>
      <w:r w:rsidRPr="0050469B">
        <w:t xml:space="preserve"> </w:t>
      </w:r>
      <w:proofErr w:type="spellStart"/>
      <w:r w:rsidRPr="0050469B">
        <w:t>showing</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of</w:t>
      </w:r>
      <w:proofErr w:type="spellEnd"/>
      <w:r w:rsidRPr="0050469B">
        <w:t xml:space="preserve"> </w:t>
      </w:r>
      <w:proofErr w:type="spellStart"/>
      <w:r w:rsidRPr="0050469B">
        <w:t>each</w:t>
      </w:r>
      <w:proofErr w:type="spellEnd"/>
      <w:r w:rsidRPr="0050469B">
        <w:t xml:space="preserve"> </w:t>
      </w:r>
      <w:proofErr w:type="spellStart"/>
      <w:r w:rsidRPr="0050469B">
        <w:t>test</w:t>
      </w:r>
      <w:proofErr w:type="spellEnd"/>
      <w:r w:rsidRPr="0050469B">
        <w:t xml:space="preserve"> case. The </w:t>
      </w:r>
      <w:proofErr w:type="spellStart"/>
      <w:r w:rsidRPr="0050469B">
        <w:t>customer</w:t>
      </w:r>
      <w:proofErr w:type="spellEnd"/>
      <w:r w:rsidRPr="0050469B">
        <w:t xml:space="preserve"> defines </w:t>
      </w:r>
      <w:proofErr w:type="spellStart"/>
      <w:r w:rsidRPr="0050469B">
        <w:t>the</w:t>
      </w:r>
      <w:proofErr w:type="spellEnd"/>
      <w:r w:rsidRPr="0050469B">
        <w:t xml:space="preserve"> </w:t>
      </w:r>
      <w:proofErr w:type="spellStart"/>
      <w:r w:rsidRPr="0050469B">
        <w:t>test</w:t>
      </w:r>
      <w:proofErr w:type="spellEnd"/>
      <w:r w:rsidRPr="0050469B">
        <w:t xml:space="preserve"> case </w:t>
      </w:r>
      <w:proofErr w:type="spellStart"/>
      <w:r w:rsidRPr="0050469B">
        <w:t>they</w:t>
      </w:r>
      <w:proofErr w:type="spellEnd"/>
      <w:r w:rsidRPr="0050469B">
        <w:t xml:space="preserve"> </w:t>
      </w:r>
      <w:proofErr w:type="spellStart"/>
      <w:r w:rsidRPr="0050469B">
        <w:t>want</w:t>
      </w:r>
      <w:proofErr w:type="spellEnd"/>
      <w:r w:rsidRPr="0050469B">
        <w:t xml:space="preserve"> </w:t>
      </w:r>
      <w:proofErr w:type="spellStart"/>
      <w:r w:rsidRPr="0050469B">
        <w:t>to</w:t>
      </w:r>
      <w:proofErr w:type="spellEnd"/>
      <w:r w:rsidRPr="0050469B">
        <w:t xml:space="preserve"> </w:t>
      </w:r>
      <w:proofErr w:type="spellStart"/>
      <w:r w:rsidRPr="0050469B">
        <w:t>see</w:t>
      </w:r>
      <w:proofErr w:type="spellEnd"/>
      <w:r w:rsidRPr="0050469B">
        <w:t xml:space="preserve">, </w:t>
      </w:r>
      <w:proofErr w:type="spellStart"/>
      <w:r w:rsidRPr="0050469B">
        <w:t>and</w:t>
      </w:r>
      <w:proofErr w:type="spellEnd"/>
      <w:r w:rsidRPr="0050469B">
        <w:t xml:space="preserve"> </w:t>
      </w:r>
      <w:proofErr w:type="spellStart"/>
      <w:r w:rsidRPr="0050469B">
        <w:t>not</w:t>
      </w:r>
      <w:proofErr w:type="spellEnd"/>
      <w:r w:rsidRPr="0050469B">
        <w:t xml:space="preserve"> </w:t>
      </w:r>
      <w:proofErr w:type="spellStart"/>
      <w:r w:rsidRPr="0050469B">
        <w:t>you</w:t>
      </w:r>
      <w:proofErr w:type="spellEnd"/>
      <w:r w:rsidRPr="0050469B">
        <w:t>.</w:t>
      </w:r>
    </w:p>
    <w:p w14:paraId="492E1D9C" w14:textId="2FADB882"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In a PoC, a </w:t>
      </w:r>
      <w:proofErr w:type="spellStart"/>
      <w:r w:rsidRPr="0050469B">
        <w:t>customer</w:t>
      </w:r>
      <w:proofErr w:type="spellEnd"/>
      <w:r w:rsidRPr="0050469B">
        <w:t xml:space="preserve"> </w:t>
      </w:r>
      <w:proofErr w:type="spellStart"/>
      <w:r w:rsidRPr="0050469B">
        <w:t>has</w:t>
      </w:r>
      <w:proofErr w:type="spellEnd"/>
      <w:r w:rsidRPr="0050469B">
        <w:t xml:space="preserve"> </w:t>
      </w:r>
      <w:proofErr w:type="spellStart"/>
      <w:r w:rsidRPr="0050469B">
        <w:t>defined</w:t>
      </w:r>
      <w:proofErr w:type="spellEnd"/>
      <w:r w:rsidRPr="0050469B">
        <w:t xml:space="preserve"> a </w:t>
      </w:r>
      <w:proofErr w:type="spellStart"/>
      <w:r w:rsidRPr="0050469B">
        <w:t>specific</w:t>
      </w:r>
      <w:proofErr w:type="spellEnd"/>
      <w:r w:rsidRPr="0050469B">
        <w:t xml:space="preserve"> </w:t>
      </w:r>
      <w:proofErr w:type="spellStart"/>
      <w:r w:rsidRPr="0050469B">
        <w:t>test</w:t>
      </w:r>
      <w:proofErr w:type="spellEnd"/>
      <w:r w:rsidRPr="0050469B">
        <w:t xml:space="preserve">, </w:t>
      </w:r>
      <w:proofErr w:type="spellStart"/>
      <w:r w:rsidRPr="0050469B">
        <w:t>and</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w:t>
      </w:r>
      <w:proofErr w:type="spellStart"/>
      <w:r w:rsidRPr="0050469B">
        <w:t>execution</w:t>
      </w:r>
      <w:proofErr w:type="spellEnd"/>
      <w:r w:rsidRPr="0050469B">
        <w:t xml:space="preserve"> </w:t>
      </w:r>
      <w:proofErr w:type="spellStart"/>
      <w:r w:rsidRPr="0050469B">
        <w:t>you</w:t>
      </w:r>
      <w:proofErr w:type="spellEnd"/>
      <w:r w:rsidRPr="0050469B">
        <w:t xml:space="preserve"> (PoC </w:t>
      </w:r>
      <w:proofErr w:type="spellStart"/>
      <w:r w:rsidRPr="0050469B">
        <w:t>specialist</w:t>
      </w:r>
      <w:proofErr w:type="spellEnd"/>
      <w:r w:rsidRPr="0050469B">
        <w:t xml:space="preserve">) </w:t>
      </w:r>
      <w:proofErr w:type="spellStart"/>
      <w:r w:rsidRPr="0050469B">
        <w:t>realized</w:t>
      </w:r>
      <w:proofErr w:type="spellEnd"/>
      <w:r w:rsidRPr="0050469B">
        <w:t xml:space="preserve"> </w:t>
      </w:r>
      <w:proofErr w:type="spellStart"/>
      <w:r w:rsidRPr="0050469B">
        <w:t>this</w:t>
      </w:r>
      <w:proofErr w:type="spellEnd"/>
      <w:r w:rsidRPr="0050469B">
        <w:t xml:space="preserve"> </w:t>
      </w:r>
      <w:proofErr w:type="spellStart"/>
      <w:r w:rsidRPr="0050469B">
        <w:t>specific</w:t>
      </w:r>
      <w:proofErr w:type="spellEnd"/>
      <w:r w:rsidRPr="0050469B">
        <w:t xml:space="preserve"> </w:t>
      </w:r>
      <w:proofErr w:type="spellStart"/>
      <w:r w:rsidRPr="0050469B">
        <w:t>test</w:t>
      </w:r>
      <w:proofErr w:type="spellEnd"/>
      <w:r w:rsidRPr="0050469B">
        <w:t xml:space="preserve"> </w:t>
      </w:r>
      <w:proofErr w:type="spellStart"/>
      <w:r w:rsidRPr="0050469B">
        <w:t>won</w:t>
      </w:r>
      <w:r w:rsidR="004F22CA" w:rsidRPr="0050469B">
        <w:t>’</w:t>
      </w:r>
      <w:r w:rsidRPr="0050469B">
        <w:t>t</w:t>
      </w:r>
      <w:proofErr w:type="spellEnd"/>
      <w:r w:rsidRPr="0050469B">
        <w:t xml:space="preserve"> </w:t>
      </w:r>
      <w:proofErr w:type="spellStart"/>
      <w:r w:rsidRPr="0050469B">
        <w:t>translate</w:t>
      </w:r>
      <w:proofErr w:type="spellEnd"/>
      <w:r w:rsidRPr="0050469B">
        <w:t xml:space="preserve"> </w:t>
      </w:r>
      <w:proofErr w:type="spellStart"/>
      <w:r w:rsidRPr="0050469B">
        <w:t>to</w:t>
      </w:r>
      <w:proofErr w:type="spellEnd"/>
      <w:r w:rsidRPr="0050469B">
        <w:t xml:space="preserve"> </w:t>
      </w:r>
      <w:proofErr w:type="spellStart"/>
      <w:r w:rsidRPr="0050469B">
        <w:t>customer</w:t>
      </w:r>
      <w:r w:rsidR="004F22CA" w:rsidRPr="0050469B">
        <w:t>’</w:t>
      </w:r>
      <w:r w:rsidRPr="0050469B">
        <w:t>s</w:t>
      </w:r>
      <w:proofErr w:type="spellEnd"/>
      <w:r w:rsidRPr="0050469B">
        <w:t xml:space="preserve"> real </w:t>
      </w:r>
      <w:proofErr w:type="spellStart"/>
      <w:r w:rsidRPr="0050469B">
        <w:t>situation</w:t>
      </w:r>
      <w:proofErr w:type="spellEnd"/>
      <w:r w:rsidRPr="0050469B">
        <w:t xml:space="preserve">. </w:t>
      </w:r>
      <w:proofErr w:type="spellStart"/>
      <w:r w:rsidRPr="0050469B">
        <w:t>Going</w:t>
      </w:r>
      <w:proofErr w:type="spellEnd"/>
      <w:r w:rsidRPr="0050469B">
        <w:t xml:space="preserve"> in more </w:t>
      </w:r>
      <w:proofErr w:type="spellStart"/>
      <w:r w:rsidRPr="0050469B">
        <w:t>details</w:t>
      </w:r>
      <w:proofErr w:type="spellEnd"/>
      <w:r w:rsidRPr="0050469B">
        <w:t xml:space="preserve"> </w:t>
      </w:r>
      <w:proofErr w:type="spellStart"/>
      <w:r w:rsidRPr="0050469B">
        <w:t>now</w:t>
      </w:r>
      <w:proofErr w:type="spellEnd"/>
      <w:r w:rsidRPr="0050469B">
        <w:t xml:space="preserve">, for </w:t>
      </w:r>
      <w:proofErr w:type="spellStart"/>
      <w:r w:rsidRPr="0050469B">
        <w:t>example</w:t>
      </w:r>
      <w:proofErr w:type="spellEnd"/>
      <w:r w:rsidRPr="0050469B">
        <w:t xml:space="preserve">, a </w:t>
      </w:r>
      <w:proofErr w:type="spellStart"/>
      <w:r w:rsidRPr="0050469B">
        <w:t>customer</w:t>
      </w:r>
      <w:proofErr w:type="spellEnd"/>
      <w:r w:rsidRPr="0050469B">
        <w:t xml:space="preserve"> X </w:t>
      </w:r>
      <w:proofErr w:type="spellStart"/>
      <w:r w:rsidRPr="0050469B">
        <w:t>asked</w:t>
      </w:r>
      <w:proofErr w:type="spellEnd"/>
      <w:r w:rsidRPr="0050469B">
        <w:t xml:space="preserve"> for </w:t>
      </w:r>
      <w:proofErr w:type="spellStart"/>
      <w:r w:rsidRPr="0050469B">
        <w:t>their</w:t>
      </w:r>
      <w:proofErr w:type="spellEnd"/>
      <w:r w:rsidRPr="0050469B">
        <w:t xml:space="preserve"> </w:t>
      </w:r>
      <w:proofErr w:type="spellStart"/>
      <w:r w:rsidRPr="0050469B">
        <w:t>test</w:t>
      </w:r>
      <w:proofErr w:type="spellEnd"/>
      <w:r w:rsidRPr="0050469B">
        <w:t xml:space="preserve"> case </w:t>
      </w:r>
      <w:proofErr w:type="spellStart"/>
      <w:r w:rsidRPr="0050469B">
        <w:t>to</w:t>
      </w:r>
      <w:proofErr w:type="spellEnd"/>
      <w:r w:rsidRPr="0050469B">
        <w:t xml:space="preserve"> use a </w:t>
      </w:r>
      <w:proofErr w:type="spellStart"/>
      <w:r w:rsidRPr="0050469B">
        <w:t>generic</w:t>
      </w:r>
      <w:proofErr w:type="spellEnd"/>
      <w:r w:rsidRPr="0050469B">
        <w:t xml:space="preserve"> I/O </w:t>
      </w:r>
      <w:proofErr w:type="spellStart"/>
      <w:r w:rsidRPr="0050469B">
        <w:t>application</w:t>
      </w:r>
      <w:proofErr w:type="spellEnd"/>
      <w:r w:rsidRPr="0050469B">
        <w:t xml:space="preserve"> </w:t>
      </w:r>
      <w:proofErr w:type="spellStart"/>
      <w:r w:rsidRPr="0050469B">
        <w:t>to</w:t>
      </w:r>
      <w:proofErr w:type="spellEnd"/>
      <w:r w:rsidRPr="0050469B">
        <w:t xml:space="preserve"> </w:t>
      </w:r>
      <w:proofErr w:type="spellStart"/>
      <w:r w:rsidRPr="0050469B">
        <w:t>generate</w:t>
      </w:r>
      <w:proofErr w:type="spellEnd"/>
      <w:r w:rsidRPr="0050469B">
        <w:t xml:space="preserve"> IO </w:t>
      </w:r>
      <w:proofErr w:type="spellStart"/>
      <w:r w:rsidRPr="0050469B">
        <w:t>against</w:t>
      </w:r>
      <w:proofErr w:type="spellEnd"/>
      <w:r w:rsidRPr="0050469B">
        <w:t xml:space="preserve"> </w:t>
      </w:r>
      <w:proofErr w:type="spellStart"/>
      <w:r w:rsidRPr="0050469B">
        <w:t>the</w:t>
      </w:r>
      <w:proofErr w:type="spellEnd"/>
      <w:r w:rsidRPr="0050469B">
        <w:t xml:space="preserve"> </w:t>
      </w:r>
      <w:proofErr w:type="spellStart"/>
      <w:r w:rsidRPr="0050469B">
        <w:t>storage</w:t>
      </w:r>
      <w:proofErr w:type="spellEnd"/>
      <w:r w:rsidRPr="0050469B">
        <w:t xml:space="preserve"> </w:t>
      </w:r>
      <w:proofErr w:type="spellStart"/>
      <w:r w:rsidRPr="0050469B">
        <w:t>subsystem</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seem</w:t>
      </w:r>
      <w:proofErr w:type="spellEnd"/>
      <w:r w:rsidRPr="0050469B">
        <w:t xml:space="preserve"> </w:t>
      </w:r>
      <w:proofErr w:type="spellStart"/>
      <w:r w:rsidRPr="0050469B">
        <w:t>this</w:t>
      </w:r>
      <w:proofErr w:type="spellEnd"/>
      <w:r w:rsidRPr="0050469B">
        <w:t xml:space="preserve"> particular tool </w:t>
      </w:r>
      <w:proofErr w:type="spellStart"/>
      <w:r w:rsidRPr="0050469B">
        <w:t>generating</w:t>
      </w:r>
      <w:proofErr w:type="spellEnd"/>
      <w:r w:rsidRPr="0050469B">
        <w:t xml:space="preserve"> data </w:t>
      </w:r>
      <w:proofErr w:type="spellStart"/>
      <w:r w:rsidRPr="0050469B">
        <w:t>blocks</w:t>
      </w:r>
      <w:proofErr w:type="spellEnd"/>
      <w:r w:rsidRPr="0050469B">
        <w:t xml:space="preserve"> </w:t>
      </w:r>
      <w:proofErr w:type="spellStart"/>
      <w:r w:rsidRPr="0050469B">
        <w:t>with</w:t>
      </w:r>
      <w:proofErr w:type="spellEnd"/>
      <w:r w:rsidRPr="0050469B">
        <w:t xml:space="preserve"> </w:t>
      </w:r>
      <w:proofErr w:type="spellStart"/>
      <w:r w:rsidR="004F22CA" w:rsidRPr="0050469B">
        <w:t>zeroes</w:t>
      </w:r>
      <w:proofErr w:type="spellEnd"/>
      <w:r w:rsidR="004F22CA" w:rsidRPr="0050469B">
        <w:t xml:space="preserve">, </w:t>
      </w:r>
      <w:proofErr w:type="spellStart"/>
      <w:r w:rsidR="004F22CA" w:rsidRPr="0050469B">
        <w:t>which</w:t>
      </w:r>
      <w:proofErr w:type="spellEnd"/>
      <w:r w:rsidRPr="0050469B">
        <w:t xml:space="preserve"> </w:t>
      </w:r>
      <w:proofErr w:type="spellStart"/>
      <w:r w:rsidRPr="0050469B">
        <w:t>may</w:t>
      </w:r>
      <w:proofErr w:type="spellEnd"/>
      <w:r w:rsidRPr="0050469B">
        <w:t xml:space="preserve"> </w:t>
      </w:r>
      <w:proofErr w:type="spellStart"/>
      <w:r w:rsidRPr="0050469B">
        <w:t>not</w:t>
      </w:r>
      <w:proofErr w:type="spellEnd"/>
      <w:r w:rsidRPr="0050469B">
        <w:t xml:space="preserve"> </w:t>
      </w:r>
      <w:proofErr w:type="spellStart"/>
      <w:r w:rsidRPr="0050469B">
        <w:t>translated</w:t>
      </w:r>
      <w:proofErr w:type="spellEnd"/>
      <w:r w:rsidRPr="0050469B">
        <w:t xml:space="preserve"> </w:t>
      </w:r>
      <w:proofErr w:type="spellStart"/>
      <w:r w:rsidRPr="0050469B">
        <w:t>to</w:t>
      </w:r>
      <w:proofErr w:type="spellEnd"/>
      <w:r w:rsidRPr="0050469B">
        <w:t xml:space="preserve"> a </w:t>
      </w:r>
      <w:proofErr w:type="spellStart"/>
      <w:r w:rsidRPr="0050469B">
        <w:t>customer</w:t>
      </w:r>
      <w:proofErr w:type="spellEnd"/>
      <w:r w:rsidRPr="0050469B">
        <w:t xml:space="preserve"> reality.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act</w:t>
      </w:r>
      <w:proofErr w:type="spellEnd"/>
      <w:r w:rsidRPr="0050469B">
        <w:t xml:space="preserve"> in </w:t>
      </w:r>
      <w:proofErr w:type="spellStart"/>
      <w:r w:rsidRPr="0050469B">
        <w:t>this</w:t>
      </w:r>
      <w:proofErr w:type="spellEnd"/>
      <w:r w:rsidRPr="0050469B">
        <w:t xml:space="preserve"> case?</w:t>
      </w:r>
    </w:p>
    <w:p w14:paraId="0932D3ED" w14:textId="77777777" w:rsidR="00AC426F" w:rsidRPr="0050469B" w:rsidRDefault="00AC426F" w:rsidP="00A01847">
      <w:pPr>
        <w:pStyle w:val="Tese-Entrevistas"/>
      </w:pPr>
      <w:proofErr w:type="spellStart"/>
      <w:r w:rsidRPr="0050469B">
        <w:t>Answer</w:t>
      </w:r>
      <w:proofErr w:type="spellEnd"/>
      <w:r w:rsidRPr="0050469B">
        <w:t xml:space="preserve">: Always </w:t>
      </w:r>
      <w:proofErr w:type="spellStart"/>
      <w:r w:rsidRPr="0050469B">
        <w:t>have</w:t>
      </w:r>
      <w:proofErr w:type="spellEnd"/>
      <w:r w:rsidRPr="0050469B">
        <w:t xml:space="preserve"> </w:t>
      </w:r>
      <w:proofErr w:type="spellStart"/>
      <w:r w:rsidRPr="0050469B">
        <w:t>transparent</w:t>
      </w:r>
      <w:proofErr w:type="spellEnd"/>
      <w:r w:rsidRPr="0050469B">
        <w:t xml:space="preserve"> </w:t>
      </w:r>
      <w:proofErr w:type="spellStart"/>
      <w:r w:rsidRPr="0050469B">
        <w:t>conversation</w:t>
      </w:r>
      <w:proofErr w:type="spellEnd"/>
      <w:r w:rsidRPr="0050469B">
        <w:t xml:space="preserve">. I </w:t>
      </w:r>
      <w:proofErr w:type="spellStart"/>
      <w:r w:rsidRPr="0050469B">
        <w:t>would</w:t>
      </w:r>
      <w:proofErr w:type="spellEnd"/>
      <w:r w:rsidRPr="0050469B">
        <w:t xml:space="preserve"> </w:t>
      </w:r>
      <w:proofErr w:type="spellStart"/>
      <w:r w:rsidRPr="0050469B">
        <w:t>explain</w:t>
      </w:r>
      <w:proofErr w:type="spellEnd"/>
      <w:r w:rsidRPr="0050469B">
        <w:t xml:space="preserve"> </w:t>
      </w:r>
      <w:proofErr w:type="spellStart"/>
      <w:r w:rsidRPr="0050469B">
        <w:t>these</w:t>
      </w:r>
      <w:proofErr w:type="spellEnd"/>
      <w:r w:rsidRPr="0050469B">
        <w:t xml:space="preserve"> </w:t>
      </w:r>
      <w:proofErr w:type="spellStart"/>
      <w:r w:rsidRPr="0050469B">
        <w:t>elements</w:t>
      </w:r>
      <w:proofErr w:type="spellEnd"/>
      <w:r w:rsidRPr="0050469B">
        <w:t xml:space="preserve"> </w:t>
      </w:r>
      <w:proofErr w:type="spellStart"/>
      <w:r w:rsidRPr="0050469B">
        <w:t>may</w:t>
      </w:r>
      <w:proofErr w:type="spellEnd"/>
      <w:r w:rsidRPr="0050469B">
        <w:t xml:space="preserve"> </w:t>
      </w:r>
      <w:proofErr w:type="spellStart"/>
      <w:r w:rsidRPr="0050469B">
        <w:t>or</w:t>
      </w:r>
      <w:proofErr w:type="spellEnd"/>
      <w:r w:rsidRPr="0050469B">
        <w:t xml:space="preserve"> </w:t>
      </w:r>
      <w:proofErr w:type="spellStart"/>
      <w:r w:rsidRPr="0050469B">
        <w:t>may</w:t>
      </w:r>
      <w:proofErr w:type="spellEnd"/>
      <w:r w:rsidRPr="0050469B">
        <w:t xml:space="preserve"> </w:t>
      </w:r>
      <w:proofErr w:type="spellStart"/>
      <w:r w:rsidRPr="0050469B">
        <w:t>not</w:t>
      </w:r>
      <w:proofErr w:type="spellEnd"/>
      <w:r w:rsidRPr="0050469B">
        <w:t xml:space="preserve"> </w:t>
      </w:r>
      <w:proofErr w:type="spellStart"/>
      <w:r w:rsidRPr="0050469B">
        <w:t>produce</w:t>
      </w:r>
      <w:proofErr w:type="spellEnd"/>
      <w:r w:rsidRPr="0050469B">
        <w:t xml:space="preserve"> </w:t>
      </w:r>
      <w:proofErr w:type="spellStart"/>
      <w:r w:rsidRPr="0050469B">
        <w:t>an</w:t>
      </w:r>
      <w:proofErr w:type="spellEnd"/>
      <w:r w:rsidRPr="0050469B">
        <w:t xml:space="preserve"> </w:t>
      </w:r>
      <w:proofErr w:type="spellStart"/>
      <w:r w:rsidRPr="0050469B">
        <w:t>artifact</w:t>
      </w:r>
      <w:proofErr w:type="spellEnd"/>
      <w:r w:rsidRPr="0050469B">
        <w:t xml:space="preserve"> </w:t>
      </w:r>
      <w:proofErr w:type="spellStart"/>
      <w:r w:rsidRPr="0050469B">
        <w:t>that</w:t>
      </w:r>
      <w:proofErr w:type="spellEnd"/>
      <w:r w:rsidRPr="0050469B">
        <w:t xml:space="preserve"> </w:t>
      </w:r>
      <w:proofErr w:type="spellStart"/>
      <w:r w:rsidRPr="0050469B">
        <w:t>could</w:t>
      </w:r>
      <w:proofErr w:type="spellEnd"/>
      <w:r w:rsidRPr="0050469B">
        <w:t xml:space="preserve"> </w:t>
      </w:r>
      <w:proofErr w:type="spellStart"/>
      <w:r w:rsidRPr="0050469B">
        <w:t>be</w:t>
      </w:r>
      <w:proofErr w:type="spellEnd"/>
      <w:r w:rsidRPr="0050469B">
        <w:t xml:space="preserve"> </w:t>
      </w:r>
      <w:proofErr w:type="spellStart"/>
      <w:r w:rsidRPr="0050469B">
        <w:t>translated</w:t>
      </w:r>
      <w:proofErr w:type="spellEnd"/>
      <w:r w:rsidRPr="0050469B">
        <w:t xml:space="preserve"> </w:t>
      </w:r>
      <w:proofErr w:type="spellStart"/>
      <w:r w:rsidRPr="0050469B">
        <w:t>what</w:t>
      </w:r>
      <w:proofErr w:type="spellEnd"/>
      <w:r w:rsidRPr="0050469B">
        <w:t xml:space="preserve"> </w:t>
      </w:r>
      <w:proofErr w:type="spellStart"/>
      <w:r w:rsidRPr="0050469B">
        <w:t>customer</w:t>
      </w:r>
      <w:proofErr w:type="spellEnd"/>
      <w:r w:rsidRPr="0050469B">
        <w:t xml:space="preserve"> </w:t>
      </w:r>
      <w:proofErr w:type="spellStart"/>
      <w:r w:rsidRPr="0050469B">
        <w:t>wants</w:t>
      </w:r>
      <w:proofErr w:type="spellEnd"/>
      <w:r w:rsidRPr="0050469B">
        <w:t xml:space="preserve">. </w:t>
      </w:r>
      <w:proofErr w:type="spellStart"/>
      <w:r w:rsidRPr="0050469B">
        <w:t>Maybe</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wants</w:t>
      </w:r>
      <w:proofErr w:type="spellEnd"/>
      <w:r w:rsidRPr="0050469B">
        <w:t xml:space="preserve"> </w:t>
      </w:r>
      <w:proofErr w:type="spellStart"/>
      <w:r w:rsidRPr="0050469B">
        <w:t>to</w:t>
      </w:r>
      <w:proofErr w:type="spellEnd"/>
      <w:r w:rsidRPr="0050469B">
        <w:t xml:space="preserve"> </w:t>
      </w:r>
      <w:proofErr w:type="spellStart"/>
      <w:r w:rsidRPr="0050469B">
        <w:t>test</w:t>
      </w:r>
      <w:proofErr w:type="spellEnd"/>
      <w:r w:rsidRPr="0050469B">
        <w:t xml:space="preserve"> a tool </w:t>
      </w:r>
      <w:proofErr w:type="spellStart"/>
      <w:r w:rsidRPr="0050469B">
        <w:t>that</w:t>
      </w:r>
      <w:proofErr w:type="spellEnd"/>
      <w:r w:rsidRPr="0050469B">
        <w:t xml:space="preserve"> </w:t>
      </w:r>
      <w:proofErr w:type="spellStart"/>
      <w:r w:rsidRPr="0050469B">
        <w:t>generates</w:t>
      </w:r>
      <w:proofErr w:type="spellEnd"/>
      <w:r w:rsidRPr="0050469B">
        <w:t xml:space="preserve"> </w:t>
      </w:r>
      <w:proofErr w:type="spellStart"/>
      <w:r w:rsidRPr="0050469B">
        <w:t>only</w:t>
      </w:r>
      <w:proofErr w:type="spellEnd"/>
      <w:r w:rsidRPr="0050469B">
        <w:t xml:space="preserve"> </w:t>
      </w:r>
      <w:proofErr w:type="spellStart"/>
      <w:r w:rsidRPr="0050469B">
        <w:t>zeroes</w:t>
      </w:r>
      <w:proofErr w:type="spellEnd"/>
      <w:r w:rsidRPr="0050469B">
        <w:t xml:space="preserve">. </w:t>
      </w:r>
      <w:proofErr w:type="spellStart"/>
      <w:r w:rsidRPr="0050469B">
        <w:t>If</w:t>
      </w:r>
      <w:proofErr w:type="spellEnd"/>
      <w:r w:rsidRPr="0050469B">
        <w:t xml:space="preserve"> </w:t>
      </w:r>
      <w:proofErr w:type="spellStart"/>
      <w:r w:rsidRPr="0050469B">
        <w:t>this</w:t>
      </w:r>
      <w:proofErr w:type="spellEnd"/>
      <w:r w:rsidRPr="0050469B">
        <w:t xml:space="preserve"> </w:t>
      </w:r>
      <w:proofErr w:type="spellStart"/>
      <w:r w:rsidRPr="0050469B">
        <w:t>is</w:t>
      </w:r>
      <w:proofErr w:type="spellEnd"/>
      <w:r w:rsidRPr="0050469B">
        <w:t xml:space="preserve"> </w:t>
      </w:r>
      <w:proofErr w:type="spellStart"/>
      <w:r w:rsidRPr="0050469B">
        <w:t>the</w:t>
      </w:r>
      <w:proofErr w:type="spellEnd"/>
      <w:r w:rsidRPr="0050469B">
        <w:t xml:space="preserve"> case, it </w:t>
      </w:r>
      <w:proofErr w:type="spellStart"/>
      <w:r w:rsidRPr="0050469B">
        <w:t>is</w:t>
      </w:r>
      <w:proofErr w:type="spellEnd"/>
      <w:r w:rsidRPr="0050469B">
        <w:t xml:space="preserve"> OK, </w:t>
      </w:r>
      <w:proofErr w:type="spellStart"/>
      <w:r w:rsidRPr="0050469B">
        <w:t>but</w:t>
      </w:r>
      <w:proofErr w:type="spellEnd"/>
      <w:r w:rsidRPr="0050469B">
        <w:t xml:space="preserve"> </w:t>
      </w:r>
      <w:proofErr w:type="spellStart"/>
      <w:r w:rsidRPr="0050469B">
        <w:t>everyone</w:t>
      </w:r>
      <w:proofErr w:type="spellEnd"/>
      <w:r w:rsidRPr="0050469B">
        <w:t xml:space="preserve"> </w:t>
      </w:r>
      <w:proofErr w:type="spellStart"/>
      <w:r w:rsidRPr="0050469B">
        <w:t>needs</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same</w:t>
      </w:r>
      <w:proofErr w:type="spellEnd"/>
      <w:r w:rsidRPr="0050469B">
        <w:t xml:space="preserve"> </w:t>
      </w:r>
      <w:proofErr w:type="spellStart"/>
      <w:r w:rsidRPr="0050469B">
        <w:t>page</w:t>
      </w:r>
      <w:proofErr w:type="spellEnd"/>
      <w:r w:rsidRPr="0050469B">
        <w:t xml:space="preserve">. </w:t>
      </w:r>
      <w:proofErr w:type="spellStart"/>
      <w:r w:rsidRPr="0050469B">
        <w:t>There</w:t>
      </w:r>
      <w:proofErr w:type="spellEnd"/>
      <w:r w:rsidRPr="0050469B">
        <w:t xml:space="preserve"> </w:t>
      </w:r>
      <w:proofErr w:type="spellStart"/>
      <w:r w:rsidRPr="0050469B">
        <w:t>is</w:t>
      </w:r>
      <w:proofErr w:type="spellEnd"/>
      <w:r w:rsidRPr="0050469B">
        <w:t xml:space="preserve"> no </w:t>
      </w:r>
      <w:proofErr w:type="spellStart"/>
      <w:r w:rsidRPr="0050469B">
        <w:t>right</w:t>
      </w:r>
      <w:proofErr w:type="spellEnd"/>
      <w:r w:rsidRPr="0050469B">
        <w:t xml:space="preserve"> </w:t>
      </w:r>
      <w:proofErr w:type="spellStart"/>
      <w:r w:rsidRPr="0050469B">
        <w:t>or</w:t>
      </w:r>
      <w:proofErr w:type="spellEnd"/>
      <w:r w:rsidRPr="0050469B">
        <w:t xml:space="preserve"> </w:t>
      </w:r>
      <w:proofErr w:type="spellStart"/>
      <w:r w:rsidRPr="0050469B">
        <w:t>wrong</w:t>
      </w:r>
      <w:proofErr w:type="spellEnd"/>
      <w:r w:rsidRPr="0050469B">
        <w:t xml:space="preserve">, </w:t>
      </w:r>
      <w:proofErr w:type="spellStart"/>
      <w:r w:rsidRPr="0050469B">
        <w:t>but</w:t>
      </w:r>
      <w:proofErr w:type="spellEnd"/>
      <w:r w:rsidRPr="0050469B">
        <w:t xml:space="preserve"> </w:t>
      </w:r>
      <w:proofErr w:type="spellStart"/>
      <w:r w:rsidRPr="0050469B">
        <w:t>maybe</w:t>
      </w:r>
      <w:proofErr w:type="spellEnd"/>
      <w:r w:rsidRPr="0050469B">
        <w:t xml:space="preserve"> </w:t>
      </w:r>
      <w:proofErr w:type="spellStart"/>
      <w:r w:rsidRPr="0050469B">
        <w:t>customer</w:t>
      </w:r>
      <w:proofErr w:type="spellEnd"/>
      <w:r w:rsidRPr="0050469B">
        <w:t xml:space="preserve"> </w:t>
      </w:r>
      <w:proofErr w:type="spellStart"/>
      <w:r w:rsidRPr="0050469B">
        <w:t>did</w:t>
      </w:r>
      <w:proofErr w:type="spellEnd"/>
      <w:r w:rsidRPr="0050469B">
        <w:t xml:space="preserve"> </w:t>
      </w:r>
      <w:proofErr w:type="spellStart"/>
      <w:r w:rsidRPr="0050469B">
        <w:t>not</w:t>
      </w:r>
      <w:proofErr w:type="spellEnd"/>
      <w:r w:rsidRPr="0050469B">
        <w:t xml:space="preserve"> </w:t>
      </w:r>
      <w:proofErr w:type="spellStart"/>
      <w:r w:rsidRPr="0050469B">
        <w:t>know</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behavior</w:t>
      </w:r>
      <w:proofErr w:type="spellEnd"/>
      <w:r w:rsidRPr="0050469B">
        <w:t xml:space="preserve"> </w:t>
      </w:r>
      <w:proofErr w:type="spellStart"/>
      <w:r w:rsidRPr="0050469B">
        <w:t>of</w:t>
      </w:r>
      <w:proofErr w:type="spellEnd"/>
      <w:r w:rsidRPr="0050469B">
        <w:t xml:space="preserve"> </w:t>
      </w:r>
      <w:proofErr w:type="spellStart"/>
      <w:r w:rsidRPr="0050469B">
        <w:t>that</w:t>
      </w:r>
      <w:proofErr w:type="spellEnd"/>
      <w:r w:rsidRPr="0050469B">
        <w:t xml:space="preserve"> tool.</w:t>
      </w:r>
    </w:p>
    <w:p w14:paraId="7DF8CDF0" w14:textId="738A4306" w:rsidR="00AC426F" w:rsidRPr="0050469B" w:rsidRDefault="00AC426F" w:rsidP="00A01847">
      <w:pPr>
        <w:pStyle w:val="Tese-Entrevistas"/>
      </w:pPr>
    </w:p>
    <w:p w14:paraId="482B0190" w14:textId="3A537ABA" w:rsidR="00AC426F" w:rsidRPr="0050469B" w:rsidRDefault="00AC426F" w:rsidP="00A01847">
      <w:pPr>
        <w:pStyle w:val="Tese-Entrevistas"/>
      </w:pPr>
      <w:r w:rsidRPr="0050469B">
        <w:t xml:space="preserve">10)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evaluate</w:t>
      </w:r>
      <w:proofErr w:type="spellEnd"/>
      <w:r w:rsidRPr="0050469B">
        <w:t xml:space="preserve"> </w:t>
      </w:r>
      <w:proofErr w:type="spellStart"/>
      <w:r w:rsidRPr="0050469B">
        <w:t>whether</w:t>
      </w:r>
      <w:proofErr w:type="spellEnd"/>
      <w:r w:rsidRPr="0050469B">
        <w:t xml:space="preserve"> </w:t>
      </w:r>
      <w:proofErr w:type="spellStart"/>
      <w:r w:rsidRPr="0050469B">
        <w:t>there</w:t>
      </w:r>
      <w:proofErr w:type="spellEnd"/>
      <w:r w:rsidRPr="0050469B">
        <w:t xml:space="preserve"> </w:t>
      </w:r>
      <w:proofErr w:type="spellStart"/>
      <w:r w:rsidRPr="0050469B">
        <w:t>was</w:t>
      </w:r>
      <w:proofErr w:type="spellEnd"/>
      <w:r w:rsidRPr="0050469B">
        <w:t xml:space="preserve"> </w:t>
      </w:r>
      <w:proofErr w:type="spellStart"/>
      <w:r w:rsidRPr="0050469B">
        <w:t>an</w:t>
      </w:r>
      <w:proofErr w:type="spellEnd"/>
      <w:r w:rsidRPr="0050469B">
        <w:t xml:space="preserve"> </w:t>
      </w:r>
      <w:proofErr w:type="spellStart"/>
      <w:r w:rsidRPr="0050469B">
        <w:t>understanding</w:t>
      </w:r>
      <w:proofErr w:type="spellEnd"/>
      <w:r w:rsidRPr="0050469B">
        <w:t xml:space="preserve"> </w:t>
      </w:r>
      <w:proofErr w:type="spellStart"/>
      <w:r w:rsidRPr="0050469B">
        <w:t>of</w:t>
      </w:r>
      <w:proofErr w:type="spellEnd"/>
      <w:r w:rsidRPr="0050469B">
        <w:t xml:space="preserve"> PoC </w:t>
      </w:r>
      <w:proofErr w:type="spellStart"/>
      <w:r w:rsidRPr="0050469B">
        <w:t>results</w:t>
      </w:r>
      <w:proofErr w:type="spellEnd"/>
      <w:r w:rsidRPr="0050469B">
        <w:t>?</w:t>
      </w:r>
    </w:p>
    <w:p w14:paraId="5A0A7D56" w14:textId="1853E7CD" w:rsidR="007D2656" w:rsidRPr="0050469B" w:rsidRDefault="00AC426F" w:rsidP="00A01847">
      <w:pPr>
        <w:pStyle w:val="Tese-Entrevistas"/>
      </w:pPr>
      <w:proofErr w:type="spellStart"/>
      <w:r w:rsidRPr="0050469B">
        <w:t>Usually</w:t>
      </w:r>
      <w:proofErr w:type="spellEnd"/>
      <w:r w:rsidRPr="0050469B">
        <w:t xml:space="preserve"> </w:t>
      </w:r>
      <w:proofErr w:type="spellStart"/>
      <w:r w:rsidRPr="0050469B">
        <w:t>after</w:t>
      </w:r>
      <w:proofErr w:type="spellEnd"/>
      <w:r w:rsidRPr="0050469B">
        <w:t xml:space="preserve"> </w:t>
      </w:r>
      <w:proofErr w:type="spellStart"/>
      <w:r w:rsidRPr="0050469B">
        <w:t>the</w:t>
      </w:r>
      <w:proofErr w:type="spellEnd"/>
      <w:r w:rsidRPr="0050469B">
        <w:t xml:space="preserve"> PoC </w:t>
      </w:r>
      <w:proofErr w:type="spellStart"/>
      <w:r w:rsidRPr="0050469B">
        <w:t>execution</w:t>
      </w:r>
      <w:proofErr w:type="spellEnd"/>
      <w:r w:rsidRPr="0050469B">
        <w:t xml:space="preserve">, </w:t>
      </w:r>
      <w:proofErr w:type="spellStart"/>
      <w:r w:rsidRPr="0050469B">
        <w:t>there</w:t>
      </w:r>
      <w:proofErr w:type="spellEnd"/>
      <w:r w:rsidRPr="0050469B">
        <w:t xml:space="preserve"> </w:t>
      </w:r>
      <w:proofErr w:type="spellStart"/>
      <w:r w:rsidRPr="0050469B">
        <w:t>is</w:t>
      </w:r>
      <w:proofErr w:type="spellEnd"/>
      <w:r w:rsidRPr="0050469B">
        <w:t xml:space="preserve"> a demo </w:t>
      </w:r>
      <w:proofErr w:type="spellStart"/>
      <w:r w:rsidRPr="0050469B">
        <w:t>or</w:t>
      </w:r>
      <w:proofErr w:type="spellEnd"/>
      <w:r w:rsidRPr="0050469B">
        <w:t xml:space="preserve"> </w:t>
      </w:r>
      <w:proofErr w:type="spellStart"/>
      <w:r w:rsidRPr="0050469B">
        <w:t>presentation</w:t>
      </w:r>
      <w:proofErr w:type="spellEnd"/>
      <w:r w:rsidRPr="0050469B">
        <w:t xml:space="preserve">, it </w:t>
      </w:r>
      <w:proofErr w:type="spellStart"/>
      <w:r w:rsidRPr="0050469B">
        <w:t>is</w:t>
      </w:r>
      <w:proofErr w:type="spellEnd"/>
      <w:r w:rsidRPr="0050469B">
        <w:t xml:space="preserve"> </w:t>
      </w:r>
      <w:proofErr w:type="spellStart"/>
      <w:r w:rsidRPr="0050469B">
        <w:t>like</w:t>
      </w:r>
      <w:proofErr w:type="spellEnd"/>
      <w:r w:rsidRPr="0050469B">
        <w:t xml:space="preserve"> a </w:t>
      </w:r>
      <w:proofErr w:type="spellStart"/>
      <w:r w:rsidRPr="0050469B">
        <w:t>discussion</w:t>
      </w:r>
      <w:proofErr w:type="spellEnd"/>
      <w:r w:rsidRPr="0050469B">
        <w:t xml:space="preserve"> </w:t>
      </w:r>
      <w:proofErr w:type="spellStart"/>
      <w:r w:rsidRPr="0050469B">
        <w:t>between</w:t>
      </w:r>
      <w:proofErr w:type="spellEnd"/>
      <w:r w:rsidRPr="0050469B">
        <w:t xml:space="preserve"> </w:t>
      </w:r>
      <w:proofErr w:type="spellStart"/>
      <w:r w:rsidRPr="0050469B">
        <w:t>the</w:t>
      </w:r>
      <w:proofErr w:type="spellEnd"/>
      <w:r w:rsidRPr="0050469B">
        <w:t xml:space="preserve"> PoC </w:t>
      </w:r>
      <w:proofErr w:type="spellStart"/>
      <w:r w:rsidRPr="0050469B">
        <w:t>specialist</w:t>
      </w:r>
      <w:proofErr w:type="spellEnd"/>
      <w:r w:rsidRPr="0050469B">
        <w:t xml:space="preserve"> </w:t>
      </w:r>
      <w:proofErr w:type="spellStart"/>
      <w:r w:rsidRPr="0050469B">
        <w:t>and</w:t>
      </w:r>
      <w:proofErr w:type="spellEnd"/>
      <w:r w:rsidRPr="0050469B">
        <w:t xml:space="preserve"> </w:t>
      </w:r>
      <w:proofErr w:type="spellStart"/>
      <w:r w:rsidRPr="0050469B">
        <w:t>customer</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outcome</w:t>
      </w:r>
      <w:proofErr w:type="spellEnd"/>
      <w:r w:rsidRPr="0050469B">
        <w:t xml:space="preserve">. The </w:t>
      </w:r>
      <w:proofErr w:type="spellStart"/>
      <w:r w:rsidRPr="0050469B">
        <w:t>outcome</w:t>
      </w:r>
      <w:proofErr w:type="spellEnd"/>
      <w:r w:rsidRPr="0050469B">
        <w:t xml:space="preserve"> (</w:t>
      </w:r>
      <w:proofErr w:type="spellStart"/>
      <w:r w:rsidRPr="0050469B">
        <w:t>results</w:t>
      </w:r>
      <w:proofErr w:type="spellEnd"/>
      <w:r w:rsidRPr="0050469B">
        <w:t xml:space="preserve">) </w:t>
      </w:r>
      <w:proofErr w:type="spellStart"/>
      <w:r w:rsidRPr="0050469B">
        <w:t>should</w:t>
      </w:r>
      <w:proofErr w:type="spellEnd"/>
      <w:r w:rsidRPr="0050469B">
        <w:t xml:space="preserve"> </w:t>
      </w:r>
      <w:proofErr w:type="spellStart"/>
      <w:r w:rsidRPr="0050469B">
        <w:t>be</w:t>
      </w:r>
      <w:proofErr w:type="spellEnd"/>
      <w:r w:rsidRPr="0050469B">
        <w:t xml:space="preserve"> in a </w:t>
      </w:r>
      <w:proofErr w:type="spellStart"/>
      <w:r w:rsidRPr="0050469B">
        <w:t>such</w:t>
      </w:r>
      <w:proofErr w:type="spellEnd"/>
      <w:r w:rsidRPr="0050469B">
        <w:t xml:space="preserve"> </w:t>
      </w:r>
      <w:proofErr w:type="spellStart"/>
      <w:r w:rsidRPr="0050469B">
        <w:t>way</w:t>
      </w:r>
      <w:proofErr w:type="spellEnd"/>
      <w:r w:rsidRPr="0050469B">
        <w:t xml:space="preserve"> </w:t>
      </w:r>
      <w:proofErr w:type="spellStart"/>
      <w:r w:rsidRPr="0050469B">
        <w:t>that</w:t>
      </w:r>
      <w:proofErr w:type="spellEnd"/>
      <w:r w:rsidRPr="0050469B">
        <w:t xml:space="preserve"> – it </w:t>
      </w:r>
      <w:proofErr w:type="spellStart"/>
      <w:r w:rsidRPr="0050469B">
        <w:t>should</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objectives</w:t>
      </w:r>
      <w:proofErr w:type="spellEnd"/>
      <w:r w:rsidRPr="0050469B">
        <w:t xml:space="preserve"> in </w:t>
      </w:r>
      <w:proofErr w:type="spellStart"/>
      <w:r w:rsidRPr="0050469B">
        <w:t>the</w:t>
      </w:r>
      <w:proofErr w:type="spellEnd"/>
      <w:r w:rsidRPr="0050469B">
        <w:t xml:space="preserve"> PoC </w:t>
      </w:r>
      <w:proofErr w:type="spellStart"/>
      <w:r w:rsidRPr="0050469B">
        <w:t>and</w:t>
      </w:r>
      <w:proofErr w:type="spellEnd"/>
      <w:r w:rsidRPr="0050469B">
        <w:t xml:space="preserve"> </w:t>
      </w:r>
      <w:proofErr w:type="spellStart"/>
      <w:r w:rsidRPr="0050469B">
        <w:t>results</w:t>
      </w:r>
      <w:proofErr w:type="spellEnd"/>
      <w:r w:rsidRPr="0050469B">
        <w:t xml:space="preserve">. The </w:t>
      </w:r>
      <w:proofErr w:type="spellStart"/>
      <w:r w:rsidRPr="0050469B">
        <w:t>customer</w:t>
      </w:r>
      <w:proofErr w:type="spellEnd"/>
      <w:r w:rsidRPr="0050469B">
        <w:t xml:space="preserve"> </w:t>
      </w:r>
      <w:proofErr w:type="spellStart"/>
      <w:r w:rsidRPr="0050469B">
        <w:t>is</w:t>
      </w:r>
      <w:proofErr w:type="spellEnd"/>
      <w:r w:rsidRPr="0050469B">
        <w:t xml:space="preserve"> </w:t>
      </w:r>
      <w:proofErr w:type="spellStart"/>
      <w:r w:rsidRPr="0050469B">
        <w:t>going</w:t>
      </w:r>
      <w:proofErr w:type="spellEnd"/>
      <w:r w:rsidRPr="0050469B">
        <w:t xml:space="preserve"> </w:t>
      </w:r>
      <w:proofErr w:type="spellStart"/>
      <w:r w:rsidRPr="0050469B">
        <w:t>to</w:t>
      </w:r>
      <w:proofErr w:type="spellEnd"/>
      <w:r w:rsidRPr="0050469B">
        <w:t xml:space="preserve"> </w:t>
      </w:r>
      <w:proofErr w:type="spellStart"/>
      <w:r w:rsidRPr="0050469B">
        <w:t>see</w:t>
      </w:r>
      <w:proofErr w:type="spellEnd"/>
      <w:r w:rsidRPr="0050469B">
        <w:t xml:space="preserve"> </w:t>
      </w:r>
      <w:proofErr w:type="spellStart"/>
      <w:r w:rsidRPr="0050469B">
        <w:t>if</w:t>
      </w:r>
      <w:proofErr w:type="spellEnd"/>
      <w:r w:rsidRPr="0050469B">
        <w:t xml:space="preserve"> </w:t>
      </w:r>
      <w:proofErr w:type="spellStart"/>
      <w:r w:rsidRPr="0050469B">
        <w:t>that</w:t>
      </w:r>
      <w:proofErr w:type="spellEnd"/>
      <w:r w:rsidRPr="0050469B">
        <w:t xml:space="preserve"> </w:t>
      </w:r>
      <w:proofErr w:type="spellStart"/>
      <w:r w:rsidRPr="0050469B">
        <w:t>is</w:t>
      </w:r>
      <w:proofErr w:type="spellEnd"/>
      <w:r w:rsidRPr="0050469B">
        <w:t xml:space="preserve"> </w:t>
      </w:r>
      <w:proofErr w:type="spellStart"/>
      <w:r w:rsidRPr="0050469B">
        <w:t>going</w:t>
      </w:r>
      <w:proofErr w:type="spellEnd"/>
      <w:r w:rsidRPr="0050469B">
        <w:t xml:space="preserve"> </w:t>
      </w:r>
      <w:proofErr w:type="spellStart"/>
      <w:r w:rsidRPr="0050469B">
        <w:t>to</w:t>
      </w:r>
      <w:proofErr w:type="spellEnd"/>
      <w:r w:rsidRPr="0050469B">
        <w:t xml:space="preserve"> </w:t>
      </w:r>
      <w:proofErr w:type="spellStart"/>
      <w:r w:rsidRPr="0050469B">
        <w:t>meet</w:t>
      </w:r>
      <w:proofErr w:type="spellEnd"/>
      <w:r w:rsidRPr="0050469B">
        <w:t xml:space="preserve"> </w:t>
      </w:r>
      <w:proofErr w:type="spellStart"/>
      <w:r w:rsidRPr="0050469B">
        <w:t>the</w:t>
      </w:r>
      <w:proofErr w:type="spellEnd"/>
      <w:r w:rsidRPr="0050469B">
        <w:t xml:space="preserve"> business </w:t>
      </w:r>
      <w:proofErr w:type="spellStart"/>
      <w:r w:rsidRPr="0050469B">
        <w:t>requirement</w:t>
      </w:r>
      <w:proofErr w:type="spellEnd"/>
      <w:r w:rsidRPr="0050469B">
        <w:t xml:space="preserve"> </w:t>
      </w:r>
      <w:proofErr w:type="spellStart"/>
      <w:r w:rsidRPr="0050469B">
        <w:t>and</w:t>
      </w:r>
      <w:proofErr w:type="spellEnd"/>
      <w:r w:rsidRPr="0050469B">
        <w:t xml:space="preserve"> </w:t>
      </w:r>
      <w:proofErr w:type="spellStart"/>
      <w:r w:rsidRPr="0050469B">
        <w:t>the</w:t>
      </w:r>
      <w:proofErr w:type="spellEnd"/>
      <w:r w:rsidRPr="0050469B">
        <w:t xml:space="preserve"> communication </w:t>
      </w:r>
      <w:proofErr w:type="spellStart"/>
      <w:r w:rsidRPr="0050469B">
        <w:t>between</w:t>
      </w:r>
      <w:proofErr w:type="spellEnd"/>
      <w:r w:rsidRPr="0050469B">
        <w:t xml:space="preserve"> </w:t>
      </w:r>
      <w:proofErr w:type="spellStart"/>
      <w:r w:rsidRPr="0050469B">
        <w:t>all</w:t>
      </w:r>
      <w:proofErr w:type="spellEnd"/>
      <w:r w:rsidRPr="0050469B">
        <w:t xml:space="preserve"> </w:t>
      </w:r>
      <w:proofErr w:type="spellStart"/>
      <w:r w:rsidRPr="0050469B">
        <w:t>involved</w:t>
      </w:r>
      <w:proofErr w:type="spellEnd"/>
      <w:r w:rsidRPr="0050469B">
        <w:t xml:space="preserve"> in </w:t>
      </w:r>
      <w:proofErr w:type="spellStart"/>
      <w:r w:rsidRPr="0050469B">
        <w:t>the</w:t>
      </w:r>
      <w:proofErr w:type="spellEnd"/>
      <w:r w:rsidRPr="0050469B">
        <w:t xml:space="preserve"> PoC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completely</w:t>
      </w:r>
      <w:proofErr w:type="spellEnd"/>
      <w:r w:rsidRPr="0050469B">
        <w:t xml:space="preserve"> </w:t>
      </w:r>
      <w:proofErr w:type="spellStart"/>
      <w:r w:rsidRPr="0050469B">
        <w:t>transparent</w:t>
      </w:r>
      <w:proofErr w:type="spellEnd"/>
      <w:r w:rsidRPr="0050469B">
        <w:t xml:space="preserve"> in </w:t>
      </w:r>
      <w:proofErr w:type="spellStart"/>
      <w:r w:rsidRPr="0050469B">
        <w:t>the</w:t>
      </w:r>
      <w:proofErr w:type="spellEnd"/>
      <w:r w:rsidRPr="0050469B">
        <w:t xml:space="preserve"> </w:t>
      </w:r>
      <w:proofErr w:type="spellStart"/>
      <w:r w:rsidRPr="0050469B">
        <w:t>results</w:t>
      </w:r>
      <w:proofErr w:type="spellEnd"/>
      <w:r w:rsidRPr="0050469B">
        <w:t>.</w:t>
      </w:r>
    </w:p>
    <w:p w14:paraId="622535C4" w14:textId="77777777" w:rsidR="007D2656" w:rsidRPr="0050469B" w:rsidRDefault="007D2656">
      <w:pPr>
        <w:rPr>
          <w:color w:val="000000"/>
          <w:lang w:val="pt-BR"/>
        </w:rPr>
      </w:pPr>
      <w:r w:rsidRPr="0050469B">
        <w:rPr>
          <w:color w:val="000000"/>
          <w:lang w:val="pt-BR"/>
        </w:rPr>
        <w:br w:type="page"/>
      </w:r>
    </w:p>
    <w:p w14:paraId="51FE6911" w14:textId="15E343CE" w:rsidR="006A2D1A" w:rsidRPr="0050469B" w:rsidRDefault="007550E2" w:rsidP="006A2D1A">
      <w:pPr>
        <w:pStyle w:val="Heading2"/>
        <w:spacing w:before="280" w:after="120" w:line="360" w:lineRule="auto"/>
        <w:rPr>
          <w:rFonts w:ascii="Gill Sans" w:hAnsi="Gill Sans" w:cs="Gill Sans"/>
          <w:b w:val="0"/>
          <w:color w:val="000000" w:themeColor="text1"/>
          <w:sz w:val="36"/>
          <w:szCs w:val="36"/>
          <w:lang w:val="pt-BR"/>
        </w:rPr>
      </w:pPr>
      <w:bookmarkStart w:id="1834" w:name="_Toc41897445"/>
      <w:bookmarkStart w:id="1835" w:name="_Toc47384674"/>
      <w:r w:rsidRPr="0050469B">
        <w:rPr>
          <w:rFonts w:ascii="Gill Sans" w:hAnsi="Gill Sans" w:cs="Gill Sans"/>
          <w:b w:val="0"/>
          <w:color w:val="000000" w:themeColor="text1"/>
          <w:sz w:val="36"/>
          <w:szCs w:val="36"/>
          <w:lang w:val="pt-BR"/>
        </w:rPr>
        <w:lastRenderedPageBreak/>
        <w:t>Os cinco e</w:t>
      </w:r>
      <w:r w:rsidR="006A2D1A" w:rsidRPr="0050469B">
        <w:rPr>
          <w:rFonts w:ascii="Gill Sans" w:hAnsi="Gill Sans" w:cs="Gill Sans"/>
          <w:b w:val="0"/>
          <w:color w:val="000000" w:themeColor="text1"/>
          <w:sz w:val="36"/>
          <w:szCs w:val="36"/>
          <w:lang w:val="pt-BR"/>
        </w:rPr>
        <w:t xml:space="preserve">sboços </w:t>
      </w:r>
      <w:r w:rsidRPr="0050469B">
        <w:rPr>
          <w:rFonts w:ascii="Gill Sans" w:hAnsi="Gill Sans" w:cs="Gill Sans"/>
          <w:b w:val="0"/>
          <w:color w:val="000000" w:themeColor="text1"/>
          <w:sz w:val="36"/>
          <w:szCs w:val="36"/>
          <w:lang w:val="pt-BR"/>
        </w:rPr>
        <w:t>t</w:t>
      </w:r>
      <w:r w:rsidR="006A2D1A" w:rsidRPr="0050469B">
        <w:rPr>
          <w:rFonts w:ascii="Gill Sans" w:hAnsi="Gill Sans" w:cs="Gill Sans"/>
          <w:b w:val="0"/>
          <w:color w:val="000000" w:themeColor="text1"/>
          <w:sz w:val="36"/>
          <w:szCs w:val="36"/>
          <w:lang w:val="pt-BR"/>
        </w:rPr>
        <w:t>eóricos no contexto da PoC</w:t>
      </w:r>
      <w:bookmarkEnd w:id="1834"/>
      <w:bookmarkEnd w:id="1835"/>
    </w:p>
    <w:p w14:paraId="488C8E0C" w14:textId="28E0B70B" w:rsidR="007D2656" w:rsidRPr="0050469B" w:rsidRDefault="007D2656" w:rsidP="007D2656">
      <w:pPr>
        <w:spacing w:before="120" w:after="120"/>
        <w:jc w:val="both"/>
        <w:rPr>
          <w:b/>
          <w:bCs/>
          <w:color w:val="000000"/>
          <w:lang w:val="pt-BR"/>
        </w:rPr>
      </w:pPr>
      <w:r w:rsidRPr="0050469B">
        <w:rPr>
          <w:b/>
          <w:bCs/>
          <w:color w:val="000000"/>
          <w:lang w:val="pt-BR"/>
        </w:rPr>
        <w:t xml:space="preserve"># Cinco (5) </w:t>
      </w:r>
      <w:r w:rsidR="006A2D1A" w:rsidRPr="0050469B">
        <w:rPr>
          <w:b/>
          <w:bCs/>
          <w:color w:val="000000"/>
          <w:lang w:val="pt-BR"/>
        </w:rPr>
        <w:t>E</w:t>
      </w:r>
      <w:r w:rsidRPr="0050469B">
        <w:rPr>
          <w:b/>
          <w:bCs/>
          <w:color w:val="000000"/>
          <w:lang w:val="pt-BR"/>
        </w:rPr>
        <w:t>sboços</w:t>
      </w:r>
    </w:p>
    <w:p w14:paraId="0EFCE0AC" w14:textId="77777777" w:rsidR="00FA27D3" w:rsidRPr="0050469B" w:rsidRDefault="00FA27D3" w:rsidP="007D2656">
      <w:pPr>
        <w:spacing w:before="120" w:after="120"/>
        <w:jc w:val="both"/>
        <w:rPr>
          <w:b/>
          <w:bCs/>
          <w:color w:val="000000"/>
          <w:lang w:val="pt-BR"/>
        </w:rPr>
      </w:pPr>
    </w:p>
    <w:p w14:paraId="65F060D6" w14:textId="70D529F0" w:rsidR="007D2656" w:rsidRPr="0050469B" w:rsidRDefault="007D2656">
      <w:pPr>
        <w:rPr>
          <w:color w:val="000000"/>
          <w:lang w:val="pt-BR"/>
        </w:rPr>
      </w:pPr>
    </w:p>
    <w:p w14:paraId="09DDAD74" w14:textId="59EF8E72" w:rsidR="00A74D93" w:rsidRPr="0050469B" w:rsidRDefault="00527E8C" w:rsidP="007D2656">
      <w:pPr>
        <w:spacing w:before="120" w:after="120"/>
        <w:jc w:val="center"/>
        <w:rPr>
          <w:color w:val="000000"/>
          <w:lang w:val="pt-BR"/>
        </w:rPr>
      </w:pPr>
      <w:r w:rsidRPr="0050469B">
        <w:rPr>
          <w:noProof/>
          <w:color w:val="000000"/>
        </w:rPr>
        <w:drawing>
          <wp:inline distT="0" distB="0" distL="0" distR="0" wp14:anchorId="5638986F" wp14:editId="48F1BC99">
            <wp:extent cx="5282234" cy="6742706"/>
            <wp:effectExtent l="0" t="0" r="1270" b="1270"/>
            <wp:docPr id="23" name="Picture 4" descr="A screenshot of a cell phone&#10;&#10;Description automatically generated">
              <a:extLst xmlns:a="http://schemas.openxmlformats.org/drawingml/2006/main">
                <a:ext uri="{FF2B5EF4-FFF2-40B4-BE49-F238E27FC236}">
                  <a16:creationId xmlns:a16="http://schemas.microsoft.com/office/drawing/2014/main" id="{3D258409-1C93-2C45-AE3A-1E6AFDCB2B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cell phone&#10;&#10;Description automatically generated">
                      <a:extLst>
                        <a:ext uri="{FF2B5EF4-FFF2-40B4-BE49-F238E27FC236}">
                          <a16:creationId xmlns:a16="http://schemas.microsoft.com/office/drawing/2014/main" id="{3D258409-1C93-2C45-AE3A-1E6AFDCB2BCC}"/>
                        </a:ext>
                      </a:extLst>
                    </pic:cNvPr>
                    <pic:cNvPicPr>
                      <a:picLocks noChangeAspect="1"/>
                    </pic:cNvPicPr>
                  </pic:nvPicPr>
                  <pic:blipFill rotWithShape="1">
                    <a:blip r:embed="rId57"/>
                    <a:srcRect l="10314" t="10814" r="9931" b="10519"/>
                    <a:stretch/>
                  </pic:blipFill>
                  <pic:spPr>
                    <a:xfrm>
                      <a:off x="0" y="0"/>
                      <a:ext cx="5302373" cy="6768413"/>
                    </a:xfrm>
                    <a:prstGeom prst="rect">
                      <a:avLst/>
                    </a:prstGeom>
                  </pic:spPr>
                </pic:pic>
              </a:graphicData>
            </a:graphic>
          </wp:inline>
        </w:drawing>
      </w:r>
    </w:p>
    <w:p w14:paraId="4CD8C998" w14:textId="0BBAFB8D" w:rsidR="007D2656" w:rsidRPr="0050469B" w:rsidRDefault="007D2656" w:rsidP="007D2656">
      <w:pPr>
        <w:spacing w:before="120" w:after="120"/>
        <w:jc w:val="center"/>
        <w:rPr>
          <w:color w:val="000000"/>
          <w:lang w:val="pt-BR"/>
        </w:rPr>
      </w:pPr>
    </w:p>
    <w:p w14:paraId="1F50F637" w14:textId="20E5E6E5" w:rsidR="00527E8C" w:rsidRPr="0050469B" w:rsidRDefault="00527E8C" w:rsidP="007D2656">
      <w:pPr>
        <w:spacing w:before="120" w:after="120"/>
        <w:jc w:val="center"/>
        <w:rPr>
          <w:color w:val="000000"/>
          <w:lang w:val="pt-BR"/>
        </w:rPr>
      </w:pPr>
    </w:p>
    <w:p w14:paraId="2ED7ABFF" w14:textId="22EE1015" w:rsidR="00527E8C" w:rsidRPr="0050469B" w:rsidRDefault="00527E8C" w:rsidP="007D2656">
      <w:pPr>
        <w:spacing w:before="120" w:after="120"/>
        <w:jc w:val="center"/>
        <w:rPr>
          <w:color w:val="000000"/>
          <w:lang w:val="pt-BR"/>
        </w:rPr>
      </w:pPr>
    </w:p>
    <w:p w14:paraId="21EBC32F" w14:textId="77777777" w:rsidR="00527E8C" w:rsidRPr="0050469B" w:rsidRDefault="00527E8C" w:rsidP="007D2656">
      <w:pPr>
        <w:spacing w:before="120" w:after="120"/>
        <w:jc w:val="center"/>
        <w:rPr>
          <w:color w:val="000000"/>
          <w:lang w:val="pt-BR"/>
        </w:rPr>
      </w:pPr>
    </w:p>
    <w:p w14:paraId="1ADA7B1D" w14:textId="4BE3B18E" w:rsidR="007D2656" w:rsidRPr="0050469B" w:rsidRDefault="00527E8C" w:rsidP="007D2656">
      <w:pPr>
        <w:spacing w:before="120" w:after="120"/>
        <w:jc w:val="center"/>
        <w:rPr>
          <w:color w:val="000000"/>
          <w:lang w:val="pt-BR"/>
        </w:rPr>
      </w:pPr>
      <w:r w:rsidRPr="0050469B">
        <w:rPr>
          <w:noProof/>
          <w:color w:val="000000"/>
        </w:rPr>
        <w:drawing>
          <wp:inline distT="0" distB="0" distL="0" distR="0" wp14:anchorId="791F60EF" wp14:editId="34F3053D">
            <wp:extent cx="5310814" cy="7203881"/>
            <wp:effectExtent l="0" t="0" r="0" b="0"/>
            <wp:docPr id="36" name="Picture 3" descr="A close up of text on a white background&#10;&#10;Description automatically generated">
              <a:extLst xmlns:a="http://schemas.openxmlformats.org/drawingml/2006/main">
                <a:ext uri="{FF2B5EF4-FFF2-40B4-BE49-F238E27FC236}">
                  <a16:creationId xmlns:a16="http://schemas.microsoft.com/office/drawing/2014/main" id="{07E097DA-970F-174D-A06C-1CF383B50C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close up of text on a white background&#10;&#10;Description automatically generated">
                      <a:extLst>
                        <a:ext uri="{FF2B5EF4-FFF2-40B4-BE49-F238E27FC236}">
                          <a16:creationId xmlns:a16="http://schemas.microsoft.com/office/drawing/2014/main" id="{07E097DA-970F-174D-A06C-1CF383B50C8F}"/>
                        </a:ext>
                      </a:extLst>
                    </pic:cNvPr>
                    <pic:cNvPicPr>
                      <a:picLocks noChangeAspect="1"/>
                    </pic:cNvPicPr>
                  </pic:nvPicPr>
                  <pic:blipFill rotWithShape="1">
                    <a:blip r:embed="rId58"/>
                    <a:srcRect l="12231" t="10814" r="10314" b="8000"/>
                    <a:stretch/>
                  </pic:blipFill>
                  <pic:spPr>
                    <a:xfrm>
                      <a:off x="0" y="0"/>
                      <a:ext cx="5326484" cy="7225136"/>
                    </a:xfrm>
                    <a:prstGeom prst="rect">
                      <a:avLst/>
                    </a:prstGeom>
                  </pic:spPr>
                </pic:pic>
              </a:graphicData>
            </a:graphic>
          </wp:inline>
        </w:drawing>
      </w:r>
    </w:p>
    <w:p w14:paraId="7DC409F2" w14:textId="3EE5FCB7" w:rsidR="00FA27D3" w:rsidRPr="0050469B" w:rsidRDefault="00FA27D3">
      <w:pPr>
        <w:rPr>
          <w:color w:val="000000"/>
          <w:lang w:val="pt-BR"/>
        </w:rPr>
      </w:pPr>
      <w:r w:rsidRPr="0050469B">
        <w:rPr>
          <w:color w:val="000000"/>
          <w:lang w:val="pt-BR"/>
        </w:rPr>
        <w:br w:type="page"/>
      </w:r>
    </w:p>
    <w:p w14:paraId="181CC822" w14:textId="30771A43" w:rsidR="00FA27D3" w:rsidRPr="0050469B" w:rsidRDefault="00FA27D3" w:rsidP="007D2656">
      <w:pPr>
        <w:spacing w:before="120" w:after="120"/>
        <w:jc w:val="center"/>
        <w:rPr>
          <w:color w:val="000000"/>
          <w:lang w:val="pt-BR"/>
        </w:rPr>
      </w:pPr>
    </w:p>
    <w:p w14:paraId="6437507C" w14:textId="77777777" w:rsidR="00527E8C" w:rsidRPr="0050469B" w:rsidRDefault="00527E8C" w:rsidP="007D2656">
      <w:pPr>
        <w:spacing w:before="120" w:after="120"/>
        <w:jc w:val="center"/>
        <w:rPr>
          <w:color w:val="000000"/>
          <w:lang w:val="pt-BR"/>
        </w:rPr>
      </w:pPr>
    </w:p>
    <w:p w14:paraId="3CE2A7C4" w14:textId="10064AB3" w:rsidR="00527E8C" w:rsidRPr="0050469B" w:rsidRDefault="00527E8C" w:rsidP="007D2656">
      <w:pPr>
        <w:spacing w:before="120" w:after="120"/>
        <w:jc w:val="center"/>
        <w:rPr>
          <w:color w:val="000000"/>
          <w:lang w:val="pt-BR"/>
        </w:rPr>
      </w:pPr>
    </w:p>
    <w:p w14:paraId="5C6C783D" w14:textId="484D9360" w:rsidR="00527E8C" w:rsidRPr="0050469B" w:rsidRDefault="00527E8C" w:rsidP="007D2656">
      <w:pPr>
        <w:spacing w:before="120" w:after="120"/>
        <w:jc w:val="center"/>
        <w:rPr>
          <w:color w:val="000000"/>
          <w:lang w:val="pt-BR"/>
        </w:rPr>
      </w:pPr>
    </w:p>
    <w:p w14:paraId="631BB432" w14:textId="17E015C7" w:rsidR="00527E8C" w:rsidRPr="0050469B" w:rsidRDefault="00527E8C" w:rsidP="007D2656">
      <w:pPr>
        <w:spacing w:before="120" w:after="120"/>
        <w:jc w:val="center"/>
        <w:rPr>
          <w:color w:val="000000"/>
          <w:lang w:val="pt-BR"/>
        </w:rPr>
      </w:pPr>
      <w:r w:rsidRPr="0050469B">
        <w:rPr>
          <w:noProof/>
          <w:color w:val="000000"/>
        </w:rPr>
        <w:drawing>
          <wp:inline distT="0" distB="0" distL="0" distR="0" wp14:anchorId="0AB02EDD" wp14:editId="5E1FC7AA">
            <wp:extent cx="5273316" cy="6130456"/>
            <wp:effectExtent l="0" t="0" r="0" b="3810"/>
            <wp:docPr id="38" name="Picture 3" descr="A close up of text on a white background&#10;&#10;Description automatically generated">
              <a:extLst xmlns:a="http://schemas.openxmlformats.org/drawingml/2006/main">
                <a:ext uri="{FF2B5EF4-FFF2-40B4-BE49-F238E27FC236}">
                  <a16:creationId xmlns:a16="http://schemas.microsoft.com/office/drawing/2014/main" id="{77640730-D399-8A47-B656-5D1B8D02B03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close up of text on a white background&#10;&#10;Description automatically generated">
                      <a:extLst>
                        <a:ext uri="{FF2B5EF4-FFF2-40B4-BE49-F238E27FC236}">
                          <a16:creationId xmlns:a16="http://schemas.microsoft.com/office/drawing/2014/main" id="{77640730-D399-8A47-B656-5D1B8D02B032}"/>
                        </a:ext>
                      </a:extLst>
                    </pic:cNvPr>
                    <pic:cNvPicPr>
                      <a:picLocks noChangeAspect="1"/>
                    </pic:cNvPicPr>
                  </pic:nvPicPr>
                  <pic:blipFill rotWithShape="1">
                    <a:blip r:embed="rId59"/>
                    <a:srcRect l="11847" t="21630" r="10314" b="8445"/>
                    <a:stretch/>
                  </pic:blipFill>
                  <pic:spPr>
                    <a:xfrm>
                      <a:off x="0" y="0"/>
                      <a:ext cx="5283117" cy="6141850"/>
                    </a:xfrm>
                    <a:prstGeom prst="rect">
                      <a:avLst/>
                    </a:prstGeom>
                  </pic:spPr>
                </pic:pic>
              </a:graphicData>
            </a:graphic>
          </wp:inline>
        </w:drawing>
      </w:r>
    </w:p>
    <w:p w14:paraId="6BAE9B3E" w14:textId="0710B35E" w:rsidR="00FA27D3" w:rsidRPr="0050469B" w:rsidRDefault="00FA27D3">
      <w:pPr>
        <w:rPr>
          <w:color w:val="000000"/>
          <w:lang w:val="pt-BR"/>
        </w:rPr>
      </w:pPr>
      <w:r w:rsidRPr="0050469B">
        <w:rPr>
          <w:color w:val="000000"/>
          <w:lang w:val="pt-BR"/>
        </w:rPr>
        <w:br w:type="page"/>
      </w:r>
    </w:p>
    <w:p w14:paraId="26BDCDDB" w14:textId="526B1B06" w:rsidR="00FA27D3" w:rsidRPr="0050469B" w:rsidRDefault="00FA27D3" w:rsidP="007D2656">
      <w:pPr>
        <w:spacing w:before="120" w:after="120"/>
        <w:jc w:val="center"/>
        <w:rPr>
          <w:color w:val="000000"/>
          <w:lang w:val="pt-BR"/>
        </w:rPr>
      </w:pPr>
    </w:p>
    <w:p w14:paraId="71F88EB7" w14:textId="48E59D6A" w:rsidR="00527E8C" w:rsidRPr="0050469B" w:rsidRDefault="00527E8C" w:rsidP="007D2656">
      <w:pPr>
        <w:spacing w:before="120" w:after="120"/>
        <w:jc w:val="center"/>
        <w:rPr>
          <w:color w:val="000000"/>
          <w:lang w:val="pt-BR"/>
        </w:rPr>
      </w:pPr>
    </w:p>
    <w:p w14:paraId="2BD4BDDB" w14:textId="1B8445F0" w:rsidR="00527E8C" w:rsidRPr="0050469B" w:rsidRDefault="00527E8C" w:rsidP="007D2656">
      <w:pPr>
        <w:spacing w:before="120" w:after="120"/>
        <w:jc w:val="center"/>
        <w:rPr>
          <w:color w:val="000000"/>
          <w:lang w:val="pt-BR"/>
        </w:rPr>
      </w:pPr>
    </w:p>
    <w:p w14:paraId="3C7BD7B0" w14:textId="760E4A0F" w:rsidR="00527E8C" w:rsidRPr="0050469B" w:rsidRDefault="00527E8C" w:rsidP="007D2656">
      <w:pPr>
        <w:spacing w:before="120" w:after="120"/>
        <w:jc w:val="center"/>
        <w:rPr>
          <w:color w:val="000000"/>
          <w:lang w:val="pt-BR"/>
        </w:rPr>
      </w:pPr>
    </w:p>
    <w:p w14:paraId="1D3C1A76" w14:textId="16DB5B01" w:rsidR="00527E8C" w:rsidRPr="0050469B" w:rsidRDefault="00527E8C" w:rsidP="007D2656">
      <w:pPr>
        <w:spacing w:before="120" w:after="120"/>
        <w:jc w:val="center"/>
        <w:rPr>
          <w:color w:val="000000"/>
          <w:lang w:val="pt-BR"/>
        </w:rPr>
      </w:pPr>
      <w:r w:rsidRPr="0050469B">
        <w:rPr>
          <w:noProof/>
          <w:color w:val="000000"/>
        </w:rPr>
        <w:drawing>
          <wp:inline distT="0" distB="0" distL="0" distR="0" wp14:anchorId="35F560A4" wp14:editId="59398834">
            <wp:extent cx="5252517" cy="7036905"/>
            <wp:effectExtent l="0" t="0" r="0" b="0"/>
            <wp:docPr id="39" name="Picture 4">
              <a:extLst xmlns:a="http://schemas.openxmlformats.org/drawingml/2006/main">
                <a:ext uri="{FF2B5EF4-FFF2-40B4-BE49-F238E27FC236}">
                  <a16:creationId xmlns:a16="http://schemas.microsoft.com/office/drawing/2014/main" id="{79640083-53B3-CF4F-9D58-B9FE46185CF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9640083-53B3-CF4F-9D58-B9FE46185CF8}"/>
                        </a:ext>
                      </a:extLst>
                    </pic:cNvPr>
                    <pic:cNvPicPr>
                      <a:picLocks noChangeAspect="1"/>
                    </pic:cNvPicPr>
                  </pic:nvPicPr>
                  <pic:blipFill rotWithShape="1">
                    <a:blip r:embed="rId60"/>
                    <a:srcRect l="10889" t="8296" r="8972" b="8741"/>
                    <a:stretch/>
                  </pic:blipFill>
                  <pic:spPr>
                    <a:xfrm>
                      <a:off x="0" y="0"/>
                      <a:ext cx="5256886" cy="7042759"/>
                    </a:xfrm>
                    <a:prstGeom prst="rect">
                      <a:avLst/>
                    </a:prstGeom>
                  </pic:spPr>
                </pic:pic>
              </a:graphicData>
            </a:graphic>
          </wp:inline>
        </w:drawing>
      </w:r>
    </w:p>
    <w:p w14:paraId="783EFB91" w14:textId="48C27EE5" w:rsidR="00527E8C" w:rsidRPr="0050469B" w:rsidRDefault="00527E8C" w:rsidP="007D2656">
      <w:pPr>
        <w:spacing w:before="120" w:after="120"/>
        <w:jc w:val="center"/>
        <w:rPr>
          <w:color w:val="000000"/>
          <w:lang w:val="pt-BR"/>
        </w:rPr>
      </w:pPr>
    </w:p>
    <w:p w14:paraId="798EF8F3" w14:textId="1A95DBD3" w:rsidR="00FA27D3" w:rsidRPr="0050469B" w:rsidRDefault="00FA27D3" w:rsidP="00527E8C">
      <w:pPr>
        <w:rPr>
          <w:color w:val="000000"/>
          <w:lang w:val="pt-BR"/>
        </w:rPr>
      </w:pPr>
    </w:p>
    <w:p w14:paraId="021EE57A" w14:textId="76563928" w:rsidR="00527E8C" w:rsidRPr="0050469B" w:rsidRDefault="00527E8C" w:rsidP="00527E8C">
      <w:pPr>
        <w:rPr>
          <w:color w:val="000000"/>
          <w:lang w:val="pt-BR"/>
        </w:rPr>
      </w:pPr>
    </w:p>
    <w:p w14:paraId="64DBAA71" w14:textId="0D4F1A8E" w:rsidR="00527E8C" w:rsidRPr="0050469B" w:rsidRDefault="00527E8C" w:rsidP="00527E8C">
      <w:pPr>
        <w:jc w:val="center"/>
        <w:rPr>
          <w:color w:val="000000"/>
          <w:lang w:val="pt-BR"/>
        </w:rPr>
      </w:pPr>
    </w:p>
    <w:p w14:paraId="2EBA7FB8" w14:textId="55239544" w:rsidR="00527E8C" w:rsidRPr="0050469B" w:rsidRDefault="00527E8C" w:rsidP="00527E8C">
      <w:pPr>
        <w:jc w:val="center"/>
        <w:rPr>
          <w:color w:val="000000"/>
          <w:lang w:val="pt-BR"/>
        </w:rPr>
      </w:pPr>
    </w:p>
    <w:p w14:paraId="51224192" w14:textId="2A3A5F26" w:rsidR="00527E8C" w:rsidRPr="0050469B" w:rsidRDefault="00527E8C" w:rsidP="00527E8C">
      <w:pPr>
        <w:jc w:val="center"/>
        <w:rPr>
          <w:color w:val="000000"/>
          <w:lang w:val="pt-BR"/>
        </w:rPr>
      </w:pPr>
    </w:p>
    <w:p w14:paraId="1C60F7DE" w14:textId="4F11C8ED" w:rsidR="00527E8C" w:rsidRPr="0050469B" w:rsidRDefault="00527E8C" w:rsidP="00527E8C">
      <w:pPr>
        <w:jc w:val="center"/>
        <w:rPr>
          <w:color w:val="000000"/>
          <w:lang w:val="pt-BR"/>
        </w:rPr>
      </w:pPr>
    </w:p>
    <w:p w14:paraId="78561EA9" w14:textId="77777777" w:rsidR="00527E8C" w:rsidRPr="0050469B" w:rsidRDefault="00527E8C" w:rsidP="00527E8C">
      <w:pPr>
        <w:jc w:val="center"/>
        <w:rPr>
          <w:color w:val="000000"/>
          <w:lang w:val="pt-BR"/>
        </w:rPr>
      </w:pPr>
    </w:p>
    <w:p w14:paraId="18A1A557" w14:textId="0C50C191" w:rsidR="00527E8C" w:rsidRPr="0050469B" w:rsidRDefault="00527E8C" w:rsidP="00527E8C">
      <w:pPr>
        <w:jc w:val="center"/>
        <w:rPr>
          <w:color w:val="000000"/>
          <w:lang w:val="pt-BR"/>
        </w:rPr>
      </w:pPr>
    </w:p>
    <w:p w14:paraId="111E8BAE" w14:textId="05F4C4C6" w:rsidR="00527E8C" w:rsidRPr="0050469B" w:rsidRDefault="00527E8C" w:rsidP="00527E8C">
      <w:pPr>
        <w:jc w:val="center"/>
        <w:rPr>
          <w:color w:val="000000"/>
          <w:lang w:val="pt-BR"/>
        </w:rPr>
      </w:pPr>
      <w:r w:rsidRPr="0050469B">
        <w:rPr>
          <w:noProof/>
          <w:color w:val="000000"/>
        </w:rPr>
        <w:drawing>
          <wp:inline distT="0" distB="0" distL="0" distR="0" wp14:anchorId="1A2D99B4" wp14:editId="04B9420B">
            <wp:extent cx="5286165" cy="7052807"/>
            <wp:effectExtent l="0" t="0" r="0" b="0"/>
            <wp:docPr id="41" name="Picture 2" descr="A close up of text on a white background&#10;&#10;Description automatically generated">
              <a:extLst xmlns:a="http://schemas.openxmlformats.org/drawingml/2006/main">
                <a:ext uri="{FF2B5EF4-FFF2-40B4-BE49-F238E27FC236}">
                  <a16:creationId xmlns:a16="http://schemas.microsoft.com/office/drawing/2014/main" id="{C10104F7-A130-4345-AA22-A353879FEAA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close up of text on a white background&#10;&#10;Description automatically generated">
                      <a:extLst>
                        <a:ext uri="{FF2B5EF4-FFF2-40B4-BE49-F238E27FC236}">
                          <a16:creationId xmlns:a16="http://schemas.microsoft.com/office/drawing/2014/main" id="{C10104F7-A130-4345-AA22-A353879FEAA8}"/>
                        </a:ext>
                      </a:extLst>
                    </pic:cNvPr>
                    <pic:cNvPicPr>
                      <a:picLocks noChangeAspect="1"/>
                    </pic:cNvPicPr>
                  </pic:nvPicPr>
                  <pic:blipFill rotWithShape="1">
                    <a:blip r:embed="rId61"/>
                    <a:srcRect l="14148" t="14074" r="11272" b="9036"/>
                    <a:stretch/>
                  </pic:blipFill>
                  <pic:spPr>
                    <a:xfrm>
                      <a:off x="0" y="0"/>
                      <a:ext cx="5302318" cy="7074359"/>
                    </a:xfrm>
                    <a:prstGeom prst="rect">
                      <a:avLst/>
                    </a:prstGeom>
                  </pic:spPr>
                </pic:pic>
              </a:graphicData>
            </a:graphic>
          </wp:inline>
        </w:drawing>
      </w:r>
    </w:p>
    <w:p w14:paraId="7052E30A" w14:textId="03E7FC92" w:rsidR="00E10315" w:rsidRPr="0050469B" w:rsidRDefault="00E10315">
      <w:pPr>
        <w:rPr>
          <w:color w:val="000000"/>
          <w:lang w:val="pt-BR"/>
        </w:rPr>
      </w:pPr>
      <w:r w:rsidRPr="0050469B">
        <w:rPr>
          <w:color w:val="000000"/>
          <w:lang w:val="pt-BR"/>
        </w:rPr>
        <w:br w:type="page"/>
      </w:r>
    </w:p>
    <w:p w14:paraId="07A0C490" w14:textId="3D519008" w:rsidR="000C3EB2" w:rsidRPr="0050469B" w:rsidRDefault="000C3EB2" w:rsidP="00AA4139">
      <w:pPr>
        <w:pStyle w:val="Heading2"/>
        <w:spacing w:before="280" w:after="120"/>
        <w:rPr>
          <w:rFonts w:ascii="Gill Sans" w:hAnsi="Gill Sans" w:cs="Gill Sans"/>
          <w:b w:val="0"/>
          <w:color w:val="000000" w:themeColor="text1"/>
          <w:sz w:val="36"/>
          <w:szCs w:val="36"/>
          <w:lang w:val="pt-BR"/>
        </w:rPr>
      </w:pPr>
      <w:bookmarkStart w:id="1836" w:name="_Toc47384675"/>
      <w:r w:rsidRPr="0050469B">
        <w:rPr>
          <w:rFonts w:ascii="Gill Sans" w:hAnsi="Gill Sans" w:cs="Gill Sans"/>
          <w:b w:val="0"/>
          <w:color w:val="000000" w:themeColor="text1"/>
          <w:sz w:val="36"/>
          <w:szCs w:val="36"/>
          <w:lang w:val="pt-BR"/>
        </w:rPr>
        <w:lastRenderedPageBreak/>
        <w:t>O modelo de contexto e sua rede de conhecimento</w:t>
      </w:r>
      <w:r w:rsidR="00AB7407" w:rsidRPr="0050469B">
        <w:rPr>
          <w:rFonts w:ascii="Gill Sans" w:hAnsi="Gill Sans" w:cs="Gill Sans"/>
          <w:b w:val="0"/>
          <w:color w:val="000000" w:themeColor="text1"/>
          <w:sz w:val="36"/>
          <w:szCs w:val="36"/>
          <w:lang w:val="pt-BR"/>
        </w:rPr>
        <w:t xml:space="preserve"> baseada na estrutura da atividade</w:t>
      </w:r>
      <w:bookmarkEnd w:id="1836"/>
    </w:p>
    <w:p w14:paraId="0F1BA07E" w14:textId="03E0B19D" w:rsidR="00A552CC" w:rsidRPr="0050469B" w:rsidRDefault="00A552CC" w:rsidP="007B60C9">
      <w:pPr>
        <w:pStyle w:val="Tese-Figura"/>
        <w:rPr>
          <w:b/>
          <w:bCs/>
        </w:rPr>
      </w:pPr>
      <w:r w:rsidRPr="0050469B">
        <w:drawing>
          <wp:inline distT="0" distB="0" distL="0" distR="0" wp14:anchorId="5E0A9093" wp14:editId="1ED9E821">
            <wp:extent cx="4985467" cy="4012275"/>
            <wp:effectExtent l="0" t="0" r="5715" b="1270"/>
            <wp:docPr id="67" name="Picture 11" descr="A picture containing map, boat, bunch, filled&#10;&#10;Description automatically generated">
              <a:extLst xmlns:a="http://schemas.openxmlformats.org/drawingml/2006/main">
                <a:ext uri="{FF2B5EF4-FFF2-40B4-BE49-F238E27FC236}">
                  <a16:creationId xmlns:a16="http://schemas.microsoft.com/office/drawing/2014/main" id="{07048F6C-FA70-8A40-9A3E-B9CE2E16C2E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07048F6C-FA70-8A40-9A3E-B9CE2E16C2E2}"/>
                        </a:ext>
                      </a:extLst>
                    </pic:cNvPr>
                    <pic:cNvPicPr>
                      <a:picLocks noChangeAspect="1"/>
                    </pic:cNvPicPr>
                  </pic:nvPicPr>
                  <pic:blipFill rotWithShape="1">
                    <a:blip r:embed="rId62">
                      <a:extLst>
                        <a:ext uri="{BEBA8EAE-BF5A-486C-A8C5-ECC9F3942E4B}">
                          <a14:imgProps xmlns:a14="http://schemas.microsoft.com/office/drawing/2010/main">
                            <a14:imgLayer r:embed="rId63">
                              <a14:imgEffect>
                                <a14:sharpenSoften amount="25000"/>
                              </a14:imgEffect>
                            </a14:imgLayer>
                          </a14:imgProps>
                        </a:ext>
                      </a:extLst>
                    </a:blip>
                    <a:srcRect t="521"/>
                    <a:stretch/>
                  </pic:blipFill>
                  <pic:spPr>
                    <a:xfrm>
                      <a:off x="0" y="0"/>
                      <a:ext cx="5105400" cy="4108796"/>
                    </a:xfrm>
                    <a:prstGeom prst="rect">
                      <a:avLst/>
                    </a:prstGeom>
                  </pic:spPr>
                </pic:pic>
              </a:graphicData>
            </a:graphic>
          </wp:inline>
        </w:drawing>
      </w:r>
    </w:p>
    <w:p w14:paraId="3DA17B44" w14:textId="2B72801B" w:rsidR="000C3EB2" w:rsidRPr="00A01847" w:rsidRDefault="000C3EB2" w:rsidP="007B60C9">
      <w:pPr>
        <w:pStyle w:val="Tese-Anexos"/>
      </w:pPr>
      <w:r w:rsidRPr="00AD6AE5">
        <w:rPr>
          <w:b/>
          <w:bCs/>
        </w:rPr>
        <w:t>Nota:</w:t>
      </w:r>
      <w:r w:rsidRPr="00A01847">
        <w:t xml:space="preserve"> As </w:t>
      </w:r>
      <w:r w:rsidR="004E3E3D" w:rsidRPr="00A01847">
        <w:t xml:space="preserve">duas </w:t>
      </w:r>
      <w:r w:rsidRPr="00A01847">
        <w:t xml:space="preserve">tabelas abaixo representam </w:t>
      </w:r>
      <w:r w:rsidR="004E3E3D" w:rsidRPr="00A01847">
        <w:t xml:space="preserve">respectivamente </w:t>
      </w:r>
      <w:r w:rsidRPr="00A01847">
        <w:t>as conexões e os nós da rede de conhecimento do modelo conceitual-relacional de contexto de práticas de PoC.</w:t>
      </w:r>
    </w:p>
    <w:p w14:paraId="54CFAF1F" w14:textId="77777777" w:rsidR="00B9690D" w:rsidRPr="0050469B" w:rsidRDefault="00B9690D" w:rsidP="00AA4139">
      <w:pPr>
        <w:spacing w:line="276" w:lineRule="auto"/>
        <w:jc w:val="both"/>
        <w:rPr>
          <w:lang w:val="pt-BR"/>
        </w:rPr>
      </w:pPr>
    </w:p>
    <w:p w14:paraId="1D5DA4F8" w14:textId="4F3A86D3" w:rsidR="00B9690D" w:rsidRPr="0050469B" w:rsidRDefault="004E3E3D" w:rsidP="000C3EB2">
      <w:pPr>
        <w:jc w:val="both"/>
        <w:rPr>
          <w:lang w:val="pt-BR"/>
        </w:rPr>
      </w:pPr>
      <w:r w:rsidRPr="0050469B">
        <w:rPr>
          <w:b/>
          <w:bCs/>
          <w:lang w:val="pt-BR"/>
        </w:rPr>
        <w:t>As conexões:</w:t>
      </w:r>
    </w:p>
    <w:p w14:paraId="449C34A4" w14:textId="77777777" w:rsidR="00B9690D" w:rsidRPr="0050469B" w:rsidRDefault="00B9690D" w:rsidP="004E3E3D">
      <w:pPr>
        <w:spacing w:before="120" w:after="120"/>
        <w:rPr>
          <w:lang w:val="pt-BR"/>
        </w:rPr>
      </w:pPr>
      <w:r w:rsidRPr="0050469B">
        <w:rPr>
          <w:lang w:val="pt-BR"/>
        </w:rPr>
        <w:t>Legend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4"/>
        <w:gridCol w:w="2947"/>
      </w:tblGrid>
      <w:tr w:rsidR="004E3E3D" w:rsidRPr="0050469B" w14:paraId="09A15896" w14:textId="77777777" w:rsidTr="00BB0DF2">
        <w:tc>
          <w:tcPr>
            <w:tcW w:w="0" w:type="auto"/>
          </w:tcPr>
          <w:p w14:paraId="0322E517" w14:textId="021AFD66" w:rsidR="004E3E3D" w:rsidRPr="000F41EB" w:rsidRDefault="004E3E3D" w:rsidP="00AD6AE5">
            <w:pPr>
              <w:spacing w:before="120" w:after="120"/>
              <w:rPr>
                <w:b/>
                <w:bCs/>
                <w:sz w:val="22"/>
                <w:szCs w:val="22"/>
                <w:lang w:val="pt-BR"/>
              </w:rPr>
            </w:pPr>
            <w:bookmarkStart w:id="1837" w:name="_Toc43490113"/>
            <w:r w:rsidRPr="000F41EB">
              <w:rPr>
                <w:b/>
                <w:bCs/>
                <w:sz w:val="22"/>
                <w:szCs w:val="22"/>
                <w:lang w:val="pt-BR"/>
              </w:rPr>
              <w:t>Link</w:t>
            </w:r>
          </w:p>
        </w:tc>
        <w:tc>
          <w:tcPr>
            <w:tcW w:w="0" w:type="auto"/>
            <w:vAlign w:val="center"/>
          </w:tcPr>
          <w:p w14:paraId="6CBB54CE" w14:textId="45DEB16B" w:rsidR="004E3E3D" w:rsidRPr="000F41EB" w:rsidRDefault="004E3E3D" w:rsidP="00AD6AE5">
            <w:pPr>
              <w:spacing w:before="120" w:after="120"/>
              <w:rPr>
                <w:sz w:val="22"/>
                <w:szCs w:val="22"/>
                <w:lang w:val="pt-BR"/>
              </w:rPr>
            </w:pPr>
            <w:r w:rsidRPr="000F41EB">
              <w:rPr>
                <w:sz w:val="22"/>
                <w:szCs w:val="22"/>
                <w:lang w:val="pt-BR"/>
              </w:rPr>
              <w:t>Identificador único da conexão</w:t>
            </w:r>
          </w:p>
        </w:tc>
      </w:tr>
      <w:tr w:rsidR="004E3E3D" w:rsidRPr="0050469B" w14:paraId="64434B42" w14:textId="77777777" w:rsidTr="00BB0DF2">
        <w:tc>
          <w:tcPr>
            <w:tcW w:w="0" w:type="auto"/>
          </w:tcPr>
          <w:p w14:paraId="0DD02B11" w14:textId="628EE67D" w:rsidR="004E3E3D" w:rsidRPr="000F41EB" w:rsidRDefault="004E3E3D" w:rsidP="00AD6AE5">
            <w:pPr>
              <w:spacing w:before="120" w:after="120"/>
              <w:rPr>
                <w:b/>
                <w:bCs/>
                <w:sz w:val="22"/>
                <w:szCs w:val="22"/>
                <w:lang w:val="pt-BR"/>
              </w:rPr>
            </w:pPr>
            <w:r w:rsidRPr="000F41EB">
              <w:rPr>
                <w:b/>
                <w:bCs/>
                <w:sz w:val="22"/>
                <w:szCs w:val="22"/>
                <w:lang w:val="pt-BR"/>
              </w:rPr>
              <w:t>Source</w:t>
            </w:r>
          </w:p>
        </w:tc>
        <w:tc>
          <w:tcPr>
            <w:tcW w:w="0" w:type="auto"/>
            <w:vAlign w:val="center"/>
          </w:tcPr>
          <w:p w14:paraId="0610E3FA" w14:textId="35C51A7B" w:rsidR="004E3E3D" w:rsidRPr="000F41EB" w:rsidRDefault="004E3E3D" w:rsidP="00AD6AE5">
            <w:pPr>
              <w:spacing w:before="120" w:after="120"/>
              <w:rPr>
                <w:sz w:val="22"/>
                <w:szCs w:val="22"/>
                <w:lang w:val="pt-BR"/>
              </w:rPr>
            </w:pPr>
            <w:r w:rsidRPr="000F41EB">
              <w:rPr>
                <w:sz w:val="22"/>
                <w:szCs w:val="22"/>
                <w:lang w:val="pt-BR"/>
              </w:rPr>
              <w:t>Ponto de Origem</w:t>
            </w:r>
          </w:p>
        </w:tc>
      </w:tr>
      <w:tr w:rsidR="004E3E3D" w:rsidRPr="0050469B" w14:paraId="5D566F19" w14:textId="77777777" w:rsidTr="00BB0DF2">
        <w:tc>
          <w:tcPr>
            <w:tcW w:w="0" w:type="auto"/>
          </w:tcPr>
          <w:p w14:paraId="04AB013E" w14:textId="57A3047A" w:rsidR="004E3E3D" w:rsidRPr="000F41EB" w:rsidRDefault="004E3E3D" w:rsidP="00AD6AE5">
            <w:pPr>
              <w:spacing w:before="120" w:after="120"/>
              <w:rPr>
                <w:b/>
                <w:bCs/>
                <w:sz w:val="22"/>
                <w:szCs w:val="22"/>
                <w:lang w:val="pt-BR"/>
              </w:rPr>
            </w:pPr>
            <w:r w:rsidRPr="000F41EB">
              <w:rPr>
                <w:b/>
                <w:bCs/>
                <w:sz w:val="22"/>
                <w:szCs w:val="22"/>
                <w:lang w:val="pt-BR"/>
              </w:rPr>
              <w:t>Target</w:t>
            </w:r>
          </w:p>
        </w:tc>
        <w:tc>
          <w:tcPr>
            <w:tcW w:w="0" w:type="auto"/>
            <w:vAlign w:val="center"/>
          </w:tcPr>
          <w:p w14:paraId="2F5B47F8" w14:textId="744A53AF" w:rsidR="004E3E3D" w:rsidRPr="000F41EB" w:rsidRDefault="004E3E3D" w:rsidP="00AD6AE5">
            <w:pPr>
              <w:spacing w:before="120" w:after="120"/>
              <w:rPr>
                <w:sz w:val="22"/>
                <w:szCs w:val="22"/>
                <w:lang w:val="pt-BR"/>
              </w:rPr>
            </w:pPr>
            <w:r w:rsidRPr="000F41EB">
              <w:rPr>
                <w:sz w:val="22"/>
                <w:szCs w:val="22"/>
                <w:lang w:val="pt-BR"/>
              </w:rPr>
              <w:t>Ponto de Destino</w:t>
            </w:r>
          </w:p>
        </w:tc>
      </w:tr>
    </w:tbl>
    <w:p w14:paraId="3FD65F75" w14:textId="77777777" w:rsidR="00B9690D" w:rsidRPr="0050469B" w:rsidRDefault="00B9690D" w:rsidP="000C3EB2">
      <w:pPr>
        <w:jc w:val="both"/>
        <w:rPr>
          <w:lang w:val="pt-BR"/>
        </w:rPr>
      </w:pPr>
    </w:p>
    <w:p w14:paraId="33C14242" w14:textId="77777777" w:rsidR="000C3EB2" w:rsidRDefault="000C3EB2" w:rsidP="000C3EB2">
      <w:pPr>
        <w:jc w:val="both"/>
        <w:rPr>
          <w:b/>
          <w:bCs/>
          <w:lang w:val="pt-BR"/>
        </w:rPr>
      </w:pPr>
    </w:p>
    <w:p w14:paraId="3BCBFB3E" w14:textId="0C5F014B" w:rsidR="00F628A7" w:rsidRPr="000F41EB" w:rsidRDefault="00F628A7" w:rsidP="000C3EB2">
      <w:pPr>
        <w:jc w:val="both"/>
        <w:rPr>
          <w:b/>
          <w:bCs/>
          <w:sz w:val="22"/>
          <w:szCs w:val="22"/>
          <w:lang w:val="pt-BR"/>
        </w:rPr>
        <w:sectPr w:rsidR="00F628A7" w:rsidRPr="000F41EB" w:rsidSect="00B07844">
          <w:type w:val="continuous"/>
          <w:pgSz w:w="11900" w:h="16820"/>
          <w:pgMar w:top="1440" w:right="1457" w:bottom="1355" w:left="1797" w:header="720" w:footer="675" w:gutter="0"/>
          <w:cols w:space="720"/>
          <w:docGrid w:linePitch="360"/>
        </w:sectPr>
      </w:pPr>
    </w:p>
    <w:tbl>
      <w:tblPr>
        <w:tblStyle w:val="TableGrid"/>
        <w:tblW w:w="0" w:type="auto"/>
        <w:tblLook w:val="04A0" w:firstRow="1" w:lastRow="0" w:firstColumn="1" w:lastColumn="0" w:noHBand="0" w:noVBand="1"/>
      </w:tblPr>
      <w:tblGrid>
        <w:gridCol w:w="669"/>
        <w:gridCol w:w="3540"/>
        <w:gridCol w:w="3540"/>
      </w:tblGrid>
      <w:tr w:rsidR="000C3EB2" w:rsidRPr="000F41EB" w14:paraId="56259E4C" w14:textId="77777777" w:rsidTr="00B9690D">
        <w:tc>
          <w:tcPr>
            <w:tcW w:w="0" w:type="auto"/>
            <w:shd w:val="clear" w:color="auto" w:fill="F2F2F2" w:themeFill="background1" w:themeFillShade="F2"/>
            <w:vAlign w:val="center"/>
          </w:tcPr>
          <w:p w14:paraId="1B724547" w14:textId="34D35AF2" w:rsidR="000C3EB2" w:rsidRPr="000F41EB" w:rsidRDefault="00B9690D" w:rsidP="00AD6AE5">
            <w:pPr>
              <w:spacing w:before="120" w:after="120"/>
              <w:jc w:val="center"/>
              <w:rPr>
                <w:b/>
                <w:bCs/>
                <w:sz w:val="22"/>
                <w:szCs w:val="22"/>
              </w:rPr>
            </w:pPr>
            <w:r w:rsidRPr="000F41EB">
              <w:rPr>
                <w:b/>
                <w:bCs/>
                <w:sz w:val="22"/>
                <w:szCs w:val="22"/>
              </w:rPr>
              <w:t>Link</w:t>
            </w:r>
          </w:p>
        </w:tc>
        <w:tc>
          <w:tcPr>
            <w:tcW w:w="0" w:type="auto"/>
            <w:shd w:val="clear" w:color="auto" w:fill="F2F2F2" w:themeFill="background1" w:themeFillShade="F2"/>
            <w:vAlign w:val="center"/>
          </w:tcPr>
          <w:p w14:paraId="09D880C6" w14:textId="77777777" w:rsidR="000C3EB2" w:rsidRPr="000F41EB" w:rsidRDefault="000C3EB2" w:rsidP="00AD6AE5">
            <w:pPr>
              <w:spacing w:before="120" w:after="120"/>
              <w:rPr>
                <w:b/>
                <w:bCs/>
                <w:sz w:val="22"/>
                <w:szCs w:val="22"/>
              </w:rPr>
            </w:pPr>
            <w:r w:rsidRPr="000F41EB">
              <w:rPr>
                <w:b/>
                <w:bCs/>
                <w:sz w:val="22"/>
                <w:szCs w:val="22"/>
              </w:rPr>
              <w:t>Source</w:t>
            </w:r>
          </w:p>
        </w:tc>
        <w:tc>
          <w:tcPr>
            <w:tcW w:w="0" w:type="auto"/>
            <w:shd w:val="clear" w:color="auto" w:fill="F2F2F2" w:themeFill="background1" w:themeFillShade="F2"/>
            <w:vAlign w:val="center"/>
          </w:tcPr>
          <w:p w14:paraId="51D0E673" w14:textId="77777777" w:rsidR="000C3EB2" w:rsidRPr="000F41EB" w:rsidRDefault="000C3EB2" w:rsidP="00AD6AE5">
            <w:pPr>
              <w:spacing w:before="120" w:after="120"/>
              <w:rPr>
                <w:b/>
                <w:bCs/>
                <w:sz w:val="22"/>
                <w:szCs w:val="22"/>
              </w:rPr>
            </w:pPr>
            <w:r w:rsidRPr="000F41EB">
              <w:rPr>
                <w:b/>
                <w:bCs/>
                <w:sz w:val="22"/>
                <w:szCs w:val="22"/>
              </w:rPr>
              <w:t>Target</w:t>
            </w:r>
          </w:p>
        </w:tc>
      </w:tr>
      <w:tr w:rsidR="00FB2A03" w:rsidRPr="000F41EB" w14:paraId="560D793B" w14:textId="77777777" w:rsidTr="00B9690D">
        <w:tc>
          <w:tcPr>
            <w:tcW w:w="0" w:type="auto"/>
            <w:vAlign w:val="center"/>
          </w:tcPr>
          <w:p w14:paraId="7C369F40" w14:textId="77777777" w:rsidR="00FB2A03" w:rsidRPr="000F41EB" w:rsidRDefault="00FB2A03" w:rsidP="00AD6AE5">
            <w:pPr>
              <w:spacing w:before="120" w:after="120"/>
              <w:jc w:val="center"/>
              <w:rPr>
                <w:sz w:val="22"/>
                <w:szCs w:val="22"/>
              </w:rPr>
            </w:pPr>
            <w:r w:rsidRPr="000F41EB">
              <w:rPr>
                <w:sz w:val="22"/>
                <w:szCs w:val="22"/>
              </w:rPr>
              <w:t>1</w:t>
            </w:r>
          </w:p>
        </w:tc>
        <w:tc>
          <w:tcPr>
            <w:tcW w:w="0" w:type="auto"/>
            <w:vAlign w:val="center"/>
          </w:tcPr>
          <w:p w14:paraId="56884BB1" w14:textId="1547A714" w:rsidR="00FB2A03" w:rsidRPr="000F41EB" w:rsidRDefault="00FB2A03" w:rsidP="00AD6AE5">
            <w:pPr>
              <w:spacing w:before="120" w:after="120"/>
              <w:rPr>
                <w:sz w:val="22"/>
                <w:szCs w:val="22"/>
              </w:rPr>
            </w:pPr>
            <w:r w:rsidRPr="000F41EB">
              <w:rPr>
                <w:sz w:val="22"/>
                <w:szCs w:val="22"/>
                <w:lang w:val="pt-PT"/>
              </w:rPr>
              <w:t>Prática de Exploração</w:t>
            </w:r>
          </w:p>
        </w:tc>
        <w:tc>
          <w:tcPr>
            <w:tcW w:w="0" w:type="auto"/>
            <w:vAlign w:val="center"/>
          </w:tcPr>
          <w:p w14:paraId="45CC9F71" w14:textId="15947277" w:rsidR="00FB2A03" w:rsidRPr="000F41EB" w:rsidRDefault="00FB2A03" w:rsidP="00AD6AE5">
            <w:pPr>
              <w:spacing w:before="120" w:after="120"/>
              <w:rPr>
                <w:sz w:val="22"/>
                <w:szCs w:val="22"/>
              </w:rPr>
            </w:pPr>
            <w:r w:rsidRPr="000F41EB">
              <w:rPr>
                <w:sz w:val="22"/>
                <w:szCs w:val="22"/>
                <w:lang w:val="pt-PT"/>
              </w:rPr>
              <w:t>Resultado da Exploração</w:t>
            </w:r>
          </w:p>
        </w:tc>
      </w:tr>
      <w:tr w:rsidR="00FB2A03" w:rsidRPr="000F41EB" w14:paraId="30BAC509" w14:textId="77777777" w:rsidTr="00B9690D">
        <w:tc>
          <w:tcPr>
            <w:tcW w:w="0" w:type="auto"/>
            <w:vAlign w:val="center"/>
          </w:tcPr>
          <w:p w14:paraId="5DF0BBB3" w14:textId="77777777" w:rsidR="00FB2A03" w:rsidRPr="000F41EB" w:rsidRDefault="00FB2A03" w:rsidP="00AD6AE5">
            <w:pPr>
              <w:spacing w:before="120" w:after="120"/>
              <w:jc w:val="center"/>
              <w:rPr>
                <w:sz w:val="22"/>
                <w:szCs w:val="22"/>
              </w:rPr>
            </w:pPr>
            <w:r w:rsidRPr="000F41EB">
              <w:rPr>
                <w:sz w:val="22"/>
                <w:szCs w:val="22"/>
              </w:rPr>
              <w:t>2</w:t>
            </w:r>
          </w:p>
        </w:tc>
        <w:tc>
          <w:tcPr>
            <w:tcW w:w="0" w:type="auto"/>
            <w:vAlign w:val="center"/>
          </w:tcPr>
          <w:p w14:paraId="775DB81C" w14:textId="18237907" w:rsidR="00FB2A03" w:rsidRPr="000F41EB" w:rsidRDefault="00FB2A03" w:rsidP="00AD6AE5">
            <w:pPr>
              <w:spacing w:before="120" w:after="120"/>
              <w:rPr>
                <w:sz w:val="22"/>
                <w:szCs w:val="22"/>
              </w:rPr>
            </w:pPr>
            <w:r w:rsidRPr="000F41EB">
              <w:rPr>
                <w:sz w:val="22"/>
                <w:szCs w:val="22"/>
                <w:lang w:val="pt-PT"/>
              </w:rPr>
              <w:t>Prática de Compreensão</w:t>
            </w:r>
          </w:p>
        </w:tc>
        <w:tc>
          <w:tcPr>
            <w:tcW w:w="0" w:type="auto"/>
            <w:vAlign w:val="center"/>
          </w:tcPr>
          <w:p w14:paraId="616D1490" w14:textId="671CB712" w:rsidR="00FB2A03" w:rsidRPr="000F41EB" w:rsidRDefault="00FB2A03" w:rsidP="00AD6AE5">
            <w:pPr>
              <w:spacing w:before="120" w:after="120"/>
              <w:rPr>
                <w:sz w:val="22"/>
                <w:szCs w:val="22"/>
              </w:rPr>
            </w:pPr>
            <w:r w:rsidRPr="000F41EB">
              <w:rPr>
                <w:sz w:val="22"/>
                <w:szCs w:val="22"/>
                <w:lang w:val="pt-PT"/>
              </w:rPr>
              <w:t>Resultado da Compreensão</w:t>
            </w:r>
          </w:p>
        </w:tc>
      </w:tr>
      <w:tr w:rsidR="00FB2A03" w:rsidRPr="000F41EB" w14:paraId="0D217287" w14:textId="77777777" w:rsidTr="00B9690D">
        <w:tc>
          <w:tcPr>
            <w:tcW w:w="0" w:type="auto"/>
            <w:vAlign w:val="center"/>
          </w:tcPr>
          <w:p w14:paraId="0825B341" w14:textId="77777777" w:rsidR="00FB2A03" w:rsidRPr="000F41EB" w:rsidRDefault="00FB2A03" w:rsidP="00AD6AE5">
            <w:pPr>
              <w:spacing w:before="120" w:after="120"/>
              <w:jc w:val="center"/>
              <w:rPr>
                <w:sz w:val="22"/>
                <w:szCs w:val="22"/>
              </w:rPr>
            </w:pPr>
            <w:r w:rsidRPr="000F41EB">
              <w:rPr>
                <w:sz w:val="22"/>
                <w:szCs w:val="22"/>
              </w:rPr>
              <w:t>3</w:t>
            </w:r>
          </w:p>
        </w:tc>
        <w:tc>
          <w:tcPr>
            <w:tcW w:w="0" w:type="auto"/>
            <w:vAlign w:val="center"/>
          </w:tcPr>
          <w:p w14:paraId="295A74F2" w14:textId="716C17AE" w:rsidR="00FB2A03" w:rsidRPr="000F41EB" w:rsidRDefault="00FB2A03" w:rsidP="00AD6AE5">
            <w:pPr>
              <w:spacing w:before="120" w:after="120"/>
              <w:rPr>
                <w:sz w:val="22"/>
                <w:szCs w:val="22"/>
              </w:rPr>
            </w:pPr>
            <w:r w:rsidRPr="000F41EB">
              <w:rPr>
                <w:sz w:val="22"/>
                <w:szCs w:val="22"/>
                <w:lang w:val="pt-PT"/>
              </w:rPr>
              <w:t>Prática de Modelagem</w:t>
            </w:r>
          </w:p>
        </w:tc>
        <w:tc>
          <w:tcPr>
            <w:tcW w:w="0" w:type="auto"/>
            <w:vAlign w:val="center"/>
          </w:tcPr>
          <w:p w14:paraId="0E452176" w14:textId="49F69EE0" w:rsidR="00FB2A03" w:rsidRPr="000F41EB" w:rsidRDefault="00FB2A03" w:rsidP="00AD6AE5">
            <w:pPr>
              <w:spacing w:before="120" w:after="120"/>
              <w:rPr>
                <w:sz w:val="22"/>
                <w:szCs w:val="22"/>
              </w:rPr>
            </w:pPr>
            <w:r w:rsidRPr="000F41EB">
              <w:rPr>
                <w:sz w:val="22"/>
                <w:szCs w:val="22"/>
                <w:lang w:val="pt-PT"/>
              </w:rPr>
              <w:t>Resultado da Modelagem</w:t>
            </w:r>
          </w:p>
        </w:tc>
      </w:tr>
      <w:tr w:rsidR="00FB2A03" w:rsidRPr="000F41EB" w14:paraId="3DC6EC01" w14:textId="77777777" w:rsidTr="00B9690D">
        <w:tc>
          <w:tcPr>
            <w:tcW w:w="0" w:type="auto"/>
            <w:vAlign w:val="center"/>
          </w:tcPr>
          <w:p w14:paraId="57336388" w14:textId="77777777" w:rsidR="00FB2A03" w:rsidRPr="000F41EB" w:rsidRDefault="00FB2A03" w:rsidP="00AD6AE5">
            <w:pPr>
              <w:spacing w:before="120" w:after="120"/>
              <w:jc w:val="center"/>
              <w:rPr>
                <w:sz w:val="22"/>
                <w:szCs w:val="22"/>
              </w:rPr>
            </w:pPr>
            <w:r w:rsidRPr="000F41EB">
              <w:rPr>
                <w:sz w:val="22"/>
                <w:szCs w:val="22"/>
              </w:rPr>
              <w:t>4</w:t>
            </w:r>
          </w:p>
        </w:tc>
        <w:tc>
          <w:tcPr>
            <w:tcW w:w="0" w:type="auto"/>
            <w:vAlign w:val="center"/>
          </w:tcPr>
          <w:p w14:paraId="697E44FA" w14:textId="647B2F67" w:rsidR="00FB2A03" w:rsidRPr="000F41EB" w:rsidRDefault="00FB2A03" w:rsidP="00AD6AE5">
            <w:pPr>
              <w:spacing w:before="120" w:after="120"/>
              <w:rPr>
                <w:sz w:val="22"/>
                <w:szCs w:val="22"/>
              </w:rPr>
            </w:pPr>
            <w:r w:rsidRPr="000F41EB">
              <w:rPr>
                <w:sz w:val="22"/>
                <w:szCs w:val="22"/>
                <w:lang w:val="pt-PT"/>
              </w:rPr>
              <w:t>Prática de Modelagem</w:t>
            </w:r>
          </w:p>
        </w:tc>
        <w:tc>
          <w:tcPr>
            <w:tcW w:w="0" w:type="auto"/>
            <w:vAlign w:val="center"/>
          </w:tcPr>
          <w:p w14:paraId="2C290C3B" w14:textId="11DCDC47" w:rsidR="00FB2A03" w:rsidRPr="000F41EB" w:rsidRDefault="00FB2A03" w:rsidP="00AD6AE5">
            <w:pPr>
              <w:spacing w:before="120" w:after="120"/>
              <w:rPr>
                <w:sz w:val="22"/>
                <w:szCs w:val="22"/>
              </w:rPr>
            </w:pPr>
            <w:r w:rsidRPr="000F41EB">
              <w:rPr>
                <w:sz w:val="22"/>
                <w:szCs w:val="22"/>
                <w:lang w:val="pt-PT"/>
              </w:rPr>
              <w:t>Resultado da Modelagem</w:t>
            </w:r>
          </w:p>
        </w:tc>
      </w:tr>
      <w:tr w:rsidR="00FB2A03" w:rsidRPr="000F41EB" w14:paraId="02F7C704" w14:textId="77777777" w:rsidTr="00B9690D">
        <w:tc>
          <w:tcPr>
            <w:tcW w:w="0" w:type="auto"/>
            <w:vAlign w:val="center"/>
          </w:tcPr>
          <w:p w14:paraId="1358C186" w14:textId="77777777" w:rsidR="00FB2A03" w:rsidRPr="000F41EB" w:rsidRDefault="00FB2A03" w:rsidP="00AD6AE5">
            <w:pPr>
              <w:spacing w:before="120" w:after="120"/>
              <w:jc w:val="center"/>
              <w:rPr>
                <w:sz w:val="22"/>
                <w:szCs w:val="22"/>
              </w:rPr>
            </w:pPr>
            <w:r w:rsidRPr="000F41EB">
              <w:rPr>
                <w:sz w:val="22"/>
                <w:szCs w:val="22"/>
              </w:rPr>
              <w:lastRenderedPageBreak/>
              <w:t>5</w:t>
            </w:r>
          </w:p>
        </w:tc>
        <w:tc>
          <w:tcPr>
            <w:tcW w:w="0" w:type="auto"/>
            <w:vAlign w:val="center"/>
          </w:tcPr>
          <w:p w14:paraId="4F04FF61" w14:textId="21FD237E" w:rsidR="00FB2A03" w:rsidRPr="000F41EB" w:rsidRDefault="00FB2A03" w:rsidP="00AD6AE5">
            <w:pPr>
              <w:spacing w:before="120" w:after="120"/>
              <w:rPr>
                <w:sz w:val="22"/>
                <w:szCs w:val="22"/>
              </w:rPr>
            </w:pPr>
            <w:r w:rsidRPr="000F41EB">
              <w:rPr>
                <w:sz w:val="22"/>
                <w:szCs w:val="22"/>
                <w:lang w:val="pt-PT"/>
              </w:rPr>
              <w:t>Prática de Especificação</w:t>
            </w:r>
          </w:p>
        </w:tc>
        <w:tc>
          <w:tcPr>
            <w:tcW w:w="0" w:type="auto"/>
            <w:vAlign w:val="center"/>
          </w:tcPr>
          <w:p w14:paraId="0DC613F1" w14:textId="55DD5E11" w:rsidR="00FB2A03" w:rsidRPr="000F41EB" w:rsidRDefault="00FB2A03" w:rsidP="00AD6AE5">
            <w:pPr>
              <w:spacing w:before="120" w:after="120"/>
              <w:rPr>
                <w:sz w:val="22"/>
                <w:szCs w:val="22"/>
              </w:rPr>
            </w:pPr>
            <w:r w:rsidRPr="000F41EB">
              <w:rPr>
                <w:sz w:val="22"/>
                <w:szCs w:val="22"/>
                <w:lang w:val="pt-PT"/>
              </w:rPr>
              <w:t>Resultado da Especificação</w:t>
            </w:r>
          </w:p>
        </w:tc>
      </w:tr>
      <w:tr w:rsidR="00FB2A03" w:rsidRPr="000F41EB" w14:paraId="15171783" w14:textId="77777777" w:rsidTr="00B9690D">
        <w:tc>
          <w:tcPr>
            <w:tcW w:w="0" w:type="auto"/>
            <w:vAlign w:val="center"/>
          </w:tcPr>
          <w:p w14:paraId="769A9C59" w14:textId="77777777" w:rsidR="00FB2A03" w:rsidRPr="000F41EB" w:rsidRDefault="00FB2A03" w:rsidP="00AD6AE5">
            <w:pPr>
              <w:spacing w:before="120" w:after="120"/>
              <w:jc w:val="center"/>
              <w:rPr>
                <w:sz w:val="22"/>
                <w:szCs w:val="22"/>
              </w:rPr>
            </w:pPr>
            <w:r w:rsidRPr="000F41EB">
              <w:rPr>
                <w:sz w:val="22"/>
                <w:szCs w:val="22"/>
              </w:rPr>
              <w:t>6</w:t>
            </w:r>
          </w:p>
        </w:tc>
        <w:tc>
          <w:tcPr>
            <w:tcW w:w="0" w:type="auto"/>
            <w:vAlign w:val="center"/>
          </w:tcPr>
          <w:p w14:paraId="246CEF82" w14:textId="35B05399" w:rsidR="00FB2A03" w:rsidRPr="000F41EB" w:rsidRDefault="00FB2A03" w:rsidP="00AD6AE5">
            <w:pPr>
              <w:spacing w:before="120" w:after="120"/>
              <w:rPr>
                <w:sz w:val="22"/>
                <w:szCs w:val="22"/>
              </w:rPr>
            </w:pPr>
            <w:r w:rsidRPr="000F41EB">
              <w:rPr>
                <w:sz w:val="22"/>
                <w:szCs w:val="22"/>
                <w:lang w:val="pt-PT"/>
              </w:rPr>
              <w:t>Prática de Execução</w:t>
            </w:r>
          </w:p>
        </w:tc>
        <w:tc>
          <w:tcPr>
            <w:tcW w:w="0" w:type="auto"/>
            <w:vAlign w:val="center"/>
          </w:tcPr>
          <w:p w14:paraId="022D0B4C" w14:textId="0708664D" w:rsidR="00FB2A03" w:rsidRPr="000F41EB" w:rsidRDefault="00FB2A03" w:rsidP="00AD6AE5">
            <w:pPr>
              <w:spacing w:before="120" w:after="120"/>
              <w:rPr>
                <w:sz w:val="22"/>
                <w:szCs w:val="22"/>
              </w:rPr>
            </w:pPr>
            <w:r w:rsidRPr="000F41EB">
              <w:rPr>
                <w:sz w:val="22"/>
                <w:szCs w:val="22"/>
                <w:lang w:val="pt-PT"/>
              </w:rPr>
              <w:t>Resultado da Execução</w:t>
            </w:r>
          </w:p>
        </w:tc>
      </w:tr>
      <w:tr w:rsidR="00FB2A03" w:rsidRPr="000F41EB" w14:paraId="3C31291B" w14:textId="77777777" w:rsidTr="00B9690D">
        <w:tc>
          <w:tcPr>
            <w:tcW w:w="0" w:type="auto"/>
            <w:vAlign w:val="center"/>
          </w:tcPr>
          <w:p w14:paraId="31EDB936" w14:textId="77777777" w:rsidR="00FB2A03" w:rsidRPr="000F41EB" w:rsidRDefault="00FB2A03" w:rsidP="00AD6AE5">
            <w:pPr>
              <w:spacing w:before="120" w:after="120"/>
              <w:jc w:val="center"/>
              <w:rPr>
                <w:sz w:val="22"/>
                <w:szCs w:val="22"/>
              </w:rPr>
            </w:pPr>
            <w:r w:rsidRPr="000F41EB">
              <w:rPr>
                <w:sz w:val="22"/>
                <w:szCs w:val="22"/>
              </w:rPr>
              <w:t>7</w:t>
            </w:r>
          </w:p>
        </w:tc>
        <w:tc>
          <w:tcPr>
            <w:tcW w:w="0" w:type="auto"/>
            <w:vAlign w:val="center"/>
          </w:tcPr>
          <w:p w14:paraId="07E71514" w14:textId="5D8FFB94"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4720462E" w14:textId="3475E520"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6C9FB5D6" w14:textId="77777777" w:rsidTr="00B9690D">
        <w:tc>
          <w:tcPr>
            <w:tcW w:w="0" w:type="auto"/>
            <w:vAlign w:val="center"/>
          </w:tcPr>
          <w:p w14:paraId="4502B4D8" w14:textId="77777777" w:rsidR="00FB2A03" w:rsidRPr="000F41EB" w:rsidRDefault="00FB2A03" w:rsidP="00AD6AE5">
            <w:pPr>
              <w:spacing w:before="120" w:after="120"/>
              <w:jc w:val="center"/>
              <w:rPr>
                <w:sz w:val="22"/>
                <w:szCs w:val="22"/>
              </w:rPr>
            </w:pPr>
            <w:r w:rsidRPr="000F41EB">
              <w:rPr>
                <w:sz w:val="22"/>
                <w:szCs w:val="22"/>
              </w:rPr>
              <w:t>8</w:t>
            </w:r>
          </w:p>
        </w:tc>
        <w:tc>
          <w:tcPr>
            <w:tcW w:w="0" w:type="auto"/>
            <w:vAlign w:val="center"/>
          </w:tcPr>
          <w:p w14:paraId="13E0999D" w14:textId="210F8E4A"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2A71D907" w14:textId="5FDE230A"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75E27666" w14:textId="77777777" w:rsidTr="00B9690D">
        <w:tc>
          <w:tcPr>
            <w:tcW w:w="0" w:type="auto"/>
            <w:vAlign w:val="center"/>
          </w:tcPr>
          <w:p w14:paraId="460FB9D8" w14:textId="77777777" w:rsidR="00FB2A03" w:rsidRPr="000F41EB" w:rsidRDefault="00FB2A03" w:rsidP="00AD6AE5">
            <w:pPr>
              <w:spacing w:before="120" w:after="120"/>
              <w:jc w:val="center"/>
              <w:rPr>
                <w:sz w:val="22"/>
                <w:szCs w:val="22"/>
              </w:rPr>
            </w:pPr>
            <w:r w:rsidRPr="000F41EB">
              <w:rPr>
                <w:sz w:val="22"/>
                <w:szCs w:val="22"/>
              </w:rPr>
              <w:t>9</w:t>
            </w:r>
          </w:p>
        </w:tc>
        <w:tc>
          <w:tcPr>
            <w:tcW w:w="0" w:type="auto"/>
            <w:vAlign w:val="center"/>
          </w:tcPr>
          <w:p w14:paraId="64596AE8" w14:textId="72D7431C"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55674582" w14:textId="0FB756DA"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7CD1E02A" w14:textId="77777777" w:rsidTr="00B9690D">
        <w:tc>
          <w:tcPr>
            <w:tcW w:w="0" w:type="auto"/>
            <w:vAlign w:val="center"/>
          </w:tcPr>
          <w:p w14:paraId="0BE50FA8" w14:textId="77777777" w:rsidR="00FB2A03" w:rsidRPr="000F41EB" w:rsidRDefault="00FB2A03" w:rsidP="00AD6AE5">
            <w:pPr>
              <w:spacing w:before="120" w:after="120"/>
              <w:jc w:val="center"/>
              <w:rPr>
                <w:sz w:val="22"/>
                <w:szCs w:val="22"/>
              </w:rPr>
            </w:pPr>
            <w:r w:rsidRPr="000F41EB">
              <w:rPr>
                <w:sz w:val="22"/>
                <w:szCs w:val="22"/>
              </w:rPr>
              <w:t>10</w:t>
            </w:r>
          </w:p>
        </w:tc>
        <w:tc>
          <w:tcPr>
            <w:tcW w:w="0" w:type="auto"/>
            <w:vAlign w:val="center"/>
          </w:tcPr>
          <w:p w14:paraId="6D966962" w14:textId="1498868B"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3E55CE23" w14:textId="33556965"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4B5E7F90" w14:textId="77777777" w:rsidTr="00B9690D">
        <w:tc>
          <w:tcPr>
            <w:tcW w:w="0" w:type="auto"/>
            <w:vAlign w:val="center"/>
          </w:tcPr>
          <w:p w14:paraId="1A91A817" w14:textId="77777777" w:rsidR="00FB2A03" w:rsidRPr="000F41EB" w:rsidRDefault="00FB2A03" w:rsidP="00AD6AE5">
            <w:pPr>
              <w:spacing w:before="120" w:after="120"/>
              <w:jc w:val="center"/>
              <w:rPr>
                <w:sz w:val="22"/>
                <w:szCs w:val="22"/>
              </w:rPr>
            </w:pPr>
            <w:r w:rsidRPr="000F41EB">
              <w:rPr>
                <w:sz w:val="22"/>
                <w:szCs w:val="22"/>
              </w:rPr>
              <w:t>11</w:t>
            </w:r>
          </w:p>
        </w:tc>
        <w:tc>
          <w:tcPr>
            <w:tcW w:w="0" w:type="auto"/>
            <w:vAlign w:val="center"/>
          </w:tcPr>
          <w:p w14:paraId="60EA4582" w14:textId="4D0C29D0" w:rsidR="00FB2A03" w:rsidRPr="000F41EB" w:rsidRDefault="00FB2A03" w:rsidP="00AD6AE5">
            <w:pPr>
              <w:spacing w:before="120" w:after="120"/>
              <w:rPr>
                <w:sz w:val="22"/>
                <w:szCs w:val="22"/>
              </w:rPr>
            </w:pPr>
            <w:r w:rsidRPr="000F41EB">
              <w:rPr>
                <w:sz w:val="22"/>
                <w:szCs w:val="22"/>
                <w:lang w:val="pt-PT"/>
              </w:rPr>
              <w:t>Prática de Improvisação</w:t>
            </w:r>
          </w:p>
        </w:tc>
        <w:tc>
          <w:tcPr>
            <w:tcW w:w="0" w:type="auto"/>
            <w:vAlign w:val="center"/>
          </w:tcPr>
          <w:p w14:paraId="16796D30" w14:textId="14C5AAC8" w:rsidR="00FB2A03" w:rsidRPr="000F41EB" w:rsidRDefault="00FB2A03" w:rsidP="00AD6AE5">
            <w:pPr>
              <w:spacing w:before="120" w:after="120"/>
              <w:rPr>
                <w:sz w:val="22"/>
                <w:szCs w:val="22"/>
              </w:rPr>
            </w:pPr>
            <w:r w:rsidRPr="000F41EB">
              <w:rPr>
                <w:sz w:val="22"/>
                <w:szCs w:val="22"/>
                <w:lang w:val="pt-PT"/>
              </w:rPr>
              <w:t>Resultado da Improvisação</w:t>
            </w:r>
          </w:p>
        </w:tc>
      </w:tr>
      <w:tr w:rsidR="00FB2A03" w:rsidRPr="000F41EB" w14:paraId="6134D9DB" w14:textId="77777777" w:rsidTr="00B9690D">
        <w:tc>
          <w:tcPr>
            <w:tcW w:w="0" w:type="auto"/>
            <w:vAlign w:val="center"/>
          </w:tcPr>
          <w:p w14:paraId="035088D7" w14:textId="77777777" w:rsidR="00FB2A03" w:rsidRPr="000F41EB" w:rsidRDefault="00FB2A03" w:rsidP="00AD6AE5">
            <w:pPr>
              <w:spacing w:before="120" w:after="120"/>
              <w:jc w:val="center"/>
              <w:rPr>
                <w:sz w:val="22"/>
                <w:szCs w:val="22"/>
              </w:rPr>
            </w:pPr>
            <w:r w:rsidRPr="000F41EB">
              <w:rPr>
                <w:sz w:val="22"/>
                <w:szCs w:val="22"/>
              </w:rPr>
              <w:t>12</w:t>
            </w:r>
          </w:p>
        </w:tc>
        <w:tc>
          <w:tcPr>
            <w:tcW w:w="0" w:type="auto"/>
            <w:vAlign w:val="center"/>
          </w:tcPr>
          <w:p w14:paraId="439E4532" w14:textId="619E2DBB" w:rsidR="00FB2A03" w:rsidRPr="000F41EB" w:rsidRDefault="00FB2A03" w:rsidP="00AD6AE5">
            <w:pPr>
              <w:spacing w:before="120" w:after="120"/>
              <w:rPr>
                <w:sz w:val="22"/>
                <w:szCs w:val="22"/>
              </w:rPr>
            </w:pPr>
            <w:r w:rsidRPr="000F41EB">
              <w:rPr>
                <w:sz w:val="22"/>
                <w:szCs w:val="22"/>
                <w:lang w:val="pt-PT"/>
              </w:rPr>
              <w:t>Prática de Improvisação</w:t>
            </w:r>
          </w:p>
        </w:tc>
        <w:tc>
          <w:tcPr>
            <w:tcW w:w="0" w:type="auto"/>
            <w:vAlign w:val="center"/>
          </w:tcPr>
          <w:p w14:paraId="29D165A3" w14:textId="0BAFBCC6" w:rsidR="00FB2A03" w:rsidRPr="000F41EB" w:rsidRDefault="00FB2A03" w:rsidP="00AD6AE5">
            <w:pPr>
              <w:spacing w:before="120" w:after="120"/>
              <w:rPr>
                <w:sz w:val="22"/>
                <w:szCs w:val="22"/>
              </w:rPr>
            </w:pPr>
            <w:r w:rsidRPr="000F41EB">
              <w:rPr>
                <w:sz w:val="22"/>
                <w:szCs w:val="22"/>
                <w:lang w:val="pt-PT"/>
              </w:rPr>
              <w:t>Resultado da Improvisação</w:t>
            </w:r>
          </w:p>
        </w:tc>
      </w:tr>
      <w:tr w:rsidR="00FB2A03" w:rsidRPr="000F41EB" w14:paraId="35ED6A6D" w14:textId="77777777" w:rsidTr="00B9690D">
        <w:tc>
          <w:tcPr>
            <w:tcW w:w="0" w:type="auto"/>
            <w:vAlign w:val="center"/>
          </w:tcPr>
          <w:p w14:paraId="439696E0" w14:textId="77777777" w:rsidR="00FB2A03" w:rsidRPr="000F41EB" w:rsidRDefault="00FB2A03" w:rsidP="00AD6AE5">
            <w:pPr>
              <w:spacing w:before="120" w:after="120"/>
              <w:jc w:val="center"/>
              <w:rPr>
                <w:sz w:val="22"/>
                <w:szCs w:val="22"/>
              </w:rPr>
            </w:pPr>
            <w:r w:rsidRPr="000F41EB">
              <w:rPr>
                <w:sz w:val="22"/>
                <w:szCs w:val="22"/>
              </w:rPr>
              <w:t>13</w:t>
            </w:r>
          </w:p>
        </w:tc>
        <w:tc>
          <w:tcPr>
            <w:tcW w:w="0" w:type="auto"/>
            <w:vAlign w:val="center"/>
          </w:tcPr>
          <w:p w14:paraId="0326F3EF" w14:textId="74782E65" w:rsidR="00FB2A03" w:rsidRPr="000F41EB" w:rsidRDefault="00FB2A03" w:rsidP="00AD6AE5">
            <w:pPr>
              <w:spacing w:before="120" w:after="120"/>
              <w:rPr>
                <w:sz w:val="22"/>
                <w:szCs w:val="22"/>
              </w:rPr>
            </w:pPr>
            <w:r w:rsidRPr="000F41EB">
              <w:rPr>
                <w:sz w:val="22"/>
                <w:szCs w:val="22"/>
                <w:lang w:val="pt-PT"/>
              </w:rPr>
              <w:t>Prática de Negociação</w:t>
            </w:r>
          </w:p>
        </w:tc>
        <w:tc>
          <w:tcPr>
            <w:tcW w:w="0" w:type="auto"/>
            <w:vAlign w:val="center"/>
          </w:tcPr>
          <w:p w14:paraId="0868C22A" w14:textId="1FD11A6C" w:rsidR="00FB2A03" w:rsidRPr="000F41EB" w:rsidRDefault="00FB2A03" w:rsidP="00AD6AE5">
            <w:pPr>
              <w:spacing w:before="120" w:after="120"/>
              <w:rPr>
                <w:sz w:val="22"/>
                <w:szCs w:val="22"/>
              </w:rPr>
            </w:pPr>
            <w:r w:rsidRPr="000F41EB">
              <w:rPr>
                <w:sz w:val="22"/>
                <w:szCs w:val="22"/>
                <w:lang w:val="pt-PT"/>
              </w:rPr>
              <w:t>Resultado da Negociação</w:t>
            </w:r>
          </w:p>
        </w:tc>
      </w:tr>
      <w:tr w:rsidR="00FB2A03" w:rsidRPr="000F41EB" w14:paraId="5109F12A" w14:textId="77777777" w:rsidTr="00B9690D">
        <w:tc>
          <w:tcPr>
            <w:tcW w:w="0" w:type="auto"/>
            <w:vAlign w:val="center"/>
          </w:tcPr>
          <w:p w14:paraId="7018A5A9" w14:textId="77777777" w:rsidR="00FB2A03" w:rsidRPr="000F41EB" w:rsidRDefault="00FB2A03" w:rsidP="00AD6AE5">
            <w:pPr>
              <w:spacing w:before="120" w:after="120"/>
              <w:jc w:val="center"/>
              <w:rPr>
                <w:sz w:val="22"/>
                <w:szCs w:val="22"/>
              </w:rPr>
            </w:pPr>
            <w:r w:rsidRPr="000F41EB">
              <w:rPr>
                <w:sz w:val="22"/>
                <w:szCs w:val="22"/>
              </w:rPr>
              <w:t>14</w:t>
            </w:r>
          </w:p>
        </w:tc>
        <w:tc>
          <w:tcPr>
            <w:tcW w:w="0" w:type="auto"/>
            <w:vAlign w:val="center"/>
          </w:tcPr>
          <w:p w14:paraId="7C983FA6" w14:textId="03D30AC7" w:rsidR="00FB2A03" w:rsidRPr="000F41EB" w:rsidRDefault="00FB2A03" w:rsidP="00AD6AE5">
            <w:pPr>
              <w:spacing w:before="120" w:after="120"/>
              <w:rPr>
                <w:sz w:val="22"/>
                <w:szCs w:val="22"/>
              </w:rPr>
            </w:pPr>
            <w:r w:rsidRPr="000F41EB">
              <w:rPr>
                <w:sz w:val="22"/>
                <w:szCs w:val="22"/>
                <w:lang w:val="pt-PT"/>
              </w:rPr>
              <w:t>Prática de Descrição</w:t>
            </w:r>
          </w:p>
        </w:tc>
        <w:tc>
          <w:tcPr>
            <w:tcW w:w="0" w:type="auto"/>
            <w:vAlign w:val="center"/>
          </w:tcPr>
          <w:p w14:paraId="77CEBBDC" w14:textId="1004D002" w:rsidR="00FB2A03" w:rsidRPr="000F41EB" w:rsidRDefault="00FB2A03" w:rsidP="00AD6AE5">
            <w:pPr>
              <w:spacing w:before="120" w:after="120"/>
              <w:rPr>
                <w:sz w:val="22"/>
                <w:szCs w:val="22"/>
              </w:rPr>
            </w:pPr>
            <w:r w:rsidRPr="000F41EB">
              <w:rPr>
                <w:sz w:val="22"/>
                <w:szCs w:val="22"/>
                <w:lang w:val="pt-PT"/>
              </w:rPr>
              <w:t>Resultado da Descrição</w:t>
            </w:r>
          </w:p>
        </w:tc>
      </w:tr>
      <w:tr w:rsidR="00FB2A03" w:rsidRPr="000F41EB" w14:paraId="34E4EB79" w14:textId="77777777" w:rsidTr="00B9690D">
        <w:tc>
          <w:tcPr>
            <w:tcW w:w="0" w:type="auto"/>
            <w:vAlign w:val="center"/>
          </w:tcPr>
          <w:p w14:paraId="0575B70C" w14:textId="77777777" w:rsidR="00FB2A03" w:rsidRPr="000F41EB" w:rsidRDefault="00FB2A03" w:rsidP="00AD6AE5">
            <w:pPr>
              <w:spacing w:before="120" w:after="120"/>
              <w:jc w:val="center"/>
              <w:rPr>
                <w:sz w:val="22"/>
                <w:szCs w:val="22"/>
              </w:rPr>
            </w:pPr>
            <w:r w:rsidRPr="000F41EB">
              <w:rPr>
                <w:sz w:val="22"/>
                <w:szCs w:val="22"/>
              </w:rPr>
              <w:t>15</w:t>
            </w:r>
          </w:p>
        </w:tc>
        <w:tc>
          <w:tcPr>
            <w:tcW w:w="0" w:type="auto"/>
            <w:vAlign w:val="center"/>
          </w:tcPr>
          <w:p w14:paraId="0FFBF239" w14:textId="2D3C170A" w:rsidR="00FB2A03" w:rsidRPr="000F41EB" w:rsidRDefault="00FB2A03" w:rsidP="00AD6AE5">
            <w:pPr>
              <w:spacing w:before="120" w:after="120"/>
              <w:rPr>
                <w:sz w:val="22"/>
                <w:szCs w:val="22"/>
              </w:rPr>
            </w:pPr>
            <w:r w:rsidRPr="000F41EB">
              <w:rPr>
                <w:sz w:val="22"/>
                <w:szCs w:val="22"/>
                <w:lang w:val="pt-PT"/>
              </w:rPr>
              <w:t>Prática de Descrição</w:t>
            </w:r>
          </w:p>
        </w:tc>
        <w:tc>
          <w:tcPr>
            <w:tcW w:w="0" w:type="auto"/>
            <w:vAlign w:val="center"/>
          </w:tcPr>
          <w:p w14:paraId="4F882449" w14:textId="18EB4C32" w:rsidR="00FB2A03" w:rsidRPr="000F41EB" w:rsidRDefault="00FB2A03" w:rsidP="00AD6AE5">
            <w:pPr>
              <w:spacing w:before="120" w:after="120"/>
              <w:rPr>
                <w:sz w:val="22"/>
                <w:szCs w:val="22"/>
              </w:rPr>
            </w:pPr>
            <w:r w:rsidRPr="000F41EB">
              <w:rPr>
                <w:sz w:val="22"/>
                <w:szCs w:val="22"/>
                <w:lang w:val="pt-PT"/>
              </w:rPr>
              <w:t>Resultado da Descrição</w:t>
            </w:r>
          </w:p>
        </w:tc>
      </w:tr>
      <w:tr w:rsidR="00FB2A03" w:rsidRPr="000F41EB" w14:paraId="06181563" w14:textId="77777777" w:rsidTr="00B9690D">
        <w:tc>
          <w:tcPr>
            <w:tcW w:w="0" w:type="auto"/>
            <w:vAlign w:val="center"/>
          </w:tcPr>
          <w:p w14:paraId="4D2A4A76" w14:textId="77777777" w:rsidR="00FB2A03" w:rsidRPr="000F41EB" w:rsidRDefault="00FB2A03" w:rsidP="00AD6AE5">
            <w:pPr>
              <w:spacing w:before="120" w:after="120"/>
              <w:jc w:val="center"/>
              <w:rPr>
                <w:sz w:val="22"/>
                <w:szCs w:val="22"/>
              </w:rPr>
            </w:pPr>
            <w:r w:rsidRPr="000F41EB">
              <w:rPr>
                <w:sz w:val="22"/>
                <w:szCs w:val="22"/>
              </w:rPr>
              <w:t>16</w:t>
            </w:r>
          </w:p>
        </w:tc>
        <w:tc>
          <w:tcPr>
            <w:tcW w:w="0" w:type="auto"/>
            <w:vAlign w:val="center"/>
          </w:tcPr>
          <w:p w14:paraId="6A7771F9" w14:textId="6D035998" w:rsidR="00FB2A03" w:rsidRPr="000F41EB" w:rsidRDefault="00FB2A03" w:rsidP="00AD6AE5">
            <w:pPr>
              <w:spacing w:before="120" w:after="120"/>
              <w:rPr>
                <w:sz w:val="22"/>
                <w:szCs w:val="22"/>
              </w:rPr>
            </w:pPr>
            <w:r w:rsidRPr="000F41EB">
              <w:rPr>
                <w:sz w:val="22"/>
                <w:szCs w:val="22"/>
                <w:lang w:val="pt-PT"/>
              </w:rPr>
              <w:t>Prática de Documentação</w:t>
            </w:r>
          </w:p>
        </w:tc>
        <w:tc>
          <w:tcPr>
            <w:tcW w:w="0" w:type="auto"/>
            <w:vAlign w:val="center"/>
          </w:tcPr>
          <w:p w14:paraId="035C46E3" w14:textId="38EEA72E" w:rsidR="00FB2A03" w:rsidRPr="000F41EB" w:rsidRDefault="00FB2A03" w:rsidP="00AD6AE5">
            <w:pPr>
              <w:spacing w:before="120" w:after="120"/>
              <w:rPr>
                <w:sz w:val="22"/>
                <w:szCs w:val="22"/>
              </w:rPr>
            </w:pPr>
            <w:r w:rsidRPr="000F41EB">
              <w:rPr>
                <w:sz w:val="22"/>
                <w:szCs w:val="22"/>
                <w:lang w:val="pt-PT"/>
              </w:rPr>
              <w:t>Resultado da Documentação</w:t>
            </w:r>
          </w:p>
        </w:tc>
      </w:tr>
      <w:tr w:rsidR="00FB2A03" w:rsidRPr="000F41EB" w14:paraId="671552E7" w14:textId="77777777" w:rsidTr="00B9690D">
        <w:tc>
          <w:tcPr>
            <w:tcW w:w="0" w:type="auto"/>
            <w:vAlign w:val="center"/>
          </w:tcPr>
          <w:p w14:paraId="64F91CCD" w14:textId="77777777" w:rsidR="00FB2A03" w:rsidRPr="000F41EB" w:rsidRDefault="00FB2A03" w:rsidP="00AD6AE5">
            <w:pPr>
              <w:spacing w:before="120" w:after="120"/>
              <w:jc w:val="center"/>
              <w:rPr>
                <w:sz w:val="22"/>
                <w:szCs w:val="22"/>
              </w:rPr>
            </w:pPr>
            <w:r w:rsidRPr="000F41EB">
              <w:rPr>
                <w:sz w:val="22"/>
                <w:szCs w:val="22"/>
              </w:rPr>
              <w:t>17</w:t>
            </w:r>
          </w:p>
        </w:tc>
        <w:tc>
          <w:tcPr>
            <w:tcW w:w="0" w:type="auto"/>
            <w:vAlign w:val="center"/>
          </w:tcPr>
          <w:p w14:paraId="43D2DA43" w14:textId="5A5C985B" w:rsidR="00FB2A03" w:rsidRPr="000F41EB" w:rsidRDefault="00FB2A03" w:rsidP="00AD6AE5">
            <w:pPr>
              <w:spacing w:before="120" w:after="120"/>
              <w:rPr>
                <w:sz w:val="22"/>
                <w:szCs w:val="22"/>
              </w:rPr>
            </w:pPr>
            <w:r w:rsidRPr="000F41EB">
              <w:rPr>
                <w:sz w:val="22"/>
                <w:szCs w:val="22"/>
                <w:lang w:val="pt-PT"/>
              </w:rPr>
              <w:t>Resultado da Exploração</w:t>
            </w:r>
          </w:p>
        </w:tc>
        <w:tc>
          <w:tcPr>
            <w:tcW w:w="0" w:type="auto"/>
            <w:vAlign w:val="center"/>
          </w:tcPr>
          <w:p w14:paraId="0B0C0480" w14:textId="18D9D076" w:rsidR="00FB2A03" w:rsidRPr="000F41EB" w:rsidRDefault="00FB2A03" w:rsidP="00AD6AE5">
            <w:pPr>
              <w:spacing w:before="120" w:after="120"/>
              <w:rPr>
                <w:sz w:val="22"/>
                <w:szCs w:val="22"/>
              </w:rPr>
            </w:pPr>
            <w:r w:rsidRPr="000F41EB">
              <w:rPr>
                <w:sz w:val="22"/>
                <w:szCs w:val="22"/>
                <w:lang w:val="pt-PT"/>
              </w:rPr>
              <w:t>Instrumentos da Compreensão</w:t>
            </w:r>
          </w:p>
        </w:tc>
      </w:tr>
      <w:tr w:rsidR="00FB2A03" w:rsidRPr="000F41EB" w14:paraId="7AD497AB" w14:textId="77777777" w:rsidTr="00B9690D">
        <w:tc>
          <w:tcPr>
            <w:tcW w:w="0" w:type="auto"/>
            <w:vAlign w:val="center"/>
          </w:tcPr>
          <w:p w14:paraId="381A4ECC" w14:textId="77777777" w:rsidR="00FB2A03" w:rsidRPr="000F41EB" w:rsidRDefault="00FB2A03" w:rsidP="00AD6AE5">
            <w:pPr>
              <w:spacing w:before="120" w:after="120"/>
              <w:jc w:val="center"/>
              <w:rPr>
                <w:sz w:val="22"/>
                <w:szCs w:val="22"/>
              </w:rPr>
            </w:pPr>
            <w:r w:rsidRPr="000F41EB">
              <w:rPr>
                <w:sz w:val="22"/>
                <w:szCs w:val="22"/>
              </w:rPr>
              <w:t>18</w:t>
            </w:r>
          </w:p>
        </w:tc>
        <w:tc>
          <w:tcPr>
            <w:tcW w:w="0" w:type="auto"/>
            <w:vAlign w:val="center"/>
          </w:tcPr>
          <w:p w14:paraId="644DAAA5" w14:textId="7D239F05" w:rsidR="00FB2A03" w:rsidRPr="000F41EB" w:rsidRDefault="00FB2A03" w:rsidP="00AD6AE5">
            <w:pPr>
              <w:spacing w:before="120" w:after="120"/>
              <w:rPr>
                <w:sz w:val="22"/>
                <w:szCs w:val="22"/>
              </w:rPr>
            </w:pPr>
            <w:r w:rsidRPr="000F41EB">
              <w:rPr>
                <w:sz w:val="22"/>
                <w:szCs w:val="22"/>
                <w:lang w:val="pt-PT"/>
              </w:rPr>
              <w:t>Resultado da Compreensão</w:t>
            </w:r>
          </w:p>
        </w:tc>
        <w:tc>
          <w:tcPr>
            <w:tcW w:w="0" w:type="auto"/>
            <w:vAlign w:val="center"/>
          </w:tcPr>
          <w:p w14:paraId="1298612C" w14:textId="277FAD39" w:rsidR="00FB2A03" w:rsidRPr="000F41EB" w:rsidRDefault="00FB2A03" w:rsidP="00AD6AE5">
            <w:pPr>
              <w:spacing w:before="120" w:after="120"/>
              <w:rPr>
                <w:sz w:val="22"/>
                <w:szCs w:val="22"/>
              </w:rPr>
            </w:pPr>
            <w:r w:rsidRPr="000F41EB">
              <w:rPr>
                <w:sz w:val="22"/>
                <w:szCs w:val="22"/>
                <w:lang w:val="pt-PT"/>
              </w:rPr>
              <w:t>Objeto da Modelagem</w:t>
            </w:r>
          </w:p>
        </w:tc>
      </w:tr>
      <w:tr w:rsidR="00FB2A03" w:rsidRPr="000F41EB" w14:paraId="745062D4" w14:textId="77777777" w:rsidTr="00B9690D">
        <w:tc>
          <w:tcPr>
            <w:tcW w:w="0" w:type="auto"/>
            <w:vAlign w:val="center"/>
          </w:tcPr>
          <w:p w14:paraId="48CB6E49" w14:textId="77777777" w:rsidR="00FB2A03" w:rsidRPr="000F41EB" w:rsidRDefault="00FB2A03" w:rsidP="00AD6AE5">
            <w:pPr>
              <w:spacing w:before="120" w:after="120"/>
              <w:jc w:val="center"/>
              <w:rPr>
                <w:sz w:val="22"/>
                <w:szCs w:val="22"/>
              </w:rPr>
            </w:pPr>
            <w:r w:rsidRPr="000F41EB">
              <w:rPr>
                <w:sz w:val="22"/>
                <w:szCs w:val="22"/>
              </w:rPr>
              <w:t>19</w:t>
            </w:r>
          </w:p>
        </w:tc>
        <w:tc>
          <w:tcPr>
            <w:tcW w:w="0" w:type="auto"/>
            <w:vAlign w:val="center"/>
          </w:tcPr>
          <w:p w14:paraId="3F52C767" w14:textId="722DD549" w:rsidR="00FB2A03" w:rsidRPr="000F41EB" w:rsidRDefault="00FB2A03" w:rsidP="00AD6AE5">
            <w:pPr>
              <w:spacing w:before="120" w:after="120"/>
              <w:rPr>
                <w:sz w:val="22"/>
                <w:szCs w:val="22"/>
              </w:rPr>
            </w:pPr>
            <w:r w:rsidRPr="000F41EB">
              <w:rPr>
                <w:sz w:val="22"/>
                <w:szCs w:val="22"/>
                <w:lang w:val="pt-PT"/>
              </w:rPr>
              <w:t>Resultado da Modelagem</w:t>
            </w:r>
          </w:p>
        </w:tc>
        <w:tc>
          <w:tcPr>
            <w:tcW w:w="0" w:type="auto"/>
            <w:vAlign w:val="center"/>
          </w:tcPr>
          <w:p w14:paraId="65B88EEF" w14:textId="676A5B5E" w:rsidR="00FB2A03" w:rsidRPr="000F41EB" w:rsidRDefault="00FB2A03" w:rsidP="00AD6AE5">
            <w:pPr>
              <w:spacing w:before="120" w:after="120"/>
              <w:rPr>
                <w:sz w:val="22"/>
                <w:szCs w:val="22"/>
              </w:rPr>
            </w:pPr>
            <w:r w:rsidRPr="000F41EB">
              <w:rPr>
                <w:sz w:val="22"/>
                <w:szCs w:val="22"/>
                <w:lang w:val="pt-PT"/>
              </w:rPr>
              <w:t>Sujeito da Especificação</w:t>
            </w:r>
          </w:p>
        </w:tc>
      </w:tr>
      <w:tr w:rsidR="00FB2A03" w:rsidRPr="000F41EB" w14:paraId="6529F387" w14:textId="77777777" w:rsidTr="00B9690D">
        <w:tc>
          <w:tcPr>
            <w:tcW w:w="0" w:type="auto"/>
            <w:vAlign w:val="center"/>
          </w:tcPr>
          <w:p w14:paraId="4AEC5075" w14:textId="77777777" w:rsidR="00FB2A03" w:rsidRPr="000F41EB" w:rsidRDefault="00FB2A03" w:rsidP="00AD6AE5">
            <w:pPr>
              <w:spacing w:before="120" w:after="120"/>
              <w:jc w:val="center"/>
              <w:rPr>
                <w:sz w:val="22"/>
                <w:szCs w:val="22"/>
              </w:rPr>
            </w:pPr>
            <w:r w:rsidRPr="000F41EB">
              <w:rPr>
                <w:sz w:val="22"/>
                <w:szCs w:val="22"/>
              </w:rPr>
              <w:t>20</w:t>
            </w:r>
          </w:p>
        </w:tc>
        <w:tc>
          <w:tcPr>
            <w:tcW w:w="0" w:type="auto"/>
            <w:vAlign w:val="center"/>
          </w:tcPr>
          <w:p w14:paraId="66D772A4" w14:textId="1541E6BE" w:rsidR="00FB2A03" w:rsidRPr="000F41EB" w:rsidRDefault="00FB2A03" w:rsidP="00AD6AE5">
            <w:pPr>
              <w:spacing w:before="120" w:after="120"/>
              <w:rPr>
                <w:sz w:val="22"/>
                <w:szCs w:val="22"/>
              </w:rPr>
            </w:pPr>
            <w:r w:rsidRPr="000F41EB">
              <w:rPr>
                <w:sz w:val="22"/>
                <w:szCs w:val="22"/>
                <w:lang w:val="pt-PT"/>
              </w:rPr>
              <w:t>Resultado da Modelagem</w:t>
            </w:r>
          </w:p>
        </w:tc>
        <w:tc>
          <w:tcPr>
            <w:tcW w:w="0" w:type="auto"/>
            <w:vAlign w:val="center"/>
          </w:tcPr>
          <w:p w14:paraId="7255EB1F" w14:textId="07CF4AAD" w:rsidR="00FB2A03" w:rsidRPr="000F41EB" w:rsidRDefault="00FB2A03" w:rsidP="00AD6AE5">
            <w:pPr>
              <w:spacing w:before="120" w:after="120"/>
              <w:rPr>
                <w:sz w:val="22"/>
                <w:szCs w:val="22"/>
              </w:rPr>
            </w:pPr>
            <w:r w:rsidRPr="000F41EB">
              <w:rPr>
                <w:sz w:val="22"/>
                <w:szCs w:val="22"/>
                <w:lang w:val="pt-PT"/>
              </w:rPr>
              <w:t>Instrumentos da Reflexão</w:t>
            </w:r>
          </w:p>
        </w:tc>
      </w:tr>
      <w:tr w:rsidR="00FB2A03" w:rsidRPr="000F41EB" w14:paraId="3B1C03A9" w14:textId="77777777" w:rsidTr="00B9690D">
        <w:tc>
          <w:tcPr>
            <w:tcW w:w="0" w:type="auto"/>
            <w:vAlign w:val="center"/>
          </w:tcPr>
          <w:p w14:paraId="15707835" w14:textId="77777777" w:rsidR="00FB2A03" w:rsidRPr="000F41EB" w:rsidRDefault="00FB2A03" w:rsidP="00AD6AE5">
            <w:pPr>
              <w:spacing w:before="120" w:after="120"/>
              <w:jc w:val="center"/>
              <w:rPr>
                <w:sz w:val="22"/>
                <w:szCs w:val="22"/>
              </w:rPr>
            </w:pPr>
            <w:r w:rsidRPr="000F41EB">
              <w:rPr>
                <w:sz w:val="22"/>
                <w:szCs w:val="22"/>
              </w:rPr>
              <w:t>21</w:t>
            </w:r>
          </w:p>
        </w:tc>
        <w:tc>
          <w:tcPr>
            <w:tcW w:w="0" w:type="auto"/>
            <w:vAlign w:val="center"/>
          </w:tcPr>
          <w:p w14:paraId="16C04DE4" w14:textId="13E00BDD" w:rsidR="00FB2A03" w:rsidRPr="000F41EB" w:rsidRDefault="00FB2A03" w:rsidP="00AD6AE5">
            <w:pPr>
              <w:spacing w:before="120" w:after="120"/>
              <w:rPr>
                <w:sz w:val="22"/>
                <w:szCs w:val="22"/>
              </w:rPr>
            </w:pPr>
            <w:r w:rsidRPr="000F41EB">
              <w:rPr>
                <w:sz w:val="22"/>
                <w:szCs w:val="22"/>
                <w:lang w:val="pt-PT"/>
              </w:rPr>
              <w:t>Resultado da Especificação</w:t>
            </w:r>
          </w:p>
        </w:tc>
        <w:tc>
          <w:tcPr>
            <w:tcW w:w="0" w:type="auto"/>
            <w:vAlign w:val="center"/>
          </w:tcPr>
          <w:p w14:paraId="6A78E5FD" w14:textId="01A2C615" w:rsidR="00FB2A03" w:rsidRPr="000F41EB" w:rsidRDefault="00FB2A03" w:rsidP="00AD6AE5">
            <w:pPr>
              <w:spacing w:before="120" w:after="120"/>
              <w:rPr>
                <w:sz w:val="22"/>
                <w:szCs w:val="22"/>
              </w:rPr>
            </w:pPr>
            <w:r w:rsidRPr="000F41EB">
              <w:rPr>
                <w:sz w:val="22"/>
                <w:szCs w:val="22"/>
                <w:lang w:val="pt-PT"/>
              </w:rPr>
              <w:t>Divisão de Trabalho da Execução</w:t>
            </w:r>
          </w:p>
        </w:tc>
      </w:tr>
      <w:tr w:rsidR="00FB2A03" w:rsidRPr="000F41EB" w14:paraId="40A7C9F4" w14:textId="77777777" w:rsidTr="00B9690D">
        <w:tc>
          <w:tcPr>
            <w:tcW w:w="0" w:type="auto"/>
            <w:vAlign w:val="center"/>
          </w:tcPr>
          <w:p w14:paraId="3CC541B0" w14:textId="77777777" w:rsidR="00FB2A03" w:rsidRPr="000F41EB" w:rsidRDefault="00FB2A03" w:rsidP="00AD6AE5">
            <w:pPr>
              <w:spacing w:before="120" w:after="120"/>
              <w:jc w:val="center"/>
              <w:rPr>
                <w:sz w:val="22"/>
                <w:szCs w:val="22"/>
              </w:rPr>
            </w:pPr>
            <w:r w:rsidRPr="000F41EB">
              <w:rPr>
                <w:sz w:val="22"/>
                <w:szCs w:val="22"/>
              </w:rPr>
              <w:t>22</w:t>
            </w:r>
          </w:p>
        </w:tc>
        <w:tc>
          <w:tcPr>
            <w:tcW w:w="0" w:type="auto"/>
            <w:vAlign w:val="center"/>
          </w:tcPr>
          <w:p w14:paraId="7675C7DD" w14:textId="791B2772" w:rsidR="00FB2A03" w:rsidRPr="000F41EB" w:rsidRDefault="00FB2A03" w:rsidP="00AD6AE5">
            <w:pPr>
              <w:spacing w:before="120" w:after="120"/>
              <w:rPr>
                <w:sz w:val="22"/>
                <w:szCs w:val="22"/>
              </w:rPr>
            </w:pPr>
            <w:r w:rsidRPr="000F41EB">
              <w:rPr>
                <w:sz w:val="22"/>
                <w:szCs w:val="22"/>
                <w:lang w:val="pt-PT"/>
              </w:rPr>
              <w:t>Resultado da Execução</w:t>
            </w:r>
          </w:p>
        </w:tc>
        <w:tc>
          <w:tcPr>
            <w:tcW w:w="0" w:type="auto"/>
            <w:vAlign w:val="center"/>
          </w:tcPr>
          <w:p w14:paraId="1F815BB4" w14:textId="2402851D" w:rsidR="00FB2A03" w:rsidRPr="000F41EB" w:rsidRDefault="00FB2A03" w:rsidP="00AD6AE5">
            <w:pPr>
              <w:spacing w:before="120" w:after="120"/>
              <w:rPr>
                <w:sz w:val="22"/>
                <w:szCs w:val="22"/>
              </w:rPr>
            </w:pPr>
            <w:r w:rsidRPr="000F41EB">
              <w:rPr>
                <w:sz w:val="22"/>
                <w:szCs w:val="22"/>
                <w:lang w:val="pt-PT"/>
              </w:rPr>
              <w:t>Divisão de Trabalho da Reflexão</w:t>
            </w:r>
          </w:p>
        </w:tc>
      </w:tr>
      <w:tr w:rsidR="00FB2A03" w:rsidRPr="000F41EB" w14:paraId="7EBC0A41" w14:textId="77777777" w:rsidTr="00B9690D">
        <w:tc>
          <w:tcPr>
            <w:tcW w:w="0" w:type="auto"/>
            <w:vAlign w:val="center"/>
          </w:tcPr>
          <w:p w14:paraId="7FFB6D01" w14:textId="77777777" w:rsidR="00FB2A03" w:rsidRPr="000F41EB" w:rsidRDefault="00FB2A03" w:rsidP="00AD6AE5">
            <w:pPr>
              <w:spacing w:before="120" w:after="120"/>
              <w:jc w:val="center"/>
              <w:rPr>
                <w:sz w:val="22"/>
                <w:szCs w:val="22"/>
              </w:rPr>
            </w:pPr>
            <w:r w:rsidRPr="000F41EB">
              <w:rPr>
                <w:sz w:val="22"/>
                <w:szCs w:val="22"/>
              </w:rPr>
              <w:t>23</w:t>
            </w:r>
          </w:p>
        </w:tc>
        <w:tc>
          <w:tcPr>
            <w:tcW w:w="0" w:type="auto"/>
            <w:vAlign w:val="center"/>
          </w:tcPr>
          <w:p w14:paraId="6B91B79F" w14:textId="59F1F70E" w:rsidR="00FB2A03" w:rsidRPr="000F41EB" w:rsidRDefault="00FB2A03" w:rsidP="00AD6AE5">
            <w:pPr>
              <w:spacing w:before="120" w:after="120"/>
              <w:rPr>
                <w:sz w:val="22"/>
                <w:szCs w:val="22"/>
              </w:rPr>
            </w:pPr>
            <w:r w:rsidRPr="000F41EB">
              <w:rPr>
                <w:sz w:val="22"/>
                <w:szCs w:val="22"/>
                <w:lang w:val="pt-PT"/>
              </w:rPr>
              <w:t>Resultado da Reflexão</w:t>
            </w:r>
          </w:p>
        </w:tc>
        <w:tc>
          <w:tcPr>
            <w:tcW w:w="0" w:type="auto"/>
            <w:vAlign w:val="center"/>
          </w:tcPr>
          <w:p w14:paraId="503E3D21" w14:textId="3607EA6E" w:rsidR="00FB2A03" w:rsidRPr="000F41EB" w:rsidRDefault="00FB2A03" w:rsidP="00AD6AE5">
            <w:pPr>
              <w:spacing w:before="120" w:after="120"/>
              <w:rPr>
                <w:sz w:val="22"/>
                <w:szCs w:val="22"/>
              </w:rPr>
            </w:pPr>
            <w:r w:rsidRPr="000F41EB">
              <w:rPr>
                <w:sz w:val="22"/>
                <w:szCs w:val="22"/>
                <w:lang w:val="pt-PT"/>
              </w:rPr>
              <w:t>Divisão de Trabalho da Compreensão</w:t>
            </w:r>
          </w:p>
        </w:tc>
      </w:tr>
      <w:tr w:rsidR="00FB2A03" w:rsidRPr="000F41EB" w14:paraId="03791750" w14:textId="77777777" w:rsidTr="00B9690D">
        <w:tc>
          <w:tcPr>
            <w:tcW w:w="0" w:type="auto"/>
            <w:vAlign w:val="center"/>
          </w:tcPr>
          <w:p w14:paraId="0EE255B4" w14:textId="77777777" w:rsidR="00FB2A03" w:rsidRPr="000F41EB" w:rsidRDefault="00FB2A03" w:rsidP="00AD6AE5">
            <w:pPr>
              <w:spacing w:before="120" w:after="120"/>
              <w:jc w:val="center"/>
              <w:rPr>
                <w:sz w:val="22"/>
                <w:szCs w:val="22"/>
              </w:rPr>
            </w:pPr>
            <w:r w:rsidRPr="000F41EB">
              <w:rPr>
                <w:sz w:val="22"/>
                <w:szCs w:val="22"/>
              </w:rPr>
              <w:t>24</w:t>
            </w:r>
          </w:p>
        </w:tc>
        <w:tc>
          <w:tcPr>
            <w:tcW w:w="0" w:type="auto"/>
            <w:vAlign w:val="center"/>
          </w:tcPr>
          <w:p w14:paraId="1BFE980F" w14:textId="2847D235" w:rsidR="00FB2A03" w:rsidRPr="000F41EB" w:rsidRDefault="00FB2A03" w:rsidP="00AD6AE5">
            <w:pPr>
              <w:spacing w:before="120" w:after="120"/>
              <w:rPr>
                <w:sz w:val="22"/>
                <w:szCs w:val="22"/>
              </w:rPr>
            </w:pPr>
            <w:r w:rsidRPr="000F41EB">
              <w:rPr>
                <w:sz w:val="22"/>
                <w:szCs w:val="22"/>
                <w:lang w:val="pt-PT"/>
              </w:rPr>
              <w:t>Resultado da Reflexão</w:t>
            </w:r>
          </w:p>
        </w:tc>
        <w:tc>
          <w:tcPr>
            <w:tcW w:w="0" w:type="auto"/>
            <w:vAlign w:val="center"/>
          </w:tcPr>
          <w:p w14:paraId="111C3DBC" w14:textId="5B3F7620" w:rsidR="00FB2A03" w:rsidRPr="000F41EB" w:rsidRDefault="00FB2A03" w:rsidP="00AD6AE5">
            <w:pPr>
              <w:spacing w:before="120" w:after="120"/>
              <w:rPr>
                <w:sz w:val="22"/>
                <w:szCs w:val="22"/>
              </w:rPr>
            </w:pPr>
            <w:r w:rsidRPr="000F41EB">
              <w:rPr>
                <w:sz w:val="22"/>
                <w:szCs w:val="22"/>
                <w:lang w:val="pt-PT"/>
              </w:rPr>
              <w:t>Divisão de Trabalho da Negociação</w:t>
            </w:r>
          </w:p>
        </w:tc>
      </w:tr>
      <w:tr w:rsidR="00FB2A03" w:rsidRPr="000F41EB" w14:paraId="3A4F57EF" w14:textId="77777777" w:rsidTr="00B9690D">
        <w:tc>
          <w:tcPr>
            <w:tcW w:w="0" w:type="auto"/>
            <w:vAlign w:val="center"/>
          </w:tcPr>
          <w:p w14:paraId="57800C83" w14:textId="77777777" w:rsidR="00FB2A03" w:rsidRPr="000F41EB" w:rsidRDefault="00FB2A03" w:rsidP="00AD6AE5">
            <w:pPr>
              <w:spacing w:before="120" w:after="120"/>
              <w:jc w:val="center"/>
              <w:rPr>
                <w:sz w:val="22"/>
                <w:szCs w:val="22"/>
              </w:rPr>
            </w:pPr>
            <w:r w:rsidRPr="000F41EB">
              <w:rPr>
                <w:sz w:val="22"/>
                <w:szCs w:val="22"/>
              </w:rPr>
              <w:t>25</w:t>
            </w:r>
          </w:p>
        </w:tc>
        <w:tc>
          <w:tcPr>
            <w:tcW w:w="0" w:type="auto"/>
            <w:vAlign w:val="center"/>
          </w:tcPr>
          <w:p w14:paraId="666CDD1F" w14:textId="176A643E" w:rsidR="00FB2A03" w:rsidRPr="000F41EB" w:rsidRDefault="00FB2A03" w:rsidP="00AD6AE5">
            <w:pPr>
              <w:spacing w:before="120" w:after="120"/>
              <w:rPr>
                <w:sz w:val="22"/>
                <w:szCs w:val="22"/>
              </w:rPr>
            </w:pPr>
            <w:r w:rsidRPr="000F41EB">
              <w:rPr>
                <w:sz w:val="22"/>
                <w:szCs w:val="22"/>
                <w:lang w:val="pt-PT"/>
              </w:rPr>
              <w:t>Resultado da Reflexão</w:t>
            </w:r>
          </w:p>
        </w:tc>
        <w:tc>
          <w:tcPr>
            <w:tcW w:w="0" w:type="auto"/>
            <w:vAlign w:val="center"/>
          </w:tcPr>
          <w:p w14:paraId="796BDECD" w14:textId="418D6AFD" w:rsidR="00FB2A03" w:rsidRPr="000F41EB" w:rsidRDefault="00FB2A03" w:rsidP="00AD6AE5">
            <w:pPr>
              <w:spacing w:before="120" w:after="120"/>
              <w:rPr>
                <w:sz w:val="22"/>
                <w:szCs w:val="22"/>
              </w:rPr>
            </w:pPr>
            <w:r w:rsidRPr="000F41EB">
              <w:rPr>
                <w:sz w:val="22"/>
                <w:szCs w:val="22"/>
                <w:lang w:val="pt-PT"/>
              </w:rPr>
              <w:t>Sujeito da Descrição</w:t>
            </w:r>
          </w:p>
        </w:tc>
      </w:tr>
      <w:tr w:rsidR="00FB2A03" w:rsidRPr="000F41EB" w14:paraId="3D18CE01" w14:textId="77777777" w:rsidTr="00B9690D">
        <w:tc>
          <w:tcPr>
            <w:tcW w:w="0" w:type="auto"/>
            <w:vAlign w:val="center"/>
          </w:tcPr>
          <w:p w14:paraId="10ED303D" w14:textId="77777777" w:rsidR="00FB2A03" w:rsidRPr="000F41EB" w:rsidRDefault="00FB2A03" w:rsidP="00AD6AE5">
            <w:pPr>
              <w:spacing w:before="120" w:after="120"/>
              <w:jc w:val="center"/>
              <w:rPr>
                <w:sz w:val="22"/>
                <w:szCs w:val="22"/>
              </w:rPr>
            </w:pPr>
            <w:r w:rsidRPr="000F41EB">
              <w:rPr>
                <w:sz w:val="22"/>
                <w:szCs w:val="22"/>
              </w:rPr>
              <w:t>26</w:t>
            </w:r>
          </w:p>
        </w:tc>
        <w:tc>
          <w:tcPr>
            <w:tcW w:w="0" w:type="auto"/>
            <w:vAlign w:val="center"/>
          </w:tcPr>
          <w:p w14:paraId="7660416A" w14:textId="7B973FC1" w:rsidR="00FB2A03" w:rsidRPr="000F41EB" w:rsidRDefault="00FB2A03" w:rsidP="00AD6AE5">
            <w:pPr>
              <w:spacing w:before="120" w:after="120"/>
              <w:rPr>
                <w:sz w:val="22"/>
                <w:szCs w:val="22"/>
              </w:rPr>
            </w:pPr>
            <w:r w:rsidRPr="000F41EB">
              <w:rPr>
                <w:sz w:val="22"/>
                <w:szCs w:val="22"/>
                <w:lang w:val="pt-PT"/>
              </w:rPr>
              <w:t>Resultado da Reflexão</w:t>
            </w:r>
          </w:p>
        </w:tc>
        <w:tc>
          <w:tcPr>
            <w:tcW w:w="0" w:type="auto"/>
            <w:vAlign w:val="center"/>
          </w:tcPr>
          <w:p w14:paraId="65BA749E" w14:textId="656B95EF" w:rsidR="00FB2A03" w:rsidRPr="000F41EB" w:rsidRDefault="00FB2A03" w:rsidP="00AD6AE5">
            <w:pPr>
              <w:spacing w:before="120" w:after="120"/>
              <w:rPr>
                <w:sz w:val="22"/>
                <w:szCs w:val="22"/>
              </w:rPr>
            </w:pPr>
            <w:r w:rsidRPr="000F41EB">
              <w:rPr>
                <w:sz w:val="22"/>
                <w:szCs w:val="22"/>
                <w:lang w:val="pt-PT"/>
              </w:rPr>
              <w:t>Instrumentos da Improvisação</w:t>
            </w:r>
          </w:p>
        </w:tc>
      </w:tr>
      <w:tr w:rsidR="00FB2A03" w:rsidRPr="000F41EB" w14:paraId="3006E196" w14:textId="77777777" w:rsidTr="00B9690D">
        <w:tc>
          <w:tcPr>
            <w:tcW w:w="0" w:type="auto"/>
            <w:vAlign w:val="center"/>
          </w:tcPr>
          <w:p w14:paraId="7BA3D8D2" w14:textId="77777777" w:rsidR="00FB2A03" w:rsidRPr="000F41EB" w:rsidRDefault="00FB2A03" w:rsidP="00AD6AE5">
            <w:pPr>
              <w:spacing w:before="120" w:after="120"/>
              <w:jc w:val="center"/>
              <w:rPr>
                <w:sz w:val="22"/>
                <w:szCs w:val="22"/>
              </w:rPr>
            </w:pPr>
            <w:r w:rsidRPr="000F41EB">
              <w:rPr>
                <w:sz w:val="22"/>
                <w:szCs w:val="22"/>
              </w:rPr>
              <w:t>27</w:t>
            </w:r>
          </w:p>
        </w:tc>
        <w:tc>
          <w:tcPr>
            <w:tcW w:w="0" w:type="auto"/>
            <w:vAlign w:val="center"/>
          </w:tcPr>
          <w:p w14:paraId="57C1F609" w14:textId="7151EA5B" w:rsidR="00FB2A03" w:rsidRPr="000F41EB" w:rsidRDefault="00FB2A03" w:rsidP="00AD6AE5">
            <w:pPr>
              <w:spacing w:before="120" w:after="120"/>
              <w:rPr>
                <w:sz w:val="22"/>
                <w:szCs w:val="22"/>
              </w:rPr>
            </w:pPr>
            <w:r w:rsidRPr="000F41EB">
              <w:rPr>
                <w:sz w:val="22"/>
                <w:szCs w:val="22"/>
                <w:lang w:val="pt-PT"/>
              </w:rPr>
              <w:t>Resultado da Improvisação</w:t>
            </w:r>
          </w:p>
        </w:tc>
        <w:tc>
          <w:tcPr>
            <w:tcW w:w="0" w:type="auto"/>
            <w:vAlign w:val="center"/>
          </w:tcPr>
          <w:p w14:paraId="470899F3" w14:textId="6D4E7805" w:rsidR="00FB2A03" w:rsidRPr="000F41EB" w:rsidRDefault="00FB2A03" w:rsidP="00AD6AE5">
            <w:pPr>
              <w:spacing w:before="120" w:after="120"/>
              <w:rPr>
                <w:sz w:val="22"/>
                <w:szCs w:val="22"/>
              </w:rPr>
            </w:pPr>
            <w:r w:rsidRPr="000F41EB">
              <w:rPr>
                <w:sz w:val="22"/>
                <w:szCs w:val="22"/>
                <w:lang w:val="pt-PT"/>
              </w:rPr>
              <w:t>Divisão de Trabalho da Compreensão</w:t>
            </w:r>
          </w:p>
        </w:tc>
      </w:tr>
      <w:tr w:rsidR="00FB2A03" w:rsidRPr="000F41EB" w14:paraId="0705B2E4" w14:textId="77777777" w:rsidTr="00B9690D">
        <w:tc>
          <w:tcPr>
            <w:tcW w:w="0" w:type="auto"/>
            <w:vAlign w:val="center"/>
          </w:tcPr>
          <w:p w14:paraId="1308F6F6" w14:textId="77777777" w:rsidR="00FB2A03" w:rsidRPr="000F41EB" w:rsidRDefault="00FB2A03" w:rsidP="00AD6AE5">
            <w:pPr>
              <w:spacing w:before="120" w:after="120"/>
              <w:jc w:val="center"/>
              <w:rPr>
                <w:sz w:val="22"/>
                <w:szCs w:val="22"/>
              </w:rPr>
            </w:pPr>
            <w:r w:rsidRPr="000F41EB">
              <w:rPr>
                <w:sz w:val="22"/>
                <w:szCs w:val="22"/>
              </w:rPr>
              <w:t>28</w:t>
            </w:r>
          </w:p>
        </w:tc>
        <w:tc>
          <w:tcPr>
            <w:tcW w:w="0" w:type="auto"/>
            <w:vAlign w:val="center"/>
          </w:tcPr>
          <w:p w14:paraId="59F6E912" w14:textId="41CF146D" w:rsidR="00FB2A03" w:rsidRPr="000F41EB" w:rsidRDefault="00FB2A03" w:rsidP="00AD6AE5">
            <w:pPr>
              <w:spacing w:before="120" w:after="120"/>
              <w:rPr>
                <w:sz w:val="22"/>
                <w:szCs w:val="22"/>
              </w:rPr>
            </w:pPr>
            <w:r w:rsidRPr="000F41EB">
              <w:rPr>
                <w:sz w:val="22"/>
                <w:szCs w:val="22"/>
                <w:lang w:val="pt-PT"/>
              </w:rPr>
              <w:t>Resultado da Improvisação</w:t>
            </w:r>
          </w:p>
        </w:tc>
        <w:tc>
          <w:tcPr>
            <w:tcW w:w="0" w:type="auto"/>
            <w:vAlign w:val="center"/>
          </w:tcPr>
          <w:p w14:paraId="70585019" w14:textId="442BD46D" w:rsidR="00FB2A03" w:rsidRPr="000F41EB" w:rsidRDefault="00FB2A03" w:rsidP="00AD6AE5">
            <w:pPr>
              <w:spacing w:before="120" w:after="120"/>
              <w:rPr>
                <w:sz w:val="22"/>
                <w:szCs w:val="22"/>
              </w:rPr>
            </w:pPr>
            <w:r w:rsidRPr="000F41EB">
              <w:rPr>
                <w:sz w:val="22"/>
                <w:szCs w:val="22"/>
                <w:lang w:val="pt-PT"/>
              </w:rPr>
              <w:t>Regras da Descrição</w:t>
            </w:r>
          </w:p>
        </w:tc>
      </w:tr>
      <w:tr w:rsidR="00FB2A03" w:rsidRPr="000F41EB" w14:paraId="47FA1B0F" w14:textId="77777777" w:rsidTr="00B9690D">
        <w:tc>
          <w:tcPr>
            <w:tcW w:w="0" w:type="auto"/>
            <w:vAlign w:val="center"/>
          </w:tcPr>
          <w:p w14:paraId="00AC8636" w14:textId="77777777" w:rsidR="00FB2A03" w:rsidRPr="000F41EB" w:rsidRDefault="00FB2A03" w:rsidP="00AD6AE5">
            <w:pPr>
              <w:spacing w:before="120" w:after="120"/>
              <w:jc w:val="center"/>
              <w:rPr>
                <w:sz w:val="22"/>
                <w:szCs w:val="22"/>
              </w:rPr>
            </w:pPr>
            <w:r w:rsidRPr="000F41EB">
              <w:rPr>
                <w:sz w:val="22"/>
                <w:szCs w:val="22"/>
              </w:rPr>
              <w:t>29</w:t>
            </w:r>
          </w:p>
        </w:tc>
        <w:tc>
          <w:tcPr>
            <w:tcW w:w="0" w:type="auto"/>
            <w:vAlign w:val="center"/>
          </w:tcPr>
          <w:p w14:paraId="75A56DA0" w14:textId="59095110" w:rsidR="00FB2A03" w:rsidRPr="000F41EB" w:rsidRDefault="00FB2A03" w:rsidP="00AD6AE5">
            <w:pPr>
              <w:spacing w:before="120" w:after="120"/>
              <w:rPr>
                <w:sz w:val="22"/>
                <w:szCs w:val="22"/>
              </w:rPr>
            </w:pPr>
            <w:r w:rsidRPr="000F41EB">
              <w:rPr>
                <w:sz w:val="22"/>
                <w:szCs w:val="22"/>
                <w:lang w:val="pt-PT"/>
              </w:rPr>
              <w:t>Resultado da Negociação</w:t>
            </w:r>
          </w:p>
        </w:tc>
        <w:tc>
          <w:tcPr>
            <w:tcW w:w="0" w:type="auto"/>
            <w:vAlign w:val="center"/>
          </w:tcPr>
          <w:p w14:paraId="666B932D" w14:textId="6DC23655" w:rsidR="00FB2A03" w:rsidRPr="000F41EB" w:rsidRDefault="00FB2A03" w:rsidP="00AD6AE5">
            <w:pPr>
              <w:spacing w:before="120" w:after="120"/>
              <w:rPr>
                <w:sz w:val="22"/>
                <w:szCs w:val="22"/>
              </w:rPr>
            </w:pPr>
            <w:r w:rsidRPr="000F41EB">
              <w:rPr>
                <w:sz w:val="22"/>
                <w:szCs w:val="22"/>
                <w:lang w:val="pt-PT"/>
              </w:rPr>
              <w:t>Objeto da Exploração</w:t>
            </w:r>
          </w:p>
        </w:tc>
      </w:tr>
      <w:tr w:rsidR="00FB2A03" w:rsidRPr="000F41EB" w14:paraId="18D2EA28" w14:textId="77777777" w:rsidTr="00B9690D">
        <w:tc>
          <w:tcPr>
            <w:tcW w:w="0" w:type="auto"/>
            <w:vAlign w:val="center"/>
          </w:tcPr>
          <w:p w14:paraId="60ECF600" w14:textId="77777777" w:rsidR="00FB2A03" w:rsidRPr="000F41EB" w:rsidRDefault="00FB2A03" w:rsidP="00AD6AE5">
            <w:pPr>
              <w:spacing w:before="120" w:after="120"/>
              <w:jc w:val="center"/>
              <w:rPr>
                <w:sz w:val="22"/>
                <w:szCs w:val="22"/>
              </w:rPr>
            </w:pPr>
            <w:r w:rsidRPr="000F41EB">
              <w:rPr>
                <w:sz w:val="22"/>
                <w:szCs w:val="22"/>
              </w:rPr>
              <w:t>30</w:t>
            </w:r>
          </w:p>
        </w:tc>
        <w:tc>
          <w:tcPr>
            <w:tcW w:w="0" w:type="auto"/>
            <w:vAlign w:val="center"/>
          </w:tcPr>
          <w:p w14:paraId="7DA638E2" w14:textId="1F33C1FB" w:rsidR="00FB2A03" w:rsidRPr="000F41EB" w:rsidRDefault="00FB2A03" w:rsidP="00AD6AE5">
            <w:pPr>
              <w:spacing w:before="120" w:after="120"/>
              <w:rPr>
                <w:sz w:val="22"/>
                <w:szCs w:val="22"/>
              </w:rPr>
            </w:pPr>
            <w:r w:rsidRPr="000F41EB">
              <w:rPr>
                <w:sz w:val="22"/>
                <w:szCs w:val="22"/>
                <w:lang w:val="pt-PT"/>
              </w:rPr>
              <w:t>Resultado da Descrição</w:t>
            </w:r>
          </w:p>
        </w:tc>
        <w:tc>
          <w:tcPr>
            <w:tcW w:w="0" w:type="auto"/>
            <w:vAlign w:val="center"/>
          </w:tcPr>
          <w:p w14:paraId="6CE142F7" w14:textId="2B667BCC" w:rsidR="00FB2A03" w:rsidRPr="000F41EB" w:rsidRDefault="00FB2A03" w:rsidP="00AD6AE5">
            <w:pPr>
              <w:spacing w:before="120" w:after="120"/>
              <w:rPr>
                <w:sz w:val="22"/>
                <w:szCs w:val="22"/>
              </w:rPr>
            </w:pPr>
            <w:r w:rsidRPr="000F41EB">
              <w:rPr>
                <w:sz w:val="22"/>
                <w:szCs w:val="22"/>
                <w:lang w:val="pt-PT"/>
              </w:rPr>
              <w:t>Instrumentos da Negociação</w:t>
            </w:r>
          </w:p>
        </w:tc>
      </w:tr>
      <w:tr w:rsidR="00FB2A03" w:rsidRPr="000F41EB" w14:paraId="1394BE5A" w14:textId="77777777" w:rsidTr="00B9690D">
        <w:tc>
          <w:tcPr>
            <w:tcW w:w="0" w:type="auto"/>
            <w:vAlign w:val="center"/>
          </w:tcPr>
          <w:p w14:paraId="6E6DADB6" w14:textId="77777777" w:rsidR="00FB2A03" w:rsidRPr="000F41EB" w:rsidRDefault="00FB2A03" w:rsidP="00AD6AE5">
            <w:pPr>
              <w:spacing w:before="120" w:after="120"/>
              <w:jc w:val="center"/>
              <w:rPr>
                <w:sz w:val="22"/>
                <w:szCs w:val="22"/>
              </w:rPr>
            </w:pPr>
            <w:r w:rsidRPr="000F41EB">
              <w:rPr>
                <w:sz w:val="22"/>
                <w:szCs w:val="22"/>
              </w:rPr>
              <w:t>31</w:t>
            </w:r>
          </w:p>
        </w:tc>
        <w:tc>
          <w:tcPr>
            <w:tcW w:w="0" w:type="auto"/>
            <w:vAlign w:val="center"/>
          </w:tcPr>
          <w:p w14:paraId="00AE0D44" w14:textId="6A5E6DA2" w:rsidR="00FB2A03" w:rsidRPr="000F41EB" w:rsidRDefault="00FB2A03" w:rsidP="00AD6AE5">
            <w:pPr>
              <w:spacing w:before="120" w:after="120"/>
              <w:rPr>
                <w:sz w:val="22"/>
                <w:szCs w:val="22"/>
              </w:rPr>
            </w:pPr>
            <w:r w:rsidRPr="000F41EB">
              <w:rPr>
                <w:sz w:val="22"/>
                <w:szCs w:val="22"/>
                <w:lang w:val="pt-PT"/>
              </w:rPr>
              <w:t>Resultado da Descrição</w:t>
            </w:r>
          </w:p>
        </w:tc>
        <w:tc>
          <w:tcPr>
            <w:tcW w:w="0" w:type="auto"/>
            <w:vAlign w:val="center"/>
          </w:tcPr>
          <w:p w14:paraId="303F9DC8" w14:textId="09C3D8AC" w:rsidR="00FB2A03" w:rsidRPr="000F41EB" w:rsidRDefault="00FB2A03" w:rsidP="00AD6AE5">
            <w:pPr>
              <w:spacing w:before="120" w:after="120"/>
              <w:rPr>
                <w:sz w:val="22"/>
                <w:szCs w:val="22"/>
              </w:rPr>
            </w:pPr>
            <w:r w:rsidRPr="000F41EB">
              <w:rPr>
                <w:sz w:val="22"/>
                <w:szCs w:val="22"/>
                <w:lang w:val="pt-PT"/>
              </w:rPr>
              <w:t>Regras da Documentação</w:t>
            </w:r>
          </w:p>
        </w:tc>
      </w:tr>
      <w:tr w:rsidR="00FB2A03" w:rsidRPr="000F41EB" w14:paraId="4064FF08" w14:textId="77777777" w:rsidTr="00B9690D">
        <w:tc>
          <w:tcPr>
            <w:tcW w:w="0" w:type="auto"/>
            <w:vAlign w:val="center"/>
          </w:tcPr>
          <w:p w14:paraId="4C57469E" w14:textId="77777777" w:rsidR="00FB2A03" w:rsidRPr="000F41EB" w:rsidRDefault="00FB2A03" w:rsidP="00AD6AE5">
            <w:pPr>
              <w:spacing w:before="120" w:after="120"/>
              <w:jc w:val="center"/>
              <w:rPr>
                <w:sz w:val="22"/>
                <w:szCs w:val="22"/>
              </w:rPr>
            </w:pPr>
            <w:r w:rsidRPr="000F41EB">
              <w:rPr>
                <w:sz w:val="22"/>
                <w:szCs w:val="22"/>
              </w:rPr>
              <w:lastRenderedPageBreak/>
              <w:t>32</w:t>
            </w:r>
          </w:p>
        </w:tc>
        <w:tc>
          <w:tcPr>
            <w:tcW w:w="0" w:type="auto"/>
            <w:vAlign w:val="center"/>
          </w:tcPr>
          <w:p w14:paraId="4B3CFB45" w14:textId="181353E5" w:rsidR="00FB2A03" w:rsidRPr="000F41EB" w:rsidRDefault="00FB2A03" w:rsidP="00AD6AE5">
            <w:pPr>
              <w:spacing w:before="120" w:after="120"/>
              <w:rPr>
                <w:sz w:val="22"/>
                <w:szCs w:val="22"/>
              </w:rPr>
            </w:pPr>
            <w:r w:rsidRPr="000F41EB">
              <w:rPr>
                <w:sz w:val="22"/>
                <w:szCs w:val="22"/>
                <w:lang w:val="pt-PT"/>
              </w:rPr>
              <w:t>Resultado da Documentação</w:t>
            </w:r>
          </w:p>
        </w:tc>
        <w:tc>
          <w:tcPr>
            <w:tcW w:w="0" w:type="auto"/>
            <w:vAlign w:val="center"/>
          </w:tcPr>
          <w:p w14:paraId="7D805C61" w14:textId="0F8AE22F" w:rsidR="00FB2A03" w:rsidRPr="000F41EB" w:rsidRDefault="00FB2A03" w:rsidP="00AD6AE5">
            <w:pPr>
              <w:spacing w:before="120" w:after="120"/>
              <w:rPr>
                <w:sz w:val="22"/>
                <w:szCs w:val="22"/>
              </w:rPr>
            </w:pPr>
            <w:r w:rsidRPr="000F41EB">
              <w:rPr>
                <w:sz w:val="22"/>
                <w:szCs w:val="22"/>
                <w:lang w:val="pt-PT"/>
              </w:rPr>
              <w:t>Instrumentos da Exploração</w:t>
            </w:r>
          </w:p>
        </w:tc>
      </w:tr>
      <w:tr w:rsidR="00FB2A03" w:rsidRPr="000F41EB" w14:paraId="23DEE621" w14:textId="77777777" w:rsidTr="00B9690D">
        <w:tc>
          <w:tcPr>
            <w:tcW w:w="0" w:type="auto"/>
            <w:vAlign w:val="center"/>
          </w:tcPr>
          <w:p w14:paraId="7D98B13E" w14:textId="77777777" w:rsidR="00FB2A03" w:rsidRPr="000F41EB" w:rsidRDefault="00FB2A03" w:rsidP="00AD6AE5">
            <w:pPr>
              <w:spacing w:before="120" w:after="120"/>
              <w:jc w:val="center"/>
              <w:rPr>
                <w:sz w:val="22"/>
                <w:szCs w:val="22"/>
              </w:rPr>
            </w:pPr>
            <w:r w:rsidRPr="000F41EB">
              <w:rPr>
                <w:sz w:val="22"/>
                <w:szCs w:val="22"/>
              </w:rPr>
              <w:t>33</w:t>
            </w:r>
          </w:p>
        </w:tc>
        <w:tc>
          <w:tcPr>
            <w:tcW w:w="0" w:type="auto"/>
            <w:vAlign w:val="center"/>
          </w:tcPr>
          <w:p w14:paraId="65D48178" w14:textId="398A14DA" w:rsidR="00FB2A03" w:rsidRPr="000F41EB" w:rsidRDefault="00FB2A03" w:rsidP="00AD6AE5">
            <w:pPr>
              <w:spacing w:before="120" w:after="120"/>
              <w:rPr>
                <w:sz w:val="22"/>
                <w:szCs w:val="22"/>
              </w:rPr>
            </w:pPr>
            <w:r w:rsidRPr="000F41EB">
              <w:rPr>
                <w:sz w:val="22"/>
                <w:szCs w:val="22"/>
                <w:lang w:val="pt-PT"/>
              </w:rPr>
              <w:t>Instrumentos da Compreensão</w:t>
            </w:r>
          </w:p>
        </w:tc>
        <w:tc>
          <w:tcPr>
            <w:tcW w:w="0" w:type="auto"/>
            <w:vAlign w:val="center"/>
          </w:tcPr>
          <w:p w14:paraId="2477D2CE" w14:textId="48017EBE" w:rsidR="00FB2A03" w:rsidRPr="000F41EB" w:rsidRDefault="00FB2A03" w:rsidP="00AD6AE5">
            <w:pPr>
              <w:spacing w:before="120" w:after="120"/>
              <w:rPr>
                <w:sz w:val="22"/>
                <w:szCs w:val="22"/>
              </w:rPr>
            </w:pPr>
            <w:r w:rsidRPr="000F41EB">
              <w:rPr>
                <w:sz w:val="22"/>
                <w:szCs w:val="22"/>
                <w:lang w:val="pt-PT"/>
              </w:rPr>
              <w:t>Prática de Compreensão</w:t>
            </w:r>
          </w:p>
        </w:tc>
      </w:tr>
      <w:tr w:rsidR="00FB2A03" w:rsidRPr="000F41EB" w14:paraId="2A38915A" w14:textId="77777777" w:rsidTr="00B9690D">
        <w:tc>
          <w:tcPr>
            <w:tcW w:w="0" w:type="auto"/>
            <w:vAlign w:val="center"/>
          </w:tcPr>
          <w:p w14:paraId="392F49CB" w14:textId="77777777" w:rsidR="00FB2A03" w:rsidRPr="000F41EB" w:rsidRDefault="00FB2A03" w:rsidP="00AD6AE5">
            <w:pPr>
              <w:spacing w:before="120" w:after="120"/>
              <w:jc w:val="center"/>
              <w:rPr>
                <w:sz w:val="22"/>
                <w:szCs w:val="22"/>
              </w:rPr>
            </w:pPr>
            <w:r w:rsidRPr="000F41EB">
              <w:rPr>
                <w:sz w:val="22"/>
                <w:szCs w:val="22"/>
              </w:rPr>
              <w:t>34</w:t>
            </w:r>
          </w:p>
        </w:tc>
        <w:tc>
          <w:tcPr>
            <w:tcW w:w="0" w:type="auto"/>
            <w:vAlign w:val="center"/>
          </w:tcPr>
          <w:p w14:paraId="662EC75C" w14:textId="3ED6E735" w:rsidR="00FB2A03" w:rsidRPr="000F41EB" w:rsidRDefault="00FB2A03" w:rsidP="00AD6AE5">
            <w:pPr>
              <w:spacing w:before="120" w:after="120"/>
              <w:rPr>
                <w:sz w:val="22"/>
                <w:szCs w:val="22"/>
              </w:rPr>
            </w:pPr>
            <w:r w:rsidRPr="000F41EB">
              <w:rPr>
                <w:sz w:val="22"/>
                <w:szCs w:val="22"/>
                <w:lang w:val="pt-PT"/>
              </w:rPr>
              <w:t>Objeto da Modelagem</w:t>
            </w:r>
          </w:p>
        </w:tc>
        <w:tc>
          <w:tcPr>
            <w:tcW w:w="0" w:type="auto"/>
            <w:vAlign w:val="center"/>
          </w:tcPr>
          <w:p w14:paraId="2BA313BA" w14:textId="614879E8" w:rsidR="00FB2A03" w:rsidRPr="000F41EB" w:rsidRDefault="00FB2A03" w:rsidP="00AD6AE5">
            <w:pPr>
              <w:spacing w:before="120" w:after="120"/>
              <w:rPr>
                <w:sz w:val="22"/>
                <w:szCs w:val="22"/>
              </w:rPr>
            </w:pPr>
            <w:r w:rsidRPr="000F41EB">
              <w:rPr>
                <w:sz w:val="22"/>
                <w:szCs w:val="22"/>
                <w:lang w:val="pt-PT"/>
              </w:rPr>
              <w:t>Prática de Modelagem</w:t>
            </w:r>
          </w:p>
        </w:tc>
      </w:tr>
      <w:tr w:rsidR="00FB2A03" w:rsidRPr="000F41EB" w14:paraId="46706A54" w14:textId="77777777" w:rsidTr="00B9690D">
        <w:tc>
          <w:tcPr>
            <w:tcW w:w="0" w:type="auto"/>
            <w:vAlign w:val="center"/>
          </w:tcPr>
          <w:p w14:paraId="572CE7CF" w14:textId="77777777" w:rsidR="00FB2A03" w:rsidRPr="000F41EB" w:rsidRDefault="00FB2A03" w:rsidP="00AD6AE5">
            <w:pPr>
              <w:spacing w:before="120" w:after="120"/>
              <w:jc w:val="center"/>
              <w:rPr>
                <w:sz w:val="22"/>
                <w:szCs w:val="22"/>
              </w:rPr>
            </w:pPr>
            <w:r w:rsidRPr="000F41EB">
              <w:rPr>
                <w:sz w:val="22"/>
                <w:szCs w:val="22"/>
              </w:rPr>
              <w:t>35</w:t>
            </w:r>
          </w:p>
        </w:tc>
        <w:tc>
          <w:tcPr>
            <w:tcW w:w="0" w:type="auto"/>
            <w:vAlign w:val="center"/>
          </w:tcPr>
          <w:p w14:paraId="70C5E04A" w14:textId="36CEA0C8" w:rsidR="00FB2A03" w:rsidRPr="000F41EB" w:rsidRDefault="00FB2A03" w:rsidP="00AD6AE5">
            <w:pPr>
              <w:spacing w:before="120" w:after="120"/>
              <w:rPr>
                <w:sz w:val="22"/>
                <w:szCs w:val="22"/>
              </w:rPr>
            </w:pPr>
            <w:r w:rsidRPr="000F41EB">
              <w:rPr>
                <w:sz w:val="22"/>
                <w:szCs w:val="22"/>
                <w:lang w:val="pt-PT"/>
              </w:rPr>
              <w:t>Sujeito da Especificação</w:t>
            </w:r>
          </w:p>
        </w:tc>
        <w:tc>
          <w:tcPr>
            <w:tcW w:w="0" w:type="auto"/>
            <w:vAlign w:val="center"/>
          </w:tcPr>
          <w:p w14:paraId="723A6CE4" w14:textId="457B6EBF" w:rsidR="00FB2A03" w:rsidRPr="000F41EB" w:rsidRDefault="00FB2A03" w:rsidP="00AD6AE5">
            <w:pPr>
              <w:spacing w:before="120" w:after="120"/>
              <w:rPr>
                <w:sz w:val="22"/>
                <w:szCs w:val="22"/>
              </w:rPr>
            </w:pPr>
            <w:r w:rsidRPr="000F41EB">
              <w:rPr>
                <w:sz w:val="22"/>
                <w:szCs w:val="22"/>
                <w:lang w:val="pt-PT"/>
              </w:rPr>
              <w:t>Prática de Especificação</w:t>
            </w:r>
          </w:p>
        </w:tc>
      </w:tr>
      <w:tr w:rsidR="00FB2A03" w:rsidRPr="000F41EB" w14:paraId="277DF8AB" w14:textId="77777777" w:rsidTr="00B9690D">
        <w:tc>
          <w:tcPr>
            <w:tcW w:w="0" w:type="auto"/>
            <w:vAlign w:val="center"/>
          </w:tcPr>
          <w:p w14:paraId="61ABE9F6" w14:textId="77777777" w:rsidR="00FB2A03" w:rsidRPr="000F41EB" w:rsidRDefault="00FB2A03" w:rsidP="00AD6AE5">
            <w:pPr>
              <w:spacing w:before="120" w:after="120"/>
              <w:jc w:val="center"/>
              <w:rPr>
                <w:sz w:val="22"/>
                <w:szCs w:val="22"/>
              </w:rPr>
            </w:pPr>
            <w:r w:rsidRPr="000F41EB">
              <w:rPr>
                <w:sz w:val="22"/>
                <w:szCs w:val="22"/>
              </w:rPr>
              <w:t>36</w:t>
            </w:r>
          </w:p>
        </w:tc>
        <w:tc>
          <w:tcPr>
            <w:tcW w:w="0" w:type="auto"/>
            <w:vAlign w:val="center"/>
          </w:tcPr>
          <w:p w14:paraId="1B3B6D38" w14:textId="5F3C2CC3" w:rsidR="00FB2A03" w:rsidRPr="000F41EB" w:rsidRDefault="00FB2A03" w:rsidP="00AD6AE5">
            <w:pPr>
              <w:spacing w:before="120" w:after="120"/>
              <w:rPr>
                <w:sz w:val="22"/>
                <w:szCs w:val="22"/>
              </w:rPr>
            </w:pPr>
            <w:r w:rsidRPr="000F41EB">
              <w:rPr>
                <w:sz w:val="22"/>
                <w:szCs w:val="22"/>
                <w:lang w:val="pt-PT"/>
              </w:rPr>
              <w:t>Instrumentos da Reflexão</w:t>
            </w:r>
          </w:p>
        </w:tc>
        <w:tc>
          <w:tcPr>
            <w:tcW w:w="0" w:type="auto"/>
            <w:vAlign w:val="center"/>
          </w:tcPr>
          <w:p w14:paraId="51D9B191" w14:textId="3F76F3A4" w:rsidR="00FB2A03" w:rsidRPr="000F41EB" w:rsidRDefault="00FB2A03" w:rsidP="00AD6AE5">
            <w:pPr>
              <w:spacing w:before="120" w:after="120"/>
              <w:rPr>
                <w:sz w:val="22"/>
                <w:szCs w:val="22"/>
              </w:rPr>
            </w:pPr>
            <w:r w:rsidRPr="000F41EB">
              <w:rPr>
                <w:sz w:val="22"/>
                <w:szCs w:val="22"/>
                <w:lang w:val="pt-PT"/>
              </w:rPr>
              <w:t>Prática de Reflexão</w:t>
            </w:r>
          </w:p>
        </w:tc>
      </w:tr>
      <w:tr w:rsidR="00FB2A03" w:rsidRPr="000F41EB" w14:paraId="56797C7B" w14:textId="77777777" w:rsidTr="00B9690D">
        <w:tc>
          <w:tcPr>
            <w:tcW w:w="0" w:type="auto"/>
            <w:vAlign w:val="center"/>
          </w:tcPr>
          <w:p w14:paraId="26B98EAA" w14:textId="77777777" w:rsidR="00FB2A03" w:rsidRPr="000F41EB" w:rsidRDefault="00FB2A03" w:rsidP="00AD6AE5">
            <w:pPr>
              <w:spacing w:before="120" w:after="120"/>
              <w:jc w:val="center"/>
              <w:rPr>
                <w:sz w:val="22"/>
                <w:szCs w:val="22"/>
              </w:rPr>
            </w:pPr>
            <w:r w:rsidRPr="000F41EB">
              <w:rPr>
                <w:sz w:val="22"/>
                <w:szCs w:val="22"/>
              </w:rPr>
              <w:t>37</w:t>
            </w:r>
          </w:p>
        </w:tc>
        <w:tc>
          <w:tcPr>
            <w:tcW w:w="0" w:type="auto"/>
            <w:vAlign w:val="center"/>
          </w:tcPr>
          <w:p w14:paraId="37A2E1BB" w14:textId="7887005A" w:rsidR="00FB2A03" w:rsidRPr="000F41EB" w:rsidRDefault="00FB2A03" w:rsidP="00AD6AE5">
            <w:pPr>
              <w:spacing w:before="120" w:after="120"/>
              <w:rPr>
                <w:sz w:val="22"/>
                <w:szCs w:val="22"/>
              </w:rPr>
            </w:pPr>
            <w:r w:rsidRPr="000F41EB">
              <w:rPr>
                <w:sz w:val="22"/>
                <w:szCs w:val="22"/>
                <w:lang w:val="pt-PT"/>
              </w:rPr>
              <w:t>Divisão de Trabalho da Execução</w:t>
            </w:r>
          </w:p>
        </w:tc>
        <w:tc>
          <w:tcPr>
            <w:tcW w:w="0" w:type="auto"/>
            <w:vAlign w:val="center"/>
          </w:tcPr>
          <w:p w14:paraId="7EBA91D4" w14:textId="2C49F6ED" w:rsidR="00FB2A03" w:rsidRPr="000F41EB" w:rsidRDefault="00FB2A03" w:rsidP="00AD6AE5">
            <w:pPr>
              <w:spacing w:before="120" w:after="120"/>
              <w:rPr>
                <w:sz w:val="22"/>
                <w:szCs w:val="22"/>
              </w:rPr>
            </w:pPr>
            <w:r w:rsidRPr="000F41EB">
              <w:rPr>
                <w:sz w:val="22"/>
                <w:szCs w:val="22"/>
                <w:lang w:val="pt-PT"/>
              </w:rPr>
              <w:t>Prática de Execução</w:t>
            </w:r>
          </w:p>
        </w:tc>
      </w:tr>
      <w:tr w:rsidR="00FB2A03" w:rsidRPr="000F41EB" w14:paraId="458257F8" w14:textId="77777777" w:rsidTr="00B9690D">
        <w:tc>
          <w:tcPr>
            <w:tcW w:w="0" w:type="auto"/>
            <w:vAlign w:val="center"/>
          </w:tcPr>
          <w:p w14:paraId="0DA96E4D" w14:textId="77777777" w:rsidR="00FB2A03" w:rsidRPr="000F41EB" w:rsidRDefault="00FB2A03" w:rsidP="00AD6AE5">
            <w:pPr>
              <w:spacing w:before="120" w:after="120"/>
              <w:jc w:val="center"/>
              <w:rPr>
                <w:sz w:val="22"/>
                <w:szCs w:val="22"/>
              </w:rPr>
            </w:pPr>
            <w:r w:rsidRPr="000F41EB">
              <w:rPr>
                <w:sz w:val="22"/>
                <w:szCs w:val="22"/>
              </w:rPr>
              <w:t>38</w:t>
            </w:r>
          </w:p>
        </w:tc>
        <w:tc>
          <w:tcPr>
            <w:tcW w:w="0" w:type="auto"/>
            <w:vAlign w:val="center"/>
          </w:tcPr>
          <w:p w14:paraId="37F93DDD" w14:textId="14D63123" w:rsidR="00FB2A03" w:rsidRPr="000F41EB" w:rsidRDefault="00FB2A03" w:rsidP="00AD6AE5">
            <w:pPr>
              <w:spacing w:before="120" w:after="120"/>
              <w:rPr>
                <w:sz w:val="22"/>
                <w:szCs w:val="22"/>
              </w:rPr>
            </w:pPr>
            <w:r w:rsidRPr="000F41EB">
              <w:rPr>
                <w:sz w:val="22"/>
                <w:szCs w:val="22"/>
                <w:lang w:val="pt-PT"/>
              </w:rPr>
              <w:t>Divisão de Trabalho da Reflexão</w:t>
            </w:r>
          </w:p>
        </w:tc>
        <w:tc>
          <w:tcPr>
            <w:tcW w:w="0" w:type="auto"/>
            <w:vAlign w:val="center"/>
          </w:tcPr>
          <w:p w14:paraId="6FC72278" w14:textId="2A2EB1D5" w:rsidR="00FB2A03" w:rsidRPr="000F41EB" w:rsidRDefault="00FB2A03" w:rsidP="00AD6AE5">
            <w:pPr>
              <w:spacing w:before="120" w:after="120"/>
              <w:rPr>
                <w:sz w:val="22"/>
                <w:szCs w:val="22"/>
              </w:rPr>
            </w:pPr>
            <w:r w:rsidRPr="000F41EB">
              <w:rPr>
                <w:sz w:val="22"/>
                <w:szCs w:val="22"/>
                <w:lang w:val="pt-PT"/>
              </w:rPr>
              <w:t>Prática de Reflexão</w:t>
            </w:r>
          </w:p>
        </w:tc>
      </w:tr>
      <w:tr w:rsidR="00FB2A03" w:rsidRPr="000F41EB" w14:paraId="4FF9D3F2" w14:textId="77777777" w:rsidTr="00B9690D">
        <w:tc>
          <w:tcPr>
            <w:tcW w:w="0" w:type="auto"/>
            <w:vAlign w:val="center"/>
          </w:tcPr>
          <w:p w14:paraId="3475A108" w14:textId="77777777" w:rsidR="00FB2A03" w:rsidRPr="000F41EB" w:rsidRDefault="00FB2A03" w:rsidP="00AD6AE5">
            <w:pPr>
              <w:spacing w:before="120" w:after="120"/>
              <w:jc w:val="center"/>
              <w:rPr>
                <w:sz w:val="22"/>
                <w:szCs w:val="22"/>
              </w:rPr>
            </w:pPr>
            <w:r w:rsidRPr="000F41EB">
              <w:rPr>
                <w:sz w:val="22"/>
                <w:szCs w:val="22"/>
              </w:rPr>
              <w:t>39</w:t>
            </w:r>
          </w:p>
        </w:tc>
        <w:tc>
          <w:tcPr>
            <w:tcW w:w="0" w:type="auto"/>
            <w:vAlign w:val="center"/>
          </w:tcPr>
          <w:p w14:paraId="1FAF84E1" w14:textId="451DC954" w:rsidR="00FB2A03" w:rsidRPr="000F41EB" w:rsidRDefault="00FB2A03" w:rsidP="00AD6AE5">
            <w:pPr>
              <w:spacing w:before="120" w:after="120"/>
              <w:rPr>
                <w:sz w:val="22"/>
                <w:szCs w:val="22"/>
              </w:rPr>
            </w:pPr>
            <w:r w:rsidRPr="000F41EB">
              <w:rPr>
                <w:sz w:val="22"/>
                <w:szCs w:val="22"/>
                <w:lang w:val="pt-PT"/>
              </w:rPr>
              <w:t>Divisão de Trabalho da Compreensão</w:t>
            </w:r>
          </w:p>
        </w:tc>
        <w:tc>
          <w:tcPr>
            <w:tcW w:w="0" w:type="auto"/>
            <w:vAlign w:val="center"/>
          </w:tcPr>
          <w:p w14:paraId="2B895E77" w14:textId="7127C818" w:rsidR="00FB2A03" w:rsidRPr="000F41EB" w:rsidRDefault="00FB2A03" w:rsidP="00AD6AE5">
            <w:pPr>
              <w:spacing w:before="120" w:after="120"/>
              <w:rPr>
                <w:sz w:val="22"/>
                <w:szCs w:val="22"/>
              </w:rPr>
            </w:pPr>
            <w:r w:rsidRPr="000F41EB">
              <w:rPr>
                <w:sz w:val="22"/>
                <w:szCs w:val="22"/>
                <w:lang w:val="pt-PT"/>
              </w:rPr>
              <w:t>Prática de Compreensão</w:t>
            </w:r>
          </w:p>
        </w:tc>
      </w:tr>
      <w:tr w:rsidR="00FB2A03" w:rsidRPr="000F41EB" w14:paraId="67D8E1EE" w14:textId="77777777" w:rsidTr="00B9690D">
        <w:tc>
          <w:tcPr>
            <w:tcW w:w="0" w:type="auto"/>
            <w:vAlign w:val="center"/>
          </w:tcPr>
          <w:p w14:paraId="3E44C727" w14:textId="77777777" w:rsidR="00FB2A03" w:rsidRPr="000F41EB" w:rsidRDefault="00FB2A03" w:rsidP="00AD6AE5">
            <w:pPr>
              <w:spacing w:before="120" w:after="120"/>
              <w:jc w:val="center"/>
              <w:rPr>
                <w:sz w:val="22"/>
                <w:szCs w:val="22"/>
              </w:rPr>
            </w:pPr>
            <w:r w:rsidRPr="000F41EB">
              <w:rPr>
                <w:sz w:val="22"/>
                <w:szCs w:val="22"/>
              </w:rPr>
              <w:t>40</w:t>
            </w:r>
          </w:p>
        </w:tc>
        <w:tc>
          <w:tcPr>
            <w:tcW w:w="0" w:type="auto"/>
            <w:vAlign w:val="center"/>
          </w:tcPr>
          <w:p w14:paraId="6F98EDA5" w14:textId="515021A9" w:rsidR="00FB2A03" w:rsidRPr="000F41EB" w:rsidRDefault="00FB2A03" w:rsidP="00AD6AE5">
            <w:pPr>
              <w:spacing w:before="120" w:after="120"/>
              <w:rPr>
                <w:sz w:val="22"/>
                <w:szCs w:val="22"/>
              </w:rPr>
            </w:pPr>
            <w:r w:rsidRPr="000F41EB">
              <w:rPr>
                <w:sz w:val="22"/>
                <w:szCs w:val="22"/>
                <w:lang w:val="pt-PT"/>
              </w:rPr>
              <w:t>Divisão de Trabalho da Negociação</w:t>
            </w:r>
          </w:p>
        </w:tc>
        <w:tc>
          <w:tcPr>
            <w:tcW w:w="0" w:type="auto"/>
            <w:vAlign w:val="center"/>
          </w:tcPr>
          <w:p w14:paraId="58E1C1E9" w14:textId="410BBB6D" w:rsidR="00FB2A03" w:rsidRPr="000F41EB" w:rsidRDefault="00FB2A03" w:rsidP="00AD6AE5">
            <w:pPr>
              <w:spacing w:before="120" w:after="120"/>
              <w:rPr>
                <w:sz w:val="22"/>
                <w:szCs w:val="22"/>
              </w:rPr>
            </w:pPr>
            <w:r w:rsidRPr="000F41EB">
              <w:rPr>
                <w:sz w:val="22"/>
                <w:szCs w:val="22"/>
                <w:lang w:val="pt-PT"/>
              </w:rPr>
              <w:t>Prática de Negociação</w:t>
            </w:r>
          </w:p>
        </w:tc>
      </w:tr>
      <w:tr w:rsidR="00FB2A03" w:rsidRPr="000F41EB" w14:paraId="35FA9632" w14:textId="77777777" w:rsidTr="00B9690D">
        <w:tc>
          <w:tcPr>
            <w:tcW w:w="0" w:type="auto"/>
            <w:vAlign w:val="center"/>
          </w:tcPr>
          <w:p w14:paraId="3769563E" w14:textId="77777777" w:rsidR="00FB2A03" w:rsidRPr="000F41EB" w:rsidRDefault="00FB2A03" w:rsidP="00AD6AE5">
            <w:pPr>
              <w:spacing w:before="120" w:after="120"/>
              <w:jc w:val="center"/>
              <w:rPr>
                <w:sz w:val="22"/>
                <w:szCs w:val="22"/>
              </w:rPr>
            </w:pPr>
            <w:r w:rsidRPr="000F41EB">
              <w:rPr>
                <w:sz w:val="22"/>
                <w:szCs w:val="22"/>
              </w:rPr>
              <w:t>42</w:t>
            </w:r>
          </w:p>
        </w:tc>
        <w:tc>
          <w:tcPr>
            <w:tcW w:w="0" w:type="auto"/>
            <w:vAlign w:val="center"/>
          </w:tcPr>
          <w:p w14:paraId="5F1E4E48" w14:textId="0B74CF2A" w:rsidR="00FB2A03" w:rsidRPr="000F41EB" w:rsidRDefault="00FB2A03" w:rsidP="00AD6AE5">
            <w:pPr>
              <w:spacing w:before="120" w:after="120"/>
              <w:rPr>
                <w:sz w:val="22"/>
                <w:szCs w:val="22"/>
              </w:rPr>
            </w:pPr>
            <w:r w:rsidRPr="000F41EB">
              <w:rPr>
                <w:sz w:val="22"/>
                <w:szCs w:val="22"/>
                <w:lang w:val="pt-PT"/>
              </w:rPr>
              <w:t>Sujeito da Descrição</w:t>
            </w:r>
          </w:p>
        </w:tc>
        <w:tc>
          <w:tcPr>
            <w:tcW w:w="0" w:type="auto"/>
            <w:vAlign w:val="center"/>
          </w:tcPr>
          <w:p w14:paraId="28ADFE1E" w14:textId="6D97DEA0" w:rsidR="00FB2A03" w:rsidRPr="000F41EB" w:rsidRDefault="00FB2A03" w:rsidP="00AD6AE5">
            <w:pPr>
              <w:spacing w:before="120" w:after="120"/>
              <w:rPr>
                <w:sz w:val="22"/>
                <w:szCs w:val="22"/>
              </w:rPr>
            </w:pPr>
            <w:r w:rsidRPr="000F41EB">
              <w:rPr>
                <w:sz w:val="22"/>
                <w:szCs w:val="22"/>
                <w:lang w:val="pt-PT"/>
              </w:rPr>
              <w:t>Prática de Descrição</w:t>
            </w:r>
          </w:p>
        </w:tc>
      </w:tr>
      <w:tr w:rsidR="00FB2A03" w:rsidRPr="000F41EB" w14:paraId="024E09F0" w14:textId="77777777" w:rsidTr="00B9690D">
        <w:tc>
          <w:tcPr>
            <w:tcW w:w="0" w:type="auto"/>
            <w:vAlign w:val="center"/>
          </w:tcPr>
          <w:p w14:paraId="6960D913" w14:textId="77777777" w:rsidR="00FB2A03" w:rsidRPr="000F41EB" w:rsidRDefault="00FB2A03" w:rsidP="00AD6AE5">
            <w:pPr>
              <w:spacing w:before="120" w:after="120"/>
              <w:jc w:val="center"/>
              <w:rPr>
                <w:sz w:val="22"/>
                <w:szCs w:val="22"/>
              </w:rPr>
            </w:pPr>
            <w:r w:rsidRPr="000F41EB">
              <w:rPr>
                <w:sz w:val="22"/>
                <w:szCs w:val="22"/>
              </w:rPr>
              <w:t>43</w:t>
            </w:r>
          </w:p>
        </w:tc>
        <w:tc>
          <w:tcPr>
            <w:tcW w:w="0" w:type="auto"/>
            <w:vAlign w:val="center"/>
          </w:tcPr>
          <w:p w14:paraId="437490BC" w14:textId="3DD97587" w:rsidR="00FB2A03" w:rsidRPr="000F41EB" w:rsidRDefault="00FB2A03" w:rsidP="00AD6AE5">
            <w:pPr>
              <w:spacing w:before="120" w:after="120"/>
              <w:rPr>
                <w:sz w:val="22"/>
                <w:szCs w:val="22"/>
              </w:rPr>
            </w:pPr>
            <w:r w:rsidRPr="000F41EB">
              <w:rPr>
                <w:sz w:val="22"/>
                <w:szCs w:val="22"/>
                <w:lang w:val="pt-PT"/>
              </w:rPr>
              <w:t>Instrumentos da Improvisação</w:t>
            </w:r>
          </w:p>
        </w:tc>
        <w:tc>
          <w:tcPr>
            <w:tcW w:w="0" w:type="auto"/>
            <w:vAlign w:val="center"/>
          </w:tcPr>
          <w:p w14:paraId="69E1462D" w14:textId="43F5A009" w:rsidR="00FB2A03" w:rsidRPr="000F41EB" w:rsidRDefault="00FB2A03" w:rsidP="00AD6AE5">
            <w:pPr>
              <w:spacing w:before="120" w:after="120"/>
              <w:rPr>
                <w:sz w:val="22"/>
                <w:szCs w:val="22"/>
              </w:rPr>
            </w:pPr>
            <w:r w:rsidRPr="000F41EB">
              <w:rPr>
                <w:sz w:val="22"/>
                <w:szCs w:val="22"/>
                <w:lang w:val="pt-PT"/>
              </w:rPr>
              <w:t>Prática de Improvisação</w:t>
            </w:r>
          </w:p>
        </w:tc>
      </w:tr>
      <w:tr w:rsidR="00FB2A03" w:rsidRPr="000F41EB" w14:paraId="1360D8A0" w14:textId="77777777" w:rsidTr="00B9690D">
        <w:tc>
          <w:tcPr>
            <w:tcW w:w="0" w:type="auto"/>
            <w:vAlign w:val="center"/>
          </w:tcPr>
          <w:p w14:paraId="06DFEAA6" w14:textId="77777777" w:rsidR="00FB2A03" w:rsidRPr="000F41EB" w:rsidRDefault="00FB2A03" w:rsidP="00AD6AE5">
            <w:pPr>
              <w:spacing w:before="120" w:after="120"/>
              <w:jc w:val="center"/>
              <w:rPr>
                <w:sz w:val="22"/>
                <w:szCs w:val="22"/>
              </w:rPr>
            </w:pPr>
            <w:r w:rsidRPr="000F41EB">
              <w:rPr>
                <w:sz w:val="22"/>
                <w:szCs w:val="22"/>
              </w:rPr>
              <w:t>44</w:t>
            </w:r>
          </w:p>
        </w:tc>
        <w:tc>
          <w:tcPr>
            <w:tcW w:w="0" w:type="auto"/>
            <w:vAlign w:val="center"/>
          </w:tcPr>
          <w:p w14:paraId="57398719" w14:textId="1BD7C117" w:rsidR="00FB2A03" w:rsidRPr="000F41EB" w:rsidRDefault="00FB2A03" w:rsidP="00AD6AE5">
            <w:pPr>
              <w:spacing w:before="120" w:after="120"/>
              <w:rPr>
                <w:sz w:val="22"/>
                <w:szCs w:val="22"/>
              </w:rPr>
            </w:pPr>
            <w:r w:rsidRPr="000F41EB">
              <w:rPr>
                <w:sz w:val="22"/>
                <w:szCs w:val="22"/>
                <w:lang w:val="pt-PT"/>
              </w:rPr>
              <w:t>Divisão de Trabalho da Compreensão</w:t>
            </w:r>
          </w:p>
        </w:tc>
        <w:tc>
          <w:tcPr>
            <w:tcW w:w="0" w:type="auto"/>
            <w:vAlign w:val="center"/>
          </w:tcPr>
          <w:p w14:paraId="55009BAB" w14:textId="7D17D845" w:rsidR="00FB2A03" w:rsidRPr="000F41EB" w:rsidRDefault="00FB2A03" w:rsidP="00AD6AE5">
            <w:pPr>
              <w:spacing w:before="120" w:after="120"/>
              <w:rPr>
                <w:sz w:val="22"/>
                <w:szCs w:val="22"/>
              </w:rPr>
            </w:pPr>
            <w:r w:rsidRPr="000F41EB">
              <w:rPr>
                <w:sz w:val="22"/>
                <w:szCs w:val="22"/>
                <w:lang w:val="pt-PT"/>
              </w:rPr>
              <w:t>Prática de Compreensão</w:t>
            </w:r>
          </w:p>
        </w:tc>
      </w:tr>
      <w:tr w:rsidR="00FB2A03" w:rsidRPr="000F41EB" w14:paraId="76432DA7" w14:textId="77777777" w:rsidTr="00B9690D">
        <w:tc>
          <w:tcPr>
            <w:tcW w:w="0" w:type="auto"/>
            <w:vAlign w:val="center"/>
          </w:tcPr>
          <w:p w14:paraId="05631C04" w14:textId="77777777" w:rsidR="00FB2A03" w:rsidRPr="000F41EB" w:rsidRDefault="00FB2A03" w:rsidP="00AD6AE5">
            <w:pPr>
              <w:spacing w:before="120" w:after="120"/>
              <w:jc w:val="center"/>
              <w:rPr>
                <w:sz w:val="22"/>
                <w:szCs w:val="22"/>
              </w:rPr>
            </w:pPr>
            <w:r w:rsidRPr="000F41EB">
              <w:rPr>
                <w:sz w:val="22"/>
                <w:szCs w:val="22"/>
              </w:rPr>
              <w:t>45</w:t>
            </w:r>
          </w:p>
        </w:tc>
        <w:tc>
          <w:tcPr>
            <w:tcW w:w="0" w:type="auto"/>
            <w:vAlign w:val="center"/>
          </w:tcPr>
          <w:p w14:paraId="4636672C" w14:textId="60598218" w:rsidR="00FB2A03" w:rsidRPr="000F41EB" w:rsidRDefault="00FB2A03" w:rsidP="00AD6AE5">
            <w:pPr>
              <w:spacing w:before="120" w:after="120"/>
              <w:rPr>
                <w:sz w:val="22"/>
                <w:szCs w:val="22"/>
              </w:rPr>
            </w:pPr>
            <w:r w:rsidRPr="000F41EB">
              <w:rPr>
                <w:sz w:val="22"/>
                <w:szCs w:val="22"/>
                <w:lang w:val="pt-PT"/>
              </w:rPr>
              <w:t>Regras da Descrição</w:t>
            </w:r>
          </w:p>
        </w:tc>
        <w:tc>
          <w:tcPr>
            <w:tcW w:w="0" w:type="auto"/>
            <w:vAlign w:val="center"/>
          </w:tcPr>
          <w:p w14:paraId="3020D2C9" w14:textId="1A17DDD2" w:rsidR="00FB2A03" w:rsidRPr="000F41EB" w:rsidRDefault="00FB2A03" w:rsidP="00AD6AE5">
            <w:pPr>
              <w:spacing w:before="120" w:after="120"/>
              <w:rPr>
                <w:sz w:val="22"/>
                <w:szCs w:val="22"/>
              </w:rPr>
            </w:pPr>
            <w:r w:rsidRPr="000F41EB">
              <w:rPr>
                <w:sz w:val="22"/>
                <w:szCs w:val="22"/>
                <w:lang w:val="pt-PT"/>
              </w:rPr>
              <w:t>Prática de Descrição</w:t>
            </w:r>
          </w:p>
        </w:tc>
      </w:tr>
      <w:tr w:rsidR="00FB2A03" w:rsidRPr="000F41EB" w14:paraId="411CBCC6" w14:textId="77777777" w:rsidTr="00B9690D">
        <w:tc>
          <w:tcPr>
            <w:tcW w:w="0" w:type="auto"/>
            <w:vAlign w:val="center"/>
          </w:tcPr>
          <w:p w14:paraId="0A3B4832" w14:textId="77777777" w:rsidR="00FB2A03" w:rsidRPr="000F41EB" w:rsidRDefault="00FB2A03" w:rsidP="00AD6AE5">
            <w:pPr>
              <w:spacing w:before="120" w:after="120"/>
              <w:jc w:val="center"/>
              <w:rPr>
                <w:sz w:val="22"/>
                <w:szCs w:val="22"/>
              </w:rPr>
            </w:pPr>
            <w:r w:rsidRPr="000F41EB">
              <w:rPr>
                <w:sz w:val="22"/>
                <w:szCs w:val="22"/>
              </w:rPr>
              <w:t>46</w:t>
            </w:r>
          </w:p>
        </w:tc>
        <w:tc>
          <w:tcPr>
            <w:tcW w:w="0" w:type="auto"/>
            <w:vAlign w:val="center"/>
          </w:tcPr>
          <w:p w14:paraId="1F4D68A1" w14:textId="0B2BFEF3" w:rsidR="00FB2A03" w:rsidRPr="000F41EB" w:rsidRDefault="00FB2A03" w:rsidP="00AD6AE5">
            <w:pPr>
              <w:spacing w:before="120" w:after="120"/>
              <w:rPr>
                <w:sz w:val="22"/>
                <w:szCs w:val="22"/>
              </w:rPr>
            </w:pPr>
            <w:r w:rsidRPr="000F41EB">
              <w:rPr>
                <w:sz w:val="22"/>
                <w:szCs w:val="22"/>
                <w:lang w:val="pt-PT"/>
              </w:rPr>
              <w:t>Objeto da Exploração</w:t>
            </w:r>
          </w:p>
        </w:tc>
        <w:tc>
          <w:tcPr>
            <w:tcW w:w="0" w:type="auto"/>
            <w:vAlign w:val="center"/>
          </w:tcPr>
          <w:p w14:paraId="77B3A062" w14:textId="097C47FC" w:rsidR="00FB2A03" w:rsidRPr="000F41EB" w:rsidRDefault="00FB2A03" w:rsidP="00AD6AE5">
            <w:pPr>
              <w:spacing w:before="120" w:after="120"/>
              <w:rPr>
                <w:sz w:val="22"/>
                <w:szCs w:val="22"/>
              </w:rPr>
            </w:pPr>
            <w:r w:rsidRPr="000F41EB">
              <w:rPr>
                <w:sz w:val="22"/>
                <w:szCs w:val="22"/>
                <w:lang w:val="pt-PT"/>
              </w:rPr>
              <w:t>Prática de Exploração</w:t>
            </w:r>
          </w:p>
        </w:tc>
      </w:tr>
      <w:tr w:rsidR="00FB2A03" w:rsidRPr="000F41EB" w14:paraId="00EC785C" w14:textId="77777777" w:rsidTr="00B9690D">
        <w:tc>
          <w:tcPr>
            <w:tcW w:w="0" w:type="auto"/>
            <w:vAlign w:val="center"/>
          </w:tcPr>
          <w:p w14:paraId="0682C46F" w14:textId="77777777" w:rsidR="00FB2A03" w:rsidRPr="000F41EB" w:rsidRDefault="00FB2A03" w:rsidP="00AD6AE5">
            <w:pPr>
              <w:spacing w:before="120" w:after="120"/>
              <w:jc w:val="center"/>
              <w:rPr>
                <w:sz w:val="22"/>
                <w:szCs w:val="22"/>
              </w:rPr>
            </w:pPr>
            <w:r w:rsidRPr="000F41EB">
              <w:rPr>
                <w:sz w:val="22"/>
                <w:szCs w:val="22"/>
              </w:rPr>
              <w:t>47</w:t>
            </w:r>
          </w:p>
        </w:tc>
        <w:tc>
          <w:tcPr>
            <w:tcW w:w="0" w:type="auto"/>
            <w:vAlign w:val="center"/>
          </w:tcPr>
          <w:p w14:paraId="61B69B42" w14:textId="2813FA72" w:rsidR="00FB2A03" w:rsidRPr="000F41EB" w:rsidRDefault="00FB2A03" w:rsidP="00AD6AE5">
            <w:pPr>
              <w:spacing w:before="120" w:after="120"/>
              <w:rPr>
                <w:sz w:val="22"/>
                <w:szCs w:val="22"/>
              </w:rPr>
            </w:pPr>
            <w:r w:rsidRPr="000F41EB">
              <w:rPr>
                <w:sz w:val="22"/>
                <w:szCs w:val="22"/>
                <w:lang w:val="pt-PT"/>
              </w:rPr>
              <w:t>Instrumentos da Negociação</w:t>
            </w:r>
          </w:p>
        </w:tc>
        <w:tc>
          <w:tcPr>
            <w:tcW w:w="0" w:type="auto"/>
            <w:vAlign w:val="center"/>
          </w:tcPr>
          <w:p w14:paraId="356F1103" w14:textId="2116CA4A" w:rsidR="00FB2A03" w:rsidRPr="000F41EB" w:rsidRDefault="00FB2A03" w:rsidP="00AD6AE5">
            <w:pPr>
              <w:spacing w:before="120" w:after="120"/>
              <w:rPr>
                <w:sz w:val="22"/>
                <w:szCs w:val="22"/>
              </w:rPr>
            </w:pPr>
            <w:r w:rsidRPr="000F41EB">
              <w:rPr>
                <w:sz w:val="22"/>
                <w:szCs w:val="22"/>
                <w:lang w:val="pt-PT"/>
              </w:rPr>
              <w:t>Prática de Negociação</w:t>
            </w:r>
          </w:p>
        </w:tc>
      </w:tr>
      <w:tr w:rsidR="00FB2A03" w:rsidRPr="000F41EB" w14:paraId="01BA2D72" w14:textId="77777777" w:rsidTr="00B9690D">
        <w:tc>
          <w:tcPr>
            <w:tcW w:w="0" w:type="auto"/>
            <w:vAlign w:val="center"/>
          </w:tcPr>
          <w:p w14:paraId="0AD213DA" w14:textId="77777777" w:rsidR="00FB2A03" w:rsidRPr="000F41EB" w:rsidRDefault="00FB2A03" w:rsidP="00AD6AE5">
            <w:pPr>
              <w:spacing w:before="120" w:after="120"/>
              <w:jc w:val="center"/>
              <w:rPr>
                <w:sz w:val="22"/>
                <w:szCs w:val="22"/>
              </w:rPr>
            </w:pPr>
            <w:r w:rsidRPr="000F41EB">
              <w:rPr>
                <w:sz w:val="22"/>
                <w:szCs w:val="22"/>
              </w:rPr>
              <w:t>48</w:t>
            </w:r>
          </w:p>
        </w:tc>
        <w:tc>
          <w:tcPr>
            <w:tcW w:w="0" w:type="auto"/>
            <w:vAlign w:val="center"/>
          </w:tcPr>
          <w:p w14:paraId="38504F0A" w14:textId="03FD1AD5" w:rsidR="00FB2A03" w:rsidRPr="000F41EB" w:rsidRDefault="00FB2A03" w:rsidP="00AD6AE5">
            <w:pPr>
              <w:spacing w:before="120" w:after="120"/>
              <w:rPr>
                <w:sz w:val="22"/>
                <w:szCs w:val="22"/>
              </w:rPr>
            </w:pPr>
            <w:r w:rsidRPr="000F41EB">
              <w:rPr>
                <w:sz w:val="22"/>
                <w:szCs w:val="22"/>
                <w:lang w:val="pt-PT"/>
              </w:rPr>
              <w:t>Regras da Documentação</w:t>
            </w:r>
          </w:p>
        </w:tc>
        <w:tc>
          <w:tcPr>
            <w:tcW w:w="0" w:type="auto"/>
            <w:vAlign w:val="center"/>
          </w:tcPr>
          <w:p w14:paraId="7BF5047D" w14:textId="7D5B0EE0" w:rsidR="00FB2A03" w:rsidRPr="000F41EB" w:rsidRDefault="00FB2A03" w:rsidP="00AD6AE5">
            <w:pPr>
              <w:spacing w:before="120" w:after="120"/>
              <w:rPr>
                <w:sz w:val="22"/>
                <w:szCs w:val="22"/>
              </w:rPr>
            </w:pPr>
            <w:r w:rsidRPr="000F41EB">
              <w:rPr>
                <w:sz w:val="22"/>
                <w:szCs w:val="22"/>
                <w:lang w:val="pt-PT"/>
              </w:rPr>
              <w:t>Prática de Documentação</w:t>
            </w:r>
          </w:p>
        </w:tc>
      </w:tr>
      <w:tr w:rsidR="00FB2A03" w:rsidRPr="000F41EB" w14:paraId="36700BE0" w14:textId="77777777" w:rsidTr="00B9690D">
        <w:tc>
          <w:tcPr>
            <w:tcW w:w="0" w:type="auto"/>
            <w:vAlign w:val="center"/>
          </w:tcPr>
          <w:p w14:paraId="5E6E0F9B" w14:textId="77777777" w:rsidR="00FB2A03" w:rsidRPr="000F41EB" w:rsidRDefault="00FB2A03" w:rsidP="00AD6AE5">
            <w:pPr>
              <w:spacing w:before="120" w:after="120"/>
              <w:jc w:val="center"/>
              <w:rPr>
                <w:sz w:val="22"/>
                <w:szCs w:val="22"/>
              </w:rPr>
            </w:pPr>
            <w:r w:rsidRPr="000F41EB">
              <w:rPr>
                <w:sz w:val="22"/>
                <w:szCs w:val="22"/>
              </w:rPr>
              <w:t>49</w:t>
            </w:r>
          </w:p>
        </w:tc>
        <w:tc>
          <w:tcPr>
            <w:tcW w:w="0" w:type="auto"/>
            <w:vAlign w:val="center"/>
          </w:tcPr>
          <w:p w14:paraId="3F59990F" w14:textId="7DADEBDE" w:rsidR="00FB2A03" w:rsidRPr="000F41EB" w:rsidRDefault="00FB2A03" w:rsidP="00AD6AE5">
            <w:pPr>
              <w:spacing w:before="120" w:after="120"/>
              <w:rPr>
                <w:sz w:val="22"/>
                <w:szCs w:val="22"/>
              </w:rPr>
            </w:pPr>
            <w:r w:rsidRPr="000F41EB">
              <w:rPr>
                <w:sz w:val="22"/>
                <w:szCs w:val="22"/>
                <w:lang w:val="pt-PT"/>
              </w:rPr>
              <w:t>Instrumentos da Exploração</w:t>
            </w:r>
          </w:p>
        </w:tc>
        <w:tc>
          <w:tcPr>
            <w:tcW w:w="0" w:type="auto"/>
            <w:vAlign w:val="center"/>
          </w:tcPr>
          <w:p w14:paraId="6B51A691" w14:textId="42854F7E" w:rsidR="00FB2A03" w:rsidRPr="000F41EB" w:rsidRDefault="00FB2A03" w:rsidP="00AD6AE5">
            <w:pPr>
              <w:spacing w:before="120" w:after="120"/>
              <w:rPr>
                <w:sz w:val="22"/>
                <w:szCs w:val="22"/>
              </w:rPr>
            </w:pPr>
            <w:r w:rsidRPr="000F41EB">
              <w:rPr>
                <w:sz w:val="22"/>
                <w:szCs w:val="22"/>
                <w:lang w:val="pt-PT"/>
              </w:rPr>
              <w:t>Prática de Exploração</w:t>
            </w:r>
          </w:p>
        </w:tc>
      </w:tr>
      <w:tr w:rsidR="00FB2A03" w:rsidRPr="000F41EB" w14:paraId="566C0C5A" w14:textId="77777777" w:rsidTr="00B9690D">
        <w:tc>
          <w:tcPr>
            <w:tcW w:w="0" w:type="auto"/>
            <w:vAlign w:val="center"/>
          </w:tcPr>
          <w:p w14:paraId="03846C51" w14:textId="77777777" w:rsidR="00FB2A03" w:rsidRPr="000F41EB" w:rsidRDefault="00FB2A03" w:rsidP="00AD6AE5">
            <w:pPr>
              <w:spacing w:before="120" w:after="120"/>
              <w:jc w:val="center"/>
              <w:rPr>
                <w:sz w:val="22"/>
                <w:szCs w:val="22"/>
              </w:rPr>
            </w:pPr>
            <w:r w:rsidRPr="000F41EB">
              <w:rPr>
                <w:sz w:val="22"/>
                <w:szCs w:val="22"/>
              </w:rPr>
              <w:t>50</w:t>
            </w:r>
          </w:p>
        </w:tc>
        <w:tc>
          <w:tcPr>
            <w:tcW w:w="0" w:type="auto"/>
            <w:vAlign w:val="center"/>
          </w:tcPr>
          <w:p w14:paraId="0A3C0E09" w14:textId="401289BD" w:rsidR="00FB2A03" w:rsidRPr="000F41EB" w:rsidRDefault="00FB2A03" w:rsidP="00AD6AE5">
            <w:pPr>
              <w:spacing w:before="120" w:after="120"/>
              <w:rPr>
                <w:sz w:val="22"/>
                <w:szCs w:val="22"/>
              </w:rPr>
            </w:pPr>
            <w:r w:rsidRPr="000F41EB">
              <w:rPr>
                <w:sz w:val="22"/>
                <w:szCs w:val="22"/>
                <w:lang w:val="pt-PT"/>
              </w:rPr>
              <w:t>Prática de Exploração</w:t>
            </w:r>
          </w:p>
        </w:tc>
        <w:tc>
          <w:tcPr>
            <w:tcW w:w="0" w:type="auto"/>
            <w:vAlign w:val="center"/>
          </w:tcPr>
          <w:p w14:paraId="3CF321FF" w14:textId="47F6F3C1" w:rsidR="00FB2A03" w:rsidRPr="000F41EB" w:rsidRDefault="00FB2A03" w:rsidP="00AD6AE5">
            <w:pPr>
              <w:spacing w:before="120" w:after="120"/>
              <w:rPr>
                <w:sz w:val="22"/>
                <w:szCs w:val="22"/>
              </w:rPr>
            </w:pPr>
            <w:r w:rsidRPr="000F41EB">
              <w:rPr>
                <w:sz w:val="22"/>
                <w:szCs w:val="22"/>
                <w:lang w:val="pt-PT"/>
              </w:rPr>
              <w:t>Resultado da Exploração</w:t>
            </w:r>
          </w:p>
        </w:tc>
      </w:tr>
      <w:tr w:rsidR="00FB2A03" w:rsidRPr="000F41EB" w14:paraId="20CAC6D7" w14:textId="77777777" w:rsidTr="00B9690D">
        <w:tc>
          <w:tcPr>
            <w:tcW w:w="0" w:type="auto"/>
            <w:vAlign w:val="center"/>
          </w:tcPr>
          <w:p w14:paraId="0A22B4F0" w14:textId="77777777" w:rsidR="00FB2A03" w:rsidRPr="000F41EB" w:rsidRDefault="00FB2A03" w:rsidP="00AD6AE5">
            <w:pPr>
              <w:spacing w:before="120" w:after="120"/>
              <w:jc w:val="center"/>
              <w:rPr>
                <w:sz w:val="22"/>
                <w:szCs w:val="22"/>
              </w:rPr>
            </w:pPr>
            <w:r w:rsidRPr="000F41EB">
              <w:rPr>
                <w:sz w:val="22"/>
                <w:szCs w:val="22"/>
              </w:rPr>
              <w:t>51</w:t>
            </w:r>
          </w:p>
        </w:tc>
        <w:tc>
          <w:tcPr>
            <w:tcW w:w="0" w:type="auto"/>
            <w:vAlign w:val="center"/>
          </w:tcPr>
          <w:p w14:paraId="7083FF4D" w14:textId="4B4C854C" w:rsidR="00FB2A03" w:rsidRPr="000F41EB" w:rsidRDefault="00FB2A03" w:rsidP="00AD6AE5">
            <w:pPr>
              <w:spacing w:before="120" w:after="120"/>
              <w:rPr>
                <w:sz w:val="22"/>
                <w:szCs w:val="22"/>
              </w:rPr>
            </w:pPr>
            <w:r w:rsidRPr="000F41EB">
              <w:rPr>
                <w:sz w:val="22"/>
                <w:szCs w:val="22"/>
                <w:lang w:val="pt-PT"/>
              </w:rPr>
              <w:t>Prática de Compreensão</w:t>
            </w:r>
          </w:p>
        </w:tc>
        <w:tc>
          <w:tcPr>
            <w:tcW w:w="0" w:type="auto"/>
            <w:vAlign w:val="center"/>
          </w:tcPr>
          <w:p w14:paraId="12E61BF2" w14:textId="6309316A" w:rsidR="00FB2A03" w:rsidRPr="000F41EB" w:rsidRDefault="00FB2A03" w:rsidP="00AD6AE5">
            <w:pPr>
              <w:spacing w:before="120" w:after="120"/>
              <w:rPr>
                <w:sz w:val="22"/>
                <w:szCs w:val="22"/>
              </w:rPr>
            </w:pPr>
            <w:r w:rsidRPr="000F41EB">
              <w:rPr>
                <w:sz w:val="22"/>
                <w:szCs w:val="22"/>
                <w:lang w:val="pt-PT"/>
              </w:rPr>
              <w:t>Resultado da Compreensão</w:t>
            </w:r>
          </w:p>
        </w:tc>
      </w:tr>
      <w:tr w:rsidR="00FB2A03" w:rsidRPr="000F41EB" w14:paraId="01F78E8E" w14:textId="77777777" w:rsidTr="00B9690D">
        <w:tc>
          <w:tcPr>
            <w:tcW w:w="0" w:type="auto"/>
            <w:vAlign w:val="center"/>
          </w:tcPr>
          <w:p w14:paraId="1E3AFB3A" w14:textId="77777777" w:rsidR="00FB2A03" w:rsidRPr="000F41EB" w:rsidRDefault="00FB2A03" w:rsidP="00AD6AE5">
            <w:pPr>
              <w:spacing w:before="120" w:after="120"/>
              <w:jc w:val="center"/>
              <w:rPr>
                <w:sz w:val="22"/>
                <w:szCs w:val="22"/>
              </w:rPr>
            </w:pPr>
            <w:r w:rsidRPr="000F41EB">
              <w:rPr>
                <w:sz w:val="22"/>
                <w:szCs w:val="22"/>
              </w:rPr>
              <w:t>52</w:t>
            </w:r>
          </w:p>
        </w:tc>
        <w:tc>
          <w:tcPr>
            <w:tcW w:w="0" w:type="auto"/>
            <w:vAlign w:val="center"/>
          </w:tcPr>
          <w:p w14:paraId="57C4A0BB" w14:textId="563B05F2" w:rsidR="00FB2A03" w:rsidRPr="000F41EB" w:rsidRDefault="00FB2A03" w:rsidP="00AD6AE5">
            <w:pPr>
              <w:spacing w:before="120" w:after="120"/>
              <w:rPr>
                <w:sz w:val="22"/>
                <w:szCs w:val="22"/>
              </w:rPr>
            </w:pPr>
            <w:r w:rsidRPr="000F41EB">
              <w:rPr>
                <w:sz w:val="22"/>
                <w:szCs w:val="22"/>
                <w:lang w:val="pt-PT"/>
              </w:rPr>
              <w:t>Prática de Modelagem</w:t>
            </w:r>
          </w:p>
        </w:tc>
        <w:tc>
          <w:tcPr>
            <w:tcW w:w="0" w:type="auto"/>
            <w:vAlign w:val="center"/>
          </w:tcPr>
          <w:p w14:paraId="2D571CC5" w14:textId="4B7C0F93" w:rsidR="00FB2A03" w:rsidRPr="000F41EB" w:rsidRDefault="00FB2A03" w:rsidP="00AD6AE5">
            <w:pPr>
              <w:spacing w:before="120" w:after="120"/>
              <w:rPr>
                <w:sz w:val="22"/>
                <w:szCs w:val="22"/>
              </w:rPr>
            </w:pPr>
            <w:r w:rsidRPr="000F41EB">
              <w:rPr>
                <w:sz w:val="22"/>
                <w:szCs w:val="22"/>
                <w:lang w:val="pt-PT"/>
              </w:rPr>
              <w:t>Resultado da Modelagem</w:t>
            </w:r>
          </w:p>
        </w:tc>
      </w:tr>
      <w:tr w:rsidR="00FB2A03" w:rsidRPr="000F41EB" w14:paraId="4F59C466" w14:textId="77777777" w:rsidTr="00B9690D">
        <w:tc>
          <w:tcPr>
            <w:tcW w:w="0" w:type="auto"/>
            <w:vAlign w:val="center"/>
          </w:tcPr>
          <w:p w14:paraId="1124A106" w14:textId="77777777" w:rsidR="00FB2A03" w:rsidRPr="000F41EB" w:rsidRDefault="00FB2A03" w:rsidP="00AD6AE5">
            <w:pPr>
              <w:spacing w:before="120" w:after="120"/>
              <w:jc w:val="center"/>
              <w:rPr>
                <w:sz w:val="22"/>
                <w:szCs w:val="22"/>
              </w:rPr>
            </w:pPr>
            <w:r w:rsidRPr="000F41EB">
              <w:rPr>
                <w:sz w:val="22"/>
                <w:szCs w:val="22"/>
              </w:rPr>
              <w:t>53</w:t>
            </w:r>
          </w:p>
        </w:tc>
        <w:tc>
          <w:tcPr>
            <w:tcW w:w="0" w:type="auto"/>
            <w:vAlign w:val="center"/>
          </w:tcPr>
          <w:p w14:paraId="454228F1" w14:textId="301E6625" w:rsidR="00FB2A03" w:rsidRPr="000F41EB" w:rsidRDefault="00FB2A03" w:rsidP="00AD6AE5">
            <w:pPr>
              <w:spacing w:before="120" w:after="120"/>
              <w:rPr>
                <w:sz w:val="22"/>
                <w:szCs w:val="22"/>
              </w:rPr>
            </w:pPr>
            <w:r w:rsidRPr="000F41EB">
              <w:rPr>
                <w:sz w:val="22"/>
                <w:szCs w:val="22"/>
                <w:lang w:val="pt-PT"/>
              </w:rPr>
              <w:t>Prática de Modelagem</w:t>
            </w:r>
          </w:p>
        </w:tc>
        <w:tc>
          <w:tcPr>
            <w:tcW w:w="0" w:type="auto"/>
            <w:vAlign w:val="center"/>
          </w:tcPr>
          <w:p w14:paraId="16297427" w14:textId="7E88E77B" w:rsidR="00FB2A03" w:rsidRPr="000F41EB" w:rsidRDefault="00FB2A03" w:rsidP="00AD6AE5">
            <w:pPr>
              <w:spacing w:before="120" w:after="120"/>
              <w:rPr>
                <w:sz w:val="22"/>
                <w:szCs w:val="22"/>
              </w:rPr>
            </w:pPr>
            <w:r w:rsidRPr="000F41EB">
              <w:rPr>
                <w:sz w:val="22"/>
                <w:szCs w:val="22"/>
                <w:lang w:val="pt-PT"/>
              </w:rPr>
              <w:t>Resultado da Modelagem</w:t>
            </w:r>
          </w:p>
        </w:tc>
      </w:tr>
      <w:tr w:rsidR="00FB2A03" w:rsidRPr="000F41EB" w14:paraId="696120B0" w14:textId="77777777" w:rsidTr="00B9690D">
        <w:tc>
          <w:tcPr>
            <w:tcW w:w="0" w:type="auto"/>
            <w:vAlign w:val="center"/>
          </w:tcPr>
          <w:p w14:paraId="41D05ACA" w14:textId="77777777" w:rsidR="00FB2A03" w:rsidRPr="000F41EB" w:rsidRDefault="00FB2A03" w:rsidP="00AD6AE5">
            <w:pPr>
              <w:spacing w:before="120" w:after="120"/>
              <w:jc w:val="center"/>
              <w:rPr>
                <w:sz w:val="22"/>
                <w:szCs w:val="22"/>
              </w:rPr>
            </w:pPr>
            <w:r w:rsidRPr="000F41EB">
              <w:rPr>
                <w:sz w:val="22"/>
                <w:szCs w:val="22"/>
              </w:rPr>
              <w:t>54</w:t>
            </w:r>
          </w:p>
        </w:tc>
        <w:tc>
          <w:tcPr>
            <w:tcW w:w="0" w:type="auto"/>
            <w:vAlign w:val="center"/>
          </w:tcPr>
          <w:p w14:paraId="7137DA23" w14:textId="642174C8" w:rsidR="00FB2A03" w:rsidRPr="000F41EB" w:rsidRDefault="00FB2A03" w:rsidP="00AD6AE5">
            <w:pPr>
              <w:spacing w:before="120" w:after="120"/>
              <w:rPr>
                <w:sz w:val="22"/>
                <w:szCs w:val="22"/>
              </w:rPr>
            </w:pPr>
            <w:r w:rsidRPr="000F41EB">
              <w:rPr>
                <w:sz w:val="22"/>
                <w:szCs w:val="22"/>
                <w:lang w:val="pt-PT"/>
              </w:rPr>
              <w:t>Prática de Especificação</w:t>
            </w:r>
          </w:p>
        </w:tc>
        <w:tc>
          <w:tcPr>
            <w:tcW w:w="0" w:type="auto"/>
            <w:vAlign w:val="center"/>
          </w:tcPr>
          <w:p w14:paraId="06B859FE" w14:textId="32718FEC" w:rsidR="00FB2A03" w:rsidRPr="000F41EB" w:rsidRDefault="00FB2A03" w:rsidP="00AD6AE5">
            <w:pPr>
              <w:spacing w:before="120" w:after="120"/>
              <w:rPr>
                <w:sz w:val="22"/>
                <w:szCs w:val="22"/>
              </w:rPr>
            </w:pPr>
            <w:r w:rsidRPr="000F41EB">
              <w:rPr>
                <w:sz w:val="22"/>
                <w:szCs w:val="22"/>
                <w:lang w:val="pt-PT"/>
              </w:rPr>
              <w:t>Resultado da Especificação</w:t>
            </w:r>
          </w:p>
        </w:tc>
      </w:tr>
      <w:tr w:rsidR="00FB2A03" w:rsidRPr="000F41EB" w14:paraId="7027F08F" w14:textId="77777777" w:rsidTr="00B9690D">
        <w:tc>
          <w:tcPr>
            <w:tcW w:w="0" w:type="auto"/>
            <w:vAlign w:val="center"/>
          </w:tcPr>
          <w:p w14:paraId="4E3001B6" w14:textId="77777777" w:rsidR="00FB2A03" w:rsidRPr="000F41EB" w:rsidRDefault="00FB2A03" w:rsidP="00AD6AE5">
            <w:pPr>
              <w:spacing w:before="120" w:after="120"/>
              <w:jc w:val="center"/>
              <w:rPr>
                <w:sz w:val="22"/>
                <w:szCs w:val="22"/>
              </w:rPr>
            </w:pPr>
            <w:r w:rsidRPr="000F41EB">
              <w:rPr>
                <w:sz w:val="22"/>
                <w:szCs w:val="22"/>
              </w:rPr>
              <w:t>55</w:t>
            </w:r>
          </w:p>
        </w:tc>
        <w:tc>
          <w:tcPr>
            <w:tcW w:w="0" w:type="auto"/>
            <w:vAlign w:val="center"/>
          </w:tcPr>
          <w:p w14:paraId="22BE9409" w14:textId="43514052" w:rsidR="00FB2A03" w:rsidRPr="000F41EB" w:rsidRDefault="00FB2A03" w:rsidP="00AD6AE5">
            <w:pPr>
              <w:spacing w:before="120" w:after="120"/>
              <w:rPr>
                <w:sz w:val="22"/>
                <w:szCs w:val="22"/>
              </w:rPr>
            </w:pPr>
            <w:r w:rsidRPr="000F41EB">
              <w:rPr>
                <w:sz w:val="22"/>
                <w:szCs w:val="22"/>
                <w:lang w:val="pt-PT"/>
              </w:rPr>
              <w:t>Prática de Execução</w:t>
            </w:r>
          </w:p>
        </w:tc>
        <w:tc>
          <w:tcPr>
            <w:tcW w:w="0" w:type="auto"/>
            <w:vAlign w:val="center"/>
          </w:tcPr>
          <w:p w14:paraId="0441ECD9" w14:textId="4516AE13" w:rsidR="00FB2A03" w:rsidRPr="000F41EB" w:rsidRDefault="00FB2A03" w:rsidP="00AD6AE5">
            <w:pPr>
              <w:spacing w:before="120" w:after="120"/>
              <w:rPr>
                <w:sz w:val="22"/>
                <w:szCs w:val="22"/>
              </w:rPr>
            </w:pPr>
            <w:r w:rsidRPr="000F41EB">
              <w:rPr>
                <w:sz w:val="22"/>
                <w:szCs w:val="22"/>
                <w:lang w:val="pt-PT"/>
              </w:rPr>
              <w:t>Resultado da Execução</w:t>
            </w:r>
          </w:p>
        </w:tc>
      </w:tr>
      <w:tr w:rsidR="00FB2A03" w:rsidRPr="000F41EB" w14:paraId="12347BBF" w14:textId="77777777" w:rsidTr="00B9690D">
        <w:tc>
          <w:tcPr>
            <w:tcW w:w="0" w:type="auto"/>
            <w:vAlign w:val="center"/>
          </w:tcPr>
          <w:p w14:paraId="474492D6" w14:textId="77777777" w:rsidR="00FB2A03" w:rsidRPr="000F41EB" w:rsidRDefault="00FB2A03" w:rsidP="00AD6AE5">
            <w:pPr>
              <w:spacing w:before="120" w:after="120"/>
              <w:jc w:val="center"/>
              <w:rPr>
                <w:sz w:val="22"/>
                <w:szCs w:val="22"/>
              </w:rPr>
            </w:pPr>
            <w:r w:rsidRPr="000F41EB">
              <w:rPr>
                <w:sz w:val="22"/>
                <w:szCs w:val="22"/>
              </w:rPr>
              <w:t>56</w:t>
            </w:r>
          </w:p>
        </w:tc>
        <w:tc>
          <w:tcPr>
            <w:tcW w:w="0" w:type="auto"/>
            <w:vAlign w:val="center"/>
          </w:tcPr>
          <w:p w14:paraId="2CC2035F" w14:textId="13F50E0B"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2A080F02" w14:textId="19FB7E9D"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6BA0474B" w14:textId="77777777" w:rsidTr="00B9690D">
        <w:tc>
          <w:tcPr>
            <w:tcW w:w="0" w:type="auto"/>
            <w:vAlign w:val="center"/>
          </w:tcPr>
          <w:p w14:paraId="027C14D3" w14:textId="77777777" w:rsidR="00FB2A03" w:rsidRPr="000F41EB" w:rsidRDefault="00FB2A03" w:rsidP="00AD6AE5">
            <w:pPr>
              <w:spacing w:before="120" w:after="120"/>
              <w:jc w:val="center"/>
              <w:rPr>
                <w:sz w:val="22"/>
                <w:szCs w:val="22"/>
              </w:rPr>
            </w:pPr>
            <w:r w:rsidRPr="000F41EB">
              <w:rPr>
                <w:sz w:val="22"/>
                <w:szCs w:val="22"/>
              </w:rPr>
              <w:t>57</w:t>
            </w:r>
          </w:p>
        </w:tc>
        <w:tc>
          <w:tcPr>
            <w:tcW w:w="0" w:type="auto"/>
            <w:vAlign w:val="center"/>
          </w:tcPr>
          <w:p w14:paraId="6D378C3C" w14:textId="6E445D88"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070BD2BD" w14:textId="59AA384C"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4E336A9A" w14:textId="77777777" w:rsidTr="00B9690D">
        <w:tc>
          <w:tcPr>
            <w:tcW w:w="0" w:type="auto"/>
            <w:vAlign w:val="center"/>
          </w:tcPr>
          <w:p w14:paraId="7EDBEFA5" w14:textId="77777777" w:rsidR="00FB2A03" w:rsidRPr="000F41EB" w:rsidRDefault="00FB2A03" w:rsidP="00AD6AE5">
            <w:pPr>
              <w:spacing w:before="120" w:after="120"/>
              <w:jc w:val="center"/>
              <w:rPr>
                <w:sz w:val="22"/>
                <w:szCs w:val="22"/>
              </w:rPr>
            </w:pPr>
            <w:r w:rsidRPr="000F41EB">
              <w:rPr>
                <w:sz w:val="22"/>
                <w:szCs w:val="22"/>
              </w:rPr>
              <w:t>58</w:t>
            </w:r>
          </w:p>
        </w:tc>
        <w:tc>
          <w:tcPr>
            <w:tcW w:w="0" w:type="auto"/>
            <w:vAlign w:val="center"/>
          </w:tcPr>
          <w:p w14:paraId="56858041" w14:textId="6839F474"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5A962C6E" w14:textId="1EDED77A"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083A0934" w14:textId="77777777" w:rsidTr="00B9690D">
        <w:tc>
          <w:tcPr>
            <w:tcW w:w="0" w:type="auto"/>
            <w:vAlign w:val="center"/>
          </w:tcPr>
          <w:p w14:paraId="258D6C57" w14:textId="77777777" w:rsidR="00FB2A03" w:rsidRPr="000F41EB" w:rsidRDefault="00FB2A03" w:rsidP="00AD6AE5">
            <w:pPr>
              <w:spacing w:before="120" w:after="120"/>
              <w:jc w:val="center"/>
              <w:rPr>
                <w:sz w:val="22"/>
                <w:szCs w:val="22"/>
              </w:rPr>
            </w:pPr>
            <w:r w:rsidRPr="000F41EB">
              <w:rPr>
                <w:sz w:val="22"/>
                <w:szCs w:val="22"/>
              </w:rPr>
              <w:t>59</w:t>
            </w:r>
          </w:p>
        </w:tc>
        <w:tc>
          <w:tcPr>
            <w:tcW w:w="0" w:type="auto"/>
            <w:vAlign w:val="center"/>
          </w:tcPr>
          <w:p w14:paraId="3D8209A4" w14:textId="39CD9CDE"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40B8AFB8" w14:textId="6565F54A" w:rsidR="00FB2A03" w:rsidRPr="000F41EB" w:rsidRDefault="00FB2A03" w:rsidP="00AD6AE5">
            <w:pPr>
              <w:spacing w:before="120" w:after="120"/>
              <w:rPr>
                <w:sz w:val="22"/>
                <w:szCs w:val="22"/>
              </w:rPr>
            </w:pPr>
            <w:r w:rsidRPr="000F41EB">
              <w:rPr>
                <w:sz w:val="22"/>
                <w:szCs w:val="22"/>
                <w:lang w:val="pt-PT"/>
              </w:rPr>
              <w:t>Resultado da Reflexão</w:t>
            </w:r>
          </w:p>
        </w:tc>
      </w:tr>
    </w:tbl>
    <w:p w14:paraId="23ED9CC9" w14:textId="77777777" w:rsidR="000C3EB2" w:rsidRPr="0050469B" w:rsidRDefault="000C3EB2" w:rsidP="000C3EB2">
      <w:pPr>
        <w:jc w:val="both"/>
        <w:rPr>
          <w:b/>
          <w:bCs/>
          <w:lang w:val="pt-BR"/>
        </w:rPr>
      </w:pPr>
    </w:p>
    <w:p w14:paraId="6D19FC48" w14:textId="77777777" w:rsidR="007B60C9" w:rsidRDefault="007B60C9" w:rsidP="004E3E3D">
      <w:pPr>
        <w:jc w:val="both"/>
        <w:rPr>
          <w:b/>
          <w:bCs/>
          <w:lang w:val="pt-BR"/>
        </w:rPr>
      </w:pPr>
    </w:p>
    <w:p w14:paraId="13B6DE8F" w14:textId="21FFCAF6" w:rsidR="004E3E3D" w:rsidRPr="0050469B" w:rsidRDefault="004E3E3D" w:rsidP="004E3E3D">
      <w:pPr>
        <w:jc w:val="both"/>
        <w:rPr>
          <w:lang w:val="pt-BR"/>
        </w:rPr>
      </w:pPr>
      <w:r w:rsidRPr="0050469B">
        <w:rPr>
          <w:b/>
          <w:bCs/>
          <w:lang w:val="pt-BR"/>
        </w:rPr>
        <w:t>Os nós</w:t>
      </w:r>
      <w:r w:rsidR="00B7567C">
        <w:rPr>
          <w:b/>
          <w:bCs/>
          <w:lang w:val="pt-BR"/>
        </w:rPr>
        <w:t>:</w:t>
      </w:r>
    </w:p>
    <w:p w14:paraId="2EF3D6E8" w14:textId="4F4C6A5C" w:rsidR="004E3E3D" w:rsidRPr="0050469B" w:rsidRDefault="004E3E3D" w:rsidP="004E3E3D">
      <w:pPr>
        <w:spacing w:before="120" w:after="120"/>
        <w:rPr>
          <w:lang w:val="pt-BR"/>
        </w:rPr>
      </w:pPr>
      <w:r w:rsidRPr="0050469B">
        <w:rPr>
          <w:lang w:val="pt-BR"/>
        </w:rPr>
        <w:t>Legend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0"/>
        <w:gridCol w:w="6899"/>
      </w:tblGrid>
      <w:tr w:rsidR="004E3E3D" w:rsidRPr="0050469B" w14:paraId="0D7C7D57" w14:textId="77777777" w:rsidTr="004E3E3D">
        <w:tc>
          <w:tcPr>
            <w:tcW w:w="0" w:type="auto"/>
          </w:tcPr>
          <w:p w14:paraId="5B883BD3" w14:textId="7E78A620" w:rsidR="004E3E3D" w:rsidRPr="000F41EB" w:rsidRDefault="004E3E3D" w:rsidP="00AD6AE5">
            <w:pPr>
              <w:spacing w:before="120" w:after="120"/>
              <w:rPr>
                <w:b/>
                <w:bCs/>
                <w:sz w:val="22"/>
                <w:szCs w:val="22"/>
                <w:lang w:val="pt-BR"/>
              </w:rPr>
            </w:pPr>
            <w:r w:rsidRPr="000F41EB">
              <w:rPr>
                <w:b/>
                <w:bCs/>
                <w:sz w:val="22"/>
                <w:szCs w:val="22"/>
                <w:lang w:val="pt-BR"/>
              </w:rPr>
              <w:t>Id</w:t>
            </w:r>
          </w:p>
        </w:tc>
        <w:tc>
          <w:tcPr>
            <w:tcW w:w="0" w:type="auto"/>
            <w:vAlign w:val="center"/>
          </w:tcPr>
          <w:p w14:paraId="146BFAAD" w14:textId="10568329" w:rsidR="004E3E3D" w:rsidRPr="000F41EB" w:rsidRDefault="004E3E3D" w:rsidP="00AD6AE5">
            <w:pPr>
              <w:spacing w:before="120" w:after="120"/>
              <w:rPr>
                <w:sz w:val="22"/>
                <w:szCs w:val="22"/>
                <w:lang w:val="pt-BR"/>
              </w:rPr>
            </w:pPr>
            <w:r w:rsidRPr="000F41EB">
              <w:rPr>
                <w:sz w:val="22"/>
                <w:szCs w:val="22"/>
                <w:lang w:val="pt-BR"/>
              </w:rPr>
              <w:t>Identificador único do nó</w:t>
            </w:r>
          </w:p>
        </w:tc>
      </w:tr>
      <w:tr w:rsidR="004E3E3D" w:rsidRPr="0050469B" w14:paraId="56275D07" w14:textId="77777777" w:rsidTr="004E3E3D">
        <w:tc>
          <w:tcPr>
            <w:tcW w:w="0" w:type="auto"/>
          </w:tcPr>
          <w:p w14:paraId="7BE138CF" w14:textId="697C0BB3" w:rsidR="004E3E3D" w:rsidRPr="000F41EB" w:rsidRDefault="004E3E3D" w:rsidP="00AD6AE5">
            <w:pPr>
              <w:spacing w:before="120" w:after="120"/>
              <w:rPr>
                <w:b/>
                <w:bCs/>
                <w:sz w:val="22"/>
                <w:szCs w:val="22"/>
                <w:lang w:val="pt-BR"/>
              </w:rPr>
            </w:pPr>
            <w:proofErr w:type="spellStart"/>
            <w:r w:rsidRPr="000F41EB">
              <w:rPr>
                <w:b/>
                <w:bCs/>
                <w:sz w:val="22"/>
                <w:szCs w:val="22"/>
                <w:lang w:val="pt-BR"/>
              </w:rPr>
              <w:t>Name</w:t>
            </w:r>
            <w:proofErr w:type="spellEnd"/>
          </w:p>
        </w:tc>
        <w:tc>
          <w:tcPr>
            <w:tcW w:w="0" w:type="auto"/>
            <w:vAlign w:val="center"/>
          </w:tcPr>
          <w:p w14:paraId="0A4D64F9" w14:textId="3A0B9905" w:rsidR="004E3E3D" w:rsidRPr="000F41EB" w:rsidRDefault="004E3E3D" w:rsidP="00AD6AE5">
            <w:pPr>
              <w:spacing w:before="120" w:after="120"/>
              <w:rPr>
                <w:sz w:val="22"/>
                <w:szCs w:val="22"/>
                <w:lang w:val="pt-BR"/>
              </w:rPr>
            </w:pPr>
            <w:r w:rsidRPr="000F41EB">
              <w:rPr>
                <w:sz w:val="22"/>
                <w:szCs w:val="22"/>
                <w:lang w:val="pt-BR"/>
              </w:rPr>
              <w:t>Nome do nó</w:t>
            </w:r>
          </w:p>
        </w:tc>
      </w:tr>
      <w:tr w:rsidR="004E3E3D" w:rsidRPr="0050469B" w14:paraId="4FE6F90E" w14:textId="77777777" w:rsidTr="004E3E3D">
        <w:tc>
          <w:tcPr>
            <w:tcW w:w="0" w:type="auto"/>
          </w:tcPr>
          <w:p w14:paraId="3F28B4B4" w14:textId="7B683028" w:rsidR="004E3E3D" w:rsidRPr="000F41EB" w:rsidRDefault="004E3E3D" w:rsidP="00AD6AE5">
            <w:pPr>
              <w:spacing w:before="120" w:after="120"/>
              <w:rPr>
                <w:b/>
                <w:bCs/>
                <w:sz w:val="22"/>
                <w:szCs w:val="22"/>
                <w:lang w:val="pt-BR"/>
              </w:rPr>
            </w:pPr>
            <w:proofErr w:type="spellStart"/>
            <w:r w:rsidRPr="000F41EB">
              <w:rPr>
                <w:b/>
                <w:bCs/>
                <w:sz w:val="22"/>
                <w:szCs w:val="22"/>
                <w:lang w:val="pt-BR"/>
              </w:rPr>
              <w:t>Group</w:t>
            </w:r>
            <w:proofErr w:type="spellEnd"/>
          </w:p>
        </w:tc>
        <w:tc>
          <w:tcPr>
            <w:tcW w:w="0" w:type="auto"/>
            <w:vAlign w:val="center"/>
          </w:tcPr>
          <w:p w14:paraId="17A92B18" w14:textId="7E640AF6" w:rsidR="004E3E3D" w:rsidRPr="000F41EB" w:rsidRDefault="004E3E3D" w:rsidP="00AD6AE5">
            <w:pPr>
              <w:spacing w:before="120" w:after="120"/>
              <w:rPr>
                <w:sz w:val="22"/>
                <w:szCs w:val="22"/>
                <w:lang w:val="pt-BR"/>
              </w:rPr>
            </w:pPr>
            <w:r w:rsidRPr="000F41EB">
              <w:rPr>
                <w:sz w:val="22"/>
                <w:szCs w:val="22"/>
                <w:lang w:val="pt-BR"/>
              </w:rPr>
              <w:t xml:space="preserve">Nome do grupo que o nó </w:t>
            </w:r>
            <w:proofErr w:type="spellStart"/>
            <w:r w:rsidRPr="000F41EB">
              <w:rPr>
                <w:sz w:val="22"/>
                <w:szCs w:val="22"/>
                <w:lang w:val="pt-BR"/>
              </w:rPr>
              <w:t>percente</w:t>
            </w:r>
            <w:proofErr w:type="spellEnd"/>
          </w:p>
        </w:tc>
      </w:tr>
      <w:tr w:rsidR="004E3E3D" w:rsidRPr="0050469B" w14:paraId="219AEC13" w14:textId="77777777" w:rsidTr="004E3E3D">
        <w:tc>
          <w:tcPr>
            <w:tcW w:w="0" w:type="auto"/>
          </w:tcPr>
          <w:p w14:paraId="12344E62" w14:textId="533828D4" w:rsidR="004E3E3D" w:rsidRPr="000F41EB" w:rsidRDefault="004E3E3D" w:rsidP="00AD6AE5">
            <w:pPr>
              <w:spacing w:before="120" w:after="120"/>
              <w:rPr>
                <w:b/>
                <w:bCs/>
                <w:sz w:val="22"/>
                <w:szCs w:val="22"/>
                <w:lang w:val="pt-BR"/>
              </w:rPr>
            </w:pPr>
            <w:proofErr w:type="spellStart"/>
            <w:r w:rsidRPr="000F41EB">
              <w:rPr>
                <w:b/>
                <w:bCs/>
                <w:sz w:val="22"/>
                <w:szCs w:val="22"/>
                <w:lang w:val="pt-BR"/>
              </w:rPr>
              <w:t>Value</w:t>
            </w:r>
            <w:proofErr w:type="spellEnd"/>
          </w:p>
        </w:tc>
        <w:tc>
          <w:tcPr>
            <w:tcW w:w="0" w:type="auto"/>
            <w:vAlign w:val="center"/>
          </w:tcPr>
          <w:p w14:paraId="7BAFC80F" w14:textId="6ABE069A" w:rsidR="004E3E3D" w:rsidRPr="000F41EB" w:rsidRDefault="004E3E3D" w:rsidP="00AD6AE5">
            <w:pPr>
              <w:spacing w:before="120" w:after="120"/>
              <w:rPr>
                <w:sz w:val="22"/>
                <w:szCs w:val="22"/>
                <w:lang w:val="pt-BR"/>
              </w:rPr>
            </w:pPr>
            <w:r w:rsidRPr="000F41EB">
              <w:rPr>
                <w:sz w:val="22"/>
                <w:szCs w:val="22"/>
                <w:lang w:val="pt-BR"/>
              </w:rPr>
              <w:t>Valor do tamanho do círculo para representar o nó na rede de conhecimento</w:t>
            </w:r>
          </w:p>
        </w:tc>
      </w:tr>
    </w:tbl>
    <w:p w14:paraId="1779086D" w14:textId="77777777" w:rsidR="00B9690D" w:rsidRPr="0050469B" w:rsidRDefault="00B9690D" w:rsidP="00B9690D">
      <w:pPr>
        <w:jc w:val="both"/>
        <w:rPr>
          <w:lang w:val="pt-BR"/>
        </w:rPr>
      </w:pPr>
    </w:p>
    <w:p w14:paraId="498B9EFC" w14:textId="77777777" w:rsidR="00B9690D" w:rsidRDefault="00B9690D" w:rsidP="00B9690D">
      <w:pPr>
        <w:jc w:val="both"/>
        <w:rPr>
          <w:b/>
          <w:bCs/>
          <w:lang w:val="pt-BR"/>
        </w:rPr>
      </w:pPr>
    </w:p>
    <w:p w14:paraId="48DC1D44" w14:textId="544DD906" w:rsidR="00F628A7" w:rsidRPr="0050469B" w:rsidRDefault="00F628A7" w:rsidP="00B9690D">
      <w:pPr>
        <w:jc w:val="both"/>
        <w:rPr>
          <w:b/>
          <w:bCs/>
          <w:lang w:val="pt-BR"/>
        </w:rPr>
        <w:sectPr w:rsidR="00F628A7" w:rsidRPr="0050469B" w:rsidSect="00B07844">
          <w:type w:val="continuous"/>
          <w:pgSz w:w="11900" w:h="16820"/>
          <w:pgMar w:top="1440" w:right="1457" w:bottom="1355" w:left="1797" w:header="720" w:footer="675" w:gutter="0"/>
          <w:cols w:space="720"/>
          <w:docGrid w:linePitch="360"/>
        </w:sectPr>
      </w:pPr>
    </w:p>
    <w:tbl>
      <w:tblPr>
        <w:tblStyle w:val="TableGrid"/>
        <w:tblW w:w="0" w:type="auto"/>
        <w:tblLook w:val="04A0" w:firstRow="1" w:lastRow="0" w:firstColumn="1" w:lastColumn="0" w:noHBand="0" w:noVBand="1"/>
      </w:tblPr>
      <w:tblGrid>
        <w:gridCol w:w="436"/>
        <w:gridCol w:w="3540"/>
        <w:gridCol w:w="2013"/>
        <w:gridCol w:w="766"/>
      </w:tblGrid>
      <w:tr w:rsidR="00A552CC" w:rsidRPr="0050469B" w14:paraId="748A713C" w14:textId="77777777" w:rsidTr="00B97C00">
        <w:tc>
          <w:tcPr>
            <w:tcW w:w="0" w:type="auto"/>
            <w:shd w:val="clear" w:color="auto" w:fill="F2F2F2" w:themeFill="background1" w:themeFillShade="F2"/>
            <w:vAlign w:val="center"/>
          </w:tcPr>
          <w:p w14:paraId="05914CC3" w14:textId="77777777" w:rsidR="00A552CC" w:rsidRPr="000F41EB" w:rsidRDefault="00A552CC" w:rsidP="00AD6AE5">
            <w:pPr>
              <w:spacing w:before="120" w:after="120"/>
              <w:jc w:val="center"/>
              <w:rPr>
                <w:b/>
                <w:bCs/>
                <w:sz w:val="22"/>
                <w:szCs w:val="22"/>
              </w:rPr>
            </w:pPr>
            <w:r w:rsidRPr="000F41EB">
              <w:rPr>
                <w:b/>
                <w:bCs/>
                <w:sz w:val="22"/>
                <w:szCs w:val="22"/>
              </w:rPr>
              <w:t>Id</w:t>
            </w:r>
          </w:p>
        </w:tc>
        <w:tc>
          <w:tcPr>
            <w:tcW w:w="0" w:type="auto"/>
            <w:shd w:val="clear" w:color="auto" w:fill="F2F2F2" w:themeFill="background1" w:themeFillShade="F2"/>
            <w:vAlign w:val="center"/>
          </w:tcPr>
          <w:p w14:paraId="323A89D1" w14:textId="77777777" w:rsidR="00A552CC" w:rsidRPr="000F41EB" w:rsidRDefault="00A552CC" w:rsidP="00AD6AE5">
            <w:pPr>
              <w:spacing w:before="120" w:after="120"/>
              <w:rPr>
                <w:b/>
                <w:bCs/>
                <w:sz w:val="22"/>
                <w:szCs w:val="22"/>
              </w:rPr>
            </w:pPr>
            <w:r w:rsidRPr="000F41EB">
              <w:rPr>
                <w:b/>
                <w:bCs/>
                <w:sz w:val="22"/>
                <w:szCs w:val="22"/>
              </w:rPr>
              <w:t>Name</w:t>
            </w:r>
          </w:p>
        </w:tc>
        <w:tc>
          <w:tcPr>
            <w:tcW w:w="0" w:type="auto"/>
            <w:shd w:val="clear" w:color="auto" w:fill="F2F2F2" w:themeFill="background1" w:themeFillShade="F2"/>
            <w:vAlign w:val="center"/>
          </w:tcPr>
          <w:p w14:paraId="0AC5DA84" w14:textId="77777777" w:rsidR="00A552CC" w:rsidRPr="000F41EB" w:rsidRDefault="00A552CC" w:rsidP="00AD6AE5">
            <w:pPr>
              <w:spacing w:before="120" w:after="120"/>
              <w:rPr>
                <w:b/>
                <w:bCs/>
                <w:sz w:val="22"/>
                <w:szCs w:val="22"/>
              </w:rPr>
            </w:pPr>
            <w:r w:rsidRPr="000F41EB">
              <w:rPr>
                <w:b/>
                <w:bCs/>
                <w:sz w:val="22"/>
                <w:szCs w:val="22"/>
              </w:rPr>
              <w:t>Group</w:t>
            </w:r>
          </w:p>
        </w:tc>
        <w:tc>
          <w:tcPr>
            <w:tcW w:w="0" w:type="auto"/>
            <w:shd w:val="clear" w:color="auto" w:fill="F2F2F2" w:themeFill="background1" w:themeFillShade="F2"/>
            <w:vAlign w:val="center"/>
          </w:tcPr>
          <w:p w14:paraId="635CA748" w14:textId="77777777" w:rsidR="00A552CC" w:rsidRPr="000F41EB" w:rsidRDefault="00A552CC" w:rsidP="00AD6AE5">
            <w:pPr>
              <w:spacing w:before="120" w:after="120"/>
              <w:jc w:val="center"/>
              <w:rPr>
                <w:b/>
                <w:bCs/>
                <w:sz w:val="22"/>
                <w:szCs w:val="22"/>
              </w:rPr>
            </w:pPr>
            <w:r w:rsidRPr="000F41EB">
              <w:rPr>
                <w:b/>
                <w:bCs/>
                <w:sz w:val="22"/>
                <w:szCs w:val="22"/>
              </w:rPr>
              <w:t>Value</w:t>
            </w:r>
          </w:p>
        </w:tc>
      </w:tr>
      <w:tr w:rsidR="00A552CC" w:rsidRPr="0050469B" w14:paraId="73DC856A" w14:textId="77777777" w:rsidTr="00B97C00">
        <w:tc>
          <w:tcPr>
            <w:tcW w:w="0" w:type="auto"/>
            <w:vAlign w:val="center"/>
          </w:tcPr>
          <w:p w14:paraId="7E270334" w14:textId="77777777" w:rsidR="00A552CC" w:rsidRPr="000F41EB" w:rsidRDefault="00A552CC" w:rsidP="00AD6AE5">
            <w:pPr>
              <w:spacing w:before="120" w:after="120"/>
              <w:jc w:val="center"/>
              <w:rPr>
                <w:sz w:val="22"/>
                <w:szCs w:val="22"/>
              </w:rPr>
            </w:pPr>
            <w:r w:rsidRPr="000F41EB">
              <w:rPr>
                <w:sz w:val="22"/>
                <w:szCs w:val="22"/>
                <w:lang w:val="pt-PT"/>
              </w:rPr>
              <w:t>1</w:t>
            </w:r>
          </w:p>
        </w:tc>
        <w:tc>
          <w:tcPr>
            <w:tcW w:w="0" w:type="auto"/>
            <w:vAlign w:val="center"/>
          </w:tcPr>
          <w:p w14:paraId="39B2DE33" w14:textId="77777777" w:rsidR="00A552CC" w:rsidRPr="000F41EB" w:rsidRDefault="00A552CC" w:rsidP="00AD6AE5">
            <w:pPr>
              <w:spacing w:before="120" w:after="120"/>
              <w:rPr>
                <w:sz w:val="22"/>
                <w:szCs w:val="22"/>
              </w:rPr>
            </w:pPr>
            <w:r w:rsidRPr="000F41EB">
              <w:rPr>
                <w:sz w:val="22"/>
                <w:szCs w:val="22"/>
                <w:lang w:val="pt-PT"/>
              </w:rPr>
              <w:t>Prática de Exploração</w:t>
            </w:r>
          </w:p>
        </w:tc>
        <w:tc>
          <w:tcPr>
            <w:tcW w:w="0" w:type="auto"/>
            <w:vAlign w:val="center"/>
          </w:tcPr>
          <w:p w14:paraId="1E030B31" w14:textId="77777777" w:rsidR="00A552CC" w:rsidRPr="000F41EB" w:rsidRDefault="00A552CC" w:rsidP="00AD6AE5">
            <w:pPr>
              <w:spacing w:before="120" w:after="120"/>
              <w:rPr>
                <w:sz w:val="22"/>
                <w:szCs w:val="22"/>
              </w:rPr>
            </w:pPr>
            <w:r w:rsidRPr="000F41EB">
              <w:rPr>
                <w:sz w:val="22"/>
                <w:szCs w:val="22"/>
                <w:lang w:val="pt-PT"/>
              </w:rPr>
              <w:t>Exploração</w:t>
            </w:r>
          </w:p>
        </w:tc>
        <w:tc>
          <w:tcPr>
            <w:tcW w:w="0" w:type="auto"/>
            <w:vAlign w:val="center"/>
          </w:tcPr>
          <w:p w14:paraId="75D12745"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790BC66A" w14:textId="77777777" w:rsidTr="00B97C00">
        <w:tc>
          <w:tcPr>
            <w:tcW w:w="0" w:type="auto"/>
            <w:vAlign w:val="center"/>
          </w:tcPr>
          <w:p w14:paraId="6DF71D61" w14:textId="77777777" w:rsidR="00A552CC" w:rsidRPr="000F41EB" w:rsidRDefault="00A552CC" w:rsidP="00AD6AE5">
            <w:pPr>
              <w:spacing w:before="120" w:after="120"/>
              <w:jc w:val="center"/>
              <w:rPr>
                <w:sz w:val="22"/>
                <w:szCs w:val="22"/>
              </w:rPr>
            </w:pPr>
            <w:r w:rsidRPr="000F41EB">
              <w:rPr>
                <w:sz w:val="22"/>
                <w:szCs w:val="22"/>
                <w:lang w:val="pt-PT"/>
              </w:rPr>
              <w:t>2</w:t>
            </w:r>
          </w:p>
        </w:tc>
        <w:tc>
          <w:tcPr>
            <w:tcW w:w="0" w:type="auto"/>
            <w:vAlign w:val="center"/>
          </w:tcPr>
          <w:p w14:paraId="3C2F0567" w14:textId="77777777" w:rsidR="00A552CC" w:rsidRPr="000F41EB" w:rsidRDefault="00A552CC" w:rsidP="00AD6AE5">
            <w:pPr>
              <w:spacing w:before="120" w:after="120"/>
              <w:rPr>
                <w:sz w:val="22"/>
                <w:szCs w:val="22"/>
              </w:rPr>
            </w:pPr>
            <w:r w:rsidRPr="000F41EB">
              <w:rPr>
                <w:sz w:val="22"/>
                <w:szCs w:val="22"/>
                <w:lang w:val="pt-PT"/>
              </w:rPr>
              <w:t>Prática de Compreensão</w:t>
            </w:r>
          </w:p>
        </w:tc>
        <w:tc>
          <w:tcPr>
            <w:tcW w:w="0" w:type="auto"/>
            <w:vAlign w:val="center"/>
          </w:tcPr>
          <w:p w14:paraId="72EF214C" w14:textId="77777777" w:rsidR="00A552CC" w:rsidRPr="000F41EB" w:rsidRDefault="00A552CC" w:rsidP="00AD6AE5">
            <w:pPr>
              <w:spacing w:before="120" w:after="120"/>
              <w:rPr>
                <w:sz w:val="22"/>
                <w:szCs w:val="22"/>
              </w:rPr>
            </w:pPr>
            <w:r w:rsidRPr="000F41EB">
              <w:rPr>
                <w:sz w:val="22"/>
                <w:szCs w:val="22"/>
                <w:lang w:val="pt-PT"/>
              </w:rPr>
              <w:t>Compreensão</w:t>
            </w:r>
          </w:p>
        </w:tc>
        <w:tc>
          <w:tcPr>
            <w:tcW w:w="0" w:type="auto"/>
            <w:vAlign w:val="center"/>
          </w:tcPr>
          <w:p w14:paraId="5ADD5B7E"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5A01D1FF" w14:textId="77777777" w:rsidTr="00B97C00">
        <w:tc>
          <w:tcPr>
            <w:tcW w:w="0" w:type="auto"/>
            <w:vAlign w:val="center"/>
          </w:tcPr>
          <w:p w14:paraId="53C7C1F3" w14:textId="77777777" w:rsidR="00A552CC" w:rsidRPr="000F41EB" w:rsidRDefault="00A552CC" w:rsidP="00AD6AE5">
            <w:pPr>
              <w:spacing w:before="120" w:after="120"/>
              <w:jc w:val="center"/>
              <w:rPr>
                <w:sz w:val="22"/>
                <w:szCs w:val="22"/>
              </w:rPr>
            </w:pPr>
            <w:r w:rsidRPr="000F41EB">
              <w:rPr>
                <w:sz w:val="22"/>
                <w:szCs w:val="22"/>
                <w:lang w:val="pt-PT"/>
              </w:rPr>
              <w:t>3</w:t>
            </w:r>
          </w:p>
        </w:tc>
        <w:tc>
          <w:tcPr>
            <w:tcW w:w="0" w:type="auto"/>
            <w:vAlign w:val="center"/>
          </w:tcPr>
          <w:p w14:paraId="3168616B" w14:textId="77777777" w:rsidR="00A552CC" w:rsidRPr="000F41EB" w:rsidRDefault="00A552CC" w:rsidP="00AD6AE5">
            <w:pPr>
              <w:spacing w:before="120" w:after="120"/>
              <w:rPr>
                <w:sz w:val="22"/>
                <w:szCs w:val="22"/>
              </w:rPr>
            </w:pPr>
            <w:r w:rsidRPr="000F41EB">
              <w:rPr>
                <w:sz w:val="22"/>
                <w:szCs w:val="22"/>
                <w:lang w:val="pt-PT"/>
              </w:rPr>
              <w:t>Prática de Modelagem</w:t>
            </w:r>
          </w:p>
        </w:tc>
        <w:tc>
          <w:tcPr>
            <w:tcW w:w="0" w:type="auto"/>
            <w:vAlign w:val="center"/>
          </w:tcPr>
          <w:p w14:paraId="0C6E0D0E" w14:textId="77777777" w:rsidR="00A552CC" w:rsidRPr="000F41EB" w:rsidRDefault="00A552CC" w:rsidP="00AD6AE5">
            <w:pPr>
              <w:spacing w:before="120" w:after="120"/>
              <w:rPr>
                <w:sz w:val="22"/>
                <w:szCs w:val="22"/>
              </w:rPr>
            </w:pPr>
            <w:r w:rsidRPr="000F41EB">
              <w:rPr>
                <w:sz w:val="22"/>
                <w:szCs w:val="22"/>
                <w:lang w:val="pt-PT"/>
              </w:rPr>
              <w:t>Modelagem</w:t>
            </w:r>
          </w:p>
        </w:tc>
        <w:tc>
          <w:tcPr>
            <w:tcW w:w="0" w:type="auto"/>
            <w:vAlign w:val="center"/>
          </w:tcPr>
          <w:p w14:paraId="74F79AFD"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5982BF7B" w14:textId="77777777" w:rsidTr="00B97C00">
        <w:tc>
          <w:tcPr>
            <w:tcW w:w="0" w:type="auto"/>
            <w:vAlign w:val="center"/>
          </w:tcPr>
          <w:p w14:paraId="12E207AB" w14:textId="77777777" w:rsidR="00A552CC" w:rsidRPr="000F41EB" w:rsidRDefault="00A552CC" w:rsidP="00AD6AE5">
            <w:pPr>
              <w:spacing w:before="120" w:after="120"/>
              <w:jc w:val="center"/>
              <w:rPr>
                <w:sz w:val="22"/>
                <w:szCs w:val="22"/>
              </w:rPr>
            </w:pPr>
            <w:r w:rsidRPr="000F41EB">
              <w:rPr>
                <w:sz w:val="22"/>
                <w:szCs w:val="22"/>
                <w:lang w:val="pt-PT"/>
              </w:rPr>
              <w:t>4</w:t>
            </w:r>
          </w:p>
        </w:tc>
        <w:tc>
          <w:tcPr>
            <w:tcW w:w="0" w:type="auto"/>
            <w:vAlign w:val="center"/>
          </w:tcPr>
          <w:p w14:paraId="044CF168" w14:textId="77777777" w:rsidR="00A552CC" w:rsidRPr="000F41EB" w:rsidRDefault="00A552CC" w:rsidP="00AD6AE5">
            <w:pPr>
              <w:spacing w:before="120" w:after="120"/>
              <w:rPr>
                <w:sz w:val="22"/>
                <w:szCs w:val="22"/>
              </w:rPr>
            </w:pPr>
            <w:r w:rsidRPr="000F41EB">
              <w:rPr>
                <w:sz w:val="22"/>
                <w:szCs w:val="22"/>
                <w:lang w:val="pt-PT"/>
              </w:rPr>
              <w:t>Prática de Especificação</w:t>
            </w:r>
          </w:p>
        </w:tc>
        <w:tc>
          <w:tcPr>
            <w:tcW w:w="0" w:type="auto"/>
            <w:vAlign w:val="center"/>
          </w:tcPr>
          <w:p w14:paraId="16D5E4CC" w14:textId="77777777" w:rsidR="00A552CC" w:rsidRPr="000F41EB" w:rsidRDefault="00A552CC" w:rsidP="00AD6AE5">
            <w:pPr>
              <w:spacing w:before="120" w:after="120"/>
              <w:rPr>
                <w:sz w:val="22"/>
                <w:szCs w:val="22"/>
              </w:rPr>
            </w:pPr>
            <w:r w:rsidRPr="000F41EB">
              <w:rPr>
                <w:sz w:val="22"/>
                <w:szCs w:val="22"/>
                <w:lang w:val="pt-PT"/>
              </w:rPr>
              <w:t>Especificação</w:t>
            </w:r>
          </w:p>
        </w:tc>
        <w:tc>
          <w:tcPr>
            <w:tcW w:w="0" w:type="auto"/>
            <w:vAlign w:val="center"/>
          </w:tcPr>
          <w:p w14:paraId="26B71A90"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4B7A29E7" w14:textId="77777777" w:rsidTr="00B97C00">
        <w:tc>
          <w:tcPr>
            <w:tcW w:w="0" w:type="auto"/>
            <w:vAlign w:val="center"/>
          </w:tcPr>
          <w:p w14:paraId="07F8C23B" w14:textId="77777777" w:rsidR="00A552CC" w:rsidRPr="000F41EB" w:rsidRDefault="00A552CC" w:rsidP="00AD6AE5">
            <w:pPr>
              <w:spacing w:before="120" w:after="120"/>
              <w:jc w:val="center"/>
              <w:rPr>
                <w:sz w:val="22"/>
                <w:szCs w:val="22"/>
              </w:rPr>
            </w:pPr>
            <w:r w:rsidRPr="000F41EB">
              <w:rPr>
                <w:sz w:val="22"/>
                <w:szCs w:val="22"/>
                <w:lang w:val="pt-PT"/>
              </w:rPr>
              <w:t>5</w:t>
            </w:r>
          </w:p>
        </w:tc>
        <w:tc>
          <w:tcPr>
            <w:tcW w:w="0" w:type="auto"/>
            <w:vAlign w:val="center"/>
          </w:tcPr>
          <w:p w14:paraId="6D3FFE2A" w14:textId="77777777" w:rsidR="00A552CC" w:rsidRPr="000F41EB" w:rsidRDefault="00A552CC" w:rsidP="00AD6AE5">
            <w:pPr>
              <w:spacing w:before="120" w:after="120"/>
              <w:rPr>
                <w:sz w:val="22"/>
                <w:szCs w:val="22"/>
              </w:rPr>
            </w:pPr>
            <w:r w:rsidRPr="000F41EB">
              <w:rPr>
                <w:sz w:val="22"/>
                <w:szCs w:val="22"/>
                <w:lang w:val="pt-PT"/>
              </w:rPr>
              <w:t>Prática de Execução</w:t>
            </w:r>
          </w:p>
        </w:tc>
        <w:tc>
          <w:tcPr>
            <w:tcW w:w="0" w:type="auto"/>
            <w:vAlign w:val="center"/>
          </w:tcPr>
          <w:p w14:paraId="4B067BF5" w14:textId="77777777" w:rsidR="00A552CC" w:rsidRPr="000F41EB" w:rsidRDefault="00A552CC" w:rsidP="00AD6AE5">
            <w:pPr>
              <w:spacing w:before="120" w:after="120"/>
              <w:rPr>
                <w:sz w:val="22"/>
                <w:szCs w:val="22"/>
              </w:rPr>
            </w:pPr>
            <w:r w:rsidRPr="000F41EB">
              <w:rPr>
                <w:sz w:val="22"/>
                <w:szCs w:val="22"/>
                <w:lang w:val="pt-PT"/>
              </w:rPr>
              <w:t>Execução</w:t>
            </w:r>
          </w:p>
        </w:tc>
        <w:tc>
          <w:tcPr>
            <w:tcW w:w="0" w:type="auto"/>
            <w:vAlign w:val="center"/>
          </w:tcPr>
          <w:p w14:paraId="52CE32A8"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02CAA929" w14:textId="77777777" w:rsidTr="00B97C00">
        <w:tc>
          <w:tcPr>
            <w:tcW w:w="0" w:type="auto"/>
            <w:vAlign w:val="center"/>
          </w:tcPr>
          <w:p w14:paraId="28A658B6" w14:textId="77777777" w:rsidR="00A552CC" w:rsidRPr="000F41EB" w:rsidRDefault="00A552CC" w:rsidP="00AD6AE5">
            <w:pPr>
              <w:spacing w:before="120" w:after="120"/>
              <w:jc w:val="center"/>
              <w:rPr>
                <w:sz w:val="22"/>
                <w:szCs w:val="22"/>
              </w:rPr>
            </w:pPr>
            <w:r w:rsidRPr="000F41EB">
              <w:rPr>
                <w:sz w:val="22"/>
                <w:szCs w:val="22"/>
                <w:lang w:val="pt-PT"/>
              </w:rPr>
              <w:t>6</w:t>
            </w:r>
          </w:p>
        </w:tc>
        <w:tc>
          <w:tcPr>
            <w:tcW w:w="0" w:type="auto"/>
            <w:vAlign w:val="center"/>
          </w:tcPr>
          <w:p w14:paraId="10A61723" w14:textId="77777777" w:rsidR="00A552CC" w:rsidRPr="000F41EB" w:rsidRDefault="00A552CC" w:rsidP="00AD6AE5">
            <w:pPr>
              <w:spacing w:before="120" w:after="120"/>
              <w:rPr>
                <w:sz w:val="22"/>
                <w:szCs w:val="22"/>
              </w:rPr>
            </w:pPr>
            <w:r w:rsidRPr="000F41EB">
              <w:rPr>
                <w:sz w:val="22"/>
                <w:szCs w:val="22"/>
                <w:lang w:val="pt-PT"/>
              </w:rPr>
              <w:t>Prática de Reflexão</w:t>
            </w:r>
          </w:p>
        </w:tc>
        <w:tc>
          <w:tcPr>
            <w:tcW w:w="0" w:type="auto"/>
            <w:vAlign w:val="center"/>
          </w:tcPr>
          <w:p w14:paraId="4ED24519" w14:textId="77777777" w:rsidR="00A552CC" w:rsidRPr="000F41EB" w:rsidRDefault="00A552CC" w:rsidP="00AD6AE5">
            <w:pPr>
              <w:spacing w:before="120" w:after="120"/>
              <w:rPr>
                <w:sz w:val="22"/>
                <w:szCs w:val="22"/>
              </w:rPr>
            </w:pPr>
            <w:r w:rsidRPr="000F41EB">
              <w:rPr>
                <w:sz w:val="22"/>
                <w:szCs w:val="22"/>
                <w:lang w:val="pt-PT"/>
              </w:rPr>
              <w:t>Reflexão</w:t>
            </w:r>
          </w:p>
        </w:tc>
        <w:tc>
          <w:tcPr>
            <w:tcW w:w="0" w:type="auto"/>
            <w:vAlign w:val="center"/>
          </w:tcPr>
          <w:p w14:paraId="73B1B070"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42F78188" w14:textId="77777777" w:rsidTr="00B97C00">
        <w:tc>
          <w:tcPr>
            <w:tcW w:w="0" w:type="auto"/>
            <w:vAlign w:val="center"/>
          </w:tcPr>
          <w:p w14:paraId="33C82FBC" w14:textId="77777777" w:rsidR="00A552CC" w:rsidRPr="000F41EB" w:rsidRDefault="00A552CC" w:rsidP="00AD6AE5">
            <w:pPr>
              <w:spacing w:before="120" w:after="120"/>
              <w:jc w:val="center"/>
              <w:rPr>
                <w:sz w:val="22"/>
                <w:szCs w:val="22"/>
              </w:rPr>
            </w:pPr>
            <w:r w:rsidRPr="000F41EB">
              <w:rPr>
                <w:sz w:val="22"/>
                <w:szCs w:val="22"/>
                <w:lang w:val="pt-PT"/>
              </w:rPr>
              <w:t>7</w:t>
            </w:r>
          </w:p>
        </w:tc>
        <w:tc>
          <w:tcPr>
            <w:tcW w:w="0" w:type="auto"/>
            <w:vAlign w:val="center"/>
          </w:tcPr>
          <w:p w14:paraId="21DC0EBA" w14:textId="77777777" w:rsidR="00A552CC" w:rsidRPr="000F41EB" w:rsidRDefault="00A552CC" w:rsidP="00AD6AE5">
            <w:pPr>
              <w:spacing w:before="120" w:after="120"/>
              <w:rPr>
                <w:sz w:val="22"/>
                <w:szCs w:val="22"/>
              </w:rPr>
            </w:pPr>
            <w:r w:rsidRPr="000F41EB">
              <w:rPr>
                <w:sz w:val="22"/>
                <w:szCs w:val="22"/>
                <w:lang w:val="pt-PT"/>
              </w:rPr>
              <w:t>Prática de Improvisação</w:t>
            </w:r>
          </w:p>
        </w:tc>
        <w:tc>
          <w:tcPr>
            <w:tcW w:w="0" w:type="auto"/>
            <w:vAlign w:val="center"/>
          </w:tcPr>
          <w:p w14:paraId="122DAE5E" w14:textId="77777777" w:rsidR="00A552CC" w:rsidRPr="000F41EB" w:rsidRDefault="00A552CC" w:rsidP="00AD6AE5">
            <w:pPr>
              <w:spacing w:before="120" w:after="120"/>
              <w:rPr>
                <w:sz w:val="22"/>
                <w:szCs w:val="22"/>
              </w:rPr>
            </w:pPr>
            <w:r w:rsidRPr="000F41EB">
              <w:rPr>
                <w:sz w:val="22"/>
                <w:szCs w:val="22"/>
                <w:lang w:val="pt-PT"/>
              </w:rPr>
              <w:t>Improvisação</w:t>
            </w:r>
          </w:p>
        </w:tc>
        <w:tc>
          <w:tcPr>
            <w:tcW w:w="0" w:type="auto"/>
            <w:vAlign w:val="center"/>
          </w:tcPr>
          <w:p w14:paraId="7D8719D8"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323594CD" w14:textId="77777777" w:rsidTr="00B97C00">
        <w:tc>
          <w:tcPr>
            <w:tcW w:w="0" w:type="auto"/>
            <w:vAlign w:val="center"/>
          </w:tcPr>
          <w:p w14:paraId="2C31273C" w14:textId="77777777" w:rsidR="00A552CC" w:rsidRPr="000F41EB" w:rsidRDefault="00A552CC" w:rsidP="00AD6AE5">
            <w:pPr>
              <w:spacing w:before="120" w:after="120"/>
              <w:jc w:val="center"/>
              <w:rPr>
                <w:sz w:val="22"/>
                <w:szCs w:val="22"/>
              </w:rPr>
            </w:pPr>
            <w:r w:rsidRPr="000F41EB">
              <w:rPr>
                <w:sz w:val="22"/>
                <w:szCs w:val="22"/>
                <w:lang w:val="pt-PT"/>
              </w:rPr>
              <w:t>8</w:t>
            </w:r>
          </w:p>
        </w:tc>
        <w:tc>
          <w:tcPr>
            <w:tcW w:w="0" w:type="auto"/>
            <w:vAlign w:val="center"/>
          </w:tcPr>
          <w:p w14:paraId="74BAE0B1" w14:textId="77777777" w:rsidR="00A552CC" w:rsidRPr="000F41EB" w:rsidRDefault="00A552CC" w:rsidP="00AD6AE5">
            <w:pPr>
              <w:spacing w:before="120" w:after="120"/>
              <w:rPr>
                <w:sz w:val="22"/>
                <w:szCs w:val="22"/>
              </w:rPr>
            </w:pPr>
            <w:r w:rsidRPr="000F41EB">
              <w:rPr>
                <w:sz w:val="22"/>
                <w:szCs w:val="22"/>
                <w:lang w:val="pt-PT"/>
              </w:rPr>
              <w:t>Prática de Negociação</w:t>
            </w:r>
          </w:p>
        </w:tc>
        <w:tc>
          <w:tcPr>
            <w:tcW w:w="0" w:type="auto"/>
            <w:vAlign w:val="center"/>
          </w:tcPr>
          <w:p w14:paraId="404AD379" w14:textId="77777777" w:rsidR="00A552CC" w:rsidRPr="000F41EB" w:rsidRDefault="00A552CC" w:rsidP="00AD6AE5">
            <w:pPr>
              <w:spacing w:before="120" w:after="120"/>
              <w:rPr>
                <w:sz w:val="22"/>
                <w:szCs w:val="22"/>
              </w:rPr>
            </w:pPr>
            <w:r w:rsidRPr="000F41EB">
              <w:rPr>
                <w:sz w:val="22"/>
                <w:szCs w:val="22"/>
                <w:lang w:val="pt-PT"/>
              </w:rPr>
              <w:t>Negociação</w:t>
            </w:r>
          </w:p>
        </w:tc>
        <w:tc>
          <w:tcPr>
            <w:tcW w:w="0" w:type="auto"/>
            <w:vAlign w:val="center"/>
          </w:tcPr>
          <w:p w14:paraId="119F9576"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283E12AE" w14:textId="77777777" w:rsidTr="00B97C00">
        <w:tc>
          <w:tcPr>
            <w:tcW w:w="0" w:type="auto"/>
            <w:vAlign w:val="center"/>
          </w:tcPr>
          <w:p w14:paraId="4C9A5A82" w14:textId="77777777" w:rsidR="00A552CC" w:rsidRPr="000F41EB" w:rsidRDefault="00A552CC" w:rsidP="00AD6AE5">
            <w:pPr>
              <w:spacing w:before="120" w:after="120"/>
              <w:jc w:val="center"/>
              <w:rPr>
                <w:sz w:val="22"/>
                <w:szCs w:val="22"/>
              </w:rPr>
            </w:pPr>
            <w:r w:rsidRPr="000F41EB">
              <w:rPr>
                <w:sz w:val="22"/>
                <w:szCs w:val="22"/>
                <w:lang w:val="pt-PT"/>
              </w:rPr>
              <w:t>9</w:t>
            </w:r>
          </w:p>
        </w:tc>
        <w:tc>
          <w:tcPr>
            <w:tcW w:w="0" w:type="auto"/>
            <w:vAlign w:val="center"/>
          </w:tcPr>
          <w:p w14:paraId="588F057E" w14:textId="77777777" w:rsidR="00A552CC" w:rsidRPr="000F41EB" w:rsidRDefault="00A552CC" w:rsidP="00AD6AE5">
            <w:pPr>
              <w:spacing w:before="120" w:after="120"/>
              <w:rPr>
                <w:sz w:val="22"/>
                <w:szCs w:val="22"/>
              </w:rPr>
            </w:pPr>
            <w:r w:rsidRPr="000F41EB">
              <w:rPr>
                <w:sz w:val="22"/>
                <w:szCs w:val="22"/>
                <w:lang w:val="pt-PT"/>
              </w:rPr>
              <w:t>Prática de Descrição</w:t>
            </w:r>
          </w:p>
        </w:tc>
        <w:tc>
          <w:tcPr>
            <w:tcW w:w="0" w:type="auto"/>
            <w:vAlign w:val="center"/>
          </w:tcPr>
          <w:p w14:paraId="01D28B91" w14:textId="77777777" w:rsidR="00A552CC" w:rsidRPr="000F41EB" w:rsidRDefault="00A552CC" w:rsidP="00AD6AE5">
            <w:pPr>
              <w:spacing w:before="120" w:after="120"/>
              <w:rPr>
                <w:sz w:val="22"/>
                <w:szCs w:val="22"/>
              </w:rPr>
            </w:pPr>
            <w:r w:rsidRPr="000F41EB">
              <w:rPr>
                <w:sz w:val="22"/>
                <w:szCs w:val="22"/>
                <w:lang w:val="pt-PT"/>
              </w:rPr>
              <w:t>Descrição</w:t>
            </w:r>
          </w:p>
        </w:tc>
        <w:tc>
          <w:tcPr>
            <w:tcW w:w="0" w:type="auto"/>
            <w:vAlign w:val="center"/>
          </w:tcPr>
          <w:p w14:paraId="0540F685"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5A200895" w14:textId="77777777" w:rsidTr="00B97C00">
        <w:tc>
          <w:tcPr>
            <w:tcW w:w="0" w:type="auto"/>
            <w:vAlign w:val="center"/>
          </w:tcPr>
          <w:p w14:paraId="705F56D2" w14:textId="77777777" w:rsidR="00A552CC" w:rsidRPr="000F41EB" w:rsidRDefault="00A552CC" w:rsidP="00AD6AE5">
            <w:pPr>
              <w:spacing w:before="120" w:after="120"/>
              <w:jc w:val="center"/>
              <w:rPr>
                <w:sz w:val="22"/>
                <w:szCs w:val="22"/>
              </w:rPr>
            </w:pPr>
            <w:r w:rsidRPr="000F41EB">
              <w:rPr>
                <w:sz w:val="22"/>
                <w:szCs w:val="22"/>
                <w:lang w:val="pt-PT"/>
              </w:rPr>
              <w:t>10</w:t>
            </w:r>
          </w:p>
        </w:tc>
        <w:tc>
          <w:tcPr>
            <w:tcW w:w="0" w:type="auto"/>
            <w:vAlign w:val="center"/>
          </w:tcPr>
          <w:p w14:paraId="14929B08" w14:textId="77777777" w:rsidR="00A552CC" w:rsidRPr="000F41EB" w:rsidRDefault="00A552CC" w:rsidP="00AD6AE5">
            <w:pPr>
              <w:spacing w:before="120" w:after="120"/>
              <w:rPr>
                <w:sz w:val="22"/>
                <w:szCs w:val="22"/>
              </w:rPr>
            </w:pPr>
            <w:r w:rsidRPr="000F41EB">
              <w:rPr>
                <w:sz w:val="22"/>
                <w:szCs w:val="22"/>
                <w:lang w:val="pt-PT"/>
              </w:rPr>
              <w:t>Prática de Documentação</w:t>
            </w:r>
          </w:p>
        </w:tc>
        <w:tc>
          <w:tcPr>
            <w:tcW w:w="0" w:type="auto"/>
            <w:vAlign w:val="center"/>
          </w:tcPr>
          <w:p w14:paraId="575250F4" w14:textId="77777777" w:rsidR="00A552CC" w:rsidRPr="000F41EB" w:rsidRDefault="00A552CC" w:rsidP="00AD6AE5">
            <w:pPr>
              <w:spacing w:before="120" w:after="120"/>
              <w:rPr>
                <w:sz w:val="22"/>
                <w:szCs w:val="22"/>
              </w:rPr>
            </w:pPr>
            <w:r w:rsidRPr="000F41EB">
              <w:rPr>
                <w:sz w:val="22"/>
                <w:szCs w:val="22"/>
                <w:lang w:val="pt-PT"/>
              </w:rPr>
              <w:t>Documentação</w:t>
            </w:r>
          </w:p>
        </w:tc>
        <w:tc>
          <w:tcPr>
            <w:tcW w:w="0" w:type="auto"/>
            <w:vAlign w:val="center"/>
          </w:tcPr>
          <w:p w14:paraId="0BF892AF"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2BB06026" w14:textId="77777777" w:rsidTr="00B97C00">
        <w:tc>
          <w:tcPr>
            <w:tcW w:w="0" w:type="auto"/>
            <w:vAlign w:val="center"/>
          </w:tcPr>
          <w:p w14:paraId="19F62123" w14:textId="77777777" w:rsidR="00A552CC" w:rsidRPr="000F41EB" w:rsidRDefault="00A552CC" w:rsidP="00AD6AE5">
            <w:pPr>
              <w:spacing w:before="120" w:after="120"/>
              <w:jc w:val="center"/>
              <w:rPr>
                <w:sz w:val="22"/>
                <w:szCs w:val="22"/>
              </w:rPr>
            </w:pPr>
            <w:r w:rsidRPr="000F41EB">
              <w:rPr>
                <w:sz w:val="22"/>
                <w:szCs w:val="22"/>
                <w:lang w:val="pt-PT"/>
              </w:rPr>
              <w:t>11</w:t>
            </w:r>
          </w:p>
        </w:tc>
        <w:tc>
          <w:tcPr>
            <w:tcW w:w="0" w:type="auto"/>
            <w:vAlign w:val="center"/>
          </w:tcPr>
          <w:p w14:paraId="1261E980" w14:textId="77777777" w:rsidR="00A552CC" w:rsidRPr="000F41EB" w:rsidRDefault="00A552CC" w:rsidP="00AD6AE5">
            <w:pPr>
              <w:spacing w:before="120" w:after="120"/>
              <w:rPr>
                <w:sz w:val="22"/>
                <w:szCs w:val="22"/>
              </w:rPr>
            </w:pPr>
            <w:r w:rsidRPr="000F41EB">
              <w:rPr>
                <w:sz w:val="22"/>
                <w:szCs w:val="22"/>
                <w:lang w:val="pt-PT"/>
              </w:rPr>
              <w:t>Resultado da Exploração</w:t>
            </w:r>
          </w:p>
        </w:tc>
        <w:tc>
          <w:tcPr>
            <w:tcW w:w="0" w:type="auto"/>
            <w:vAlign w:val="center"/>
          </w:tcPr>
          <w:p w14:paraId="5147864D"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3FF817A8"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7AE8519A" w14:textId="77777777" w:rsidTr="00B97C00">
        <w:tc>
          <w:tcPr>
            <w:tcW w:w="0" w:type="auto"/>
            <w:vAlign w:val="center"/>
          </w:tcPr>
          <w:p w14:paraId="28655CA9" w14:textId="77777777" w:rsidR="00A552CC" w:rsidRPr="000F41EB" w:rsidRDefault="00A552CC" w:rsidP="00AD6AE5">
            <w:pPr>
              <w:spacing w:before="120" w:after="120"/>
              <w:jc w:val="center"/>
              <w:rPr>
                <w:sz w:val="22"/>
                <w:szCs w:val="22"/>
              </w:rPr>
            </w:pPr>
            <w:r w:rsidRPr="000F41EB">
              <w:rPr>
                <w:sz w:val="22"/>
                <w:szCs w:val="22"/>
                <w:lang w:val="pt-PT"/>
              </w:rPr>
              <w:t>12</w:t>
            </w:r>
          </w:p>
        </w:tc>
        <w:tc>
          <w:tcPr>
            <w:tcW w:w="0" w:type="auto"/>
            <w:vAlign w:val="center"/>
          </w:tcPr>
          <w:p w14:paraId="53A0847A" w14:textId="77777777" w:rsidR="00A552CC" w:rsidRPr="000F41EB" w:rsidRDefault="00A552CC" w:rsidP="00AD6AE5">
            <w:pPr>
              <w:spacing w:before="120" w:after="120"/>
              <w:rPr>
                <w:sz w:val="22"/>
                <w:szCs w:val="22"/>
              </w:rPr>
            </w:pPr>
            <w:r w:rsidRPr="000F41EB">
              <w:rPr>
                <w:sz w:val="22"/>
                <w:szCs w:val="22"/>
                <w:lang w:val="pt-PT"/>
              </w:rPr>
              <w:t>Resultado da Compreensão</w:t>
            </w:r>
          </w:p>
        </w:tc>
        <w:tc>
          <w:tcPr>
            <w:tcW w:w="0" w:type="auto"/>
            <w:vAlign w:val="center"/>
          </w:tcPr>
          <w:p w14:paraId="5007284B"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3DA19545"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3B45BD91" w14:textId="77777777" w:rsidTr="00B97C00">
        <w:tc>
          <w:tcPr>
            <w:tcW w:w="0" w:type="auto"/>
            <w:vAlign w:val="center"/>
          </w:tcPr>
          <w:p w14:paraId="3D8F8379" w14:textId="77777777" w:rsidR="00A552CC" w:rsidRPr="000F41EB" w:rsidRDefault="00A552CC" w:rsidP="00AD6AE5">
            <w:pPr>
              <w:spacing w:before="120" w:after="120"/>
              <w:jc w:val="center"/>
              <w:rPr>
                <w:sz w:val="22"/>
                <w:szCs w:val="22"/>
              </w:rPr>
            </w:pPr>
            <w:r w:rsidRPr="000F41EB">
              <w:rPr>
                <w:sz w:val="22"/>
                <w:szCs w:val="22"/>
                <w:lang w:val="pt-PT"/>
              </w:rPr>
              <w:t>13</w:t>
            </w:r>
          </w:p>
        </w:tc>
        <w:tc>
          <w:tcPr>
            <w:tcW w:w="0" w:type="auto"/>
            <w:vAlign w:val="center"/>
          </w:tcPr>
          <w:p w14:paraId="45B37C9E" w14:textId="77777777" w:rsidR="00A552CC" w:rsidRPr="000F41EB" w:rsidRDefault="00A552CC" w:rsidP="00AD6AE5">
            <w:pPr>
              <w:spacing w:before="120" w:after="120"/>
              <w:rPr>
                <w:sz w:val="22"/>
                <w:szCs w:val="22"/>
              </w:rPr>
            </w:pPr>
            <w:r w:rsidRPr="000F41EB">
              <w:rPr>
                <w:sz w:val="22"/>
                <w:szCs w:val="22"/>
                <w:lang w:val="pt-PT"/>
              </w:rPr>
              <w:t>Resultado da Modelagem</w:t>
            </w:r>
          </w:p>
        </w:tc>
        <w:tc>
          <w:tcPr>
            <w:tcW w:w="0" w:type="auto"/>
            <w:vAlign w:val="center"/>
          </w:tcPr>
          <w:p w14:paraId="11C09411"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23FCFB69"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35E55659" w14:textId="77777777" w:rsidTr="00B97C00">
        <w:tc>
          <w:tcPr>
            <w:tcW w:w="0" w:type="auto"/>
            <w:vAlign w:val="center"/>
          </w:tcPr>
          <w:p w14:paraId="7D863605" w14:textId="77777777" w:rsidR="00A552CC" w:rsidRPr="000F41EB" w:rsidRDefault="00A552CC" w:rsidP="00AD6AE5">
            <w:pPr>
              <w:spacing w:before="120" w:after="120"/>
              <w:jc w:val="center"/>
              <w:rPr>
                <w:sz w:val="22"/>
                <w:szCs w:val="22"/>
              </w:rPr>
            </w:pPr>
            <w:r w:rsidRPr="000F41EB">
              <w:rPr>
                <w:sz w:val="22"/>
                <w:szCs w:val="22"/>
                <w:lang w:val="pt-PT"/>
              </w:rPr>
              <w:t>14</w:t>
            </w:r>
          </w:p>
        </w:tc>
        <w:tc>
          <w:tcPr>
            <w:tcW w:w="0" w:type="auto"/>
            <w:vAlign w:val="center"/>
          </w:tcPr>
          <w:p w14:paraId="20D34F8F" w14:textId="77777777" w:rsidR="00A552CC" w:rsidRPr="000F41EB" w:rsidRDefault="00A552CC" w:rsidP="00AD6AE5">
            <w:pPr>
              <w:spacing w:before="120" w:after="120"/>
              <w:rPr>
                <w:sz w:val="22"/>
                <w:szCs w:val="22"/>
              </w:rPr>
            </w:pPr>
            <w:r w:rsidRPr="000F41EB">
              <w:rPr>
                <w:sz w:val="22"/>
                <w:szCs w:val="22"/>
                <w:lang w:val="pt-PT"/>
              </w:rPr>
              <w:t>Resultado da Especificação</w:t>
            </w:r>
          </w:p>
        </w:tc>
        <w:tc>
          <w:tcPr>
            <w:tcW w:w="0" w:type="auto"/>
            <w:vAlign w:val="center"/>
          </w:tcPr>
          <w:p w14:paraId="659FF099"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43DDFAA5"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6D20386F" w14:textId="77777777" w:rsidTr="00B97C00">
        <w:tc>
          <w:tcPr>
            <w:tcW w:w="0" w:type="auto"/>
            <w:vAlign w:val="center"/>
          </w:tcPr>
          <w:p w14:paraId="3A2E55F8" w14:textId="77777777" w:rsidR="00A552CC" w:rsidRPr="000F41EB" w:rsidRDefault="00A552CC" w:rsidP="00AD6AE5">
            <w:pPr>
              <w:spacing w:before="120" w:after="120"/>
              <w:jc w:val="center"/>
              <w:rPr>
                <w:sz w:val="22"/>
                <w:szCs w:val="22"/>
              </w:rPr>
            </w:pPr>
            <w:r w:rsidRPr="000F41EB">
              <w:rPr>
                <w:sz w:val="22"/>
                <w:szCs w:val="22"/>
                <w:lang w:val="pt-PT"/>
              </w:rPr>
              <w:t>15</w:t>
            </w:r>
          </w:p>
        </w:tc>
        <w:tc>
          <w:tcPr>
            <w:tcW w:w="0" w:type="auto"/>
            <w:vAlign w:val="center"/>
          </w:tcPr>
          <w:p w14:paraId="1EA4E96E" w14:textId="77777777" w:rsidR="00A552CC" w:rsidRPr="000F41EB" w:rsidRDefault="00A552CC" w:rsidP="00AD6AE5">
            <w:pPr>
              <w:spacing w:before="120" w:after="120"/>
              <w:rPr>
                <w:sz w:val="22"/>
                <w:szCs w:val="22"/>
              </w:rPr>
            </w:pPr>
            <w:r w:rsidRPr="000F41EB">
              <w:rPr>
                <w:sz w:val="22"/>
                <w:szCs w:val="22"/>
                <w:lang w:val="pt-PT"/>
              </w:rPr>
              <w:t>Resultado da Execução</w:t>
            </w:r>
          </w:p>
        </w:tc>
        <w:tc>
          <w:tcPr>
            <w:tcW w:w="0" w:type="auto"/>
            <w:vAlign w:val="center"/>
          </w:tcPr>
          <w:p w14:paraId="379BEEBD"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742290F7"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161192CF" w14:textId="77777777" w:rsidTr="00B97C00">
        <w:tc>
          <w:tcPr>
            <w:tcW w:w="0" w:type="auto"/>
            <w:vAlign w:val="center"/>
          </w:tcPr>
          <w:p w14:paraId="0821D8F6" w14:textId="77777777" w:rsidR="00A552CC" w:rsidRPr="000F41EB" w:rsidRDefault="00A552CC" w:rsidP="00AD6AE5">
            <w:pPr>
              <w:spacing w:before="120" w:after="120"/>
              <w:jc w:val="center"/>
              <w:rPr>
                <w:sz w:val="22"/>
                <w:szCs w:val="22"/>
              </w:rPr>
            </w:pPr>
            <w:r w:rsidRPr="000F41EB">
              <w:rPr>
                <w:sz w:val="22"/>
                <w:szCs w:val="22"/>
                <w:lang w:val="pt-PT"/>
              </w:rPr>
              <w:t>16</w:t>
            </w:r>
          </w:p>
        </w:tc>
        <w:tc>
          <w:tcPr>
            <w:tcW w:w="0" w:type="auto"/>
            <w:vAlign w:val="center"/>
          </w:tcPr>
          <w:p w14:paraId="158D18BB" w14:textId="77777777" w:rsidR="00A552CC" w:rsidRPr="000F41EB" w:rsidRDefault="00A552CC" w:rsidP="00AD6AE5">
            <w:pPr>
              <w:spacing w:before="120" w:after="120"/>
              <w:rPr>
                <w:sz w:val="22"/>
                <w:szCs w:val="22"/>
              </w:rPr>
            </w:pPr>
            <w:r w:rsidRPr="000F41EB">
              <w:rPr>
                <w:sz w:val="22"/>
                <w:szCs w:val="22"/>
                <w:lang w:val="pt-PT"/>
              </w:rPr>
              <w:t>Resultado da Reflexão</w:t>
            </w:r>
          </w:p>
        </w:tc>
        <w:tc>
          <w:tcPr>
            <w:tcW w:w="0" w:type="auto"/>
            <w:vAlign w:val="center"/>
          </w:tcPr>
          <w:p w14:paraId="60FA7CB9"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048FA74B"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6339E169" w14:textId="77777777" w:rsidTr="00B97C00">
        <w:tc>
          <w:tcPr>
            <w:tcW w:w="0" w:type="auto"/>
            <w:vAlign w:val="center"/>
          </w:tcPr>
          <w:p w14:paraId="3B39C945" w14:textId="77777777" w:rsidR="00A552CC" w:rsidRPr="000F41EB" w:rsidRDefault="00A552CC" w:rsidP="00AD6AE5">
            <w:pPr>
              <w:spacing w:before="120" w:after="120"/>
              <w:jc w:val="center"/>
              <w:rPr>
                <w:sz w:val="22"/>
                <w:szCs w:val="22"/>
              </w:rPr>
            </w:pPr>
            <w:r w:rsidRPr="000F41EB">
              <w:rPr>
                <w:sz w:val="22"/>
                <w:szCs w:val="22"/>
                <w:lang w:val="pt-PT"/>
              </w:rPr>
              <w:t>17</w:t>
            </w:r>
          </w:p>
        </w:tc>
        <w:tc>
          <w:tcPr>
            <w:tcW w:w="0" w:type="auto"/>
            <w:vAlign w:val="center"/>
          </w:tcPr>
          <w:p w14:paraId="32EB2D24" w14:textId="77777777" w:rsidR="00A552CC" w:rsidRPr="000F41EB" w:rsidRDefault="00A552CC" w:rsidP="00AD6AE5">
            <w:pPr>
              <w:spacing w:before="120" w:after="120"/>
              <w:rPr>
                <w:sz w:val="22"/>
                <w:szCs w:val="22"/>
              </w:rPr>
            </w:pPr>
            <w:r w:rsidRPr="000F41EB">
              <w:rPr>
                <w:sz w:val="22"/>
                <w:szCs w:val="22"/>
                <w:lang w:val="pt-PT"/>
              </w:rPr>
              <w:t>Resultado da Improvisação</w:t>
            </w:r>
          </w:p>
        </w:tc>
        <w:tc>
          <w:tcPr>
            <w:tcW w:w="0" w:type="auto"/>
            <w:vAlign w:val="center"/>
          </w:tcPr>
          <w:p w14:paraId="032F8617"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5137C2D2"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0F88AB45" w14:textId="77777777" w:rsidTr="00B97C00">
        <w:tc>
          <w:tcPr>
            <w:tcW w:w="0" w:type="auto"/>
            <w:vAlign w:val="center"/>
          </w:tcPr>
          <w:p w14:paraId="3E8951EF" w14:textId="77777777" w:rsidR="00A552CC" w:rsidRPr="000F41EB" w:rsidRDefault="00A552CC" w:rsidP="00AD6AE5">
            <w:pPr>
              <w:spacing w:before="120" w:after="120"/>
              <w:jc w:val="center"/>
              <w:rPr>
                <w:sz w:val="22"/>
                <w:szCs w:val="22"/>
              </w:rPr>
            </w:pPr>
            <w:r w:rsidRPr="000F41EB">
              <w:rPr>
                <w:sz w:val="22"/>
                <w:szCs w:val="22"/>
                <w:lang w:val="pt-PT"/>
              </w:rPr>
              <w:t>18</w:t>
            </w:r>
          </w:p>
        </w:tc>
        <w:tc>
          <w:tcPr>
            <w:tcW w:w="0" w:type="auto"/>
            <w:vAlign w:val="center"/>
          </w:tcPr>
          <w:p w14:paraId="35192108" w14:textId="77777777" w:rsidR="00A552CC" w:rsidRPr="000F41EB" w:rsidRDefault="00A552CC" w:rsidP="00AD6AE5">
            <w:pPr>
              <w:spacing w:before="120" w:after="120"/>
              <w:rPr>
                <w:sz w:val="22"/>
                <w:szCs w:val="22"/>
              </w:rPr>
            </w:pPr>
            <w:r w:rsidRPr="000F41EB">
              <w:rPr>
                <w:sz w:val="22"/>
                <w:szCs w:val="22"/>
                <w:lang w:val="pt-PT"/>
              </w:rPr>
              <w:t>Resultado da Negociação</w:t>
            </w:r>
          </w:p>
        </w:tc>
        <w:tc>
          <w:tcPr>
            <w:tcW w:w="0" w:type="auto"/>
            <w:vAlign w:val="center"/>
          </w:tcPr>
          <w:p w14:paraId="2014F644"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5F3857AF"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34404B11" w14:textId="77777777" w:rsidTr="00B97C00">
        <w:tc>
          <w:tcPr>
            <w:tcW w:w="0" w:type="auto"/>
            <w:vAlign w:val="center"/>
          </w:tcPr>
          <w:p w14:paraId="091F2F9D" w14:textId="77777777" w:rsidR="00A552CC" w:rsidRPr="000F41EB" w:rsidRDefault="00A552CC" w:rsidP="00AD6AE5">
            <w:pPr>
              <w:spacing w:before="120" w:after="120"/>
              <w:jc w:val="center"/>
              <w:rPr>
                <w:sz w:val="22"/>
                <w:szCs w:val="22"/>
              </w:rPr>
            </w:pPr>
            <w:r w:rsidRPr="000F41EB">
              <w:rPr>
                <w:sz w:val="22"/>
                <w:szCs w:val="22"/>
                <w:lang w:val="pt-PT"/>
              </w:rPr>
              <w:t>19</w:t>
            </w:r>
          </w:p>
        </w:tc>
        <w:tc>
          <w:tcPr>
            <w:tcW w:w="0" w:type="auto"/>
            <w:vAlign w:val="center"/>
          </w:tcPr>
          <w:p w14:paraId="0C7260B2" w14:textId="77777777" w:rsidR="00A552CC" w:rsidRPr="000F41EB" w:rsidRDefault="00A552CC" w:rsidP="00AD6AE5">
            <w:pPr>
              <w:spacing w:before="120" w:after="120"/>
              <w:rPr>
                <w:sz w:val="22"/>
                <w:szCs w:val="22"/>
              </w:rPr>
            </w:pPr>
            <w:r w:rsidRPr="000F41EB">
              <w:rPr>
                <w:sz w:val="22"/>
                <w:szCs w:val="22"/>
                <w:lang w:val="pt-PT"/>
              </w:rPr>
              <w:t>Resultado da Descrição</w:t>
            </w:r>
          </w:p>
        </w:tc>
        <w:tc>
          <w:tcPr>
            <w:tcW w:w="0" w:type="auto"/>
            <w:vAlign w:val="center"/>
          </w:tcPr>
          <w:p w14:paraId="1AF44B28"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28F403BE"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5FC4D80E" w14:textId="77777777" w:rsidTr="00B97C00">
        <w:tc>
          <w:tcPr>
            <w:tcW w:w="0" w:type="auto"/>
            <w:vAlign w:val="center"/>
          </w:tcPr>
          <w:p w14:paraId="218CAA1D" w14:textId="77777777" w:rsidR="00A552CC" w:rsidRPr="000F41EB" w:rsidRDefault="00A552CC" w:rsidP="00AD6AE5">
            <w:pPr>
              <w:spacing w:before="120" w:after="120"/>
              <w:jc w:val="center"/>
              <w:rPr>
                <w:sz w:val="22"/>
                <w:szCs w:val="22"/>
              </w:rPr>
            </w:pPr>
            <w:r w:rsidRPr="000F41EB">
              <w:rPr>
                <w:sz w:val="22"/>
                <w:szCs w:val="22"/>
                <w:lang w:val="pt-PT"/>
              </w:rPr>
              <w:lastRenderedPageBreak/>
              <w:t>20</w:t>
            </w:r>
          </w:p>
        </w:tc>
        <w:tc>
          <w:tcPr>
            <w:tcW w:w="0" w:type="auto"/>
            <w:vAlign w:val="center"/>
          </w:tcPr>
          <w:p w14:paraId="2C66D355" w14:textId="77777777" w:rsidR="00A552CC" w:rsidRPr="000F41EB" w:rsidRDefault="00A552CC" w:rsidP="00AD6AE5">
            <w:pPr>
              <w:spacing w:before="120" w:after="120"/>
              <w:rPr>
                <w:sz w:val="22"/>
                <w:szCs w:val="22"/>
              </w:rPr>
            </w:pPr>
            <w:r w:rsidRPr="000F41EB">
              <w:rPr>
                <w:sz w:val="22"/>
                <w:szCs w:val="22"/>
                <w:lang w:val="pt-PT"/>
              </w:rPr>
              <w:t>Resultado da Documentação</w:t>
            </w:r>
          </w:p>
        </w:tc>
        <w:tc>
          <w:tcPr>
            <w:tcW w:w="0" w:type="auto"/>
            <w:vAlign w:val="center"/>
          </w:tcPr>
          <w:p w14:paraId="7FC63193"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7168E277"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5CF46F53" w14:textId="77777777" w:rsidTr="00B97C00">
        <w:tc>
          <w:tcPr>
            <w:tcW w:w="0" w:type="auto"/>
            <w:vAlign w:val="center"/>
          </w:tcPr>
          <w:p w14:paraId="1DA16F6C" w14:textId="77777777" w:rsidR="00A552CC" w:rsidRPr="000F41EB" w:rsidRDefault="00A552CC" w:rsidP="00AD6AE5">
            <w:pPr>
              <w:spacing w:before="120" w:after="120"/>
              <w:jc w:val="center"/>
              <w:rPr>
                <w:sz w:val="22"/>
                <w:szCs w:val="22"/>
              </w:rPr>
            </w:pPr>
            <w:r w:rsidRPr="000F41EB">
              <w:rPr>
                <w:sz w:val="22"/>
                <w:szCs w:val="22"/>
                <w:lang w:val="pt-PT"/>
              </w:rPr>
              <w:t>21</w:t>
            </w:r>
          </w:p>
        </w:tc>
        <w:tc>
          <w:tcPr>
            <w:tcW w:w="0" w:type="auto"/>
            <w:vAlign w:val="center"/>
          </w:tcPr>
          <w:p w14:paraId="553C5002" w14:textId="77777777" w:rsidR="00A552CC" w:rsidRPr="000F41EB" w:rsidRDefault="00A552CC" w:rsidP="00AD6AE5">
            <w:pPr>
              <w:spacing w:before="120" w:after="120"/>
              <w:rPr>
                <w:sz w:val="22"/>
                <w:szCs w:val="22"/>
              </w:rPr>
            </w:pPr>
            <w:r w:rsidRPr="000F41EB">
              <w:rPr>
                <w:sz w:val="22"/>
                <w:szCs w:val="22"/>
                <w:lang w:val="pt-PT"/>
              </w:rPr>
              <w:t>Instrumentos da Compreensão</w:t>
            </w:r>
          </w:p>
        </w:tc>
        <w:tc>
          <w:tcPr>
            <w:tcW w:w="0" w:type="auto"/>
            <w:vAlign w:val="center"/>
          </w:tcPr>
          <w:p w14:paraId="05D64B66"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09174666"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73DF2EEC" w14:textId="77777777" w:rsidTr="00B97C00">
        <w:tc>
          <w:tcPr>
            <w:tcW w:w="0" w:type="auto"/>
            <w:vAlign w:val="center"/>
          </w:tcPr>
          <w:p w14:paraId="285FACCE" w14:textId="77777777" w:rsidR="00A552CC" w:rsidRPr="000F41EB" w:rsidRDefault="00A552CC" w:rsidP="00AD6AE5">
            <w:pPr>
              <w:spacing w:before="120" w:after="120"/>
              <w:jc w:val="center"/>
              <w:rPr>
                <w:sz w:val="22"/>
                <w:szCs w:val="22"/>
              </w:rPr>
            </w:pPr>
            <w:r w:rsidRPr="000F41EB">
              <w:rPr>
                <w:sz w:val="22"/>
                <w:szCs w:val="22"/>
                <w:lang w:val="pt-PT"/>
              </w:rPr>
              <w:t>22</w:t>
            </w:r>
          </w:p>
        </w:tc>
        <w:tc>
          <w:tcPr>
            <w:tcW w:w="0" w:type="auto"/>
            <w:vAlign w:val="center"/>
          </w:tcPr>
          <w:p w14:paraId="797512A8" w14:textId="77777777" w:rsidR="00A552CC" w:rsidRPr="000F41EB" w:rsidRDefault="00A552CC" w:rsidP="00AD6AE5">
            <w:pPr>
              <w:spacing w:before="120" w:after="120"/>
              <w:rPr>
                <w:sz w:val="22"/>
                <w:szCs w:val="22"/>
              </w:rPr>
            </w:pPr>
            <w:r w:rsidRPr="000F41EB">
              <w:rPr>
                <w:sz w:val="22"/>
                <w:szCs w:val="22"/>
                <w:lang w:val="pt-PT"/>
              </w:rPr>
              <w:t>Objeto da Modelagem</w:t>
            </w:r>
          </w:p>
        </w:tc>
        <w:tc>
          <w:tcPr>
            <w:tcW w:w="0" w:type="auto"/>
            <w:vAlign w:val="center"/>
          </w:tcPr>
          <w:p w14:paraId="1B599D3C" w14:textId="77777777" w:rsidR="00A552CC" w:rsidRPr="000F41EB" w:rsidRDefault="00A552CC" w:rsidP="00AD6AE5">
            <w:pPr>
              <w:spacing w:before="120" w:after="120"/>
              <w:rPr>
                <w:sz w:val="22"/>
                <w:szCs w:val="22"/>
              </w:rPr>
            </w:pPr>
            <w:r w:rsidRPr="000F41EB">
              <w:rPr>
                <w:sz w:val="22"/>
                <w:szCs w:val="22"/>
                <w:lang w:val="pt-PT"/>
              </w:rPr>
              <w:t>Objeto</w:t>
            </w:r>
          </w:p>
        </w:tc>
        <w:tc>
          <w:tcPr>
            <w:tcW w:w="0" w:type="auto"/>
            <w:vAlign w:val="center"/>
          </w:tcPr>
          <w:p w14:paraId="57F1D758"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46E4A537" w14:textId="77777777" w:rsidTr="00B97C00">
        <w:tc>
          <w:tcPr>
            <w:tcW w:w="0" w:type="auto"/>
            <w:vAlign w:val="center"/>
          </w:tcPr>
          <w:p w14:paraId="5417F969" w14:textId="77777777" w:rsidR="00A552CC" w:rsidRPr="000F41EB" w:rsidRDefault="00A552CC" w:rsidP="00AD6AE5">
            <w:pPr>
              <w:spacing w:before="120" w:after="120"/>
              <w:jc w:val="center"/>
              <w:rPr>
                <w:sz w:val="22"/>
                <w:szCs w:val="22"/>
              </w:rPr>
            </w:pPr>
            <w:r w:rsidRPr="000F41EB">
              <w:rPr>
                <w:sz w:val="22"/>
                <w:szCs w:val="22"/>
                <w:lang w:val="pt-PT"/>
              </w:rPr>
              <w:t>23</w:t>
            </w:r>
          </w:p>
        </w:tc>
        <w:tc>
          <w:tcPr>
            <w:tcW w:w="0" w:type="auto"/>
            <w:vAlign w:val="center"/>
          </w:tcPr>
          <w:p w14:paraId="36C81DB7" w14:textId="77777777" w:rsidR="00A552CC" w:rsidRPr="000F41EB" w:rsidRDefault="00A552CC" w:rsidP="00AD6AE5">
            <w:pPr>
              <w:spacing w:before="120" w:after="120"/>
              <w:rPr>
                <w:sz w:val="22"/>
                <w:szCs w:val="22"/>
              </w:rPr>
            </w:pPr>
            <w:r w:rsidRPr="000F41EB">
              <w:rPr>
                <w:sz w:val="22"/>
                <w:szCs w:val="22"/>
                <w:lang w:val="pt-PT"/>
              </w:rPr>
              <w:t>Sujeito da Especificação</w:t>
            </w:r>
          </w:p>
        </w:tc>
        <w:tc>
          <w:tcPr>
            <w:tcW w:w="0" w:type="auto"/>
            <w:vAlign w:val="center"/>
          </w:tcPr>
          <w:p w14:paraId="3628D6E3" w14:textId="77777777" w:rsidR="00A552CC" w:rsidRPr="000F41EB" w:rsidRDefault="00A552CC" w:rsidP="00AD6AE5">
            <w:pPr>
              <w:spacing w:before="120" w:after="120"/>
              <w:rPr>
                <w:sz w:val="22"/>
                <w:szCs w:val="22"/>
              </w:rPr>
            </w:pPr>
            <w:r w:rsidRPr="000F41EB">
              <w:rPr>
                <w:sz w:val="22"/>
                <w:szCs w:val="22"/>
                <w:lang w:val="pt-PT"/>
              </w:rPr>
              <w:t>Sujeito</w:t>
            </w:r>
          </w:p>
        </w:tc>
        <w:tc>
          <w:tcPr>
            <w:tcW w:w="0" w:type="auto"/>
            <w:vAlign w:val="center"/>
          </w:tcPr>
          <w:p w14:paraId="57C8A166"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4B72B65E" w14:textId="77777777" w:rsidTr="00B97C00">
        <w:tc>
          <w:tcPr>
            <w:tcW w:w="0" w:type="auto"/>
            <w:vAlign w:val="center"/>
          </w:tcPr>
          <w:p w14:paraId="4CA2FCAE" w14:textId="77777777" w:rsidR="00A552CC" w:rsidRPr="000F41EB" w:rsidRDefault="00A552CC" w:rsidP="00AD6AE5">
            <w:pPr>
              <w:spacing w:before="120" w:after="120"/>
              <w:jc w:val="center"/>
              <w:rPr>
                <w:sz w:val="22"/>
                <w:szCs w:val="22"/>
              </w:rPr>
            </w:pPr>
            <w:r w:rsidRPr="000F41EB">
              <w:rPr>
                <w:sz w:val="22"/>
                <w:szCs w:val="22"/>
                <w:lang w:val="pt-PT"/>
              </w:rPr>
              <w:t>24</w:t>
            </w:r>
          </w:p>
        </w:tc>
        <w:tc>
          <w:tcPr>
            <w:tcW w:w="0" w:type="auto"/>
            <w:vAlign w:val="center"/>
          </w:tcPr>
          <w:p w14:paraId="23C486EA" w14:textId="77777777" w:rsidR="00A552CC" w:rsidRPr="000F41EB" w:rsidRDefault="00A552CC" w:rsidP="00AD6AE5">
            <w:pPr>
              <w:spacing w:before="120" w:after="120"/>
              <w:rPr>
                <w:sz w:val="22"/>
                <w:szCs w:val="22"/>
              </w:rPr>
            </w:pPr>
            <w:r w:rsidRPr="000F41EB">
              <w:rPr>
                <w:sz w:val="22"/>
                <w:szCs w:val="22"/>
                <w:lang w:val="pt-PT"/>
              </w:rPr>
              <w:t>Instrumentos da Reflexão</w:t>
            </w:r>
          </w:p>
        </w:tc>
        <w:tc>
          <w:tcPr>
            <w:tcW w:w="0" w:type="auto"/>
            <w:vAlign w:val="center"/>
          </w:tcPr>
          <w:p w14:paraId="45788178"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3B0BB6DB"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7664EE45" w14:textId="77777777" w:rsidTr="00B97C00">
        <w:tc>
          <w:tcPr>
            <w:tcW w:w="0" w:type="auto"/>
            <w:vAlign w:val="center"/>
          </w:tcPr>
          <w:p w14:paraId="0ACB0094" w14:textId="77777777" w:rsidR="00A552CC" w:rsidRPr="000F41EB" w:rsidRDefault="00A552CC" w:rsidP="00AD6AE5">
            <w:pPr>
              <w:spacing w:before="120" w:after="120"/>
              <w:jc w:val="center"/>
              <w:rPr>
                <w:sz w:val="22"/>
                <w:szCs w:val="22"/>
              </w:rPr>
            </w:pPr>
            <w:r w:rsidRPr="000F41EB">
              <w:rPr>
                <w:sz w:val="22"/>
                <w:szCs w:val="22"/>
                <w:lang w:val="pt-PT"/>
              </w:rPr>
              <w:t>25</w:t>
            </w:r>
          </w:p>
        </w:tc>
        <w:tc>
          <w:tcPr>
            <w:tcW w:w="0" w:type="auto"/>
            <w:vAlign w:val="center"/>
          </w:tcPr>
          <w:p w14:paraId="28E1EBBC" w14:textId="77777777" w:rsidR="00A552CC" w:rsidRPr="000F41EB" w:rsidRDefault="00A552CC" w:rsidP="00AD6AE5">
            <w:pPr>
              <w:spacing w:before="120" w:after="120"/>
              <w:rPr>
                <w:sz w:val="22"/>
                <w:szCs w:val="22"/>
              </w:rPr>
            </w:pPr>
            <w:r w:rsidRPr="000F41EB">
              <w:rPr>
                <w:sz w:val="22"/>
                <w:szCs w:val="22"/>
                <w:lang w:val="pt-PT"/>
              </w:rPr>
              <w:t>Divisão de Trabalho da Execução</w:t>
            </w:r>
          </w:p>
        </w:tc>
        <w:tc>
          <w:tcPr>
            <w:tcW w:w="0" w:type="auto"/>
            <w:vAlign w:val="center"/>
          </w:tcPr>
          <w:p w14:paraId="7E1D4716" w14:textId="77777777" w:rsidR="00A552CC" w:rsidRPr="000F41EB" w:rsidRDefault="00A552CC" w:rsidP="00AD6AE5">
            <w:pPr>
              <w:spacing w:before="120" w:after="120"/>
              <w:rPr>
                <w:sz w:val="22"/>
                <w:szCs w:val="22"/>
              </w:rPr>
            </w:pPr>
            <w:r w:rsidRPr="000F41EB">
              <w:rPr>
                <w:sz w:val="22"/>
                <w:szCs w:val="22"/>
                <w:lang w:val="pt-PT"/>
              </w:rPr>
              <w:t>Divisão de Trabalho</w:t>
            </w:r>
          </w:p>
        </w:tc>
        <w:tc>
          <w:tcPr>
            <w:tcW w:w="0" w:type="auto"/>
            <w:vAlign w:val="center"/>
          </w:tcPr>
          <w:p w14:paraId="443D153F"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25ED6AD6" w14:textId="77777777" w:rsidTr="00B97C00">
        <w:tc>
          <w:tcPr>
            <w:tcW w:w="0" w:type="auto"/>
            <w:vAlign w:val="center"/>
          </w:tcPr>
          <w:p w14:paraId="1915CBD9" w14:textId="77777777" w:rsidR="00A552CC" w:rsidRPr="000F41EB" w:rsidRDefault="00A552CC" w:rsidP="00AD6AE5">
            <w:pPr>
              <w:spacing w:before="120" w:after="120"/>
              <w:jc w:val="center"/>
              <w:rPr>
                <w:sz w:val="22"/>
                <w:szCs w:val="22"/>
              </w:rPr>
            </w:pPr>
            <w:r w:rsidRPr="000F41EB">
              <w:rPr>
                <w:sz w:val="22"/>
                <w:szCs w:val="22"/>
                <w:lang w:val="pt-PT"/>
              </w:rPr>
              <w:t>26</w:t>
            </w:r>
          </w:p>
        </w:tc>
        <w:tc>
          <w:tcPr>
            <w:tcW w:w="0" w:type="auto"/>
            <w:vAlign w:val="center"/>
          </w:tcPr>
          <w:p w14:paraId="743A0431" w14:textId="77777777" w:rsidR="00A552CC" w:rsidRPr="000F41EB" w:rsidRDefault="00A552CC" w:rsidP="00AD6AE5">
            <w:pPr>
              <w:spacing w:before="120" w:after="120"/>
              <w:rPr>
                <w:sz w:val="22"/>
                <w:szCs w:val="22"/>
              </w:rPr>
            </w:pPr>
            <w:r w:rsidRPr="000F41EB">
              <w:rPr>
                <w:sz w:val="22"/>
                <w:szCs w:val="22"/>
                <w:lang w:val="pt-PT"/>
              </w:rPr>
              <w:t>Divisão de Trabalho da Reflexão</w:t>
            </w:r>
          </w:p>
        </w:tc>
        <w:tc>
          <w:tcPr>
            <w:tcW w:w="0" w:type="auto"/>
            <w:vAlign w:val="center"/>
          </w:tcPr>
          <w:p w14:paraId="70BFCD20" w14:textId="77777777" w:rsidR="00A552CC" w:rsidRPr="000F41EB" w:rsidRDefault="00A552CC" w:rsidP="00AD6AE5">
            <w:pPr>
              <w:spacing w:before="120" w:after="120"/>
              <w:rPr>
                <w:sz w:val="22"/>
                <w:szCs w:val="22"/>
              </w:rPr>
            </w:pPr>
            <w:r w:rsidRPr="000F41EB">
              <w:rPr>
                <w:sz w:val="22"/>
                <w:szCs w:val="22"/>
                <w:lang w:val="pt-PT"/>
              </w:rPr>
              <w:t>Divisão de Trabalho</w:t>
            </w:r>
          </w:p>
        </w:tc>
        <w:tc>
          <w:tcPr>
            <w:tcW w:w="0" w:type="auto"/>
            <w:vAlign w:val="center"/>
          </w:tcPr>
          <w:p w14:paraId="092D3240"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79B1D8D" w14:textId="77777777" w:rsidTr="00B97C00">
        <w:tc>
          <w:tcPr>
            <w:tcW w:w="0" w:type="auto"/>
            <w:vAlign w:val="center"/>
          </w:tcPr>
          <w:p w14:paraId="20286651" w14:textId="77777777" w:rsidR="00A552CC" w:rsidRPr="000F41EB" w:rsidRDefault="00A552CC" w:rsidP="00AD6AE5">
            <w:pPr>
              <w:spacing w:before="120" w:after="120"/>
              <w:jc w:val="center"/>
              <w:rPr>
                <w:sz w:val="22"/>
                <w:szCs w:val="22"/>
              </w:rPr>
            </w:pPr>
            <w:r w:rsidRPr="000F41EB">
              <w:rPr>
                <w:sz w:val="22"/>
                <w:szCs w:val="22"/>
                <w:lang w:val="pt-PT"/>
              </w:rPr>
              <w:t>27</w:t>
            </w:r>
          </w:p>
        </w:tc>
        <w:tc>
          <w:tcPr>
            <w:tcW w:w="0" w:type="auto"/>
            <w:vAlign w:val="center"/>
          </w:tcPr>
          <w:p w14:paraId="48E9EB58" w14:textId="77777777" w:rsidR="00A552CC" w:rsidRPr="000F41EB" w:rsidRDefault="00A552CC" w:rsidP="00AD6AE5">
            <w:pPr>
              <w:spacing w:before="120" w:after="120"/>
              <w:rPr>
                <w:sz w:val="22"/>
                <w:szCs w:val="22"/>
              </w:rPr>
            </w:pPr>
            <w:r w:rsidRPr="000F41EB">
              <w:rPr>
                <w:sz w:val="22"/>
                <w:szCs w:val="22"/>
                <w:lang w:val="pt-PT"/>
              </w:rPr>
              <w:t>Divisão de Trabalho da Compreensão</w:t>
            </w:r>
          </w:p>
        </w:tc>
        <w:tc>
          <w:tcPr>
            <w:tcW w:w="0" w:type="auto"/>
            <w:vAlign w:val="center"/>
          </w:tcPr>
          <w:p w14:paraId="50F67878" w14:textId="77777777" w:rsidR="00A552CC" w:rsidRPr="000F41EB" w:rsidRDefault="00A552CC" w:rsidP="00AD6AE5">
            <w:pPr>
              <w:spacing w:before="120" w:after="120"/>
              <w:rPr>
                <w:sz w:val="22"/>
                <w:szCs w:val="22"/>
              </w:rPr>
            </w:pPr>
            <w:r w:rsidRPr="000F41EB">
              <w:rPr>
                <w:sz w:val="22"/>
                <w:szCs w:val="22"/>
                <w:lang w:val="pt-PT"/>
              </w:rPr>
              <w:t>Divisão de Trabalho</w:t>
            </w:r>
          </w:p>
        </w:tc>
        <w:tc>
          <w:tcPr>
            <w:tcW w:w="0" w:type="auto"/>
            <w:vAlign w:val="center"/>
          </w:tcPr>
          <w:p w14:paraId="1A7863D8"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5ECAD450" w14:textId="77777777" w:rsidTr="00B97C00">
        <w:tc>
          <w:tcPr>
            <w:tcW w:w="0" w:type="auto"/>
            <w:vAlign w:val="center"/>
          </w:tcPr>
          <w:p w14:paraId="34C97A06" w14:textId="77777777" w:rsidR="00A552CC" w:rsidRPr="000F41EB" w:rsidRDefault="00A552CC" w:rsidP="00AD6AE5">
            <w:pPr>
              <w:spacing w:before="120" w:after="120"/>
              <w:jc w:val="center"/>
              <w:rPr>
                <w:sz w:val="22"/>
                <w:szCs w:val="22"/>
              </w:rPr>
            </w:pPr>
            <w:r w:rsidRPr="000F41EB">
              <w:rPr>
                <w:sz w:val="22"/>
                <w:szCs w:val="22"/>
                <w:lang w:val="pt-PT"/>
              </w:rPr>
              <w:t>28</w:t>
            </w:r>
          </w:p>
        </w:tc>
        <w:tc>
          <w:tcPr>
            <w:tcW w:w="0" w:type="auto"/>
            <w:vAlign w:val="center"/>
          </w:tcPr>
          <w:p w14:paraId="305AFCD1" w14:textId="77777777" w:rsidR="00A552CC" w:rsidRPr="000F41EB" w:rsidRDefault="00A552CC" w:rsidP="00AD6AE5">
            <w:pPr>
              <w:spacing w:before="120" w:after="120"/>
              <w:rPr>
                <w:sz w:val="22"/>
                <w:szCs w:val="22"/>
              </w:rPr>
            </w:pPr>
            <w:r w:rsidRPr="000F41EB">
              <w:rPr>
                <w:sz w:val="22"/>
                <w:szCs w:val="22"/>
                <w:lang w:val="pt-PT"/>
              </w:rPr>
              <w:t>Divisão de Trabalho da Negociação</w:t>
            </w:r>
          </w:p>
        </w:tc>
        <w:tc>
          <w:tcPr>
            <w:tcW w:w="0" w:type="auto"/>
            <w:vAlign w:val="center"/>
          </w:tcPr>
          <w:p w14:paraId="2DA1A017" w14:textId="77777777" w:rsidR="00A552CC" w:rsidRPr="000F41EB" w:rsidRDefault="00A552CC" w:rsidP="00AD6AE5">
            <w:pPr>
              <w:spacing w:before="120" w:after="120"/>
              <w:rPr>
                <w:sz w:val="22"/>
                <w:szCs w:val="22"/>
              </w:rPr>
            </w:pPr>
            <w:r w:rsidRPr="000F41EB">
              <w:rPr>
                <w:sz w:val="22"/>
                <w:szCs w:val="22"/>
                <w:lang w:val="pt-PT"/>
              </w:rPr>
              <w:t>Divisão de Trabalho</w:t>
            </w:r>
          </w:p>
        </w:tc>
        <w:tc>
          <w:tcPr>
            <w:tcW w:w="0" w:type="auto"/>
            <w:vAlign w:val="center"/>
          </w:tcPr>
          <w:p w14:paraId="2C8754BE"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E960887" w14:textId="77777777" w:rsidTr="00B97C00">
        <w:tc>
          <w:tcPr>
            <w:tcW w:w="0" w:type="auto"/>
            <w:vAlign w:val="center"/>
          </w:tcPr>
          <w:p w14:paraId="263FF25B" w14:textId="77777777" w:rsidR="00A552CC" w:rsidRPr="000F41EB" w:rsidRDefault="00A552CC" w:rsidP="00AD6AE5">
            <w:pPr>
              <w:spacing w:before="120" w:after="120"/>
              <w:jc w:val="center"/>
              <w:rPr>
                <w:sz w:val="22"/>
                <w:szCs w:val="22"/>
              </w:rPr>
            </w:pPr>
            <w:r w:rsidRPr="000F41EB">
              <w:rPr>
                <w:sz w:val="22"/>
                <w:szCs w:val="22"/>
                <w:lang w:val="pt-PT"/>
              </w:rPr>
              <w:t>29</w:t>
            </w:r>
          </w:p>
        </w:tc>
        <w:tc>
          <w:tcPr>
            <w:tcW w:w="0" w:type="auto"/>
            <w:vAlign w:val="center"/>
          </w:tcPr>
          <w:p w14:paraId="7E41591B" w14:textId="77777777" w:rsidR="00A552CC" w:rsidRPr="000F41EB" w:rsidRDefault="00A552CC" w:rsidP="00AD6AE5">
            <w:pPr>
              <w:spacing w:before="120" w:after="120"/>
              <w:rPr>
                <w:sz w:val="22"/>
                <w:szCs w:val="22"/>
              </w:rPr>
            </w:pPr>
            <w:r w:rsidRPr="000F41EB">
              <w:rPr>
                <w:sz w:val="22"/>
                <w:szCs w:val="22"/>
                <w:lang w:val="pt-PT"/>
              </w:rPr>
              <w:t>Sujeito da Descrição</w:t>
            </w:r>
          </w:p>
        </w:tc>
        <w:tc>
          <w:tcPr>
            <w:tcW w:w="0" w:type="auto"/>
            <w:vAlign w:val="center"/>
          </w:tcPr>
          <w:p w14:paraId="2C046F06" w14:textId="77777777" w:rsidR="00A552CC" w:rsidRPr="000F41EB" w:rsidRDefault="00A552CC" w:rsidP="00AD6AE5">
            <w:pPr>
              <w:spacing w:before="120" w:after="120"/>
              <w:rPr>
                <w:sz w:val="22"/>
                <w:szCs w:val="22"/>
              </w:rPr>
            </w:pPr>
            <w:r w:rsidRPr="000F41EB">
              <w:rPr>
                <w:sz w:val="22"/>
                <w:szCs w:val="22"/>
                <w:lang w:val="pt-PT"/>
              </w:rPr>
              <w:t>Sujeito</w:t>
            </w:r>
          </w:p>
        </w:tc>
        <w:tc>
          <w:tcPr>
            <w:tcW w:w="0" w:type="auto"/>
            <w:vAlign w:val="center"/>
          </w:tcPr>
          <w:p w14:paraId="412409BA"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758E0BC" w14:textId="77777777" w:rsidTr="00B97C00">
        <w:tc>
          <w:tcPr>
            <w:tcW w:w="0" w:type="auto"/>
            <w:vAlign w:val="center"/>
          </w:tcPr>
          <w:p w14:paraId="7CD1E25B" w14:textId="77777777" w:rsidR="00A552CC" w:rsidRPr="000F41EB" w:rsidRDefault="00A552CC" w:rsidP="00AD6AE5">
            <w:pPr>
              <w:spacing w:before="120" w:after="120"/>
              <w:jc w:val="center"/>
              <w:rPr>
                <w:sz w:val="22"/>
                <w:szCs w:val="22"/>
              </w:rPr>
            </w:pPr>
            <w:r w:rsidRPr="000F41EB">
              <w:rPr>
                <w:sz w:val="22"/>
                <w:szCs w:val="22"/>
                <w:lang w:val="pt-PT"/>
              </w:rPr>
              <w:t>30</w:t>
            </w:r>
          </w:p>
        </w:tc>
        <w:tc>
          <w:tcPr>
            <w:tcW w:w="0" w:type="auto"/>
            <w:vAlign w:val="center"/>
          </w:tcPr>
          <w:p w14:paraId="1AE5A98F" w14:textId="77777777" w:rsidR="00A552CC" w:rsidRPr="000F41EB" w:rsidRDefault="00A552CC" w:rsidP="00AD6AE5">
            <w:pPr>
              <w:spacing w:before="120" w:after="120"/>
              <w:rPr>
                <w:sz w:val="22"/>
                <w:szCs w:val="22"/>
              </w:rPr>
            </w:pPr>
            <w:r w:rsidRPr="000F41EB">
              <w:rPr>
                <w:sz w:val="22"/>
                <w:szCs w:val="22"/>
                <w:lang w:val="pt-PT"/>
              </w:rPr>
              <w:t>Instrumentos da Improvisação</w:t>
            </w:r>
          </w:p>
        </w:tc>
        <w:tc>
          <w:tcPr>
            <w:tcW w:w="0" w:type="auto"/>
            <w:vAlign w:val="center"/>
          </w:tcPr>
          <w:p w14:paraId="77A68705"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4A96D43C"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22DEC48C" w14:textId="77777777" w:rsidTr="00B97C00">
        <w:tc>
          <w:tcPr>
            <w:tcW w:w="0" w:type="auto"/>
            <w:vAlign w:val="center"/>
          </w:tcPr>
          <w:p w14:paraId="47B24518" w14:textId="77777777" w:rsidR="00A552CC" w:rsidRPr="000F41EB" w:rsidRDefault="00A552CC" w:rsidP="00AD6AE5">
            <w:pPr>
              <w:spacing w:before="120" w:after="120"/>
              <w:jc w:val="center"/>
              <w:rPr>
                <w:sz w:val="22"/>
                <w:szCs w:val="22"/>
              </w:rPr>
            </w:pPr>
            <w:r w:rsidRPr="000F41EB">
              <w:rPr>
                <w:sz w:val="22"/>
                <w:szCs w:val="22"/>
                <w:lang w:val="pt-PT"/>
              </w:rPr>
              <w:t>31</w:t>
            </w:r>
          </w:p>
        </w:tc>
        <w:tc>
          <w:tcPr>
            <w:tcW w:w="0" w:type="auto"/>
            <w:vAlign w:val="center"/>
          </w:tcPr>
          <w:p w14:paraId="1D11776C" w14:textId="77777777" w:rsidR="00A552CC" w:rsidRPr="000F41EB" w:rsidRDefault="00A552CC" w:rsidP="00AD6AE5">
            <w:pPr>
              <w:spacing w:before="120" w:after="120"/>
              <w:rPr>
                <w:sz w:val="22"/>
                <w:szCs w:val="22"/>
              </w:rPr>
            </w:pPr>
            <w:r w:rsidRPr="000F41EB">
              <w:rPr>
                <w:sz w:val="22"/>
                <w:szCs w:val="22"/>
                <w:lang w:val="pt-PT"/>
              </w:rPr>
              <w:t>Regras da Descrição</w:t>
            </w:r>
          </w:p>
        </w:tc>
        <w:tc>
          <w:tcPr>
            <w:tcW w:w="0" w:type="auto"/>
            <w:vAlign w:val="center"/>
          </w:tcPr>
          <w:p w14:paraId="421F2B92" w14:textId="77777777" w:rsidR="00A552CC" w:rsidRPr="000F41EB" w:rsidRDefault="00A552CC" w:rsidP="00AD6AE5">
            <w:pPr>
              <w:spacing w:before="120" w:after="120"/>
              <w:rPr>
                <w:sz w:val="22"/>
                <w:szCs w:val="22"/>
              </w:rPr>
            </w:pPr>
            <w:r w:rsidRPr="000F41EB">
              <w:rPr>
                <w:sz w:val="22"/>
                <w:szCs w:val="22"/>
                <w:lang w:val="pt-PT"/>
              </w:rPr>
              <w:t>Regras</w:t>
            </w:r>
          </w:p>
        </w:tc>
        <w:tc>
          <w:tcPr>
            <w:tcW w:w="0" w:type="auto"/>
            <w:vAlign w:val="center"/>
          </w:tcPr>
          <w:p w14:paraId="40D768DD"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FFCBE1D" w14:textId="77777777" w:rsidTr="00B97C00">
        <w:tc>
          <w:tcPr>
            <w:tcW w:w="0" w:type="auto"/>
            <w:vAlign w:val="center"/>
          </w:tcPr>
          <w:p w14:paraId="5726F5AA" w14:textId="77777777" w:rsidR="00A552CC" w:rsidRPr="000F41EB" w:rsidRDefault="00A552CC" w:rsidP="00AD6AE5">
            <w:pPr>
              <w:spacing w:before="120" w:after="120"/>
              <w:jc w:val="center"/>
              <w:rPr>
                <w:sz w:val="22"/>
                <w:szCs w:val="22"/>
              </w:rPr>
            </w:pPr>
            <w:r w:rsidRPr="000F41EB">
              <w:rPr>
                <w:sz w:val="22"/>
                <w:szCs w:val="22"/>
                <w:lang w:val="pt-PT"/>
              </w:rPr>
              <w:t>32</w:t>
            </w:r>
          </w:p>
        </w:tc>
        <w:tc>
          <w:tcPr>
            <w:tcW w:w="0" w:type="auto"/>
            <w:vAlign w:val="center"/>
          </w:tcPr>
          <w:p w14:paraId="0CAB6D8D" w14:textId="77777777" w:rsidR="00A552CC" w:rsidRPr="000F41EB" w:rsidRDefault="00A552CC" w:rsidP="00AD6AE5">
            <w:pPr>
              <w:spacing w:before="120" w:after="120"/>
              <w:rPr>
                <w:sz w:val="22"/>
                <w:szCs w:val="22"/>
              </w:rPr>
            </w:pPr>
            <w:r w:rsidRPr="000F41EB">
              <w:rPr>
                <w:sz w:val="22"/>
                <w:szCs w:val="22"/>
                <w:lang w:val="pt-PT"/>
              </w:rPr>
              <w:t>Objeto da Exploração</w:t>
            </w:r>
          </w:p>
        </w:tc>
        <w:tc>
          <w:tcPr>
            <w:tcW w:w="0" w:type="auto"/>
            <w:vAlign w:val="center"/>
          </w:tcPr>
          <w:p w14:paraId="27967831" w14:textId="77777777" w:rsidR="00A552CC" w:rsidRPr="000F41EB" w:rsidRDefault="00A552CC" w:rsidP="00AD6AE5">
            <w:pPr>
              <w:spacing w:before="120" w:after="120"/>
              <w:rPr>
                <w:sz w:val="22"/>
                <w:szCs w:val="22"/>
              </w:rPr>
            </w:pPr>
            <w:r w:rsidRPr="000F41EB">
              <w:rPr>
                <w:sz w:val="22"/>
                <w:szCs w:val="22"/>
                <w:lang w:val="pt-PT"/>
              </w:rPr>
              <w:t>Objeto</w:t>
            </w:r>
          </w:p>
        </w:tc>
        <w:tc>
          <w:tcPr>
            <w:tcW w:w="0" w:type="auto"/>
            <w:vAlign w:val="center"/>
          </w:tcPr>
          <w:p w14:paraId="528DAB98"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639BB11" w14:textId="77777777" w:rsidTr="00B97C00">
        <w:tc>
          <w:tcPr>
            <w:tcW w:w="0" w:type="auto"/>
            <w:vAlign w:val="center"/>
          </w:tcPr>
          <w:p w14:paraId="3E16147C" w14:textId="77777777" w:rsidR="00A552CC" w:rsidRPr="000F41EB" w:rsidRDefault="00A552CC" w:rsidP="00AD6AE5">
            <w:pPr>
              <w:spacing w:before="120" w:after="120"/>
              <w:jc w:val="center"/>
              <w:rPr>
                <w:sz w:val="22"/>
                <w:szCs w:val="22"/>
              </w:rPr>
            </w:pPr>
            <w:r w:rsidRPr="000F41EB">
              <w:rPr>
                <w:sz w:val="22"/>
                <w:szCs w:val="22"/>
                <w:lang w:val="pt-PT"/>
              </w:rPr>
              <w:t>33</w:t>
            </w:r>
          </w:p>
        </w:tc>
        <w:tc>
          <w:tcPr>
            <w:tcW w:w="0" w:type="auto"/>
            <w:vAlign w:val="center"/>
          </w:tcPr>
          <w:p w14:paraId="701CAA7E" w14:textId="77777777" w:rsidR="00A552CC" w:rsidRPr="000F41EB" w:rsidRDefault="00A552CC" w:rsidP="00AD6AE5">
            <w:pPr>
              <w:spacing w:before="120" w:after="120"/>
              <w:rPr>
                <w:sz w:val="22"/>
                <w:szCs w:val="22"/>
              </w:rPr>
            </w:pPr>
            <w:r w:rsidRPr="000F41EB">
              <w:rPr>
                <w:sz w:val="22"/>
                <w:szCs w:val="22"/>
                <w:lang w:val="pt-PT"/>
              </w:rPr>
              <w:t>Instrumentos da Negociação</w:t>
            </w:r>
          </w:p>
        </w:tc>
        <w:tc>
          <w:tcPr>
            <w:tcW w:w="0" w:type="auto"/>
            <w:vAlign w:val="center"/>
          </w:tcPr>
          <w:p w14:paraId="16C58EA0"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33FD4480"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2276C44A" w14:textId="77777777" w:rsidTr="00B97C00">
        <w:tc>
          <w:tcPr>
            <w:tcW w:w="0" w:type="auto"/>
            <w:vAlign w:val="center"/>
          </w:tcPr>
          <w:p w14:paraId="3FCA497A" w14:textId="77777777" w:rsidR="00A552CC" w:rsidRPr="000F41EB" w:rsidRDefault="00A552CC" w:rsidP="00AD6AE5">
            <w:pPr>
              <w:spacing w:before="120" w:after="120"/>
              <w:jc w:val="center"/>
              <w:rPr>
                <w:sz w:val="22"/>
                <w:szCs w:val="22"/>
              </w:rPr>
            </w:pPr>
            <w:r w:rsidRPr="000F41EB">
              <w:rPr>
                <w:sz w:val="22"/>
                <w:szCs w:val="22"/>
                <w:lang w:val="pt-PT"/>
              </w:rPr>
              <w:t>34</w:t>
            </w:r>
          </w:p>
        </w:tc>
        <w:tc>
          <w:tcPr>
            <w:tcW w:w="0" w:type="auto"/>
            <w:vAlign w:val="center"/>
          </w:tcPr>
          <w:p w14:paraId="4E71A00A" w14:textId="77777777" w:rsidR="00A552CC" w:rsidRPr="000F41EB" w:rsidRDefault="00A552CC" w:rsidP="00AD6AE5">
            <w:pPr>
              <w:spacing w:before="120" w:after="120"/>
              <w:rPr>
                <w:sz w:val="22"/>
                <w:szCs w:val="22"/>
              </w:rPr>
            </w:pPr>
            <w:r w:rsidRPr="000F41EB">
              <w:rPr>
                <w:sz w:val="22"/>
                <w:szCs w:val="22"/>
                <w:lang w:val="pt-PT"/>
              </w:rPr>
              <w:t>Regras da Documentação</w:t>
            </w:r>
          </w:p>
        </w:tc>
        <w:tc>
          <w:tcPr>
            <w:tcW w:w="0" w:type="auto"/>
            <w:vAlign w:val="center"/>
          </w:tcPr>
          <w:p w14:paraId="78158DD9" w14:textId="77777777" w:rsidR="00A552CC" w:rsidRPr="000F41EB" w:rsidRDefault="00A552CC" w:rsidP="00AD6AE5">
            <w:pPr>
              <w:spacing w:before="120" w:after="120"/>
              <w:rPr>
                <w:sz w:val="22"/>
                <w:szCs w:val="22"/>
              </w:rPr>
            </w:pPr>
            <w:r w:rsidRPr="000F41EB">
              <w:rPr>
                <w:sz w:val="22"/>
                <w:szCs w:val="22"/>
                <w:lang w:val="pt-PT"/>
              </w:rPr>
              <w:t>Regras</w:t>
            </w:r>
          </w:p>
        </w:tc>
        <w:tc>
          <w:tcPr>
            <w:tcW w:w="0" w:type="auto"/>
            <w:vAlign w:val="center"/>
          </w:tcPr>
          <w:p w14:paraId="6DEFC573"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49C7738B" w14:textId="77777777" w:rsidTr="00B97C00">
        <w:tc>
          <w:tcPr>
            <w:tcW w:w="0" w:type="auto"/>
            <w:vAlign w:val="center"/>
          </w:tcPr>
          <w:p w14:paraId="415519EF" w14:textId="77777777" w:rsidR="00A552CC" w:rsidRPr="000F41EB" w:rsidRDefault="00A552CC" w:rsidP="00AD6AE5">
            <w:pPr>
              <w:spacing w:before="120" w:after="120"/>
              <w:jc w:val="center"/>
              <w:rPr>
                <w:sz w:val="22"/>
                <w:szCs w:val="22"/>
              </w:rPr>
            </w:pPr>
            <w:r w:rsidRPr="000F41EB">
              <w:rPr>
                <w:sz w:val="22"/>
                <w:szCs w:val="22"/>
                <w:lang w:val="pt-PT"/>
              </w:rPr>
              <w:t>35</w:t>
            </w:r>
          </w:p>
        </w:tc>
        <w:tc>
          <w:tcPr>
            <w:tcW w:w="0" w:type="auto"/>
            <w:vAlign w:val="center"/>
          </w:tcPr>
          <w:p w14:paraId="78D0B180" w14:textId="77777777" w:rsidR="00A552CC" w:rsidRPr="000F41EB" w:rsidRDefault="00A552CC" w:rsidP="00AD6AE5">
            <w:pPr>
              <w:spacing w:before="120" w:after="120"/>
              <w:rPr>
                <w:sz w:val="22"/>
                <w:szCs w:val="22"/>
              </w:rPr>
            </w:pPr>
            <w:r w:rsidRPr="000F41EB">
              <w:rPr>
                <w:sz w:val="22"/>
                <w:szCs w:val="22"/>
                <w:lang w:val="pt-PT"/>
              </w:rPr>
              <w:t>Instrumentos da Exploração</w:t>
            </w:r>
          </w:p>
        </w:tc>
        <w:tc>
          <w:tcPr>
            <w:tcW w:w="0" w:type="auto"/>
            <w:vAlign w:val="center"/>
          </w:tcPr>
          <w:p w14:paraId="793666DE"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37155E17"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bl>
    <w:p w14:paraId="03A87783" w14:textId="77777777" w:rsidR="00A552CC" w:rsidRPr="0050469B" w:rsidRDefault="00A552CC" w:rsidP="00A552CC"/>
    <w:p w14:paraId="192254C1" w14:textId="77777777" w:rsidR="00B9690D" w:rsidRPr="0050469B" w:rsidRDefault="00B9690D" w:rsidP="00B9690D">
      <w:pPr>
        <w:rPr>
          <w:lang w:val="pt-PT"/>
        </w:rPr>
      </w:pPr>
    </w:p>
    <w:bookmarkEnd w:id="1837"/>
    <w:p w14:paraId="26A2C181" w14:textId="77777777" w:rsidR="00AD6AE5" w:rsidRDefault="00AD6AE5">
      <w:pPr>
        <w:rPr>
          <w:rFonts w:ascii="Gill Sans" w:eastAsiaTheme="majorEastAsia" w:hAnsi="Gill Sans" w:cs="Gill Sans"/>
          <w:bCs/>
          <w:color w:val="000000" w:themeColor="text1"/>
          <w:sz w:val="36"/>
          <w:szCs w:val="36"/>
          <w:lang w:val="pt-BR"/>
        </w:rPr>
      </w:pPr>
      <w:r>
        <w:rPr>
          <w:rFonts w:ascii="Gill Sans" w:hAnsi="Gill Sans" w:cs="Gill Sans"/>
          <w:b/>
          <w:color w:val="000000" w:themeColor="text1"/>
          <w:sz w:val="36"/>
          <w:szCs w:val="36"/>
          <w:lang w:val="pt-BR"/>
        </w:rPr>
        <w:br w:type="page"/>
      </w:r>
    </w:p>
    <w:p w14:paraId="046C30B3" w14:textId="63FE1CC6" w:rsidR="00E10315" w:rsidRPr="0050469B" w:rsidRDefault="00AB7407" w:rsidP="00AB7407">
      <w:pPr>
        <w:pStyle w:val="Heading2"/>
        <w:spacing w:before="280" w:after="120"/>
        <w:rPr>
          <w:rFonts w:ascii="Gill Sans" w:hAnsi="Gill Sans" w:cs="Gill Sans"/>
          <w:b w:val="0"/>
          <w:color w:val="000000" w:themeColor="text1"/>
          <w:sz w:val="36"/>
          <w:szCs w:val="36"/>
          <w:lang w:val="pt-BR"/>
        </w:rPr>
      </w:pPr>
      <w:bookmarkStart w:id="1838" w:name="_Toc47384676"/>
      <w:r w:rsidRPr="0050469B">
        <w:rPr>
          <w:rFonts w:ascii="Gill Sans" w:hAnsi="Gill Sans" w:cs="Gill Sans"/>
          <w:b w:val="0"/>
          <w:color w:val="000000" w:themeColor="text1"/>
          <w:sz w:val="36"/>
          <w:szCs w:val="36"/>
          <w:lang w:val="pt-BR"/>
        </w:rPr>
        <w:lastRenderedPageBreak/>
        <w:t>A rede completa de conhecimento no contexto da PoC</w:t>
      </w:r>
      <w:bookmarkEnd w:id="1838"/>
    </w:p>
    <w:p w14:paraId="2324639F" w14:textId="77777777" w:rsidR="00AB7407" w:rsidRPr="0050469B" w:rsidRDefault="00AB7407" w:rsidP="00E10315">
      <w:pPr>
        <w:rPr>
          <w:b/>
          <w:bCs/>
          <w:lang w:val="pt-BR"/>
        </w:rPr>
      </w:pPr>
    </w:p>
    <w:p w14:paraId="4594FD65" w14:textId="274F2AA9" w:rsidR="00E10315" w:rsidRPr="0050469B" w:rsidRDefault="00E10315" w:rsidP="00E10315">
      <w:pPr>
        <w:rPr>
          <w:b/>
          <w:bCs/>
          <w:lang w:val="pt-BR"/>
        </w:rPr>
      </w:pPr>
      <w:r w:rsidRPr="0050469B">
        <w:rPr>
          <w:b/>
          <w:bCs/>
          <w:lang w:val="pt-BR"/>
        </w:rPr>
        <w:t>Legenda:</w:t>
      </w:r>
    </w:p>
    <w:p w14:paraId="7FC9F8A2" w14:textId="77777777" w:rsidR="00E10315" w:rsidRPr="0050469B" w:rsidRDefault="00E10315" w:rsidP="00E10315">
      <w:pPr>
        <w:rPr>
          <w:lang w:val="pt-B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9"/>
        <w:gridCol w:w="1483"/>
        <w:gridCol w:w="763"/>
        <w:gridCol w:w="1823"/>
      </w:tblGrid>
      <w:tr w:rsidR="00E10315" w:rsidRPr="0050469B" w14:paraId="1EE3A16D" w14:textId="77777777" w:rsidTr="00E10315">
        <w:tc>
          <w:tcPr>
            <w:tcW w:w="0" w:type="auto"/>
          </w:tcPr>
          <w:p w14:paraId="0254631B" w14:textId="77777777" w:rsidR="00E10315" w:rsidRPr="0050469B" w:rsidRDefault="00E10315" w:rsidP="00F628A7">
            <w:pPr>
              <w:spacing w:before="120" w:after="120"/>
              <w:jc w:val="center"/>
              <w:rPr>
                <w:b/>
                <w:bCs/>
                <w:sz w:val="32"/>
                <w:szCs w:val="32"/>
                <w:lang w:val="pt-BR"/>
              </w:rPr>
            </w:pPr>
            <w:r w:rsidRPr="0050469B">
              <w:rPr>
                <w:b/>
                <w:bCs/>
                <w:sz w:val="32"/>
                <w:szCs w:val="32"/>
                <w:lang w:val="pt-BR"/>
              </w:rPr>
              <w:t>P</w:t>
            </w:r>
          </w:p>
        </w:tc>
        <w:tc>
          <w:tcPr>
            <w:tcW w:w="0" w:type="auto"/>
            <w:vAlign w:val="center"/>
          </w:tcPr>
          <w:p w14:paraId="7A6AA6D9" w14:textId="77777777" w:rsidR="00E10315" w:rsidRPr="0050469B" w:rsidRDefault="00E10315" w:rsidP="00AD6AE5">
            <w:pPr>
              <w:spacing w:before="120" w:after="120"/>
              <w:rPr>
                <w:lang w:val="pt-BR"/>
              </w:rPr>
            </w:pPr>
            <w:r w:rsidRPr="0050469B">
              <w:rPr>
                <w:lang w:val="pt-BR"/>
              </w:rPr>
              <w:t>Prática</w:t>
            </w:r>
          </w:p>
        </w:tc>
        <w:tc>
          <w:tcPr>
            <w:tcW w:w="0" w:type="auto"/>
            <w:vAlign w:val="center"/>
          </w:tcPr>
          <w:p w14:paraId="688FBAD5" w14:textId="77777777" w:rsidR="00E10315" w:rsidRPr="0050469B" w:rsidRDefault="00E10315" w:rsidP="00AD6AE5">
            <w:pPr>
              <w:spacing w:before="120" w:after="120"/>
              <w:jc w:val="center"/>
              <w:rPr>
                <w:b/>
                <w:bCs/>
                <w:lang w:val="pt-BR"/>
              </w:rPr>
            </w:pPr>
            <w:r w:rsidRPr="0050469B">
              <w:rPr>
                <w:b/>
                <w:bCs/>
                <w:lang w:val="pt-BR"/>
              </w:rPr>
              <w:t>Total</w:t>
            </w:r>
          </w:p>
        </w:tc>
        <w:tc>
          <w:tcPr>
            <w:tcW w:w="0" w:type="auto"/>
            <w:vAlign w:val="center"/>
          </w:tcPr>
          <w:p w14:paraId="6CFF72CA" w14:textId="77777777" w:rsidR="00E10315" w:rsidRPr="0050469B" w:rsidRDefault="00E10315" w:rsidP="00AD6AE5">
            <w:pPr>
              <w:spacing w:before="120" w:after="120"/>
              <w:rPr>
                <w:lang w:val="pt-BR"/>
              </w:rPr>
            </w:pPr>
            <w:r w:rsidRPr="0050469B">
              <w:rPr>
                <w:lang w:val="pt-BR"/>
              </w:rPr>
              <w:t>10 práticas</w:t>
            </w:r>
          </w:p>
        </w:tc>
      </w:tr>
      <w:tr w:rsidR="00E10315" w:rsidRPr="0050469B" w14:paraId="32CDF44B" w14:textId="77777777" w:rsidTr="00E10315">
        <w:tc>
          <w:tcPr>
            <w:tcW w:w="0" w:type="auto"/>
          </w:tcPr>
          <w:p w14:paraId="1DB497C2" w14:textId="77777777" w:rsidR="00E10315" w:rsidRPr="0050469B" w:rsidRDefault="00E10315" w:rsidP="00F628A7">
            <w:pPr>
              <w:spacing w:before="120" w:after="120"/>
              <w:jc w:val="center"/>
              <w:rPr>
                <w:b/>
                <w:bCs/>
                <w:sz w:val="32"/>
                <w:szCs w:val="32"/>
                <w:lang w:val="pt-BR"/>
              </w:rPr>
            </w:pPr>
            <w:r w:rsidRPr="0050469B">
              <w:rPr>
                <w:b/>
                <w:bCs/>
                <w:sz w:val="32"/>
                <w:szCs w:val="32"/>
                <w:lang w:val="pt-BR"/>
              </w:rPr>
              <w:t>C</w:t>
            </w:r>
          </w:p>
        </w:tc>
        <w:tc>
          <w:tcPr>
            <w:tcW w:w="0" w:type="auto"/>
            <w:vAlign w:val="center"/>
          </w:tcPr>
          <w:p w14:paraId="342EBA0E" w14:textId="77777777" w:rsidR="00E10315" w:rsidRPr="0050469B" w:rsidRDefault="00E10315" w:rsidP="00AD6AE5">
            <w:pPr>
              <w:spacing w:before="120" w:after="120"/>
              <w:rPr>
                <w:lang w:val="pt-BR"/>
              </w:rPr>
            </w:pPr>
            <w:r w:rsidRPr="0050469B">
              <w:rPr>
                <w:lang w:val="pt-BR"/>
              </w:rPr>
              <w:t>Competência</w:t>
            </w:r>
          </w:p>
        </w:tc>
        <w:tc>
          <w:tcPr>
            <w:tcW w:w="0" w:type="auto"/>
            <w:vAlign w:val="center"/>
          </w:tcPr>
          <w:p w14:paraId="7FA476FC" w14:textId="77777777" w:rsidR="00E10315" w:rsidRPr="0050469B" w:rsidRDefault="00E10315" w:rsidP="00AD6AE5">
            <w:pPr>
              <w:spacing w:before="120" w:after="120"/>
              <w:jc w:val="center"/>
              <w:rPr>
                <w:b/>
                <w:bCs/>
                <w:lang w:val="pt-BR"/>
              </w:rPr>
            </w:pPr>
            <w:r w:rsidRPr="0050469B">
              <w:rPr>
                <w:b/>
                <w:bCs/>
                <w:lang w:val="pt-BR"/>
              </w:rPr>
              <w:t>Total</w:t>
            </w:r>
          </w:p>
        </w:tc>
        <w:tc>
          <w:tcPr>
            <w:tcW w:w="0" w:type="auto"/>
            <w:vAlign w:val="center"/>
          </w:tcPr>
          <w:p w14:paraId="6375A1D3" w14:textId="77777777" w:rsidR="00E10315" w:rsidRPr="0050469B" w:rsidRDefault="00E10315" w:rsidP="00AD6AE5">
            <w:pPr>
              <w:spacing w:before="120" w:after="120"/>
              <w:rPr>
                <w:lang w:val="pt-BR"/>
              </w:rPr>
            </w:pPr>
            <w:r w:rsidRPr="0050469B">
              <w:rPr>
                <w:lang w:val="pt-BR"/>
              </w:rPr>
              <w:t>22 competências</w:t>
            </w:r>
          </w:p>
        </w:tc>
      </w:tr>
      <w:tr w:rsidR="00E10315" w:rsidRPr="0050469B" w14:paraId="7990AB26" w14:textId="77777777" w:rsidTr="00E10315">
        <w:tc>
          <w:tcPr>
            <w:tcW w:w="0" w:type="auto"/>
          </w:tcPr>
          <w:p w14:paraId="2221B684" w14:textId="77777777" w:rsidR="00E10315" w:rsidRPr="0050469B" w:rsidRDefault="00E10315" w:rsidP="00F628A7">
            <w:pPr>
              <w:spacing w:before="120" w:after="120"/>
              <w:jc w:val="center"/>
              <w:rPr>
                <w:b/>
                <w:bCs/>
                <w:sz w:val="32"/>
                <w:szCs w:val="32"/>
                <w:lang w:val="pt-BR"/>
              </w:rPr>
            </w:pPr>
            <w:r w:rsidRPr="0050469B">
              <w:rPr>
                <w:b/>
                <w:bCs/>
                <w:sz w:val="32"/>
                <w:szCs w:val="32"/>
                <w:lang w:val="pt-BR"/>
              </w:rPr>
              <w:t>M</w:t>
            </w:r>
          </w:p>
        </w:tc>
        <w:tc>
          <w:tcPr>
            <w:tcW w:w="0" w:type="auto"/>
            <w:vAlign w:val="center"/>
          </w:tcPr>
          <w:p w14:paraId="0263B48F" w14:textId="77777777" w:rsidR="00E10315" w:rsidRPr="0050469B" w:rsidRDefault="00E10315" w:rsidP="00AD6AE5">
            <w:pPr>
              <w:spacing w:before="120" w:after="120"/>
              <w:rPr>
                <w:lang w:val="pt-BR"/>
              </w:rPr>
            </w:pPr>
            <w:r w:rsidRPr="0050469B">
              <w:rPr>
                <w:lang w:val="pt-BR"/>
              </w:rPr>
              <w:t>Movimento</w:t>
            </w:r>
          </w:p>
        </w:tc>
        <w:tc>
          <w:tcPr>
            <w:tcW w:w="0" w:type="auto"/>
            <w:vAlign w:val="center"/>
          </w:tcPr>
          <w:p w14:paraId="461273D1" w14:textId="77777777" w:rsidR="00E10315" w:rsidRPr="0050469B" w:rsidRDefault="00E10315" w:rsidP="00AD6AE5">
            <w:pPr>
              <w:spacing w:before="120" w:after="120"/>
              <w:jc w:val="center"/>
              <w:rPr>
                <w:b/>
                <w:bCs/>
                <w:lang w:val="pt-BR"/>
              </w:rPr>
            </w:pPr>
            <w:r w:rsidRPr="0050469B">
              <w:rPr>
                <w:b/>
                <w:bCs/>
                <w:lang w:val="pt-BR"/>
              </w:rPr>
              <w:t>Total</w:t>
            </w:r>
          </w:p>
        </w:tc>
        <w:tc>
          <w:tcPr>
            <w:tcW w:w="0" w:type="auto"/>
            <w:vAlign w:val="center"/>
          </w:tcPr>
          <w:p w14:paraId="4CF1F6AA" w14:textId="77777777" w:rsidR="00E10315" w:rsidRPr="0050469B" w:rsidRDefault="00E10315" w:rsidP="00AD6AE5">
            <w:pPr>
              <w:spacing w:before="120" w:after="120"/>
              <w:rPr>
                <w:lang w:val="pt-BR"/>
              </w:rPr>
            </w:pPr>
            <w:r w:rsidRPr="0050469B">
              <w:rPr>
                <w:lang w:val="pt-BR"/>
              </w:rPr>
              <w:t>110 movimentos</w:t>
            </w:r>
          </w:p>
        </w:tc>
      </w:tr>
      <w:tr w:rsidR="00E10315" w:rsidRPr="0050469B" w14:paraId="676041B1" w14:textId="77777777" w:rsidTr="00E10315">
        <w:tc>
          <w:tcPr>
            <w:tcW w:w="0" w:type="auto"/>
          </w:tcPr>
          <w:p w14:paraId="3E02D760" w14:textId="77777777" w:rsidR="00E10315" w:rsidRPr="0050469B" w:rsidRDefault="00E10315" w:rsidP="00F628A7">
            <w:pPr>
              <w:spacing w:before="120" w:after="120"/>
              <w:jc w:val="center"/>
              <w:rPr>
                <w:b/>
                <w:bCs/>
                <w:sz w:val="32"/>
                <w:szCs w:val="32"/>
                <w:lang w:val="pt-BR"/>
              </w:rPr>
            </w:pPr>
            <w:r w:rsidRPr="0050469B">
              <w:rPr>
                <w:b/>
                <w:bCs/>
                <w:sz w:val="32"/>
                <w:szCs w:val="32"/>
                <w:lang w:val="pt-BR"/>
              </w:rPr>
              <w:t>S</w:t>
            </w:r>
          </w:p>
        </w:tc>
        <w:tc>
          <w:tcPr>
            <w:tcW w:w="0" w:type="auto"/>
            <w:vAlign w:val="center"/>
          </w:tcPr>
          <w:p w14:paraId="0E0D6069" w14:textId="77777777" w:rsidR="00E10315" w:rsidRPr="0050469B" w:rsidRDefault="00E10315" w:rsidP="00AD6AE5">
            <w:pPr>
              <w:spacing w:before="120" w:after="120"/>
              <w:rPr>
                <w:lang w:val="pt-BR"/>
              </w:rPr>
            </w:pPr>
            <w:r w:rsidRPr="0050469B">
              <w:rPr>
                <w:lang w:val="pt-BR"/>
              </w:rPr>
              <w:t>Cenário</w:t>
            </w:r>
          </w:p>
        </w:tc>
        <w:tc>
          <w:tcPr>
            <w:tcW w:w="0" w:type="auto"/>
            <w:vAlign w:val="center"/>
          </w:tcPr>
          <w:p w14:paraId="32384A27" w14:textId="77777777" w:rsidR="00E10315" w:rsidRPr="0050469B" w:rsidRDefault="00E10315" w:rsidP="00AD6AE5">
            <w:pPr>
              <w:spacing w:before="120" w:after="120"/>
              <w:jc w:val="center"/>
              <w:rPr>
                <w:b/>
                <w:bCs/>
                <w:lang w:val="pt-BR"/>
              </w:rPr>
            </w:pPr>
            <w:r w:rsidRPr="0050469B">
              <w:rPr>
                <w:b/>
                <w:bCs/>
                <w:lang w:val="pt-BR"/>
              </w:rPr>
              <w:t>Total</w:t>
            </w:r>
          </w:p>
        </w:tc>
        <w:tc>
          <w:tcPr>
            <w:tcW w:w="0" w:type="auto"/>
            <w:vAlign w:val="center"/>
          </w:tcPr>
          <w:p w14:paraId="348181E0" w14:textId="77777777" w:rsidR="00E10315" w:rsidRPr="0050469B" w:rsidRDefault="00E10315" w:rsidP="00AD6AE5">
            <w:pPr>
              <w:spacing w:before="120" w:after="120"/>
              <w:rPr>
                <w:lang w:val="pt-BR"/>
              </w:rPr>
            </w:pPr>
            <w:r w:rsidRPr="0050469B">
              <w:rPr>
                <w:lang w:val="pt-BR"/>
              </w:rPr>
              <w:t>443 cenários</w:t>
            </w:r>
          </w:p>
        </w:tc>
      </w:tr>
    </w:tbl>
    <w:p w14:paraId="72C522E7" w14:textId="77777777" w:rsidR="00E10315" w:rsidRPr="0050469B" w:rsidRDefault="00E10315" w:rsidP="00E10315">
      <w:pPr>
        <w:rPr>
          <w:lang w:val="pt-BR"/>
        </w:rPr>
      </w:pPr>
    </w:p>
    <w:p w14:paraId="0FD8DE93" w14:textId="2D8D1F66" w:rsidR="00E10315" w:rsidRPr="0050469B" w:rsidRDefault="00E10315" w:rsidP="00A01847">
      <w:pPr>
        <w:pStyle w:val="Tese-Anexos"/>
      </w:pPr>
      <w:r w:rsidRPr="0050469B">
        <w:rPr>
          <w:b/>
          <w:bCs/>
        </w:rPr>
        <w:t xml:space="preserve">Nota: </w:t>
      </w:r>
      <w:r w:rsidRPr="0050469B">
        <w:t xml:space="preserve">Nossas imersões no contexto da PoC resultaram um total de 459 cenários na PoC sendo composto de 391 anotações na PoC, 11 entrevistas com diferentes praticantes da PoC, 5 </w:t>
      </w:r>
      <w:r w:rsidRPr="0050469B">
        <w:rPr>
          <w:i/>
          <w:iCs/>
        </w:rPr>
        <w:t>sketches</w:t>
      </w:r>
      <w:r w:rsidRPr="0050469B">
        <w:t xml:space="preserve"> (esboços) teóricos e 52 </w:t>
      </w:r>
      <w:r w:rsidRPr="0050469B">
        <w:rPr>
          <w:i/>
          <w:iCs/>
        </w:rPr>
        <w:t>sketches</w:t>
      </w:r>
      <w:r w:rsidRPr="0050469B">
        <w:t xml:space="preserve"> (esboços) práticos. Entretanto, para a construção dessa rede de conhecimento (</w:t>
      </w:r>
      <w:r w:rsidR="008E2F96" w:rsidRPr="0050469B">
        <w:t xml:space="preserve">585 nós e </w:t>
      </w:r>
      <w:r w:rsidRPr="0050469B">
        <w:t xml:space="preserve">1069 conexões) consideramos um total de 443 cenários, especialmente as 391 anotações e os 52 </w:t>
      </w:r>
      <w:r w:rsidRPr="0050469B">
        <w:rPr>
          <w:i/>
          <w:iCs/>
        </w:rPr>
        <w:t>sketches</w:t>
      </w:r>
      <w:r w:rsidRPr="0050469B">
        <w:t xml:space="preserve"> (esboços) práticos no contexto da PoC.</w:t>
      </w:r>
    </w:p>
    <w:p w14:paraId="04FF822E" w14:textId="5931E238" w:rsidR="008E2F96" w:rsidRPr="0050469B" w:rsidRDefault="008E2F96" w:rsidP="00E10315">
      <w:pPr>
        <w:jc w:val="both"/>
        <w:rPr>
          <w:lang w:val="pt-BR"/>
        </w:rPr>
      </w:pPr>
    </w:p>
    <w:p w14:paraId="49A99C3C" w14:textId="77777777" w:rsidR="008E2F96" w:rsidRPr="0050469B" w:rsidRDefault="008E2F96" w:rsidP="00E10315">
      <w:pPr>
        <w:jc w:val="both"/>
        <w:rPr>
          <w:b/>
          <w:bCs/>
          <w:lang w:val="pt-BR"/>
        </w:rPr>
        <w:sectPr w:rsidR="008E2F96" w:rsidRPr="0050469B" w:rsidSect="00B07844">
          <w:type w:val="continuous"/>
          <w:pgSz w:w="11900" w:h="16820"/>
          <w:pgMar w:top="1440" w:right="1457" w:bottom="1355" w:left="1797" w:header="720" w:footer="675" w:gutter="0"/>
          <w:cols w:space="720"/>
          <w:docGrid w:linePitch="360"/>
        </w:sectPr>
      </w:pPr>
    </w:p>
    <w:tbl>
      <w:tblPr>
        <w:tblStyle w:val="TableGrid"/>
        <w:tblW w:w="0" w:type="auto"/>
        <w:tblLook w:val="04A0" w:firstRow="1" w:lastRow="0" w:firstColumn="1" w:lastColumn="0" w:noHBand="0" w:noVBand="1"/>
      </w:tblPr>
      <w:tblGrid>
        <w:gridCol w:w="669"/>
        <w:gridCol w:w="864"/>
        <w:gridCol w:w="852"/>
      </w:tblGrid>
      <w:tr w:rsidR="008E2F96" w:rsidRPr="0050469B" w14:paraId="4B791B6D" w14:textId="77777777" w:rsidTr="00582D17">
        <w:tc>
          <w:tcPr>
            <w:tcW w:w="0" w:type="auto"/>
            <w:shd w:val="clear" w:color="auto" w:fill="F2F2F2" w:themeFill="background1" w:themeFillShade="F2"/>
            <w:vAlign w:val="center"/>
          </w:tcPr>
          <w:p w14:paraId="67C0D74E" w14:textId="77777777" w:rsidR="008E2F96" w:rsidRPr="00582D17" w:rsidRDefault="008E2F96" w:rsidP="00F628A7">
            <w:pPr>
              <w:spacing w:before="60" w:after="60"/>
              <w:jc w:val="center"/>
              <w:rPr>
                <w:b/>
                <w:bCs/>
                <w:sz w:val="22"/>
                <w:szCs w:val="22"/>
              </w:rPr>
            </w:pPr>
            <w:r w:rsidRPr="00582D17">
              <w:rPr>
                <w:b/>
                <w:bCs/>
                <w:sz w:val="22"/>
                <w:szCs w:val="22"/>
              </w:rPr>
              <w:t>Link</w:t>
            </w:r>
          </w:p>
        </w:tc>
        <w:tc>
          <w:tcPr>
            <w:tcW w:w="0" w:type="auto"/>
            <w:shd w:val="clear" w:color="auto" w:fill="F2F2F2" w:themeFill="background1" w:themeFillShade="F2"/>
            <w:vAlign w:val="center"/>
          </w:tcPr>
          <w:p w14:paraId="6C10A9D1" w14:textId="03D26608" w:rsidR="008E2F96" w:rsidRPr="00582D17" w:rsidRDefault="008E2F96" w:rsidP="00F628A7">
            <w:pPr>
              <w:spacing w:before="60" w:after="60"/>
              <w:jc w:val="center"/>
              <w:rPr>
                <w:b/>
                <w:bCs/>
                <w:sz w:val="22"/>
                <w:szCs w:val="22"/>
              </w:rPr>
            </w:pPr>
            <w:r w:rsidRPr="00582D17">
              <w:rPr>
                <w:b/>
                <w:bCs/>
                <w:sz w:val="22"/>
                <w:szCs w:val="22"/>
              </w:rPr>
              <w:t>Source</w:t>
            </w:r>
          </w:p>
        </w:tc>
        <w:tc>
          <w:tcPr>
            <w:tcW w:w="0" w:type="auto"/>
            <w:shd w:val="clear" w:color="auto" w:fill="F2F2F2" w:themeFill="background1" w:themeFillShade="F2"/>
            <w:vAlign w:val="center"/>
          </w:tcPr>
          <w:p w14:paraId="564FB900" w14:textId="77777777" w:rsidR="008E2F96" w:rsidRPr="00582D17" w:rsidRDefault="008E2F96" w:rsidP="00F628A7">
            <w:pPr>
              <w:spacing w:before="60" w:after="60"/>
              <w:jc w:val="center"/>
              <w:rPr>
                <w:b/>
                <w:bCs/>
                <w:sz w:val="22"/>
                <w:szCs w:val="22"/>
              </w:rPr>
            </w:pPr>
            <w:r w:rsidRPr="00582D17">
              <w:rPr>
                <w:b/>
                <w:bCs/>
                <w:sz w:val="22"/>
                <w:szCs w:val="22"/>
              </w:rPr>
              <w:t>Target</w:t>
            </w:r>
          </w:p>
        </w:tc>
      </w:tr>
      <w:tr w:rsidR="008E2F96" w:rsidRPr="0050469B" w14:paraId="3B0F519A" w14:textId="77777777" w:rsidTr="00582D17">
        <w:tc>
          <w:tcPr>
            <w:tcW w:w="0" w:type="auto"/>
            <w:vAlign w:val="center"/>
          </w:tcPr>
          <w:p w14:paraId="001E0A0E" w14:textId="77777777" w:rsidR="008E2F96" w:rsidRPr="00582D17" w:rsidRDefault="008E2F96" w:rsidP="00F628A7">
            <w:pPr>
              <w:spacing w:before="60" w:after="60"/>
              <w:jc w:val="center"/>
              <w:rPr>
                <w:sz w:val="22"/>
                <w:szCs w:val="22"/>
              </w:rPr>
            </w:pPr>
            <w:r w:rsidRPr="00582D17">
              <w:rPr>
                <w:sz w:val="22"/>
                <w:szCs w:val="22"/>
              </w:rPr>
              <w:t>1</w:t>
            </w:r>
          </w:p>
        </w:tc>
        <w:tc>
          <w:tcPr>
            <w:tcW w:w="0" w:type="auto"/>
            <w:vAlign w:val="center"/>
          </w:tcPr>
          <w:p w14:paraId="1B746C51"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5C6C1FDD"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3109D686" w14:textId="77777777" w:rsidTr="00582D17">
        <w:tc>
          <w:tcPr>
            <w:tcW w:w="0" w:type="auto"/>
            <w:vAlign w:val="center"/>
          </w:tcPr>
          <w:p w14:paraId="55BA6580" w14:textId="77777777" w:rsidR="008E2F96" w:rsidRPr="00582D17" w:rsidRDefault="008E2F96" w:rsidP="00F628A7">
            <w:pPr>
              <w:spacing w:before="60" w:after="60"/>
              <w:jc w:val="center"/>
              <w:rPr>
                <w:sz w:val="22"/>
                <w:szCs w:val="22"/>
              </w:rPr>
            </w:pPr>
            <w:r w:rsidRPr="00582D17">
              <w:rPr>
                <w:sz w:val="22"/>
                <w:szCs w:val="22"/>
              </w:rPr>
              <w:t>2</w:t>
            </w:r>
          </w:p>
        </w:tc>
        <w:tc>
          <w:tcPr>
            <w:tcW w:w="0" w:type="auto"/>
            <w:vAlign w:val="center"/>
          </w:tcPr>
          <w:p w14:paraId="6AD4B032"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7C78600D"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6ACB8F19" w14:textId="77777777" w:rsidTr="00582D17">
        <w:tc>
          <w:tcPr>
            <w:tcW w:w="0" w:type="auto"/>
            <w:vAlign w:val="center"/>
          </w:tcPr>
          <w:p w14:paraId="617799A3" w14:textId="77777777" w:rsidR="008E2F96" w:rsidRPr="00582D17" w:rsidRDefault="008E2F96" w:rsidP="00F628A7">
            <w:pPr>
              <w:spacing w:before="60" w:after="60"/>
              <w:jc w:val="center"/>
              <w:rPr>
                <w:sz w:val="22"/>
                <w:szCs w:val="22"/>
              </w:rPr>
            </w:pPr>
            <w:r w:rsidRPr="00582D17">
              <w:rPr>
                <w:sz w:val="22"/>
                <w:szCs w:val="22"/>
              </w:rPr>
              <w:t>3</w:t>
            </w:r>
          </w:p>
        </w:tc>
        <w:tc>
          <w:tcPr>
            <w:tcW w:w="0" w:type="auto"/>
            <w:vAlign w:val="center"/>
          </w:tcPr>
          <w:p w14:paraId="444DDC94"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7A13F5D9"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61569095" w14:textId="77777777" w:rsidTr="00582D17">
        <w:tc>
          <w:tcPr>
            <w:tcW w:w="0" w:type="auto"/>
            <w:vAlign w:val="center"/>
          </w:tcPr>
          <w:p w14:paraId="1E3DA94C" w14:textId="77777777" w:rsidR="008E2F96" w:rsidRPr="00582D17" w:rsidRDefault="008E2F96" w:rsidP="00F628A7">
            <w:pPr>
              <w:spacing w:before="60" w:after="60"/>
              <w:jc w:val="center"/>
              <w:rPr>
                <w:sz w:val="22"/>
                <w:szCs w:val="22"/>
              </w:rPr>
            </w:pPr>
            <w:r w:rsidRPr="00582D17">
              <w:rPr>
                <w:sz w:val="22"/>
                <w:szCs w:val="22"/>
              </w:rPr>
              <w:t>4</w:t>
            </w:r>
          </w:p>
        </w:tc>
        <w:tc>
          <w:tcPr>
            <w:tcW w:w="0" w:type="auto"/>
            <w:vAlign w:val="center"/>
          </w:tcPr>
          <w:p w14:paraId="3E947BC9"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615DAA2E"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004005EE" w14:textId="77777777" w:rsidTr="00582D17">
        <w:tc>
          <w:tcPr>
            <w:tcW w:w="0" w:type="auto"/>
            <w:vAlign w:val="center"/>
          </w:tcPr>
          <w:p w14:paraId="50F59738" w14:textId="77777777" w:rsidR="008E2F96" w:rsidRPr="00582D17" w:rsidRDefault="008E2F96" w:rsidP="00F628A7">
            <w:pPr>
              <w:spacing w:before="60" w:after="60"/>
              <w:jc w:val="center"/>
              <w:rPr>
                <w:sz w:val="22"/>
                <w:szCs w:val="22"/>
              </w:rPr>
            </w:pPr>
            <w:r w:rsidRPr="00582D17">
              <w:rPr>
                <w:sz w:val="22"/>
                <w:szCs w:val="22"/>
              </w:rPr>
              <w:t>5</w:t>
            </w:r>
          </w:p>
        </w:tc>
        <w:tc>
          <w:tcPr>
            <w:tcW w:w="0" w:type="auto"/>
            <w:vAlign w:val="center"/>
          </w:tcPr>
          <w:p w14:paraId="78B7192E"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234DF1C0"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52FF43BE" w14:textId="77777777" w:rsidTr="00582D17">
        <w:tc>
          <w:tcPr>
            <w:tcW w:w="0" w:type="auto"/>
            <w:vAlign w:val="center"/>
          </w:tcPr>
          <w:p w14:paraId="33303143" w14:textId="77777777" w:rsidR="008E2F96" w:rsidRPr="00582D17" w:rsidRDefault="008E2F96" w:rsidP="00F628A7">
            <w:pPr>
              <w:spacing w:before="60" w:after="60"/>
              <w:jc w:val="center"/>
              <w:rPr>
                <w:sz w:val="22"/>
                <w:szCs w:val="22"/>
              </w:rPr>
            </w:pPr>
            <w:r w:rsidRPr="00582D17">
              <w:rPr>
                <w:sz w:val="22"/>
                <w:szCs w:val="22"/>
              </w:rPr>
              <w:t>6</w:t>
            </w:r>
          </w:p>
        </w:tc>
        <w:tc>
          <w:tcPr>
            <w:tcW w:w="0" w:type="auto"/>
            <w:vAlign w:val="center"/>
          </w:tcPr>
          <w:p w14:paraId="5ADE9ADA"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28E7784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36F835BF" w14:textId="77777777" w:rsidTr="00582D17">
        <w:tc>
          <w:tcPr>
            <w:tcW w:w="0" w:type="auto"/>
            <w:vAlign w:val="center"/>
          </w:tcPr>
          <w:p w14:paraId="25D6B015" w14:textId="77777777" w:rsidR="008E2F96" w:rsidRPr="00582D17" w:rsidRDefault="008E2F96" w:rsidP="00F628A7">
            <w:pPr>
              <w:spacing w:before="60" w:after="60"/>
              <w:jc w:val="center"/>
              <w:rPr>
                <w:sz w:val="22"/>
                <w:szCs w:val="22"/>
              </w:rPr>
            </w:pPr>
            <w:r w:rsidRPr="00582D17">
              <w:rPr>
                <w:sz w:val="22"/>
                <w:szCs w:val="22"/>
              </w:rPr>
              <w:t>7</w:t>
            </w:r>
          </w:p>
        </w:tc>
        <w:tc>
          <w:tcPr>
            <w:tcW w:w="0" w:type="auto"/>
            <w:vAlign w:val="center"/>
          </w:tcPr>
          <w:p w14:paraId="382DEA39"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547F6951" w14:textId="77777777" w:rsidR="008E2F96" w:rsidRPr="00582D17" w:rsidRDefault="008E2F96" w:rsidP="00F628A7">
            <w:pPr>
              <w:spacing w:before="60" w:after="60"/>
              <w:jc w:val="center"/>
              <w:rPr>
                <w:sz w:val="22"/>
                <w:szCs w:val="22"/>
              </w:rPr>
            </w:pPr>
            <w:r w:rsidRPr="00582D17">
              <w:rPr>
                <w:sz w:val="22"/>
                <w:szCs w:val="22"/>
              </w:rPr>
              <w:t>M041</w:t>
            </w:r>
          </w:p>
        </w:tc>
      </w:tr>
      <w:tr w:rsidR="008E2F96" w:rsidRPr="0050469B" w14:paraId="5C8F4006" w14:textId="77777777" w:rsidTr="00582D17">
        <w:tc>
          <w:tcPr>
            <w:tcW w:w="0" w:type="auto"/>
            <w:vAlign w:val="center"/>
          </w:tcPr>
          <w:p w14:paraId="6B32BABF" w14:textId="77777777" w:rsidR="008E2F96" w:rsidRPr="00582D17" w:rsidRDefault="008E2F96" w:rsidP="00F628A7">
            <w:pPr>
              <w:spacing w:before="60" w:after="60"/>
              <w:jc w:val="center"/>
              <w:rPr>
                <w:sz w:val="22"/>
                <w:szCs w:val="22"/>
              </w:rPr>
            </w:pPr>
            <w:r w:rsidRPr="00582D17">
              <w:rPr>
                <w:sz w:val="22"/>
                <w:szCs w:val="22"/>
              </w:rPr>
              <w:t>8</w:t>
            </w:r>
          </w:p>
        </w:tc>
        <w:tc>
          <w:tcPr>
            <w:tcW w:w="0" w:type="auto"/>
            <w:vAlign w:val="center"/>
          </w:tcPr>
          <w:p w14:paraId="143333D7"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0B587BBA"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096B1747" w14:textId="77777777" w:rsidTr="00582D17">
        <w:tc>
          <w:tcPr>
            <w:tcW w:w="0" w:type="auto"/>
            <w:vAlign w:val="center"/>
          </w:tcPr>
          <w:p w14:paraId="7E97FB85" w14:textId="77777777" w:rsidR="008E2F96" w:rsidRPr="00582D17" w:rsidRDefault="008E2F96" w:rsidP="00F628A7">
            <w:pPr>
              <w:spacing w:before="60" w:after="60"/>
              <w:jc w:val="center"/>
              <w:rPr>
                <w:sz w:val="22"/>
                <w:szCs w:val="22"/>
              </w:rPr>
            </w:pPr>
            <w:r w:rsidRPr="00582D17">
              <w:rPr>
                <w:sz w:val="22"/>
                <w:szCs w:val="22"/>
              </w:rPr>
              <w:t>9</w:t>
            </w:r>
          </w:p>
        </w:tc>
        <w:tc>
          <w:tcPr>
            <w:tcW w:w="0" w:type="auto"/>
            <w:vAlign w:val="center"/>
          </w:tcPr>
          <w:p w14:paraId="27991940"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376A7083"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6D09B73E" w14:textId="77777777" w:rsidTr="00582D17">
        <w:tc>
          <w:tcPr>
            <w:tcW w:w="0" w:type="auto"/>
            <w:vAlign w:val="center"/>
          </w:tcPr>
          <w:p w14:paraId="6C68AF6B" w14:textId="77777777" w:rsidR="008E2F96" w:rsidRPr="00582D17" w:rsidRDefault="008E2F96" w:rsidP="00F628A7">
            <w:pPr>
              <w:spacing w:before="60" w:after="60"/>
              <w:jc w:val="center"/>
              <w:rPr>
                <w:sz w:val="22"/>
                <w:szCs w:val="22"/>
              </w:rPr>
            </w:pPr>
            <w:r w:rsidRPr="00582D17">
              <w:rPr>
                <w:sz w:val="22"/>
                <w:szCs w:val="22"/>
              </w:rPr>
              <w:t>10</w:t>
            </w:r>
          </w:p>
        </w:tc>
        <w:tc>
          <w:tcPr>
            <w:tcW w:w="0" w:type="auto"/>
            <w:vAlign w:val="center"/>
          </w:tcPr>
          <w:p w14:paraId="071E97A8"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3BACBE34"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06FCD6E2" w14:textId="77777777" w:rsidTr="00582D17">
        <w:tc>
          <w:tcPr>
            <w:tcW w:w="0" w:type="auto"/>
            <w:vAlign w:val="center"/>
          </w:tcPr>
          <w:p w14:paraId="28C7A402" w14:textId="77777777" w:rsidR="008E2F96" w:rsidRPr="00582D17" w:rsidRDefault="008E2F96" w:rsidP="00F628A7">
            <w:pPr>
              <w:spacing w:before="60" w:after="60"/>
              <w:jc w:val="center"/>
              <w:rPr>
                <w:sz w:val="22"/>
                <w:szCs w:val="22"/>
              </w:rPr>
            </w:pPr>
            <w:r w:rsidRPr="00582D17">
              <w:rPr>
                <w:sz w:val="22"/>
                <w:szCs w:val="22"/>
              </w:rPr>
              <w:t>11</w:t>
            </w:r>
          </w:p>
        </w:tc>
        <w:tc>
          <w:tcPr>
            <w:tcW w:w="0" w:type="auto"/>
            <w:vAlign w:val="center"/>
          </w:tcPr>
          <w:p w14:paraId="0DEBBC84"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27ABDAFD" w14:textId="77777777" w:rsidR="008E2F96" w:rsidRPr="00582D17" w:rsidRDefault="008E2F96" w:rsidP="00F628A7">
            <w:pPr>
              <w:spacing w:before="60" w:after="60"/>
              <w:jc w:val="center"/>
              <w:rPr>
                <w:sz w:val="22"/>
                <w:szCs w:val="22"/>
              </w:rPr>
            </w:pPr>
            <w:r w:rsidRPr="00582D17">
              <w:rPr>
                <w:sz w:val="22"/>
                <w:szCs w:val="22"/>
              </w:rPr>
              <w:t>M057</w:t>
            </w:r>
          </w:p>
        </w:tc>
      </w:tr>
      <w:tr w:rsidR="008E2F96" w:rsidRPr="0050469B" w14:paraId="08DE946D" w14:textId="77777777" w:rsidTr="00582D17">
        <w:tc>
          <w:tcPr>
            <w:tcW w:w="0" w:type="auto"/>
            <w:vAlign w:val="center"/>
          </w:tcPr>
          <w:p w14:paraId="2CCC4DB5" w14:textId="77777777" w:rsidR="008E2F96" w:rsidRPr="00582D17" w:rsidRDefault="008E2F96" w:rsidP="00F628A7">
            <w:pPr>
              <w:spacing w:before="60" w:after="60"/>
              <w:jc w:val="center"/>
              <w:rPr>
                <w:sz w:val="22"/>
                <w:szCs w:val="22"/>
              </w:rPr>
            </w:pPr>
            <w:r w:rsidRPr="00582D17">
              <w:rPr>
                <w:sz w:val="22"/>
                <w:szCs w:val="22"/>
              </w:rPr>
              <w:t>12</w:t>
            </w:r>
          </w:p>
        </w:tc>
        <w:tc>
          <w:tcPr>
            <w:tcW w:w="0" w:type="auto"/>
            <w:vAlign w:val="center"/>
          </w:tcPr>
          <w:p w14:paraId="34CDD5AC"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578AF4CF" w14:textId="77777777" w:rsidR="008E2F96" w:rsidRPr="00582D17" w:rsidRDefault="008E2F96" w:rsidP="00F628A7">
            <w:pPr>
              <w:spacing w:before="60" w:after="60"/>
              <w:jc w:val="center"/>
              <w:rPr>
                <w:sz w:val="22"/>
                <w:szCs w:val="22"/>
              </w:rPr>
            </w:pPr>
            <w:r w:rsidRPr="00582D17">
              <w:rPr>
                <w:sz w:val="22"/>
                <w:szCs w:val="22"/>
              </w:rPr>
              <w:t>M060</w:t>
            </w:r>
          </w:p>
        </w:tc>
      </w:tr>
      <w:tr w:rsidR="008E2F96" w:rsidRPr="0050469B" w14:paraId="3CB97D78" w14:textId="77777777" w:rsidTr="00582D17">
        <w:tc>
          <w:tcPr>
            <w:tcW w:w="0" w:type="auto"/>
            <w:vAlign w:val="center"/>
          </w:tcPr>
          <w:p w14:paraId="5DF0CA4D" w14:textId="77777777" w:rsidR="008E2F96" w:rsidRPr="00582D17" w:rsidRDefault="008E2F96" w:rsidP="00F628A7">
            <w:pPr>
              <w:spacing w:before="60" w:after="60"/>
              <w:jc w:val="center"/>
              <w:rPr>
                <w:sz w:val="22"/>
                <w:szCs w:val="22"/>
              </w:rPr>
            </w:pPr>
            <w:r w:rsidRPr="00582D17">
              <w:rPr>
                <w:sz w:val="22"/>
                <w:szCs w:val="22"/>
              </w:rPr>
              <w:t>13</w:t>
            </w:r>
          </w:p>
        </w:tc>
        <w:tc>
          <w:tcPr>
            <w:tcW w:w="0" w:type="auto"/>
            <w:vAlign w:val="center"/>
          </w:tcPr>
          <w:p w14:paraId="798DC85B"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4F4C49D6" w14:textId="77777777" w:rsidR="008E2F96" w:rsidRPr="00582D17" w:rsidRDefault="008E2F96" w:rsidP="00F628A7">
            <w:pPr>
              <w:spacing w:before="60" w:after="60"/>
              <w:jc w:val="center"/>
              <w:rPr>
                <w:sz w:val="22"/>
                <w:szCs w:val="22"/>
              </w:rPr>
            </w:pPr>
            <w:r w:rsidRPr="00582D17">
              <w:rPr>
                <w:sz w:val="22"/>
                <w:szCs w:val="22"/>
              </w:rPr>
              <w:t>M061</w:t>
            </w:r>
          </w:p>
        </w:tc>
      </w:tr>
      <w:tr w:rsidR="008E2F96" w:rsidRPr="0050469B" w14:paraId="1935DED0" w14:textId="77777777" w:rsidTr="00582D17">
        <w:tc>
          <w:tcPr>
            <w:tcW w:w="0" w:type="auto"/>
            <w:vAlign w:val="center"/>
          </w:tcPr>
          <w:p w14:paraId="330F3F8F" w14:textId="77777777" w:rsidR="008E2F96" w:rsidRPr="00582D17" w:rsidRDefault="008E2F96" w:rsidP="00F628A7">
            <w:pPr>
              <w:spacing w:before="60" w:after="60"/>
              <w:jc w:val="center"/>
              <w:rPr>
                <w:sz w:val="22"/>
                <w:szCs w:val="22"/>
              </w:rPr>
            </w:pPr>
            <w:r w:rsidRPr="00582D17">
              <w:rPr>
                <w:sz w:val="22"/>
                <w:szCs w:val="22"/>
              </w:rPr>
              <w:t>14</w:t>
            </w:r>
          </w:p>
        </w:tc>
        <w:tc>
          <w:tcPr>
            <w:tcW w:w="0" w:type="auto"/>
            <w:vAlign w:val="center"/>
          </w:tcPr>
          <w:p w14:paraId="6B06180E"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63D5B962" w14:textId="77777777" w:rsidR="008E2F96" w:rsidRPr="00582D17" w:rsidRDefault="008E2F96" w:rsidP="00F628A7">
            <w:pPr>
              <w:spacing w:before="60" w:after="60"/>
              <w:jc w:val="center"/>
              <w:rPr>
                <w:sz w:val="22"/>
                <w:szCs w:val="22"/>
              </w:rPr>
            </w:pPr>
            <w:r w:rsidRPr="00582D17">
              <w:rPr>
                <w:sz w:val="22"/>
                <w:szCs w:val="22"/>
              </w:rPr>
              <w:t>M065</w:t>
            </w:r>
          </w:p>
        </w:tc>
      </w:tr>
      <w:tr w:rsidR="008E2F96" w:rsidRPr="0050469B" w14:paraId="22DFAF5C" w14:textId="77777777" w:rsidTr="00582D17">
        <w:tc>
          <w:tcPr>
            <w:tcW w:w="0" w:type="auto"/>
            <w:vAlign w:val="center"/>
          </w:tcPr>
          <w:p w14:paraId="42B18EDB" w14:textId="77777777" w:rsidR="008E2F96" w:rsidRPr="00582D17" w:rsidRDefault="008E2F96" w:rsidP="00F628A7">
            <w:pPr>
              <w:spacing w:before="60" w:after="60"/>
              <w:jc w:val="center"/>
              <w:rPr>
                <w:sz w:val="22"/>
                <w:szCs w:val="22"/>
              </w:rPr>
            </w:pPr>
            <w:r w:rsidRPr="00582D17">
              <w:rPr>
                <w:sz w:val="22"/>
                <w:szCs w:val="22"/>
              </w:rPr>
              <w:t>15</w:t>
            </w:r>
          </w:p>
        </w:tc>
        <w:tc>
          <w:tcPr>
            <w:tcW w:w="0" w:type="auto"/>
            <w:vAlign w:val="center"/>
          </w:tcPr>
          <w:p w14:paraId="30C2315D"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24EC9367" w14:textId="77777777" w:rsidR="008E2F96" w:rsidRPr="00582D17" w:rsidRDefault="008E2F96" w:rsidP="00F628A7">
            <w:pPr>
              <w:spacing w:before="60" w:after="60"/>
              <w:jc w:val="center"/>
              <w:rPr>
                <w:sz w:val="22"/>
                <w:szCs w:val="22"/>
              </w:rPr>
            </w:pPr>
            <w:r w:rsidRPr="00582D17">
              <w:rPr>
                <w:sz w:val="22"/>
                <w:szCs w:val="22"/>
              </w:rPr>
              <w:t>M074</w:t>
            </w:r>
          </w:p>
        </w:tc>
      </w:tr>
      <w:tr w:rsidR="008E2F96" w:rsidRPr="0050469B" w14:paraId="22968A1A" w14:textId="77777777" w:rsidTr="00582D17">
        <w:tc>
          <w:tcPr>
            <w:tcW w:w="0" w:type="auto"/>
            <w:vAlign w:val="center"/>
          </w:tcPr>
          <w:p w14:paraId="7A572732" w14:textId="77777777" w:rsidR="008E2F96" w:rsidRPr="00582D17" w:rsidRDefault="008E2F96" w:rsidP="00F628A7">
            <w:pPr>
              <w:spacing w:before="60" w:after="60"/>
              <w:jc w:val="center"/>
              <w:rPr>
                <w:sz w:val="22"/>
                <w:szCs w:val="22"/>
              </w:rPr>
            </w:pPr>
            <w:r w:rsidRPr="00582D17">
              <w:rPr>
                <w:sz w:val="22"/>
                <w:szCs w:val="22"/>
              </w:rPr>
              <w:t>16</w:t>
            </w:r>
          </w:p>
        </w:tc>
        <w:tc>
          <w:tcPr>
            <w:tcW w:w="0" w:type="auto"/>
            <w:vAlign w:val="center"/>
          </w:tcPr>
          <w:p w14:paraId="7C87B401"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7D117A87" w14:textId="77777777" w:rsidR="008E2F96" w:rsidRPr="00582D17" w:rsidRDefault="008E2F96" w:rsidP="00F628A7">
            <w:pPr>
              <w:spacing w:before="60" w:after="60"/>
              <w:jc w:val="center"/>
              <w:rPr>
                <w:sz w:val="22"/>
                <w:szCs w:val="22"/>
              </w:rPr>
            </w:pPr>
            <w:r w:rsidRPr="00582D17">
              <w:rPr>
                <w:sz w:val="22"/>
                <w:szCs w:val="22"/>
              </w:rPr>
              <w:t>M086</w:t>
            </w:r>
          </w:p>
        </w:tc>
      </w:tr>
      <w:tr w:rsidR="008E2F96" w:rsidRPr="0050469B" w14:paraId="0C5AF2D7" w14:textId="77777777" w:rsidTr="00582D17">
        <w:tc>
          <w:tcPr>
            <w:tcW w:w="0" w:type="auto"/>
            <w:vAlign w:val="center"/>
          </w:tcPr>
          <w:p w14:paraId="043CC112" w14:textId="77777777" w:rsidR="008E2F96" w:rsidRPr="00582D17" w:rsidRDefault="008E2F96" w:rsidP="00F628A7">
            <w:pPr>
              <w:spacing w:before="60" w:after="60"/>
              <w:jc w:val="center"/>
              <w:rPr>
                <w:sz w:val="22"/>
                <w:szCs w:val="22"/>
              </w:rPr>
            </w:pPr>
            <w:r w:rsidRPr="00582D17">
              <w:rPr>
                <w:sz w:val="22"/>
                <w:szCs w:val="22"/>
              </w:rPr>
              <w:t>17</w:t>
            </w:r>
          </w:p>
        </w:tc>
        <w:tc>
          <w:tcPr>
            <w:tcW w:w="0" w:type="auto"/>
            <w:vAlign w:val="center"/>
          </w:tcPr>
          <w:p w14:paraId="29C776CE"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64257734" w14:textId="77777777" w:rsidR="008E2F96" w:rsidRPr="00582D17" w:rsidRDefault="008E2F96" w:rsidP="00F628A7">
            <w:pPr>
              <w:spacing w:before="60" w:after="60"/>
              <w:jc w:val="center"/>
              <w:rPr>
                <w:sz w:val="22"/>
                <w:szCs w:val="22"/>
              </w:rPr>
            </w:pPr>
            <w:r w:rsidRPr="00582D17">
              <w:rPr>
                <w:sz w:val="22"/>
                <w:szCs w:val="22"/>
              </w:rPr>
              <w:t>M087</w:t>
            </w:r>
          </w:p>
        </w:tc>
      </w:tr>
      <w:tr w:rsidR="008E2F96" w:rsidRPr="0050469B" w14:paraId="3D9FBA76" w14:textId="77777777" w:rsidTr="00582D17">
        <w:tc>
          <w:tcPr>
            <w:tcW w:w="0" w:type="auto"/>
            <w:vAlign w:val="center"/>
          </w:tcPr>
          <w:p w14:paraId="1822D9A1" w14:textId="77777777" w:rsidR="008E2F96" w:rsidRPr="00582D17" w:rsidRDefault="008E2F96" w:rsidP="00F628A7">
            <w:pPr>
              <w:spacing w:before="60" w:after="60"/>
              <w:jc w:val="center"/>
              <w:rPr>
                <w:sz w:val="22"/>
                <w:szCs w:val="22"/>
              </w:rPr>
            </w:pPr>
            <w:r w:rsidRPr="00582D17">
              <w:rPr>
                <w:sz w:val="22"/>
                <w:szCs w:val="22"/>
              </w:rPr>
              <w:t>18</w:t>
            </w:r>
          </w:p>
        </w:tc>
        <w:tc>
          <w:tcPr>
            <w:tcW w:w="0" w:type="auto"/>
            <w:vAlign w:val="center"/>
          </w:tcPr>
          <w:p w14:paraId="0C03BFD2"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06E295F6" w14:textId="77777777" w:rsidR="008E2F96" w:rsidRPr="00582D17" w:rsidRDefault="008E2F96" w:rsidP="00F628A7">
            <w:pPr>
              <w:spacing w:before="60" w:after="60"/>
              <w:jc w:val="center"/>
              <w:rPr>
                <w:sz w:val="22"/>
                <w:szCs w:val="22"/>
              </w:rPr>
            </w:pPr>
            <w:r w:rsidRPr="00582D17">
              <w:rPr>
                <w:sz w:val="22"/>
                <w:szCs w:val="22"/>
              </w:rPr>
              <w:t>M088</w:t>
            </w:r>
          </w:p>
        </w:tc>
      </w:tr>
      <w:tr w:rsidR="008E2F96" w:rsidRPr="0050469B" w14:paraId="1183277B" w14:textId="77777777" w:rsidTr="00582D17">
        <w:tc>
          <w:tcPr>
            <w:tcW w:w="0" w:type="auto"/>
            <w:vAlign w:val="center"/>
          </w:tcPr>
          <w:p w14:paraId="33C10E45" w14:textId="77777777" w:rsidR="008E2F96" w:rsidRPr="00582D17" w:rsidRDefault="008E2F96" w:rsidP="00F628A7">
            <w:pPr>
              <w:spacing w:before="60" w:after="60"/>
              <w:jc w:val="center"/>
              <w:rPr>
                <w:sz w:val="22"/>
                <w:szCs w:val="22"/>
              </w:rPr>
            </w:pPr>
            <w:r w:rsidRPr="00582D17">
              <w:rPr>
                <w:sz w:val="22"/>
                <w:szCs w:val="22"/>
              </w:rPr>
              <w:t>19</w:t>
            </w:r>
          </w:p>
        </w:tc>
        <w:tc>
          <w:tcPr>
            <w:tcW w:w="0" w:type="auto"/>
            <w:vAlign w:val="center"/>
          </w:tcPr>
          <w:p w14:paraId="104D38E6"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7D8C7C22" w14:textId="77777777" w:rsidR="008E2F96" w:rsidRPr="00582D17" w:rsidRDefault="008E2F96" w:rsidP="00F628A7">
            <w:pPr>
              <w:spacing w:before="60" w:after="60"/>
              <w:jc w:val="center"/>
              <w:rPr>
                <w:sz w:val="22"/>
                <w:szCs w:val="22"/>
              </w:rPr>
            </w:pPr>
            <w:r w:rsidRPr="00582D17">
              <w:rPr>
                <w:sz w:val="22"/>
                <w:szCs w:val="22"/>
              </w:rPr>
              <w:t>M089</w:t>
            </w:r>
          </w:p>
        </w:tc>
      </w:tr>
      <w:tr w:rsidR="008E2F96" w:rsidRPr="0050469B" w14:paraId="61F9782A" w14:textId="77777777" w:rsidTr="00582D17">
        <w:tc>
          <w:tcPr>
            <w:tcW w:w="0" w:type="auto"/>
            <w:vAlign w:val="center"/>
          </w:tcPr>
          <w:p w14:paraId="6F8E485D" w14:textId="77777777" w:rsidR="008E2F96" w:rsidRPr="00582D17" w:rsidRDefault="008E2F96" w:rsidP="00F628A7">
            <w:pPr>
              <w:spacing w:before="60" w:after="60"/>
              <w:jc w:val="center"/>
              <w:rPr>
                <w:sz w:val="22"/>
                <w:szCs w:val="22"/>
              </w:rPr>
            </w:pPr>
            <w:r w:rsidRPr="00582D17">
              <w:rPr>
                <w:sz w:val="22"/>
                <w:szCs w:val="22"/>
              </w:rPr>
              <w:t>20</w:t>
            </w:r>
          </w:p>
        </w:tc>
        <w:tc>
          <w:tcPr>
            <w:tcW w:w="0" w:type="auto"/>
            <w:vAlign w:val="center"/>
          </w:tcPr>
          <w:p w14:paraId="407AF7D8"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4882EE36" w14:textId="77777777" w:rsidR="008E2F96" w:rsidRPr="00582D17" w:rsidRDefault="008E2F96" w:rsidP="00F628A7">
            <w:pPr>
              <w:spacing w:before="60" w:after="60"/>
              <w:jc w:val="center"/>
              <w:rPr>
                <w:sz w:val="22"/>
                <w:szCs w:val="22"/>
              </w:rPr>
            </w:pPr>
            <w:r w:rsidRPr="00582D17">
              <w:rPr>
                <w:sz w:val="22"/>
                <w:szCs w:val="22"/>
              </w:rPr>
              <w:t>M110</w:t>
            </w:r>
          </w:p>
        </w:tc>
      </w:tr>
      <w:tr w:rsidR="008E2F96" w:rsidRPr="0050469B" w14:paraId="5CCD7394" w14:textId="77777777" w:rsidTr="00582D17">
        <w:tc>
          <w:tcPr>
            <w:tcW w:w="0" w:type="auto"/>
            <w:vAlign w:val="center"/>
          </w:tcPr>
          <w:p w14:paraId="3A83C856" w14:textId="77777777" w:rsidR="008E2F96" w:rsidRPr="00582D17" w:rsidRDefault="008E2F96" w:rsidP="00F628A7">
            <w:pPr>
              <w:spacing w:before="60" w:after="60"/>
              <w:jc w:val="center"/>
              <w:rPr>
                <w:sz w:val="22"/>
                <w:szCs w:val="22"/>
              </w:rPr>
            </w:pPr>
            <w:r w:rsidRPr="00582D17">
              <w:rPr>
                <w:sz w:val="22"/>
                <w:szCs w:val="22"/>
              </w:rPr>
              <w:t>21</w:t>
            </w:r>
          </w:p>
        </w:tc>
        <w:tc>
          <w:tcPr>
            <w:tcW w:w="0" w:type="auto"/>
            <w:vAlign w:val="center"/>
          </w:tcPr>
          <w:p w14:paraId="6CA9665A"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39C8861A"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5D69914B" w14:textId="77777777" w:rsidTr="00582D17">
        <w:tc>
          <w:tcPr>
            <w:tcW w:w="0" w:type="auto"/>
            <w:vAlign w:val="center"/>
          </w:tcPr>
          <w:p w14:paraId="50D7D054" w14:textId="77777777" w:rsidR="008E2F96" w:rsidRPr="00582D17" w:rsidRDefault="008E2F96" w:rsidP="00F628A7">
            <w:pPr>
              <w:spacing w:before="60" w:after="60"/>
              <w:jc w:val="center"/>
              <w:rPr>
                <w:sz w:val="22"/>
                <w:szCs w:val="22"/>
              </w:rPr>
            </w:pPr>
            <w:r w:rsidRPr="00582D17">
              <w:rPr>
                <w:sz w:val="22"/>
                <w:szCs w:val="22"/>
              </w:rPr>
              <w:t>22</w:t>
            </w:r>
          </w:p>
        </w:tc>
        <w:tc>
          <w:tcPr>
            <w:tcW w:w="0" w:type="auto"/>
            <w:vAlign w:val="center"/>
          </w:tcPr>
          <w:p w14:paraId="025FFF03"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37C6B70F"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67D2ACAD" w14:textId="77777777" w:rsidTr="00582D17">
        <w:tc>
          <w:tcPr>
            <w:tcW w:w="0" w:type="auto"/>
            <w:vAlign w:val="center"/>
          </w:tcPr>
          <w:p w14:paraId="35F7C8BB" w14:textId="77777777" w:rsidR="008E2F96" w:rsidRPr="00582D17" w:rsidRDefault="008E2F96" w:rsidP="00F628A7">
            <w:pPr>
              <w:spacing w:before="60" w:after="60"/>
              <w:jc w:val="center"/>
              <w:rPr>
                <w:sz w:val="22"/>
                <w:szCs w:val="22"/>
              </w:rPr>
            </w:pPr>
            <w:r w:rsidRPr="00582D17">
              <w:rPr>
                <w:sz w:val="22"/>
                <w:szCs w:val="22"/>
              </w:rPr>
              <w:t>23</w:t>
            </w:r>
          </w:p>
        </w:tc>
        <w:tc>
          <w:tcPr>
            <w:tcW w:w="0" w:type="auto"/>
            <w:vAlign w:val="center"/>
          </w:tcPr>
          <w:p w14:paraId="7DDC89A4"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1099655F"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0232C5D1" w14:textId="77777777" w:rsidTr="00582D17">
        <w:tc>
          <w:tcPr>
            <w:tcW w:w="0" w:type="auto"/>
            <w:vAlign w:val="center"/>
          </w:tcPr>
          <w:p w14:paraId="18374769" w14:textId="77777777" w:rsidR="008E2F96" w:rsidRPr="00582D17" w:rsidRDefault="008E2F96" w:rsidP="00F628A7">
            <w:pPr>
              <w:spacing w:before="60" w:after="60"/>
              <w:jc w:val="center"/>
              <w:rPr>
                <w:sz w:val="22"/>
                <w:szCs w:val="22"/>
              </w:rPr>
            </w:pPr>
            <w:r w:rsidRPr="00582D17">
              <w:rPr>
                <w:sz w:val="22"/>
                <w:szCs w:val="22"/>
              </w:rPr>
              <w:t>24</w:t>
            </w:r>
          </w:p>
        </w:tc>
        <w:tc>
          <w:tcPr>
            <w:tcW w:w="0" w:type="auto"/>
            <w:vAlign w:val="center"/>
          </w:tcPr>
          <w:p w14:paraId="1BBB4377"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7A17E82B"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6BAA2C5E" w14:textId="77777777" w:rsidTr="00582D17">
        <w:tc>
          <w:tcPr>
            <w:tcW w:w="0" w:type="auto"/>
            <w:vAlign w:val="center"/>
          </w:tcPr>
          <w:p w14:paraId="70DB90B4" w14:textId="77777777" w:rsidR="008E2F96" w:rsidRPr="00582D17" w:rsidRDefault="008E2F96" w:rsidP="00F628A7">
            <w:pPr>
              <w:spacing w:before="60" w:after="60"/>
              <w:jc w:val="center"/>
              <w:rPr>
                <w:sz w:val="22"/>
                <w:szCs w:val="22"/>
              </w:rPr>
            </w:pPr>
            <w:r w:rsidRPr="00582D17">
              <w:rPr>
                <w:sz w:val="22"/>
                <w:szCs w:val="22"/>
              </w:rPr>
              <w:t>25</w:t>
            </w:r>
          </w:p>
        </w:tc>
        <w:tc>
          <w:tcPr>
            <w:tcW w:w="0" w:type="auto"/>
            <w:vAlign w:val="center"/>
          </w:tcPr>
          <w:p w14:paraId="324B48EC"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0D395623"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5287BFB8" w14:textId="77777777" w:rsidTr="00582D17">
        <w:tc>
          <w:tcPr>
            <w:tcW w:w="0" w:type="auto"/>
            <w:vAlign w:val="center"/>
          </w:tcPr>
          <w:p w14:paraId="7A750011" w14:textId="77777777" w:rsidR="008E2F96" w:rsidRPr="00582D17" w:rsidRDefault="008E2F96" w:rsidP="00F628A7">
            <w:pPr>
              <w:spacing w:before="60" w:after="60"/>
              <w:jc w:val="center"/>
              <w:rPr>
                <w:sz w:val="22"/>
                <w:szCs w:val="22"/>
              </w:rPr>
            </w:pPr>
            <w:r w:rsidRPr="00582D17">
              <w:rPr>
                <w:sz w:val="22"/>
                <w:szCs w:val="22"/>
              </w:rPr>
              <w:t>26</w:t>
            </w:r>
          </w:p>
        </w:tc>
        <w:tc>
          <w:tcPr>
            <w:tcW w:w="0" w:type="auto"/>
            <w:vAlign w:val="center"/>
          </w:tcPr>
          <w:p w14:paraId="759077FF"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42585A29" w14:textId="77777777" w:rsidR="008E2F96" w:rsidRPr="00582D17" w:rsidRDefault="008E2F96" w:rsidP="00F628A7">
            <w:pPr>
              <w:spacing w:before="60" w:after="60"/>
              <w:jc w:val="center"/>
              <w:rPr>
                <w:sz w:val="22"/>
                <w:szCs w:val="22"/>
              </w:rPr>
            </w:pPr>
            <w:r w:rsidRPr="00582D17">
              <w:rPr>
                <w:sz w:val="22"/>
                <w:szCs w:val="22"/>
              </w:rPr>
              <w:t>M030</w:t>
            </w:r>
          </w:p>
        </w:tc>
      </w:tr>
      <w:tr w:rsidR="008E2F96" w:rsidRPr="0050469B" w14:paraId="5C5F7DFB" w14:textId="77777777" w:rsidTr="00582D17">
        <w:tc>
          <w:tcPr>
            <w:tcW w:w="0" w:type="auto"/>
            <w:vAlign w:val="center"/>
          </w:tcPr>
          <w:p w14:paraId="3CD2D41B" w14:textId="77777777" w:rsidR="008E2F96" w:rsidRPr="00582D17" w:rsidRDefault="008E2F96" w:rsidP="00F628A7">
            <w:pPr>
              <w:spacing w:before="60" w:after="60"/>
              <w:jc w:val="center"/>
              <w:rPr>
                <w:sz w:val="22"/>
                <w:szCs w:val="22"/>
              </w:rPr>
            </w:pPr>
            <w:r w:rsidRPr="00582D17">
              <w:rPr>
                <w:sz w:val="22"/>
                <w:szCs w:val="22"/>
              </w:rPr>
              <w:t>27</w:t>
            </w:r>
          </w:p>
        </w:tc>
        <w:tc>
          <w:tcPr>
            <w:tcW w:w="0" w:type="auto"/>
            <w:vAlign w:val="center"/>
          </w:tcPr>
          <w:p w14:paraId="7F1FD69D"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037937D4" w14:textId="77777777" w:rsidR="008E2F96" w:rsidRPr="00582D17" w:rsidRDefault="008E2F96" w:rsidP="00F628A7">
            <w:pPr>
              <w:spacing w:before="60" w:after="60"/>
              <w:jc w:val="center"/>
              <w:rPr>
                <w:sz w:val="22"/>
                <w:szCs w:val="22"/>
              </w:rPr>
            </w:pPr>
            <w:r w:rsidRPr="00582D17">
              <w:rPr>
                <w:sz w:val="22"/>
                <w:szCs w:val="22"/>
              </w:rPr>
              <w:t>M031</w:t>
            </w:r>
          </w:p>
        </w:tc>
      </w:tr>
      <w:tr w:rsidR="008E2F96" w:rsidRPr="0050469B" w14:paraId="106F123A" w14:textId="77777777" w:rsidTr="00582D17">
        <w:tc>
          <w:tcPr>
            <w:tcW w:w="0" w:type="auto"/>
            <w:vAlign w:val="center"/>
          </w:tcPr>
          <w:p w14:paraId="5670E857" w14:textId="77777777" w:rsidR="008E2F96" w:rsidRPr="00582D17" w:rsidRDefault="008E2F96" w:rsidP="00F628A7">
            <w:pPr>
              <w:spacing w:before="60" w:after="60"/>
              <w:jc w:val="center"/>
              <w:rPr>
                <w:sz w:val="22"/>
                <w:szCs w:val="22"/>
              </w:rPr>
            </w:pPr>
            <w:r w:rsidRPr="00582D17">
              <w:rPr>
                <w:sz w:val="22"/>
                <w:szCs w:val="22"/>
              </w:rPr>
              <w:t>28</w:t>
            </w:r>
          </w:p>
        </w:tc>
        <w:tc>
          <w:tcPr>
            <w:tcW w:w="0" w:type="auto"/>
            <w:vAlign w:val="center"/>
          </w:tcPr>
          <w:p w14:paraId="448E297F"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1CDAC973"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4B20625D" w14:textId="77777777" w:rsidTr="00582D17">
        <w:tc>
          <w:tcPr>
            <w:tcW w:w="0" w:type="auto"/>
            <w:vAlign w:val="center"/>
          </w:tcPr>
          <w:p w14:paraId="101AFF8F" w14:textId="77777777" w:rsidR="008E2F96" w:rsidRPr="00582D17" w:rsidRDefault="008E2F96" w:rsidP="00F628A7">
            <w:pPr>
              <w:spacing w:before="60" w:after="60"/>
              <w:jc w:val="center"/>
              <w:rPr>
                <w:sz w:val="22"/>
                <w:szCs w:val="22"/>
              </w:rPr>
            </w:pPr>
            <w:r w:rsidRPr="00582D17">
              <w:rPr>
                <w:sz w:val="22"/>
                <w:szCs w:val="22"/>
              </w:rPr>
              <w:t>29</w:t>
            </w:r>
          </w:p>
        </w:tc>
        <w:tc>
          <w:tcPr>
            <w:tcW w:w="0" w:type="auto"/>
            <w:vAlign w:val="center"/>
          </w:tcPr>
          <w:p w14:paraId="76CAC52C"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5BFB19FA"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3CA9486F" w14:textId="77777777" w:rsidTr="00582D17">
        <w:tc>
          <w:tcPr>
            <w:tcW w:w="0" w:type="auto"/>
            <w:vAlign w:val="center"/>
          </w:tcPr>
          <w:p w14:paraId="346A5BC2" w14:textId="77777777" w:rsidR="008E2F96" w:rsidRPr="00582D17" w:rsidRDefault="008E2F96" w:rsidP="00F628A7">
            <w:pPr>
              <w:spacing w:before="60" w:after="60"/>
              <w:jc w:val="center"/>
              <w:rPr>
                <w:sz w:val="22"/>
                <w:szCs w:val="22"/>
              </w:rPr>
            </w:pPr>
            <w:r w:rsidRPr="00582D17">
              <w:rPr>
                <w:sz w:val="22"/>
                <w:szCs w:val="22"/>
              </w:rPr>
              <w:t>30</w:t>
            </w:r>
          </w:p>
        </w:tc>
        <w:tc>
          <w:tcPr>
            <w:tcW w:w="0" w:type="auto"/>
            <w:vAlign w:val="center"/>
          </w:tcPr>
          <w:p w14:paraId="6F4EF060"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426876FB"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21FACC9B" w14:textId="77777777" w:rsidTr="00582D17">
        <w:tc>
          <w:tcPr>
            <w:tcW w:w="0" w:type="auto"/>
            <w:vAlign w:val="center"/>
          </w:tcPr>
          <w:p w14:paraId="454CAE94" w14:textId="77777777" w:rsidR="008E2F96" w:rsidRPr="00582D17" w:rsidRDefault="008E2F96" w:rsidP="00F628A7">
            <w:pPr>
              <w:spacing w:before="60" w:after="60"/>
              <w:jc w:val="center"/>
              <w:rPr>
                <w:sz w:val="22"/>
                <w:szCs w:val="22"/>
              </w:rPr>
            </w:pPr>
            <w:r w:rsidRPr="00582D17">
              <w:rPr>
                <w:sz w:val="22"/>
                <w:szCs w:val="22"/>
              </w:rPr>
              <w:t>31</w:t>
            </w:r>
          </w:p>
        </w:tc>
        <w:tc>
          <w:tcPr>
            <w:tcW w:w="0" w:type="auto"/>
            <w:vAlign w:val="center"/>
          </w:tcPr>
          <w:p w14:paraId="29D23EF4"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01C5F2A8"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7ED67B98" w14:textId="77777777" w:rsidTr="00582D17">
        <w:tc>
          <w:tcPr>
            <w:tcW w:w="0" w:type="auto"/>
            <w:vAlign w:val="center"/>
          </w:tcPr>
          <w:p w14:paraId="2D882B48" w14:textId="77777777" w:rsidR="008E2F96" w:rsidRPr="00582D17" w:rsidRDefault="008E2F96" w:rsidP="00F628A7">
            <w:pPr>
              <w:spacing w:before="60" w:after="60"/>
              <w:jc w:val="center"/>
              <w:rPr>
                <w:sz w:val="22"/>
                <w:szCs w:val="22"/>
              </w:rPr>
            </w:pPr>
            <w:r w:rsidRPr="00582D17">
              <w:rPr>
                <w:sz w:val="22"/>
                <w:szCs w:val="22"/>
              </w:rPr>
              <w:t>32</w:t>
            </w:r>
          </w:p>
        </w:tc>
        <w:tc>
          <w:tcPr>
            <w:tcW w:w="0" w:type="auto"/>
            <w:vAlign w:val="center"/>
          </w:tcPr>
          <w:p w14:paraId="5BF132E2"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4F39FE1D"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3F25CBD5" w14:textId="77777777" w:rsidTr="00582D17">
        <w:tc>
          <w:tcPr>
            <w:tcW w:w="0" w:type="auto"/>
            <w:vAlign w:val="center"/>
          </w:tcPr>
          <w:p w14:paraId="055066FD" w14:textId="77777777" w:rsidR="008E2F96" w:rsidRPr="00582D17" w:rsidRDefault="008E2F96" w:rsidP="00F628A7">
            <w:pPr>
              <w:spacing w:before="60" w:after="60"/>
              <w:jc w:val="center"/>
              <w:rPr>
                <w:sz w:val="22"/>
                <w:szCs w:val="22"/>
              </w:rPr>
            </w:pPr>
            <w:r w:rsidRPr="00582D17">
              <w:rPr>
                <w:sz w:val="22"/>
                <w:szCs w:val="22"/>
              </w:rPr>
              <w:t>33</w:t>
            </w:r>
          </w:p>
        </w:tc>
        <w:tc>
          <w:tcPr>
            <w:tcW w:w="0" w:type="auto"/>
            <w:vAlign w:val="center"/>
          </w:tcPr>
          <w:p w14:paraId="788BB99F"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235CEE11"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348CD243" w14:textId="77777777" w:rsidTr="00582D17">
        <w:tc>
          <w:tcPr>
            <w:tcW w:w="0" w:type="auto"/>
            <w:vAlign w:val="center"/>
          </w:tcPr>
          <w:p w14:paraId="28097310" w14:textId="77777777" w:rsidR="008E2F96" w:rsidRPr="00582D17" w:rsidRDefault="008E2F96" w:rsidP="00F628A7">
            <w:pPr>
              <w:spacing w:before="60" w:after="60"/>
              <w:jc w:val="center"/>
              <w:rPr>
                <w:sz w:val="22"/>
                <w:szCs w:val="22"/>
              </w:rPr>
            </w:pPr>
            <w:r w:rsidRPr="00582D17">
              <w:rPr>
                <w:sz w:val="22"/>
                <w:szCs w:val="22"/>
              </w:rPr>
              <w:t>34</w:t>
            </w:r>
          </w:p>
        </w:tc>
        <w:tc>
          <w:tcPr>
            <w:tcW w:w="0" w:type="auto"/>
            <w:vAlign w:val="center"/>
          </w:tcPr>
          <w:p w14:paraId="0D8FE7A2"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64B5FBE1" w14:textId="77777777" w:rsidR="008E2F96" w:rsidRPr="00582D17" w:rsidRDefault="008E2F96" w:rsidP="00F628A7">
            <w:pPr>
              <w:spacing w:before="60" w:after="60"/>
              <w:jc w:val="center"/>
              <w:rPr>
                <w:sz w:val="22"/>
                <w:szCs w:val="22"/>
              </w:rPr>
            </w:pPr>
            <w:r w:rsidRPr="00582D17">
              <w:rPr>
                <w:sz w:val="22"/>
                <w:szCs w:val="22"/>
              </w:rPr>
              <w:t>M055</w:t>
            </w:r>
          </w:p>
        </w:tc>
      </w:tr>
      <w:tr w:rsidR="008E2F96" w:rsidRPr="0050469B" w14:paraId="017F9E9D" w14:textId="77777777" w:rsidTr="00582D17">
        <w:tc>
          <w:tcPr>
            <w:tcW w:w="0" w:type="auto"/>
            <w:vAlign w:val="center"/>
          </w:tcPr>
          <w:p w14:paraId="196B20EB" w14:textId="77777777" w:rsidR="008E2F96" w:rsidRPr="00582D17" w:rsidRDefault="008E2F96" w:rsidP="00F628A7">
            <w:pPr>
              <w:spacing w:before="60" w:after="60"/>
              <w:jc w:val="center"/>
              <w:rPr>
                <w:sz w:val="22"/>
                <w:szCs w:val="22"/>
              </w:rPr>
            </w:pPr>
            <w:r w:rsidRPr="00582D17">
              <w:rPr>
                <w:sz w:val="22"/>
                <w:szCs w:val="22"/>
              </w:rPr>
              <w:t>35</w:t>
            </w:r>
          </w:p>
        </w:tc>
        <w:tc>
          <w:tcPr>
            <w:tcW w:w="0" w:type="auto"/>
            <w:vAlign w:val="center"/>
          </w:tcPr>
          <w:p w14:paraId="3DDAA346"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07B68E59" w14:textId="77777777" w:rsidR="008E2F96" w:rsidRPr="00582D17" w:rsidRDefault="008E2F96" w:rsidP="00F628A7">
            <w:pPr>
              <w:spacing w:before="60" w:after="60"/>
              <w:jc w:val="center"/>
              <w:rPr>
                <w:sz w:val="22"/>
                <w:szCs w:val="22"/>
              </w:rPr>
            </w:pPr>
            <w:r w:rsidRPr="00582D17">
              <w:rPr>
                <w:sz w:val="22"/>
                <w:szCs w:val="22"/>
              </w:rPr>
              <w:t>M062</w:t>
            </w:r>
          </w:p>
        </w:tc>
      </w:tr>
      <w:tr w:rsidR="008E2F96" w:rsidRPr="0050469B" w14:paraId="13DDD5F1" w14:textId="77777777" w:rsidTr="00582D17">
        <w:tc>
          <w:tcPr>
            <w:tcW w:w="0" w:type="auto"/>
            <w:vAlign w:val="center"/>
          </w:tcPr>
          <w:p w14:paraId="17F49BF1" w14:textId="77777777" w:rsidR="008E2F96" w:rsidRPr="00582D17" w:rsidRDefault="008E2F96" w:rsidP="00F628A7">
            <w:pPr>
              <w:spacing w:before="60" w:after="60"/>
              <w:jc w:val="center"/>
              <w:rPr>
                <w:sz w:val="22"/>
                <w:szCs w:val="22"/>
              </w:rPr>
            </w:pPr>
            <w:r w:rsidRPr="00582D17">
              <w:rPr>
                <w:sz w:val="22"/>
                <w:szCs w:val="22"/>
              </w:rPr>
              <w:t>36</w:t>
            </w:r>
          </w:p>
        </w:tc>
        <w:tc>
          <w:tcPr>
            <w:tcW w:w="0" w:type="auto"/>
            <w:vAlign w:val="center"/>
          </w:tcPr>
          <w:p w14:paraId="1E0F3B27"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495D1AE6" w14:textId="77777777" w:rsidR="008E2F96" w:rsidRPr="00582D17" w:rsidRDefault="008E2F96" w:rsidP="00F628A7">
            <w:pPr>
              <w:spacing w:before="60" w:after="60"/>
              <w:jc w:val="center"/>
              <w:rPr>
                <w:sz w:val="22"/>
                <w:szCs w:val="22"/>
              </w:rPr>
            </w:pPr>
            <w:r w:rsidRPr="00582D17">
              <w:rPr>
                <w:sz w:val="22"/>
                <w:szCs w:val="22"/>
              </w:rPr>
              <w:t>M063</w:t>
            </w:r>
          </w:p>
        </w:tc>
      </w:tr>
      <w:tr w:rsidR="008E2F96" w:rsidRPr="0050469B" w14:paraId="5344D715" w14:textId="77777777" w:rsidTr="00582D17">
        <w:tc>
          <w:tcPr>
            <w:tcW w:w="0" w:type="auto"/>
            <w:vAlign w:val="center"/>
          </w:tcPr>
          <w:p w14:paraId="40653B65" w14:textId="77777777" w:rsidR="008E2F96" w:rsidRPr="00582D17" w:rsidRDefault="008E2F96" w:rsidP="00F628A7">
            <w:pPr>
              <w:spacing w:before="60" w:after="60"/>
              <w:jc w:val="center"/>
              <w:rPr>
                <w:sz w:val="22"/>
                <w:szCs w:val="22"/>
              </w:rPr>
            </w:pPr>
            <w:r w:rsidRPr="00582D17">
              <w:rPr>
                <w:sz w:val="22"/>
                <w:szCs w:val="22"/>
              </w:rPr>
              <w:t>37</w:t>
            </w:r>
          </w:p>
        </w:tc>
        <w:tc>
          <w:tcPr>
            <w:tcW w:w="0" w:type="auto"/>
            <w:vAlign w:val="center"/>
          </w:tcPr>
          <w:p w14:paraId="06A4580E"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69D2B3B3" w14:textId="77777777" w:rsidR="008E2F96" w:rsidRPr="00582D17" w:rsidRDefault="008E2F96" w:rsidP="00F628A7">
            <w:pPr>
              <w:spacing w:before="60" w:after="60"/>
              <w:jc w:val="center"/>
              <w:rPr>
                <w:sz w:val="22"/>
                <w:szCs w:val="22"/>
              </w:rPr>
            </w:pPr>
            <w:r w:rsidRPr="00582D17">
              <w:rPr>
                <w:sz w:val="22"/>
                <w:szCs w:val="22"/>
              </w:rPr>
              <w:t>M064</w:t>
            </w:r>
          </w:p>
        </w:tc>
      </w:tr>
      <w:tr w:rsidR="008E2F96" w:rsidRPr="0050469B" w14:paraId="25D4E085" w14:textId="77777777" w:rsidTr="00582D17">
        <w:tc>
          <w:tcPr>
            <w:tcW w:w="0" w:type="auto"/>
            <w:vAlign w:val="center"/>
          </w:tcPr>
          <w:p w14:paraId="12FC208A" w14:textId="77777777" w:rsidR="008E2F96" w:rsidRPr="00582D17" w:rsidRDefault="008E2F96" w:rsidP="00F628A7">
            <w:pPr>
              <w:spacing w:before="60" w:after="60"/>
              <w:jc w:val="center"/>
              <w:rPr>
                <w:sz w:val="22"/>
                <w:szCs w:val="22"/>
              </w:rPr>
            </w:pPr>
            <w:r w:rsidRPr="00582D17">
              <w:rPr>
                <w:sz w:val="22"/>
                <w:szCs w:val="22"/>
              </w:rPr>
              <w:t>38</w:t>
            </w:r>
          </w:p>
        </w:tc>
        <w:tc>
          <w:tcPr>
            <w:tcW w:w="0" w:type="auto"/>
            <w:vAlign w:val="center"/>
          </w:tcPr>
          <w:p w14:paraId="6D7914CA"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91F6E3C"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7603A6A0" w14:textId="77777777" w:rsidTr="00582D17">
        <w:tc>
          <w:tcPr>
            <w:tcW w:w="0" w:type="auto"/>
            <w:vAlign w:val="center"/>
          </w:tcPr>
          <w:p w14:paraId="72B6174B" w14:textId="77777777" w:rsidR="008E2F96" w:rsidRPr="00582D17" w:rsidRDefault="008E2F96" w:rsidP="00F628A7">
            <w:pPr>
              <w:spacing w:before="60" w:after="60"/>
              <w:jc w:val="center"/>
              <w:rPr>
                <w:sz w:val="22"/>
                <w:szCs w:val="22"/>
              </w:rPr>
            </w:pPr>
            <w:r w:rsidRPr="00582D17">
              <w:rPr>
                <w:sz w:val="22"/>
                <w:szCs w:val="22"/>
              </w:rPr>
              <w:t>39</w:t>
            </w:r>
          </w:p>
        </w:tc>
        <w:tc>
          <w:tcPr>
            <w:tcW w:w="0" w:type="auto"/>
            <w:vAlign w:val="center"/>
          </w:tcPr>
          <w:p w14:paraId="4EA8954D"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34748AF5"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332B81C9" w14:textId="77777777" w:rsidTr="00582D17">
        <w:tc>
          <w:tcPr>
            <w:tcW w:w="0" w:type="auto"/>
            <w:vAlign w:val="center"/>
          </w:tcPr>
          <w:p w14:paraId="051C4F3A" w14:textId="77777777" w:rsidR="008E2F96" w:rsidRPr="00582D17" w:rsidRDefault="008E2F96" w:rsidP="00F628A7">
            <w:pPr>
              <w:spacing w:before="60" w:after="60"/>
              <w:jc w:val="center"/>
              <w:rPr>
                <w:sz w:val="22"/>
                <w:szCs w:val="22"/>
              </w:rPr>
            </w:pPr>
            <w:r w:rsidRPr="00582D17">
              <w:rPr>
                <w:sz w:val="22"/>
                <w:szCs w:val="22"/>
              </w:rPr>
              <w:t>40</w:t>
            </w:r>
          </w:p>
        </w:tc>
        <w:tc>
          <w:tcPr>
            <w:tcW w:w="0" w:type="auto"/>
            <w:vAlign w:val="center"/>
          </w:tcPr>
          <w:p w14:paraId="2A18045E"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766C48A3"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15973D95" w14:textId="77777777" w:rsidTr="00582D17">
        <w:tc>
          <w:tcPr>
            <w:tcW w:w="0" w:type="auto"/>
            <w:vAlign w:val="center"/>
          </w:tcPr>
          <w:p w14:paraId="271EDD81" w14:textId="77777777" w:rsidR="008E2F96" w:rsidRPr="00582D17" w:rsidRDefault="008E2F96" w:rsidP="00F628A7">
            <w:pPr>
              <w:spacing w:before="60" w:after="60"/>
              <w:jc w:val="center"/>
              <w:rPr>
                <w:sz w:val="22"/>
                <w:szCs w:val="22"/>
              </w:rPr>
            </w:pPr>
            <w:r w:rsidRPr="00582D17">
              <w:rPr>
                <w:sz w:val="22"/>
                <w:szCs w:val="22"/>
              </w:rPr>
              <w:t>41</w:t>
            </w:r>
          </w:p>
        </w:tc>
        <w:tc>
          <w:tcPr>
            <w:tcW w:w="0" w:type="auto"/>
            <w:vAlign w:val="center"/>
          </w:tcPr>
          <w:p w14:paraId="66245D67"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1C201375"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25B5829C" w14:textId="77777777" w:rsidTr="00582D17">
        <w:tc>
          <w:tcPr>
            <w:tcW w:w="0" w:type="auto"/>
            <w:vAlign w:val="center"/>
          </w:tcPr>
          <w:p w14:paraId="66223AF1" w14:textId="77777777" w:rsidR="008E2F96" w:rsidRPr="00582D17" w:rsidRDefault="008E2F96" w:rsidP="00F628A7">
            <w:pPr>
              <w:spacing w:before="60" w:after="60"/>
              <w:jc w:val="center"/>
              <w:rPr>
                <w:sz w:val="22"/>
                <w:szCs w:val="22"/>
              </w:rPr>
            </w:pPr>
            <w:r w:rsidRPr="00582D17">
              <w:rPr>
                <w:sz w:val="22"/>
                <w:szCs w:val="22"/>
              </w:rPr>
              <w:t>42</w:t>
            </w:r>
          </w:p>
        </w:tc>
        <w:tc>
          <w:tcPr>
            <w:tcW w:w="0" w:type="auto"/>
            <w:vAlign w:val="center"/>
          </w:tcPr>
          <w:p w14:paraId="4A3C2A2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01293A7D"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7DE844F0" w14:textId="77777777" w:rsidTr="00582D17">
        <w:tc>
          <w:tcPr>
            <w:tcW w:w="0" w:type="auto"/>
            <w:vAlign w:val="center"/>
          </w:tcPr>
          <w:p w14:paraId="3F60732A" w14:textId="77777777" w:rsidR="008E2F96" w:rsidRPr="00582D17" w:rsidRDefault="008E2F96" w:rsidP="00F628A7">
            <w:pPr>
              <w:spacing w:before="60" w:after="60"/>
              <w:jc w:val="center"/>
              <w:rPr>
                <w:sz w:val="22"/>
                <w:szCs w:val="22"/>
              </w:rPr>
            </w:pPr>
            <w:r w:rsidRPr="00582D17">
              <w:rPr>
                <w:sz w:val="22"/>
                <w:szCs w:val="22"/>
              </w:rPr>
              <w:t>43</w:t>
            </w:r>
          </w:p>
        </w:tc>
        <w:tc>
          <w:tcPr>
            <w:tcW w:w="0" w:type="auto"/>
            <w:vAlign w:val="center"/>
          </w:tcPr>
          <w:p w14:paraId="722EE517"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0C1788D0"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58C0994F" w14:textId="77777777" w:rsidTr="00582D17">
        <w:tc>
          <w:tcPr>
            <w:tcW w:w="0" w:type="auto"/>
            <w:vAlign w:val="center"/>
          </w:tcPr>
          <w:p w14:paraId="52A99FED" w14:textId="77777777" w:rsidR="008E2F96" w:rsidRPr="00582D17" w:rsidRDefault="008E2F96" w:rsidP="00F628A7">
            <w:pPr>
              <w:spacing w:before="60" w:after="60"/>
              <w:jc w:val="center"/>
              <w:rPr>
                <w:sz w:val="22"/>
                <w:szCs w:val="22"/>
              </w:rPr>
            </w:pPr>
            <w:r w:rsidRPr="00582D17">
              <w:rPr>
                <w:sz w:val="22"/>
                <w:szCs w:val="22"/>
              </w:rPr>
              <w:t>44</w:t>
            </w:r>
          </w:p>
        </w:tc>
        <w:tc>
          <w:tcPr>
            <w:tcW w:w="0" w:type="auto"/>
            <w:vAlign w:val="center"/>
          </w:tcPr>
          <w:p w14:paraId="506920F0"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6C2168DB"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50D68FE3" w14:textId="77777777" w:rsidTr="00582D17">
        <w:tc>
          <w:tcPr>
            <w:tcW w:w="0" w:type="auto"/>
            <w:vAlign w:val="center"/>
          </w:tcPr>
          <w:p w14:paraId="6FC6605C" w14:textId="77777777" w:rsidR="008E2F96" w:rsidRPr="00582D17" w:rsidRDefault="008E2F96" w:rsidP="00F628A7">
            <w:pPr>
              <w:spacing w:before="60" w:after="60"/>
              <w:jc w:val="center"/>
              <w:rPr>
                <w:sz w:val="22"/>
                <w:szCs w:val="22"/>
              </w:rPr>
            </w:pPr>
            <w:r w:rsidRPr="00582D17">
              <w:rPr>
                <w:sz w:val="22"/>
                <w:szCs w:val="22"/>
              </w:rPr>
              <w:t>45</w:t>
            </w:r>
          </w:p>
        </w:tc>
        <w:tc>
          <w:tcPr>
            <w:tcW w:w="0" w:type="auto"/>
            <w:vAlign w:val="center"/>
          </w:tcPr>
          <w:p w14:paraId="286BA28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4461D15"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0B954A47" w14:textId="77777777" w:rsidTr="00582D17">
        <w:tc>
          <w:tcPr>
            <w:tcW w:w="0" w:type="auto"/>
            <w:vAlign w:val="center"/>
          </w:tcPr>
          <w:p w14:paraId="525AC876" w14:textId="77777777" w:rsidR="008E2F96" w:rsidRPr="00582D17" w:rsidRDefault="008E2F96" w:rsidP="00F628A7">
            <w:pPr>
              <w:spacing w:before="60" w:after="60"/>
              <w:jc w:val="center"/>
              <w:rPr>
                <w:sz w:val="22"/>
                <w:szCs w:val="22"/>
              </w:rPr>
            </w:pPr>
            <w:r w:rsidRPr="00582D17">
              <w:rPr>
                <w:sz w:val="22"/>
                <w:szCs w:val="22"/>
              </w:rPr>
              <w:t>46</w:t>
            </w:r>
          </w:p>
        </w:tc>
        <w:tc>
          <w:tcPr>
            <w:tcW w:w="0" w:type="auto"/>
            <w:vAlign w:val="center"/>
          </w:tcPr>
          <w:p w14:paraId="7FC93E44"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6666AA04"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34646D32" w14:textId="77777777" w:rsidTr="00582D17">
        <w:tc>
          <w:tcPr>
            <w:tcW w:w="0" w:type="auto"/>
            <w:vAlign w:val="center"/>
          </w:tcPr>
          <w:p w14:paraId="794F2BB4" w14:textId="77777777" w:rsidR="008E2F96" w:rsidRPr="00582D17" w:rsidRDefault="008E2F96" w:rsidP="00F628A7">
            <w:pPr>
              <w:spacing w:before="60" w:after="60"/>
              <w:jc w:val="center"/>
              <w:rPr>
                <w:sz w:val="22"/>
                <w:szCs w:val="22"/>
              </w:rPr>
            </w:pPr>
            <w:r w:rsidRPr="00582D17">
              <w:rPr>
                <w:sz w:val="22"/>
                <w:szCs w:val="22"/>
              </w:rPr>
              <w:t>47</w:t>
            </w:r>
          </w:p>
        </w:tc>
        <w:tc>
          <w:tcPr>
            <w:tcW w:w="0" w:type="auto"/>
            <w:vAlign w:val="center"/>
          </w:tcPr>
          <w:p w14:paraId="6D4C9525"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2E0296EA"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2C8E0243" w14:textId="77777777" w:rsidTr="00582D17">
        <w:tc>
          <w:tcPr>
            <w:tcW w:w="0" w:type="auto"/>
            <w:vAlign w:val="center"/>
          </w:tcPr>
          <w:p w14:paraId="0BBDD702" w14:textId="77777777" w:rsidR="008E2F96" w:rsidRPr="00582D17" w:rsidRDefault="008E2F96" w:rsidP="00F628A7">
            <w:pPr>
              <w:spacing w:before="60" w:after="60"/>
              <w:jc w:val="center"/>
              <w:rPr>
                <w:sz w:val="22"/>
                <w:szCs w:val="22"/>
              </w:rPr>
            </w:pPr>
            <w:r w:rsidRPr="00582D17">
              <w:rPr>
                <w:sz w:val="22"/>
                <w:szCs w:val="22"/>
              </w:rPr>
              <w:t>48</w:t>
            </w:r>
          </w:p>
        </w:tc>
        <w:tc>
          <w:tcPr>
            <w:tcW w:w="0" w:type="auto"/>
            <w:vAlign w:val="center"/>
          </w:tcPr>
          <w:p w14:paraId="0CEE11EA"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2431FB9A"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5924DD2B" w14:textId="77777777" w:rsidTr="00582D17">
        <w:tc>
          <w:tcPr>
            <w:tcW w:w="0" w:type="auto"/>
            <w:vAlign w:val="center"/>
          </w:tcPr>
          <w:p w14:paraId="5EF98A79" w14:textId="77777777" w:rsidR="008E2F96" w:rsidRPr="00582D17" w:rsidRDefault="008E2F96" w:rsidP="00F628A7">
            <w:pPr>
              <w:spacing w:before="60" w:after="60"/>
              <w:jc w:val="center"/>
              <w:rPr>
                <w:sz w:val="22"/>
                <w:szCs w:val="22"/>
              </w:rPr>
            </w:pPr>
            <w:r w:rsidRPr="00582D17">
              <w:rPr>
                <w:sz w:val="22"/>
                <w:szCs w:val="22"/>
              </w:rPr>
              <w:t>49</w:t>
            </w:r>
          </w:p>
        </w:tc>
        <w:tc>
          <w:tcPr>
            <w:tcW w:w="0" w:type="auto"/>
            <w:vAlign w:val="center"/>
          </w:tcPr>
          <w:p w14:paraId="26421E66"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194EBBF" w14:textId="77777777" w:rsidR="008E2F96" w:rsidRPr="00582D17" w:rsidRDefault="008E2F96" w:rsidP="00F628A7">
            <w:pPr>
              <w:spacing w:before="60" w:after="60"/>
              <w:jc w:val="center"/>
              <w:rPr>
                <w:sz w:val="22"/>
                <w:szCs w:val="22"/>
              </w:rPr>
            </w:pPr>
            <w:r w:rsidRPr="00582D17">
              <w:rPr>
                <w:sz w:val="22"/>
                <w:szCs w:val="22"/>
              </w:rPr>
              <w:t>M030</w:t>
            </w:r>
          </w:p>
        </w:tc>
      </w:tr>
      <w:tr w:rsidR="008E2F96" w:rsidRPr="0050469B" w14:paraId="0422925A" w14:textId="77777777" w:rsidTr="00582D17">
        <w:tc>
          <w:tcPr>
            <w:tcW w:w="0" w:type="auto"/>
            <w:vAlign w:val="center"/>
          </w:tcPr>
          <w:p w14:paraId="7645B234" w14:textId="77777777" w:rsidR="008E2F96" w:rsidRPr="00582D17" w:rsidRDefault="008E2F96" w:rsidP="00F628A7">
            <w:pPr>
              <w:spacing w:before="60" w:after="60"/>
              <w:jc w:val="center"/>
              <w:rPr>
                <w:sz w:val="22"/>
                <w:szCs w:val="22"/>
              </w:rPr>
            </w:pPr>
            <w:r w:rsidRPr="00582D17">
              <w:rPr>
                <w:sz w:val="22"/>
                <w:szCs w:val="22"/>
              </w:rPr>
              <w:t>50</w:t>
            </w:r>
          </w:p>
        </w:tc>
        <w:tc>
          <w:tcPr>
            <w:tcW w:w="0" w:type="auto"/>
            <w:vAlign w:val="center"/>
          </w:tcPr>
          <w:p w14:paraId="6AD2713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264D7231" w14:textId="77777777" w:rsidR="008E2F96" w:rsidRPr="00582D17" w:rsidRDefault="008E2F96" w:rsidP="00F628A7">
            <w:pPr>
              <w:spacing w:before="60" w:after="60"/>
              <w:jc w:val="center"/>
              <w:rPr>
                <w:sz w:val="22"/>
                <w:szCs w:val="22"/>
              </w:rPr>
            </w:pPr>
            <w:r w:rsidRPr="00582D17">
              <w:rPr>
                <w:sz w:val="22"/>
                <w:szCs w:val="22"/>
              </w:rPr>
              <w:t>M031</w:t>
            </w:r>
          </w:p>
        </w:tc>
      </w:tr>
      <w:tr w:rsidR="008E2F96" w:rsidRPr="0050469B" w14:paraId="5DCC09D5" w14:textId="77777777" w:rsidTr="00582D17">
        <w:tc>
          <w:tcPr>
            <w:tcW w:w="0" w:type="auto"/>
            <w:vAlign w:val="center"/>
          </w:tcPr>
          <w:p w14:paraId="3D554449" w14:textId="77777777" w:rsidR="008E2F96" w:rsidRPr="00582D17" w:rsidRDefault="008E2F96" w:rsidP="00F628A7">
            <w:pPr>
              <w:spacing w:before="60" w:after="60"/>
              <w:jc w:val="center"/>
              <w:rPr>
                <w:sz w:val="22"/>
                <w:szCs w:val="22"/>
              </w:rPr>
            </w:pPr>
            <w:r w:rsidRPr="00582D17">
              <w:rPr>
                <w:sz w:val="22"/>
                <w:szCs w:val="22"/>
              </w:rPr>
              <w:t>51</w:t>
            </w:r>
          </w:p>
        </w:tc>
        <w:tc>
          <w:tcPr>
            <w:tcW w:w="0" w:type="auto"/>
            <w:vAlign w:val="center"/>
          </w:tcPr>
          <w:p w14:paraId="0B298A33"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3A78CA9"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66289781" w14:textId="77777777" w:rsidTr="00582D17">
        <w:tc>
          <w:tcPr>
            <w:tcW w:w="0" w:type="auto"/>
            <w:vAlign w:val="center"/>
          </w:tcPr>
          <w:p w14:paraId="77A2136E" w14:textId="77777777" w:rsidR="008E2F96" w:rsidRPr="00582D17" w:rsidRDefault="008E2F96" w:rsidP="00F628A7">
            <w:pPr>
              <w:spacing w:before="60" w:after="60"/>
              <w:jc w:val="center"/>
              <w:rPr>
                <w:sz w:val="22"/>
                <w:szCs w:val="22"/>
              </w:rPr>
            </w:pPr>
            <w:r w:rsidRPr="00582D17">
              <w:rPr>
                <w:sz w:val="22"/>
                <w:szCs w:val="22"/>
              </w:rPr>
              <w:t>52</w:t>
            </w:r>
          </w:p>
        </w:tc>
        <w:tc>
          <w:tcPr>
            <w:tcW w:w="0" w:type="auto"/>
            <w:vAlign w:val="center"/>
          </w:tcPr>
          <w:p w14:paraId="1FD0681C"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1936CB79"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1850A473" w14:textId="77777777" w:rsidTr="00582D17">
        <w:tc>
          <w:tcPr>
            <w:tcW w:w="0" w:type="auto"/>
            <w:vAlign w:val="center"/>
          </w:tcPr>
          <w:p w14:paraId="3E4912B2" w14:textId="77777777" w:rsidR="008E2F96" w:rsidRPr="00582D17" w:rsidRDefault="008E2F96" w:rsidP="00F628A7">
            <w:pPr>
              <w:spacing w:before="60" w:after="60"/>
              <w:jc w:val="center"/>
              <w:rPr>
                <w:sz w:val="22"/>
                <w:szCs w:val="22"/>
              </w:rPr>
            </w:pPr>
            <w:r w:rsidRPr="00582D17">
              <w:rPr>
                <w:sz w:val="22"/>
                <w:szCs w:val="22"/>
              </w:rPr>
              <w:t>53</w:t>
            </w:r>
          </w:p>
        </w:tc>
        <w:tc>
          <w:tcPr>
            <w:tcW w:w="0" w:type="auto"/>
            <w:vAlign w:val="center"/>
          </w:tcPr>
          <w:p w14:paraId="145F008C"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1BA4B216"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5D4593F1" w14:textId="77777777" w:rsidTr="00582D17">
        <w:tc>
          <w:tcPr>
            <w:tcW w:w="0" w:type="auto"/>
            <w:vAlign w:val="center"/>
          </w:tcPr>
          <w:p w14:paraId="68C19AEE" w14:textId="77777777" w:rsidR="008E2F96" w:rsidRPr="00582D17" w:rsidRDefault="008E2F96" w:rsidP="00F628A7">
            <w:pPr>
              <w:spacing w:before="60" w:after="60"/>
              <w:jc w:val="center"/>
              <w:rPr>
                <w:sz w:val="22"/>
                <w:szCs w:val="22"/>
              </w:rPr>
            </w:pPr>
            <w:r w:rsidRPr="00582D17">
              <w:rPr>
                <w:sz w:val="22"/>
                <w:szCs w:val="22"/>
              </w:rPr>
              <w:t>54</w:t>
            </w:r>
          </w:p>
        </w:tc>
        <w:tc>
          <w:tcPr>
            <w:tcW w:w="0" w:type="auto"/>
            <w:vAlign w:val="center"/>
          </w:tcPr>
          <w:p w14:paraId="66617D6B"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5154D5C"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5A2A7470" w14:textId="77777777" w:rsidTr="00582D17">
        <w:tc>
          <w:tcPr>
            <w:tcW w:w="0" w:type="auto"/>
            <w:vAlign w:val="center"/>
          </w:tcPr>
          <w:p w14:paraId="5149765E" w14:textId="77777777" w:rsidR="008E2F96" w:rsidRPr="00582D17" w:rsidRDefault="008E2F96" w:rsidP="00F628A7">
            <w:pPr>
              <w:spacing w:before="60" w:after="60"/>
              <w:jc w:val="center"/>
              <w:rPr>
                <w:sz w:val="22"/>
                <w:szCs w:val="22"/>
              </w:rPr>
            </w:pPr>
            <w:r w:rsidRPr="00582D17">
              <w:rPr>
                <w:sz w:val="22"/>
                <w:szCs w:val="22"/>
              </w:rPr>
              <w:t>55</w:t>
            </w:r>
          </w:p>
        </w:tc>
        <w:tc>
          <w:tcPr>
            <w:tcW w:w="0" w:type="auto"/>
            <w:vAlign w:val="center"/>
          </w:tcPr>
          <w:p w14:paraId="0A4ECA9F"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0BBFDA68"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32ADEF01" w14:textId="77777777" w:rsidTr="00582D17">
        <w:tc>
          <w:tcPr>
            <w:tcW w:w="0" w:type="auto"/>
            <w:vAlign w:val="center"/>
          </w:tcPr>
          <w:p w14:paraId="29C1D06B" w14:textId="77777777" w:rsidR="008E2F96" w:rsidRPr="00582D17" w:rsidRDefault="008E2F96" w:rsidP="00F628A7">
            <w:pPr>
              <w:spacing w:before="60" w:after="60"/>
              <w:jc w:val="center"/>
              <w:rPr>
                <w:sz w:val="22"/>
                <w:szCs w:val="22"/>
              </w:rPr>
            </w:pPr>
            <w:r w:rsidRPr="00582D17">
              <w:rPr>
                <w:sz w:val="22"/>
                <w:szCs w:val="22"/>
              </w:rPr>
              <w:t>56</w:t>
            </w:r>
          </w:p>
        </w:tc>
        <w:tc>
          <w:tcPr>
            <w:tcW w:w="0" w:type="auto"/>
            <w:vAlign w:val="center"/>
          </w:tcPr>
          <w:p w14:paraId="0B6569A6"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C92B170"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29AE4955" w14:textId="77777777" w:rsidTr="00582D17">
        <w:tc>
          <w:tcPr>
            <w:tcW w:w="0" w:type="auto"/>
            <w:vAlign w:val="center"/>
          </w:tcPr>
          <w:p w14:paraId="55B6C09E" w14:textId="77777777" w:rsidR="008E2F96" w:rsidRPr="00582D17" w:rsidRDefault="008E2F96" w:rsidP="00F628A7">
            <w:pPr>
              <w:spacing w:before="60" w:after="60"/>
              <w:jc w:val="center"/>
              <w:rPr>
                <w:sz w:val="22"/>
                <w:szCs w:val="22"/>
              </w:rPr>
            </w:pPr>
            <w:r w:rsidRPr="00582D17">
              <w:rPr>
                <w:sz w:val="22"/>
                <w:szCs w:val="22"/>
              </w:rPr>
              <w:lastRenderedPageBreak/>
              <w:t>57</w:t>
            </w:r>
          </w:p>
        </w:tc>
        <w:tc>
          <w:tcPr>
            <w:tcW w:w="0" w:type="auto"/>
            <w:vAlign w:val="center"/>
          </w:tcPr>
          <w:p w14:paraId="5F0863A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FE32FD1" w14:textId="77777777" w:rsidR="008E2F96" w:rsidRPr="00582D17" w:rsidRDefault="008E2F96" w:rsidP="00F628A7">
            <w:pPr>
              <w:spacing w:before="60" w:after="60"/>
              <w:jc w:val="center"/>
              <w:rPr>
                <w:sz w:val="22"/>
                <w:szCs w:val="22"/>
              </w:rPr>
            </w:pPr>
            <w:r w:rsidRPr="00582D17">
              <w:rPr>
                <w:sz w:val="22"/>
                <w:szCs w:val="22"/>
              </w:rPr>
              <w:t>M052</w:t>
            </w:r>
          </w:p>
        </w:tc>
      </w:tr>
      <w:tr w:rsidR="008E2F96" w:rsidRPr="0050469B" w14:paraId="03ED07BF" w14:textId="77777777" w:rsidTr="00582D17">
        <w:tc>
          <w:tcPr>
            <w:tcW w:w="0" w:type="auto"/>
            <w:vAlign w:val="center"/>
          </w:tcPr>
          <w:p w14:paraId="1E4004A4" w14:textId="77777777" w:rsidR="008E2F96" w:rsidRPr="00582D17" w:rsidRDefault="008E2F96" w:rsidP="00F628A7">
            <w:pPr>
              <w:spacing w:before="60" w:after="60"/>
              <w:jc w:val="center"/>
              <w:rPr>
                <w:sz w:val="22"/>
                <w:szCs w:val="22"/>
              </w:rPr>
            </w:pPr>
            <w:r w:rsidRPr="00582D17">
              <w:rPr>
                <w:sz w:val="22"/>
                <w:szCs w:val="22"/>
              </w:rPr>
              <w:t>58</w:t>
            </w:r>
          </w:p>
        </w:tc>
        <w:tc>
          <w:tcPr>
            <w:tcW w:w="0" w:type="auto"/>
            <w:vAlign w:val="center"/>
          </w:tcPr>
          <w:p w14:paraId="18FEDB5A"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0431C206" w14:textId="77777777" w:rsidR="008E2F96" w:rsidRPr="00582D17" w:rsidRDefault="008E2F96" w:rsidP="00F628A7">
            <w:pPr>
              <w:spacing w:before="60" w:after="60"/>
              <w:jc w:val="center"/>
              <w:rPr>
                <w:sz w:val="22"/>
                <w:szCs w:val="22"/>
              </w:rPr>
            </w:pPr>
            <w:r w:rsidRPr="00582D17">
              <w:rPr>
                <w:sz w:val="22"/>
                <w:szCs w:val="22"/>
              </w:rPr>
              <w:t>M053</w:t>
            </w:r>
          </w:p>
        </w:tc>
      </w:tr>
      <w:tr w:rsidR="008E2F96" w:rsidRPr="0050469B" w14:paraId="22E42F30" w14:textId="77777777" w:rsidTr="00582D17">
        <w:tc>
          <w:tcPr>
            <w:tcW w:w="0" w:type="auto"/>
            <w:vAlign w:val="center"/>
          </w:tcPr>
          <w:p w14:paraId="374EDA44" w14:textId="77777777" w:rsidR="008E2F96" w:rsidRPr="00582D17" w:rsidRDefault="008E2F96" w:rsidP="00F628A7">
            <w:pPr>
              <w:spacing w:before="60" w:after="60"/>
              <w:jc w:val="center"/>
              <w:rPr>
                <w:sz w:val="22"/>
                <w:szCs w:val="22"/>
              </w:rPr>
            </w:pPr>
            <w:r w:rsidRPr="00582D17">
              <w:rPr>
                <w:sz w:val="22"/>
                <w:szCs w:val="22"/>
              </w:rPr>
              <w:t>59</w:t>
            </w:r>
          </w:p>
        </w:tc>
        <w:tc>
          <w:tcPr>
            <w:tcW w:w="0" w:type="auto"/>
            <w:vAlign w:val="center"/>
          </w:tcPr>
          <w:p w14:paraId="67183F2A"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283C0DA5"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7A6F2739" w14:textId="77777777" w:rsidTr="00582D17">
        <w:tc>
          <w:tcPr>
            <w:tcW w:w="0" w:type="auto"/>
            <w:vAlign w:val="center"/>
          </w:tcPr>
          <w:p w14:paraId="26F2F96A" w14:textId="77777777" w:rsidR="008E2F96" w:rsidRPr="00582D17" w:rsidRDefault="008E2F96" w:rsidP="00F628A7">
            <w:pPr>
              <w:spacing w:before="60" w:after="60"/>
              <w:jc w:val="center"/>
              <w:rPr>
                <w:sz w:val="22"/>
                <w:szCs w:val="22"/>
              </w:rPr>
            </w:pPr>
            <w:r w:rsidRPr="00582D17">
              <w:rPr>
                <w:sz w:val="22"/>
                <w:szCs w:val="22"/>
              </w:rPr>
              <w:t>60</w:t>
            </w:r>
          </w:p>
        </w:tc>
        <w:tc>
          <w:tcPr>
            <w:tcW w:w="0" w:type="auto"/>
            <w:vAlign w:val="center"/>
          </w:tcPr>
          <w:p w14:paraId="52571B18"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72B73B69"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40DFA61B" w14:textId="77777777" w:rsidTr="00582D17">
        <w:tc>
          <w:tcPr>
            <w:tcW w:w="0" w:type="auto"/>
            <w:vAlign w:val="center"/>
          </w:tcPr>
          <w:p w14:paraId="1540AE1F" w14:textId="77777777" w:rsidR="008E2F96" w:rsidRPr="00582D17" w:rsidRDefault="008E2F96" w:rsidP="00F628A7">
            <w:pPr>
              <w:spacing w:before="60" w:after="60"/>
              <w:jc w:val="center"/>
              <w:rPr>
                <w:sz w:val="22"/>
                <w:szCs w:val="22"/>
              </w:rPr>
            </w:pPr>
            <w:r w:rsidRPr="00582D17">
              <w:rPr>
                <w:sz w:val="22"/>
                <w:szCs w:val="22"/>
              </w:rPr>
              <w:t>61</w:t>
            </w:r>
          </w:p>
        </w:tc>
        <w:tc>
          <w:tcPr>
            <w:tcW w:w="0" w:type="auto"/>
            <w:vAlign w:val="center"/>
          </w:tcPr>
          <w:p w14:paraId="6D648AD7"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52F410F"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5FDA2F68" w14:textId="77777777" w:rsidTr="00582D17">
        <w:tc>
          <w:tcPr>
            <w:tcW w:w="0" w:type="auto"/>
            <w:vAlign w:val="center"/>
          </w:tcPr>
          <w:p w14:paraId="5EF4227D" w14:textId="77777777" w:rsidR="008E2F96" w:rsidRPr="00582D17" w:rsidRDefault="008E2F96" w:rsidP="00F628A7">
            <w:pPr>
              <w:spacing w:before="60" w:after="60"/>
              <w:jc w:val="center"/>
              <w:rPr>
                <w:sz w:val="22"/>
                <w:szCs w:val="22"/>
              </w:rPr>
            </w:pPr>
            <w:r w:rsidRPr="00582D17">
              <w:rPr>
                <w:sz w:val="22"/>
                <w:szCs w:val="22"/>
              </w:rPr>
              <w:t>62</w:t>
            </w:r>
          </w:p>
        </w:tc>
        <w:tc>
          <w:tcPr>
            <w:tcW w:w="0" w:type="auto"/>
            <w:vAlign w:val="center"/>
          </w:tcPr>
          <w:p w14:paraId="56DBF697"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F8FEF3F"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43E2F4A2" w14:textId="77777777" w:rsidTr="00582D17">
        <w:tc>
          <w:tcPr>
            <w:tcW w:w="0" w:type="auto"/>
            <w:vAlign w:val="center"/>
          </w:tcPr>
          <w:p w14:paraId="50599BB8" w14:textId="77777777" w:rsidR="008E2F96" w:rsidRPr="00582D17" w:rsidRDefault="008E2F96" w:rsidP="00F628A7">
            <w:pPr>
              <w:spacing w:before="60" w:after="60"/>
              <w:jc w:val="center"/>
              <w:rPr>
                <w:sz w:val="22"/>
                <w:szCs w:val="22"/>
              </w:rPr>
            </w:pPr>
            <w:r w:rsidRPr="00582D17">
              <w:rPr>
                <w:sz w:val="22"/>
                <w:szCs w:val="22"/>
              </w:rPr>
              <w:t>63</w:t>
            </w:r>
          </w:p>
        </w:tc>
        <w:tc>
          <w:tcPr>
            <w:tcW w:w="0" w:type="auto"/>
            <w:vAlign w:val="center"/>
          </w:tcPr>
          <w:p w14:paraId="18B7D41D"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F511016"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109D1E90" w14:textId="77777777" w:rsidTr="00582D17">
        <w:tc>
          <w:tcPr>
            <w:tcW w:w="0" w:type="auto"/>
            <w:vAlign w:val="center"/>
          </w:tcPr>
          <w:p w14:paraId="74CFC01E" w14:textId="77777777" w:rsidR="008E2F96" w:rsidRPr="00582D17" w:rsidRDefault="008E2F96" w:rsidP="00F628A7">
            <w:pPr>
              <w:spacing w:before="60" w:after="60"/>
              <w:jc w:val="center"/>
              <w:rPr>
                <w:sz w:val="22"/>
                <w:szCs w:val="22"/>
              </w:rPr>
            </w:pPr>
            <w:r w:rsidRPr="00582D17">
              <w:rPr>
                <w:sz w:val="22"/>
                <w:szCs w:val="22"/>
              </w:rPr>
              <w:t>64</w:t>
            </w:r>
          </w:p>
        </w:tc>
        <w:tc>
          <w:tcPr>
            <w:tcW w:w="0" w:type="auto"/>
            <w:vAlign w:val="center"/>
          </w:tcPr>
          <w:p w14:paraId="610A33DC"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F746D97" w14:textId="77777777" w:rsidR="008E2F96" w:rsidRPr="00582D17" w:rsidRDefault="008E2F96" w:rsidP="00F628A7">
            <w:pPr>
              <w:spacing w:before="60" w:after="60"/>
              <w:jc w:val="center"/>
              <w:rPr>
                <w:sz w:val="22"/>
                <w:szCs w:val="22"/>
              </w:rPr>
            </w:pPr>
            <w:r w:rsidRPr="00582D17">
              <w:rPr>
                <w:sz w:val="22"/>
                <w:szCs w:val="22"/>
              </w:rPr>
              <w:t>M094</w:t>
            </w:r>
          </w:p>
        </w:tc>
      </w:tr>
      <w:tr w:rsidR="008E2F96" w:rsidRPr="0050469B" w14:paraId="23DDBD57" w14:textId="77777777" w:rsidTr="00582D17">
        <w:tc>
          <w:tcPr>
            <w:tcW w:w="0" w:type="auto"/>
            <w:vAlign w:val="center"/>
          </w:tcPr>
          <w:p w14:paraId="76AA3295" w14:textId="77777777" w:rsidR="008E2F96" w:rsidRPr="00582D17" w:rsidRDefault="008E2F96" w:rsidP="00F628A7">
            <w:pPr>
              <w:spacing w:before="60" w:after="60"/>
              <w:jc w:val="center"/>
              <w:rPr>
                <w:sz w:val="22"/>
                <w:szCs w:val="22"/>
              </w:rPr>
            </w:pPr>
            <w:r w:rsidRPr="00582D17">
              <w:rPr>
                <w:sz w:val="22"/>
                <w:szCs w:val="22"/>
              </w:rPr>
              <w:t>65</w:t>
            </w:r>
          </w:p>
        </w:tc>
        <w:tc>
          <w:tcPr>
            <w:tcW w:w="0" w:type="auto"/>
            <w:vAlign w:val="center"/>
          </w:tcPr>
          <w:p w14:paraId="7A6367C6"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2911BA0" w14:textId="77777777" w:rsidR="008E2F96" w:rsidRPr="00582D17" w:rsidRDefault="008E2F96" w:rsidP="00F628A7">
            <w:pPr>
              <w:spacing w:before="60" w:after="60"/>
              <w:jc w:val="center"/>
              <w:rPr>
                <w:sz w:val="22"/>
                <w:szCs w:val="22"/>
              </w:rPr>
            </w:pPr>
            <w:r w:rsidRPr="00582D17">
              <w:rPr>
                <w:sz w:val="22"/>
                <w:szCs w:val="22"/>
              </w:rPr>
              <w:t>M095</w:t>
            </w:r>
          </w:p>
        </w:tc>
      </w:tr>
      <w:tr w:rsidR="008E2F96" w:rsidRPr="0050469B" w14:paraId="345FDD3D" w14:textId="77777777" w:rsidTr="00582D17">
        <w:tc>
          <w:tcPr>
            <w:tcW w:w="0" w:type="auto"/>
            <w:vAlign w:val="center"/>
          </w:tcPr>
          <w:p w14:paraId="0CB581E2" w14:textId="77777777" w:rsidR="008E2F96" w:rsidRPr="00582D17" w:rsidRDefault="008E2F96" w:rsidP="00F628A7">
            <w:pPr>
              <w:spacing w:before="60" w:after="60"/>
              <w:jc w:val="center"/>
              <w:rPr>
                <w:sz w:val="22"/>
                <w:szCs w:val="22"/>
              </w:rPr>
            </w:pPr>
            <w:r w:rsidRPr="00582D17">
              <w:rPr>
                <w:sz w:val="22"/>
                <w:szCs w:val="22"/>
              </w:rPr>
              <w:t>66</w:t>
            </w:r>
          </w:p>
        </w:tc>
        <w:tc>
          <w:tcPr>
            <w:tcW w:w="0" w:type="auto"/>
            <w:vAlign w:val="center"/>
          </w:tcPr>
          <w:p w14:paraId="2A447553"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1F55A9CD" w14:textId="77777777" w:rsidR="008E2F96" w:rsidRPr="00582D17" w:rsidRDefault="008E2F96" w:rsidP="00F628A7">
            <w:pPr>
              <w:spacing w:before="60" w:after="60"/>
              <w:jc w:val="center"/>
              <w:rPr>
                <w:sz w:val="22"/>
                <w:szCs w:val="22"/>
              </w:rPr>
            </w:pPr>
            <w:r w:rsidRPr="00582D17">
              <w:rPr>
                <w:sz w:val="22"/>
                <w:szCs w:val="22"/>
              </w:rPr>
              <w:t>M096</w:t>
            </w:r>
          </w:p>
        </w:tc>
      </w:tr>
      <w:tr w:rsidR="008E2F96" w:rsidRPr="0050469B" w14:paraId="0E89A29A" w14:textId="77777777" w:rsidTr="00582D17">
        <w:tc>
          <w:tcPr>
            <w:tcW w:w="0" w:type="auto"/>
            <w:vAlign w:val="center"/>
          </w:tcPr>
          <w:p w14:paraId="5CB736BD" w14:textId="77777777" w:rsidR="008E2F96" w:rsidRPr="00582D17" w:rsidRDefault="008E2F96" w:rsidP="00F628A7">
            <w:pPr>
              <w:spacing w:before="60" w:after="60"/>
              <w:jc w:val="center"/>
              <w:rPr>
                <w:sz w:val="22"/>
                <w:szCs w:val="22"/>
              </w:rPr>
            </w:pPr>
            <w:r w:rsidRPr="00582D17">
              <w:rPr>
                <w:sz w:val="22"/>
                <w:szCs w:val="22"/>
              </w:rPr>
              <w:t>67</w:t>
            </w:r>
          </w:p>
        </w:tc>
        <w:tc>
          <w:tcPr>
            <w:tcW w:w="0" w:type="auto"/>
            <w:vAlign w:val="center"/>
          </w:tcPr>
          <w:p w14:paraId="7BBBD8BB"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0768999"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66E4BC4B" w14:textId="77777777" w:rsidTr="00582D17">
        <w:tc>
          <w:tcPr>
            <w:tcW w:w="0" w:type="auto"/>
            <w:vAlign w:val="center"/>
          </w:tcPr>
          <w:p w14:paraId="512FB6B3" w14:textId="77777777" w:rsidR="008E2F96" w:rsidRPr="00582D17" w:rsidRDefault="008E2F96" w:rsidP="00F628A7">
            <w:pPr>
              <w:spacing w:before="60" w:after="60"/>
              <w:jc w:val="center"/>
              <w:rPr>
                <w:sz w:val="22"/>
                <w:szCs w:val="22"/>
              </w:rPr>
            </w:pPr>
            <w:r w:rsidRPr="00582D17">
              <w:rPr>
                <w:sz w:val="22"/>
                <w:szCs w:val="22"/>
              </w:rPr>
              <w:t>68</w:t>
            </w:r>
          </w:p>
        </w:tc>
        <w:tc>
          <w:tcPr>
            <w:tcW w:w="0" w:type="auto"/>
            <w:vAlign w:val="center"/>
          </w:tcPr>
          <w:p w14:paraId="2E80D92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0187F9F"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7D12553D" w14:textId="77777777" w:rsidTr="00582D17">
        <w:tc>
          <w:tcPr>
            <w:tcW w:w="0" w:type="auto"/>
            <w:vAlign w:val="center"/>
          </w:tcPr>
          <w:p w14:paraId="701878A9" w14:textId="77777777" w:rsidR="008E2F96" w:rsidRPr="00582D17" w:rsidRDefault="008E2F96" w:rsidP="00F628A7">
            <w:pPr>
              <w:spacing w:before="60" w:after="60"/>
              <w:jc w:val="center"/>
              <w:rPr>
                <w:sz w:val="22"/>
                <w:szCs w:val="22"/>
              </w:rPr>
            </w:pPr>
            <w:r w:rsidRPr="00582D17">
              <w:rPr>
                <w:sz w:val="22"/>
                <w:szCs w:val="22"/>
              </w:rPr>
              <w:t>69</w:t>
            </w:r>
          </w:p>
        </w:tc>
        <w:tc>
          <w:tcPr>
            <w:tcW w:w="0" w:type="auto"/>
            <w:vAlign w:val="center"/>
          </w:tcPr>
          <w:p w14:paraId="75D9EF6A"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4C2B7CF"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0920D308" w14:textId="77777777" w:rsidTr="00582D17">
        <w:tc>
          <w:tcPr>
            <w:tcW w:w="0" w:type="auto"/>
            <w:vAlign w:val="center"/>
          </w:tcPr>
          <w:p w14:paraId="435D0B95" w14:textId="77777777" w:rsidR="008E2F96" w:rsidRPr="00582D17" w:rsidRDefault="008E2F96" w:rsidP="00F628A7">
            <w:pPr>
              <w:spacing w:before="60" w:after="60"/>
              <w:jc w:val="center"/>
              <w:rPr>
                <w:sz w:val="22"/>
                <w:szCs w:val="22"/>
              </w:rPr>
            </w:pPr>
            <w:r w:rsidRPr="00582D17">
              <w:rPr>
                <w:sz w:val="22"/>
                <w:szCs w:val="22"/>
              </w:rPr>
              <w:t>70</w:t>
            </w:r>
          </w:p>
        </w:tc>
        <w:tc>
          <w:tcPr>
            <w:tcW w:w="0" w:type="auto"/>
            <w:vAlign w:val="center"/>
          </w:tcPr>
          <w:p w14:paraId="639227DF"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910808E"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78443229" w14:textId="77777777" w:rsidTr="00582D17">
        <w:tc>
          <w:tcPr>
            <w:tcW w:w="0" w:type="auto"/>
            <w:vAlign w:val="center"/>
          </w:tcPr>
          <w:p w14:paraId="4B4C8EBB" w14:textId="77777777" w:rsidR="008E2F96" w:rsidRPr="00582D17" w:rsidRDefault="008E2F96" w:rsidP="00F628A7">
            <w:pPr>
              <w:spacing w:before="60" w:after="60"/>
              <w:jc w:val="center"/>
              <w:rPr>
                <w:sz w:val="22"/>
                <w:szCs w:val="22"/>
              </w:rPr>
            </w:pPr>
            <w:r w:rsidRPr="00582D17">
              <w:rPr>
                <w:sz w:val="22"/>
                <w:szCs w:val="22"/>
              </w:rPr>
              <w:t>71</w:t>
            </w:r>
          </w:p>
        </w:tc>
        <w:tc>
          <w:tcPr>
            <w:tcW w:w="0" w:type="auto"/>
            <w:vAlign w:val="center"/>
          </w:tcPr>
          <w:p w14:paraId="530C77F2"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0625ADA"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3F3C76D3" w14:textId="77777777" w:rsidTr="00582D17">
        <w:tc>
          <w:tcPr>
            <w:tcW w:w="0" w:type="auto"/>
            <w:vAlign w:val="center"/>
          </w:tcPr>
          <w:p w14:paraId="6B454E58" w14:textId="77777777" w:rsidR="008E2F96" w:rsidRPr="00582D17" w:rsidRDefault="008E2F96" w:rsidP="00F628A7">
            <w:pPr>
              <w:spacing w:before="60" w:after="60"/>
              <w:jc w:val="center"/>
              <w:rPr>
                <w:sz w:val="22"/>
                <w:szCs w:val="22"/>
              </w:rPr>
            </w:pPr>
            <w:r w:rsidRPr="00582D17">
              <w:rPr>
                <w:sz w:val="22"/>
                <w:szCs w:val="22"/>
              </w:rPr>
              <w:t>72</w:t>
            </w:r>
          </w:p>
        </w:tc>
        <w:tc>
          <w:tcPr>
            <w:tcW w:w="0" w:type="auto"/>
            <w:vAlign w:val="center"/>
          </w:tcPr>
          <w:p w14:paraId="5CDB851F"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6C8ED98A"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6C66A349" w14:textId="77777777" w:rsidTr="00582D17">
        <w:tc>
          <w:tcPr>
            <w:tcW w:w="0" w:type="auto"/>
            <w:vAlign w:val="center"/>
          </w:tcPr>
          <w:p w14:paraId="0DA74184" w14:textId="77777777" w:rsidR="008E2F96" w:rsidRPr="00582D17" w:rsidRDefault="008E2F96" w:rsidP="00F628A7">
            <w:pPr>
              <w:spacing w:before="60" w:after="60"/>
              <w:jc w:val="center"/>
              <w:rPr>
                <w:sz w:val="22"/>
                <w:szCs w:val="22"/>
              </w:rPr>
            </w:pPr>
            <w:r w:rsidRPr="00582D17">
              <w:rPr>
                <w:sz w:val="22"/>
                <w:szCs w:val="22"/>
              </w:rPr>
              <w:t>73</w:t>
            </w:r>
          </w:p>
        </w:tc>
        <w:tc>
          <w:tcPr>
            <w:tcW w:w="0" w:type="auto"/>
            <w:vAlign w:val="center"/>
          </w:tcPr>
          <w:p w14:paraId="648915A8"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A10AA6A"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5E7C6F50" w14:textId="77777777" w:rsidTr="00582D17">
        <w:tc>
          <w:tcPr>
            <w:tcW w:w="0" w:type="auto"/>
            <w:vAlign w:val="center"/>
          </w:tcPr>
          <w:p w14:paraId="38930E3F" w14:textId="77777777" w:rsidR="008E2F96" w:rsidRPr="00582D17" w:rsidRDefault="008E2F96" w:rsidP="00F628A7">
            <w:pPr>
              <w:spacing w:before="60" w:after="60"/>
              <w:jc w:val="center"/>
              <w:rPr>
                <w:sz w:val="22"/>
                <w:szCs w:val="22"/>
              </w:rPr>
            </w:pPr>
            <w:r w:rsidRPr="00582D17">
              <w:rPr>
                <w:sz w:val="22"/>
                <w:szCs w:val="22"/>
              </w:rPr>
              <w:t>74</w:t>
            </w:r>
          </w:p>
        </w:tc>
        <w:tc>
          <w:tcPr>
            <w:tcW w:w="0" w:type="auto"/>
            <w:vAlign w:val="center"/>
          </w:tcPr>
          <w:p w14:paraId="7C9661EC"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30378F2D" w14:textId="77777777" w:rsidR="008E2F96" w:rsidRPr="00582D17" w:rsidRDefault="008E2F96" w:rsidP="00F628A7">
            <w:pPr>
              <w:spacing w:before="60" w:after="60"/>
              <w:jc w:val="center"/>
              <w:rPr>
                <w:sz w:val="22"/>
                <w:szCs w:val="22"/>
              </w:rPr>
            </w:pPr>
            <w:r w:rsidRPr="00582D17">
              <w:rPr>
                <w:sz w:val="22"/>
                <w:szCs w:val="22"/>
              </w:rPr>
              <w:t>M016</w:t>
            </w:r>
          </w:p>
        </w:tc>
      </w:tr>
      <w:tr w:rsidR="008E2F96" w:rsidRPr="0050469B" w14:paraId="3C494B9F" w14:textId="77777777" w:rsidTr="00582D17">
        <w:tc>
          <w:tcPr>
            <w:tcW w:w="0" w:type="auto"/>
            <w:vAlign w:val="center"/>
          </w:tcPr>
          <w:p w14:paraId="66C73237" w14:textId="77777777" w:rsidR="008E2F96" w:rsidRPr="00582D17" w:rsidRDefault="008E2F96" w:rsidP="00F628A7">
            <w:pPr>
              <w:spacing w:before="60" w:after="60"/>
              <w:jc w:val="center"/>
              <w:rPr>
                <w:sz w:val="22"/>
                <w:szCs w:val="22"/>
              </w:rPr>
            </w:pPr>
            <w:r w:rsidRPr="00582D17">
              <w:rPr>
                <w:sz w:val="22"/>
                <w:szCs w:val="22"/>
              </w:rPr>
              <w:t>75</w:t>
            </w:r>
          </w:p>
        </w:tc>
        <w:tc>
          <w:tcPr>
            <w:tcW w:w="0" w:type="auto"/>
            <w:vAlign w:val="center"/>
          </w:tcPr>
          <w:p w14:paraId="02DE663D"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904E81C"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31050F12" w14:textId="77777777" w:rsidTr="00582D17">
        <w:tc>
          <w:tcPr>
            <w:tcW w:w="0" w:type="auto"/>
            <w:vAlign w:val="center"/>
          </w:tcPr>
          <w:p w14:paraId="62E6EE3F" w14:textId="77777777" w:rsidR="008E2F96" w:rsidRPr="00582D17" w:rsidRDefault="008E2F96" w:rsidP="00F628A7">
            <w:pPr>
              <w:spacing w:before="60" w:after="60"/>
              <w:jc w:val="center"/>
              <w:rPr>
                <w:sz w:val="22"/>
                <w:szCs w:val="22"/>
              </w:rPr>
            </w:pPr>
            <w:r w:rsidRPr="00582D17">
              <w:rPr>
                <w:sz w:val="22"/>
                <w:szCs w:val="22"/>
              </w:rPr>
              <w:t>76</w:t>
            </w:r>
          </w:p>
        </w:tc>
        <w:tc>
          <w:tcPr>
            <w:tcW w:w="0" w:type="auto"/>
            <w:vAlign w:val="center"/>
          </w:tcPr>
          <w:p w14:paraId="504EDEC5"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CC51D61"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2AD698C1" w14:textId="77777777" w:rsidTr="00582D17">
        <w:tc>
          <w:tcPr>
            <w:tcW w:w="0" w:type="auto"/>
            <w:vAlign w:val="center"/>
          </w:tcPr>
          <w:p w14:paraId="2A1FF0B2" w14:textId="77777777" w:rsidR="008E2F96" w:rsidRPr="00582D17" w:rsidRDefault="008E2F96" w:rsidP="00F628A7">
            <w:pPr>
              <w:spacing w:before="60" w:after="60"/>
              <w:jc w:val="center"/>
              <w:rPr>
                <w:sz w:val="22"/>
                <w:szCs w:val="22"/>
              </w:rPr>
            </w:pPr>
            <w:r w:rsidRPr="00582D17">
              <w:rPr>
                <w:sz w:val="22"/>
                <w:szCs w:val="22"/>
              </w:rPr>
              <w:t>77</w:t>
            </w:r>
          </w:p>
        </w:tc>
        <w:tc>
          <w:tcPr>
            <w:tcW w:w="0" w:type="auto"/>
            <w:vAlign w:val="center"/>
          </w:tcPr>
          <w:p w14:paraId="26619743"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08F49A78" w14:textId="77777777" w:rsidR="008E2F96" w:rsidRPr="00582D17" w:rsidRDefault="008E2F96" w:rsidP="00F628A7">
            <w:pPr>
              <w:spacing w:before="60" w:after="60"/>
              <w:jc w:val="center"/>
              <w:rPr>
                <w:sz w:val="22"/>
                <w:szCs w:val="22"/>
              </w:rPr>
            </w:pPr>
            <w:r w:rsidRPr="00582D17">
              <w:rPr>
                <w:sz w:val="22"/>
                <w:szCs w:val="22"/>
              </w:rPr>
              <w:t>M041</w:t>
            </w:r>
          </w:p>
        </w:tc>
      </w:tr>
      <w:tr w:rsidR="008E2F96" w:rsidRPr="0050469B" w14:paraId="6FDEAA6F" w14:textId="77777777" w:rsidTr="00582D17">
        <w:tc>
          <w:tcPr>
            <w:tcW w:w="0" w:type="auto"/>
            <w:vAlign w:val="center"/>
          </w:tcPr>
          <w:p w14:paraId="05AEEF92" w14:textId="77777777" w:rsidR="008E2F96" w:rsidRPr="00582D17" w:rsidRDefault="008E2F96" w:rsidP="00F628A7">
            <w:pPr>
              <w:spacing w:before="60" w:after="60"/>
              <w:jc w:val="center"/>
              <w:rPr>
                <w:sz w:val="22"/>
                <w:szCs w:val="22"/>
              </w:rPr>
            </w:pPr>
            <w:r w:rsidRPr="00582D17">
              <w:rPr>
                <w:sz w:val="22"/>
                <w:szCs w:val="22"/>
              </w:rPr>
              <w:t>78</w:t>
            </w:r>
          </w:p>
        </w:tc>
        <w:tc>
          <w:tcPr>
            <w:tcW w:w="0" w:type="auto"/>
            <w:vAlign w:val="center"/>
          </w:tcPr>
          <w:p w14:paraId="23296425"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05F3AA73" w14:textId="77777777" w:rsidR="008E2F96" w:rsidRPr="00582D17" w:rsidRDefault="008E2F96" w:rsidP="00F628A7">
            <w:pPr>
              <w:spacing w:before="60" w:after="60"/>
              <w:jc w:val="center"/>
              <w:rPr>
                <w:sz w:val="22"/>
                <w:szCs w:val="22"/>
              </w:rPr>
            </w:pPr>
            <w:r w:rsidRPr="00582D17">
              <w:rPr>
                <w:sz w:val="22"/>
                <w:szCs w:val="22"/>
              </w:rPr>
              <w:t>M042</w:t>
            </w:r>
          </w:p>
        </w:tc>
      </w:tr>
      <w:tr w:rsidR="008E2F96" w:rsidRPr="0050469B" w14:paraId="022E0715" w14:textId="77777777" w:rsidTr="00582D17">
        <w:tc>
          <w:tcPr>
            <w:tcW w:w="0" w:type="auto"/>
            <w:vAlign w:val="center"/>
          </w:tcPr>
          <w:p w14:paraId="4C3D480E" w14:textId="77777777" w:rsidR="008E2F96" w:rsidRPr="00582D17" w:rsidRDefault="008E2F96" w:rsidP="00F628A7">
            <w:pPr>
              <w:spacing w:before="60" w:after="60"/>
              <w:jc w:val="center"/>
              <w:rPr>
                <w:sz w:val="22"/>
                <w:szCs w:val="22"/>
              </w:rPr>
            </w:pPr>
            <w:r w:rsidRPr="00582D17">
              <w:rPr>
                <w:sz w:val="22"/>
                <w:szCs w:val="22"/>
              </w:rPr>
              <w:t>79</w:t>
            </w:r>
          </w:p>
        </w:tc>
        <w:tc>
          <w:tcPr>
            <w:tcW w:w="0" w:type="auto"/>
            <w:vAlign w:val="center"/>
          </w:tcPr>
          <w:p w14:paraId="660211E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876D749" w14:textId="77777777" w:rsidR="008E2F96" w:rsidRPr="00582D17" w:rsidRDefault="008E2F96" w:rsidP="00F628A7">
            <w:pPr>
              <w:spacing w:before="60" w:after="60"/>
              <w:jc w:val="center"/>
              <w:rPr>
                <w:sz w:val="22"/>
                <w:szCs w:val="22"/>
              </w:rPr>
            </w:pPr>
            <w:r w:rsidRPr="00582D17">
              <w:rPr>
                <w:sz w:val="22"/>
                <w:szCs w:val="22"/>
              </w:rPr>
              <w:t>M043</w:t>
            </w:r>
          </w:p>
        </w:tc>
      </w:tr>
      <w:tr w:rsidR="008E2F96" w:rsidRPr="0050469B" w14:paraId="060DEF5C" w14:textId="77777777" w:rsidTr="00582D17">
        <w:tc>
          <w:tcPr>
            <w:tcW w:w="0" w:type="auto"/>
            <w:vAlign w:val="center"/>
          </w:tcPr>
          <w:p w14:paraId="3AD251F9" w14:textId="77777777" w:rsidR="008E2F96" w:rsidRPr="00582D17" w:rsidRDefault="008E2F96" w:rsidP="00F628A7">
            <w:pPr>
              <w:spacing w:before="60" w:after="60"/>
              <w:jc w:val="center"/>
              <w:rPr>
                <w:sz w:val="22"/>
                <w:szCs w:val="22"/>
              </w:rPr>
            </w:pPr>
            <w:r w:rsidRPr="00582D17">
              <w:rPr>
                <w:sz w:val="22"/>
                <w:szCs w:val="22"/>
              </w:rPr>
              <w:t>80</w:t>
            </w:r>
          </w:p>
        </w:tc>
        <w:tc>
          <w:tcPr>
            <w:tcW w:w="0" w:type="auto"/>
            <w:vAlign w:val="center"/>
          </w:tcPr>
          <w:p w14:paraId="319F90C8"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51821289"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58677D81" w14:textId="77777777" w:rsidTr="00582D17">
        <w:tc>
          <w:tcPr>
            <w:tcW w:w="0" w:type="auto"/>
            <w:vAlign w:val="center"/>
          </w:tcPr>
          <w:p w14:paraId="5FA44AE0" w14:textId="77777777" w:rsidR="008E2F96" w:rsidRPr="00582D17" w:rsidRDefault="008E2F96" w:rsidP="00F628A7">
            <w:pPr>
              <w:spacing w:before="60" w:after="60"/>
              <w:jc w:val="center"/>
              <w:rPr>
                <w:sz w:val="22"/>
                <w:szCs w:val="22"/>
              </w:rPr>
            </w:pPr>
            <w:r w:rsidRPr="00582D17">
              <w:rPr>
                <w:sz w:val="22"/>
                <w:szCs w:val="22"/>
              </w:rPr>
              <w:t>81</w:t>
            </w:r>
          </w:p>
        </w:tc>
        <w:tc>
          <w:tcPr>
            <w:tcW w:w="0" w:type="auto"/>
            <w:vAlign w:val="center"/>
          </w:tcPr>
          <w:p w14:paraId="3CD964E4"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B005FC8"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0E44C3A2" w14:textId="77777777" w:rsidTr="00582D17">
        <w:tc>
          <w:tcPr>
            <w:tcW w:w="0" w:type="auto"/>
            <w:vAlign w:val="center"/>
          </w:tcPr>
          <w:p w14:paraId="1546B5D4" w14:textId="77777777" w:rsidR="008E2F96" w:rsidRPr="00582D17" w:rsidRDefault="008E2F96" w:rsidP="00F628A7">
            <w:pPr>
              <w:spacing w:before="60" w:after="60"/>
              <w:jc w:val="center"/>
              <w:rPr>
                <w:sz w:val="22"/>
                <w:szCs w:val="22"/>
              </w:rPr>
            </w:pPr>
            <w:r w:rsidRPr="00582D17">
              <w:rPr>
                <w:sz w:val="22"/>
                <w:szCs w:val="22"/>
              </w:rPr>
              <w:t>82</w:t>
            </w:r>
          </w:p>
        </w:tc>
        <w:tc>
          <w:tcPr>
            <w:tcW w:w="0" w:type="auto"/>
            <w:vAlign w:val="center"/>
          </w:tcPr>
          <w:p w14:paraId="54BA3213"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061FD541"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6E28B642" w14:textId="77777777" w:rsidTr="00582D17">
        <w:tc>
          <w:tcPr>
            <w:tcW w:w="0" w:type="auto"/>
            <w:vAlign w:val="center"/>
          </w:tcPr>
          <w:p w14:paraId="7F11C6FC" w14:textId="77777777" w:rsidR="008E2F96" w:rsidRPr="00582D17" w:rsidRDefault="008E2F96" w:rsidP="00F628A7">
            <w:pPr>
              <w:spacing w:before="60" w:after="60"/>
              <w:jc w:val="center"/>
              <w:rPr>
                <w:sz w:val="22"/>
                <w:szCs w:val="22"/>
              </w:rPr>
            </w:pPr>
            <w:r w:rsidRPr="00582D17">
              <w:rPr>
                <w:sz w:val="22"/>
                <w:szCs w:val="22"/>
              </w:rPr>
              <w:t>83</w:t>
            </w:r>
          </w:p>
        </w:tc>
        <w:tc>
          <w:tcPr>
            <w:tcW w:w="0" w:type="auto"/>
            <w:vAlign w:val="center"/>
          </w:tcPr>
          <w:p w14:paraId="680BA708"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213D6EB" w14:textId="77777777" w:rsidR="008E2F96" w:rsidRPr="00582D17" w:rsidRDefault="008E2F96" w:rsidP="00F628A7">
            <w:pPr>
              <w:spacing w:before="60" w:after="60"/>
              <w:jc w:val="center"/>
              <w:rPr>
                <w:sz w:val="22"/>
                <w:szCs w:val="22"/>
              </w:rPr>
            </w:pPr>
            <w:r w:rsidRPr="00582D17">
              <w:rPr>
                <w:sz w:val="22"/>
                <w:szCs w:val="22"/>
              </w:rPr>
              <w:t>M051</w:t>
            </w:r>
          </w:p>
        </w:tc>
      </w:tr>
      <w:tr w:rsidR="008E2F96" w:rsidRPr="0050469B" w14:paraId="5BD277CC" w14:textId="77777777" w:rsidTr="00582D17">
        <w:tc>
          <w:tcPr>
            <w:tcW w:w="0" w:type="auto"/>
            <w:vAlign w:val="center"/>
          </w:tcPr>
          <w:p w14:paraId="2AE4E75B" w14:textId="77777777" w:rsidR="008E2F96" w:rsidRPr="00582D17" w:rsidRDefault="008E2F96" w:rsidP="00F628A7">
            <w:pPr>
              <w:spacing w:before="60" w:after="60"/>
              <w:jc w:val="center"/>
              <w:rPr>
                <w:sz w:val="22"/>
                <w:szCs w:val="22"/>
              </w:rPr>
            </w:pPr>
            <w:r w:rsidRPr="00582D17">
              <w:rPr>
                <w:sz w:val="22"/>
                <w:szCs w:val="22"/>
              </w:rPr>
              <w:t>84</w:t>
            </w:r>
          </w:p>
        </w:tc>
        <w:tc>
          <w:tcPr>
            <w:tcW w:w="0" w:type="auto"/>
            <w:vAlign w:val="center"/>
          </w:tcPr>
          <w:p w14:paraId="2A8C5EC2"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661C0401" w14:textId="77777777" w:rsidR="008E2F96" w:rsidRPr="00582D17" w:rsidRDefault="008E2F96" w:rsidP="00F628A7">
            <w:pPr>
              <w:spacing w:before="60" w:after="60"/>
              <w:jc w:val="center"/>
              <w:rPr>
                <w:sz w:val="22"/>
                <w:szCs w:val="22"/>
              </w:rPr>
            </w:pPr>
            <w:r w:rsidRPr="00582D17">
              <w:rPr>
                <w:sz w:val="22"/>
                <w:szCs w:val="22"/>
              </w:rPr>
              <w:t>M052</w:t>
            </w:r>
          </w:p>
        </w:tc>
      </w:tr>
      <w:tr w:rsidR="008E2F96" w:rsidRPr="0050469B" w14:paraId="028E7ADE" w14:textId="77777777" w:rsidTr="00582D17">
        <w:tc>
          <w:tcPr>
            <w:tcW w:w="0" w:type="auto"/>
            <w:vAlign w:val="center"/>
          </w:tcPr>
          <w:p w14:paraId="344ABA5B" w14:textId="77777777" w:rsidR="008E2F96" w:rsidRPr="00582D17" w:rsidRDefault="008E2F96" w:rsidP="00F628A7">
            <w:pPr>
              <w:spacing w:before="60" w:after="60"/>
              <w:jc w:val="center"/>
              <w:rPr>
                <w:sz w:val="22"/>
                <w:szCs w:val="22"/>
              </w:rPr>
            </w:pPr>
            <w:r w:rsidRPr="00582D17">
              <w:rPr>
                <w:sz w:val="22"/>
                <w:szCs w:val="22"/>
              </w:rPr>
              <w:t>85</w:t>
            </w:r>
          </w:p>
        </w:tc>
        <w:tc>
          <w:tcPr>
            <w:tcW w:w="0" w:type="auto"/>
            <w:vAlign w:val="center"/>
          </w:tcPr>
          <w:p w14:paraId="31DC0874"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613D2A59" w14:textId="77777777" w:rsidR="008E2F96" w:rsidRPr="00582D17" w:rsidRDefault="008E2F96" w:rsidP="00F628A7">
            <w:pPr>
              <w:spacing w:before="60" w:after="60"/>
              <w:jc w:val="center"/>
              <w:rPr>
                <w:sz w:val="22"/>
                <w:szCs w:val="22"/>
              </w:rPr>
            </w:pPr>
            <w:r w:rsidRPr="00582D17">
              <w:rPr>
                <w:sz w:val="22"/>
                <w:szCs w:val="22"/>
              </w:rPr>
              <w:t>M054</w:t>
            </w:r>
          </w:p>
        </w:tc>
      </w:tr>
      <w:tr w:rsidR="008E2F96" w:rsidRPr="0050469B" w14:paraId="066347B9" w14:textId="77777777" w:rsidTr="00582D17">
        <w:tc>
          <w:tcPr>
            <w:tcW w:w="0" w:type="auto"/>
            <w:vAlign w:val="center"/>
          </w:tcPr>
          <w:p w14:paraId="2F0C44A8" w14:textId="77777777" w:rsidR="008E2F96" w:rsidRPr="00582D17" w:rsidRDefault="008E2F96" w:rsidP="00F628A7">
            <w:pPr>
              <w:spacing w:before="60" w:after="60"/>
              <w:jc w:val="center"/>
              <w:rPr>
                <w:sz w:val="22"/>
                <w:szCs w:val="22"/>
              </w:rPr>
            </w:pPr>
            <w:r w:rsidRPr="00582D17">
              <w:rPr>
                <w:sz w:val="22"/>
                <w:szCs w:val="22"/>
              </w:rPr>
              <w:t>86</w:t>
            </w:r>
          </w:p>
        </w:tc>
        <w:tc>
          <w:tcPr>
            <w:tcW w:w="0" w:type="auto"/>
            <w:vAlign w:val="center"/>
          </w:tcPr>
          <w:p w14:paraId="04B2A8B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550044FC" w14:textId="77777777" w:rsidR="008E2F96" w:rsidRPr="00582D17" w:rsidRDefault="008E2F96" w:rsidP="00F628A7">
            <w:pPr>
              <w:spacing w:before="60" w:after="60"/>
              <w:jc w:val="center"/>
              <w:rPr>
                <w:sz w:val="22"/>
                <w:szCs w:val="22"/>
              </w:rPr>
            </w:pPr>
            <w:r w:rsidRPr="00582D17">
              <w:rPr>
                <w:sz w:val="22"/>
                <w:szCs w:val="22"/>
              </w:rPr>
              <w:t>M066</w:t>
            </w:r>
          </w:p>
        </w:tc>
      </w:tr>
      <w:tr w:rsidR="008E2F96" w:rsidRPr="0050469B" w14:paraId="1BFC0EED" w14:textId="77777777" w:rsidTr="00582D17">
        <w:tc>
          <w:tcPr>
            <w:tcW w:w="0" w:type="auto"/>
            <w:vAlign w:val="center"/>
          </w:tcPr>
          <w:p w14:paraId="29C34552" w14:textId="77777777" w:rsidR="008E2F96" w:rsidRPr="00582D17" w:rsidRDefault="008E2F96" w:rsidP="00F628A7">
            <w:pPr>
              <w:spacing w:before="60" w:after="60"/>
              <w:jc w:val="center"/>
              <w:rPr>
                <w:sz w:val="22"/>
                <w:szCs w:val="22"/>
              </w:rPr>
            </w:pPr>
            <w:r w:rsidRPr="00582D17">
              <w:rPr>
                <w:sz w:val="22"/>
                <w:szCs w:val="22"/>
              </w:rPr>
              <w:t>87</w:t>
            </w:r>
          </w:p>
        </w:tc>
        <w:tc>
          <w:tcPr>
            <w:tcW w:w="0" w:type="auto"/>
            <w:vAlign w:val="center"/>
          </w:tcPr>
          <w:p w14:paraId="43472EB5"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1CD7C061" w14:textId="77777777" w:rsidR="008E2F96" w:rsidRPr="00582D17" w:rsidRDefault="008E2F96" w:rsidP="00F628A7">
            <w:pPr>
              <w:spacing w:before="60" w:after="60"/>
              <w:jc w:val="center"/>
              <w:rPr>
                <w:sz w:val="22"/>
                <w:szCs w:val="22"/>
              </w:rPr>
            </w:pPr>
            <w:r w:rsidRPr="00582D17">
              <w:rPr>
                <w:sz w:val="22"/>
                <w:szCs w:val="22"/>
              </w:rPr>
              <w:t>M067</w:t>
            </w:r>
          </w:p>
        </w:tc>
      </w:tr>
      <w:tr w:rsidR="008E2F96" w:rsidRPr="0050469B" w14:paraId="40C7AFC4" w14:textId="77777777" w:rsidTr="00582D17">
        <w:tc>
          <w:tcPr>
            <w:tcW w:w="0" w:type="auto"/>
            <w:vAlign w:val="center"/>
          </w:tcPr>
          <w:p w14:paraId="2FD54ABA" w14:textId="77777777" w:rsidR="008E2F96" w:rsidRPr="00582D17" w:rsidRDefault="008E2F96" w:rsidP="00F628A7">
            <w:pPr>
              <w:spacing w:before="60" w:after="60"/>
              <w:jc w:val="center"/>
              <w:rPr>
                <w:sz w:val="22"/>
                <w:szCs w:val="22"/>
              </w:rPr>
            </w:pPr>
            <w:r w:rsidRPr="00582D17">
              <w:rPr>
                <w:sz w:val="22"/>
                <w:szCs w:val="22"/>
              </w:rPr>
              <w:t>88</w:t>
            </w:r>
          </w:p>
        </w:tc>
        <w:tc>
          <w:tcPr>
            <w:tcW w:w="0" w:type="auto"/>
            <w:vAlign w:val="center"/>
          </w:tcPr>
          <w:p w14:paraId="24A096F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3FCD4472" w14:textId="77777777" w:rsidR="008E2F96" w:rsidRPr="00582D17" w:rsidRDefault="008E2F96" w:rsidP="00F628A7">
            <w:pPr>
              <w:spacing w:before="60" w:after="60"/>
              <w:jc w:val="center"/>
              <w:rPr>
                <w:sz w:val="22"/>
                <w:szCs w:val="22"/>
              </w:rPr>
            </w:pPr>
            <w:r w:rsidRPr="00582D17">
              <w:rPr>
                <w:sz w:val="22"/>
                <w:szCs w:val="22"/>
              </w:rPr>
              <w:t>M076</w:t>
            </w:r>
          </w:p>
        </w:tc>
      </w:tr>
      <w:tr w:rsidR="008E2F96" w:rsidRPr="0050469B" w14:paraId="498C3C63" w14:textId="77777777" w:rsidTr="00582D17">
        <w:tc>
          <w:tcPr>
            <w:tcW w:w="0" w:type="auto"/>
            <w:vAlign w:val="center"/>
          </w:tcPr>
          <w:p w14:paraId="47AED0B0" w14:textId="77777777" w:rsidR="008E2F96" w:rsidRPr="00582D17" w:rsidRDefault="008E2F96" w:rsidP="00F628A7">
            <w:pPr>
              <w:spacing w:before="60" w:after="60"/>
              <w:jc w:val="center"/>
              <w:rPr>
                <w:sz w:val="22"/>
                <w:szCs w:val="22"/>
              </w:rPr>
            </w:pPr>
            <w:r w:rsidRPr="00582D17">
              <w:rPr>
                <w:sz w:val="22"/>
                <w:szCs w:val="22"/>
              </w:rPr>
              <w:t>89</w:t>
            </w:r>
          </w:p>
        </w:tc>
        <w:tc>
          <w:tcPr>
            <w:tcW w:w="0" w:type="auto"/>
            <w:vAlign w:val="center"/>
          </w:tcPr>
          <w:p w14:paraId="1888CBA7"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52F985BB"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228A308B" w14:textId="77777777" w:rsidTr="00582D17">
        <w:tc>
          <w:tcPr>
            <w:tcW w:w="0" w:type="auto"/>
            <w:vAlign w:val="center"/>
          </w:tcPr>
          <w:p w14:paraId="23F5798F" w14:textId="77777777" w:rsidR="008E2F96" w:rsidRPr="00582D17" w:rsidRDefault="008E2F96" w:rsidP="00F628A7">
            <w:pPr>
              <w:spacing w:before="60" w:after="60"/>
              <w:jc w:val="center"/>
              <w:rPr>
                <w:sz w:val="22"/>
                <w:szCs w:val="22"/>
              </w:rPr>
            </w:pPr>
            <w:r w:rsidRPr="00582D17">
              <w:rPr>
                <w:sz w:val="22"/>
                <w:szCs w:val="22"/>
              </w:rPr>
              <w:t>90</w:t>
            </w:r>
          </w:p>
        </w:tc>
        <w:tc>
          <w:tcPr>
            <w:tcW w:w="0" w:type="auto"/>
            <w:vAlign w:val="center"/>
          </w:tcPr>
          <w:p w14:paraId="1B452364"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66B6EE5"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2771A39D" w14:textId="77777777" w:rsidTr="00582D17">
        <w:tc>
          <w:tcPr>
            <w:tcW w:w="0" w:type="auto"/>
            <w:vAlign w:val="center"/>
          </w:tcPr>
          <w:p w14:paraId="2A7506CF" w14:textId="77777777" w:rsidR="008E2F96" w:rsidRPr="00582D17" w:rsidRDefault="008E2F96" w:rsidP="00F628A7">
            <w:pPr>
              <w:spacing w:before="60" w:after="60"/>
              <w:jc w:val="center"/>
              <w:rPr>
                <w:sz w:val="22"/>
                <w:szCs w:val="22"/>
              </w:rPr>
            </w:pPr>
            <w:r w:rsidRPr="00582D17">
              <w:rPr>
                <w:sz w:val="22"/>
                <w:szCs w:val="22"/>
              </w:rPr>
              <w:t>91</w:t>
            </w:r>
          </w:p>
        </w:tc>
        <w:tc>
          <w:tcPr>
            <w:tcW w:w="0" w:type="auto"/>
            <w:vAlign w:val="center"/>
          </w:tcPr>
          <w:p w14:paraId="66930385"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30FAFABB"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59AE1A9B" w14:textId="77777777" w:rsidTr="00582D17">
        <w:tc>
          <w:tcPr>
            <w:tcW w:w="0" w:type="auto"/>
            <w:vAlign w:val="center"/>
          </w:tcPr>
          <w:p w14:paraId="4D9E830B" w14:textId="77777777" w:rsidR="008E2F96" w:rsidRPr="00582D17" w:rsidRDefault="008E2F96" w:rsidP="00F628A7">
            <w:pPr>
              <w:spacing w:before="60" w:after="60"/>
              <w:jc w:val="center"/>
              <w:rPr>
                <w:sz w:val="22"/>
                <w:szCs w:val="22"/>
              </w:rPr>
            </w:pPr>
            <w:r w:rsidRPr="00582D17">
              <w:rPr>
                <w:sz w:val="22"/>
                <w:szCs w:val="22"/>
              </w:rPr>
              <w:t>92</w:t>
            </w:r>
          </w:p>
        </w:tc>
        <w:tc>
          <w:tcPr>
            <w:tcW w:w="0" w:type="auto"/>
            <w:vAlign w:val="center"/>
          </w:tcPr>
          <w:p w14:paraId="55162200"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D232E25"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75CAFA28" w14:textId="77777777" w:rsidTr="00582D17">
        <w:tc>
          <w:tcPr>
            <w:tcW w:w="0" w:type="auto"/>
            <w:vAlign w:val="center"/>
          </w:tcPr>
          <w:p w14:paraId="073F8BFF" w14:textId="77777777" w:rsidR="008E2F96" w:rsidRPr="00582D17" w:rsidRDefault="008E2F96" w:rsidP="00F628A7">
            <w:pPr>
              <w:spacing w:before="60" w:after="60"/>
              <w:jc w:val="center"/>
              <w:rPr>
                <w:sz w:val="22"/>
                <w:szCs w:val="22"/>
              </w:rPr>
            </w:pPr>
            <w:r w:rsidRPr="00582D17">
              <w:rPr>
                <w:sz w:val="22"/>
                <w:szCs w:val="22"/>
              </w:rPr>
              <w:t>93</w:t>
            </w:r>
          </w:p>
        </w:tc>
        <w:tc>
          <w:tcPr>
            <w:tcW w:w="0" w:type="auto"/>
            <w:vAlign w:val="center"/>
          </w:tcPr>
          <w:p w14:paraId="2BEA6764"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5A8D322E"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0299026B" w14:textId="77777777" w:rsidTr="00582D17">
        <w:tc>
          <w:tcPr>
            <w:tcW w:w="0" w:type="auto"/>
            <w:vAlign w:val="center"/>
          </w:tcPr>
          <w:p w14:paraId="06EBBC82" w14:textId="77777777" w:rsidR="008E2F96" w:rsidRPr="00582D17" w:rsidRDefault="008E2F96" w:rsidP="00F628A7">
            <w:pPr>
              <w:spacing w:before="60" w:after="60"/>
              <w:jc w:val="center"/>
              <w:rPr>
                <w:sz w:val="22"/>
                <w:szCs w:val="22"/>
              </w:rPr>
            </w:pPr>
            <w:r w:rsidRPr="00582D17">
              <w:rPr>
                <w:sz w:val="22"/>
                <w:szCs w:val="22"/>
              </w:rPr>
              <w:t>94</w:t>
            </w:r>
          </w:p>
        </w:tc>
        <w:tc>
          <w:tcPr>
            <w:tcW w:w="0" w:type="auto"/>
            <w:vAlign w:val="center"/>
          </w:tcPr>
          <w:p w14:paraId="1CAB70F7"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8196DDF"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01FD7840" w14:textId="77777777" w:rsidTr="00582D17">
        <w:tc>
          <w:tcPr>
            <w:tcW w:w="0" w:type="auto"/>
            <w:vAlign w:val="center"/>
          </w:tcPr>
          <w:p w14:paraId="42FE86D5" w14:textId="77777777" w:rsidR="008E2F96" w:rsidRPr="00582D17" w:rsidRDefault="008E2F96" w:rsidP="00F628A7">
            <w:pPr>
              <w:spacing w:before="60" w:after="60"/>
              <w:jc w:val="center"/>
              <w:rPr>
                <w:sz w:val="22"/>
                <w:szCs w:val="22"/>
              </w:rPr>
            </w:pPr>
            <w:r w:rsidRPr="00582D17">
              <w:rPr>
                <w:sz w:val="22"/>
                <w:szCs w:val="22"/>
              </w:rPr>
              <w:t>95</w:t>
            </w:r>
          </w:p>
        </w:tc>
        <w:tc>
          <w:tcPr>
            <w:tcW w:w="0" w:type="auto"/>
            <w:vAlign w:val="center"/>
          </w:tcPr>
          <w:p w14:paraId="3987698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1AE944B4"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2462A971" w14:textId="77777777" w:rsidTr="00582D17">
        <w:tc>
          <w:tcPr>
            <w:tcW w:w="0" w:type="auto"/>
            <w:vAlign w:val="center"/>
          </w:tcPr>
          <w:p w14:paraId="73FACDF8" w14:textId="77777777" w:rsidR="008E2F96" w:rsidRPr="00582D17" w:rsidRDefault="008E2F96" w:rsidP="00F628A7">
            <w:pPr>
              <w:spacing w:before="60" w:after="60"/>
              <w:jc w:val="center"/>
              <w:rPr>
                <w:sz w:val="22"/>
                <w:szCs w:val="22"/>
              </w:rPr>
            </w:pPr>
            <w:r w:rsidRPr="00582D17">
              <w:rPr>
                <w:sz w:val="22"/>
                <w:szCs w:val="22"/>
              </w:rPr>
              <w:t>96</w:t>
            </w:r>
          </w:p>
        </w:tc>
        <w:tc>
          <w:tcPr>
            <w:tcW w:w="0" w:type="auto"/>
            <w:vAlign w:val="center"/>
          </w:tcPr>
          <w:p w14:paraId="77BC8F11"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17C96634" w14:textId="77777777" w:rsidR="008E2F96" w:rsidRPr="00582D17" w:rsidRDefault="008E2F96" w:rsidP="00F628A7">
            <w:pPr>
              <w:spacing w:before="60" w:after="60"/>
              <w:jc w:val="center"/>
              <w:rPr>
                <w:sz w:val="22"/>
                <w:szCs w:val="22"/>
              </w:rPr>
            </w:pPr>
            <w:r w:rsidRPr="00582D17">
              <w:rPr>
                <w:sz w:val="22"/>
                <w:szCs w:val="22"/>
              </w:rPr>
              <w:t>M104</w:t>
            </w:r>
          </w:p>
        </w:tc>
      </w:tr>
      <w:tr w:rsidR="008E2F96" w:rsidRPr="0050469B" w14:paraId="11CC047C" w14:textId="77777777" w:rsidTr="00582D17">
        <w:tc>
          <w:tcPr>
            <w:tcW w:w="0" w:type="auto"/>
            <w:vAlign w:val="center"/>
          </w:tcPr>
          <w:p w14:paraId="780B11A4" w14:textId="77777777" w:rsidR="008E2F96" w:rsidRPr="00582D17" w:rsidRDefault="008E2F96" w:rsidP="00F628A7">
            <w:pPr>
              <w:spacing w:before="60" w:after="60"/>
              <w:jc w:val="center"/>
              <w:rPr>
                <w:sz w:val="22"/>
                <w:szCs w:val="22"/>
              </w:rPr>
            </w:pPr>
            <w:r w:rsidRPr="00582D17">
              <w:rPr>
                <w:sz w:val="22"/>
                <w:szCs w:val="22"/>
              </w:rPr>
              <w:t>97</w:t>
            </w:r>
          </w:p>
        </w:tc>
        <w:tc>
          <w:tcPr>
            <w:tcW w:w="0" w:type="auto"/>
            <w:vAlign w:val="center"/>
          </w:tcPr>
          <w:p w14:paraId="5BB0A641"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2E6F830" w14:textId="77777777" w:rsidR="008E2F96" w:rsidRPr="00582D17" w:rsidRDefault="008E2F96" w:rsidP="00F628A7">
            <w:pPr>
              <w:spacing w:before="60" w:after="60"/>
              <w:jc w:val="center"/>
              <w:rPr>
                <w:sz w:val="22"/>
                <w:szCs w:val="22"/>
              </w:rPr>
            </w:pPr>
            <w:r w:rsidRPr="00582D17">
              <w:rPr>
                <w:sz w:val="22"/>
                <w:szCs w:val="22"/>
              </w:rPr>
              <w:t>M105</w:t>
            </w:r>
          </w:p>
        </w:tc>
      </w:tr>
      <w:tr w:rsidR="008E2F96" w:rsidRPr="0050469B" w14:paraId="5A54E801" w14:textId="77777777" w:rsidTr="00582D17">
        <w:tc>
          <w:tcPr>
            <w:tcW w:w="0" w:type="auto"/>
            <w:vAlign w:val="center"/>
          </w:tcPr>
          <w:p w14:paraId="5AD4C19E" w14:textId="77777777" w:rsidR="008E2F96" w:rsidRPr="00582D17" w:rsidRDefault="008E2F96" w:rsidP="00F628A7">
            <w:pPr>
              <w:spacing w:before="60" w:after="60"/>
              <w:jc w:val="center"/>
              <w:rPr>
                <w:sz w:val="22"/>
                <w:szCs w:val="22"/>
              </w:rPr>
            </w:pPr>
            <w:r w:rsidRPr="00582D17">
              <w:rPr>
                <w:sz w:val="22"/>
                <w:szCs w:val="22"/>
              </w:rPr>
              <w:t>98</w:t>
            </w:r>
          </w:p>
        </w:tc>
        <w:tc>
          <w:tcPr>
            <w:tcW w:w="0" w:type="auto"/>
            <w:vAlign w:val="center"/>
          </w:tcPr>
          <w:p w14:paraId="2F14A98F"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6B9A0A6" w14:textId="77777777" w:rsidR="008E2F96" w:rsidRPr="00582D17" w:rsidRDefault="008E2F96" w:rsidP="00F628A7">
            <w:pPr>
              <w:spacing w:before="60" w:after="60"/>
              <w:jc w:val="center"/>
              <w:rPr>
                <w:sz w:val="22"/>
                <w:szCs w:val="22"/>
              </w:rPr>
            </w:pPr>
            <w:r w:rsidRPr="00582D17">
              <w:rPr>
                <w:sz w:val="22"/>
                <w:szCs w:val="22"/>
              </w:rPr>
              <w:t>M109</w:t>
            </w:r>
          </w:p>
        </w:tc>
      </w:tr>
      <w:tr w:rsidR="008E2F96" w:rsidRPr="0050469B" w14:paraId="1CBAED2C" w14:textId="77777777" w:rsidTr="00582D17">
        <w:tc>
          <w:tcPr>
            <w:tcW w:w="0" w:type="auto"/>
            <w:vAlign w:val="center"/>
          </w:tcPr>
          <w:p w14:paraId="06555731" w14:textId="77777777" w:rsidR="008E2F96" w:rsidRPr="00582D17" w:rsidRDefault="008E2F96" w:rsidP="00F628A7">
            <w:pPr>
              <w:spacing w:before="60" w:after="60"/>
              <w:jc w:val="center"/>
              <w:rPr>
                <w:sz w:val="22"/>
                <w:szCs w:val="22"/>
              </w:rPr>
            </w:pPr>
            <w:r w:rsidRPr="00582D17">
              <w:rPr>
                <w:sz w:val="22"/>
                <w:szCs w:val="22"/>
              </w:rPr>
              <w:t>99</w:t>
            </w:r>
          </w:p>
        </w:tc>
        <w:tc>
          <w:tcPr>
            <w:tcW w:w="0" w:type="auto"/>
            <w:vAlign w:val="center"/>
          </w:tcPr>
          <w:p w14:paraId="12FEAAB3"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EE75BD6" w14:textId="77777777" w:rsidR="008E2F96" w:rsidRPr="00582D17" w:rsidRDefault="008E2F96" w:rsidP="00F628A7">
            <w:pPr>
              <w:spacing w:before="60" w:after="60"/>
              <w:jc w:val="center"/>
              <w:rPr>
                <w:sz w:val="22"/>
                <w:szCs w:val="22"/>
              </w:rPr>
            </w:pPr>
            <w:r w:rsidRPr="00582D17">
              <w:rPr>
                <w:sz w:val="22"/>
                <w:szCs w:val="22"/>
              </w:rPr>
              <w:t>M110</w:t>
            </w:r>
          </w:p>
        </w:tc>
      </w:tr>
      <w:tr w:rsidR="008E2F96" w:rsidRPr="0050469B" w14:paraId="42763E4B" w14:textId="77777777" w:rsidTr="00582D17">
        <w:tc>
          <w:tcPr>
            <w:tcW w:w="0" w:type="auto"/>
            <w:vAlign w:val="center"/>
          </w:tcPr>
          <w:p w14:paraId="4A296EF3" w14:textId="77777777" w:rsidR="008E2F96" w:rsidRPr="00582D17" w:rsidRDefault="008E2F96" w:rsidP="00F628A7">
            <w:pPr>
              <w:spacing w:before="60" w:after="60"/>
              <w:jc w:val="center"/>
              <w:rPr>
                <w:sz w:val="22"/>
                <w:szCs w:val="22"/>
              </w:rPr>
            </w:pPr>
            <w:r w:rsidRPr="00582D17">
              <w:rPr>
                <w:sz w:val="22"/>
                <w:szCs w:val="22"/>
              </w:rPr>
              <w:t>100</w:t>
            </w:r>
          </w:p>
        </w:tc>
        <w:tc>
          <w:tcPr>
            <w:tcW w:w="0" w:type="auto"/>
            <w:vAlign w:val="center"/>
          </w:tcPr>
          <w:p w14:paraId="3292426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00B7437"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62E86651" w14:textId="77777777" w:rsidTr="00582D17">
        <w:tc>
          <w:tcPr>
            <w:tcW w:w="0" w:type="auto"/>
            <w:vAlign w:val="center"/>
          </w:tcPr>
          <w:p w14:paraId="4D4094B1" w14:textId="77777777" w:rsidR="008E2F96" w:rsidRPr="00582D17" w:rsidRDefault="008E2F96" w:rsidP="00F628A7">
            <w:pPr>
              <w:spacing w:before="60" w:after="60"/>
              <w:jc w:val="center"/>
              <w:rPr>
                <w:sz w:val="22"/>
                <w:szCs w:val="22"/>
              </w:rPr>
            </w:pPr>
            <w:r w:rsidRPr="00582D17">
              <w:rPr>
                <w:sz w:val="22"/>
                <w:szCs w:val="22"/>
              </w:rPr>
              <w:t>101</w:t>
            </w:r>
          </w:p>
        </w:tc>
        <w:tc>
          <w:tcPr>
            <w:tcW w:w="0" w:type="auto"/>
            <w:vAlign w:val="center"/>
          </w:tcPr>
          <w:p w14:paraId="41953526"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424CD65"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5ADB32D2" w14:textId="77777777" w:rsidTr="00582D17">
        <w:tc>
          <w:tcPr>
            <w:tcW w:w="0" w:type="auto"/>
            <w:vAlign w:val="center"/>
          </w:tcPr>
          <w:p w14:paraId="08AA2E56" w14:textId="77777777" w:rsidR="008E2F96" w:rsidRPr="00582D17" w:rsidRDefault="008E2F96" w:rsidP="00F628A7">
            <w:pPr>
              <w:spacing w:before="60" w:after="60"/>
              <w:jc w:val="center"/>
              <w:rPr>
                <w:sz w:val="22"/>
                <w:szCs w:val="22"/>
              </w:rPr>
            </w:pPr>
            <w:r w:rsidRPr="00582D17">
              <w:rPr>
                <w:sz w:val="22"/>
                <w:szCs w:val="22"/>
              </w:rPr>
              <w:t>102</w:t>
            </w:r>
          </w:p>
        </w:tc>
        <w:tc>
          <w:tcPr>
            <w:tcW w:w="0" w:type="auto"/>
            <w:vAlign w:val="center"/>
          </w:tcPr>
          <w:p w14:paraId="03C044DB"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021E2E19"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0676326F" w14:textId="77777777" w:rsidTr="00582D17">
        <w:tc>
          <w:tcPr>
            <w:tcW w:w="0" w:type="auto"/>
            <w:vAlign w:val="center"/>
          </w:tcPr>
          <w:p w14:paraId="263995E8" w14:textId="77777777" w:rsidR="008E2F96" w:rsidRPr="00582D17" w:rsidRDefault="008E2F96" w:rsidP="00F628A7">
            <w:pPr>
              <w:spacing w:before="60" w:after="60"/>
              <w:jc w:val="center"/>
              <w:rPr>
                <w:sz w:val="22"/>
                <w:szCs w:val="22"/>
              </w:rPr>
            </w:pPr>
            <w:r w:rsidRPr="00582D17">
              <w:rPr>
                <w:sz w:val="22"/>
                <w:szCs w:val="22"/>
              </w:rPr>
              <w:t>103</w:t>
            </w:r>
          </w:p>
        </w:tc>
        <w:tc>
          <w:tcPr>
            <w:tcW w:w="0" w:type="auto"/>
            <w:vAlign w:val="center"/>
          </w:tcPr>
          <w:p w14:paraId="0A38BA2E"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D4B2278"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0A6B3807" w14:textId="77777777" w:rsidTr="00582D17">
        <w:tc>
          <w:tcPr>
            <w:tcW w:w="0" w:type="auto"/>
            <w:vAlign w:val="center"/>
          </w:tcPr>
          <w:p w14:paraId="7F7981D2" w14:textId="77777777" w:rsidR="008E2F96" w:rsidRPr="00582D17" w:rsidRDefault="008E2F96" w:rsidP="00F628A7">
            <w:pPr>
              <w:spacing w:before="60" w:after="60"/>
              <w:jc w:val="center"/>
              <w:rPr>
                <w:sz w:val="22"/>
                <w:szCs w:val="22"/>
              </w:rPr>
            </w:pPr>
            <w:r w:rsidRPr="00582D17">
              <w:rPr>
                <w:sz w:val="22"/>
                <w:szCs w:val="22"/>
              </w:rPr>
              <w:t>104</w:t>
            </w:r>
          </w:p>
        </w:tc>
        <w:tc>
          <w:tcPr>
            <w:tcW w:w="0" w:type="auto"/>
            <w:vAlign w:val="center"/>
          </w:tcPr>
          <w:p w14:paraId="737649A6"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BF468F5"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4286436C" w14:textId="77777777" w:rsidTr="00582D17">
        <w:tc>
          <w:tcPr>
            <w:tcW w:w="0" w:type="auto"/>
            <w:vAlign w:val="center"/>
          </w:tcPr>
          <w:p w14:paraId="4E5120C9" w14:textId="77777777" w:rsidR="008E2F96" w:rsidRPr="00582D17" w:rsidRDefault="008E2F96" w:rsidP="00F628A7">
            <w:pPr>
              <w:spacing w:before="60" w:after="60"/>
              <w:jc w:val="center"/>
              <w:rPr>
                <w:sz w:val="22"/>
                <w:szCs w:val="22"/>
              </w:rPr>
            </w:pPr>
            <w:r w:rsidRPr="00582D17">
              <w:rPr>
                <w:sz w:val="22"/>
                <w:szCs w:val="22"/>
              </w:rPr>
              <w:t>105</w:t>
            </w:r>
          </w:p>
        </w:tc>
        <w:tc>
          <w:tcPr>
            <w:tcW w:w="0" w:type="auto"/>
            <w:vAlign w:val="center"/>
          </w:tcPr>
          <w:p w14:paraId="19639A5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D257F02"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6AAAB8D1" w14:textId="77777777" w:rsidTr="00582D17">
        <w:tc>
          <w:tcPr>
            <w:tcW w:w="0" w:type="auto"/>
            <w:vAlign w:val="center"/>
          </w:tcPr>
          <w:p w14:paraId="33D55BF4" w14:textId="77777777" w:rsidR="008E2F96" w:rsidRPr="00582D17" w:rsidRDefault="008E2F96" w:rsidP="00F628A7">
            <w:pPr>
              <w:spacing w:before="60" w:after="60"/>
              <w:jc w:val="center"/>
              <w:rPr>
                <w:sz w:val="22"/>
                <w:szCs w:val="22"/>
              </w:rPr>
            </w:pPr>
            <w:r w:rsidRPr="00582D17">
              <w:rPr>
                <w:sz w:val="22"/>
                <w:szCs w:val="22"/>
              </w:rPr>
              <w:t>106</w:t>
            </w:r>
          </w:p>
        </w:tc>
        <w:tc>
          <w:tcPr>
            <w:tcW w:w="0" w:type="auto"/>
            <w:vAlign w:val="center"/>
          </w:tcPr>
          <w:p w14:paraId="1B3571B1"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6C5742CE"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6A851565" w14:textId="77777777" w:rsidTr="00582D17">
        <w:tc>
          <w:tcPr>
            <w:tcW w:w="0" w:type="auto"/>
            <w:vAlign w:val="center"/>
          </w:tcPr>
          <w:p w14:paraId="32811DFE" w14:textId="77777777" w:rsidR="008E2F96" w:rsidRPr="00582D17" w:rsidRDefault="008E2F96" w:rsidP="00F628A7">
            <w:pPr>
              <w:spacing w:before="60" w:after="60"/>
              <w:jc w:val="center"/>
              <w:rPr>
                <w:sz w:val="22"/>
                <w:szCs w:val="22"/>
              </w:rPr>
            </w:pPr>
            <w:r w:rsidRPr="00582D17">
              <w:rPr>
                <w:sz w:val="22"/>
                <w:szCs w:val="22"/>
              </w:rPr>
              <w:t>107</w:t>
            </w:r>
          </w:p>
        </w:tc>
        <w:tc>
          <w:tcPr>
            <w:tcW w:w="0" w:type="auto"/>
            <w:vAlign w:val="center"/>
          </w:tcPr>
          <w:p w14:paraId="1E685A9D"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468FB80"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341D6392" w14:textId="77777777" w:rsidTr="00582D17">
        <w:tc>
          <w:tcPr>
            <w:tcW w:w="0" w:type="auto"/>
            <w:vAlign w:val="center"/>
          </w:tcPr>
          <w:p w14:paraId="0E92B0DE" w14:textId="77777777" w:rsidR="008E2F96" w:rsidRPr="00582D17" w:rsidRDefault="008E2F96" w:rsidP="00F628A7">
            <w:pPr>
              <w:spacing w:before="60" w:after="60"/>
              <w:jc w:val="center"/>
              <w:rPr>
                <w:sz w:val="22"/>
                <w:szCs w:val="22"/>
              </w:rPr>
            </w:pPr>
            <w:r w:rsidRPr="00582D17">
              <w:rPr>
                <w:sz w:val="22"/>
                <w:szCs w:val="22"/>
              </w:rPr>
              <w:t>108</w:t>
            </w:r>
          </w:p>
        </w:tc>
        <w:tc>
          <w:tcPr>
            <w:tcW w:w="0" w:type="auto"/>
            <w:vAlign w:val="center"/>
          </w:tcPr>
          <w:p w14:paraId="2C97DAB7"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8AE5C72"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7C6057B8" w14:textId="77777777" w:rsidTr="00582D17">
        <w:tc>
          <w:tcPr>
            <w:tcW w:w="0" w:type="auto"/>
            <w:vAlign w:val="center"/>
          </w:tcPr>
          <w:p w14:paraId="6681AFEE" w14:textId="77777777" w:rsidR="008E2F96" w:rsidRPr="00582D17" w:rsidRDefault="008E2F96" w:rsidP="00F628A7">
            <w:pPr>
              <w:spacing w:before="60" w:after="60"/>
              <w:jc w:val="center"/>
              <w:rPr>
                <w:sz w:val="22"/>
                <w:szCs w:val="22"/>
              </w:rPr>
            </w:pPr>
            <w:r w:rsidRPr="00582D17">
              <w:rPr>
                <w:sz w:val="22"/>
                <w:szCs w:val="22"/>
              </w:rPr>
              <w:t>109</w:t>
            </w:r>
          </w:p>
        </w:tc>
        <w:tc>
          <w:tcPr>
            <w:tcW w:w="0" w:type="auto"/>
            <w:vAlign w:val="center"/>
          </w:tcPr>
          <w:p w14:paraId="184719C6"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AB49260"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173FAE29" w14:textId="77777777" w:rsidTr="00582D17">
        <w:tc>
          <w:tcPr>
            <w:tcW w:w="0" w:type="auto"/>
            <w:vAlign w:val="center"/>
          </w:tcPr>
          <w:p w14:paraId="17122EF3" w14:textId="77777777" w:rsidR="008E2F96" w:rsidRPr="00582D17" w:rsidRDefault="008E2F96" w:rsidP="00F628A7">
            <w:pPr>
              <w:spacing w:before="60" w:after="60"/>
              <w:jc w:val="center"/>
              <w:rPr>
                <w:sz w:val="22"/>
                <w:szCs w:val="22"/>
              </w:rPr>
            </w:pPr>
            <w:r w:rsidRPr="00582D17">
              <w:rPr>
                <w:sz w:val="22"/>
                <w:szCs w:val="22"/>
              </w:rPr>
              <w:t>110</w:t>
            </w:r>
          </w:p>
        </w:tc>
        <w:tc>
          <w:tcPr>
            <w:tcW w:w="0" w:type="auto"/>
            <w:vAlign w:val="center"/>
          </w:tcPr>
          <w:p w14:paraId="2F9FD28E"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15D66DB"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4C748F16" w14:textId="77777777" w:rsidTr="00582D17">
        <w:tc>
          <w:tcPr>
            <w:tcW w:w="0" w:type="auto"/>
            <w:vAlign w:val="center"/>
          </w:tcPr>
          <w:p w14:paraId="01092321" w14:textId="77777777" w:rsidR="008E2F96" w:rsidRPr="00582D17" w:rsidRDefault="008E2F96" w:rsidP="00F628A7">
            <w:pPr>
              <w:spacing w:before="60" w:after="60"/>
              <w:jc w:val="center"/>
              <w:rPr>
                <w:sz w:val="22"/>
                <w:szCs w:val="22"/>
              </w:rPr>
            </w:pPr>
            <w:r w:rsidRPr="00582D17">
              <w:rPr>
                <w:sz w:val="22"/>
                <w:szCs w:val="22"/>
              </w:rPr>
              <w:t>111</w:t>
            </w:r>
          </w:p>
        </w:tc>
        <w:tc>
          <w:tcPr>
            <w:tcW w:w="0" w:type="auto"/>
            <w:vAlign w:val="center"/>
          </w:tcPr>
          <w:p w14:paraId="5695605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B9E8C2E"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4FB47F5B" w14:textId="77777777" w:rsidTr="00582D17">
        <w:tc>
          <w:tcPr>
            <w:tcW w:w="0" w:type="auto"/>
            <w:vAlign w:val="center"/>
          </w:tcPr>
          <w:p w14:paraId="2EA218AF" w14:textId="77777777" w:rsidR="008E2F96" w:rsidRPr="00582D17" w:rsidRDefault="008E2F96" w:rsidP="00F628A7">
            <w:pPr>
              <w:spacing w:before="60" w:after="60"/>
              <w:jc w:val="center"/>
              <w:rPr>
                <w:sz w:val="22"/>
                <w:szCs w:val="22"/>
              </w:rPr>
            </w:pPr>
            <w:r w:rsidRPr="00582D17">
              <w:rPr>
                <w:sz w:val="22"/>
                <w:szCs w:val="22"/>
              </w:rPr>
              <w:t>112</w:t>
            </w:r>
          </w:p>
        </w:tc>
        <w:tc>
          <w:tcPr>
            <w:tcW w:w="0" w:type="auto"/>
            <w:vAlign w:val="center"/>
          </w:tcPr>
          <w:p w14:paraId="1B99B550"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2CD7954"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2ADF3884" w14:textId="77777777" w:rsidTr="00582D17">
        <w:tc>
          <w:tcPr>
            <w:tcW w:w="0" w:type="auto"/>
            <w:vAlign w:val="center"/>
          </w:tcPr>
          <w:p w14:paraId="5A869901" w14:textId="77777777" w:rsidR="008E2F96" w:rsidRPr="00582D17" w:rsidRDefault="008E2F96" w:rsidP="00F628A7">
            <w:pPr>
              <w:spacing w:before="60" w:after="60"/>
              <w:jc w:val="center"/>
              <w:rPr>
                <w:sz w:val="22"/>
                <w:szCs w:val="22"/>
              </w:rPr>
            </w:pPr>
            <w:r w:rsidRPr="00582D17">
              <w:rPr>
                <w:sz w:val="22"/>
                <w:szCs w:val="22"/>
              </w:rPr>
              <w:t>113</w:t>
            </w:r>
          </w:p>
        </w:tc>
        <w:tc>
          <w:tcPr>
            <w:tcW w:w="0" w:type="auto"/>
            <w:vAlign w:val="center"/>
          </w:tcPr>
          <w:p w14:paraId="78A8981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6E0D884"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2B9E47EC" w14:textId="77777777" w:rsidTr="00582D17">
        <w:tc>
          <w:tcPr>
            <w:tcW w:w="0" w:type="auto"/>
            <w:vAlign w:val="center"/>
          </w:tcPr>
          <w:p w14:paraId="5087DD78" w14:textId="77777777" w:rsidR="008E2F96" w:rsidRPr="00582D17" w:rsidRDefault="008E2F96" w:rsidP="00F628A7">
            <w:pPr>
              <w:spacing w:before="60" w:after="60"/>
              <w:jc w:val="center"/>
              <w:rPr>
                <w:sz w:val="22"/>
                <w:szCs w:val="22"/>
              </w:rPr>
            </w:pPr>
            <w:r w:rsidRPr="00582D17">
              <w:rPr>
                <w:sz w:val="22"/>
                <w:szCs w:val="22"/>
              </w:rPr>
              <w:t>114</w:t>
            </w:r>
          </w:p>
        </w:tc>
        <w:tc>
          <w:tcPr>
            <w:tcW w:w="0" w:type="auto"/>
            <w:vAlign w:val="center"/>
          </w:tcPr>
          <w:p w14:paraId="0748234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57F3196" w14:textId="77777777" w:rsidR="008E2F96" w:rsidRPr="00582D17" w:rsidRDefault="008E2F96" w:rsidP="00F628A7">
            <w:pPr>
              <w:spacing w:before="60" w:after="60"/>
              <w:jc w:val="center"/>
              <w:rPr>
                <w:sz w:val="22"/>
                <w:szCs w:val="22"/>
              </w:rPr>
            </w:pPr>
            <w:r w:rsidRPr="00582D17">
              <w:rPr>
                <w:sz w:val="22"/>
                <w:szCs w:val="22"/>
              </w:rPr>
              <w:t>M042</w:t>
            </w:r>
          </w:p>
        </w:tc>
      </w:tr>
      <w:tr w:rsidR="008E2F96" w:rsidRPr="0050469B" w14:paraId="05265B47" w14:textId="77777777" w:rsidTr="00582D17">
        <w:tc>
          <w:tcPr>
            <w:tcW w:w="0" w:type="auto"/>
            <w:vAlign w:val="center"/>
          </w:tcPr>
          <w:p w14:paraId="7239E918" w14:textId="77777777" w:rsidR="008E2F96" w:rsidRPr="00582D17" w:rsidRDefault="008E2F96" w:rsidP="00F628A7">
            <w:pPr>
              <w:spacing w:before="60" w:after="60"/>
              <w:jc w:val="center"/>
              <w:rPr>
                <w:sz w:val="22"/>
                <w:szCs w:val="22"/>
              </w:rPr>
            </w:pPr>
            <w:r w:rsidRPr="00582D17">
              <w:rPr>
                <w:sz w:val="22"/>
                <w:szCs w:val="22"/>
              </w:rPr>
              <w:t>115</w:t>
            </w:r>
          </w:p>
        </w:tc>
        <w:tc>
          <w:tcPr>
            <w:tcW w:w="0" w:type="auto"/>
            <w:vAlign w:val="center"/>
          </w:tcPr>
          <w:p w14:paraId="32B03F0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E6F769E" w14:textId="77777777" w:rsidR="008E2F96" w:rsidRPr="00582D17" w:rsidRDefault="008E2F96" w:rsidP="00F628A7">
            <w:pPr>
              <w:spacing w:before="60" w:after="60"/>
              <w:jc w:val="center"/>
              <w:rPr>
                <w:sz w:val="22"/>
                <w:szCs w:val="22"/>
              </w:rPr>
            </w:pPr>
            <w:r w:rsidRPr="00582D17">
              <w:rPr>
                <w:sz w:val="22"/>
                <w:szCs w:val="22"/>
              </w:rPr>
              <w:t>M043</w:t>
            </w:r>
          </w:p>
        </w:tc>
      </w:tr>
      <w:tr w:rsidR="008E2F96" w:rsidRPr="0050469B" w14:paraId="53F89C6C" w14:textId="77777777" w:rsidTr="00582D17">
        <w:tc>
          <w:tcPr>
            <w:tcW w:w="0" w:type="auto"/>
            <w:vAlign w:val="center"/>
          </w:tcPr>
          <w:p w14:paraId="2B885809" w14:textId="77777777" w:rsidR="008E2F96" w:rsidRPr="00582D17" w:rsidRDefault="008E2F96" w:rsidP="00F628A7">
            <w:pPr>
              <w:spacing w:before="60" w:after="60"/>
              <w:jc w:val="center"/>
              <w:rPr>
                <w:sz w:val="22"/>
                <w:szCs w:val="22"/>
              </w:rPr>
            </w:pPr>
            <w:r w:rsidRPr="00582D17">
              <w:rPr>
                <w:sz w:val="22"/>
                <w:szCs w:val="22"/>
              </w:rPr>
              <w:t>116</w:t>
            </w:r>
          </w:p>
        </w:tc>
        <w:tc>
          <w:tcPr>
            <w:tcW w:w="0" w:type="auto"/>
            <w:vAlign w:val="center"/>
          </w:tcPr>
          <w:p w14:paraId="28A60F50"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05A632D4" w14:textId="77777777" w:rsidR="008E2F96" w:rsidRPr="00582D17" w:rsidRDefault="008E2F96" w:rsidP="00F628A7">
            <w:pPr>
              <w:spacing w:before="60" w:after="60"/>
              <w:jc w:val="center"/>
              <w:rPr>
                <w:sz w:val="22"/>
                <w:szCs w:val="22"/>
              </w:rPr>
            </w:pPr>
            <w:r w:rsidRPr="00582D17">
              <w:rPr>
                <w:sz w:val="22"/>
                <w:szCs w:val="22"/>
              </w:rPr>
              <w:t>M055</w:t>
            </w:r>
          </w:p>
        </w:tc>
      </w:tr>
      <w:tr w:rsidR="008E2F96" w:rsidRPr="0050469B" w14:paraId="7D8D84AC" w14:textId="77777777" w:rsidTr="00582D17">
        <w:tc>
          <w:tcPr>
            <w:tcW w:w="0" w:type="auto"/>
            <w:vAlign w:val="center"/>
          </w:tcPr>
          <w:p w14:paraId="0395B7ED" w14:textId="77777777" w:rsidR="008E2F96" w:rsidRPr="00582D17" w:rsidRDefault="008E2F96" w:rsidP="00F628A7">
            <w:pPr>
              <w:spacing w:before="60" w:after="60"/>
              <w:jc w:val="center"/>
              <w:rPr>
                <w:sz w:val="22"/>
                <w:szCs w:val="22"/>
              </w:rPr>
            </w:pPr>
            <w:r w:rsidRPr="00582D17">
              <w:rPr>
                <w:sz w:val="22"/>
                <w:szCs w:val="22"/>
              </w:rPr>
              <w:t>117</w:t>
            </w:r>
          </w:p>
        </w:tc>
        <w:tc>
          <w:tcPr>
            <w:tcW w:w="0" w:type="auto"/>
            <w:vAlign w:val="center"/>
          </w:tcPr>
          <w:p w14:paraId="21BDA6A9"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03AF77A4"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7F32F9EE" w14:textId="77777777" w:rsidTr="00582D17">
        <w:tc>
          <w:tcPr>
            <w:tcW w:w="0" w:type="auto"/>
            <w:vAlign w:val="center"/>
          </w:tcPr>
          <w:p w14:paraId="3927C03B" w14:textId="77777777" w:rsidR="008E2F96" w:rsidRPr="00582D17" w:rsidRDefault="008E2F96" w:rsidP="00F628A7">
            <w:pPr>
              <w:spacing w:before="60" w:after="60"/>
              <w:jc w:val="center"/>
              <w:rPr>
                <w:sz w:val="22"/>
                <w:szCs w:val="22"/>
              </w:rPr>
            </w:pPr>
            <w:r w:rsidRPr="00582D17">
              <w:rPr>
                <w:sz w:val="22"/>
                <w:szCs w:val="22"/>
              </w:rPr>
              <w:t>118</w:t>
            </w:r>
          </w:p>
        </w:tc>
        <w:tc>
          <w:tcPr>
            <w:tcW w:w="0" w:type="auto"/>
            <w:vAlign w:val="center"/>
          </w:tcPr>
          <w:p w14:paraId="45067A1D"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4878CD8" w14:textId="77777777" w:rsidR="008E2F96" w:rsidRPr="00582D17" w:rsidRDefault="008E2F96" w:rsidP="00F628A7">
            <w:pPr>
              <w:spacing w:before="60" w:after="60"/>
              <w:jc w:val="center"/>
              <w:rPr>
                <w:sz w:val="22"/>
                <w:szCs w:val="22"/>
              </w:rPr>
            </w:pPr>
            <w:r w:rsidRPr="00582D17">
              <w:rPr>
                <w:sz w:val="22"/>
                <w:szCs w:val="22"/>
              </w:rPr>
              <w:t>M057</w:t>
            </w:r>
          </w:p>
        </w:tc>
      </w:tr>
      <w:tr w:rsidR="008E2F96" w:rsidRPr="0050469B" w14:paraId="5EF85E3D" w14:textId="77777777" w:rsidTr="00582D17">
        <w:tc>
          <w:tcPr>
            <w:tcW w:w="0" w:type="auto"/>
            <w:vAlign w:val="center"/>
          </w:tcPr>
          <w:p w14:paraId="61AB19E4" w14:textId="77777777" w:rsidR="008E2F96" w:rsidRPr="00582D17" w:rsidRDefault="008E2F96" w:rsidP="00F628A7">
            <w:pPr>
              <w:spacing w:before="60" w:after="60"/>
              <w:jc w:val="center"/>
              <w:rPr>
                <w:sz w:val="22"/>
                <w:szCs w:val="22"/>
              </w:rPr>
            </w:pPr>
            <w:r w:rsidRPr="00582D17">
              <w:rPr>
                <w:sz w:val="22"/>
                <w:szCs w:val="22"/>
              </w:rPr>
              <w:t>119</w:t>
            </w:r>
          </w:p>
        </w:tc>
        <w:tc>
          <w:tcPr>
            <w:tcW w:w="0" w:type="auto"/>
            <w:vAlign w:val="center"/>
          </w:tcPr>
          <w:p w14:paraId="7C0D3889"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23ED183"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2A764831" w14:textId="77777777" w:rsidTr="00582D17">
        <w:tc>
          <w:tcPr>
            <w:tcW w:w="0" w:type="auto"/>
            <w:vAlign w:val="center"/>
          </w:tcPr>
          <w:p w14:paraId="79442738" w14:textId="77777777" w:rsidR="008E2F96" w:rsidRPr="00582D17" w:rsidRDefault="008E2F96" w:rsidP="00F628A7">
            <w:pPr>
              <w:spacing w:before="60" w:after="60"/>
              <w:jc w:val="center"/>
              <w:rPr>
                <w:sz w:val="22"/>
                <w:szCs w:val="22"/>
              </w:rPr>
            </w:pPr>
            <w:r w:rsidRPr="00582D17">
              <w:rPr>
                <w:sz w:val="22"/>
                <w:szCs w:val="22"/>
              </w:rPr>
              <w:t>120</w:t>
            </w:r>
          </w:p>
        </w:tc>
        <w:tc>
          <w:tcPr>
            <w:tcW w:w="0" w:type="auto"/>
            <w:vAlign w:val="center"/>
          </w:tcPr>
          <w:p w14:paraId="46A1801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CBC9A3F"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37AB7002" w14:textId="77777777" w:rsidTr="00582D17">
        <w:tc>
          <w:tcPr>
            <w:tcW w:w="0" w:type="auto"/>
            <w:vAlign w:val="center"/>
          </w:tcPr>
          <w:p w14:paraId="16BC4975" w14:textId="77777777" w:rsidR="008E2F96" w:rsidRPr="00582D17" w:rsidRDefault="008E2F96" w:rsidP="00F628A7">
            <w:pPr>
              <w:spacing w:before="60" w:after="60"/>
              <w:jc w:val="center"/>
              <w:rPr>
                <w:sz w:val="22"/>
                <w:szCs w:val="22"/>
              </w:rPr>
            </w:pPr>
            <w:r w:rsidRPr="00582D17">
              <w:rPr>
                <w:sz w:val="22"/>
                <w:szCs w:val="22"/>
              </w:rPr>
              <w:t>121</w:t>
            </w:r>
          </w:p>
        </w:tc>
        <w:tc>
          <w:tcPr>
            <w:tcW w:w="0" w:type="auto"/>
            <w:vAlign w:val="center"/>
          </w:tcPr>
          <w:p w14:paraId="505AD62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7D7AA42" w14:textId="77777777" w:rsidR="008E2F96" w:rsidRPr="00582D17" w:rsidRDefault="008E2F96" w:rsidP="00F628A7">
            <w:pPr>
              <w:spacing w:before="60" w:after="60"/>
              <w:jc w:val="center"/>
              <w:rPr>
                <w:sz w:val="22"/>
                <w:szCs w:val="22"/>
              </w:rPr>
            </w:pPr>
            <w:r w:rsidRPr="00582D17">
              <w:rPr>
                <w:sz w:val="22"/>
                <w:szCs w:val="22"/>
              </w:rPr>
              <w:t>M081</w:t>
            </w:r>
          </w:p>
        </w:tc>
      </w:tr>
      <w:tr w:rsidR="008E2F96" w:rsidRPr="0050469B" w14:paraId="17D33C79" w14:textId="77777777" w:rsidTr="00582D17">
        <w:tc>
          <w:tcPr>
            <w:tcW w:w="0" w:type="auto"/>
            <w:vAlign w:val="center"/>
          </w:tcPr>
          <w:p w14:paraId="46F4C1E3" w14:textId="77777777" w:rsidR="008E2F96" w:rsidRPr="00582D17" w:rsidRDefault="008E2F96" w:rsidP="00F628A7">
            <w:pPr>
              <w:spacing w:before="60" w:after="60"/>
              <w:jc w:val="center"/>
              <w:rPr>
                <w:sz w:val="22"/>
                <w:szCs w:val="22"/>
              </w:rPr>
            </w:pPr>
            <w:r w:rsidRPr="00582D17">
              <w:rPr>
                <w:sz w:val="22"/>
                <w:szCs w:val="22"/>
              </w:rPr>
              <w:t>122</w:t>
            </w:r>
          </w:p>
        </w:tc>
        <w:tc>
          <w:tcPr>
            <w:tcW w:w="0" w:type="auto"/>
            <w:vAlign w:val="center"/>
          </w:tcPr>
          <w:p w14:paraId="36BEEE0B"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5BEE7E6" w14:textId="77777777" w:rsidR="008E2F96" w:rsidRPr="00582D17" w:rsidRDefault="008E2F96" w:rsidP="00F628A7">
            <w:pPr>
              <w:spacing w:before="60" w:after="60"/>
              <w:jc w:val="center"/>
              <w:rPr>
                <w:sz w:val="22"/>
                <w:szCs w:val="22"/>
              </w:rPr>
            </w:pPr>
            <w:r w:rsidRPr="00582D17">
              <w:rPr>
                <w:sz w:val="22"/>
                <w:szCs w:val="22"/>
              </w:rPr>
              <w:t>M082</w:t>
            </w:r>
          </w:p>
        </w:tc>
      </w:tr>
      <w:tr w:rsidR="008E2F96" w:rsidRPr="0050469B" w14:paraId="4ED61799" w14:textId="77777777" w:rsidTr="00582D17">
        <w:tc>
          <w:tcPr>
            <w:tcW w:w="0" w:type="auto"/>
            <w:vAlign w:val="center"/>
          </w:tcPr>
          <w:p w14:paraId="1DC3A03D" w14:textId="77777777" w:rsidR="008E2F96" w:rsidRPr="00582D17" w:rsidRDefault="008E2F96" w:rsidP="00F628A7">
            <w:pPr>
              <w:spacing w:before="60" w:after="60"/>
              <w:jc w:val="center"/>
              <w:rPr>
                <w:sz w:val="22"/>
                <w:szCs w:val="22"/>
              </w:rPr>
            </w:pPr>
            <w:r w:rsidRPr="00582D17">
              <w:rPr>
                <w:sz w:val="22"/>
                <w:szCs w:val="22"/>
              </w:rPr>
              <w:t>123</w:t>
            </w:r>
          </w:p>
        </w:tc>
        <w:tc>
          <w:tcPr>
            <w:tcW w:w="0" w:type="auto"/>
            <w:vAlign w:val="center"/>
          </w:tcPr>
          <w:p w14:paraId="74E6F310"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B07A1C6" w14:textId="77777777" w:rsidR="008E2F96" w:rsidRPr="00582D17" w:rsidRDefault="008E2F96" w:rsidP="00F628A7">
            <w:pPr>
              <w:spacing w:before="60" w:after="60"/>
              <w:jc w:val="center"/>
              <w:rPr>
                <w:sz w:val="22"/>
                <w:szCs w:val="22"/>
              </w:rPr>
            </w:pPr>
            <w:r w:rsidRPr="00582D17">
              <w:rPr>
                <w:sz w:val="22"/>
                <w:szCs w:val="22"/>
              </w:rPr>
              <w:t>M083</w:t>
            </w:r>
          </w:p>
        </w:tc>
      </w:tr>
      <w:tr w:rsidR="008E2F96" w:rsidRPr="0050469B" w14:paraId="7DF3B51B" w14:textId="77777777" w:rsidTr="00582D17">
        <w:tc>
          <w:tcPr>
            <w:tcW w:w="0" w:type="auto"/>
            <w:vAlign w:val="center"/>
          </w:tcPr>
          <w:p w14:paraId="06542D4A" w14:textId="77777777" w:rsidR="008E2F96" w:rsidRPr="00582D17" w:rsidRDefault="008E2F96" w:rsidP="00F628A7">
            <w:pPr>
              <w:spacing w:before="60" w:after="60"/>
              <w:jc w:val="center"/>
              <w:rPr>
                <w:sz w:val="22"/>
                <w:szCs w:val="22"/>
              </w:rPr>
            </w:pPr>
            <w:r w:rsidRPr="00582D17">
              <w:rPr>
                <w:sz w:val="22"/>
                <w:szCs w:val="22"/>
              </w:rPr>
              <w:t>124</w:t>
            </w:r>
          </w:p>
        </w:tc>
        <w:tc>
          <w:tcPr>
            <w:tcW w:w="0" w:type="auto"/>
            <w:vAlign w:val="center"/>
          </w:tcPr>
          <w:p w14:paraId="665A2827"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BC349D2" w14:textId="77777777" w:rsidR="008E2F96" w:rsidRPr="00582D17" w:rsidRDefault="008E2F96" w:rsidP="00F628A7">
            <w:pPr>
              <w:spacing w:before="60" w:after="60"/>
              <w:jc w:val="center"/>
              <w:rPr>
                <w:sz w:val="22"/>
                <w:szCs w:val="22"/>
              </w:rPr>
            </w:pPr>
            <w:r w:rsidRPr="00582D17">
              <w:rPr>
                <w:sz w:val="22"/>
                <w:szCs w:val="22"/>
              </w:rPr>
              <w:t>M084</w:t>
            </w:r>
          </w:p>
        </w:tc>
      </w:tr>
      <w:tr w:rsidR="008E2F96" w:rsidRPr="0050469B" w14:paraId="5B57461D" w14:textId="77777777" w:rsidTr="00582D17">
        <w:tc>
          <w:tcPr>
            <w:tcW w:w="0" w:type="auto"/>
            <w:vAlign w:val="center"/>
          </w:tcPr>
          <w:p w14:paraId="0977D961" w14:textId="77777777" w:rsidR="008E2F96" w:rsidRPr="00582D17" w:rsidRDefault="008E2F96" w:rsidP="00F628A7">
            <w:pPr>
              <w:spacing w:before="60" w:after="60"/>
              <w:jc w:val="center"/>
              <w:rPr>
                <w:sz w:val="22"/>
                <w:szCs w:val="22"/>
              </w:rPr>
            </w:pPr>
            <w:r w:rsidRPr="00582D17">
              <w:rPr>
                <w:sz w:val="22"/>
                <w:szCs w:val="22"/>
              </w:rPr>
              <w:t>125</w:t>
            </w:r>
          </w:p>
        </w:tc>
        <w:tc>
          <w:tcPr>
            <w:tcW w:w="0" w:type="auto"/>
            <w:vAlign w:val="center"/>
          </w:tcPr>
          <w:p w14:paraId="55DB086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EDEFB30"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76A25FF6" w14:textId="77777777" w:rsidTr="00582D17">
        <w:tc>
          <w:tcPr>
            <w:tcW w:w="0" w:type="auto"/>
            <w:vAlign w:val="center"/>
          </w:tcPr>
          <w:p w14:paraId="3E29B308" w14:textId="77777777" w:rsidR="008E2F96" w:rsidRPr="00582D17" w:rsidRDefault="008E2F96" w:rsidP="00F628A7">
            <w:pPr>
              <w:spacing w:before="60" w:after="60"/>
              <w:jc w:val="center"/>
              <w:rPr>
                <w:sz w:val="22"/>
                <w:szCs w:val="22"/>
              </w:rPr>
            </w:pPr>
            <w:r w:rsidRPr="00582D17">
              <w:rPr>
                <w:sz w:val="22"/>
                <w:szCs w:val="22"/>
              </w:rPr>
              <w:t>126</w:t>
            </w:r>
          </w:p>
        </w:tc>
        <w:tc>
          <w:tcPr>
            <w:tcW w:w="0" w:type="auto"/>
            <w:vAlign w:val="center"/>
          </w:tcPr>
          <w:p w14:paraId="60C61458"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A075707"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5E172722" w14:textId="77777777" w:rsidTr="00582D17">
        <w:tc>
          <w:tcPr>
            <w:tcW w:w="0" w:type="auto"/>
            <w:vAlign w:val="center"/>
          </w:tcPr>
          <w:p w14:paraId="4E4857F4" w14:textId="77777777" w:rsidR="008E2F96" w:rsidRPr="00582D17" w:rsidRDefault="008E2F96" w:rsidP="00F628A7">
            <w:pPr>
              <w:spacing w:before="60" w:after="60"/>
              <w:jc w:val="center"/>
              <w:rPr>
                <w:sz w:val="22"/>
                <w:szCs w:val="22"/>
              </w:rPr>
            </w:pPr>
            <w:r w:rsidRPr="00582D17">
              <w:rPr>
                <w:sz w:val="22"/>
                <w:szCs w:val="22"/>
              </w:rPr>
              <w:t>127</w:t>
            </w:r>
          </w:p>
        </w:tc>
        <w:tc>
          <w:tcPr>
            <w:tcW w:w="0" w:type="auto"/>
            <w:vAlign w:val="center"/>
          </w:tcPr>
          <w:p w14:paraId="48630195"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9409815"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0EA2793B" w14:textId="77777777" w:rsidTr="00582D17">
        <w:tc>
          <w:tcPr>
            <w:tcW w:w="0" w:type="auto"/>
            <w:vAlign w:val="center"/>
          </w:tcPr>
          <w:p w14:paraId="39452476" w14:textId="77777777" w:rsidR="008E2F96" w:rsidRPr="00582D17" w:rsidRDefault="008E2F96" w:rsidP="00F628A7">
            <w:pPr>
              <w:spacing w:before="60" w:after="60"/>
              <w:jc w:val="center"/>
              <w:rPr>
                <w:sz w:val="22"/>
                <w:szCs w:val="22"/>
              </w:rPr>
            </w:pPr>
            <w:r w:rsidRPr="00582D17">
              <w:rPr>
                <w:sz w:val="22"/>
                <w:szCs w:val="22"/>
              </w:rPr>
              <w:t>128</w:t>
            </w:r>
          </w:p>
        </w:tc>
        <w:tc>
          <w:tcPr>
            <w:tcW w:w="0" w:type="auto"/>
            <w:vAlign w:val="center"/>
          </w:tcPr>
          <w:p w14:paraId="2C9485EE"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8E2C4BD"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430E36F7" w14:textId="77777777" w:rsidTr="00582D17">
        <w:tc>
          <w:tcPr>
            <w:tcW w:w="0" w:type="auto"/>
            <w:vAlign w:val="center"/>
          </w:tcPr>
          <w:p w14:paraId="0A11757F" w14:textId="77777777" w:rsidR="008E2F96" w:rsidRPr="00582D17" w:rsidRDefault="008E2F96" w:rsidP="00F628A7">
            <w:pPr>
              <w:spacing w:before="60" w:after="60"/>
              <w:jc w:val="center"/>
              <w:rPr>
                <w:sz w:val="22"/>
                <w:szCs w:val="22"/>
              </w:rPr>
            </w:pPr>
            <w:r w:rsidRPr="00582D17">
              <w:rPr>
                <w:sz w:val="22"/>
                <w:szCs w:val="22"/>
              </w:rPr>
              <w:t>129</w:t>
            </w:r>
          </w:p>
        </w:tc>
        <w:tc>
          <w:tcPr>
            <w:tcW w:w="0" w:type="auto"/>
            <w:vAlign w:val="center"/>
          </w:tcPr>
          <w:p w14:paraId="5AD5514B"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49C8103"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17D5AE36" w14:textId="77777777" w:rsidTr="00582D17">
        <w:tc>
          <w:tcPr>
            <w:tcW w:w="0" w:type="auto"/>
            <w:vAlign w:val="center"/>
          </w:tcPr>
          <w:p w14:paraId="135F8AA2" w14:textId="77777777" w:rsidR="008E2F96" w:rsidRPr="00582D17" w:rsidRDefault="008E2F96" w:rsidP="00F628A7">
            <w:pPr>
              <w:spacing w:before="60" w:after="60"/>
              <w:jc w:val="center"/>
              <w:rPr>
                <w:sz w:val="22"/>
                <w:szCs w:val="22"/>
              </w:rPr>
            </w:pPr>
            <w:r w:rsidRPr="00582D17">
              <w:rPr>
                <w:sz w:val="22"/>
                <w:szCs w:val="22"/>
              </w:rPr>
              <w:t>130</w:t>
            </w:r>
          </w:p>
        </w:tc>
        <w:tc>
          <w:tcPr>
            <w:tcW w:w="0" w:type="auto"/>
            <w:vAlign w:val="center"/>
          </w:tcPr>
          <w:p w14:paraId="535627B7"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B3E8088"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023903CD" w14:textId="77777777" w:rsidTr="00582D17">
        <w:tc>
          <w:tcPr>
            <w:tcW w:w="0" w:type="auto"/>
            <w:vAlign w:val="center"/>
          </w:tcPr>
          <w:p w14:paraId="7B89080F" w14:textId="77777777" w:rsidR="008E2F96" w:rsidRPr="00582D17" w:rsidRDefault="008E2F96" w:rsidP="00F628A7">
            <w:pPr>
              <w:spacing w:before="60" w:after="60"/>
              <w:jc w:val="center"/>
              <w:rPr>
                <w:sz w:val="22"/>
                <w:szCs w:val="22"/>
              </w:rPr>
            </w:pPr>
            <w:r w:rsidRPr="00582D17">
              <w:rPr>
                <w:sz w:val="22"/>
                <w:szCs w:val="22"/>
              </w:rPr>
              <w:t>131</w:t>
            </w:r>
          </w:p>
        </w:tc>
        <w:tc>
          <w:tcPr>
            <w:tcW w:w="0" w:type="auto"/>
            <w:vAlign w:val="center"/>
          </w:tcPr>
          <w:p w14:paraId="53071B5D"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2B198A0" w14:textId="77777777" w:rsidR="008E2F96" w:rsidRPr="00582D17" w:rsidRDefault="008E2F96" w:rsidP="00F628A7">
            <w:pPr>
              <w:spacing w:before="60" w:after="60"/>
              <w:jc w:val="center"/>
              <w:rPr>
                <w:sz w:val="22"/>
                <w:szCs w:val="22"/>
              </w:rPr>
            </w:pPr>
            <w:r w:rsidRPr="00582D17">
              <w:rPr>
                <w:sz w:val="22"/>
                <w:szCs w:val="22"/>
              </w:rPr>
              <w:t>M100</w:t>
            </w:r>
          </w:p>
        </w:tc>
      </w:tr>
      <w:tr w:rsidR="008E2F96" w:rsidRPr="0050469B" w14:paraId="380E3994" w14:textId="77777777" w:rsidTr="00582D17">
        <w:tc>
          <w:tcPr>
            <w:tcW w:w="0" w:type="auto"/>
            <w:vAlign w:val="center"/>
          </w:tcPr>
          <w:p w14:paraId="6053827F" w14:textId="77777777" w:rsidR="008E2F96" w:rsidRPr="00582D17" w:rsidRDefault="008E2F96" w:rsidP="00F628A7">
            <w:pPr>
              <w:spacing w:before="60" w:after="60"/>
              <w:jc w:val="center"/>
              <w:rPr>
                <w:sz w:val="22"/>
                <w:szCs w:val="22"/>
              </w:rPr>
            </w:pPr>
            <w:r w:rsidRPr="00582D17">
              <w:rPr>
                <w:sz w:val="22"/>
                <w:szCs w:val="22"/>
              </w:rPr>
              <w:t>132</w:t>
            </w:r>
          </w:p>
        </w:tc>
        <w:tc>
          <w:tcPr>
            <w:tcW w:w="0" w:type="auto"/>
            <w:vAlign w:val="center"/>
          </w:tcPr>
          <w:p w14:paraId="7EC236B9"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BBA6053" w14:textId="77777777" w:rsidR="008E2F96" w:rsidRPr="00582D17" w:rsidRDefault="008E2F96" w:rsidP="00F628A7">
            <w:pPr>
              <w:spacing w:before="60" w:after="60"/>
              <w:jc w:val="center"/>
              <w:rPr>
                <w:sz w:val="22"/>
                <w:szCs w:val="22"/>
              </w:rPr>
            </w:pPr>
            <w:r w:rsidRPr="00582D17">
              <w:rPr>
                <w:sz w:val="22"/>
                <w:szCs w:val="22"/>
              </w:rPr>
              <w:t>M101</w:t>
            </w:r>
          </w:p>
        </w:tc>
      </w:tr>
      <w:tr w:rsidR="008E2F96" w:rsidRPr="0050469B" w14:paraId="0B851606" w14:textId="77777777" w:rsidTr="00582D17">
        <w:tc>
          <w:tcPr>
            <w:tcW w:w="0" w:type="auto"/>
            <w:vAlign w:val="center"/>
          </w:tcPr>
          <w:p w14:paraId="14C3AC20" w14:textId="77777777" w:rsidR="008E2F96" w:rsidRPr="00582D17" w:rsidRDefault="008E2F96" w:rsidP="00F628A7">
            <w:pPr>
              <w:spacing w:before="60" w:after="60"/>
              <w:jc w:val="center"/>
              <w:rPr>
                <w:sz w:val="22"/>
                <w:szCs w:val="22"/>
              </w:rPr>
            </w:pPr>
            <w:r w:rsidRPr="00582D17">
              <w:rPr>
                <w:sz w:val="22"/>
                <w:szCs w:val="22"/>
              </w:rPr>
              <w:t>133</w:t>
            </w:r>
          </w:p>
        </w:tc>
        <w:tc>
          <w:tcPr>
            <w:tcW w:w="0" w:type="auto"/>
            <w:vAlign w:val="center"/>
          </w:tcPr>
          <w:p w14:paraId="31AEF46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FE411A1" w14:textId="77777777" w:rsidR="008E2F96" w:rsidRPr="00582D17" w:rsidRDefault="008E2F96" w:rsidP="00F628A7">
            <w:pPr>
              <w:spacing w:before="60" w:after="60"/>
              <w:jc w:val="center"/>
              <w:rPr>
                <w:sz w:val="22"/>
                <w:szCs w:val="22"/>
              </w:rPr>
            </w:pPr>
            <w:r w:rsidRPr="00582D17">
              <w:rPr>
                <w:sz w:val="22"/>
                <w:szCs w:val="22"/>
              </w:rPr>
              <w:t>M102</w:t>
            </w:r>
          </w:p>
        </w:tc>
      </w:tr>
      <w:tr w:rsidR="008E2F96" w:rsidRPr="0050469B" w14:paraId="1439E00A" w14:textId="77777777" w:rsidTr="00582D17">
        <w:tc>
          <w:tcPr>
            <w:tcW w:w="0" w:type="auto"/>
            <w:vAlign w:val="center"/>
          </w:tcPr>
          <w:p w14:paraId="0BAA9111" w14:textId="77777777" w:rsidR="008E2F96" w:rsidRPr="00582D17" w:rsidRDefault="008E2F96" w:rsidP="00F628A7">
            <w:pPr>
              <w:spacing w:before="60" w:after="60"/>
              <w:jc w:val="center"/>
              <w:rPr>
                <w:sz w:val="22"/>
                <w:szCs w:val="22"/>
              </w:rPr>
            </w:pPr>
            <w:r w:rsidRPr="00582D17">
              <w:rPr>
                <w:sz w:val="22"/>
                <w:szCs w:val="22"/>
              </w:rPr>
              <w:t>134</w:t>
            </w:r>
          </w:p>
        </w:tc>
        <w:tc>
          <w:tcPr>
            <w:tcW w:w="0" w:type="auto"/>
            <w:vAlign w:val="center"/>
          </w:tcPr>
          <w:p w14:paraId="298BE516"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6E04166" w14:textId="77777777" w:rsidR="008E2F96" w:rsidRPr="00582D17" w:rsidRDefault="008E2F96" w:rsidP="00F628A7">
            <w:pPr>
              <w:spacing w:before="60" w:after="60"/>
              <w:jc w:val="center"/>
              <w:rPr>
                <w:sz w:val="22"/>
                <w:szCs w:val="22"/>
              </w:rPr>
            </w:pPr>
            <w:r w:rsidRPr="00582D17">
              <w:rPr>
                <w:sz w:val="22"/>
                <w:szCs w:val="22"/>
              </w:rPr>
              <w:t>M103</w:t>
            </w:r>
          </w:p>
        </w:tc>
      </w:tr>
      <w:tr w:rsidR="008E2F96" w:rsidRPr="0050469B" w14:paraId="625804F4" w14:textId="77777777" w:rsidTr="00582D17">
        <w:tc>
          <w:tcPr>
            <w:tcW w:w="0" w:type="auto"/>
            <w:vAlign w:val="center"/>
          </w:tcPr>
          <w:p w14:paraId="0B54AE63" w14:textId="77777777" w:rsidR="008E2F96" w:rsidRPr="00582D17" w:rsidRDefault="008E2F96" w:rsidP="00F628A7">
            <w:pPr>
              <w:spacing w:before="60" w:after="60"/>
              <w:jc w:val="center"/>
              <w:rPr>
                <w:sz w:val="22"/>
                <w:szCs w:val="22"/>
              </w:rPr>
            </w:pPr>
            <w:r w:rsidRPr="00582D17">
              <w:rPr>
                <w:sz w:val="22"/>
                <w:szCs w:val="22"/>
              </w:rPr>
              <w:t>135</w:t>
            </w:r>
          </w:p>
        </w:tc>
        <w:tc>
          <w:tcPr>
            <w:tcW w:w="0" w:type="auto"/>
            <w:vAlign w:val="center"/>
          </w:tcPr>
          <w:p w14:paraId="4AB2BBC5"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5DA4A0F" w14:textId="77777777" w:rsidR="008E2F96" w:rsidRPr="00582D17" w:rsidRDefault="008E2F96" w:rsidP="00F628A7">
            <w:pPr>
              <w:spacing w:before="60" w:after="60"/>
              <w:jc w:val="center"/>
              <w:rPr>
                <w:sz w:val="22"/>
                <w:szCs w:val="22"/>
              </w:rPr>
            </w:pPr>
            <w:r w:rsidRPr="00582D17">
              <w:rPr>
                <w:sz w:val="22"/>
                <w:szCs w:val="22"/>
              </w:rPr>
              <w:t>M106</w:t>
            </w:r>
          </w:p>
        </w:tc>
      </w:tr>
      <w:tr w:rsidR="008E2F96" w:rsidRPr="0050469B" w14:paraId="258FC2B7" w14:textId="77777777" w:rsidTr="00582D17">
        <w:tc>
          <w:tcPr>
            <w:tcW w:w="0" w:type="auto"/>
            <w:vAlign w:val="center"/>
          </w:tcPr>
          <w:p w14:paraId="65C2E6DF" w14:textId="77777777" w:rsidR="008E2F96" w:rsidRPr="00582D17" w:rsidRDefault="008E2F96" w:rsidP="00F628A7">
            <w:pPr>
              <w:spacing w:before="60" w:after="60"/>
              <w:jc w:val="center"/>
              <w:rPr>
                <w:sz w:val="22"/>
                <w:szCs w:val="22"/>
              </w:rPr>
            </w:pPr>
            <w:r w:rsidRPr="00582D17">
              <w:rPr>
                <w:sz w:val="22"/>
                <w:szCs w:val="22"/>
              </w:rPr>
              <w:t>136</w:t>
            </w:r>
          </w:p>
        </w:tc>
        <w:tc>
          <w:tcPr>
            <w:tcW w:w="0" w:type="auto"/>
            <w:vAlign w:val="center"/>
          </w:tcPr>
          <w:p w14:paraId="011FD7E0"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DA95E34" w14:textId="77777777" w:rsidR="008E2F96" w:rsidRPr="00582D17" w:rsidRDefault="008E2F96" w:rsidP="00F628A7">
            <w:pPr>
              <w:spacing w:before="60" w:after="60"/>
              <w:jc w:val="center"/>
              <w:rPr>
                <w:sz w:val="22"/>
                <w:szCs w:val="22"/>
              </w:rPr>
            </w:pPr>
            <w:r w:rsidRPr="00582D17">
              <w:rPr>
                <w:sz w:val="22"/>
                <w:szCs w:val="22"/>
              </w:rPr>
              <w:t>M107</w:t>
            </w:r>
          </w:p>
        </w:tc>
      </w:tr>
      <w:tr w:rsidR="008E2F96" w:rsidRPr="0050469B" w14:paraId="158BF8E9" w14:textId="77777777" w:rsidTr="00582D17">
        <w:tc>
          <w:tcPr>
            <w:tcW w:w="0" w:type="auto"/>
            <w:vAlign w:val="center"/>
          </w:tcPr>
          <w:p w14:paraId="172DB2E9" w14:textId="77777777" w:rsidR="008E2F96" w:rsidRPr="00582D17" w:rsidRDefault="008E2F96" w:rsidP="00F628A7">
            <w:pPr>
              <w:spacing w:before="60" w:after="60"/>
              <w:jc w:val="center"/>
              <w:rPr>
                <w:sz w:val="22"/>
                <w:szCs w:val="22"/>
              </w:rPr>
            </w:pPr>
            <w:r w:rsidRPr="00582D17">
              <w:rPr>
                <w:sz w:val="22"/>
                <w:szCs w:val="22"/>
              </w:rPr>
              <w:t>137</w:t>
            </w:r>
          </w:p>
        </w:tc>
        <w:tc>
          <w:tcPr>
            <w:tcW w:w="0" w:type="auto"/>
            <w:vAlign w:val="center"/>
          </w:tcPr>
          <w:p w14:paraId="4F35529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BAF0CD4" w14:textId="77777777" w:rsidR="008E2F96" w:rsidRPr="00582D17" w:rsidRDefault="008E2F96" w:rsidP="00F628A7">
            <w:pPr>
              <w:spacing w:before="60" w:after="60"/>
              <w:jc w:val="center"/>
              <w:rPr>
                <w:sz w:val="22"/>
                <w:szCs w:val="22"/>
              </w:rPr>
            </w:pPr>
            <w:r w:rsidRPr="00582D17">
              <w:rPr>
                <w:sz w:val="22"/>
                <w:szCs w:val="22"/>
              </w:rPr>
              <w:t>M108</w:t>
            </w:r>
          </w:p>
        </w:tc>
      </w:tr>
      <w:tr w:rsidR="008E2F96" w:rsidRPr="0050469B" w14:paraId="2E1458E6" w14:textId="77777777" w:rsidTr="00582D17">
        <w:tc>
          <w:tcPr>
            <w:tcW w:w="0" w:type="auto"/>
            <w:vAlign w:val="center"/>
          </w:tcPr>
          <w:p w14:paraId="35D8B898" w14:textId="77777777" w:rsidR="008E2F96" w:rsidRPr="00582D17" w:rsidRDefault="008E2F96" w:rsidP="00F628A7">
            <w:pPr>
              <w:spacing w:before="60" w:after="60"/>
              <w:jc w:val="center"/>
              <w:rPr>
                <w:sz w:val="22"/>
                <w:szCs w:val="22"/>
              </w:rPr>
            </w:pPr>
            <w:r w:rsidRPr="00582D17">
              <w:rPr>
                <w:sz w:val="22"/>
                <w:szCs w:val="22"/>
              </w:rPr>
              <w:t>138</w:t>
            </w:r>
          </w:p>
        </w:tc>
        <w:tc>
          <w:tcPr>
            <w:tcW w:w="0" w:type="auto"/>
            <w:vAlign w:val="center"/>
          </w:tcPr>
          <w:p w14:paraId="562E70AA"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EA5149B" w14:textId="77777777" w:rsidR="008E2F96" w:rsidRPr="00582D17" w:rsidRDefault="008E2F96" w:rsidP="00F628A7">
            <w:pPr>
              <w:spacing w:before="60" w:after="60"/>
              <w:jc w:val="center"/>
              <w:rPr>
                <w:sz w:val="22"/>
                <w:szCs w:val="22"/>
              </w:rPr>
            </w:pPr>
            <w:r w:rsidRPr="00582D17">
              <w:rPr>
                <w:sz w:val="22"/>
                <w:szCs w:val="22"/>
              </w:rPr>
              <w:t>M109</w:t>
            </w:r>
          </w:p>
        </w:tc>
      </w:tr>
      <w:tr w:rsidR="008E2F96" w:rsidRPr="0050469B" w14:paraId="586FF969" w14:textId="77777777" w:rsidTr="00582D17">
        <w:tc>
          <w:tcPr>
            <w:tcW w:w="0" w:type="auto"/>
            <w:vAlign w:val="center"/>
          </w:tcPr>
          <w:p w14:paraId="5DA33A2F" w14:textId="77777777" w:rsidR="008E2F96" w:rsidRPr="00582D17" w:rsidRDefault="008E2F96" w:rsidP="00F628A7">
            <w:pPr>
              <w:spacing w:before="60" w:after="60"/>
              <w:jc w:val="center"/>
              <w:rPr>
                <w:sz w:val="22"/>
                <w:szCs w:val="22"/>
              </w:rPr>
            </w:pPr>
            <w:r w:rsidRPr="00582D17">
              <w:rPr>
                <w:sz w:val="22"/>
                <w:szCs w:val="22"/>
              </w:rPr>
              <w:t>139</w:t>
            </w:r>
          </w:p>
        </w:tc>
        <w:tc>
          <w:tcPr>
            <w:tcW w:w="0" w:type="auto"/>
            <w:vAlign w:val="center"/>
          </w:tcPr>
          <w:p w14:paraId="59FBF39D"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31BDC65F"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460D3E4D" w14:textId="77777777" w:rsidTr="00582D17">
        <w:tc>
          <w:tcPr>
            <w:tcW w:w="0" w:type="auto"/>
            <w:vAlign w:val="center"/>
          </w:tcPr>
          <w:p w14:paraId="5AC0153F" w14:textId="77777777" w:rsidR="008E2F96" w:rsidRPr="00582D17" w:rsidRDefault="008E2F96" w:rsidP="00F628A7">
            <w:pPr>
              <w:spacing w:before="60" w:after="60"/>
              <w:jc w:val="center"/>
              <w:rPr>
                <w:sz w:val="22"/>
                <w:szCs w:val="22"/>
              </w:rPr>
            </w:pPr>
            <w:r w:rsidRPr="00582D17">
              <w:rPr>
                <w:sz w:val="22"/>
                <w:szCs w:val="22"/>
              </w:rPr>
              <w:t>140</w:t>
            </w:r>
          </w:p>
        </w:tc>
        <w:tc>
          <w:tcPr>
            <w:tcW w:w="0" w:type="auto"/>
            <w:vAlign w:val="center"/>
          </w:tcPr>
          <w:p w14:paraId="15FC0581"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006BE3C2"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7C8DABD0" w14:textId="77777777" w:rsidTr="00582D17">
        <w:tc>
          <w:tcPr>
            <w:tcW w:w="0" w:type="auto"/>
            <w:vAlign w:val="center"/>
          </w:tcPr>
          <w:p w14:paraId="051BEBFD" w14:textId="77777777" w:rsidR="008E2F96" w:rsidRPr="00582D17" w:rsidRDefault="008E2F96" w:rsidP="00F628A7">
            <w:pPr>
              <w:spacing w:before="60" w:after="60"/>
              <w:jc w:val="center"/>
              <w:rPr>
                <w:sz w:val="22"/>
                <w:szCs w:val="22"/>
              </w:rPr>
            </w:pPr>
            <w:r w:rsidRPr="00582D17">
              <w:rPr>
                <w:sz w:val="22"/>
                <w:szCs w:val="22"/>
              </w:rPr>
              <w:t>141</w:t>
            </w:r>
          </w:p>
        </w:tc>
        <w:tc>
          <w:tcPr>
            <w:tcW w:w="0" w:type="auto"/>
            <w:vAlign w:val="center"/>
          </w:tcPr>
          <w:p w14:paraId="1B3909F3"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763F7C3A"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1F6E0452" w14:textId="77777777" w:rsidTr="00582D17">
        <w:tc>
          <w:tcPr>
            <w:tcW w:w="0" w:type="auto"/>
            <w:vAlign w:val="center"/>
          </w:tcPr>
          <w:p w14:paraId="62053662" w14:textId="77777777" w:rsidR="008E2F96" w:rsidRPr="00582D17" w:rsidRDefault="008E2F96" w:rsidP="00F628A7">
            <w:pPr>
              <w:spacing w:before="60" w:after="60"/>
              <w:jc w:val="center"/>
              <w:rPr>
                <w:sz w:val="22"/>
                <w:szCs w:val="22"/>
              </w:rPr>
            </w:pPr>
            <w:r w:rsidRPr="00582D17">
              <w:rPr>
                <w:sz w:val="22"/>
                <w:szCs w:val="22"/>
              </w:rPr>
              <w:t>142</w:t>
            </w:r>
          </w:p>
        </w:tc>
        <w:tc>
          <w:tcPr>
            <w:tcW w:w="0" w:type="auto"/>
            <w:vAlign w:val="center"/>
          </w:tcPr>
          <w:p w14:paraId="7D043620"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259D5260"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14207F4C" w14:textId="77777777" w:rsidTr="00582D17">
        <w:tc>
          <w:tcPr>
            <w:tcW w:w="0" w:type="auto"/>
            <w:vAlign w:val="center"/>
          </w:tcPr>
          <w:p w14:paraId="5AA8704A" w14:textId="77777777" w:rsidR="008E2F96" w:rsidRPr="00582D17" w:rsidRDefault="008E2F96" w:rsidP="00F628A7">
            <w:pPr>
              <w:spacing w:before="60" w:after="60"/>
              <w:jc w:val="center"/>
              <w:rPr>
                <w:sz w:val="22"/>
                <w:szCs w:val="22"/>
              </w:rPr>
            </w:pPr>
            <w:r w:rsidRPr="00582D17">
              <w:rPr>
                <w:sz w:val="22"/>
                <w:szCs w:val="22"/>
              </w:rPr>
              <w:t>143</w:t>
            </w:r>
          </w:p>
        </w:tc>
        <w:tc>
          <w:tcPr>
            <w:tcW w:w="0" w:type="auto"/>
            <w:vAlign w:val="center"/>
          </w:tcPr>
          <w:p w14:paraId="0AE8B10F"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1BDD4EB0"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7AE9ABFB" w14:textId="77777777" w:rsidTr="00582D17">
        <w:tc>
          <w:tcPr>
            <w:tcW w:w="0" w:type="auto"/>
            <w:vAlign w:val="center"/>
          </w:tcPr>
          <w:p w14:paraId="3DC0336B" w14:textId="77777777" w:rsidR="008E2F96" w:rsidRPr="00582D17" w:rsidRDefault="008E2F96" w:rsidP="00F628A7">
            <w:pPr>
              <w:spacing w:before="60" w:after="60"/>
              <w:jc w:val="center"/>
              <w:rPr>
                <w:sz w:val="22"/>
                <w:szCs w:val="22"/>
              </w:rPr>
            </w:pPr>
            <w:r w:rsidRPr="00582D17">
              <w:rPr>
                <w:sz w:val="22"/>
                <w:szCs w:val="22"/>
              </w:rPr>
              <w:t>144</w:t>
            </w:r>
          </w:p>
        </w:tc>
        <w:tc>
          <w:tcPr>
            <w:tcW w:w="0" w:type="auto"/>
            <w:vAlign w:val="center"/>
          </w:tcPr>
          <w:p w14:paraId="11815B2D"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2A9395E1"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11BE50B6" w14:textId="77777777" w:rsidTr="00582D17">
        <w:tc>
          <w:tcPr>
            <w:tcW w:w="0" w:type="auto"/>
            <w:vAlign w:val="center"/>
          </w:tcPr>
          <w:p w14:paraId="7177B4D1" w14:textId="77777777" w:rsidR="008E2F96" w:rsidRPr="00582D17" w:rsidRDefault="008E2F96" w:rsidP="00F628A7">
            <w:pPr>
              <w:spacing w:before="60" w:after="60"/>
              <w:jc w:val="center"/>
              <w:rPr>
                <w:sz w:val="22"/>
                <w:szCs w:val="22"/>
              </w:rPr>
            </w:pPr>
            <w:r w:rsidRPr="00582D17">
              <w:rPr>
                <w:sz w:val="22"/>
                <w:szCs w:val="22"/>
              </w:rPr>
              <w:t>145</w:t>
            </w:r>
          </w:p>
        </w:tc>
        <w:tc>
          <w:tcPr>
            <w:tcW w:w="0" w:type="auto"/>
            <w:vAlign w:val="center"/>
          </w:tcPr>
          <w:p w14:paraId="1860A0DA"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4E078677"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49C5B882" w14:textId="77777777" w:rsidTr="00582D17">
        <w:tc>
          <w:tcPr>
            <w:tcW w:w="0" w:type="auto"/>
            <w:vAlign w:val="center"/>
          </w:tcPr>
          <w:p w14:paraId="4D2B028D" w14:textId="77777777" w:rsidR="008E2F96" w:rsidRPr="00582D17" w:rsidRDefault="008E2F96" w:rsidP="00F628A7">
            <w:pPr>
              <w:spacing w:before="60" w:after="60"/>
              <w:jc w:val="center"/>
              <w:rPr>
                <w:sz w:val="22"/>
                <w:szCs w:val="22"/>
              </w:rPr>
            </w:pPr>
            <w:r w:rsidRPr="00582D17">
              <w:rPr>
                <w:sz w:val="22"/>
                <w:szCs w:val="22"/>
              </w:rPr>
              <w:t>146</w:t>
            </w:r>
          </w:p>
        </w:tc>
        <w:tc>
          <w:tcPr>
            <w:tcW w:w="0" w:type="auto"/>
            <w:vAlign w:val="center"/>
          </w:tcPr>
          <w:p w14:paraId="060DAA0D"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55416B7F"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0AAC602E" w14:textId="77777777" w:rsidTr="00582D17">
        <w:tc>
          <w:tcPr>
            <w:tcW w:w="0" w:type="auto"/>
            <w:vAlign w:val="center"/>
          </w:tcPr>
          <w:p w14:paraId="4144371B" w14:textId="77777777" w:rsidR="008E2F96" w:rsidRPr="00582D17" w:rsidRDefault="008E2F96" w:rsidP="00F628A7">
            <w:pPr>
              <w:spacing w:before="60" w:after="60"/>
              <w:jc w:val="center"/>
              <w:rPr>
                <w:sz w:val="22"/>
                <w:szCs w:val="22"/>
              </w:rPr>
            </w:pPr>
            <w:r w:rsidRPr="00582D17">
              <w:rPr>
                <w:sz w:val="22"/>
                <w:szCs w:val="22"/>
              </w:rPr>
              <w:t>147</w:t>
            </w:r>
          </w:p>
        </w:tc>
        <w:tc>
          <w:tcPr>
            <w:tcW w:w="0" w:type="auto"/>
            <w:vAlign w:val="center"/>
          </w:tcPr>
          <w:p w14:paraId="7102E584"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172BE993" w14:textId="77777777" w:rsidR="008E2F96" w:rsidRPr="00582D17" w:rsidRDefault="008E2F96" w:rsidP="00F628A7">
            <w:pPr>
              <w:spacing w:before="60" w:after="60"/>
              <w:jc w:val="center"/>
              <w:rPr>
                <w:sz w:val="22"/>
                <w:szCs w:val="22"/>
              </w:rPr>
            </w:pPr>
            <w:r w:rsidRPr="00582D17">
              <w:rPr>
                <w:sz w:val="22"/>
                <w:szCs w:val="22"/>
              </w:rPr>
              <w:t>M036</w:t>
            </w:r>
          </w:p>
        </w:tc>
      </w:tr>
      <w:tr w:rsidR="008E2F96" w:rsidRPr="0050469B" w14:paraId="50C579DD" w14:textId="77777777" w:rsidTr="00582D17">
        <w:tc>
          <w:tcPr>
            <w:tcW w:w="0" w:type="auto"/>
            <w:vAlign w:val="center"/>
          </w:tcPr>
          <w:p w14:paraId="11F28BE5" w14:textId="77777777" w:rsidR="008E2F96" w:rsidRPr="00582D17" w:rsidRDefault="008E2F96" w:rsidP="00F628A7">
            <w:pPr>
              <w:spacing w:before="60" w:after="60"/>
              <w:jc w:val="center"/>
              <w:rPr>
                <w:sz w:val="22"/>
                <w:szCs w:val="22"/>
              </w:rPr>
            </w:pPr>
            <w:r w:rsidRPr="00582D17">
              <w:rPr>
                <w:sz w:val="22"/>
                <w:szCs w:val="22"/>
              </w:rPr>
              <w:t>148</w:t>
            </w:r>
          </w:p>
        </w:tc>
        <w:tc>
          <w:tcPr>
            <w:tcW w:w="0" w:type="auto"/>
            <w:vAlign w:val="center"/>
          </w:tcPr>
          <w:p w14:paraId="20ED9919"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561723CE" w14:textId="77777777" w:rsidR="008E2F96" w:rsidRPr="00582D17" w:rsidRDefault="008E2F96" w:rsidP="00F628A7">
            <w:pPr>
              <w:spacing w:before="60" w:after="60"/>
              <w:jc w:val="center"/>
              <w:rPr>
                <w:sz w:val="22"/>
                <w:szCs w:val="22"/>
              </w:rPr>
            </w:pPr>
            <w:r w:rsidRPr="00582D17">
              <w:rPr>
                <w:sz w:val="22"/>
                <w:szCs w:val="22"/>
              </w:rPr>
              <w:t>M041</w:t>
            </w:r>
          </w:p>
        </w:tc>
      </w:tr>
      <w:tr w:rsidR="008E2F96" w:rsidRPr="0050469B" w14:paraId="0B058020" w14:textId="77777777" w:rsidTr="00582D17">
        <w:tc>
          <w:tcPr>
            <w:tcW w:w="0" w:type="auto"/>
            <w:vAlign w:val="center"/>
          </w:tcPr>
          <w:p w14:paraId="42E0FFEE" w14:textId="77777777" w:rsidR="008E2F96" w:rsidRPr="00582D17" w:rsidRDefault="008E2F96" w:rsidP="00F628A7">
            <w:pPr>
              <w:spacing w:before="60" w:after="60"/>
              <w:jc w:val="center"/>
              <w:rPr>
                <w:sz w:val="22"/>
                <w:szCs w:val="22"/>
              </w:rPr>
            </w:pPr>
            <w:r w:rsidRPr="00582D17">
              <w:rPr>
                <w:sz w:val="22"/>
                <w:szCs w:val="22"/>
              </w:rPr>
              <w:t>149</w:t>
            </w:r>
          </w:p>
        </w:tc>
        <w:tc>
          <w:tcPr>
            <w:tcW w:w="0" w:type="auto"/>
            <w:vAlign w:val="center"/>
          </w:tcPr>
          <w:p w14:paraId="4CC735D6"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11692D8F"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07F1EC9B" w14:textId="77777777" w:rsidTr="00582D17">
        <w:tc>
          <w:tcPr>
            <w:tcW w:w="0" w:type="auto"/>
            <w:vAlign w:val="center"/>
          </w:tcPr>
          <w:p w14:paraId="6D10EF70" w14:textId="77777777" w:rsidR="008E2F96" w:rsidRPr="00582D17" w:rsidRDefault="008E2F96" w:rsidP="00F628A7">
            <w:pPr>
              <w:spacing w:before="60" w:after="60"/>
              <w:jc w:val="center"/>
              <w:rPr>
                <w:sz w:val="22"/>
                <w:szCs w:val="22"/>
              </w:rPr>
            </w:pPr>
            <w:r w:rsidRPr="00582D17">
              <w:rPr>
                <w:sz w:val="22"/>
                <w:szCs w:val="22"/>
              </w:rPr>
              <w:t>150</w:t>
            </w:r>
          </w:p>
        </w:tc>
        <w:tc>
          <w:tcPr>
            <w:tcW w:w="0" w:type="auto"/>
            <w:vAlign w:val="center"/>
          </w:tcPr>
          <w:p w14:paraId="3DBE9526"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536C9737"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42A83684" w14:textId="77777777" w:rsidTr="00582D17">
        <w:tc>
          <w:tcPr>
            <w:tcW w:w="0" w:type="auto"/>
            <w:vAlign w:val="center"/>
          </w:tcPr>
          <w:p w14:paraId="670E9EB1" w14:textId="77777777" w:rsidR="008E2F96" w:rsidRPr="00582D17" w:rsidRDefault="008E2F96" w:rsidP="00F628A7">
            <w:pPr>
              <w:spacing w:before="60" w:after="60"/>
              <w:jc w:val="center"/>
              <w:rPr>
                <w:sz w:val="22"/>
                <w:szCs w:val="22"/>
              </w:rPr>
            </w:pPr>
            <w:r w:rsidRPr="00582D17">
              <w:rPr>
                <w:sz w:val="22"/>
                <w:szCs w:val="22"/>
              </w:rPr>
              <w:t>151</w:t>
            </w:r>
          </w:p>
        </w:tc>
        <w:tc>
          <w:tcPr>
            <w:tcW w:w="0" w:type="auto"/>
            <w:vAlign w:val="center"/>
          </w:tcPr>
          <w:p w14:paraId="36EAE8D5"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6CF308DF" w14:textId="77777777" w:rsidR="008E2F96" w:rsidRPr="00582D17" w:rsidRDefault="008E2F96" w:rsidP="00F628A7">
            <w:pPr>
              <w:spacing w:before="60" w:after="60"/>
              <w:jc w:val="center"/>
              <w:rPr>
                <w:sz w:val="22"/>
                <w:szCs w:val="22"/>
              </w:rPr>
            </w:pPr>
            <w:r w:rsidRPr="00582D17">
              <w:rPr>
                <w:sz w:val="22"/>
                <w:szCs w:val="22"/>
              </w:rPr>
              <w:t>M065</w:t>
            </w:r>
          </w:p>
        </w:tc>
      </w:tr>
      <w:tr w:rsidR="008E2F96" w:rsidRPr="0050469B" w14:paraId="04F92947" w14:textId="77777777" w:rsidTr="00582D17">
        <w:tc>
          <w:tcPr>
            <w:tcW w:w="0" w:type="auto"/>
            <w:vAlign w:val="center"/>
          </w:tcPr>
          <w:p w14:paraId="4A40482F" w14:textId="77777777" w:rsidR="008E2F96" w:rsidRPr="00582D17" w:rsidRDefault="008E2F96" w:rsidP="00F628A7">
            <w:pPr>
              <w:spacing w:before="60" w:after="60"/>
              <w:jc w:val="center"/>
              <w:rPr>
                <w:sz w:val="22"/>
                <w:szCs w:val="22"/>
              </w:rPr>
            </w:pPr>
            <w:r w:rsidRPr="00582D17">
              <w:rPr>
                <w:sz w:val="22"/>
                <w:szCs w:val="22"/>
              </w:rPr>
              <w:t>152</w:t>
            </w:r>
          </w:p>
        </w:tc>
        <w:tc>
          <w:tcPr>
            <w:tcW w:w="0" w:type="auto"/>
            <w:vAlign w:val="center"/>
          </w:tcPr>
          <w:p w14:paraId="1F1E11F0"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5FA2D603" w14:textId="77777777" w:rsidR="008E2F96" w:rsidRPr="00582D17" w:rsidRDefault="008E2F96" w:rsidP="00F628A7">
            <w:pPr>
              <w:spacing w:before="60" w:after="60"/>
              <w:jc w:val="center"/>
              <w:rPr>
                <w:sz w:val="22"/>
                <w:szCs w:val="22"/>
              </w:rPr>
            </w:pPr>
            <w:r w:rsidRPr="00582D17">
              <w:rPr>
                <w:sz w:val="22"/>
                <w:szCs w:val="22"/>
              </w:rPr>
              <w:t>M066</w:t>
            </w:r>
          </w:p>
        </w:tc>
      </w:tr>
      <w:tr w:rsidR="008E2F96" w:rsidRPr="0050469B" w14:paraId="0440B573" w14:textId="77777777" w:rsidTr="00582D17">
        <w:tc>
          <w:tcPr>
            <w:tcW w:w="0" w:type="auto"/>
            <w:vAlign w:val="center"/>
          </w:tcPr>
          <w:p w14:paraId="65B149C1" w14:textId="77777777" w:rsidR="008E2F96" w:rsidRPr="00582D17" w:rsidRDefault="008E2F96" w:rsidP="00F628A7">
            <w:pPr>
              <w:spacing w:before="60" w:after="60"/>
              <w:jc w:val="center"/>
              <w:rPr>
                <w:sz w:val="22"/>
                <w:szCs w:val="22"/>
              </w:rPr>
            </w:pPr>
            <w:r w:rsidRPr="00582D17">
              <w:rPr>
                <w:sz w:val="22"/>
                <w:szCs w:val="22"/>
              </w:rPr>
              <w:t>153</w:t>
            </w:r>
          </w:p>
        </w:tc>
        <w:tc>
          <w:tcPr>
            <w:tcW w:w="0" w:type="auto"/>
            <w:vAlign w:val="center"/>
          </w:tcPr>
          <w:p w14:paraId="5D675D75"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6179445E" w14:textId="77777777" w:rsidR="008E2F96" w:rsidRPr="00582D17" w:rsidRDefault="008E2F96" w:rsidP="00F628A7">
            <w:pPr>
              <w:spacing w:before="60" w:after="60"/>
              <w:jc w:val="center"/>
              <w:rPr>
                <w:sz w:val="22"/>
                <w:szCs w:val="22"/>
              </w:rPr>
            </w:pPr>
            <w:r w:rsidRPr="00582D17">
              <w:rPr>
                <w:sz w:val="22"/>
                <w:szCs w:val="22"/>
              </w:rPr>
              <w:t>M067</w:t>
            </w:r>
          </w:p>
        </w:tc>
      </w:tr>
      <w:tr w:rsidR="008E2F96" w:rsidRPr="0050469B" w14:paraId="59990039" w14:textId="77777777" w:rsidTr="00582D17">
        <w:tc>
          <w:tcPr>
            <w:tcW w:w="0" w:type="auto"/>
            <w:vAlign w:val="center"/>
          </w:tcPr>
          <w:p w14:paraId="417DB473" w14:textId="77777777" w:rsidR="008E2F96" w:rsidRPr="00582D17" w:rsidRDefault="008E2F96" w:rsidP="00F628A7">
            <w:pPr>
              <w:spacing w:before="60" w:after="60"/>
              <w:jc w:val="center"/>
              <w:rPr>
                <w:sz w:val="22"/>
                <w:szCs w:val="22"/>
              </w:rPr>
            </w:pPr>
            <w:r w:rsidRPr="00582D17">
              <w:rPr>
                <w:sz w:val="22"/>
                <w:szCs w:val="22"/>
              </w:rPr>
              <w:t>154</w:t>
            </w:r>
          </w:p>
        </w:tc>
        <w:tc>
          <w:tcPr>
            <w:tcW w:w="0" w:type="auto"/>
            <w:vAlign w:val="center"/>
          </w:tcPr>
          <w:p w14:paraId="0E80780C"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718A16C9" w14:textId="77777777" w:rsidR="008E2F96" w:rsidRPr="00582D17" w:rsidRDefault="008E2F96" w:rsidP="00F628A7">
            <w:pPr>
              <w:spacing w:before="60" w:after="60"/>
              <w:jc w:val="center"/>
              <w:rPr>
                <w:sz w:val="22"/>
                <w:szCs w:val="22"/>
              </w:rPr>
            </w:pPr>
            <w:r w:rsidRPr="00582D17">
              <w:rPr>
                <w:sz w:val="22"/>
                <w:szCs w:val="22"/>
              </w:rPr>
              <w:t>M086</w:t>
            </w:r>
          </w:p>
        </w:tc>
      </w:tr>
      <w:tr w:rsidR="008E2F96" w:rsidRPr="0050469B" w14:paraId="77918581" w14:textId="77777777" w:rsidTr="00582D17">
        <w:tc>
          <w:tcPr>
            <w:tcW w:w="0" w:type="auto"/>
            <w:vAlign w:val="center"/>
          </w:tcPr>
          <w:p w14:paraId="5DAA776D" w14:textId="77777777" w:rsidR="008E2F96" w:rsidRPr="00582D17" w:rsidRDefault="008E2F96" w:rsidP="00F628A7">
            <w:pPr>
              <w:spacing w:before="60" w:after="60"/>
              <w:jc w:val="center"/>
              <w:rPr>
                <w:sz w:val="22"/>
                <w:szCs w:val="22"/>
              </w:rPr>
            </w:pPr>
            <w:r w:rsidRPr="00582D17">
              <w:rPr>
                <w:sz w:val="22"/>
                <w:szCs w:val="22"/>
              </w:rPr>
              <w:t>155</w:t>
            </w:r>
          </w:p>
        </w:tc>
        <w:tc>
          <w:tcPr>
            <w:tcW w:w="0" w:type="auto"/>
            <w:vAlign w:val="center"/>
          </w:tcPr>
          <w:p w14:paraId="6FB47FF0"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7A9D173D" w14:textId="77777777" w:rsidR="008E2F96" w:rsidRPr="00582D17" w:rsidRDefault="008E2F96" w:rsidP="00F628A7">
            <w:pPr>
              <w:spacing w:before="60" w:after="60"/>
              <w:jc w:val="center"/>
              <w:rPr>
                <w:sz w:val="22"/>
                <w:szCs w:val="22"/>
              </w:rPr>
            </w:pPr>
            <w:r w:rsidRPr="00582D17">
              <w:rPr>
                <w:sz w:val="22"/>
                <w:szCs w:val="22"/>
              </w:rPr>
              <w:t>M087</w:t>
            </w:r>
          </w:p>
        </w:tc>
      </w:tr>
      <w:tr w:rsidR="008E2F96" w:rsidRPr="0050469B" w14:paraId="2B936AFA" w14:textId="77777777" w:rsidTr="00582D17">
        <w:tc>
          <w:tcPr>
            <w:tcW w:w="0" w:type="auto"/>
            <w:vAlign w:val="center"/>
          </w:tcPr>
          <w:p w14:paraId="24BB99EE" w14:textId="77777777" w:rsidR="008E2F96" w:rsidRPr="00582D17" w:rsidRDefault="008E2F96" w:rsidP="00F628A7">
            <w:pPr>
              <w:spacing w:before="60" w:after="60"/>
              <w:jc w:val="center"/>
              <w:rPr>
                <w:sz w:val="22"/>
                <w:szCs w:val="22"/>
              </w:rPr>
            </w:pPr>
            <w:r w:rsidRPr="00582D17">
              <w:rPr>
                <w:sz w:val="22"/>
                <w:szCs w:val="22"/>
              </w:rPr>
              <w:t>156</w:t>
            </w:r>
          </w:p>
        </w:tc>
        <w:tc>
          <w:tcPr>
            <w:tcW w:w="0" w:type="auto"/>
            <w:vAlign w:val="center"/>
          </w:tcPr>
          <w:p w14:paraId="4C0D00DF"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29E75ACE" w14:textId="77777777" w:rsidR="008E2F96" w:rsidRPr="00582D17" w:rsidRDefault="008E2F96" w:rsidP="00F628A7">
            <w:pPr>
              <w:spacing w:before="60" w:after="60"/>
              <w:jc w:val="center"/>
              <w:rPr>
                <w:sz w:val="22"/>
                <w:szCs w:val="22"/>
              </w:rPr>
            </w:pPr>
            <w:r w:rsidRPr="00582D17">
              <w:rPr>
                <w:sz w:val="22"/>
                <w:szCs w:val="22"/>
              </w:rPr>
              <w:t>M088</w:t>
            </w:r>
          </w:p>
        </w:tc>
      </w:tr>
      <w:tr w:rsidR="008E2F96" w:rsidRPr="0050469B" w14:paraId="023D5E6B" w14:textId="77777777" w:rsidTr="00582D17">
        <w:tc>
          <w:tcPr>
            <w:tcW w:w="0" w:type="auto"/>
            <w:vAlign w:val="center"/>
          </w:tcPr>
          <w:p w14:paraId="517BC000" w14:textId="77777777" w:rsidR="008E2F96" w:rsidRPr="00582D17" w:rsidRDefault="008E2F96" w:rsidP="00F628A7">
            <w:pPr>
              <w:spacing w:before="60" w:after="60"/>
              <w:jc w:val="center"/>
              <w:rPr>
                <w:sz w:val="22"/>
                <w:szCs w:val="22"/>
              </w:rPr>
            </w:pPr>
            <w:r w:rsidRPr="00582D17">
              <w:rPr>
                <w:sz w:val="22"/>
                <w:szCs w:val="22"/>
              </w:rPr>
              <w:t>157</w:t>
            </w:r>
          </w:p>
        </w:tc>
        <w:tc>
          <w:tcPr>
            <w:tcW w:w="0" w:type="auto"/>
            <w:vAlign w:val="center"/>
          </w:tcPr>
          <w:p w14:paraId="1381AF46"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712DB9CA" w14:textId="77777777" w:rsidR="008E2F96" w:rsidRPr="00582D17" w:rsidRDefault="008E2F96" w:rsidP="00F628A7">
            <w:pPr>
              <w:spacing w:before="60" w:after="60"/>
              <w:jc w:val="center"/>
              <w:rPr>
                <w:sz w:val="22"/>
                <w:szCs w:val="22"/>
              </w:rPr>
            </w:pPr>
            <w:r w:rsidRPr="00582D17">
              <w:rPr>
                <w:sz w:val="22"/>
                <w:szCs w:val="22"/>
              </w:rPr>
              <w:t>M089</w:t>
            </w:r>
          </w:p>
        </w:tc>
      </w:tr>
      <w:tr w:rsidR="008E2F96" w:rsidRPr="0050469B" w14:paraId="2919D6E8" w14:textId="77777777" w:rsidTr="00582D17">
        <w:tc>
          <w:tcPr>
            <w:tcW w:w="0" w:type="auto"/>
            <w:vAlign w:val="center"/>
          </w:tcPr>
          <w:p w14:paraId="075BCEDF" w14:textId="77777777" w:rsidR="008E2F96" w:rsidRPr="00582D17" w:rsidRDefault="008E2F96" w:rsidP="00F628A7">
            <w:pPr>
              <w:spacing w:before="60" w:after="60"/>
              <w:jc w:val="center"/>
              <w:rPr>
                <w:sz w:val="22"/>
                <w:szCs w:val="22"/>
              </w:rPr>
            </w:pPr>
            <w:r w:rsidRPr="00582D17">
              <w:rPr>
                <w:sz w:val="22"/>
                <w:szCs w:val="22"/>
              </w:rPr>
              <w:t>158</w:t>
            </w:r>
          </w:p>
        </w:tc>
        <w:tc>
          <w:tcPr>
            <w:tcW w:w="0" w:type="auto"/>
            <w:vAlign w:val="center"/>
          </w:tcPr>
          <w:p w14:paraId="681BE3A1"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10F8852D"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0800B8DB" w14:textId="77777777" w:rsidTr="00582D17">
        <w:tc>
          <w:tcPr>
            <w:tcW w:w="0" w:type="auto"/>
            <w:vAlign w:val="center"/>
          </w:tcPr>
          <w:p w14:paraId="5F5647AA" w14:textId="77777777" w:rsidR="008E2F96" w:rsidRPr="00582D17" w:rsidRDefault="008E2F96" w:rsidP="00F628A7">
            <w:pPr>
              <w:spacing w:before="60" w:after="60"/>
              <w:jc w:val="center"/>
              <w:rPr>
                <w:sz w:val="22"/>
                <w:szCs w:val="22"/>
              </w:rPr>
            </w:pPr>
            <w:r w:rsidRPr="00582D17">
              <w:rPr>
                <w:sz w:val="22"/>
                <w:szCs w:val="22"/>
              </w:rPr>
              <w:t>159</w:t>
            </w:r>
          </w:p>
        </w:tc>
        <w:tc>
          <w:tcPr>
            <w:tcW w:w="0" w:type="auto"/>
            <w:vAlign w:val="center"/>
          </w:tcPr>
          <w:p w14:paraId="0C08263E"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2FAFD810"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4D3BE4F1" w14:textId="77777777" w:rsidTr="00582D17">
        <w:tc>
          <w:tcPr>
            <w:tcW w:w="0" w:type="auto"/>
            <w:vAlign w:val="center"/>
          </w:tcPr>
          <w:p w14:paraId="1EC05146" w14:textId="77777777" w:rsidR="008E2F96" w:rsidRPr="00582D17" w:rsidRDefault="008E2F96" w:rsidP="00F628A7">
            <w:pPr>
              <w:spacing w:before="60" w:after="60"/>
              <w:jc w:val="center"/>
              <w:rPr>
                <w:sz w:val="22"/>
                <w:szCs w:val="22"/>
              </w:rPr>
            </w:pPr>
            <w:r w:rsidRPr="00582D17">
              <w:rPr>
                <w:sz w:val="22"/>
                <w:szCs w:val="22"/>
              </w:rPr>
              <w:t>160</w:t>
            </w:r>
          </w:p>
        </w:tc>
        <w:tc>
          <w:tcPr>
            <w:tcW w:w="0" w:type="auto"/>
            <w:vAlign w:val="center"/>
          </w:tcPr>
          <w:p w14:paraId="52FAA83F"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75154D1A"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2C9CD96C" w14:textId="77777777" w:rsidTr="00582D17">
        <w:tc>
          <w:tcPr>
            <w:tcW w:w="0" w:type="auto"/>
            <w:vAlign w:val="center"/>
          </w:tcPr>
          <w:p w14:paraId="0DCACD31" w14:textId="77777777" w:rsidR="008E2F96" w:rsidRPr="00582D17" w:rsidRDefault="008E2F96" w:rsidP="00F628A7">
            <w:pPr>
              <w:spacing w:before="60" w:after="60"/>
              <w:jc w:val="center"/>
              <w:rPr>
                <w:sz w:val="22"/>
                <w:szCs w:val="22"/>
              </w:rPr>
            </w:pPr>
            <w:r w:rsidRPr="00582D17">
              <w:rPr>
                <w:sz w:val="22"/>
                <w:szCs w:val="22"/>
              </w:rPr>
              <w:t>161</w:t>
            </w:r>
          </w:p>
        </w:tc>
        <w:tc>
          <w:tcPr>
            <w:tcW w:w="0" w:type="auto"/>
            <w:vAlign w:val="center"/>
          </w:tcPr>
          <w:p w14:paraId="382E89E6"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6C6CFFC3"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4FCEEED6" w14:textId="77777777" w:rsidTr="00582D17">
        <w:tc>
          <w:tcPr>
            <w:tcW w:w="0" w:type="auto"/>
            <w:vAlign w:val="center"/>
          </w:tcPr>
          <w:p w14:paraId="184DC832" w14:textId="77777777" w:rsidR="008E2F96" w:rsidRPr="00582D17" w:rsidRDefault="008E2F96" w:rsidP="00F628A7">
            <w:pPr>
              <w:spacing w:before="60" w:after="60"/>
              <w:jc w:val="center"/>
              <w:rPr>
                <w:sz w:val="22"/>
                <w:szCs w:val="22"/>
              </w:rPr>
            </w:pPr>
            <w:r w:rsidRPr="00582D17">
              <w:rPr>
                <w:sz w:val="22"/>
                <w:szCs w:val="22"/>
              </w:rPr>
              <w:t>162</w:t>
            </w:r>
          </w:p>
        </w:tc>
        <w:tc>
          <w:tcPr>
            <w:tcW w:w="0" w:type="auto"/>
            <w:vAlign w:val="center"/>
          </w:tcPr>
          <w:p w14:paraId="7B05F656"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2EC828B8"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5D1ADBC9" w14:textId="77777777" w:rsidTr="00582D17">
        <w:tc>
          <w:tcPr>
            <w:tcW w:w="0" w:type="auto"/>
            <w:vAlign w:val="center"/>
          </w:tcPr>
          <w:p w14:paraId="50AD7955" w14:textId="77777777" w:rsidR="008E2F96" w:rsidRPr="00582D17" w:rsidRDefault="008E2F96" w:rsidP="00F628A7">
            <w:pPr>
              <w:spacing w:before="60" w:after="60"/>
              <w:jc w:val="center"/>
              <w:rPr>
                <w:sz w:val="22"/>
                <w:szCs w:val="22"/>
              </w:rPr>
            </w:pPr>
            <w:r w:rsidRPr="00582D17">
              <w:rPr>
                <w:sz w:val="22"/>
                <w:szCs w:val="22"/>
              </w:rPr>
              <w:t>163</w:t>
            </w:r>
          </w:p>
        </w:tc>
        <w:tc>
          <w:tcPr>
            <w:tcW w:w="0" w:type="auto"/>
            <w:vAlign w:val="center"/>
          </w:tcPr>
          <w:p w14:paraId="2A1499CE"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735D4B33"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167B9A75" w14:textId="77777777" w:rsidTr="00582D17">
        <w:tc>
          <w:tcPr>
            <w:tcW w:w="0" w:type="auto"/>
            <w:vAlign w:val="center"/>
          </w:tcPr>
          <w:p w14:paraId="6A6E9C63" w14:textId="77777777" w:rsidR="008E2F96" w:rsidRPr="00582D17" w:rsidRDefault="008E2F96" w:rsidP="00F628A7">
            <w:pPr>
              <w:spacing w:before="60" w:after="60"/>
              <w:jc w:val="center"/>
              <w:rPr>
                <w:sz w:val="22"/>
                <w:szCs w:val="22"/>
              </w:rPr>
            </w:pPr>
            <w:r w:rsidRPr="00582D17">
              <w:rPr>
                <w:sz w:val="22"/>
                <w:szCs w:val="22"/>
              </w:rPr>
              <w:t>164</w:t>
            </w:r>
          </w:p>
        </w:tc>
        <w:tc>
          <w:tcPr>
            <w:tcW w:w="0" w:type="auto"/>
            <w:vAlign w:val="center"/>
          </w:tcPr>
          <w:p w14:paraId="30727129"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316BFAA7"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31B54B62" w14:textId="77777777" w:rsidTr="00582D17">
        <w:tc>
          <w:tcPr>
            <w:tcW w:w="0" w:type="auto"/>
            <w:vAlign w:val="center"/>
          </w:tcPr>
          <w:p w14:paraId="1EE1406A" w14:textId="77777777" w:rsidR="008E2F96" w:rsidRPr="00582D17" w:rsidRDefault="008E2F96" w:rsidP="00F628A7">
            <w:pPr>
              <w:spacing w:before="60" w:after="60"/>
              <w:jc w:val="center"/>
              <w:rPr>
                <w:sz w:val="22"/>
                <w:szCs w:val="22"/>
              </w:rPr>
            </w:pPr>
            <w:r w:rsidRPr="00582D17">
              <w:rPr>
                <w:sz w:val="22"/>
                <w:szCs w:val="22"/>
              </w:rPr>
              <w:lastRenderedPageBreak/>
              <w:t>165</w:t>
            </w:r>
          </w:p>
        </w:tc>
        <w:tc>
          <w:tcPr>
            <w:tcW w:w="0" w:type="auto"/>
            <w:vAlign w:val="center"/>
          </w:tcPr>
          <w:p w14:paraId="4270E80B"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082B70E"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50621155" w14:textId="77777777" w:rsidTr="00582D17">
        <w:tc>
          <w:tcPr>
            <w:tcW w:w="0" w:type="auto"/>
            <w:vAlign w:val="center"/>
          </w:tcPr>
          <w:p w14:paraId="1319CA65" w14:textId="77777777" w:rsidR="008E2F96" w:rsidRPr="00582D17" w:rsidRDefault="008E2F96" w:rsidP="00F628A7">
            <w:pPr>
              <w:spacing w:before="60" w:after="60"/>
              <w:jc w:val="center"/>
              <w:rPr>
                <w:sz w:val="22"/>
                <w:szCs w:val="22"/>
              </w:rPr>
            </w:pPr>
            <w:r w:rsidRPr="00582D17">
              <w:rPr>
                <w:sz w:val="22"/>
                <w:szCs w:val="22"/>
              </w:rPr>
              <w:t>166</w:t>
            </w:r>
          </w:p>
        </w:tc>
        <w:tc>
          <w:tcPr>
            <w:tcW w:w="0" w:type="auto"/>
            <w:vAlign w:val="center"/>
          </w:tcPr>
          <w:p w14:paraId="5F7630DC"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543D57E7" w14:textId="77777777" w:rsidR="008E2F96" w:rsidRPr="00582D17" w:rsidRDefault="008E2F96" w:rsidP="00F628A7">
            <w:pPr>
              <w:spacing w:before="60" w:after="60"/>
              <w:jc w:val="center"/>
              <w:rPr>
                <w:sz w:val="22"/>
                <w:szCs w:val="22"/>
              </w:rPr>
            </w:pPr>
            <w:r w:rsidRPr="00582D17">
              <w:rPr>
                <w:sz w:val="22"/>
                <w:szCs w:val="22"/>
              </w:rPr>
              <w:t>M029</w:t>
            </w:r>
          </w:p>
        </w:tc>
      </w:tr>
      <w:tr w:rsidR="008E2F96" w:rsidRPr="0050469B" w14:paraId="2141B126" w14:textId="77777777" w:rsidTr="00582D17">
        <w:tc>
          <w:tcPr>
            <w:tcW w:w="0" w:type="auto"/>
            <w:vAlign w:val="center"/>
          </w:tcPr>
          <w:p w14:paraId="5D3FD09B" w14:textId="77777777" w:rsidR="008E2F96" w:rsidRPr="00582D17" w:rsidRDefault="008E2F96" w:rsidP="00F628A7">
            <w:pPr>
              <w:spacing w:before="60" w:after="60"/>
              <w:jc w:val="center"/>
              <w:rPr>
                <w:sz w:val="22"/>
                <w:szCs w:val="22"/>
              </w:rPr>
            </w:pPr>
            <w:r w:rsidRPr="00582D17">
              <w:rPr>
                <w:sz w:val="22"/>
                <w:szCs w:val="22"/>
              </w:rPr>
              <w:t>167</w:t>
            </w:r>
          </w:p>
        </w:tc>
        <w:tc>
          <w:tcPr>
            <w:tcW w:w="0" w:type="auto"/>
            <w:vAlign w:val="center"/>
          </w:tcPr>
          <w:p w14:paraId="7432A545"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55FB3589"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76BCE983" w14:textId="77777777" w:rsidTr="00582D17">
        <w:tc>
          <w:tcPr>
            <w:tcW w:w="0" w:type="auto"/>
            <w:vAlign w:val="center"/>
          </w:tcPr>
          <w:p w14:paraId="7035B340" w14:textId="77777777" w:rsidR="008E2F96" w:rsidRPr="00582D17" w:rsidRDefault="008E2F96" w:rsidP="00F628A7">
            <w:pPr>
              <w:spacing w:before="60" w:after="60"/>
              <w:jc w:val="center"/>
              <w:rPr>
                <w:sz w:val="22"/>
                <w:szCs w:val="22"/>
              </w:rPr>
            </w:pPr>
            <w:r w:rsidRPr="00582D17">
              <w:rPr>
                <w:sz w:val="22"/>
                <w:szCs w:val="22"/>
              </w:rPr>
              <w:t>168</w:t>
            </w:r>
          </w:p>
        </w:tc>
        <w:tc>
          <w:tcPr>
            <w:tcW w:w="0" w:type="auto"/>
            <w:vAlign w:val="center"/>
          </w:tcPr>
          <w:p w14:paraId="572AA425"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19E81010"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52D47A1C" w14:textId="77777777" w:rsidTr="00582D17">
        <w:tc>
          <w:tcPr>
            <w:tcW w:w="0" w:type="auto"/>
            <w:vAlign w:val="center"/>
          </w:tcPr>
          <w:p w14:paraId="48572D2B" w14:textId="77777777" w:rsidR="008E2F96" w:rsidRPr="00582D17" w:rsidRDefault="008E2F96" w:rsidP="00F628A7">
            <w:pPr>
              <w:spacing w:before="60" w:after="60"/>
              <w:jc w:val="center"/>
              <w:rPr>
                <w:sz w:val="22"/>
                <w:szCs w:val="22"/>
              </w:rPr>
            </w:pPr>
            <w:r w:rsidRPr="00582D17">
              <w:rPr>
                <w:sz w:val="22"/>
                <w:szCs w:val="22"/>
              </w:rPr>
              <w:t>169</w:t>
            </w:r>
          </w:p>
        </w:tc>
        <w:tc>
          <w:tcPr>
            <w:tcW w:w="0" w:type="auto"/>
            <w:vAlign w:val="center"/>
          </w:tcPr>
          <w:p w14:paraId="536C97B9"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8056A87"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54955D83" w14:textId="77777777" w:rsidTr="00582D17">
        <w:tc>
          <w:tcPr>
            <w:tcW w:w="0" w:type="auto"/>
            <w:vAlign w:val="center"/>
          </w:tcPr>
          <w:p w14:paraId="3C5D5F6F" w14:textId="77777777" w:rsidR="008E2F96" w:rsidRPr="00582D17" w:rsidRDefault="008E2F96" w:rsidP="00F628A7">
            <w:pPr>
              <w:spacing w:before="60" w:after="60"/>
              <w:jc w:val="center"/>
              <w:rPr>
                <w:sz w:val="22"/>
                <w:szCs w:val="22"/>
              </w:rPr>
            </w:pPr>
            <w:r w:rsidRPr="00582D17">
              <w:rPr>
                <w:sz w:val="22"/>
                <w:szCs w:val="22"/>
              </w:rPr>
              <w:t>170</w:t>
            </w:r>
          </w:p>
        </w:tc>
        <w:tc>
          <w:tcPr>
            <w:tcW w:w="0" w:type="auto"/>
            <w:vAlign w:val="center"/>
          </w:tcPr>
          <w:p w14:paraId="6523084D"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C027028" w14:textId="77777777" w:rsidR="008E2F96" w:rsidRPr="00582D17" w:rsidRDefault="008E2F96" w:rsidP="00F628A7">
            <w:pPr>
              <w:spacing w:before="60" w:after="60"/>
              <w:jc w:val="center"/>
              <w:rPr>
                <w:sz w:val="22"/>
                <w:szCs w:val="22"/>
              </w:rPr>
            </w:pPr>
            <w:r w:rsidRPr="00582D17">
              <w:rPr>
                <w:sz w:val="22"/>
                <w:szCs w:val="22"/>
              </w:rPr>
              <w:t>M086</w:t>
            </w:r>
          </w:p>
        </w:tc>
      </w:tr>
      <w:tr w:rsidR="008E2F96" w:rsidRPr="0050469B" w14:paraId="2C45B1A8" w14:textId="77777777" w:rsidTr="00582D17">
        <w:tc>
          <w:tcPr>
            <w:tcW w:w="0" w:type="auto"/>
            <w:vAlign w:val="center"/>
          </w:tcPr>
          <w:p w14:paraId="0131402A" w14:textId="77777777" w:rsidR="008E2F96" w:rsidRPr="00582D17" w:rsidRDefault="008E2F96" w:rsidP="00F628A7">
            <w:pPr>
              <w:spacing w:before="60" w:after="60"/>
              <w:jc w:val="center"/>
              <w:rPr>
                <w:sz w:val="22"/>
                <w:szCs w:val="22"/>
              </w:rPr>
            </w:pPr>
            <w:r w:rsidRPr="00582D17">
              <w:rPr>
                <w:sz w:val="22"/>
                <w:szCs w:val="22"/>
              </w:rPr>
              <w:t>171</w:t>
            </w:r>
          </w:p>
        </w:tc>
        <w:tc>
          <w:tcPr>
            <w:tcW w:w="0" w:type="auto"/>
            <w:vAlign w:val="center"/>
          </w:tcPr>
          <w:p w14:paraId="59772901"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4B6CE979" w14:textId="77777777" w:rsidR="008E2F96" w:rsidRPr="00582D17" w:rsidRDefault="008E2F96" w:rsidP="00F628A7">
            <w:pPr>
              <w:spacing w:before="60" w:after="60"/>
              <w:jc w:val="center"/>
              <w:rPr>
                <w:sz w:val="22"/>
                <w:szCs w:val="22"/>
              </w:rPr>
            </w:pPr>
            <w:r w:rsidRPr="00582D17">
              <w:rPr>
                <w:sz w:val="22"/>
                <w:szCs w:val="22"/>
              </w:rPr>
              <w:t>M087</w:t>
            </w:r>
          </w:p>
        </w:tc>
      </w:tr>
      <w:tr w:rsidR="008E2F96" w:rsidRPr="0050469B" w14:paraId="3BBBF345" w14:textId="77777777" w:rsidTr="00582D17">
        <w:tc>
          <w:tcPr>
            <w:tcW w:w="0" w:type="auto"/>
            <w:vAlign w:val="center"/>
          </w:tcPr>
          <w:p w14:paraId="08BD46B0" w14:textId="77777777" w:rsidR="008E2F96" w:rsidRPr="00582D17" w:rsidRDefault="008E2F96" w:rsidP="00F628A7">
            <w:pPr>
              <w:spacing w:before="60" w:after="60"/>
              <w:jc w:val="center"/>
              <w:rPr>
                <w:sz w:val="22"/>
                <w:szCs w:val="22"/>
              </w:rPr>
            </w:pPr>
            <w:r w:rsidRPr="00582D17">
              <w:rPr>
                <w:sz w:val="22"/>
                <w:szCs w:val="22"/>
              </w:rPr>
              <w:t>172</w:t>
            </w:r>
          </w:p>
        </w:tc>
        <w:tc>
          <w:tcPr>
            <w:tcW w:w="0" w:type="auto"/>
            <w:vAlign w:val="center"/>
          </w:tcPr>
          <w:p w14:paraId="604D7A71"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175F3D36"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0A12FD3C" w14:textId="77777777" w:rsidTr="00582D17">
        <w:tc>
          <w:tcPr>
            <w:tcW w:w="0" w:type="auto"/>
            <w:vAlign w:val="center"/>
          </w:tcPr>
          <w:p w14:paraId="34706FD0" w14:textId="77777777" w:rsidR="008E2F96" w:rsidRPr="00582D17" w:rsidRDefault="008E2F96" w:rsidP="00F628A7">
            <w:pPr>
              <w:spacing w:before="60" w:after="60"/>
              <w:jc w:val="center"/>
              <w:rPr>
                <w:sz w:val="22"/>
                <w:szCs w:val="22"/>
              </w:rPr>
            </w:pPr>
            <w:r w:rsidRPr="00582D17">
              <w:rPr>
                <w:sz w:val="22"/>
                <w:szCs w:val="22"/>
              </w:rPr>
              <w:t>173</w:t>
            </w:r>
          </w:p>
        </w:tc>
        <w:tc>
          <w:tcPr>
            <w:tcW w:w="0" w:type="auto"/>
            <w:vAlign w:val="center"/>
          </w:tcPr>
          <w:p w14:paraId="587E5EEB"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30C4DD8"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7E3632F5" w14:textId="77777777" w:rsidTr="00582D17">
        <w:tc>
          <w:tcPr>
            <w:tcW w:w="0" w:type="auto"/>
            <w:vAlign w:val="center"/>
          </w:tcPr>
          <w:p w14:paraId="1589AF42" w14:textId="77777777" w:rsidR="008E2F96" w:rsidRPr="00582D17" w:rsidRDefault="008E2F96" w:rsidP="00F628A7">
            <w:pPr>
              <w:spacing w:before="60" w:after="60"/>
              <w:jc w:val="center"/>
              <w:rPr>
                <w:sz w:val="22"/>
                <w:szCs w:val="22"/>
              </w:rPr>
            </w:pPr>
            <w:r w:rsidRPr="00582D17">
              <w:rPr>
                <w:sz w:val="22"/>
                <w:szCs w:val="22"/>
              </w:rPr>
              <w:t>174</w:t>
            </w:r>
          </w:p>
        </w:tc>
        <w:tc>
          <w:tcPr>
            <w:tcW w:w="0" w:type="auto"/>
            <w:vAlign w:val="center"/>
          </w:tcPr>
          <w:p w14:paraId="5E1533E2"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6E74498A"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72B6B5BE" w14:textId="77777777" w:rsidTr="00582D17">
        <w:tc>
          <w:tcPr>
            <w:tcW w:w="0" w:type="auto"/>
            <w:vAlign w:val="center"/>
          </w:tcPr>
          <w:p w14:paraId="004DDCB7" w14:textId="77777777" w:rsidR="008E2F96" w:rsidRPr="00582D17" w:rsidRDefault="008E2F96" w:rsidP="00F628A7">
            <w:pPr>
              <w:spacing w:before="60" w:after="60"/>
              <w:jc w:val="center"/>
              <w:rPr>
                <w:sz w:val="22"/>
                <w:szCs w:val="22"/>
              </w:rPr>
            </w:pPr>
            <w:r w:rsidRPr="00582D17">
              <w:rPr>
                <w:sz w:val="22"/>
                <w:szCs w:val="22"/>
              </w:rPr>
              <w:t>175</w:t>
            </w:r>
          </w:p>
        </w:tc>
        <w:tc>
          <w:tcPr>
            <w:tcW w:w="0" w:type="auto"/>
            <w:vAlign w:val="center"/>
          </w:tcPr>
          <w:p w14:paraId="461907C3"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494B8EEB"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5C5CC15E" w14:textId="77777777" w:rsidTr="00582D17">
        <w:tc>
          <w:tcPr>
            <w:tcW w:w="0" w:type="auto"/>
            <w:vAlign w:val="center"/>
          </w:tcPr>
          <w:p w14:paraId="66673B33" w14:textId="77777777" w:rsidR="008E2F96" w:rsidRPr="00582D17" w:rsidRDefault="008E2F96" w:rsidP="00F628A7">
            <w:pPr>
              <w:spacing w:before="60" w:after="60"/>
              <w:jc w:val="center"/>
              <w:rPr>
                <w:sz w:val="22"/>
                <w:szCs w:val="22"/>
              </w:rPr>
            </w:pPr>
            <w:r w:rsidRPr="00582D17">
              <w:rPr>
                <w:sz w:val="22"/>
                <w:szCs w:val="22"/>
              </w:rPr>
              <w:t>176</w:t>
            </w:r>
          </w:p>
        </w:tc>
        <w:tc>
          <w:tcPr>
            <w:tcW w:w="0" w:type="auto"/>
            <w:vAlign w:val="center"/>
          </w:tcPr>
          <w:p w14:paraId="2156F310"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1FB776FE"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522E821C" w14:textId="77777777" w:rsidTr="00582D17">
        <w:tc>
          <w:tcPr>
            <w:tcW w:w="0" w:type="auto"/>
            <w:vAlign w:val="center"/>
          </w:tcPr>
          <w:p w14:paraId="6D731DD8" w14:textId="77777777" w:rsidR="008E2F96" w:rsidRPr="00582D17" w:rsidRDefault="008E2F96" w:rsidP="00F628A7">
            <w:pPr>
              <w:spacing w:before="60" w:after="60"/>
              <w:jc w:val="center"/>
              <w:rPr>
                <w:sz w:val="22"/>
                <w:szCs w:val="22"/>
              </w:rPr>
            </w:pPr>
            <w:r w:rsidRPr="00582D17">
              <w:rPr>
                <w:sz w:val="22"/>
                <w:szCs w:val="22"/>
              </w:rPr>
              <w:t>177</w:t>
            </w:r>
          </w:p>
        </w:tc>
        <w:tc>
          <w:tcPr>
            <w:tcW w:w="0" w:type="auto"/>
            <w:vAlign w:val="center"/>
          </w:tcPr>
          <w:p w14:paraId="744CDA7B"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36699FE"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20B06723" w14:textId="77777777" w:rsidTr="00582D17">
        <w:tc>
          <w:tcPr>
            <w:tcW w:w="0" w:type="auto"/>
            <w:vAlign w:val="center"/>
          </w:tcPr>
          <w:p w14:paraId="5D424808" w14:textId="77777777" w:rsidR="008E2F96" w:rsidRPr="00582D17" w:rsidRDefault="008E2F96" w:rsidP="00F628A7">
            <w:pPr>
              <w:spacing w:before="60" w:after="60"/>
              <w:jc w:val="center"/>
              <w:rPr>
                <w:sz w:val="22"/>
                <w:szCs w:val="22"/>
              </w:rPr>
            </w:pPr>
            <w:r w:rsidRPr="00582D17">
              <w:rPr>
                <w:sz w:val="22"/>
                <w:szCs w:val="22"/>
              </w:rPr>
              <w:t>178</w:t>
            </w:r>
          </w:p>
        </w:tc>
        <w:tc>
          <w:tcPr>
            <w:tcW w:w="0" w:type="auto"/>
            <w:vAlign w:val="center"/>
          </w:tcPr>
          <w:p w14:paraId="52D24F45"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937E746"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5B221593" w14:textId="77777777" w:rsidTr="00582D17">
        <w:tc>
          <w:tcPr>
            <w:tcW w:w="0" w:type="auto"/>
            <w:vAlign w:val="center"/>
          </w:tcPr>
          <w:p w14:paraId="2A71631D" w14:textId="77777777" w:rsidR="008E2F96" w:rsidRPr="00582D17" w:rsidRDefault="008E2F96" w:rsidP="00F628A7">
            <w:pPr>
              <w:spacing w:before="60" w:after="60"/>
              <w:jc w:val="center"/>
              <w:rPr>
                <w:sz w:val="22"/>
                <w:szCs w:val="22"/>
              </w:rPr>
            </w:pPr>
            <w:r w:rsidRPr="00582D17">
              <w:rPr>
                <w:sz w:val="22"/>
                <w:szCs w:val="22"/>
              </w:rPr>
              <w:t>179</w:t>
            </w:r>
          </w:p>
        </w:tc>
        <w:tc>
          <w:tcPr>
            <w:tcW w:w="0" w:type="auto"/>
            <w:vAlign w:val="center"/>
          </w:tcPr>
          <w:p w14:paraId="5AF40841"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EED92B5"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6C554E59" w14:textId="77777777" w:rsidTr="00582D17">
        <w:tc>
          <w:tcPr>
            <w:tcW w:w="0" w:type="auto"/>
            <w:vAlign w:val="center"/>
          </w:tcPr>
          <w:p w14:paraId="45A290DA" w14:textId="77777777" w:rsidR="008E2F96" w:rsidRPr="00582D17" w:rsidRDefault="008E2F96" w:rsidP="00F628A7">
            <w:pPr>
              <w:spacing w:before="60" w:after="60"/>
              <w:jc w:val="center"/>
              <w:rPr>
                <w:sz w:val="22"/>
                <w:szCs w:val="22"/>
              </w:rPr>
            </w:pPr>
            <w:r w:rsidRPr="00582D17">
              <w:rPr>
                <w:sz w:val="22"/>
                <w:szCs w:val="22"/>
              </w:rPr>
              <w:t>180</w:t>
            </w:r>
          </w:p>
        </w:tc>
        <w:tc>
          <w:tcPr>
            <w:tcW w:w="0" w:type="auto"/>
            <w:vAlign w:val="center"/>
          </w:tcPr>
          <w:p w14:paraId="089BDCFB"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E793E3B"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4CF38A47" w14:textId="77777777" w:rsidTr="00582D17">
        <w:tc>
          <w:tcPr>
            <w:tcW w:w="0" w:type="auto"/>
            <w:vAlign w:val="center"/>
          </w:tcPr>
          <w:p w14:paraId="1FABA245" w14:textId="77777777" w:rsidR="008E2F96" w:rsidRPr="00582D17" w:rsidRDefault="008E2F96" w:rsidP="00F628A7">
            <w:pPr>
              <w:spacing w:before="60" w:after="60"/>
              <w:jc w:val="center"/>
              <w:rPr>
                <w:sz w:val="22"/>
                <w:szCs w:val="22"/>
              </w:rPr>
            </w:pPr>
            <w:r w:rsidRPr="00582D17">
              <w:rPr>
                <w:sz w:val="22"/>
                <w:szCs w:val="22"/>
              </w:rPr>
              <w:t>181</w:t>
            </w:r>
          </w:p>
        </w:tc>
        <w:tc>
          <w:tcPr>
            <w:tcW w:w="0" w:type="auto"/>
            <w:vAlign w:val="center"/>
          </w:tcPr>
          <w:p w14:paraId="167D0750"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58E3E29"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6D89917C" w14:textId="77777777" w:rsidTr="00582D17">
        <w:tc>
          <w:tcPr>
            <w:tcW w:w="0" w:type="auto"/>
            <w:vAlign w:val="center"/>
          </w:tcPr>
          <w:p w14:paraId="360CA866" w14:textId="77777777" w:rsidR="008E2F96" w:rsidRPr="00582D17" w:rsidRDefault="008E2F96" w:rsidP="00F628A7">
            <w:pPr>
              <w:spacing w:before="60" w:after="60"/>
              <w:jc w:val="center"/>
              <w:rPr>
                <w:sz w:val="22"/>
                <w:szCs w:val="22"/>
              </w:rPr>
            </w:pPr>
            <w:r w:rsidRPr="00582D17">
              <w:rPr>
                <w:sz w:val="22"/>
                <w:szCs w:val="22"/>
              </w:rPr>
              <w:t>182</w:t>
            </w:r>
          </w:p>
        </w:tc>
        <w:tc>
          <w:tcPr>
            <w:tcW w:w="0" w:type="auto"/>
            <w:vAlign w:val="center"/>
          </w:tcPr>
          <w:p w14:paraId="1EA52C65"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1A4E247"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3F664BB3" w14:textId="77777777" w:rsidTr="00582D17">
        <w:tc>
          <w:tcPr>
            <w:tcW w:w="0" w:type="auto"/>
            <w:vAlign w:val="center"/>
          </w:tcPr>
          <w:p w14:paraId="519F3E21" w14:textId="77777777" w:rsidR="008E2F96" w:rsidRPr="00582D17" w:rsidRDefault="008E2F96" w:rsidP="00F628A7">
            <w:pPr>
              <w:spacing w:before="60" w:after="60"/>
              <w:jc w:val="center"/>
              <w:rPr>
                <w:sz w:val="22"/>
                <w:szCs w:val="22"/>
              </w:rPr>
            </w:pPr>
            <w:r w:rsidRPr="00582D17">
              <w:rPr>
                <w:sz w:val="22"/>
                <w:szCs w:val="22"/>
              </w:rPr>
              <w:t>183</w:t>
            </w:r>
          </w:p>
        </w:tc>
        <w:tc>
          <w:tcPr>
            <w:tcW w:w="0" w:type="auto"/>
            <w:vAlign w:val="center"/>
          </w:tcPr>
          <w:p w14:paraId="651F4A08"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C681122"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74608616" w14:textId="77777777" w:rsidTr="00582D17">
        <w:tc>
          <w:tcPr>
            <w:tcW w:w="0" w:type="auto"/>
            <w:vAlign w:val="center"/>
          </w:tcPr>
          <w:p w14:paraId="5272DFBA" w14:textId="77777777" w:rsidR="008E2F96" w:rsidRPr="00582D17" w:rsidRDefault="008E2F96" w:rsidP="00F628A7">
            <w:pPr>
              <w:spacing w:before="60" w:after="60"/>
              <w:jc w:val="center"/>
              <w:rPr>
                <w:sz w:val="22"/>
                <w:szCs w:val="22"/>
              </w:rPr>
            </w:pPr>
            <w:r w:rsidRPr="00582D17">
              <w:rPr>
                <w:sz w:val="22"/>
                <w:szCs w:val="22"/>
              </w:rPr>
              <w:t>184</w:t>
            </w:r>
          </w:p>
        </w:tc>
        <w:tc>
          <w:tcPr>
            <w:tcW w:w="0" w:type="auto"/>
            <w:vAlign w:val="center"/>
          </w:tcPr>
          <w:p w14:paraId="1BFDCA46"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245A1E3"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061AA586" w14:textId="77777777" w:rsidTr="00582D17">
        <w:tc>
          <w:tcPr>
            <w:tcW w:w="0" w:type="auto"/>
            <w:vAlign w:val="center"/>
          </w:tcPr>
          <w:p w14:paraId="3604E750" w14:textId="77777777" w:rsidR="008E2F96" w:rsidRPr="00582D17" w:rsidRDefault="008E2F96" w:rsidP="00F628A7">
            <w:pPr>
              <w:spacing w:before="60" w:after="60"/>
              <w:jc w:val="center"/>
              <w:rPr>
                <w:sz w:val="22"/>
                <w:szCs w:val="22"/>
              </w:rPr>
            </w:pPr>
            <w:r w:rsidRPr="00582D17">
              <w:rPr>
                <w:sz w:val="22"/>
                <w:szCs w:val="22"/>
              </w:rPr>
              <w:t>185</w:t>
            </w:r>
          </w:p>
        </w:tc>
        <w:tc>
          <w:tcPr>
            <w:tcW w:w="0" w:type="auto"/>
            <w:vAlign w:val="center"/>
          </w:tcPr>
          <w:p w14:paraId="752AC27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04748B8F"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117657C8" w14:textId="77777777" w:rsidTr="00582D17">
        <w:tc>
          <w:tcPr>
            <w:tcW w:w="0" w:type="auto"/>
            <w:vAlign w:val="center"/>
          </w:tcPr>
          <w:p w14:paraId="474CBE7A" w14:textId="77777777" w:rsidR="008E2F96" w:rsidRPr="00582D17" w:rsidRDefault="008E2F96" w:rsidP="00F628A7">
            <w:pPr>
              <w:spacing w:before="60" w:after="60"/>
              <w:jc w:val="center"/>
              <w:rPr>
                <w:sz w:val="22"/>
                <w:szCs w:val="22"/>
              </w:rPr>
            </w:pPr>
            <w:r w:rsidRPr="00582D17">
              <w:rPr>
                <w:sz w:val="22"/>
                <w:szCs w:val="22"/>
              </w:rPr>
              <w:t>186</w:t>
            </w:r>
          </w:p>
        </w:tc>
        <w:tc>
          <w:tcPr>
            <w:tcW w:w="0" w:type="auto"/>
            <w:vAlign w:val="center"/>
          </w:tcPr>
          <w:p w14:paraId="66341C05"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823D384"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3103FB6E" w14:textId="77777777" w:rsidTr="00582D17">
        <w:tc>
          <w:tcPr>
            <w:tcW w:w="0" w:type="auto"/>
            <w:vAlign w:val="center"/>
          </w:tcPr>
          <w:p w14:paraId="04124BA2" w14:textId="77777777" w:rsidR="008E2F96" w:rsidRPr="00582D17" w:rsidRDefault="008E2F96" w:rsidP="00F628A7">
            <w:pPr>
              <w:spacing w:before="60" w:after="60"/>
              <w:jc w:val="center"/>
              <w:rPr>
                <w:sz w:val="22"/>
                <w:szCs w:val="22"/>
              </w:rPr>
            </w:pPr>
            <w:r w:rsidRPr="00582D17">
              <w:rPr>
                <w:sz w:val="22"/>
                <w:szCs w:val="22"/>
              </w:rPr>
              <w:t>187</w:t>
            </w:r>
          </w:p>
        </w:tc>
        <w:tc>
          <w:tcPr>
            <w:tcW w:w="0" w:type="auto"/>
            <w:vAlign w:val="center"/>
          </w:tcPr>
          <w:p w14:paraId="4CEC2D43"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1B915203"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6E101414" w14:textId="77777777" w:rsidTr="00582D17">
        <w:tc>
          <w:tcPr>
            <w:tcW w:w="0" w:type="auto"/>
            <w:vAlign w:val="center"/>
          </w:tcPr>
          <w:p w14:paraId="00D18999" w14:textId="77777777" w:rsidR="008E2F96" w:rsidRPr="00582D17" w:rsidRDefault="008E2F96" w:rsidP="00F628A7">
            <w:pPr>
              <w:spacing w:before="60" w:after="60"/>
              <w:jc w:val="center"/>
              <w:rPr>
                <w:sz w:val="22"/>
                <w:szCs w:val="22"/>
              </w:rPr>
            </w:pPr>
            <w:r w:rsidRPr="00582D17">
              <w:rPr>
                <w:sz w:val="22"/>
                <w:szCs w:val="22"/>
              </w:rPr>
              <w:t>188</w:t>
            </w:r>
          </w:p>
        </w:tc>
        <w:tc>
          <w:tcPr>
            <w:tcW w:w="0" w:type="auto"/>
            <w:vAlign w:val="center"/>
          </w:tcPr>
          <w:p w14:paraId="019875D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0EEA3D5"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591C8D2A" w14:textId="77777777" w:rsidTr="00582D17">
        <w:tc>
          <w:tcPr>
            <w:tcW w:w="0" w:type="auto"/>
            <w:vAlign w:val="center"/>
          </w:tcPr>
          <w:p w14:paraId="79DF31DB" w14:textId="77777777" w:rsidR="008E2F96" w:rsidRPr="00582D17" w:rsidRDefault="008E2F96" w:rsidP="00F628A7">
            <w:pPr>
              <w:spacing w:before="60" w:after="60"/>
              <w:jc w:val="center"/>
              <w:rPr>
                <w:sz w:val="22"/>
                <w:szCs w:val="22"/>
              </w:rPr>
            </w:pPr>
            <w:r w:rsidRPr="00582D17">
              <w:rPr>
                <w:sz w:val="22"/>
                <w:szCs w:val="22"/>
              </w:rPr>
              <w:t>189</w:t>
            </w:r>
          </w:p>
        </w:tc>
        <w:tc>
          <w:tcPr>
            <w:tcW w:w="0" w:type="auto"/>
            <w:vAlign w:val="center"/>
          </w:tcPr>
          <w:p w14:paraId="0288A2A9"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ED4E9DC"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0899727B" w14:textId="77777777" w:rsidTr="00582D17">
        <w:tc>
          <w:tcPr>
            <w:tcW w:w="0" w:type="auto"/>
            <w:vAlign w:val="center"/>
          </w:tcPr>
          <w:p w14:paraId="376078D9" w14:textId="77777777" w:rsidR="008E2F96" w:rsidRPr="00582D17" w:rsidRDefault="008E2F96" w:rsidP="00F628A7">
            <w:pPr>
              <w:spacing w:before="60" w:after="60"/>
              <w:jc w:val="center"/>
              <w:rPr>
                <w:sz w:val="22"/>
                <w:szCs w:val="22"/>
              </w:rPr>
            </w:pPr>
            <w:r w:rsidRPr="00582D17">
              <w:rPr>
                <w:sz w:val="22"/>
                <w:szCs w:val="22"/>
              </w:rPr>
              <w:t>190</w:t>
            </w:r>
          </w:p>
        </w:tc>
        <w:tc>
          <w:tcPr>
            <w:tcW w:w="0" w:type="auto"/>
            <w:vAlign w:val="center"/>
          </w:tcPr>
          <w:p w14:paraId="0B08E897"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FCF8E78"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5F8A2935" w14:textId="77777777" w:rsidTr="00582D17">
        <w:tc>
          <w:tcPr>
            <w:tcW w:w="0" w:type="auto"/>
            <w:vAlign w:val="center"/>
          </w:tcPr>
          <w:p w14:paraId="01C986EB" w14:textId="77777777" w:rsidR="008E2F96" w:rsidRPr="00582D17" w:rsidRDefault="008E2F96" w:rsidP="00F628A7">
            <w:pPr>
              <w:spacing w:before="60" w:after="60"/>
              <w:jc w:val="center"/>
              <w:rPr>
                <w:sz w:val="22"/>
                <w:szCs w:val="22"/>
              </w:rPr>
            </w:pPr>
            <w:r w:rsidRPr="00582D17">
              <w:rPr>
                <w:sz w:val="22"/>
                <w:szCs w:val="22"/>
              </w:rPr>
              <w:t>191</w:t>
            </w:r>
          </w:p>
        </w:tc>
        <w:tc>
          <w:tcPr>
            <w:tcW w:w="0" w:type="auto"/>
            <w:vAlign w:val="center"/>
          </w:tcPr>
          <w:p w14:paraId="2B499B9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1E3E9B9"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43D2516F" w14:textId="77777777" w:rsidTr="00582D17">
        <w:tc>
          <w:tcPr>
            <w:tcW w:w="0" w:type="auto"/>
            <w:vAlign w:val="center"/>
          </w:tcPr>
          <w:p w14:paraId="525BCFA3" w14:textId="77777777" w:rsidR="008E2F96" w:rsidRPr="00582D17" w:rsidRDefault="008E2F96" w:rsidP="00F628A7">
            <w:pPr>
              <w:spacing w:before="60" w:after="60"/>
              <w:jc w:val="center"/>
              <w:rPr>
                <w:sz w:val="22"/>
                <w:szCs w:val="22"/>
              </w:rPr>
            </w:pPr>
            <w:r w:rsidRPr="00582D17">
              <w:rPr>
                <w:sz w:val="22"/>
                <w:szCs w:val="22"/>
              </w:rPr>
              <w:t>192</w:t>
            </w:r>
          </w:p>
        </w:tc>
        <w:tc>
          <w:tcPr>
            <w:tcW w:w="0" w:type="auto"/>
            <w:vAlign w:val="center"/>
          </w:tcPr>
          <w:p w14:paraId="273983F2"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487ABAF" w14:textId="77777777" w:rsidR="008E2F96" w:rsidRPr="00582D17" w:rsidRDefault="008E2F96" w:rsidP="00F628A7">
            <w:pPr>
              <w:spacing w:before="60" w:after="60"/>
              <w:jc w:val="center"/>
              <w:rPr>
                <w:sz w:val="22"/>
                <w:szCs w:val="22"/>
              </w:rPr>
            </w:pPr>
            <w:r w:rsidRPr="00582D17">
              <w:rPr>
                <w:sz w:val="22"/>
                <w:szCs w:val="22"/>
              </w:rPr>
              <w:t>M027</w:t>
            </w:r>
          </w:p>
        </w:tc>
      </w:tr>
      <w:tr w:rsidR="008E2F96" w:rsidRPr="0050469B" w14:paraId="3B9747DF" w14:textId="77777777" w:rsidTr="00582D17">
        <w:tc>
          <w:tcPr>
            <w:tcW w:w="0" w:type="auto"/>
            <w:vAlign w:val="center"/>
          </w:tcPr>
          <w:p w14:paraId="768AE8A3" w14:textId="77777777" w:rsidR="008E2F96" w:rsidRPr="00582D17" w:rsidRDefault="008E2F96" w:rsidP="00F628A7">
            <w:pPr>
              <w:spacing w:before="60" w:after="60"/>
              <w:jc w:val="center"/>
              <w:rPr>
                <w:sz w:val="22"/>
                <w:szCs w:val="22"/>
              </w:rPr>
            </w:pPr>
            <w:r w:rsidRPr="00582D17">
              <w:rPr>
                <w:sz w:val="22"/>
                <w:szCs w:val="22"/>
              </w:rPr>
              <w:t>193</w:t>
            </w:r>
          </w:p>
        </w:tc>
        <w:tc>
          <w:tcPr>
            <w:tcW w:w="0" w:type="auto"/>
            <w:vAlign w:val="center"/>
          </w:tcPr>
          <w:p w14:paraId="4A0BA2D6"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3B72BBB1"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7B41CC4B" w14:textId="77777777" w:rsidTr="00582D17">
        <w:tc>
          <w:tcPr>
            <w:tcW w:w="0" w:type="auto"/>
            <w:vAlign w:val="center"/>
          </w:tcPr>
          <w:p w14:paraId="35AD164C" w14:textId="77777777" w:rsidR="008E2F96" w:rsidRPr="00582D17" w:rsidRDefault="008E2F96" w:rsidP="00F628A7">
            <w:pPr>
              <w:spacing w:before="60" w:after="60"/>
              <w:jc w:val="center"/>
              <w:rPr>
                <w:sz w:val="22"/>
                <w:szCs w:val="22"/>
              </w:rPr>
            </w:pPr>
            <w:r w:rsidRPr="00582D17">
              <w:rPr>
                <w:sz w:val="22"/>
                <w:szCs w:val="22"/>
              </w:rPr>
              <w:t>194</w:t>
            </w:r>
          </w:p>
        </w:tc>
        <w:tc>
          <w:tcPr>
            <w:tcW w:w="0" w:type="auto"/>
            <w:vAlign w:val="center"/>
          </w:tcPr>
          <w:p w14:paraId="4C3D24B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0B783A2" w14:textId="77777777" w:rsidR="008E2F96" w:rsidRPr="00582D17" w:rsidRDefault="008E2F96" w:rsidP="00F628A7">
            <w:pPr>
              <w:spacing w:before="60" w:after="60"/>
              <w:jc w:val="center"/>
              <w:rPr>
                <w:sz w:val="22"/>
                <w:szCs w:val="22"/>
              </w:rPr>
            </w:pPr>
            <w:r w:rsidRPr="00582D17">
              <w:rPr>
                <w:sz w:val="22"/>
                <w:szCs w:val="22"/>
              </w:rPr>
              <w:t>M030</w:t>
            </w:r>
          </w:p>
        </w:tc>
      </w:tr>
      <w:tr w:rsidR="008E2F96" w:rsidRPr="0050469B" w14:paraId="25914191" w14:textId="77777777" w:rsidTr="00582D17">
        <w:tc>
          <w:tcPr>
            <w:tcW w:w="0" w:type="auto"/>
            <w:vAlign w:val="center"/>
          </w:tcPr>
          <w:p w14:paraId="26474F69" w14:textId="77777777" w:rsidR="008E2F96" w:rsidRPr="00582D17" w:rsidRDefault="008E2F96" w:rsidP="00F628A7">
            <w:pPr>
              <w:spacing w:before="60" w:after="60"/>
              <w:jc w:val="center"/>
              <w:rPr>
                <w:sz w:val="22"/>
                <w:szCs w:val="22"/>
              </w:rPr>
            </w:pPr>
            <w:r w:rsidRPr="00582D17">
              <w:rPr>
                <w:sz w:val="22"/>
                <w:szCs w:val="22"/>
              </w:rPr>
              <w:t>195</w:t>
            </w:r>
          </w:p>
        </w:tc>
        <w:tc>
          <w:tcPr>
            <w:tcW w:w="0" w:type="auto"/>
            <w:vAlign w:val="center"/>
          </w:tcPr>
          <w:p w14:paraId="18BE33DB"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3D821B0" w14:textId="77777777" w:rsidR="008E2F96" w:rsidRPr="00582D17" w:rsidRDefault="008E2F96" w:rsidP="00F628A7">
            <w:pPr>
              <w:spacing w:before="60" w:after="60"/>
              <w:jc w:val="center"/>
              <w:rPr>
                <w:sz w:val="22"/>
                <w:szCs w:val="22"/>
              </w:rPr>
            </w:pPr>
            <w:r w:rsidRPr="00582D17">
              <w:rPr>
                <w:sz w:val="22"/>
                <w:szCs w:val="22"/>
              </w:rPr>
              <w:t>M031</w:t>
            </w:r>
          </w:p>
        </w:tc>
      </w:tr>
      <w:tr w:rsidR="008E2F96" w:rsidRPr="0050469B" w14:paraId="57C53D4C" w14:textId="77777777" w:rsidTr="00582D17">
        <w:tc>
          <w:tcPr>
            <w:tcW w:w="0" w:type="auto"/>
            <w:vAlign w:val="center"/>
          </w:tcPr>
          <w:p w14:paraId="508D2F57" w14:textId="77777777" w:rsidR="008E2F96" w:rsidRPr="00582D17" w:rsidRDefault="008E2F96" w:rsidP="00F628A7">
            <w:pPr>
              <w:spacing w:before="60" w:after="60"/>
              <w:jc w:val="center"/>
              <w:rPr>
                <w:sz w:val="22"/>
                <w:szCs w:val="22"/>
              </w:rPr>
            </w:pPr>
            <w:r w:rsidRPr="00582D17">
              <w:rPr>
                <w:sz w:val="22"/>
                <w:szCs w:val="22"/>
              </w:rPr>
              <w:t>196</w:t>
            </w:r>
          </w:p>
        </w:tc>
        <w:tc>
          <w:tcPr>
            <w:tcW w:w="0" w:type="auto"/>
            <w:vAlign w:val="center"/>
          </w:tcPr>
          <w:p w14:paraId="535E0A60"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9C0E2A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6D066276" w14:textId="77777777" w:rsidTr="00582D17">
        <w:tc>
          <w:tcPr>
            <w:tcW w:w="0" w:type="auto"/>
            <w:vAlign w:val="center"/>
          </w:tcPr>
          <w:p w14:paraId="44CD71C3" w14:textId="77777777" w:rsidR="008E2F96" w:rsidRPr="00582D17" w:rsidRDefault="008E2F96" w:rsidP="00F628A7">
            <w:pPr>
              <w:spacing w:before="60" w:after="60"/>
              <w:jc w:val="center"/>
              <w:rPr>
                <w:sz w:val="22"/>
                <w:szCs w:val="22"/>
              </w:rPr>
            </w:pPr>
            <w:r w:rsidRPr="00582D17">
              <w:rPr>
                <w:sz w:val="22"/>
                <w:szCs w:val="22"/>
              </w:rPr>
              <w:t>197</w:t>
            </w:r>
          </w:p>
        </w:tc>
        <w:tc>
          <w:tcPr>
            <w:tcW w:w="0" w:type="auto"/>
            <w:vAlign w:val="center"/>
          </w:tcPr>
          <w:p w14:paraId="189227EC"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3A1259A8"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28B2E529" w14:textId="77777777" w:rsidTr="00582D17">
        <w:tc>
          <w:tcPr>
            <w:tcW w:w="0" w:type="auto"/>
            <w:vAlign w:val="center"/>
          </w:tcPr>
          <w:p w14:paraId="28FC404E" w14:textId="77777777" w:rsidR="008E2F96" w:rsidRPr="00582D17" w:rsidRDefault="008E2F96" w:rsidP="00F628A7">
            <w:pPr>
              <w:spacing w:before="60" w:after="60"/>
              <w:jc w:val="center"/>
              <w:rPr>
                <w:sz w:val="22"/>
                <w:szCs w:val="22"/>
              </w:rPr>
            </w:pPr>
            <w:r w:rsidRPr="00582D17">
              <w:rPr>
                <w:sz w:val="22"/>
                <w:szCs w:val="22"/>
              </w:rPr>
              <w:t>198</w:t>
            </w:r>
          </w:p>
        </w:tc>
        <w:tc>
          <w:tcPr>
            <w:tcW w:w="0" w:type="auto"/>
            <w:vAlign w:val="center"/>
          </w:tcPr>
          <w:p w14:paraId="703BB87D"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3E21908A"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3172C0CC" w14:textId="77777777" w:rsidTr="00582D17">
        <w:tc>
          <w:tcPr>
            <w:tcW w:w="0" w:type="auto"/>
            <w:vAlign w:val="center"/>
          </w:tcPr>
          <w:p w14:paraId="720E265D" w14:textId="77777777" w:rsidR="008E2F96" w:rsidRPr="00582D17" w:rsidRDefault="008E2F96" w:rsidP="00F628A7">
            <w:pPr>
              <w:spacing w:before="60" w:after="60"/>
              <w:jc w:val="center"/>
              <w:rPr>
                <w:sz w:val="22"/>
                <w:szCs w:val="22"/>
              </w:rPr>
            </w:pPr>
            <w:r w:rsidRPr="00582D17">
              <w:rPr>
                <w:sz w:val="22"/>
                <w:szCs w:val="22"/>
              </w:rPr>
              <w:t>199</w:t>
            </w:r>
          </w:p>
        </w:tc>
        <w:tc>
          <w:tcPr>
            <w:tcW w:w="0" w:type="auto"/>
            <w:vAlign w:val="center"/>
          </w:tcPr>
          <w:p w14:paraId="23E2C123"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D181F3A"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3193EF59" w14:textId="77777777" w:rsidTr="00582D17">
        <w:tc>
          <w:tcPr>
            <w:tcW w:w="0" w:type="auto"/>
            <w:vAlign w:val="center"/>
          </w:tcPr>
          <w:p w14:paraId="1A5B2BF3" w14:textId="77777777" w:rsidR="008E2F96" w:rsidRPr="00582D17" w:rsidRDefault="008E2F96" w:rsidP="00F628A7">
            <w:pPr>
              <w:spacing w:before="60" w:after="60"/>
              <w:jc w:val="center"/>
              <w:rPr>
                <w:sz w:val="22"/>
                <w:szCs w:val="22"/>
              </w:rPr>
            </w:pPr>
            <w:r w:rsidRPr="00582D17">
              <w:rPr>
                <w:sz w:val="22"/>
                <w:szCs w:val="22"/>
              </w:rPr>
              <w:t>200</w:t>
            </w:r>
          </w:p>
        </w:tc>
        <w:tc>
          <w:tcPr>
            <w:tcW w:w="0" w:type="auto"/>
            <w:vAlign w:val="center"/>
          </w:tcPr>
          <w:p w14:paraId="36B1DAF3"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02975AA"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0A7AC558" w14:textId="77777777" w:rsidTr="00582D17">
        <w:tc>
          <w:tcPr>
            <w:tcW w:w="0" w:type="auto"/>
            <w:vAlign w:val="center"/>
          </w:tcPr>
          <w:p w14:paraId="1351F516" w14:textId="77777777" w:rsidR="008E2F96" w:rsidRPr="00582D17" w:rsidRDefault="008E2F96" w:rsidP="00F628A7">
            <w:pPr>
              <w:spacing w:before="60" w:after="60"/>
              <w:jc w:val="center"/>
              <w:rPr>
                <w:sz w:val="22"/>
                <w:szCs w:val="22"/>
              </w:rPr>
            </w:pPr>
            <w:r w:rsidRPr="00582D17">
              <w:rPr>
                <w:sz w:val="22"/>
                <w:szCs w:val="22"/>
              </w:rPr>
              <w:t>201</w:t>
            </w:r>
          </w:p>
        </w:tc>
        <w:tc>
          <w:tcPr>
            <w:tcW w:w="0" w:type="auto"/>
            <w:vAlign w:val="center"/>
          </w:tcPr>
          <w:p w14:paraId="4A3418F8"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BAEC2FA"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41220679" w14:textId="77777777" w:rsidTr="00582D17">
        <w:tc>
          <w:tcPr>
            <w:tcW w:w="0" w:type="auto"/>
            <w:vAlign w:val="center"/>
          </w:tcPr>
          <w:p w14:paraId="22F17040" w14:textId="77777777" w:rsidR="008E2F96" w:rsidRPr="00582D17" w:rsidRDefault="008E2F96" w:rsidP="00F628A7">
            <w:pPr>
              <w:spacing w:before="60" w:after="60"/>
              <w:jc w:val="center"/>
              <w:rPr>
                <w:sz w:val="22"/>
                <w:szCs w:val="22"/>
              </w:rPr>
            </w:pPr>
            <w:r w:rsidRPr="00582D17">
              <w:rPr>
                <w:sz w:val="22"/>
                <w:szCs w:val="22"/>
              </w:rPr>
              <w:t>202</w:t>
            </w:r>
          </w:p>
        </w:tc>
        <w:tc>
          <w:tcPr>
            <w:tcW w:w="0" w:type="auto"/>
            <w:vAlign w:val="center"/>
          </w:tcPr>
          <w:p w14:paraId="236C1255"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0407FA82" w14:textId="77777777" w:rsidR="008E2F96" w:rsidRPr="00582D17" w:rsidRDefault="008E2F96" w:rsidP="00F628A7">
            <w:pPr>
              <w:spacing w:before="60" w:after="60"/>
              <w:jc w:val="center"/>
              <w:rPr>
                <w:sz w:val="22"/>
                <w:szCs w:val="22"/>
              </w:rPr>
            </w:pPr>
            <w:r w:rsidRPr="00582D17">
              <w:rPr>
                <w:sz w:val="22"/>
                <w:szCs w:val="22"/>
              </w:rPr>
              <w:t>M059</w:t>
            </w:r>
          </w:p>
        </w:tc>
      </w:tr>
      <w:tr w:rsidR="008E2F96" w:rsidRPr="0050469B" w14:paraId="4A401510" w14:textId="77777777" w:rsidTr="00582D17">
        <w:tc>
          <w:tcPr>
            <w:tcW w:w="0" w:type="auto"/>
            <w:vAlign w:val="center"/>
          </w:tcPr>
          <w:p w14:paraId="515F211B" w14:textId="77777777" w:rsidR="008E2F96" w:rsidRPr="00582D17" w:rsidRDefault="008E2F96" w:rsidP="00F628A7">
            <w:pPr>
              <w:spacing w:before="60" w:after="60"/>
              <w:jc w:val="center"/>
              <w:rPr>
                <w:sz w:val="22"/>
                <w:szCs w:val="22"/>
              </w:rPr>
            </w:pPr>
            <w:r w:rsidRPr="00582D17">
              <w:rPr>
                <w:sz w:val="22"/>
                <w:szCs w:val="22"/>
              </w:rPr>
              <w:t>203</w:t>
            </w:r>
          </w:p>
        </w:tc>
        <w:tc>
          <w:tcPr>
            <w:tcW w:w="0" w:type="auto"/>
            <w:vAlign w:val="center"/>
          </w:tcPr>
          <w:p w14:paraId="4985D7C8"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2EB3FEBB" w14:textId="77777777" w:rsidR="008E2F96" w:rsidRPr="00582D17" w:rsidRDefault="008E2F96" w:rsidP="00F628A7">
            <w:pPr>
              <w:spacing w:before="60" w:after="60"/>
              <w:jc w:val="center"/>
              <w:rPr>
                <w:sz w:val="22"/>
                <w:szCs w:val="22"/>
              </w:rPr>
            </w:pPr>
            <w:r w:rsidRPr="00582D17">
              <w:rPr>
                <w:sz w:val="22"/>
                <w:szCs w:val="22"/>
              </w:rPr>
              <w:t>M060</w:t>
            </w:r>
          </w:p>
        </w:tc>
      </w:tr>
      <w:tr w:rsidR="008E2F96" w:rsidRPr="0050469B" w14:paraId="738A3422" w14:textId="77777777" w:rsidTr="00582D17">
        <w:tc>
          <w:tcPr>
            <w:tcW w:w="0" w:type="auto"/>
            <w:vAlign w:val="center"/>
          </w:tcPr>
          <w:p w14:paraId="1774EB72" w14:textId="77777777" w:rsidR="008E2F96" w:rsidRPr="00582D17" w:rsidRDefault="008E2F96" w:rsidP="00F628A7">
            <w:pPr>
              <w:spacing w:before="60" w:after="60"/>
              <w:jc w:val="center"/>
              <w:rPr>
                <w:sz w:val="22"/>
                <w:szCs w:val="22"/>
              </w:rPr>
            </w:pPr>
            <w:r w:rsidRPr="00582D17">
              <w:rPr>
                <w:sz w:val="22"/>
                <w:szCs w:val="22"/>
              </w:rPr>
              <w:t>204</w:t>
            </w:r>
          </w:p>
        </w:tc>
        <w:tc>
          <w:tcPr>
            <w:tcW w:w="0" w:type="auto"/>
            <w:vAlign w:val="center"/>
          </w:tcPr>
          <w:p w14:paraId="7B7925B7"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1A8CB3F" w14:textId="77777777" w:rsidR="008E2F96" w:rsidRPr="00582D17" w:rsidRDefault="008E2F96" w:rsidP="00F628A7">
            <w:pPr>
              <w:spacing w:before="60" w:after="60"/>
              <w:jc w:val="center"/>
              <w:rPr>
                <w:sz w:val="22"/>
                <w:szCs w:val="22"/>
              </w:rPr>
            </w:pPr>
            <w:r w:rsidRPr="00582D17">
              <w:rPr>
                <w:sz w:val="22"/>
                <w:szCs w:val="22"/>
              </w:rPr>
              <w:t>M061</w:t>
            </w:r>
          </w:p>
        </w:tc>
      </w:tr>
      <w:tr w:rsidR="008E2F96" w:rsidRPr="0050469B" w14:paraId="1B5EFA7F" w14:textId="77777777" w:rsidTr="00582D17">
        <w:tc>
          <w:tcPr>
            <w:tcW w:w="0" w:type="auto"/>
            <w:vAlign w:val="center"/>
          </w:tcPr>
          <w:p w14:paraId="17FEED1F" w14:textId="77777777" w:rsidR="008E2F96" w:rsidRPr="00582D17" w:rsidRDefault="008E2F96" w:rsidP="00F628A7">
            <w:pPr>
              <w:spacing w:before="60" w:after="60"/>
              <w:jc w:val="center"/>
              <w:rPr>
                <w:sz w:val="22"/>
                <w:szCs w:val="22"/>
              </w:rPr>
            </w:pPr>
            <w:r w:rsidRPr="00582D17">
              <w:rPr>
                <w:sz w:val="22"/>
                <w:szCs w:val="22"/>
              </w:rPr>
              <w:t>205</w:t>
            </w:r>
          </w:p>
        </w:tc>
        <w:tc>
          <w:tcPr>
            <w:tcW w:w="0" w:type="auto"/>
            <w:vAlign w:val="center"/>
          </w:tcPr>
          <w:p w14:paraId="29DB7FFA"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4C958C2" w14:textId="77777777" w:rsidR="008E2F96" w:rsidRPr="00582D17" w:rsidRDefault="008E2F96" w:rsidP="00F628A7">
            <w:pPr>
              <w:spacing w:before="60" w:after="60"/>
              <w:jc w:val="center"/>
              <w:rPr>
                <w:sz w:val="22"/>
                <w:szCs w:val="22"/>
              </w:rPr>
            </w:pPr>
            <w:r w:rsidRPr="00582D17">
              <w:rPr>
                <w:sz w:val="22"/>
                <w:szCs w:val="22"/>
              </w:rPr>
              <w:t>M076</w:t>
            </w:r>
          </w:p>
        </w:tc>
      </w:tr>
      <w:tr w:rsidR="008E2F96" w:rsidRPr="0050469B" w14:paraId="1B42510D" w14:textId="77777777" w:rsidTr="00582D17">
        <w:tc>
          <w:tcPr>
            <w:tcW w:w="0" w:type="auto"/>
            <w:vAlign w:val="center"/>
          </w:tcPr>
          <w:p w14:paraId="25BCA2D2" w14:textId="77777777" w:rsidR="008E2F96" w:rsidRPr="00582D17" w:rsidRDefault="008E2F96" w:rsidP="00F628A7">
            <w:pPr>
              <w:spacing w:before="60" w:after="60"/>
              <w:jc w:val="center"/>
              <w:rPr>
                <w:sz w:val="22"/>
                <w:szCs w:val="22"/>
              </w:rPr>
            </w:pPr>
            <w:r w:rsidRPr="00582D17">
              <w:rPr>
                <w:sz w:val="22"/>
                <w:szCs w:val="22"/>
              </w:rPr>
              <w:t>206</w:t>
            </w:r>
          </w:p>
        </w:tc>
        <w:tc>
          <w:tcPr>
            <w:tcW w:w="0" w:type="auto"/>
            <w:vAlign w:val="center"/>
          </w:tcPr>
          <w:p w14:paraId="50BF0D1B"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C66B533"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0FEF6787" w14:textId="77777777" w:rsidTr="00582D17">
        <w:tc>
          <w:tcPr>
            <w:tcW w:w="0" w:type="auto"/>
            <w:vAlign w:val="center"/>
          </w:tcPr>
          <w:p w14:paraId="5A2C2C4C" w14:textId="77777777" w:rsidR="008E2F96" w:rsidRPr="00582D17" w:rsidRDefault="008E2F96" w:rsidP="00F628A7">
            <w:pPr>
              <w:spacing w:before="60" w:after="60"/>
              <w:jc w:val="center"/>
              <w:rPr>
                <w:sz w:val="22"/>
                <w:szCs w:val="22"/>
              </w:rPr>
            </w:pPr>
            <w:r w:rsidRPr="00582D17">
              <w:rPr>
                <w:sz w:val="22"/>
                <w:szCs w:val="22"/>
              </w:rPr>
              <w:t>207</w:t>
            </w:r>
          </w:p>
        </w:tc>
        <w:tc>
          <w:tcPr>
            <w:tcW w:w="0" w:type="auto"/>
            <w:vAlign w:val="center"/>
          </w:tcPr>
          <w:p w14:paraId="6BAC51D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CCDD84A" w14:textId="77777777" w:rsidR="008E2F96" w:rsidRPr="00582D17" w:rsidRDefault="008E2F96" w:rsidP="00F628A7">
            <w:pPr>
              <w:spacing w:before="60" w:after="60"/>
              <w:jc w:val="center"/>
              <w:rPr>
                <w:sz w:val="22"/>
                <w:szCs w:val="22"/>
              </w:rPr>
            </w:pPr>
            <w:r w:rsidRPr="00582D17">
              <w:rPr>
                <w:sz w:val="22"/>
                <w:szCs w:val="22"/>
              </w:rPr>
              <w:t>M078</w:t>
            </w:r>
          </w:p>
        </w:tc>
      </w:tr>
      <w:tr w:rsidR="008E2F96" w:rsidRPr="0050469B" w14:paraId="5780A6C6" w14:textId="77777777" w:rsidTr="00582D17">
        <w:tc>
          <w:tcPr>
            <w:tcW w:w="0" w:type="auto"/>
            <w:vAlign w:val="center"/>
          </w:tcPr>
          <w:p w14:paraId="6E6354F2" w14:textId="77777777" w:rsidR="008E2F96" w:rsidRPr="00582D17" w:rsidRDefault="008E2F96" w:rsidP="00F628A7">
            <w:pPr>
              <w:spacing w:before="60" w:after="60"/>
              <w:jc w:val="center"/>
              <w:rPr>
                <w:sz w:val="22"/>
                <w:szCs w:val="22"/>
              </w:rPr>
            </w:pPr>
            <w:r w:rsidRPr="00582D17">
              <w:rPr>
                <w:sz w:val="22"/>
                <w:szCs w:val="22"/>
              </w:rPr>
              <w:t>208</w:t>
            </w:r>
          </w:p>
        </w:tc>
        <w:tc>
          <w:tcPr>
            <w:tcW w:w="0" w:type="auto"/>
            <w:vAlign w:val="center"/>
          </w:tcPr>
          <w:p w14:paraId="73BEBCE0"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760CC0B"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0FCDC67D" w14:textId="77777777" w:rsidTr="00582D17">
        <w:tc>
          <w:tcPr>
            <w:tcW w:w="0" w:type="auto"/>
            <w:vAlign w:val="center"/>
          </w:tcPr>
          <w:p w14:paraId="7D8ADF9B" w14:textId="77777777" w:rsidR="008E2F96" w:rsidRPr="00582D17" w:rsidRDefault="008E2F96" w:rsidP="00F628A7">
            <w:pPr>
              <w:spacing w:before="60" w:after="60"/>
              <w:jc w:val="center"/>
              <w:rPr>
                <w:sz w:val="22"/>
                <w:szCs w:val="22"/>
              </w:rPr>
            </w:pPr>
            <w:r w:rsidRPr="00582D17">
              <w:rPr>
                <w:sz w:val="22"/>
                <w:szCs w:val="22"/>
              </w:rPr>
              <w:t>209</w:t>
            </w:r>
          </w:p>
        </w:tc>
        <w:tc>
          <w:tcPr>
            <w:tcW w:w="0" w:type="auto"/>
            <w:vAlign w:val="center"/>
          </w:tcPr>
          <w:p w14:paraId="53B129CE"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E9D9E46"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40DA116B" w14:textId="77777777" w:rsidTr="00582D17">
        <w:tc>
          <w:tcPr>
            <w:tcW w:w="0" w:type="auto"/>
            <w:vAlign w:val="center"/>
          </w:tcPr>
          <w:p w14:paraId="644461D4" w14:textId="77777777" w:rsidR="008E2F96" w:rsidRPr="00582D17" w:rsidRDefault="008E2F96" w:rsidP="00F628A7">
            <w:pPr>
              <w:spacing w:before="60" w:after="60"/>
              <w:jc w:val="center"/>
              <w:rPr>
                <w:sz w:val="22"/>
                <w:szCs w:val="22"/>
              </w:rPr>
            </w:pPr>
            <w:r w:rsidRPr="00582D17">
              <w:rPr>
                <w:sz w:val="22"/>
                <w:szCs w:val="22"/>
              </w:rPr>
              <w:t>210</w:t>
            </w:r>
          </w:p>
        </w:tc>
        <w:tc>
          <w:tcPr>
            <w:tcW w:w="0" w:type="auto"/>
            <w:vAlign w:val="center"/>
          </w:tcPr>
          <w:p w14:paraId="2E69F99A"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32995EE4"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52C06DF3" w14:textId="77777777" w:rsidTr="00582D17">
        <w:tc>
          <w:tcPr>
            <w:tcW w:w="0" w:type="auto"/>
            <w:vAlign w:val="center"/>
          </w:tcPr>
          <w:p w14:paraId="08DAFF61" w14:textId="77777777" w:rsidR="008E2F96" w:rsidRPr="00582D17" w:rsidRDefault="008E2F96" w:rsidP="00F628A7">
            <w:pPr>
              <w:spacing w:before="60" w:after="60"/>
              <w:jc w:val="center"/>
              <w:rPr>
                <w:sz w:val="22"/>
                <w:szCs w:val="22"/>
              </w:rPr>
            </w:pPr>
            <w:r w:rsidRPr="00582D17">
              <w:rPr>
                <w:sz w:val="22"/>
                <w:szCs w:val="22"/>
              </w:rPr>
              <w:t>211</w:t>
            </w:r>
          </w:p>
        </w:tc>
        <w:tc>
          <w:tcPr>
            <w:tcW w:w="0" w:type="auto"/>
            <w:vAlign w:val="center"/>
          </w:tcPr>
          <w:p w14:paraId="5483E6FB"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6341149B"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43686019" w14:textId="77777777" w:rsidTr="00582D17">
        <w:tc>
          <w:tcPr>
            <w:tcW w:w="0" w:type="auto"/>
            <w:vAlign w:val="center"/>
          </w:tcPr>
          <w:p w14:paraId="3B46F5D8" w14:textId="77777777" w:rsidR="008E2F96" w:rsidRPr="00582D17" w:rsidRDefault="008E2F96" w:rsidP="00F628A7">
            <w:pPr>
              <w:spacing w:before="60" w:after="60"/>
              <w:jc w:val="center"/>
              <w:rPr>
                <w:sz w:val="22"/>
                <w:szCs w:val="22"/>
              </w:rPr>
            </w:pPr>
            <w:r w:rsidRPr="00582D17">
              <w:rPr>
                <w:sz w:val="22"/>
                <w:szCs w:val="22"/>
              </w:rPr>
              <w:t>212</w:t>
            </w:r>
          </w:p>
        </w:tc>
        <w:tc>
          <w:tcPr>
            <w:tcW w:w="0" w:type="auto"/>
            <w:vAlign w:val="center"/>
          </w:tcPr>
          <w:p w14:paraId="2C522EE5"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67DDCF58"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34317B7E" w14:textId="77777777" w:rsidTr="00582D17">
        <w:tc>
          <w:tcPr>
            <w:tcW w:w="0" w:type="auto"/>
            <w:vAlign w:val="center"/>
          </w:tcPr>
          <w:p w14:paraId="163B85F6" w14:textId="77777777" w:rsidR="008E2F96" w:rsidRPr="00582D17" w:rsidRDefault="008E2F96" w:rsidP="00F628A7">
            <w:pPr>
              <w:spacing w:before="60" w:after="60"/>
              <w:jc w:val="center"/>
              <w:rPr>
                <w:sz w:val="22"/>
                <w:szCs w:val="22"/>
              </w:rPr>
            </w:pPr>
            <w:r w:rsidRPr="00582D17">
              <w:rPr>
                <w:sz w:val="22"/>
                <w:szCs w:val="22"/>
              </w:rPr>
              <w:t>213</w:t>
            </w:r>
          </w:p>
        </w:tc>
        <w:tc>
          <w:tcPr>
            <w:tcW w:w="0" w:type="auto"/>
            <w:vAlign w:val="center"/>
          </w:tcPr>
          <w:p w14:paraId="048EF0E8"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7ABCB325"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546215DD" w14:textId="77777777" w:rsidTr="00582D17">
        <w:tc>
          <w:tcPr>
            <w:tcW w:w="0" w:type="auto"/>
            <w:vAlign w:val="center"/>
          </w:tcPr>
          <w:p w14:paraId="695B5DB9" w14:textId="77777777" w:rsidR="008E2F96" w:rsidRPr="00582D17" w:rsidRDefault="008E2F96" w:rsidP="00F628A7">
            <w:pPr>
              <w:spacing w:before="60" w:after="60"/>
              <w:jc w:val="center"/>
              <w:rPr>
                <w:sz w:val="22"/>
                <w:szCs w:val="22"/>
              </w:rPr>
            </w:pPr>
            <w:r w:rsidRPr="00582D17">
              <w:rPr>
                <w:sz w:val="22"/>
                <w:szCs w:val="22"/>
              </w:rPr>
              <w:t>214</w:t>
            </w:r>
          </w:p>
        </w:tc>
        <w:tc>
          <w:tcPr>
            <w:tcW w:w="0" w:type="auto"/>
            <w:vAlign w:val="center"/>
          </w:tcPr>
          <w:p w14:paraId="712770F3"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112505F4"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3FEF07E1" w14:textId="77777777" w:rsidTr="00582D17">
        <w:tc>
          <w:tcPr>
            <w:tcW w:w="0" w:type="auto"/>
            <w:vAlign w:val="center"/>
          </w:tcPr>
          <w:p w14:paraId="51EDB047" w14:textId="77777777" w:rsidR="008E2F96" w:rsidRPr="00582D17" w:rsidRDefault="008E2F96" w:rsidP="00F628A7">
            <w:pPr>
              <w:spacing w:before="60" w:after="60"/>
              <w:jc w:val="center"/>
              <w:rPr>
                <w:sz w:val="22"/>
                <w:szCs w:val="22"/>
              </w:rPr>
            </w:pPr>
            <w:r w:rsidRPr="00582D17">
              <w:rPr>
                <w:sz w:val="22"/>
                <w:szCs w:val="22"/>
              </w:rPr>
              <w:t>215</w:t>
            </w:r>
          </w:p>
        </w:tc>
        <w:tc>
          <w:tcPr>
            <w:tcW w:w="0" w:type="auto"/>
            <w:vAlign w:val="center"/>
          </w:tcPr>
          <w:p w14:paraId="26906A56"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0D4C3738"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2E9A5645" w14:textId="77777777" w:rsidTr="00582D17">
        <w:tc>
          <w:tcPr>
            <w:tcW w:w="0" w:type="auto"/>
            <w:vAlign w:val="center"/>
          </w:tcPr>
          <w:p w14:paraId="500E26D8" w14:textId="77777777" w:rsidR="008E2F96" w:rsidRPr="00582D17" w:rsidRDefault="008E2F96" w:rsidP="00F628A7">
            <w:pPr>
              <w:spacing w:before="60" w:after="60"/>
              <w:jc w:val="center"/>
              <w:rPr>
                <w:sz w:val="22"/>
                <w:szCs w:val="22"/>
              </w:rPr>
            </w:pPr>
            <w:r w:rsidRPr="00582D17">
              <w:rPr>
                <w:sz w:val="22"/>
                <w:szCs w:val="22"/>
              </w:rPr>
              <w:t>216</w:t>
            </w:r>
          </w:p>
        </w:tc>
        <w:tc>
          <w:tcPr>
            <w:tcW w:w="0" w:type="auto"/>
            <w:vAlign w:val="center"/>
          </w:tcPr>
          <w:p w14:paraId="49F4F9B8"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61CEC19"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6F509BE1" w14:textId="77777777" w:rsidTr="00582D17">
        <w:tc>
          <w:tcPr>
            <w:tcW w:w="0" w:type="auto"/>
            <w:vAlign w:val="center"/>
          </w:tcPr>
          <w:p w14:paraId="71EC7113" w14:textId="77777777" w:rsidR="008E2F96" w:rsidRPr="00582D17" w:rsidRDefault="008E2F96" w:rsidP="00F628A7">
            <w:pPr>
              <w:spacing w:before="60" w:after="60"/>
              <w:jc w:val="center"/>
              <w:rPr>
                <w:sz w:val="22"/>
                <w:szCs w:val="22"/>
              </w:rPr>
            </w:pPr>
            <w:r w:rsidRPr="00582D17">
              <w:rPr>
                <w:sz w:val="22"/>
                <w:szCs w:val="22"/>
              </w:rPr>
              <w:t>217</w:t>
            </w:r>
          </w:p>
        </w:tc>
        <w:tc>
          <w:tcPr>
            <w:tcW w:w="0" w:type="auto"/>
            <w:vAlign w:val="center"/>
          </w:tcPr>
          <w:p w14:paraId="16BAE835"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1B6AE7F0"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7C023914" w14:textId="77777777" w:rsidTr="00582D17">
        <w:tc>
          <w:tcPr>
            <w:tcW w:w="0" w:type="auto"/>
            <w:vAlign w:val="center"/>
          </w:tcPr>
          <w:p w14:paraId="027901B3" w14:textId="77777777" w:rsidR="008E2F96" w:rsidRPr="00582D17" w:rsidRDefault="008E2F96" w:rsidP="00F628A7">
            <w:pPr>
              <w:spacing w:before="60" w:after="60"/>
              <w:jc w:val="center"/>
              <w:rPr>
                <w:sz w:val="22"/>
                <w:szCs w:val="22"/>
              </w:rPr>
            </w:pPr>
            <w:r w:rsidRPr="00582D17">
              <w:rPr>
                <w:sz w:val="22"/>
                <w:szCs w:val="22"/>
              </w:rPr>
              <w:t>218</w:t>
            </w:r>
          </w:p>
        </w:tc>
        <w:tc>
          <w:tcPr>
            <w:tcW w:w="0" w:type="auto"/>
            <w:vAlign w:val="center"/>
          </w:tcPr>
          <w:p w14:paraId="7742E659"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C8BD89F" w14:textId="77777777" w:rsidR="008E2F96" w:rsidRPr="00582D17" w:rsidRDefault="008E2F96" w:rsidP="00F628A7">
            <w:pPr>
              <w:spacing w:before="60" w:after="60"/>
              <w:jc w:val="center"/>
              <w:rPr>
                <w:sz w:val="22"/>
                <w:szCs w:val="22"/>
              </w:rPr>
            </w:pPr>
            <w:r w:rsidRPr="00582D17">
              <w:rPr>
                <w:sz w:val="22"/>
                <w:szCs w:val="22"/>
              </w:rPr>
              <w:t>M036</w:t>
            </w:r>
          </w:p>
        </w:tc>
      </w:tr>
      <w:tr w:rsidR="008E2F96" w:rsidRPr="0050469B" w14:paraId="43606704" w14:textId="77777777" w:rsidTr="00582D17">
        <w:tc>
          <w:tcPr>
            <w:tcW w:w="0" w:type="auto"/>
            <w:vAlign w:val="center"/>
          </w:tcPr>
          <w:p w14:paraId="7C54B4FD" w14:textId="77777777" w:rsidR="008E2F96" w:rsidRPr="00582D17" w:rsidRDefault="008E2F96" w:rsidP="00F628A7">
            <w:pPr>
              <w:spacing w:before="60" w:after="60"/>
              <w:jc w:val="center"/>
              <w:rPr>
                <w:sz w:val="22"/>
                <w:szCs w:val="22"/>
              </w:rPr>
            </w:pPr>
            <w:r w:rsidRPr="00582D17">
              <w:rPr>
                <w:sz w:val="22"/>
                <w:szCs w:val="22"/>
              </w:rPr>
              <w:t>219</w:t>
            </w:r>
          </w:p>
        </w:tc>
        <w:tc>
          <w:tcPr>
            <w:tcW w:w="0" w:type="auto"/>
            <w:vAlign w:val="center"/>
          </w:tcPr>
          <w:p w14:paraId="58B05082"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7F0D7C24"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772A2154" w14:textId="77777777" w:rsidTr="00582D17">
        <w:tc>
          <w:tcPr>
            <w:tcW w:w="0" w:type="auto"/>
            <w:vAlign w:val="center"/>
          </w:tcPr>
          <w:p w14:paraId="645CDAB2" w14:textId="77777777" w:rsidR="008E2F96" w:rsidRPr="00582D17" w:rsidRDefault="008E2F96" w:rsidP="00F628A7">
            <w:pPr>
              <w:spacing w:before="60" w:after="60"/>
              <w:jc w:val="center"/>
              <w:rPr>
                <w:sz w:val="22"/>
                <w:szCs w:val="22"/>
              </w:rPr>
            </w:pPr>
            <w:r w:rsidRPr="00582D17">
              <w:rPr>
                <w:sz w:val="22"/>
                <w:szCs w:val="22"/>
              </w:rPr>
              <w:t>220</w:t>
            </w:r>
          </w:p>
        </w:tc>
        <w:tc>
          <w:tcPr>
            <w:tcW w:w="0" w:type="auto"/>
            <w:vAlign w:val="center"/>
          </w:tcPr>
          <w:p w14:paraId="593EBB20"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69D9A02" w14:textId="77777777" w:rsidR="008E2F96" w:rsidRPr="00582D17" w:rsidRDefault="008E2F96" w:rsidP="00F628A7">
            <w:pPr>
              <w:spacing w:before="60" w:after="60"/>
              <w:jc w:val="center"/>
              <w:rPr>
                <w:sz w:val="22"/>
                <w:szCs w:val="22"/>
              </w:rPr>
            </w:pPr>
            <w:r w:rsidRPr="00582D17">
              <w:rPr>
                <w:sz w:val="22"/>
                <w:szCs w:val="22"/>
              </w:rPr>
              <w:t>M051</w:t>
            </w:r>
          </w:p>
        </w:tc>
      </w:tr>
      <w:tr w:rsidR="008E2F96" w:rsidRPr="0050469B" w14:paraId="41FD8C24" w14:textId="77777777" w:rsidTr="00582D17">
        <w:tc>
          <w:tcPr>
            <w:tcW w:w="0" w:type="auto"/>
            <w:vAlign w:val="center"/>
          </w:tcPr>
          <w:p w14:paraId="264D9538" w14:textId="77777777" w:rsidR="008E2F96" w:rsidRPr="00582D17" w:rsidRDefault="008E2F96" w:rsidP="00F628A7">
            <w:pPr>
              <w:spacing w:before="60" w:after="60"/>
              <w:jc w:val="center"/>
              <w:rPr>
                <w:sz w:val="22"/>
                <w:szCs w:val="22"/>
              </w:rPr>
            </w:pPr>
            <w:r w:rsidRPr="00582D17">
              <w:rPr>
                <w:sz w:val="22"/>
                <w:szCs w:val="22"/>
              </w:rPr>
              <w:t>221</w:t>
            </w:r>
          </w:p>
        </w:tc>
        <w:tc>
          <w:tcPr>
            <w:tcW w:w="0" w:type="auto"/>
            <w:vAlign w:val="center"/>
          </w:tcPr>
          <w:p w14:paraId="09624902"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1A978607"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1B31561E" w14:textId="77777777" w:rsidTr="00582D17">
        <w:tc>
          <w:tcPr>
            <w:tcW w:w="0" w:type="auto"/>
            <w:vAlign w:val="center"/>
          </w:tcPr>
          <w:p w14:paraId="36F61380" w14:textId="77777777" w:rsidR="008E2F96" w:rsidRPr="00582D17" w:rsidRDefault="008E2F96" w:rsidP="00F628A7">
            <w:pPr>
              <w:spacing w:before="60" w:after="60"/>
              <w:jc w:val="center"/>
              <w:rPr>
                <w:sz w:val="22"/>
                <w:szCs w:val="22"/>
              </w:rPr>
            </w:pPr>
            <w:r w:rsidRPr="00582D17">
              <w:rPr>
                <w:sz w:val="22"/>
                <w:szCs w:val="22"/>
              </w:rPr>
              <w:t>222</w:t>
            </w:r>
          </w:p>
        </w:tc>
        <w:tc>
          <w:tcPr>
            <w:tcW w:w="0" w:type="auto"/>
            <w:vAlign w:val="center"/>
          </w:tcPr>
          <w:p w14:paraId="1956E7D9"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36093B36" w14:textId="77777777" w:rsidR="008E2F96" w:rsidRPr="00582D17" w:rsidRDefault="008E2F96" w:rsidP="00F628A7">
            <w:pPr>
              <w:spacing w:before="60" w:after="60"/>
              <w:jc w:val="center"/>
              <w:rPr>
                <w:sz w:val="22"/>
                <w:szCs w:val="22"/>
              </w:rPr>
            </w:pPr>
            <w:r w:rsidRPr="00582D17">
              <w:rPr>
                <w:sz w:val="22"/>
                <w:szCs w:val="22"/>
              </w:rPr>
              <w:t>M072</w:t>
            </w:r>
          </w:p>
        </w:tc>
      </w:tr>
      <w:tr w:rsidR="008E2F96" w:rsidRPr="0050469B" w14:paraId="5FDF0872" w14:textId="77777777" w:rsidTr="00582D17">
        <w:tc>
          <w:tcPr>
            <w:tcW w:w="0" w:type="auto"/>
            <w:vAlign w:val="center"/>
          </w:tcPr>
          <w:p w14:paraId="4EC18C06" w14:textId="77777777" w:rsidR="008E2F96" w:rsidRPr="00582D17" w:rsidRDefault="008E2F96" w:rsidP="00F628A7">
            <w:pPr>
              <w:spacing w:before="60" w:after="60"/>
              <w:jc w:val="center"/>
              <w:rPr>
                <w:sz w:val="22"/>
                <w:szCs w:val="22"/>
              </w:rPr>
            </w:pPr>
            <w:r w:rsidRPr="00582D17">
              <w:rPr>
                <w:sz w:val="22"/>
                <w:szCs w:val="22"/>
              </w:rPr>
              <w:t>223</w:t>
            </w:r>
          </w:p>
        </w:tc>
        <w:tc>
          <w:tcPr>
            <w:tcW w:w="0" w:type="auto"/>
            <w:vAlign w:val="center"/>
          </w:tcPr>
          <w:p w14:paraId="722594D3"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26CB49E8" w14:textId="77777777" w:rsidR="008E2F96" w:rsidRPr="00582D17" w:rsidRDefault="008E2F96" w:rsidP="00F628A7">
            <w:pPr>
              <w:spacing w:before="60" w:after="60"/>
              <w:jc w:val="center"/>
              <w:rPr>
                <w:sz w:val="22"/>
                <w:szCs w:val="22"/>
              </w:rPr>
            </w:pPr>
            <w:r w:rsidRPr="00582D17">
              <w:rPr>
                <w:sz w:val="22"/>
                <w:szCs w:val="22"/>
              </w:rPr>
              <w:t>M073</w:t>
            </w:r>
          </w:p>
        </w:tc>
      </w:tr>
      <w:tr w:rsidR="008E2F96" w:rsidRPr="0050469B" w14:paraId="5055F4A5" w14:textId="77777777" w:rsidTr="00582D17">
        <w:tc>
          <w:tcPr>
            <w:tcW w:w="0" w:type="auto"/>
            <w:vAlign w:val="center"/>
          </w:tcPr>
          <w:p w14:paraId="0A53DBFA" w14:textId="77777777" w:rsidR="008E2F96" w:rsidRPr="00582D17" w:rsidRDefault="008E2F96" w:rsidP="00F628A7">
            <w:pPr>
              <w:spacing w:before="60" w:after="60"/>
              <w:jc w:val="center"/>
              <w:rPr>
                <w:sz w:val="22"/>
                <w:szCs w:val="22"/>
              </w:rPr>
            </w:pPr>
            <w:r w:rsidRPr="00582D17">
              <w:rPr>
                <w:sz w:val="22"/>
                <w:szCs w:val="22"/>
              </w:rPr>
              <w:t>224</w:t>
            </w:r>
          </w:p>
        </w:tc>
        <w:tc>
          <w:tcPr>
            <w:tcW w:w="0" w:type="auto"/>
            <w:vAlign w:val="center"/>
          </w:tcPr>
          <w:p w14:paraId="4E2AC223"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9669B05" w14:textId="77777777" w:rsidR="008E2F96" w:rsidRPr="00582D17" w:rsidRDefault="008E2F96" w:rsidP="00F628A7">
            <w:pPr>
              <w:spacing w:before="60" w:after="60"/>
              <w:jc w:val="center"/>
              <w:rPr>
                <w:sz w:val="22"/>
                <w:szCs w:val="22"/>
              </w:rPr>
            </w:pPr>
            <w:r w:rsidRPr="00582D17">
              <w:rPr>
                <w:sz w:val="22"/>
                <w:szCs w:val="22"/>
              </w:rPr>
              <w:t>M074</w:t>
            </w:r>
          </w:p>
        </w:tc>
      </w:tr>
      <w:tr w:rsidR="008E2F96" w:rsidRPr="0050469B" w14:paraId="149972E5" w14:textId="77777777" w:rsidTr="00582D17">
        <w:tc>
          <w:tcPr>
            <w:tcW w:w="0" w:type="auto"/>
            <w:vAlign w:val="center"/>
          </w:tcPr>
          <w:p w14:paraId="0C973204" w14:textId="77777777" w:rsidR="008E2F96" w:rsidRPr="00582D17" w:rsidRDefault="008E2F96" w:rsidP="00F628A7">
            <w:pPr>
              <w:spacing w:before="60" w:after="60"/>
              <w:jc w:val="center"/>
              <w:rPr>
                <w:sz w:val="22"/>
                <w:szCs w:val="22"/>
              </w:rPr>
            </w:pPr>
            <w:r w:rsidRPr="00582D17">
              <w:rPr>
                <w:sz w:val="22"/>
                <w:szCs w:val="22"/>
              </w:rPr>
              <w:t>225</w:t>
            </w:r>
          </w:p>
        </w:tc>
        <w:tc>
          <w:tcPr>
            <w:tcW w:w="0" w:type="auto"/>
            <w:vAlign w:val="center"/>
          </w:tcPr>
          <w:p w14:paraId="1F666F4A"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37C82753" w14:textId="77777777" w:rsidR="008E2F96" w:rsidRPr="00582D17" w:rsidRDefault="008E2F96" w:rsidP="00F628A7">
            <w:pPr>
              <w:spacing w:before="60" w:after="60"/>
              <w:jc w:val="center"/>
              <w:rPr>
                <w:sz w:val="22"/>
                <w:szCs w:val="22"/>
              </w:rPr>
            </w:pPr>
            <w:r w:rsidRPr="00582D17">
              <w:rPr>
                <w:sz w:val="22"/>
                <w:szCs w:val="22"/>
              </w:rPr>
              <w:t>M075</w:t>
            </w:r>
          </w:p>
        </w:tc>
      </w:tr>
      <w:tr w:rsidR="008E2F96" w:rsidRPr="0050469B" w14:paraId="64D775BB" w14:textId="77777777" w:rsidTr="00582D17">
        <w:tc>
          <w:tcPr>
            <w:tcW w:w="0" w:type="auto"/>
            <w:vAlign w:val="center"/>
          </w:tcPr>
          <w:p w14:paraId="5DD98991" w14:textId="77777777" w:rsidR="008E2F96" w:rsidRPr="00582D17" w:rsidRDefault="008E2F96" w:rsidP="00F628A7">
            <w:pPr>
              <w:spacing w:before="60" w:after="60"/>
              <w:jc w:val="center"/>
              <w:rPr>
                <w:sz w:val="22"/>
                <w:szCs w:val="22"/>
              </w:rPr>
            </w:pPr>
            <w:r w:rsidRPr="00582D17">
              <w:rPr>
                <w:sz w:val="22"/>
                <w:szCs w:val="22"/>
              </w:rPr>
              <w:t>226</w:t>
            </w:r>
          </w:p>
        </w:tc>
        <w:tc>
          <w:tcPr>
            <w:tcW w:w="0" w:type="auto"/>
            <w:vAlign w:val="center"/>
          </w:tcPr>
          <w:p w14:paraId="7D7F595D"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19942EE3" w14:textId="77777777" w:rsidR="008E2F96" w:rsidRPr="00582D17" w:rsidRDefault="008E2F96" w:rsidP="00F628A7">
            <w:pPr>
              <w:spacing w:before="60" w:after="60"/>
              <w:jc w:val="center"/>
              <w:rPr>
                <w:sz w:val="22"/>
                <w:szCs w:val="22"/>
              </w:rPr>
            </w:pPr>
            <w:r w:rsidRPr="00582D17">
              <w:rPr>
                <w:sz w:val="22"/>
                <w:szCs w:val="22"/>
              </w:rPr>
              <w:t>M086</w:t>
            </w:r>
          </w:p>
        </w:tc>
      </w:tr>
      <w:tr w:rsidR="008E2F96" w:rsidRPr="0050469B" w14:paraId="216885D4" w14:textId="77777777" w:rsidTr="00582D17">
        <w:tc>
          <w:tcPr>
            <w:tcW w:w="0" w:type="auto"/>
            <w:vAlign w:val="center"/>
          </w:tcPr>
          <w:p w14:paraId="38CC7AC6" w14:textId="77777777" w:rsidR="008E2F96" w:rsidRPr="00582D17" w:rsidRDefault="008E2F96" w:rsidP="00F628A7">
            <w:pPr>
              <w:spacing w:before="60" w:after="60"/>
              <w:jc w:val="center"/>
              <w:rPr>
                <w:sz w:val="22"/>
                <w:szCs w:val="22"/>
              </w:rPr>
            </w:pPr>
            <w:r w:rsidRPr="00582D17">
              <w:rPr>
                <w:sz w:val="22"/>
                <w:szCs w:val="22"/>
              </w:rPr>
              <w:t>227</w:t>
            </w:r>
          </w:p>
        </w:tc>
        <w:tc>
          <w:tcPr>
            <w:tcW w:w="0" w:type="auto"/>
            <w:vAlign w:val="center"/>
          </w:tcPr>
          <w:p w14:paraId="178ED0BA"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CEA3E65" w14:textId="77777777" w:rsidR="008E2F96" w:rsidRPr="00582D17" w:rsidRDefault="008E2F96" w:rsidP="00F628A7">
            <w:pPr>
              <w:spacing w:before="60" w:after="60"/>
              <w:jc w:val="center"/>
              <w:rPr>
                <w:sz w:val="22"/>
                <w:szCs w:val="22"/>
              </w:rPr>
            </w:pPr>
            <w:r w:rsidRPr="00582D17">
              <w:rPr>
                <w:sz w:val="22"/>
                <w:szCs w:val="22"/>
              </w:rPr>
              <w:t>M087</w:t>
            </w:r>
          </w:p>
        </w:tc>
      </w:tr>
      <w:tr w:rsidR="008E2F96" w:rsidRPr="0050469B" w14:paraId="6BD09BF6" w14:textId="77777777" w:rsidTr="00582D17">
        <w:tc>
          <w:tcPr>
            <w:tcW w:w="0" w:type="auto"/>
            <w:vAlign w:val="center"/>
          </w:tcPr>
          <w:p w14:paraId="41E2E763" w14:textId="77777777" w:rsidR="008E2F96" w:rsidRPr="00582D17" w:rsidRDefault="008E2F96" w:rsidP="00F628A7">
            <w:pPr>
              <w:spacing w:before="60" w:after="60"/>
              <w:jc w:val="center"/>
              <w:rPr>
                <w:sz w:val="22"/>
                <w:szCs w:val="22"/>
              </w:rPr>
            </w:pPr>
            <w:r w:rsidRPr="00582D17">
              <w:rPr>
                <w:sz w:val="22"/>
                <w:szCs w:val="22"/>
              </w:rPr>
              <w:t>228</w:t>
            </w:r>
          </w:p>
        </w:tc>
        <w:tc>
          <w:tcPr>
            <w:tcW w:w="0" w:type="auto"/>
            <w:vAlign w:val="center"/>
          </w:tcPr>
          <w:p w14:paraId="38D3A4D8"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2A67D12E" w14:textId="77777777" w:rsidR="008E2F96" w:rsidRPr="00582D17" w:rsidRDefault="008E2F96" w:rsidP="00F628A7">
            <w:pPr>
              <w:spacing w:before="60" w:after="60"/>
              <w:jc w:val="center"/>
              <w:rPr>
                <w:sz w:val="22"/>
                <w:szCs w:val="22"/>
              </w:rPr>
            </w:pPr>
            <w:r w:rsidRPr="00582D17">
              <w:rPr>
                <w:sz w:val="22"/>
                <w:szCs w:val="22"/>
              </w:rPr>
              <w:t>M088</w:t>
            </w:r>
          </w:p>
        </w:tc>
      </w:tr>
      <w:tr w:rsidR="008E2F96" w:rsidRPr="0050469B" w14:paraId="04B3EED8" w14:textId="77777777" w:rsidTr="00582D17">
        <w:tc>
          <w:tcPr>
            <w:tcW w:w="0" w:type="auto"/>
            <w:vAlign w:val="center"/>
          </w:tcPr>
          <w:p w14:paraId="3CFC2CCB" w14:textId="77777777" w:rsidR="008E2F96" w:rsidRPr="00582D17" w:rsidRDefault="008E2F96" w:rsidP="00F628A7">
            <w:pPr>
              <w:spacing w:before="60" w:after="60"/>
              <w:jc w:val="center"/>
              <w:rPr>
                <w:sz w:val="22"/>
                <w:szCs w:val="22"/>
              </w:rPr>
            </w:pPr>
            <w:r w:rsidRPr="00582D17">
              <w:rPr>
                <w:sz w:val="22"/>
                <w:szCs w:val="22"/>
              </w:rPr>
              <w:t>229</w:t>
            </w:r>
          </w:p>
        </w:tc>
        <w:tc>
          <w:tcPr>
            <w:tcW w:w="0" w:type="auto"/>
            <w:vAlign w:val="center"/>
          </w:tcPr>
          <w:p w14:paraId="314F4E79"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4A8252EB" w14:textId="77777777" w:rsidR="008E2F96" w:rsidRPr="00582D17" w:rsidRDefault="008E2F96" w:rsidP="00F628A7">
            <w:pPr>
              <w:spacing w:before="60" w:after="60"/>
              <w:jc w:val="center"/>
              <w:rPr>
                <w:sz w:val="22"/>
                <w:szCs w:val="22"/>
              </w:rPr>
            </w:pPr>
            <w:r w:rsidRPr="00582D17">
              <w:rPr>
                <w:sz w:val="22"/>
                <w:szCs w:val="22"/>
              </w:rPr>
              <w:t>M089</w:t>
            </w:r>
          </w:p>
        </w:tc>
      </w:tr>
      <w:tr w:rsidR="008E2F96" w:rsidRPr="0050469B" w14:paraId="2EB96A76" w14:textId="77777777" w:rsidTr="00582D17">
        <w:tc>
          <w:tcPr>
            <w:tcW w:w="0" w:type="auto"/>
            <w:vAlign w:val="center"/>
          </w:tcPr>
          <w:p w14:paraId="05DE9669" w14:textId="77777777" w:rsidR="008E2F96" w:rsidRPr="00582D17" w:rsidRDefault="008E2F96" w:rsidP="00F628A7">
            <w:pPr>
              <w:spacing w:before="60" w:after="60"/>
              <w:jc w:val="center"/>
              <w:rPr>
                <w:sz w:val="22"/>
                <w:szCs w:val="22"/>
              </w:rPr>
            </w:pPr>
            <w:r w:rsidRPr="00582D17">
              <w:rPr>
                <w:sz w:val="22"/>
                <w:szCs w:val="22"/>
              </w:rPr>
              <w:t>230</w:t>
            </w:r>
          </w:p>
        </w:tc>
        <w:tc>
          <w:tcPr>
            <w:tcW w:w="0" w:type="auto"/>
            <w:vAlign w:val="center"/>
          </w:tcPr>
          <w:p w14:paraId="473CE7A0"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068EC8C9"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52F6606A" w14:textId="77777777" w:rsidTr="00582D17">
        <w:tc>
          <w:tcPr>
            <w:tcW w:w="0" w:type="auto"/>
            <w:vAlign w:val="center"/>
          </w:tcPr>
          <w:p w14:paraId="1A36077D" w14:textId="77777777" w:rsidR="008E2F96" w:rsidRPr="00582D17" w:rsidRDefault="008E2F96" w:rsidP="00F628A7">
            <w:pPr>
              <w:spacing w:before="60" w:after="60"/>
              <w:jc w:val="center"/>
              <w:rPr>
                <w:sz w:val="22"/>
                <w:szCs w:val="22"/>
              </w:rPr>
            </w:pPr>
            <w:r w:rsidRPr="00582D17">
              <w:rPr>
                <w:sz w:val="22"/>
                <w:szCs w:val="22"/>
              </w:rPr>
              <w:t>231</w:t>
            </w:r>
          </w:p>
        </w:tc>
        <w:tc>
          <w:tcPr>
            <w:tcW w:w="0" w:type="auto"/>
            <w:vAlign w:val="center"/>
          </w:tcPr>
          <w:p w14:paraId="25C9F8FD"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061CCB0"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698ADD8F" w14:textId="77777777" w:rsidTr="00582D17">
        <w:tc>
          <w:tcPr>
            <w:tcW w:w="0" w:type="auto"/>
            <w:vAlign w:val="center"/>
          </w:tcPr>
          <w:p w14:paraId="50DDB29A" w14:textId="77777777" w:rsidR="008E2F96" w:rsidRPr="00582D17" w:rsidRDefault="008E2F96" w:rsidP="00F628A7">
            <w:pPr>
              <w:spacing w:before="60" w:after="60"/>
              <w:jc w:val="center"/>
              <w:rPr>
                <w:sz w:val="22"/>
                <w:szCs w:val="22"/>
              </w:rPr>
            </w:pPr>
            <w:r w:rsidRPr="00582D17">
              <w:rPr>
                <w:sz w:val="22"/>
                <w:szCs w:val="22"/>
              </w:rPr>
              <w:t>232</w:t>
            </w:r>
          </w:p>
        </w:tc>
        <w:tc>
          <w:tcPr>
            <w:tcW w:w="0" w:type="auto"/>
            <w:vAlign w:val="center"/>
          </w:tcPr>
          <w:p w14:paraId="64198D9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359DD48"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620D15DE" w14:textId="77777777" w:rsidTr="00582D17">
        <w:tc>
          <w:tcPr>
            <w:tcW w:w="0" w:type="auto"/>
            <w:vAlign w:val="center"/>
          </w:tcPr>
          <w:p w14:paraId="0F629EF4" w14:textId="77777777" w:rsidR="008E2F96" w:rsidRPr="00582D17" w:rsidRDefault="008E2F96" w:rsidP="00F628A7">
            <w:pPr>
              <w:spacing w:before="60" w:after="60"/>
              <w:jc w:val="center"/>
              <w:rPr>
                <w:sz w:val="22"/>
                <w:szCs w:val="22"/>
              </w:rPr>
            </w:pPr>
            <w:r w:rsidRPr="00582D17">
              <w:rPr>
                <w:sz w:val="22"/>
                <w:szCs w:val="22"/>
              </w:rPr>
              <w:t>233</w:t>
            </w:r>
          </w:p>
        </w:tc>
        <w:tc>
          <w:tcPr>
            <w:tcW w:w="0" w:type="auto"/>
            <w:vAlign w:val="center"/>
          </w:tcPr>
          <w:p w14:paraId="5578AE9C"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1CF8AD0"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31470E72" w14:textId="77777777" w:rsidTr="00582D17">
        <w:tc>
          <w:tcPr>
            <w:tcW w:w="0" w:type="auto"/>
            <w:vAlign w:val="center"/>
          </w:tcPr>
          <w:p w14:paraId="2B0CCA5B" w14:textId="77777777" w:rsidR="008E2F96" w:rsidRPr="00582D17" w:rsidRDefault="008E2F96" w:rsidP="00F628A7">
            <w:pPr>
              <w:spacing w:before="60" w:after="60"/>
              <w:jc w:val="center"/>
              <w:rPr>
                <w:sz w:val="22"/>
                <w:szCs w:val="22"/>
              </w:rPr>
            </w:pPr>
            <w:r w:rsidRPr="00582D17">
              <w:rPr>
                <w:sz w:val="22"/>
                <w:szCs w:val="22"/>
              </w:rPr>
              <w:t>234</w:t>
            </w:r>
          </w:p>
        </w:tc>
        <w:tc>
          <w:tcPr>
            <w:tcW w:w="0" w:type="auto"/>
            <w:vAlign w:val="center"/>
          </w:tcPr>
          <w:p w14:paraId="24BBBD55"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15B292A"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187467AA" w14:textId="77777777" w:rsidTr="00582D17">
        <w:tc>
          <w:tcPr>
            <w:tcW w:w="0" w:type="auto"/>
            <w:vAlign w:val="center"/>
          </w:tcPr>
          <w:p w14:paraId="0E01EB42" w14:textId="77777777" w:rsidR="008E2F96" w:rsidRPr="00582D17" w:rsidRDefault="008E2F96" w:rsidP="00F628A7">
            <w:pPr>
              <w:spacing w:before="60" w:after="60"/>
              <w:jc w:val="center"/>
              <w:rPr>
                <w:sz w:val="22"/>
                <w:szCs w:val="22"/>
              </w:rPr>
            </w:pPr>
            <w:r w:rsidRPr="00582D17">
              <w:rPr>
                <w:sz w:val="22"/>
                <w:szCs w:val="22"/>
              </w:rPr>
              <w:t>235</w:t>
            </w:r>
          </w:p>
        </w:tc>
        <w:tc>
          <w:tcPr>
            <w:tcW w:w="0" w:type="auto"/>
            <w:vAlign w:val="center"/>
          </w:tcPr>
          <w:p w14:paraId="7AAAED2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A5921DA"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783BF528" w14:textId="77777777" w:rsidTr="00582D17">
        <w:tc>
          <w:tcPr>
            <w:tcW w:w="0" w:type="auto"/>
            <w:vAlign w:val="center"/>
          </w:tcPr>
          <w:p w14:paraId="44B99277" w14:textId="77777777" w:rsidR="008E2F96" w:rsidRPr="00582D17" w:rsidRDefault="008E2F96" w:rsidP="00F628A7">
            <w:pPr>
              <w:spacing w:before="60" w:after="60"/>
              <w:jc w:val="center"/>
              <w:rPr>
                <w:sz w:val="22"/>
                <w:szCs w:val="22"/>
              </w:rPr>
            </w:pPr>
            <w:r w:rsidRPr="00582D17">
              <w:rPr>
                <w:sz w:val="22"/>
                <w:szCs w:val="22"/>
              </w:rPr>
              <w:t>236</w:t>
            </w:r>
          </w:p>
        </w:tc>
        <w:tc>
          <w:tcPr>
            <w:tcW w:w="0" w:type="auto"/>
            <w:vAlign w:val="center"/>
          </w:tcPr>
          <w:p w14:paraId="1E34B16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6878666" w14:textId="77777777" w:rsidR="008E2F96" w:rsidRPr="00582D17" w:rsidRDefault="008E2F96" w:rsidP="00F628A7">
            <w:pPr>
              <w:spacing w:before="60" w:after="60"/>
              <w:jc w:val="center"/>
              <w:rPr>
                <w:sz w:val="22"/>
                <w:szCs w:val="22"/>
              </w:rPr>
            </w:pPr>
            <w:r w:rsidRPr="00582D17">
              <w:rPr>
                <w:sz w:val="22"/>
                <w:szCs w:val="22"/>
              </w:rPr>
              <w:t>M016</w:t>
            </w:r>
          </w:p>
        </w:tc>
      </w:tr>
      <w:tr w:rsidR="008E2F96" w:rsidRPr="0050469B" w14:paraId="45F9FF08" w14:textId="77777777" w:rsidTr="00582D17">
        <w:tc>
          <w:tcPr>
            <w:tcW w:w="0" w:type="auto"/>
            <w:vAlign w:val="center"/>
          </w:tcPr>
          <w:p w14:paraId="2F38F445" w14:textId="77777777" w:rsidR="008E2F96" w:rsidRPr="00582D17" w:rsidRDefault="008E2F96" w:rsidP="00F628A7">
            <w:pPr>
              <w:spacing w:before="60" w:after="60"/>
              <w:jc w:val="center"/>
              <w:rPr>
                <w:sz w:val="22"/>
                <w:szCs w:val="22"/>
              </w:rPr>
            </w:pPr>
            <w:r w:rsidRPr="00582D17">
              <w:rPr>
                <w:sz w:val="22"/>
                <w:szCs w:val="22"/>
              </w:rPr>
              <w:t>237</w:t>
            </w:r>
          </w:p>
        </w:tc>
        <w:tc>
          <w:tcPr>
            <w:tcW w:w="0" w:type="auto"/>
            <w:vAlign w:val="center"/>
          </w:tcPr>
          <w:p w14:paraId="36FFD4E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F9799F5"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645352E6" w14:textId="77777777" w:rsidTr="00582D17">
        <w:tc>
          <w:tcPr>
            <w:tcW w:w="0" w:type="auto"/>
            <w:vAlign w:val="center"/>
          </w:tcPr>
          <w:p w14:paraId="22B9A422" w14:textId="77777777" w:rsidR="008E2F96" w:rsidRPr="00582D17" w:rsidRDefault="008E2F96" w:rsidP="00F628A7">
            <w:pPr>
              <w:spacing w:before="60" w:after="60"/>
              <w:jc w:val="center"/>
              <w:rPr>
                <w:sz w:val="22"/>
                <w:szCs w:val="22"/>
              </w:rPr>
            </w:pPr>
            <w:r w:rsidRPr="00582D17">
              <w:rPr>
                <w:sz w:val="22"/>
                <w:szCs w:val="22"/>
              </w:rPr>
              <w:t>238</w:t>
            </w:r>
          </w:p>
        </w:tc>
        <w:tc>
          <w:tcPr>
            <w:tcW w:w="0" w:type="auto"/>
            <w:vAlign w:val="center"/>
          </w:tcPr>
          <w:p w14:paraId="46DA781B"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63E6FC9" w14:textId="77777777" w:rsidR="008E2F96" w:rsidRPr="00582D17" w:rsidRDefault="008E2F96" w:rsidP="00F628A7">
            <w:pPr>
              <w:spacing w:before="60" w:after="60"/>
              <w:jc w:val="center"/>
              <w:rPr>
                <w:sz w:val="22"/>
                <w:szCs w:val="22"/>
              </w:rPr>
            </w:pPr>
            <w:r w:rsidRPr="00582D17">
              <w:rPr>
                <w:sz w:val="22"/>
                <w:szCs w:val="22"/>
              </w:rPr>
              <w:t>M020</w:t>
            </w:r>
          </w:p>
        </w:tc>
      </w:tr>
      <w:tr w:rsidR="008E2F96" w:rsidRPr="0050469B" w14:paraId="046CB5F1" w14:textId="77777777" w:rsidTr="00582D17">
        <w:tc>
          <w:tcPr>
            <w:tcW w:w="0" w:type="auto"/>
            <w:vAlign w:val="center"/>
          </w:tcPr>
          <w:p w14:paraId="6BA03C6F" w14:textId="77777777" w:rsidR="008E2F96" w:rsidRPr="00582D17" w:rsidRDefault="008E2F96" w:rsidP="00F628A7">
            <w:pPr>
              <w:spacing w:before="60" w:after="60"/>
              <w:jc w:val="center"/>
              <w:rPr>
                <w:sz w:val="22"/>
                <w:szCs w:val="22"/>
              </w:rPr>
            </w:pPr>
            <w:r w:rsidRPr="00582D17">
              <w:rPr>
                <w:sz w:val="22"/>
                <w:szCs w:val="22"/>
              </w:rPr>
              <w:t>239</w:t>
            </w:r>
          </w:p>
        </w:tc>
        <w:tc>
          <w:tcPr>
            <w:tcW w:w="0" w:type="auto"/>
            <w:vAlign w:val="center"/>
          </w:tcPr>
          <w:p w14:paraId="7D3B6A5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B6B0A08"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165AE543" w14:textId="77777777" w:rsidTr="00582D17">
        <w:tc>
          <w:tcPr>
            <w:tcW w:w="0" w:type="auto"/>
            <w:vAlign w:val="center"/>
          </w:tcPr>
          <w:p w14:paraId="598C9AB8" w14:textId="77777777" w:rsidR="008E2F96" w:rsidRPr="00582D17" w:rsidRDefault="008E2F96" w:rsidP="00F628A7">
            <w:pPr>
              <w:spacing w:before="60" w:after="60"/>
              <w:jc w:val="center"/>
              <w:rPr>
                <w:sz w:val="22"/>
                <w:szCs w:val="22"/>
              </w:rPr>
            </w:pPr>
            <w:r w:rsidRPr="00582D17">
              <w:rPr>
                <w:sz w:val="22"/>
                <w:szCs w:val="22"/>
              </w:rPr>
              <w:t>240</w:t>
            </w:r>
          </w:p>
        </w:tc>
        <w:tc>
          <w:tcPr>
            <w:tcW w:w="0" w:type="auto"/>
            <w:vAlign w:val="center"/>
          </w:tcPr>
          <w:p w14:paraId="0218593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B235AA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30F32A83" w14:textId="77777777" w:rsidTr="00582D17">
        <w:tc>
          <w:tcPr>
            <w:tcW w:w="0" w:type="auto"/>
            <w:vAlign w:val="center"/>
          </w:tcPr>
          <w:p w14:paraId="381A054B" w14:textId="77777777" w:rsidR="008E2F96" w:rsidRPr="00582D17" w:rsidRDefault="008E2F96" w:rsidP="00F628A7">
            <w:pPr>
              <w:spacing w:before="60" w:after="60"/>
              <w:jc w:val="center"/>
              <w:rPr>
                <w:sz w:val="22"/>
                <w:szCs w:val="22"/>
              </w:rPr>
            </w:pPr>
            <w:r w:rsidRPr="00582D17">
              <w:rPr>
                <w:sz w:val="22"/>
                <w:szCs w:val="22"/>
              </w:rPr>
              <w:t>241</w:t>
            </w:r>
          </w:p>
        </w:tc>
        <w:tc>
          <w:tcPr>
            <w:tcW w:w="0" w:type="auto"/>
            <w:vAlign w:val="center"/>
          </w:tcPr>
          <w:p w14:paraId="5949F2CC"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4F4732D"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4CA7A839" w14:textId="77777777" w:rsidTr="00582D17">
        <w:tc>
          <w:tcPr>
            <w:tcW w:w="0" w:type="auto"/>
            <w:vAlign w:val="center"/>
          </w:tcPr>
          <w:p w14:paraId="7BB2C106" w14:textId="77777777" w:rsidR="008E2F96" w:rsidRPr="00582D17" w:rsidRDefault="008E2F96" w:rsidP="00F628A7">
            <w:pPr>
              <w:spacing w:before="60" w:after="60"/>
              <w:jc w:val="center"/>
              <w:rPr>
                <w:sz w:val="22"/>
                <w:szCs w:val="22"/>
              </w:rPr>
            </w:pPr>
            <w:r w:rsidRPr="00582D17">
              <w:rPr>
                <w:sz w:val="22"/>
                <w:szCs w:val="22"/>
              </w:rPr>
              <w:t>242</w:t>
            </w:r>
          </w:p>
        </w:tc>
        <w:tc>
          <w:tcPr>
            <w:tcW w:w="0" w:type="auto"/>
            <w:vAlign w:val="center"/>
          </w:tcPr>
          <w:p w14:paraId="13A3F06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34B5925" w14:textId="77777777" w:rsidR="008E2F96" w:rsidRPr="00582D17" w:rsidRDefault="008E2F96" w:rsidP="00F628A7">
            <w:pPr>
              <w:spacing w:before="60" w:after="60"/>
              <w:jc w:val="center"/>
              <w:rPr>
                <w:sz w:val="22"/>
                <w:szCs w:val="22"/>
              </w:rPr>
            </w:pPr>
            <w:r w:rsidRPr="00582D17">
              <w:rPr>
                <w:sz w:val="22"/>
                <w:szCs w:val="22"/>
              </w:rPr>
              <w:t>M036</w:t>
            </w:r>
          </w:p>
        </w:tc>
      </w:tr>
      <w:tr w:rsidR="008E2F96" w:rsidRPr="0050469B" w14:paraId="20CB9BA1" w14:textId="77777777" w:rsidTr="00582D17">
        <w:tc>
          <w:tcPr>
            <w:tcW w:w="0" w:type="auto"/>
            <w:vAlign w:val="center"/>
          </w:tcPr>
          <w:p w14:paraId="56ED6CFF" w14:textId="77777777" w:rsidR="008E2F96" w:rsidRPr="00582D17" w:rsidRDefault="008E2F96" w:rsidP="00F628A7">
            <w:pPr>
              <w:spacing w:before="60" w:after="60"/>
              <w:jc w:val="center"/>
              <w:rPr>
                <w:sz w:val="22"/>
                <w:szCs w:val="22"/>
              </w:rPr>
            </w:pPr>
            <w:r w:rsidRPr="00582D17">
              <w:rPr>
                <w:sz w:val="22"/>
                <w:szCs w:val="22"/>
              </w:rPr>
              <w:t>243</w:t>
            </w:r>
          </w:p>
        </w:tc>
        <w:tc>
          <w:tcPr>
            <w:tcW w:w="0" w:type="auto"/>
            <w:vAlign w:val="center"/>
          </w:tcPr>
          <w:p w14:paraId="6D7B47C1"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2D7C9E24" w14:textId="77777777" w:rsidR="008E2F96" w:rsidRPr="00582D17" w:rsidRDefault="008E2F96" w:rsidP="00F628A7">
            <w:pPr>
              <w:spacing w:before="60" w:after="60"/>
              <w:jc w:val="center"/>
              <w:rPr>
                <w:sz w:val="22"/>
                <w:szCs w:val="22"/>
              </w:rPr>
            </w:pPr>
            <w:r w:rsidRPr="00582D17">
              <w:rPr>
                <w:sz w:val="22"/>
                <w:szCs w:val="22"/>
              </w:rPr>
              <w:t>M037</w:t>
            </w:r>
          </w:p>
        </w:tc>
      </w:tr>
      <w:tr w:rsidR="008E2F96" w:rsidRPr="0050469B" w14:paraId="3AE82DCC" w14:textId="77777777" w:rsidTr="00582D17">
        <w:tc>
          <w:tcPr>
            <w:tcW w:w="0" w:type="auto"/>
            <w:vAlign w:val="center"/>
          </w:tcPr>
          <w:p w14:paraId="3E1E2D14" w14:textId="77777777" w:rsidR="008E2F96" w:rsidRPr="00582D17" w:rsidRDefault="008E2F96" w:rsidP="00F628A7">
            <w:pPr>
              <w:spacing w:before="60" w:after="60"/>
              <w:jc w:val="center"/>
              <w:rPr>
                <w:sz w:val="22"/>
                <w:szCs w:val="22"/>
              </w:rPr>
            </w:pPr>
            <w:r w:rsidRPr="00582D17">
              <w:rPr>
                <w:sz w:val="22"/>
                <w:szCs w:val="22"/>
              </w:rPr>
              <w:t>244</w:t>
            </w:r>
          </w:p>
        </w:tc>
        <w:tc>
          <w:tcPr>
            <w:tcW w:w="0" w:type="auto"/>
            <w:vAlign w:val="center"/>
          </w:tcPr>
          <w:p w14:paraId="26B43DF2"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BB9330B" w14:textId="77777777" w:rsidR="008E2F96" w:rsidRPr="00582D17" w:rsidRDefault="008E2F96" w:rsidP="00F628A7">
            <w:pPr>
              <w:spacing w:before="60" w:after="60"/>
              <w:jc w:val="center"/>
              <w:rPr>
                <w:sz w:val="22"/>
                <w:szCs w:val="22"/>
              </w:rPr>
            </w:pPr>
            <w:r w:rsidRPr="00582D17">
              <w:rPr>
                <w:sz w:val="22"/>
                <w:szCs w:val="22"/>
              </w:rPr>
              <w:t>M038</w:t>
            </w:r>
          </w:p>
        </w:tc>
      </w:tr>
      <w:tr w:rsidR="008E2F96" w:rsidRPr="0050469B" w14:paraId="6249853B" w14:textId="77777777" w:rsidTr="00582D17">
        <w:tc>
          <w:tcPr>
            <w:tcW w:w="0" w:type="auto"/>
            <w:vAlign w:val="center"/>
          </w:tcPr>
          <w:p w14:paraId="7831CE3D" w14:textId="77777777" w:rsidR="008E2F96" w:rsidRPr="00582D17" w:rsidRDefault="008E2F96" w:rsidP="00F628A7">
            <w:pPr>
              <w:spacing w:before="60" w:after="60"/>
              <w:jc w:val="center"/>
              <w:rPr>
                <w:sz w:val="22"/>
                <w:szCs w:val="22"/>
              </w:rPr>
            </w:pPr>
            <w:r w:rsidRPr="00582D17">
              <w:rPr>
                <w:sz w:val="22"/>
                <w:szCs w:val="22"/>
              </w:rPr>
              <w:t>245</w:t>
            </w:r>
          </w:p>
        </w:tc>
        <w:tc>
          <w:tcPr>
            <w:tcW w:w="0" w:type="auto"/>
            <w:vAlign w:val="center"/>
          </w:tcPr>
          <w:p w14:paraId="29C1DFEA"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DB7E143"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62B09A9E" w14:textId="77777777" w:rsidTr="00582D17">
        <w:tc>
          <w:tcPr>
            <w:tcW w:w="0" w:type="auto"/>
            <w:vAlign w:val="center"/>
          </w:tcPr>
          <w:p w14:paraId="3989039F" w14:textId="77777777" w:rsidR="008E2F96" w:rsidRPr="00582D17" w:rsidRDefault="008E2F96" w:rsidP="00F628A7">
            <w:pPr>
              <w:spacing w:before="60" w:after="60"/>
              <w:jc w:val="center"/>
              <w:rPr>
                <w:sz w:val="22"/>
                <w:szCs w:val="22"/>
              </w:rPr>
            </w:pPr>
            <w:r w:rsidRPr="00582D17">
              <w:rPr>
                <w:sz w:val="22"/>
                <w:szCs w:val="22"/>
              </w:rPr>
              <w:t>246</w:t>
            </w:r>
          </w:p>
        </w:tc>
        <w:tc>
          <w:tcPr>
            <w:tcW w:w="0" w:type="auto"/>
            <w:vAlign w:val="center"/>
          </w:tcPr>
          <w:p w14:paraId="585CC6C6"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A4275DD"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0093C02C" w14:textId="77777777" w:rsidTr="00582D17">
        <w:tc>
          <w:tcPr>
            <w:tcW w:w="0" w:type="auto"/>
            <w:vAlign w:val="center"/>
          </w:tcPr>
          <w:p w14:paraId="2C2878A4" w14:textId="77777777" w:rsidR="008E2F96" w:rsidRPr="00582D17" w:rsidRDefault="008E2F96" w:rsidP="00F628A7">
            <w:pPr>
              <w:spacing w:before="60" w:after="60"/>
              <w:jc w:val="center"/>
              <w:rPr>
                <w:sz w:val="22"/>
                <w:szCs w:val="22"/>
              </w:rPr>
            </w:pPr>
            <w:r w:rsidRPr="00582D17">
              <w:rPr>
                <w:sz w:val="22"/>
                <w:szCs w:val="22"/>
              </w:rPr>
              <w:t>247</w:t>
            </w:r>
          </w:p>
        </w:tc>
        <w:tc>
          <w:tcPr>
            <w:tcW w:w="0" w:type="auto"/>
            <w:vAlign w:val="center"/>
          </w:tcPr>
          <w:p w14:paraId="27A8EBD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66D77A5"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0366573E" w14:textId="77777777" w:rsidTr="00582D17">
        <w:tc>
          <w:tcPr>
            <w:tcW w:w="0" w:type="auto"/>
            <w:vAlign w:val="center"/>
          </w:tcPr>
          <w:p w14:paraId="3F40198C" w14:textId="77777777" w:rsidR="008E2F96" w:rsidRPr="00582D17" w:rsidRDefault="008E2F96" w:rsidP="00F628A7">
            <w:pPr>
              <w:spacing w:before="60" w:after="60"/>
              <w:jc w:val="center"/>
              <w:rPr>
                <w:sz w:val="22"/>
                <w:szCs w:val="22"/>
              </w:rPr>
            </w:pPr>
            <w:r w:rsidRPr="00582D17">
              <w:rPr>
                <w:sz w:val="22"/>
                <w:szCs w:val="22"/>
              </w:rPr>
              <w:t>248</w:t>
            </w:r>
          </w:p>
        </w:tc>
        <w:tc>
          <w:tcPr>
            <w:tcW w:w="0" w:type="auto"/>
            <w:vAlign w:val="center"/>
          </w:tcPr>
          <w:p w14:paraId="1920E73B"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E53796F"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535B8250" w14:textId="77777777" w:rsidTr="00582D17">
        <w:tc>
          <w:tcPr>
            <w:tcW w:w="0" w:type="auto"/>
            <w:vAlign w:val="center"/>
          </w:tcPr>
          <w:p w14:paraId="082D96AE" w14:textId="77777777" w:rsidR="008E2F96" w:rsidRPr="00582D17" w:rsidRDefault="008E2F96" w:rsidP="00F628A7">
            <w:pPr>
              <w:spacing w:before="60" w:after="60"/>
              <w:jc w:val="center"/>
              <w:rPr>
                <w:sz w:val="22"/>
                <w:szCs w:val="22"/>
              </w:rPr>
            </w:pPr>
            <w:r w:rsidRPr="00582D17">
              <w:rPr>
                <w:sz w:val="22"/>
                <w:szCs w:val="22"/>
              </w:rPr>
              <w:t>249</w:t>
            </w:r>
          </w:p>
        </w:tc>
        <w:tc>
          <w:tcPr>
            <w:tcW w:w="0" w:type="auto"/>
            <w:vAlign w:val="center"/>
          </w:tcPr>
          <w:p w14:paraId="57FA4AA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380FDB44"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0101A9AA" w14:textId="77777777" w:rsidTr="00582D17">
        <w:tc>
          <w:tcPr>
            <w:tcW w:w="0" w:type="auto"/>
            <w:vAlign w:val="center"/>
          </w:tcPr>
          <w:p w14:paraId="78A32341" w14:textId="77777777" w:rsidR="008E2F96" w:rsidRPr="00582D17" w:rsidRDefault="008E2F96" w:rsidP="00F628A7">
            <w:pPr>
              <w:spacing w:before="60" w:after="60"/>
              <w:jc w:val="center"/>
              <w:rPr>
                <w:sz w:val="22"/>
                <w:szCs w:val="22"/>
              </w:rPr>
            </w:pPr>
            <w:r w:rsidRPr="00582D17">
              <w:rPr>
                <w:sz w:val="22"/>
                <w:szCs w:val="22"/>
              </w:rPr>
              <w:t>250</w:t>
            </w:r>
          </w:p>
        </w:tc>
        <w:tc>
          <w:tcPr>
            <w:tcW w:w="0" w:type="auto"/>
            <w:vAlign w:val="center"/>
          </w:tcPr>
          <w:p w14:paraId="258C7FE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A13B489" w14:textId="77777777" w:rsidR="008E2F96" w:rsidRPr="00582D17" w:rsidRDefault="008E2F96" w:rsidP="00F628A7">
            <w:pPr>
              <w:spacing w:before="60" w:after="60"/>
              <w:jc w:val="center"/>
              <w:rPr>
                <w:sz w:val="22"/>
                <w:szCs w:val="22"/>
              </w:rPr>
            </w:pPr>
            <w:r w:rsidRPr="00582D17">
              <w:rPr>
                <w:sz w:val="22"/>
                <w:szCs w:val="22"/>
              </w:rPr>
              <w:t>M050</w:t>
            </w:r>
          </w:p>
        </w:tc>
      </w:tr>
      <w:tr w:rsidR="008E2F96" w:rsidRPr="0050469B" w14:paraId="242666A3" w14:textId="77777777" w:rsidTr="00582D17">
        <w:tc>
          <w:tcPr>
            <w:tcW w:w="0" w:type="auto"/>
            <w:vAlign w:val="center"/>
          </w:tcPr>
          <w:p w14:paraId="37D69395" w14:textId="77777777" w:rsidR="008E2F96" w:rsidRPr="00582D17" w:rsidRDefault="008E2F96" w:rsidP="00F628A7">
            <w:pPr>
              <w:spacing w:before="60" w:after="60"/>
              <w:jc w:val="center"/>
              <w:rPr>
                <w:sz w:val="22"/>
                <w:szCs w:val="22"/>
              </w:rPr>
            </w:pPr>
            <w:r w:rsidRPr="00582D17">
              <w:rPr>
                <w:sz w:val="22"/>
                <w:szCs w:val="22"/>
              </w:rPr>
              <w:t>251</w:t>
            </w:r>
          </w:p>
        </w:tc>
        <w:tc>
          <w:tcPr>
            <w:tcW w:w="0" w:type="auto"/>
            <w:vAlign w:val="center"/>
          </w:tcPr>
          <w:p w14:paraId="3DE8972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EFB277B" w14:textId="77777777" w:rsidR="008E2F96" w:rsidRPr="00582D17" w:rsidRDefault="008E2F96" w:rsidP="00F628A7">
            <w:pPr>
              <w:spacing w:before="60" w:after="60"/>
              <w:jc w:val="center"/>
              <w:rPr>
                <w:sz w:val="22"/>
                <w:szCs w:val="22"/>
              </w:rPr>
            </w:pPr>
            <w:r w:rsidRPr="00582D17">
              <w:rPr>
                <w:sz w:val="22"/>
                <w:szCs w:val="22"/>
              </w:rPr>
              <w:t>M051</w:t>
            </w:r>
          </w:p>
        </w:tc>
      </w:tr>
      <w:tr w:rsidR="008E2F96" w:rsidRPr="0050469B" w14:paraId="6BE5B57F" w14:textId="77777777" w:rsidTr="00582D17">
        <w:tc>
          <w:tcPr>
            <w:tcW w:w="0" w:type="auto"/>
            <w:vAlign w:val="center"/>
          </w:tcPr>
          <w:p w14:paraId="703C4398" w14:textId="77777777" w:rsidR="008E2F96" w:rsidRPr="00582D17" w:rsidRDefault="008E2F96" w:rsidP="00F628A7">
            <w:pPr>
              <w:spacing w:before="60" w:after="60"/>
              <w:jc w:val="center"/>
              <w:rPr>
                <w:sz w:val="22"/>
                <w:szCs w:val="22"/>
              </w:rPr>
            </w:pPr>
            <w:r w:rsidRPr="00582D17">
              <w:rPr>
                <w:sz w:val="22"/>
                <w:szCs w:val="22"/>
              </w:rPr>
              <w:t>252</w:t>
            </w:r>
          </w:p>
        </w:tc>
        <w:tc>
          <w:tcPr>
            <w:tcW w:w="0" w:type="auto"/>
            <w:vAlign w:val="center"/>
          </w:tcPr>
          <w:p w14:paraId="52FA09E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D5A4A6A" w14:textId="77777777" w:rsidR="008E2F96" w:rsidRPr="00582D17" w:rsidRDefault="008E2F96" w:rsidP="00F628A7">
            <w:pPr>
              <w:spacing w:before="60" w:after="60"/>
              <w:jc w:val="center"/>
              <w:rPr>
                <w:sz w:val="22"/>
                <w:szCs w:val="22"/>
              </w:rPr>
            </w:pPr>
            <w:r w:rsidRPr="00582D17">
              <w:rPr>
                <w:sz w:val="22"/>
                <w:szCs w:val="22"/>
              </w:rPr>
              <w:t>M052</w:t>
            </w:r>
          </w:p>
        </w:tc>
      </w:tr>
      <w:tr w:rsidR="008E2F96" w:rsidRPr="0050469B" w14:paraId="578AC344" w14:textId="77777777" w:rsidTr="00582D17">
        <w:tc>
          <w:tcPr>
            <w:tcW w:w="0" w:type="auto"/>
            <w:vAlign w:val="center"/>
          </w:tcPr>
          <w:p w14:paraId="6670C60A" w14:textId="77777777" w:rsidR="008E2F96" w:rsidRPr="00582D17" w:rsidRDefault="008E2F96" w:rsidP="00F628A7">
            <w:pPr>
              <w:spacing w:before="60" w:after="60"/>
              <w:jc w:val="center"/>
              <w:rPr>
                <w:sz w:val="22"/>
                <w:szCs w:val="22"/>
              </w:rPr>
            </w:pPr>
            <w:r w:rsidRPr="00582D17">
              <w:rPr>
                <w:sz w:val="22"/>
                <w:szCs w:val="22"/>
              </w:rPr>
              <w:t>253</w:t>
            </w:r>
          </w:p>
        </w:tc>
        <w:tc>
          <w:tcPr>
            <w:tcW w:w="0" w:type="auto"/>
            <w:vAlign w:val="center"/>
          </w:tcPr>
          <w:p w14:paraId="0F6A660C"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FD989DC" w14:textId="77777777" w:rsidR="008E2F96" w:rsidRPr="00582D17" w:rsidRDefault="008E2F96" w:rsidP="00F628A7">
            <w:pPr>
              <w:spacing w:before="60" w:after="60"/>
              <w:jc w:val="center"/>
              <w:rPr>
                <w:sz w:val="22"/>
                <w:szCs w:val="22"/>
              </w:rPr>
            </w:pPr>
            <w:r w:rsidRPr="00582D17">
              <w:rPr>
                <w:sz w:val="22"/>
                <w:szCs w:val="22"/>
              </w:rPr>
              <w:t>M053</w:t>
            </w:r>
          </w:p>
        </w:tc>
      </w:tr>
      <w:tr w:rsidR="008E2F96" w:rsidRPr="0050469B" w14:paraId="4181EDC9" w14:textId="77777777" w:rsidTr="00582D17">
        <w:tc>
          <w:tcPr>
            <w:tcW w:w="0" w:type="auto"/>
            <w:vAlign w:val="center"/>
          </w:tcPr>
          <w:p w14:paraId="0171FBC5" w14:textId="77777777" w:rsidR="008E2F96" w:rsidRPr="00582D17" w:rsidRDefault="008E2F96" w:rsidP="00F628A7">
            <w:pPr>
              <w:spacing w:before="60" w:after="60"/>
              <w:jc w:val="center"/>
              <w:rPr>
                <w:sz w:val="22"/>
                <w:szCs w:val="22"/>
              </w:rPr>
            </w:pPr>
            <w:r w:rsidRPr="00582D17">
              <w:rPr>
                <w:sz w:val="22"/>
                <w:szCs w:val="22"/>
              </w:rPr>
              <w:t>254</w:t>
            </w:r>
          </w:p>
        </w:tc>
        <w:tc>
          <w:tcPr>
            <w:tcW w:w="0" w:type="auto"/>
            <w:vAlign w:val="center"/>
          </w:tcPr>
          <w:p w14:paraId="0CD475E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DBC07BE" w14:textId="77777777" w:rsidR="008E2F96" w:rsidRPr="00582D17" w:rsidRDefault="008E2F96" w:rsidP="00F628A7">
            <w:pPr>
              <w:spacing w:before="60" w:after="60"/>
              <w:jc w:val="center"/>
              <w:rPr>
                <w:sz w:val="22"/>
                <w:szCs w:val="22"/>
              </w:rPr>
            </w:pPr>
            <w:r w:rsidRPr="00582D17">
              <w:rPr>
                <w:sz w:val="22"/>
                <w:szCs w:val="22"/>
              </w:rPr>
              <w:t>M054</w:t>
            </w:r>
          </w:p>
        </w:tc>
      </w:tr>
      <w:tr w:rsidR="008E2F96" w:rsidRPr="0050469B" w14:paraId="7C9AF8EE" w14:textId="77777777" w:rsidTr="00582D17">
        <w:tc>
          <w:tcPr>
            <w:tcW w:w="0" w:type="auto"/>
            <w:vAlign w:val="center"/>
          </w:tcPr>
          <w:p w14:paraId="308C0D70" w14:textId="77777777" w:rsidR="008E2F96" w:rsidRPr="00582D17" w:rsidRDefault="008E2F96" w:rsidP="00F628A7">
            <w:pPr>
              <w:spacing w:before="60" w:after="60"/>
              <w:jc w:val="center"/>
              <w:rPr>
                <w:sz w:val="22"/>
                <w:szCs w:val="22"/>
              </w:rPr>
            </w:pPr>
            <w:r w:rsidRPr="00582D17">
              <w:rPr>
                <w:sz w:val="22"/>
                <w:szCs w:val="22"/>
              </w:rPr>
              <w:t>255</w:t>
            </w:r>
          </w:p>
        </w:tc>
        <w:tc>
          <w:tcPr>
            <w:tcW w:w="0" w:type="auto"/>
            <w:vAlign w:val="center"/>
          </w:tcPr>
          <w:p w14:paraId="07EC5E3A"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1E79710"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6C53AE23" w14:textId="77777777" w:rsidTr="00582D17">
        <w:tc>
          <w:tcPr>
            <w:tcW w:w="0" w:type="auto"/>
            <w:vAlign w:val="center"/>
          </w:tcPr>
          <w:p w14:paraId="604CC489" w14:textId="77777777" w:rsidR="008E2F96" w:rsidRPr="00582D17" w:rsidRDefault="008E2F96" w:rsidP="00F628A7">
            <w:pPr>
              <w:spacing w:before="60" w:after="60"/>
              <w:jc w:val="center"/>
              <w:rPr>
                <w:sz w:val="22"/>
                <w:szCs w:val="22"/>
              </w:rPr>
            </w:pPr>
            <w:r w:rsidRPr="00582D17">
              <w:rPr>
                <w:sz w:val="22"/>
                <w:szCs w:val="22"/>
              </w:rPr>
              <w:t>256</w:t>
            </w:r>
          </w:p>
        </w:tc>
        <w:tc>
          <w:tcPr>
            <w:tcW w:w="0" w:type="auto"/>
            <w:vAlign w:val="center"/>
          </w:tcPr>
          <w:p w14:paraId="7C1CA231"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1873D9D" w14:textId="77777777" w:rsidR="008E2F96" w:rsidRPr="00582D17" w:rsidRDefault="008E2F96" w:rsidP="00F628A7">
            <w:pPr>
              <w:spacing w:before="60" w:after="60"/>
              <w:jc w:val="center"/>
              <w:rPr>
                <w:sz w:val="22"/>
                <w:szCs w:val="22"/>
              </w:rPr>
            </w:pPr>
            <w:r w:rsidRPr="00582D17">
              <w:rPr>
                <w:sz w:val="22"/>
                <w:szCs w:val="22"/>
              </w:rPr>
              <w:t>M057</w:t>
            </w:r>
          </w:p>
        </w:tc>
      </w:tr>
      <w:tr w:rsidR="008E2F96" w:rsidRPr="0050469B" w14:paraId="52AAE742" w14:textId="77777777" w:rsidTr="00582D17">
        <w:tc>
          <w:tcPr>
            <w:tcW w:w="0" w:type="auto"/>
            <w:vAlign w:val="center"/>
          </w:tcPr>
          <w:p w14:paraId="614C6987" w14:textId="77777777" w:rsidR="008E2F96" w:rsidRPr="00582D17" w:rsidRDefault="008E2F96" w:rsidP="00F628A7">
            <w:pPr>
              <w:spacing w:before="60" w:after="60"/>
              <w:jc w:val="center"/>
              <w:rPr>
                <w:sz w:val="22"/>
                <w:szCs w:val="22"/>
              </w:rPr>
            </w:pPr>
            <w:r w:rsidRPr="00582D17">
              <w:rPr>
                <w:sz w:val="22"/>
                <w:szCs w:val="22"/>
              </w:rPr>
              <w:t>257</w:t>
            </w:r>
          </w:p>
        </w:tc>
        <w:tc>
          <w:tcPr>
            <w:tcW w:w="0" w:type="auto"/>
            <w:vAlign w:val="center"/>
          </w:tcPr>
          <w:p w14:paraId="4B7940C6"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5B6D8E1"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6F9068FD" w14:textId="77777777" w:rsidTr="00582D17">
        <w:tc>
          <w:tcPr>
            <w:tcW w:w="0" w:type="auto"/>
            <w:vAlign w:val="center"/>
          </w:tcPr>
          <w:p w14:paraId="0176BFAC" w14:textId="77777777" w:rsidR="008E2F96" w:rsidRPr="00582D17" w:rsidRDefault="008E2F96" w:rsidP="00F628A7">
            <w:pPr>
              <w:spacing w:before="60" w:after="60"/>
              <w:jc w:val="center"/>
              <w:rPr>
                <w:sz w:val="22"/>
                <w:szCs w:val="22"/>
              </w:rPr>
            </w:pPr>
            <w:r w:rsidRPr="00582D17">
              <w:rPr>
                <w:sz w:val="22"/>
                <w:szCs w:val="22"/>
              </w:rPr>
              <w:t>258</w:t>
            </w:r>
          </w:p>
        </w:tc>
        <w:tc>
          <w:tcPr>
            <w:tcW w:w="0" w:type="auto"/>
            <w:vAlign w:val="center"/>
          </w:tcPr>
          <w:p w14:paraId="43A3E427"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1748EA1" w14:textId="77777777" w:rsidR="008E2F96" w:rsidRPr="00582D17" w:rsidRDefault="008E2F96" w:rsidP="00F628A7">
            <w:pPr>
              <w:spacing w:before="60" w:after="60"/>
              <w:jc w:val="center"/>
              <w:rPr>
                <w:sz w:val="22"/>
                <w:szCs w:val="22"/>
              </w:rPr>
            </w:pPr>
            <w:r w:rsidRPr="00582D17">
              <w:rPr>
                <w:sz w:val="22"/>
                <w:szCs w:val="22"/>
              </w:rPr>
              <w:t>M078</w:t>
            </w:r>
          </w:p>
        </w:tc>
      </w:tr>
      <w:tr w:rsidR="008E2F96" w:rsidRPr="0050469B" w14:paraId="20B45F9C" w14:textId="77777777" w:rsidTr="00582D17">
        <w:tc>
          <w:tcPr>
            <w:tcW w:w="0" w:type="auto"/>
            <w:vAlign w:val="center"/>
          </w:tcPr>
          <w:p w14:paraId="12189C16" w14:textId="77777777" w:rsidR="008E2F96" w:rsidRPr="00582D17" w:rsidRDefault="008E2F96" w:rsidP="00F628A7">
            <w:pPr>
              <w:spacing w:before="60" w:after="60"/>
              <w:jc w:val="center"/>
              <w:rPr>
                <w:sz w:val="22"/>
                <w:szCs w:val="22"/>
              </w:rPr>
            </w:pPr>
            <w:r w:rsidRPr="00582D17">
              <w:rPr>
                <w:sz w:val="22"/>
                <w:szCs w:val="22"/>
              </w:rPr>
              <w:t>259</w:t>
            </w:r>
          </w:p>
        </w:tc>
        <w:tc>
          <w:tcPr>
            <w:tcW w:w="0" w:type="auto"/>
            <w:vAlign w:val="center"/>
          </w:tcPr>
          <w:p w14:paraId="5528C5D7"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83ABEBF"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79FD7D54" w14:textId="77777777" w:rsidTr="00582D17">
        <w:tc>
          <w:tcPr>
            <w:tcW w:w="0" w:type="auto"/>
            <w:vAlign w:val="center"/>
          </w:tcPr>
          <w:p w14:paraId="42C49C51" w14:textId="77777777" w:rsidR="008E2F96" w:rsidRPr="00582D17" w:rsidRDefault="008E2F96" w:rsidP="00F628A7">
            <w:pPr>
              <w:spacing w:before="60" w:after="60"/>
              <w:jc w:val="center"/>
              <w:rPr>
                <w:sz w:val="22"/>
                <w:szCs w:val="22"/>
              </w:rPr>
            </w:pPr>
            <w:r w:rsidRPr="00582D17">
              <w:rPr>
                <w:sz w:val="22"/>
                <w:szCs w:val="22"/>
              </w:rPr>
              <w:t>260</w:t>
            </w:r>
          </w:p>
        </w:tc>
        <w:tc>
          <w:tcPr>
            <w:tcW w:w="0" w:type="auto"/>
            <w:vAlign w:val="center"/>
          </w:tcPr>
          <w:p w14:paraId="0BADB58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221AD22B"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62EEE95D" w14:textId="77777777" w:rsidTr="00582D17">
        <w:tc>
          <w:tcPr>
            <w:tcW w:w="0" w:type="auto"/>
            <w:vAlign w:val="center"/>
          </w:tcPr>
          <w:p w14:paraId="0CBE0B2F" w14:textId="77777777" w:rsidR="008E2F96" w:rsidRPr="00582D17" w:rsidRDefault="008E2F96" w:rsidP="00F628A7">
            <w:pPr>
              <w:spacing w:before="60" w:after="60"/>
              <w:jc w:val="center"/>
              <w:rPr>
                <w:sz w:val="22"/>
                <w:szCs w:val="22"/>
              </w:rPr>
            </w:pPr>
            <w:r w:rsidRPr="00582D17">
              <w:rPr>
                <w:sz w:val="22"/>
                <w:szCs w:val="22"/>
              </w:rPr>
              <w:t>261</w:t>
            </w:r>
          </w:p>
        </w:tc>
        <w:tc>
          <w:tcPr>
            <w:tcW w:w="0" w:type="auto"/>
            <w:vAlign w:val="center"/>
          </w:tcPr>
          <w:p w14:paraId="71BFD3BA"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72A759D" w14:textId="77777777" w:rsidR="008E2F96" w:rsidRPr="00582D17" w:rsidRDefault="008E2F96" w:rsidP="00F628A7">
            <w:pPr>
              <w:spacing w:before="60" w:after="60"/>
              <w:jc w:val="center"/>
              <w:rPr>
                <w:sz w:val="22"/>
                <w:szCs w:val="22"/>
              </w:rPr>
            </w:pPr>
            <w:r w:rsidRPr="00582D17">
              <w:rPr>
                <w:sz w:val="22"/>
                <w:szCs w:val="22"/>
              </w:rPr>
              <w:t>M081</w:t>
            </w:r>
          </w:p>
        </w:tc>
      </w:tr>
      <w:tr w:rsidR="008E2F96" w:rsidRPr="0050469B" w14:paraId="45100E7A" w14:textId="77777777" w:rsidTr="00582D17">
        <w:tc>
          <w:tcPr>
            <w:tcW w:w="0" w:type="auto"/>
            <w:vAlign w:val="center"/>
          </w:tcPr>
          <w:p w14:paraId="027B931E" w14:textId="77777777" w:rsidR="008E2F96" w:rsidRPr="00582D17" w:rsidRDefault="008E2F96" w:rsidP="00F628A7">
            <w:pPr>
              <w:spacing w:before="60" w:after="60"/>
              <w:jc w:val="center"/>
              <w:rPr>
                <w:sz w:val="22"/>
                <w:szCs w:val="22"/>
              </w:rPr>
            </w:pPr>
            <w:r w:rsidRPr="00582D17">
              <w:rPr>
                <w:sz w:val="22"/>
                <w:szCs w:val="22"/>
              </w:rPr>
              <w:t>262</w:t>
            </w:r>
          </w:p>
        </w:tc>
        <w:tc>
          <w:tcPr>
            <w:tcW w:w="0" w:type="auto"/>
            <w:vAlign w:val="center"/>
          </w:tcPr>
          <w:p w14:paraId="59C7A2D0"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ABDF941" w14:textId="77777777" w:rsidR="008E2F96" w:rsidRPr="00582D17" w:rsidRDefault="008E2F96" w:rsidP="00F628A7">
            <w:pPr>
              <w:spacing w:before="60" w:after="60"/>
              <w:jc w:val="center"/>
              <w:rPr>
                <w:sz w:val="22"/>
                <w:szCs w:val="22"/>
              </w:rPr>
            </w:pPr>
            <w:r w:rsidRPr="00582D17">
              <w:rPr>
                <w:sz w:val="22"/>
                <w:szCs w:val="22"/>
              </w:rPr>
              <w:t>M082</w:t>
            </w:r>
          </w:p>
        </w:tc>
      </w:tr>
      <w:tr w:rsidR="008E2F96" w:rsidRPr="0050469B" w14:paraId="52E7DC5D" w14:textId="77777777" w:rsidTr="00582D17">
        <w:tc>
          <w:tcPr>
            <w:tcW w:w="0" w:type="auto"/>
            <w:vAlign w:val="center"/>
          </w:tcPr>
          <w:p w14:paraId="14082C53" w14:textId="77777777" w:rsidR="008E2F96" w:rsidRPr="00582D17" w:rsidRDefault="008E2F96" w:rsidP="00F628A7">
            <w:pPr>
              <w:spacing w:before="60" w:after="60"/>
              <w:jc w:val="center"/>
              <w:rPr>
                <w:sz w:val="22"/>
                <w:szCs w:val="22"/>
              </w:rPr>
            </w:pPr>
            <w:r w:rsidRPr="00582D17">
              <w:rPr>
                <w:sz w:val="22"/>
                <w:szCs w:val="22"/>
              </w:rPr>
              <w:t>263</w:t>
            </w:r>
          </w:p>
        </w:tc>
        <w:tc>
          <w:tcPr>
            <w:tcW w:w="0" w:type="auto"/>
            <w:vAlign w:val="center"/>
          </w:tcPr>
          <w:p w14:paraId="18992301"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5E08F57" w14:textId="77777777" w:rsidR="008E2F96" w:rsidRPr="00582D17" w:rsidRDefault="008E2F96" w:rsidP="00F628A7">
            <w:pPr>
              <w:spacing w:before="60" w:after="60"/>
              <w:jc w:val="center"/>
              <w:rPr>
                <w:sz w:val="22"/>
                <w:szCs w:val="22"/>
              </w:rPr>
            </w:pPr>
            <w:r w:rsidRPr="00582D17">
              <w:rPr>
                <w:sz w:val="22"/>
                <w:szCs w:val="22"/>
              </w:rPr>
              <w:t>M083</w:t>
            </w:r>
          </w:p>
        </w:tc>
      </w:tr>
      <w:tr w:rsidR="008E2F96" w:rsidRPr="0050469B" w14:paraId="59C4B5EB" w14:textId="77777777" w:rsidTr="00582D17">
        <w:tc>
          <w:tcPr>
            <w:tcW w:w="0" w:type="auto"/>
            <w:vAlign w:val="center"/>
          </w:tcPr>
          <w:p w14:paraId="23FDBADF" w14:textId="77777777" w:rsidR="008E2F96" w:rsidRPr="00582D17" w:rsidRDefault="008E2F96" w:rsidP="00F628A7">
            <w:pPr>
              <w:spacing w:before="60" w:after="60"/>
              <w:jc w:val="center"/>
              <w:rPr>
                <w:sz w:val="22"/>
                <w:szCs w:val="22"/>
              </w:rPr>
            </w:pPr>
            <w:r w:rsidRPr="00582D17">
              <w:rPr>
                <w:sz w:val="22"/>
                <w:szCs w:val="22"/>
              </w:rPr>
              <w:t>264</w:t>
            </w:r>
          </w:p>
        </w:tc>
        <w:tc>
          <w:tcPr>
            <w:tcW w:w="0" w:type="auto"/>
            <w:vAlign w:val="center"/>
          </w:tcPr>
          <w:p w14:paraId="57F6C3B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30C03BD9" w14:textId="77777777" w:rsidR="008E2F96" w:rsidRPr="00582D17" w:rsidRDefault="008E2F96" w:rsidP="00F628A7">
            <w:pPr>
              <w:spacing w:before="60" w:after="60"/>
              <w:jc w:val="center"/>
              <w:rPr>
                <w:sz w:val="22"/>
                <w:szCs w:val="22"/>
              </w:rPr>
            </w:pPr>
            <w:r w:rsidRPr="00582D17">
              <w:rPr>
                <w:sz w:val="22"/>
                <w:szCs w:val="22"/>
              </w:rPr>
              <w:t>M084</w:t>
            </w:r>
          </w:p>
        </w:tc>
      </w:tr>
      <w:tr w:rsidR="008E2F96" w:rsidRPr="0050469B" w14:paraId="0F15BC27" w14:textId="77777777" w:rsidTr="00582D17">
        <w:tc>
          <w:tcPr>
            <w:tcW w:w="0" w:type="auto"/>
            <w:vAlign w:val="center"/>
          </w:tcPr>
          <w:p w14:paraId="6A83DA26" w14:textId="77777777" w:rsidR="008E2F96" w:rsidRPr="00582D17" w:rsidRDefault="008E2F96" w:rsidP="00F628A7">
            <w:pPr>
              <w:spacing w:before="60" w:after="60"/>
              <w:jc w:val="center"/>
              <w:rPr>
                <w:sz w:val="22"/>
                <w:szCs w:val="22"/>
              </w:rPr>
            </w:pPr>
            <w:r w:rsidRPr="00582D17">
              <w:rPr>
                <w:sz w:val="22"/>
                <w:szCs w:val="22"/>
              </w:rPr>
              <w:t>265</w:t>
            </w:r>
          </w:p>
        </w:tc>
        <w:tc>
          <w:tcPr>
            <w:tcW w:w="0" w:type="auto"/>
            <w:vAlign w:val="center"/>
          </w:tcPr>
          <w:p w14:paraId="5F54E59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6F84FAE"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1A1CAFB0" w14:textId="77777777" w:rsidTr="00582D17">
        <w:tc>
          <w:tcPr>
            <w:tcW w:w="0" w:type="auto"/>
            <w:vAlign w:val="center"/>
          </w:tcPr>
          <w:p w14:paraId="4FDFD3E6" w14:textId="77777777" w:rsidR="008E2F96" w:rsidRPr="00582D17" w:rsidRDefault="008E2F96" w:rsidP="00F628A7">
            <w:pPr>
              <w:spacing w:before="60" w:after="60"/>
              <w:jc w:val="center"/>
              <w:rPr>
                <w:sz w:val="22"/>
                <w:szCs w:val="22"/>
              </w:rPr>
            </w:pPr>
            <w:r w:rsidRPr="00582D17">
              <w:rPr>
                <w:sz w:val="22"/>
                <w:szCs w:val="22"/>
              </w:rPr>
              <w:t>266</w:t>
            </w:r>
          </w:p>
        </w:tc>
        <w:tc>
          <w:tcPr>
            <w:tcW w:w="0" w:type="auto"/>
            <w:vAlign w:val="center"/>
          </w:tcPr>
          <w:p w14:paraId="58D0ED1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223FFE4"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114902CA" w14:textId="77777777" w:rsidTr="00582D17">
        <w:tc>
          <w:tcPr>
            <w:tcW w:w="0" w:type="auto"/>
            <w:vAlign w:val="center"/>
          </w:tcPr>
          <w:p w14:paraId="598CAEF4" w14:textId="77777777" w:rsidR="008E2F96" w:rsidRPr="00582D17" w:rsidRDefault="008E2F96" w:rsidP="00F628A7">
            <w:pPr>
              <w:spacing w:before="60" w:after="60"/>
              <w:jc w:val="center"/>
              <w:rPr>
                <w:sz w:val="22"/>
                <w:szCs w:val="22"/>
              </w:rPr>
            </w:pPr>
            <w:r w:rsidRPr="00582D17">
              <w:rPr>
                <w:sz w:val="22"/>
                <w:szCs w:val="22"/>
              </w:rPr>
              <w:t>267</w:t>
            </w:r>
          </w:p>
        </w:tc>
        <w:tc>
          <w:tcPr>
            <w:tcW w:w="0" w:type="auto"/>
            <w:vAlign w:val="center"/>
          </w:tcPr>
          <w:p w14:paraId="0520B371"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2909FA3"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35CF8B56" w14:textId="77777777" w:rsidTr="00582D17">
        <w:tc>
          <w:tcPr>
            <w:tcW w:w="0" w:type="auto"/>
            <w:vAlign w:val="center"/>
          </w:tcPr>
          <w:p w14:paraId="38FCB94E" w14:textId="77777777" w:rsidR="008E2F96" w:rsidRPr="00582D17" w:rsidRDefault="008E2F96" w:rsidP="00F628A7">
            <w:pPr>
              <w:spacing w:before="60" w:after="60"/>
              <w:jc w:val="center"/>
              <w:rPr>
                <w:sz w:val="22"/>
                <w:szCs w:val="22"/>
              </w:rPr>
            </w:pPr>
            <w:r w:rsidRPr="00582D17">
              <w:rPr>
                <w:sz w:val="22"/>
                <w:szCs w:val="22"/>
              </w:rPr>
              <w:t>268</w:t>
            </w:r>
          </w:p>
        </w:tc>
        <w:tc>
          <w:tcPr>
            <w:tcW w:w="0" w:type="auto"/>
            <w:vAlign w:val="center"/>
          </w:tcPr>
          <w:p w14:paraId="525DA879"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E14FA34"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69BF350F" w14:textId="77777777" w:rsidTr="00582D17">
        <w:tc>
          <w:tcPr>
            <w:tcW w:w="0" w:type="auto"/>
            <w:vAlign w:val="center"/>
          </w:tcPr>
          <w:p w14:paraId="76213230" w14:textId="77777777" w:rsidR="008E2F96" w:rsidRPr="00582D17" w:rsidRDefault="008E2F96" w:rsidP="00F628A7">
            <w:pPr>
              <w:spacing w:before="60" w:after="60"/>
              <w:jc w:val="center"/>
              <w:rPr>
                <w:sz w:val="22"/>
                <w:szCs w:val="22"/>
              </w:rPr>
            </w:pPr>
            <w:r w:rsidRPr="00582D17">
              <w:rPr>
                <w:sz w:val="22"/>
                <w:szCs w:val="22"/>
              </w:rPr>
              <w:t>269</w:t>
            </w:r>
          </w:p>
        </w:tc>
        <w:tc>
          <w:tcPr>
            <w:tcW w:w="0" w:type="auto"/>
            <w:vAlign w:val="center"/>
          </w:tcPr>
          <w:p w14:paraId="728F545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FA4A0F1"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1A5919BE" w14:textId="77777777" w:rsidTr="00582D17">
        <w:tc>
          <w:tcPr>
            <w:tcW w:w="0" w:type="auto"/>
            <w:vAlign w:val="center"/>
          </w:tcPr>
          <w:p w14:paraId="676375DC" w14:textId="77777777" w:rsidR="008E2F96" w:rsidRPr="00582D17" w:rsidRDefault="008E2F96" w:rsidP="00F628A7">
            <w:pPr>
              <w:spacing w:before="60" w:after="60"/>
              <w:jc w:val="center"/>
              <w:rPr>
                <w:sz w:val="22"/>
                <w:szCs w:val="22"/>
              </w:rPr>
            </w:pPr>
            <w:r w:rsidRPr="00582D17">
              <w:rPr>
                <w:sz w:val="22"/>
                <w:szCs w:val="22"/>
              </w:rPr>
              <w:t>270</w:t>
            </w:r>
          </w:p>
        </w:tc>
        <w:tc>
          <w:tcPr>
            <w:tcW w:w="0" w:type="auto"/>
            <w:vAlign w:val="center"/>
          </w:tcPr>
          <w:p w14:paraId="6DAD6AF6"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30ED4ABE"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6A1CD68C" w14:textId="77777777" w:rsidTr="00582D17">
        <w:tc>
          <w:tcPr>
            <w:tcW w:w="0" w:type="auto"/>
            <w:vAlign w:val="center"/>
          </w:tcPr>
          <w:p w14:paraId="673D42C5" w14:textId="77777777" w:rsidR="008E2F96" w:rsidRPr="00582D17" w:rsidRDefault="008E2F96" w:rsidP="00F628A7">
            <w:pPr>
              <w:spacing w:before="60" w:after="60"/>
              <w:jc w:val="center"/>
              <w:rPr>
                <w:sz w:val="22"/>
                <w:szCs w:val="22"/>
              </w:rPr>
            </w:pPr>
            <w:r w:rsidRPr="00582D17">
              <w:rPr>
                <w:sz w:val="22"/>
                <w:szCs w:val="22"/>
              </w:rPr>
              <w:t>271</w:t>
            </w:r>
          </w:p>
        </w:tc>
        <w:tc>
          <w:tcPr>
            <w:tcW w:w="0" w:type="auto"/>
            <w:vAlign w:val="center"/>
          </w:tcPr>
          <w:p w14:paraId="34377AF9"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F758284" w14:textId="77777777" w:rsidR="008E2F96" w:rsidRPr="00582D17" w:rsidRDefault="008E2F96" w:rsidP="00F628A7">
            <w:pPr>
              <w:spacing w:before="60" w:after="60"/>
              <w:jc w:val="center"/>
              <w:rPr>
                <w:sz w:val="22"/>
                <w:szCs w:val="22"/>
              </w:rPr>
            </w:pPr>
            <w:r w:rsidRPr="00582D17">
              <w:rPr>
                <w:sz w:val="22"/>
                <w:szCs w:val="22"/>
              </w:rPr>
              <w:t>M100</w:t>
            </w:r>
          </w:p>
        </w:tc>
      </w:tr>
      <w:tr w:rsidR="008E2F96" w:rsidRPr="0050469B" w14:paraId="753A6877" w14:textId="77777777" w:rsidTr="00582D17">
        <w:tc>
          <w:tcPr>
            <w:tcW w:w="0" w:type="auto"/>
            <w:vAlign w:val="center"/>
          </w:tcPr>
          <w:p w14:paraId="6F5F9578" w14:textId="77777777" w:rsidR="008E2F96" w:rsidRPr="00582D17" w:rsidRDefault="008E2F96" w:rsidP="00F628A7">
            <w:pPr>
              <w:spacing w:before="60" w:after="60"/>
              <w:jc w:val="center"/>
              <w:rPr>
                <w:sz w:val="22"/>
                <w:szCs w:val="22"/>
              </w:rPr>
            </w:pPr>
            <w:r w:rsidRPr="00582D17">
              <w:rPr>
                <w:sz w:val="22"/>
                <w:szCs w:val="22"/>
              </w:rPr>
              <w:t>272</w:t>
            </w:r>
          </w:p>
        </w:tc>
        <w:tc>
          <w:tcPr>
            <w:tcW w:w="0" w:type="auto"/>
            <w:vAlign w:val="center"/>
          </w:tcPr>
          <w:p w14:paraId="40F609EA"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39E73072" w14:textId="77777777" w:rsidR="008E2F96" w:rsidRPr="00582D17" w:rsidRDefault="008E2F96" w:rsidP="00F628A7">
            <w:pPr>
              <w:spacing w:before="60" w:after="60"/>
              <w:jc w:val="center"/>
              <w:rPr>
                <w:sz w:val="22"/>
                <w:szCs w:val="22"/>
              </w:rPr>
            </w:pPr>
            <w:r w:rsidRPr="00582D17">
              <w:rPr>
                <w:sz w:val="22"/>
                <w:szCs w:val="22"/>
              </w:rPr>
              <w:t>M101</w:t>
            </w:r>
          </w:p>
        </w:tc>
      </w:tr>
      <w:tr w:rsidR="008E2F96" w:rsidRPr="0050469B" w14:paraId="0F7D1E0B" w14:textId="77777777" w:rsidTr="00582D17">
        <w:tc>
          <w:tcPr>
            <w:tcW w:w="0" w:type="auto"/>
            <w:vAlign w:val="center"/>
          </w:tcPr>
          <w:p w14:paraId="5CC6A260" w14:textId="77777777" w:rsidR="008E2F96" w:rsidRPr="00582D17" w:rsidRDefault="008E2F96" w:rsidP="00F628A7">
            <w:pPr>
              <w:spacing w:before="60" w:after="60"/>
              <w:jc w:val="center"/>
              <w:rPr>
                <w:sz w:val="22"/>
                <w:szCs w:val="22"/>
              </w:rPr>
            </w:pPr>
            <w:r w:rsidRPr="00582D17">
              <w:rPr>
                <w:sz w:val="22"/>
                <w:szCs w:val="22"/>
              </w:rPr>
              <w:lastRenderedPageBreak/>
              <w:t>273</w:t>
            </w:r>
          </w:p>
        </w:tc>
        <w:tc>
          <w:tcPr>
            <w:tcW w:w="0" w:type="auto"/>
            <w:vAlign w:val="center"/>
          </w:tcPr>
          <w:p w14:paraId="4B503489"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EFC48AE" w14:textId="77777777" w:rsidR="008E2F96" w:rsidRPr="00582D17" w:rsidRDefault="008E2F96" w:rsidP="00F628A7">
            <w:pPr>
              <w:spacing w:before="60" w:after="60"/>
              <w:jc w:val="center"/>
              <w:rPr>
                <w:sz w:val="22"/>
                <w:szCs w:val="22"/>
              </w:rPr>
            </w:pPr>
            <w:r w:rsidRPr="00582D17">
              <w:rPr>
                <w:sz w:val="22"/>
                <w:szCs w:val="22"/>
              </w:rPr>
              <w:t>M102</w:t>
            </w:r>
          </w:p>
        </w:tc>
      </w:tr>
      <w:tr w:rsidR="008E2F96" w:rsidRPr="0050469B" w14:paraId="146FAD98" w14:textId="77777777" w:rsidTr="00582D17">
        <w:tc>
          <w:tcPr>
            <w:tcW w:w="0" w:type="auto"/>
            <w:vAlign w:val="center"/>
          </w:tcPr>
          <w:p w14:paraId="4DF655E0" w14:textId="77777777" w:rsidR="008E2F96" w:rsidRPr="00582D17" w:rsidRDefault="008E2F96" w:rsidP="00F628A7">
            <w:pPr>
              <w:spacing w:before="60" w:after="60"/>
              <w:jc w:val="center"/>
              <w:rPr>
                <w:sz w:val="22"/>
                <w:szCs w:val="22"/>
              </w:rPr>
            </w:pPr>
            <w:r w:rsidRPr="00582D17">
              <w:rPr>
                <w:sz w:val="22"/>
                <w:szCs w:val="22"/>
              </w:rPr>
              <w:t>274</w:t>
            </w:r>
          </w:p>
        </w:tc>
        <w:tc>
          <w:tcPr>
            <w:tcW w:w="0" w:type="auto"/>
            <w:vAlign w:val="center"/>
          </w:tcPr>
          <w:p w14:paraId="7E494FF5"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D8D652F" w14:textId="77777777" w:rsidR="008E2F96" w:rsidRPr="00582D17" w:rsidRDefault="008E2F96" w:rsidP="00F628A7">
            <w:pPr>
              <w:spacing w:before="60" w:after="60"/>
              <w:jc w:val="center"/>
              <w:rPr>
                <w:sz w:val="22"/>
                <w:szCs w:val="22"/>
              </w:rPr>
            </w:pPr>
            <w:r w:rsidRPr="00582D17">
              <w:rPr>
                <w:sz w:val="22"/>
                <w:szCs w:val="22"/>
              </w:rPr>
              <w:t>M103</w:t>
            </w:r>
          </w:p>
        </w:tc>
      </w:tr>
      <w:tr w:rsidR="008E2F96" w:rsidRPr="0050469B" w14:paraId="0588B158" w14:textId="77777777" w:rsidTr="00582D17">
        <w:tc>
          <w:tcPr>
            <w:tcW w:w="0" w:type="auto"/>
            <w:vAlign w:val="center"/>
          </w:tcPr>
          <w:p w14:paraId="1B635AD1" w14:textId="77777777" w:rsidR="008E2F96" w:rsidRPr="00582D17" w:rsidRDefault="008E2F96" w:rsidP="00F628A7">
            <w:pPr>
              <w:spacing w:before="60" w:after="60"/>
              <w:jc w:val="center"/>
              <w:rPr>
                <w:sz w:val="22"/>
                <w:szCs w:val="22"/>
              </w:rPr>
            </w:pPr>
            <w:r w:rsidRPr="00582D17">
              <w:rPr>
                <w:sz w:val="22"/>
                <w:szCs w:val="22"/>
              </w:rPr>
              <w:t>275</w:t>
            </w:r>
          </w:p>
        </w:tc>
        <w:tc>
          <w:tcPr>
            <w:tcW w:w="0" w:type="auto"/>
            <w:vAlign w:val="center"/>
          </w:tcPr>
          <w:p w14:paraId="4D9FB90D"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38AF940" w14:textId="77777777" w:rsidR="008E2F96" w:rsidRPr="00582D17" w:rsidRDefault="008E2F96" w:rsidP="00F628A7">
            <w:pPr>
              <w:spacing w:before="60" w:after="60"/>
              <w:jc w:val="center"/>
              <w:rPr>
                <w:sz w:val="22"/>
                <w:szCs w:val="22"/>
              </w:rPr>
            </w:pPr>
            <w:r w:rsidRPr="00582D17">
              <w:rPr>
                <w:sz w:val="22"/>
                <w:szCs w:val="22"/>
              </w:rPr>
              <w:t>M106</w:t>
            </w:r>
          </w:p>
        </w:tc>
      </w:tr>
      <w:tr w:rsidR="008E2F96" w:rsidRPr="0050469B" w14:paraId="75BB24B3" w14:textId="77777777" w:rsidTr="00582D17">
        <w:tc>
          <w:tcPr>
            <w:tcW w:w="0" w:type="auto"/>
            <w:vAlign w:val="center"/>
          </w:tcPr>
          <w:p w14:paraId="68082D12" w14:textId="77777777" w:rsidR="008E2F96" w:rsidRPr="00582D17" w:rsidRDefault="008E2F96" w:rsidP="00F628A7">
            <w:pPr>
              <w:spacing w:before="60" w:after="60"/>
              <w:jc w:val="center"/>
              <w:rPr>
                <w:sz w:val="22"/>
                <w:szCs w:val="22"/>
              </w:rPr>
            </w:pPr>
            <w:r w:rsidRPr="00582D17">
              <w:rPr>
                <w:sz w:val="22"/>
                <w:szCs w:val="22"/>
              </w:rPr>
              <w:t>276</w:t>
            </w:r>
          </w:p>
        </w:tc>
        <w:tc>
          <w:tcPr>
            <w:tcW w:w="0" w:type="auto"/>
            <w:vAlign w:val="center"/>
          </w:tcPr>
          <w:p w14:paraId="1CB5FCE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CB4234E" w14:textId="77777777" w:rsidR="008E2F96" w:rsidRPr="00582D17" w:rsidRDefault="008E2F96" w:rsidP="00F628A7">
            <w:pPr>
              <w:spacing w:before="60" w:after="60"/>
              <w:jc w:val="center"/>
              <w:rPr>
                <w:sz w:val="22"/>
                <w:szCs w:val="22"/>
              </w:rPr>
            </w:pPr>
            <w:r w:rsidRPr="00582D17">
              <w:rPr>
                <w:sz w:val="22"/>
                <w:szCs w:val="22"/>
              </w:rPr>
              <w:t>M107</w:t>
            </w:r>
          </w:p>
        </w:tc>
      </w:tr>
      <w:tr w:rsidR="008E2F96" w:rsidRPr="0050469B" w14:paraId="0F5AC301" w14:textId="77777777" w:rsidTr="00582D17">
        <w:tc>
          <w:tcPr>
            <w:tcW w:w="0" w:type="auto"/>
            <w:vAlign w:val="center"/>
          </w:tcPr>
          <w:p w14:paraId="277BDE2A" w14:textId="77777777" w:rsidR="008E2F96" w:rsidRPr="00582D17" w:rsidRDefault="008E2F96" w:rsidP="00F628A7">
            <w:pPr>
              <w:spacing w:before="60" w:after="60"/>
              <w:jc w:val="center"/>
              <w:rPr>
                <w:sz w:val="22"/>
                <w:szCs w:val="22"/>
              </w:rPr>
            </w:pPr>
            <w:r w:rsidRPr="00582D17">
              <w:rPr>
                <w:sz w:val="22"/>
                <w:szCs w:val="22"/>
              </w:rPr>
              <w:t>277</w:t>
            </w:r>
          </w:p>
        </w:tc>
        <w:tc>
          <w:tcPr>
            <w:tcW w:w="0" w:type="auto"/>
            <w:vAlign w:val="center"/>
          </w:tcPr>
          <w:p w14:paraId="5606C3E7"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C965C2B" w14:textId="77777777" w:rsidR="008E2F96" w:rsidRPr="00582D17" w:rsidRDefault="008E2F96" w:rsidP="00F628A7">
            <w:pPr>
              <w:spacing w:before="60" w:after="60"/>
              <w:jc w:val="center"/>
              <w:rPr>
                <w:sz w:val="22"/>
                <w:szCs w:val="22"/>
              </w:rPr>
            </w:pPr>
            <w:r w:rsidRPr="00582D17">
              <w:rPr>
                <w:sz w:val="22"/>
                <w:szCs w:val="22"/>
              </w:rPr>
              <w:t>M108</w:t>
            </w:r>
          </w:p>
        </w:tc>
      </w:tr>
      <w:tr w:rsidR="008E2F96" w:rsidRPr="0050469B" w14:paraId="5FB61EDC" w14:textId="77777777" w:rsidTr="00582D17">
        <w:tc>
          <w:tcPr>
            <w:tcW w:w="0" w:type="auto"/>
            <w:vAlign w:val="center"/>
          </w:tcPr>
          <w:p w14:paraId="27F7A7A0" w14:textId="77777777" w:rsidR="008E2F96" w:rsidRPr="00582D17" w:rsidRDefault="008E2F96" w:rsidP="00F628A7">
            <w:pPr>
              <w:spacing w:before="60" w:after="60"/>
              <w:jc w:val="center"/>
              <w:rPr>
                <w:sz w:val="22"/>
                <w:szCs w:val="22"/>
              </w:rPr>
            </w:pPr>
            <w:r w:rsidRPr="00582D17">
              <w:rPr>
                <w:sz w:val="22"/>
                <w:szCs w:val="22"/>
              </w:rPr>
              <w:t>278</w:t>
            </w:r>
          </w:p>
        </w:tc>
        <w:tc>
          <w:tcPr>
            <w:tcW w:w="0" w:type="auto"/>
            <w:vAlign w:val="center"/>
          </w:tcPr>
          <w:p w14:paraId="62E669AF"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C714022"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5ACBF280" w14:textId="77777777" w:rsidTr="00582D17">
        <w:tc>
          <w:tcPr>
            <w:tcW w:w="0" w:type="auto"/>
            <w:vAlign w:val="center"/>
          </w:tcPr>
          <w:p w14:paraId="68CAB4D6" w14:textId="77777777" w:rsidR="008E2F96" w:rsidRPr="00582D17" w:rsidRDefault="008E2F96" w:rsidP="00F628A7">
            <w:pPr>
              <w:spacing w:before="60" w:after="60"/>
              <w:jc w:val="center"/>
              <w:rPr>
                <w:sz w:val="22"/>
                <w:szCs w:val="22"/>
              </w:rPr>
            </w:pPr>
            <w:r w:rsidRPr="00582D17">
              <w:rPr>
                <w:sz w:val="22"/>
                <w:szCs w:val="22"/>
              </w:rPr>
              <w:t>279</w:t>
            </w:r>
          </w:p>
        </w:tc>
        <w:tc>
          <w:tcPr>
            <w:tcW w:w="0" w:type="auto"/>
            <w:vAlign w:val="center"/>
          </w:tcPr>
          <w:p w14:paraId="43886A8E"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636CAA3E"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2E631567" w14:textId="77777777" w:rsidTr="00582D17">
        <w:tc>
          <w:tcPr>
            <w:tcW w:w="0" w:type="auto"/>
            <w:vAlign w:val="center"/>
          </w:tcPr>
          <w:p w14:paraId="5D22FA81" w14:textId="77777777" w:rsidR="008E2F96" w:rsidRPr="00582D17" w:rsidRDefault="008E2F96" w:rsidP="00F628A7">
            <w:pPr>
              <w:spacing w:before="60" w:after="60"/>
              <w:jc w:val="center"/>
              <w:rPr>
                <w:sz w:val="22"/>
                <w:szCs w:val="22"/>
              </w:rPr>
            </w:pPr>
            <w:r w:rsidRPr="00582D17">
              <w:rPr>
                <w:sz w:val="22"/>
                <w:szCs w:val="22"/>
              </w:rPr>
              <w:t>280</w:t>
            </w:r>
          </w:p>
        </w:tc>
        <w:tc>
          <w:tcPr>
            <w:tcW w:w="0" w:type="auto"/>
            <w:vAlign w:val="center"/>
          </w:tcPr>
          <w:p w14:paraId="21F1172F"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9132444"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56C38829" w14:textId="77777777" w:rsidTr="00582D17">
        <w:tc>
          <w:tcPr>
            <w:tcW w:w="0" w:type="auto"/>
            <w:vAlign w:val="center"/>
          </w:tcPr>
          <w:p w14:paraId="2A38DBF3" w14:textId="77777777" w:rsidR="008E2F96" w:rsidRPr="00582D17" w:rsidRDefault="008E2F96" w:rsidP="00F628A7">
            <w:pPr>
              <w:spacing w:before="60" w:after="60"/>
              <w:jc w:val="center"/>
              <w:rPr>
                <w:sz w:val="22"/>
                <w:szCs w:val="22"/>
              </w:rPr>
            </w:pPr>
            <w:r w:rsidRPr="00582D17">
              <w:rPr>
                <w:sz w:val="22"/>
                <w:szCs w:val="22"/>
              </w:rPr>
              <w:t>281</w:t>
            </w:r>
          </w:p>
        </w:tc>
        <w:tc>
          <w:tcPr>
            <w:tcW w:w="0" w:type="auto"/>
            <w:vAlign w:val="center"/>
          </w:tcPr>
          <w:p w14:paraId="625AB059"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4C2C3394"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1333BE83" w14:textId="77777777" w:rsidTr="00582D17">
        <w:tc>
          <w:tcPr>
            <w:tcW w:w="0" w:type="auto"/>
            <w:vAlign w:val="center"/>
          </w:tcPr>
          <w:p w14:paraId="264B6D1B" w14:textId="77777777" w:rsidR="008E2F96" w:rsidRPr="00582D17" w:rsidRDefault="008E2F96" w:rsidP="00F628A7">
            <w:pPr>
              <w:spacing w:before="60" w:after="60"/>
              <w:jc w:val="center"/>
              <w:rPr>
                <w:sz w:val="22"/>
                <w:szCs w:val="22"/>
              </w:rPr>
            </w:pPr>
            <w:r w:rsidRPr="00582D17">
              <w:rPr>
                <w:sz w:val="22"/>
                <w:szCs w:val="22"/>
              </w:rPr>
              <w:t>282</w:t>
            </w:r>
          </w:p>
        </w:tc>
        <w:tc>
          <w:tcPr>
            <w:tcW w:w="0" w:type="auto"/>
            <w:vAlign w:val="center"/>
          </w:tcPr>
          <w:p w14:paraId="36A560FA"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01862B32"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4841F772" w14:textId="77777777" w:rsidTr="00582D17">
        <w:tc>
          <w:tcPr>
            <w:tcW w:w="0" w:type="auto"/>
            <w:vAlign w:val="center"/>
          </w:tcPr>
          <w:p w14:paraId="4320548C" w14:textId="77777777" w:rsidR="008E2F96" w:rsidRPr="00582D17" w:rsidRDefault="008E2F96" w:rsidP="00F628A7">
            <w:pPr>
              <w:spacing w:before="60" w:after="60"/>
              <w:jc w:val="center"/>
              <w:rPr>
                <w:sz w:val="22"/>
                <w:szCs w:val="22"/>
              </w:rPr>
            </w:pPr>
            <w:r w:rsidRPr="00582D17">
              <w:rPr>
                <w:sz w:val="22"/>
                <w:szCs w:val="22"/>
              </w:rPr>
              <w:t>283</w:t>
            </w:r>
          </w:p>
        </w:tc>
        <w:tc>
          <w:tcPr>
            <w:tcW w:w="0" w:type="auto"/>
            <w:vAlign w:val="center"/>
          </w:tcPr>
          <w:p w14:paraId="4A58639A"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BF1D9EC"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080279A8" w14:textId="77777777" w:rsidTr="00582D17">
        <w:tc>
          <w:tcPr>
            <w:tcW w:w="0" w:type="auto"/>
            <w:vAlign w:val="center"/>
          </w:tcPr>
          <w:p w14:paraId="25BE998C" w14:textId="77777777" w:rsidR="008E2F96" w:rsidRPr="00582D17" w:rsidRDefault="008E2F96" w:rsidP="00F628A7">
            <w:pPr>
              <w:spacing w:before="60" w:after="60"/>
              <w:jc w:val="center"/>
              <w:rPr>
                <w:sz w:val="22"/>
                <w:szCs w:val="22"/>
              </w:rPr>
            </w:pPr>
            <w:r w:rsidRPr="00582D17">
              <w:rPr>
                <w:sz w:val="22"/>
                <w:szCs w:val="22"/>
              </w:rPr>
              <w:t>284</w:t>
            </w:r>
          </w:p>
        </w:tc>
        <w:tc>
          <w:tcPr>
            <w:tcW w:w="0" w:type="auto"/>
            <w:vAlign w:val="center"/>
          </w:tcPr>
          <w:p w14:paraId="1C154E21"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7862F94A"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7342E229" w14:textId="77777777" w:rsidTr="00582D17">
        <w:tc>
          <w:tcPr>
            <w:tcW w:w="0" w:type="auto"/>
            <w:vAlign w:val="center"/>
          </w:tcPr>
          <w:p w14:paraId="6201D98D" w14:textId="77777777" w:rsidR="008E2F96" w:rsidRPr="00582D17" w:rsidRDefault="008E2F96" w:rsidP="00F628A7">
            <w:pPr>
              <w:spacing w:before="60" w:after="60"/>
              <w:jc w:val="center"/>
              <w:rPr>
                <w:sz w:val="22"/>
                <w:szCs w:val="22"/>
              </w:rPr>
            </w:pPr>
            <w:r w:rsidRPr="00582D17">
              <w:rPr>
                <w:sz w:val="22"/>
                <w:szCs w:val="22"/>
              </w:rPr>
              <w:t>285</w:t>
            </w:r>
          </w:p>
        </w:tc>
        <w:tc>
          <w:tcPr>
            <w:tcW w:w="0" w:type="auto"/>
            <w:vAlign w:val="center"/>
          </w:tcPr>
          <w:p w14:paraId="7C03E6E9"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CBE800A"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4075F411" w14:textId="77777777" w:rsidTr="00582D17">
        <w:tc>
          <w:tcPr>
            <w:tcW w:w="0" w:type="auto"/>
            <w:vAlign w:val="center"/>
          </w:tcPr>
          <w:p w14:paraId="67EB39A0" w14:textId="77777777" w:rsidR="008E2F96" w:rsidRPr="00582D17" w:rsidRDefault="008E2F96" w:rsidP="00F628A7">
            <w:pPr>
              <w:spacing w:before="60" w:after="60"/>
              <w:jc w:val="center"/>
              <w:rPr>
                <w:sz w:val="22"/>
                <w:szCs w:val="22"/>
              </w:rPr>
            </w:pPr>
            <w:r w:rsidRPr="00582D17">
              <w:rPr>
                <w:sz w:val="22"/>
                <w:szCs w:val="22"/>
              </w:rPr>
              <w:t>286</w:t>
            </w:r>
          </w:p>
        </w:tc>
        <w:tc>
          <w:tcPr>
            <w:tcW w:w="0" w:type="auto"/>
            <w:vAlign w:val="center"/>
          </w:tcPr>
          <w:p w14:paraId="460E9D58"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9B71A3A"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14E64288" w14:textId="77777777" w:rsidTr="00582D17">
        <w:tc>
          <w:tcPr>
            <w:tcW w:w="0" w:type="auto"/>
            <w:vAlign w:val="center"/>
          </w:tcPr>
          <w:p w14:paraId="08211795" w14:textId="77777777" w:rsidR="008E2F96" w:rsidRPr="00582D17" w:rsidRDefault="008E2F96" w:rsidP="00F628A7">
            <w:pPr>
              <w:spacing w:before="60" w:after="60"/>
              <w:jc w:val="center"/>
              <w:rPr>
                <w:sz w:val="22"/>
                <w:szCs w:val="22"/>
              </w:rPr>
            </w:pPr>
            <w:r w:rsidRPr="00582D17">
              <w:rPr>
                <w:sz w:val="22"/>
                <w:szCs w:val="22"/>
              </w:rPr>
              <w:t>287</w:t>
            </w:r>
          </w:p>
        </w:tc>
        <w:tc>
          <w:tcPr>
            <w:tcW w:w="0" w:type="auto"/>
            <w:vAlign w:val="center"/>
          </w:tcPr>
          <w:p w14:paraId="789255B7"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20EF3C3A"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7C142D8D" w14:textId="77777777" w:rsidTr="00582D17">
        <w:tc>
          <w:tcPr>
            <w:tcW w:w="0" w:type="auto"/>
            <w:vAlign w:val="center"/>
          </w:tcPr>
          <w:p w14:paraId="60931D7E" w14:textId="77777777" w:rsidR="008E2F96" w:rsidRPr="00582D17" w:rsidRDefault="008E2F96" w:rsidP="00F628A7">
            <w:pPr>
              <w:spacing w:before="60" w:after="60"/>
              <w:jc w:val="center"/>
              <w:rPr>
                <w:sz w:val="22"/>
                <w:szCs w:val="22"/>
              </w:rPr>
            </w:pPr>
            <w:r w:rsidRPr="00582D17">
              <w:rPr>
                <w:sz w:val="22"/>
                <w:szCs w:val="22"/>
              </w:rPr>
              <w:t>288</w:t>
            </w:r>
          </w:p>
        </w:tc>
        <w:tc>
          <w:tcPr>
            <w:tcW w:w="0" w:type="auto"/>
            <w:vAlign w:val="center"/>
          </w:tcPr>
          <w:p w14:paraId="06DF4C8F"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F88BF00"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5415AFBB" w14:textId="77777777" w:rsidTr="00582D17">
        <w:tc>
          <w:tcPr>
            <w:tcW w:w="0" w:type="auto"/>
            <w:vAlign w:val="center"/>
          </w:tcPr>
          <w:p w14:paraId="2D247029" w14:textId="77777777" w:rsidR="008E2F96" w:rsidRPr="00582D17" w:rsidRDefault="008E2F96" w:rsidP="00F628A7">
            <w:pPr>
              <w:spacing w:before="60" w:after="60"/>
              <w:jc w:val="center"/>
              <w:rPr>
                <w:sz w:val="22"/>
                <w:szCs w:val="22"/>
              </w:rPr>
            </w:pPr>
            <w:r w:rsidRPr="00582D17">
              <w:rPr>
                <w:sz w:val="22"/>
                <w:szCs w:val="22"/>
              </w:rPr>
              <w:t>289</w:t>
            </w:r>
          </w:p>
        </w:tc>
        <w:tc>
          <w:tcPr>
            <w:tcW w:w="0" w:type="auto"/>
            <w:vAlign w:val="center"/>
          </w:tcPr>
          <w:p w14:paraId="69EFAB22"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2A853A2E"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45FBD131" w14:textId="77777777" w:rsidTr="00582D17">
        <w:tc>
          <w:tcPr>
            <w:tcW w:w="0" w:type="auto"/>
            <w:vAlign w:val="center"/>
          </w:tcPr>
          <w:p w14:paraId="5F037B8A" w14:textId="77777777" w:rsidR="008E2F96" w:rsidRPr="00582D17" w:rsidRDefault="008E2F96" w:rsidP="00F628A7">
            <w:pPr>
              <w:spacing w:before="60" w:after="60"/>
              <w:jc w:val="center"/>
              <w:rPr>
                <w:sz w:val="22"/>
                <w:szCs w:val="22"/>
              </w:rPr>
            </w:pPr>
            <w:r w:rsidRPr="00582D17">
              <w:rPr>
                <w:sz w:val="22"/>
                <w:szCs w:val="22"/>
              </w:rPr>
              <w:t>290</w:t>
            </w:r>
          </w:p>
        </w:tc>
        <w:tc>
          <w:tcPr>
            <w:tcW w:w="0" w:type="auto"/>
            <w:vAlign w:val="center"/>
          </w:tcPr>
          <w:p w14:paraId="23A73879"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612E3D8A"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1CCDB9A7" w14:textId="77777777" w:rsidTr="00582D17">
        <w:tc>
          <w:tcPr>
            <w:tcW w:w="0" w:type="auto"/>
            <w:vAlign w:val="center"/>
          </w:tcPr>
          <w:p w14:paraId="68951A84" w14:textId="77777777" w:rsidR="008E2F96" w:rsidRPr="00582D17" w:rsidRDefault="008E2F96" w:rsidP="00F628A7">
            <w:pPr>
              <w:spacing w:before="60" w:after="60"/>
              <w:jc w:val="center"/>
              <w:rPr>
                <w:sz w:val="22"/>
                <w:szCs w:val="22"/>
              </w:rPr>
            </w:pPr>
            <w:r w:rsidRPr="00582D17">
              <w:rPr>
                <w:sz w:val="22"/>
                <w:szCs w:val="22"/>
              </w:rPr>
              <w:t>291</w:t>
            </w:r>
          </w:p>
        </w:tc>
        <w:tc>
          <w:tcPr>
            <w:tcW w:w="0" w:type="auto"/>
            <w:vAlign w:val="center"/>
          </w:tcPr>
          <w:p w14:paraId="3B27325D"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69C3EFA7"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68422616" w14:textId="77777777" w:rsidTr="00582D17">
        <w:tc>
          <w:tcPr>
            <w:tcW w:w="0" w:type="auto"/>
            <w:vAlign w:val="center"/>
          </w:tcPr>
          <w:p w14:paraId="1B58094C" w14:textId="77777777" w:rsidR="008E2F96" w:rsidRPr="00582D17" w:rsidRDefault="008E2F96" w:rsidP="00F628A7">
            <w:pPr>
              <w:spacing w:before="60" w:after="60"/>
              <w:jc w:val="center"/>
              <w:rPr>
                <w:sz w:val="22"/>
                <w:szCs w:val="22"/>
              </w:rPr>
            </w:pPr>
            <w:r w:rsidRPr="00582D17">
              <w:rPr>
                <w:sz w:val="22"/>
                <w:szCs w:val="22"/>
              </w:rPr>
              <w:t>292</w:t>
            </w:r>
          </w:p>
        </w:tc>
        <w:tc>
          <w:tcPr>
            <w:tcW w:w="0" w:type="auto"/>
            <w:vAlign w:val="center"/>
          </w:tcPr>
          <w:p w14:paraId="1B6962FB"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506FDC4"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0ED1F49B" w14:textId="77777777" w:rsidTr="00582D17">
        <w:tc>
          <w:tcPr>
            <w:tcW w:w="0" w:type="auto"/>
            <w:vAlign w:val="center"/>
          </w:tcPr>
          <w:p w14:paraId="4CBC0AAF" w14:textId="77777777" w:rsidR="008E2F96" w:rsidRPr="00582D17" w:rsidRDefault="008E2F96" w:rsidP="00F628A7">
            <w:pPr>
              <w:spacing w:before="60" w:after="60"/>
              <w:jc w:val="center"/>
              <w:rPr>
                <w:sz w:val="22"/>
                <w:szCs w:val="22"/>
              </w:rPr>
            </w:pPr>
            <w:r w:rsidRPr="00582D17">
              <w:rPr>
                <w:sz w:val="22"/>
                <w:szCs w:val="22"/>
              </w:rPr>
              <w:t>293</w:t>
            </w:r>
          </w:p>
        </w:tc>
        <w:tc>
          <w:tcPr>
            <w:tcW w:w="0" w:type="auto"/>
            <w:vAlign w:val="center"/>
          </w:tcPr>
          <w:p w14:paraId="64F2BC9B"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4F3A68C4"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1AC6EE6E" w14:textId="77777777" w:rsidTr="00582D17">
        <w:tc>
          <w:tcPr>
            <w:tcW w:w="0" w:type="auto"/>
            <w:vAlign w:val="center"/>
          </w:tcPr>
          <w:p w14:paraId="27A1AA23" w14:textId="77777777" w:rsidR="008E2F96" w:rsidRPr="00582D17" w:rsidRDefault="008E2F96" w:rsidP="00F628A7">
            <w:pPr>
              <w:spacing w:before="60" w:after="60"/>
              <w:jc w:val="center"/>
              <w:rPr>
                <w:sz w:val="22"/>
                <w:szCs w:val="22"/>
              </w:rPr>
            </w:pPr>
            <w:r w:rsidRPr="00582D17">
              <w:rPr>
                <w:sz w:val="22"/>
                <w:szCs w:val="22"/>
              </w:rPr>
              <w:t>294</w:t>
            </w:r>
          </w:p>
        </w:tc>
        <w:tc>
          <w:tcPr>
            <w:tcW w:w="0" w:type="auto"/>
            <w:vAlign w:val="center"/>
          </w:tcPr>
          <w:p w14:paraId="0008D3AA"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6DACD727" w14:textId="77777777" w:rsidR="008E2F96" w:rsidRPr="00582D17" w:rsidRDefault="008E2F96" w:rsidP="00F628A7">
            <w:pPr>
              <w:spacing w:before="60" w:after="60"/>
              <w:jc w:val="center"/>
              <w:rPr>
                <w:sz w:val="22"/>
                <w:szCs w:val="22"/>
              </w:rPr>
            </w:pPr>
            <w:r w:rsidRPr="00582D17">
              <w:rPr>
                <w:sz w:val="22"/>
                <w:szCs w:val="22"/>
              </w:rPr>
              <w:t>M104</w:t>
            </w:r>
          </w:p>
        </w:tc>
      </w:tr>
      <w:tr w:rsidR="008E2F96" w:rsidRPr="0050469B" w14:paraId="32220703" w14:textId="77777777" w:rsidTr="00582D17">
        <w:tc>
          <w:tcPr>
            <w:tcW w:w="0" w:type="auto"/>
            <w:vAlign w:val="center"/>
          </w:tcPr>
          <w:p w14:paraId="5CB5AB6E" w14:textId="77777777" w:rsidR="008E2F96" w:rsidRPr="00582D17" w:rsidRDefault="008E2F96" w:rsidP="00F628A7">
            <w:pPr>
              <w:spacing w:before="60" w:after="60"/>
              <w:jc w:val="center"/>
              <w:rPr>
                <w:sz w:val="22"/>
                <w:szCs w:val="22"/>
              </w:rPr>
            </w:pPr>
            <w:r w:rsidRPr="00582D17">
              <w:rPr>
                <w:sz w:val="22"/>
                <w:szCs w:val="22"/>
              </w:rPr>
              <w:t>295</w:t>
            </w:r>
          </w:p>
        </w:tc>
        <w:tc>
          <w:tcPr>
            <w:tcW w:w="0" w:type="auto"/>
            <w:vAlign w:val="center"/>
          </w:tcPr>
          <w:p w14:paraId="407E8103"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50283910" w14:textId="77777777" w:rsidR="008E2F96" w:rsidRPr="00582D17" w:rsidRDefault="008E2F96" w:rsidP="00F628A7">
            <w:pPr>
              <w:spacing w:before="60" w:after="60"/>
              <w:jc w:val="center"/>
              <w:rPr>
                <w:sz w:val="22"/>
                <w:szCs w:val="22"/>
              </w:rPr>
            </w:pPr>
            <w:r w:rsidRPr="00582D17">
              <w:rPr>
                <w:sz w:val="22"/>
                <w:szCs w:val="22"/>
              </w:rPr>
              <w:t>M105</w:t>
            </w:r>
          </w:p>
        </w:tc>
      </w:tr>
      <w:tr w:rsidR="008E2F96" w:rsidRPr="0050469B" w14:paraId="1FCA5972" w14:textId="77777777" w:rsidTr="00582D17">
        <w:tc>
          <w:tcPr>
            <w:tcW w:w="0" w:type="auto"/>
            <w:vAlign w:val="center"/>
          </w:tcPr>
          <w:p w14:paraId="5E73BCA7" w14:textId="77777777" w:rsidR="008E2F96" w:rsidRPr="00582D17" w:rsidRDefault="008E2F96" w:rsidP="00F628A7">
            <w:pPr>
              <w:spacing w:before="60" w:after="60"/>
              <w:jc w:val="center"/>
              <w:rPr>
                <w:sz w:val="22"/>
                <w:szCs w:val="22"/>
              </w:rPr>
            </w:pPr>
            <w:r w:rsidRPr="00582D17">
              <w:rPr>
                <w:sz w:val="22"/>
                <w:szCs w:val="22"/>
              </w:rPr>
              <w:t>296</w:t>
            </w:r>
          </w:p>
        </w:tc>
        <w:tc>
          <w:tcPr>
            <w:tcW w:w="0" w:type="auto"/>
            <w:vAlign w:val="center"/>
          </w:tcPr>
          <w:p w14:paraId="1919463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9A73C89"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33C975EC" w14:textId="77777777" w:rsidTr="00582D17">
        <w:tc>
          <w:tcPr>
            <w:tcW w:w="0" w:type="auto"/>
            <w:vAlign w:val="center"/>
          </w:tcPr>
          <w:p w14:paraId="30D61FB0" w14:textId="77777777" w:rsidR="008E2F96" w:rsidRPr="00582D17" w:rsidRDefault="008E2F96" w:rsidP="00F628A7">
            <w:pPr>
              <w:spacing w:before="60" w:after="60"/>
              <w:jc w:val="center"/>
              <w:rPr>
                <w:sz w:val="22"/>
                <w:szCs w:val="22"/>
              </w:rPr>
            </w:pPr>
            <w:r w:rsidRPr="00582D17">
              <w:rPr>
                <w:sz w:val="22"/>
                <w:szCs w:val="22"/>
              </w:rPr>
              <w:t>297</w:t>
            </w:r>
          </w:p>
        </w:tc>
        <w:tc>
          <w:tcPr>
            <w:tcW w:w="0" w:type="auto"/>
            <w:vAlign w:val="center"/>
          </w:tcPr>
          <w:p w14:paraId="218A826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59B94644"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6E323343" w14:textId="77777777" w:rsidTr="00582D17">
        <w:tc>
          <w:tcPr>
            <w:tcW w:w="0" w:type="auto"/>
            <w:vAlign w:val="center"/>
          </w:tcPr>
          <w:p w14:paraId="52BDA2B2" w14:textId="77777777" w:rsidR="008E2F96" w:rsidRPr="00582D17" w:rsidRDefault="008E2F96" w:rsidP="00F628A7">
            <w:pPr>
              <w:spacing w:before="60" w:after="60"/>
              <w:jc w:val="center"/>
              <w:rPr>
                <w:sz w:val="22"/>
                <w:szCs w:val="22"/>
              </w:rPr>
            </w:pPr>
            <w:r w:rsidRPr="00582D17">
              <w:rPr>
                <w:sz w:val="22"/>
                <w:szCs w:val="22"/>
              </w:rPr>
              <w:t>298</w:t>
            </w:r>
          </w:p>
        </w:tc>
        <w:tc>
          <w:tcPr>
            <w:tcW w:w="0" w:type="auto"/>
            <w:vAlign w:val="center"/>
          </w:tcPr>
          <w:p w14:paraId="501756D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A6B3738" w14:textId="77777777" w:rsidR="008E2F96" w:rsidRPr="00582D17" w:rsidRDefault="008E2F96" w:rsidP="00F628A7">
            <w:pPr>
              <w:spacing w:before="60" w:after="60"/>
              <w:jc w:val="center"/>
              <w:rPr>
                <w:sz w:val="22"/>
                <w:szCs w:val="22"/>
              </w:rPr>
            </w:pPr>
            <w:r w:rsidRPr="00582D17">
              <w:rPr>
                <w:sz w:val="22"/>
                <w:szCs w:val="22"/>
              </w:rPr>
              <w:t>M020</w:t>
            </w:r>
          </w:p>
        </w:tc>
      </w:tr>
      <w:tr w:rsidR="008E2F96" w:rsidRPr="0050469B" w14:paraId="545ADAF5" w14:textId="77777777" w:rsidTr="00582D17">
        <w:tc>
          <w:tcPr>
            <w:tcW w:w="0" w:type="auto"/>
            <w:vAlign w:val="center"/>
          </w:tcPr>
          <w:p w14:paraId="16E57BF7" w14:textId="77777777" w:rsidR="008E2F96" w:rsidRPr="00582D17" w:rsidRDefault="008E2F96" w:rsidP="00F628A7">
            <w:pPr>
              <w:spacing w:before="60" w:after="60"/>
              <w:jc w:val="center"/>
              <w:rPr>
                <w:sz w:val="22"/>
                <w:szCs w:val="22"/>
              </w:rPr>
            </w:pPr>
            <w:r w:rsidRPr="00582D17">
              <w:rPr>
                <w:sz w:val="22"/>
                <w:szCs w:val="22"/>
              </w:rPr>
              <w:t>299</w:t>
            </w:r>
          </w:p>
        </w:tc>
        <w:tc>
          <w:tcPr>
            <w:tcW w:w="0" w:type="auto"/>
            <w:vAlign w:val="center"/>
          </w:tcPr>
          <w:p w14:paraId="7CD1787C"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0B083160" w14:textId="77777777" w:rsidR="008E2F96" w:rsidRPr="00582D17" w:rsidRDefault="008E2F96" w:rsidP="00F628A7">
            <w:pPr>
              <w:spacing w:before="60" w:after="60"/>
              <w:jc w:val="center"/>
              <w:rPr>
                <w:sz w:val="22"/>
                <w:szCs w:val="22"/>
              </w:rPr>
            </w:pPr>
            <w:r w:rsidRPr="00582D17">
              <w:rPr>
                <w:sz w:val="22"/>
                <w:szCs w:val="22"/>
              </w:rPr>
              <w:t>M041</w:t>
            </w:r>
          </w:p>
        </w:tc>
      </w:tr>
      <w:tr w:rsidR="008E2F96" w:rsidRPr="0050469B" w14:paraId="31E2E7D9" w14:textId="77777777" w:rsidTr="00582D17">
        <w:tc>
          <w:tcPr>
            <w:tcW w:w="0" w:type="auto"/>
            <w:vAlign w:val="center"/>
          </w:tcPr>
          <w:p w14:paraId="3C8ED3DA" w14:textId="77777777" w:rsidR="008E2F96" w:rsidRPr="00582D17" w:rsidRDefault="008E2F96" w:rsidP="00F628A7">
            <w:pPr>
              <w:spacing w:before="60" w:after="60"/>
              <w:jc w:val="center"/>
              <w:rPr>
                <w:sz w:val="22"/>
                <w:szCs w:val="22"/>
              </w:rPr>
            </w:pPr>
            <w:r w:rsidRPr="00582D17">
              <w:rPr>
                <w:sz w:val="22"/>
                <w:szCs w:val="22"/>
              </w:rPr>
              <w:t>300</w:t>
            </w:r>
          </w:p>
        </w:tc>
        <w:tc>
          <w:tcPr>
            <w:tcW w:w="0" w:type="auto"/>
            <w:vAlign w:val="center"/>
          </w:tcPr>
          <w:p w14:paraId="4E622CC8"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75CE5A6"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72AD26AB" w14:textId="77777777" w:rsidTr="00582D17">
        <w:tc>
          <w:tcPr>
            <w:tcW w:w="0" w:type="auto"/>
            <w:vAlign w:val="center"/>
          </w:tcPr>
          <w:p w14:paraId="68E541CD" w14:textId="77777777" w:rsidR="008E2F96" w:rsidRPr="00582D17" w:rsidRDefault="008E2F96" w:rsidP="00F628A7">
            <w:pPr>
              <w:spacing w:before="60" w:after="60"/>
              <w:jc w:val="center"/>
              <w:rPr>
                <w:sz w:val="22"/>
                <w:szCs w:val="22"/>
              </w:rPr>
            </w:pPr>
            <w:r w:rsidRPr="00582D17">
              <w:rPr>
                <w:sz w:val="22"/>
                <w:szCs w:val="22"/>
              </w:rPr>
              <w:t>301</w:t>
            </w:r>
          </w:p>
        </w:tc>
        <w:tc>
          <w:tcPr>
            <w:tcW w:w="0" w:type="auto"/>
            <w:vAlign w:val="center"/>
          </w:tcPr>
          <w:p w14:paraId="3E1A4ABC"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11B1F267"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2B9D133E" w14:textId="77777777" w:rsidTr="00582D17">
        <w:tc>
          <w:tcPr>
            <w:tcW w:w="0" w:type="auto"/>
            <w:vAlign w:val="center"/>
          </w:tcPr>
          <w:p w14:paraId="77B1525F" w14:textId="77777777" w:rsidR="008E2F96" w:rsidRPr="00582D17" w:rsidRDefault="008E2F96" w:rsidP="00F628A7">
            <w:pPr>
              <w:spacing w:before="60" w:after="60"/>
              <w:jc w:val="center"/>
              <w:rPr>
                <w:sz w:val="22"/>
                <w:szCs w:val="22"/>
              </w:rPr>
            </w:pPr>
            <w:r w:rsidRPr="00582D17">
              <w:rPr>
                <w:sz w:val="22"/>
                <w:szCs w:val="22"/>
              </w:rPr>
              <w:t>302</w:t>
            </w:r>
          </w:p>
        </w:tc>
        <w:tc>
          <w:tcPr>
            <w:tcW w:w="0" w:type="auto"/>
            <w:vAlign w:val="center"/>
          </w:tcPr>
          <w:p w14:paraId="68B2083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10F1E9A5"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41C2A61D" w14:textId="77777777" w:rsidTr="00582D17">
        <w:tc>
          <w:tcPr>
            <w:tcW w:w="0" w:type="auto"/>
            <w:vAlign w:val="center"/>
          </w:tcPr>
          <w:p w14:paraId="43F8031F" w14:textId="77777777" w:rsidR="008E2F96" w:rsidRPr="00582D17" w:rsidRDefault="008E2F96" w:rsidP="00F628A7">
            <w:pPr>
              <w:spacing w:before="60" w:after="60"/>
              <w:jc w:val="center"/>
              <w:rPr>
                <w:sz w:val="22"/>
                <w:szCs w:val="22"/>
              </w:rPr>
            </w:pPr>
            <w:r w:rsidRPr="00582D17">
              <w:rPr>
                <w:sz w:val="22"/>
                <w:szCs w:val="22"/>
              </w:rPr>
              <w:t>303</w:t>
            </w:r>
          </w:p>
        </w:tc>
        <w:tc>
          <w:tcPr>
            <w:tcW w:w="0" w:type="auto"/>
            <w:vAlign w:val="center"/>
          </w:tcPr>
          <w:p w14:paraId="1C9C8EAF"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3D1AA1EC"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4B8E817E" w14:textId="77777777" w:rsidTr="00582D17">
        <w:tc>
          <w:tcPr>
            <w:tcW w:w="0" w:type="auto"/>
            <w:vAlign w:val="center"/>
          </w:tcPr>
          <w:p w14:paraId="636B7608" w14:textId="77777777" w:rsidR="008E2F96" w:rsidRPr="00582D17" w:rsidRDefault="008E2F96" w:rsidP="00F628A7">
            <w:pPr>
              <w:spacing w:before="60" w:after="60"/>
              <w:jc w:val="center"/>
              <w:rPr>
                <w:sz w:val="22"/>
                <w:szCs w:val="22"/>
              </w:rPr>
            </w:pPr>
            <w:r w:rsidRPr="00582D17">
              <w:rPr>
                <w:sz w:val="22"/>
                <w:szCs w:val="22"/>
              </w:rPr>
              <w:t>304</w:t>
            </w:r>
          </w:p>
        </w:tc>
        <w:tc>
          <w:tcPr>
            <w:tcW w:w="0" w:type="auto"/>
            <w:vAlign w:val="center"/>
          </w:tcPr>
          <w:p w14:paraId="2C9C0665"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8AE2356"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4E84BE5F" w14:textId="77777777" w:rsidTr="00582D17">
        <w:tc>
          <w:tcPr>
            <w:tcW w:w="0" w:type="auto"/>
            <w:vAlign w:val="center"/>
          </w:tcPr>
          <w:p w14:paraId="350AA44D" w14:textId="77777777" w:rsidR="008E2F96" w:rsidRPr="00582D17" w:rsidRDefault="008E2F96" w:rsidP="00F628A7">
            <w:pPr>
              <w:spacing w:before="60" w:after="60"/>
              <w:jc w:val="center"/>
              <w:rPr>
                <w:sz w:val="22"/>
                <w:szCs w:val="22"/>
              </w:rPr>
            </w:pPr>
            <w:r w:rsidRPr="00582D17">
              <w:rPr>
                <w:sz w:val="22"/>
                <w:szCs w:val="22"/>
              </w:rPr>
              <w:t>305</w:t>
            </w:r>
          </w:p>
        </w:tc>
        <w:tc>
          <w:tcPr>
            <w:tcW w:w="0" w:type="auto"/>
            <w:vAlign w:val="center"/>
          </w:tcPr>
          <w:p w14:paraId="744DFC87"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6EDDD016"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33E1ACDD" w14:textId="77777777" w:rsidTr="00582D17">
        <w:tc>
          <w:tcPr>
            <w:tcW w:w="0" w:type="auto"/>
            <w:vAlign w:val="center"/>
          </w:tcPr>
          <w:p w14:paraId="55882F62" w14:textId="77777777" w:rsidR="008E2F96" w:rsidRPr="00582D17" w:rsidRDefault="008E2F96" w:rsidP="00F628A7">
            <w:pPr>
              <w:spacing w:before="60" w:after="60"/>
              <w:jc w:val="center"/>
              <w:rPr>
                <w:sz w:val="22"/>
                <w:szCs w:val="22"/>
              </w:rPr>
            </w:pPr>
            <w:r w:rsidRPr="00582D17">
              <w:rPr>
                <w:sz w:val="22"/>
                <w:szCs w:val="22"/>
              </w:rPr>
              <w:t>306</w:t>
            </w:r>
          </w:p>
        </w:tc>
        <w:tc>
          <w:tcPr>
            <w:tcW w:w="0" w:type="auto"/>
            <w:vAlign w:val="center"/>
          </w:tcPr>
          <w:p w14:paraId="648E9984"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4DA451C4" w14:textId="77777777" w:rsidR="008E2F96" w:rsidRPr="00582D17" w:rsidRDefault="008E2F96" w:rsidP="00F628A7">
            <w:pPr>
              <w:spacing w:before="60" w:after="60"/>
              <w:jc w:val="center"/>
              <w:rPr>
                <w:sz w:val="22"/>
                <w:szCs w:val="22"/>
              </w:rPr>
            </w:pPr>
            <w:r w:rsidRPr="00582D17">
              <w:rPr>
                <w:sz w:val="22"/>
                <w:szCs w:val="22"/>
              </w:rPr>
              <w:t>M050</w:t>
            </w:r>
          </w:p>
        </w:tc>
      </w:tr>
      <w:tr w:rsidR="008E2F96" w:rsidRPr="0050469B" w14:paraId="6F67D954" w14:textId="77777777" w:rsidTr="00582D17">
        <w:tc>
          <w:tcPr>
            <w:tcW w:w="0" w:type="auto"/>
            <w:vAlign w:val="center"/>
          </w:tcPr>
          <w:p w14:paraId="73B159E5" w14:textId="77777777" w:rsidR="008E2F96" w:rsidRPr="00582D17" w:rsidRDefault="008E2F96" w:rsidP="00F628A7">
            <w:pPr>
              <w:spacing w:before="60" w:after="60"/>
              <w:jc w:val="center"/>
              <w:rPr>
                <w:sz w:val="22"/>
                <w:szCs w:val="22"/>
              </w:rPr>
            </w:pPr>
            <w:r w:rsidRPr="00582D17">
              <w:rPr>
                <w:sz w:val="22"/>
                <w:szCs w:val="22"/>
              </w:rPr>
              <w:t>307</w:t>
            </w:r>
          </w:p>
        </w:tc>
        <w:tc>
          <w:tcPr>
            <w:tcW w:w="0" w:type="auto"/>
            <w:vAlign w:val="center"/>
          </w:tcPr>
          <w:p w14:paraId="75D2AE8F"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E7F9445" w14:textId="77777777" w:rsidR="008E2F96" w:rsidRPr="00582D17" w:rsidRDefault="008E2F96" w:rsidP="00F628A7">
            <w:pPr>
              <w:spacing w:before="60" w:after="60"/>
              <w:jc w:val="center"/>
              <w:rPr>
                <w:sz w:val="22"/>
                <w:szCs w:val="22"/>
              </w:rPr>
            </w:pPr>
            <w:r w:rsidRPr="00582D17">
              <w:rPr>
                <w:sz w:val="22"/>
                <w:szCs w:val="22"/>
              </w:rPr>
              <w:t>M051</w:t>
            </w:r>
          </w:p>
        </w:tc>
      </w:tr>
      <w:tr w:rsidR="008E2F96" w:rsidRPr="0050469B" w14:paraId="0E16B3F8" w14:textId="77777777" w:rsidTr="00582D17">
        <w:tc>
          <w:tcPr>
            <w:tcW w:w="0" w:type="auto"/>
            <w:vAlign w:val="center"/>
          </w:tcPr>
          <w:p w14:paraId="7E09698B" w14:textId="77777777" w:rsidR="008E2F96" w:rsidRPr="00582D17" w:rsidRDefault="008E2F96" w:rsidP="00F628A7">
            <w:pPr>
              <w:spacing w:before="60" w:after="60"/>
              <w:jc w:val="center"/>
              <w:rPr>
                <w:sz w:val="22"/>
                <w:szCs w:val="22"/>
              </w:rPr>
            </w:pPr>
            <w:r w:rsidRPr="00582D17">
              <w:rPr>
                <w:sz w:val="22"/>
                <w:szCs w:val="22"/>
              </w:rPr>
              <w:t>308</w:t>
            </w:r>
          </w:p>
        </w:tc>
        <w:tc>
          <w:tcPr>
            <w:tcW w:w="0" w:type="auto"/>
            <w:vAlign w:val="center"/>
          </w:tcPr>
          <w:p w14:paraId="4A22E76A"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3814B955" w14:textId="77777777" w:rsidR="008E2F96" w:rsidRPr="00582D17" w:rsidRDefault="008E2F96" w:rsidP="00F628A7">
            <w:pPr>
              <w:spacing w:before="60" w:after="60"/>
              <w:jc w:val="center"/>
              <w:rPr>
                <w:sz w:val="22"/>
                <w:szCs w:val="22"/>
              </w:rPr>
            </w:pPr>
            <w:r w:rsidRPr="00582D17">
              <w:rPr>
                <w:sz w:val="22"/>
                <w:szCs w:val="22"/>
              </w:rPr>
              <w:t>M052</w:t>
            </w:r>
          </w:p>
        </w:tc>
      </w:tr>
      <w:tr w:rsidR="008E2F96" w:rsidRPr="0050469B" w14:paraId="2ABCF7F2" w14:textId="77777777" w:rsidTr="00582D17">
        <w:tc>
          <w:tcPr>
            <w:tcW w:w="0" w:type="auto"/>
            <w:vAlign w:val="center"/>
          </w:tcPr>
          <w:p w14:paraId="1802EC84" w14:textId="77777777" w:rsidR="008E2F96" w:rsidRPr="00582D17" w:rsidRDefault="008E2F96" w:rsidP="00F628A7">
            <w:pPr>
              <w:spacing w:before="60" w:after="60"/>
              <w:jc w:val="center"/>
              <w:rPr>
                <w:sz w:val="22"/>
                <w:szCs w:val="22"/>
              </w:rPr>
            </w:pPr>
            <w:r w:rsidRPr="00582D17">
              <w:rPr>
                <w:sz w:val="22"/>
                <w:szCs w:val="22"/>
              </w:rPr>
              <w:t>309</w:t>
            </w:r>
          </w:p>
        </w:tc>
        <w:tc>
          <w:tcPr>
            <w:tcW w:w="0" w:type="auto"/>
            <w:vAlign w:val="center"/>
          </w:tcPr>
          <w:p w14:paraId="43383901"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5EEFA5EA" w14:textId="77777777" w:rsidR="008E2F96" w:rsidRPr="00582D17" w:rsidRDefault="008E2F96" w:rsidP="00F628A7">
            <w:pPr>
              <w:spacing w:before="60" w:after="60"/>
              <w:jc w:val="center"/>
              <w:rPr>
                <w:sz w:val="22"/>
                <w:szCs w:val="22"/>
              </w:rPr>
            </w:pPr>
            <w:r w:rsidRPr="00582D17">
              <w:rPr>
                <w:sz w:val="22"/>
                <w:szCs w:val="22"/>
              </w:rPr>
              <w:t>M053</w:t>
            </w:r>
          </w:p>
        </w:tc>
      </w:tr>
      <w:tr w:rsidR="008E2F96" w:rsidRPr="0050469B" w14:paraId="7633953A" w14:textId="77777777" w:rsidTr="00582D17">
        <w:tc>
          <w:tcPr>
            <w:tcW w:w="0" w:type="auto"/>
            <w:vAlign w:val="center"/>
          </w:tcPr>
          <w:p w14:paraId="2E80D502" w14:textId="77777777" w:rsidR="008E2F96" w:rsidRPr="00582D17" w:rsidRDefault="008E2F96" w:rsidP="00F628A7">
            <w:pPr>
              <w:spacing w:before="60" w:after="60"/>
              <w:jc w:val="center"/>
              <w:rPr>
                <w:sz w:val="22"/>
                <w:szCs w:val="22"/>
              </w:rPr>
            </w:pPr>
            <w:r w:rsidRPr="00582D17">
              <w:rPr>
                <w:sz w:val="22"/>
                <w:szCs w:val="22"/>
              </w:rPr>
              <w:t>310</w:t>
            </w:r>
          </w:p>
        </w:tc>
        <w:tc>
          <w:tcPr>
            <w:tcW w:w="0" w:type="auto"/>
            <w:vAlign w:val="center"/>
          </w:tcPr>
          <w:p w14:paraId="1F787C41"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6C438AE0"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02B4C862" w14:textId="77777777" w:rsidTr="00582D17">
        <w:tc>
          <w:tcPr>
            <w:tcW w:w="0" w:type="auto"/>
            <w:vAlign w:val="center"/>
          </w:tcPr>
          <w:p w14:paraId="33F0DAF7" w14:textId="77777777" w:rsidR="008E2F96" w:rsidRPr="00582D17" w:rsidRDefault="008E2F96" w:rsidP="00F628A7">
            <w:pPr>
              <w:spacing w:before="60" w:after="60"/>
              <w:jc w:val="center"/>
              <w:rPr>
                <w:sz w:val="22"/>
                <w:szCs w:val="22"/>
              </w:rPr>
            </w:pPr>
            <w:r w:rsidRPr="00582D17">
              <w:rPr>
                <w:sz w:val="22"/>
                <w:szCs w:val="22"/>
              </w:rPr>
              <w:t>311</w:t>
            </w:r>
          </w:p>
        </w:tc>
        <w:tc>
          <w:tcPr>
            <w:tcW w:w="0" w:type="auto"/>
            <w:vAlign w:val="center"/>
          </w:tcPr>
          <w:p w14:paraId="3A0D0A2D"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14C2F06"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48369AAE" w14:textId="77777777" w:rsidTr="00582D17">
        <w:tc>
          <w:tcPr>
            <w:tcW w:w="0" w:type="auto"/>
            <w:vAlign w:val="center"/>
          </w:tcPr>
          <w:p w14:paraId="6C780ADA" w14:textId="77777777" w:rsidR="008E2F96" w:rsidRPr="00582D17" w:rsidRDefault="008E2F96" w:rsidP="00F628A7">
            <w:pPr>
              <w:spacing w:before="60" w:after="60"/>
              <w:jc w:val="center"/>
              <w:rPr>
                <w:sz w:val="22"/>
                <w:szCs w:val="22"/>
              </w:rPr>
            </w:pPr>
            <w:r w:rsidRPr="00582D17">
              <w:rPr>
                <w:sz w:val="22"/>
                <w:szCs w:val="22"/>
              </w:rPr>
              <w:t>312</w:t>
            </w:r>
          </w:p>
        </w:tc>
        <w:tc>
          <w:tcPr>
            <w:tcW w:w="0" w:type="auto"/>
            <w:vAlign w:val="center"/>
          </w:tcPr>
          <w:p w14:paraId="54453054"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D5BDCE8"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7AAD374B" w14:textId="77777777" w:rsidTr="00582D17">
        <w:tc>
          <w:tcPr>
            <w:tcW w:w="0" w:type="auto"/>
            <w:vAlign w:val="center"/>
          </w:tcPr>
          <w:p w14:paraId="71D8DC5A" w14:textId="77777777" w:rsidR="008E2F96" w:rsidRPr="00582D17" w:rsidRDefault="008E2F96" w:rsidP="00F628A7">
            <w:pPr>
              <w:spacing w:before="60" w:after="60"/>
              <w:jc w:val="center"/>
              <w:rPr>
                <w:sz w:val="22"/>
                <w:szCs w:val="22"/>
              </w:rPr>
            </w:pPr>
            <w:r w:rsidRPr="00582D17">
              <w:rPr>
                <w:sz w:val="22"/>
                <w:szCs w:val="22"/>
              </w:rPr>
              <w:t>313</w:t>
            </w:r>
          </w:p>
        </w:tc>
        <w:tc>
          <w:tcPr>
            <w:tcW w:w="0" w:type="auto"/>
            <w:vAlign w:val="center"/>
          </w:tcPr>
          <w:p w14:paraId="278A4C0D"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F94632A"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3086BB5A" w14:textId="77777777" w:rsidTr="00582D17">
        <w:tc>
          <w:tcPr>
            <w:tcW w:w="0" w:type="auto"/>
            <w:vAlign w:val="center"/>
          </w:tcPr>
          <w:p w14:paraId="622F2DF5" w14:textId="77777777" w:rsidR="008E2F96" w:rsidRPr="00582D17" w:rsidRDefault="008E2F96" w:rsidP="00F628A7">
            <w:pPr>
              <w:spacing w:before="60" w:after="60"/>
              <w:jc w:val="center"/>
              <w:rPr>
                <w:sz w:val="22"/>
                <w:szCs w:val="22"/>
              </w:rPr>
            </w:pPr>
            <w:r w:rsidRPr="00582D17">
              <w:rPr>
                <w:sz w:val="22"/>
                <w:szCs w:val="22"/>
              </w:rPr>
              <w:t>314</w:t>
            </w:r>
          </w:p>
        </w:tc>
        <w:tc>
          <w:tcPr>
            <w:tcW w:w="0" w:type="auto"/>
            <w:vAlign w:val="center"/>
          </w:tcPr>
          <w:p w14:paraId="4702F7A1"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57E2BD58"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0D3D7AEA" w14:textId="77777777" w:rsidTr="00582D17">
        <w:tc>
          <w:tcPr>
            <w:tcW w:w="0" w:type="auto"/>
            <w:vAlign w:val="center"/>
          </w:tcPr>
          <w:p w14:paraId="3BCE3221" w14:textId="77777777" w:rsidR="008E2F96" w:rsidRPr="00582D17" w:rsidRDefault="008E2F96" w:rsidP="00F628A7">
            <w:pPr>
              <w:spacing w:before="60" w:after="60"/>
              <w:jc w:val="center"/>
              <w:rPr>
                <w:sz w:val="22"/>
                <w:szCs w:val="22"/>
              </w:rPr>
            </w:pPr>
            <w:r w:rsidRPr="00582D17">
              <w:rPr>
                <w:sz w:val="22"/>
                <w:szCs w:val="22"/>
              </w:rPr>
              <w:t>315</w:t>
            </w:r>
          </w:p>
        </w:tc>
        <w:tc>
          <w:tcPr>
            <w:tcW w:w="0" w:type="auto"/>
            <w:vAlign w:val="center"/>
          </w:tcPr>
          <w:p w14:paraId="7065EBEF"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111928C3"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3B36E44D" w14:textId="77777777" w:rsidTr="00582D17">
        <w:tc>
          <w:tcPr>
            <w:tcW w:w="0" w:type="auto"/>
            <w:vAlign w:val="center"/>
          </w:tcPr>
          <w:p w14:paraId="0AA10DB8" w14:textId="77777777" w:rsidR="008E2F96" w:rsidRPr="00582D17" w:rsidRDefault="008E2F96" w:rsidP="00F628A7">
            <w:pPr>
              <w:spacing w:before="60" w:after="60"/>
              <w:jc w:val="center"/>
              <w:rPr>
                <w:sz w:val="22"/>
                <w:szCs w:val="22"/>
              </w:rPr>
            </w:pPr>
            <w:r w:rsidRPr="00582D17">
              <w:rPr>
                <w:sz w:val="22"/>
                <w:szCs w:val="22"/>
              </w:rPr>
              <w:t>316</w:t>
            </w:r>
          </w:p>
        </w:tc>
        <w:tc>
          <w:tcPr>
            <w:tcW w:w="0" w:type="auto"/>
            <w:vAlign w:val="center"/>
          </w:tcPr>
          <w:p w14:paraId="5F9813D9"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683E5B06"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3AED4193" w14:textId="77777777" w:rsidTr="00582D17">
        <w:tc>
          <w:tcPr>
            <w:tcW w:w="0" w:type="auto"/>
            <w:vAlign w:val="center"/>
          </w:tcPr>
          <w:p w14:paraId="43E11FC3" w14:textId="77777777" w:rsidR="008E2F96" w:rsidRPr="00582D17" w:rsidRDefault="008E2F96" w:rsidP="00F628A7">
            <w:pPr>
              <w:spacing w:before="60" w:after="60"/>
              <w:jc w:val="center"/>
              <w:rPr>
                <w:sz w:val="22"/>
                <w:szCs w:val="22"/>
              </w:rPr>
            </w:pPr>
            <w:r w:rsidRPr="00582D17">
              <w:rPr>
                <w:sz w:val="22"/>
                <w:szCs w:val="22"/>
              </w:rPr>
              <w:t>317</w:t>
            </w:r>
          </w:p>
        </w:tc>
        <w:tc>
          <w:tcPr>
            <w:tcW w:w="0" w:type="auto"/>
            <w:vAlign w:val="center"/>
          </w:tcPr>
          <w:p w14:paraId="2E8C41C0"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55C32848"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04FB1D28" w14:textId="77777777" w:rsidTr="00582D17">
        <w:tc>
          <w:tcPr>
            <w:tcW w:w="0" w:type="auto"/>
            <w:vAlign w:val="center"/>
          </w:tcPr>
          <w:p w14:paraId="3AF98210" w14:textId="77777777" w:rsidR="008E2F96" w:rsidRPr="00582D17" w:rsidRDefault="008E2F96" w:rsidP="00F628A7">
            <w:pPr>
              <w:spacing w:before="60" w:after="60"/>
              <w:jc w:val="center"/>
              <w:rPr>
                <w:sz w:val="22"/>
                <w:szCs w:val="22"/>
              </w:rPr>
            </w:pPr>
            <w:r w:rsidRPr="00582D17">
              <w:rPr>
                <w:sz w:val="22"/>
                <w:szCs w:val="22"/>
              </w:rPr>
              <w:t>318</w:t>
            </w:r>
          </w:p>
        </w:tc>
        <w:tc>
          <w:tcPr>
            <w:tcW w:w="0" w:type="auto"/>
            <w:vAlign w:val="center"/>
          </w:tcPr>
          <w:p w14:paraId="10FF7B9A"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343589FA"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2F7C1D92" w14:textId="77777777" w:rsidTr="00582D17">
        <w:tc>
          <w:tcPr>
            <w:tcW w:w="0" w:type="auto"/>
            <w:vAlign w:val="center"/>
          </w:tcPr>
          <w:p w14:paraId="309A3923" w14:textId="77777777" w:rsidR="008E2F96" w:rsidRPr="00582D17" w:rsidRDefault="008E2F96" w:rsidP="00F628A7">
            <w:pPr>
              <w:spacing w:before="60" w:after="60"/>
              <w:jc w:val="center"/>
              <w:rPr>
                <w:sz w:val="22"/>
                <w:szCs w:val="22"/>
              </w:rPr>
            </w:pPr>
            <w:r w:rsidRPr="00582D17">
              <w:rPr>
                <w:sz w:val="22"/>
                <w:szCs w:val="22"/>
              </w:rPr>
              <w:t>319</w:t>
            </w:r>
          </w:p>
        </w:tc>
        <w:tc>
          <w:tcPr>
            <w:tcW w:w="0" w:type="auto"/>
            <w:vAlign w:val="center"/>
          </w:tcPr>
          <w:p w14:paraId="278EB0A2"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281B042E"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6D44BF7D" w14:textId="77777777" w:rsidTr="00582D17">
        <w:tc>
          <w:tcPr>
            <w:tcW w:w="0" w:type="auto"/>
            <w:vAlign w:val="center"/>
          </w:tcPr>
          <w:p w14:paraId="4787411B" w14:textId="77777777" w:rsidR="008E2F96" w:rsidRPr="00582D17" w:rsidRDefault="008E2F96" w:rsidP="00F628A7">
            <w:pPr>
              <w:spacing w:before="60" w:after="60"/>
              <w:jc w:val="center"/>
              <w:rPr>
                <w:sz w:val="22"/>
                <w:szCs w:val="22"/>
              </w:rPr>
            </w:pPr>
            <w:r w:rsidRPr="00582D17">
              <w:rPr>
                <w:sz w:val="22"/>
                <w:szCs w:val="22"/>
              </w:rPr>
              <w:t>320</w:t>
            </w:r>
          </w:p>
        </w:tc>
        <w:tc>
          <w:tcPr>
            <w:tcW w:w="0" w:type="auto"/>
            <w:vAlign w:val="center"/>
          </w:tcPr>
          <w:p w14:paraId="2AD98532"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75D7A794"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07C9F545" w14:textId="77777777" w:rsidTr="00582D17">
        <w:tc>
          <w:tcPr>
            <w:tcW w:w="0" w:type="auto"/>
            <w:vAlign w:val="center"/>
          </w:tcPr>
          <w:p w14:paraId="01731FD1" w14:textId="77777777" w:rsidR="008E2F96" w:rsidRPr="00582D17" w:rsidRDefault="008E2F96" w:rsidP="00F628A7">
            <w:pPr>
              <w:spacing w:before="60" w:after="60"/>
              <w:jc w:val="center"/>
              <w:rPr>
                <w:sz w:val="22"/>
                <w:szCs w:val="22"/>
              </w:rPr>
            </w:pPr>
            <w:r w:rsidRPr="00582D17">
              <w:rPr>
                <w:sz w:val="22"/>
                <w:szCs w:val="22"/>
              </w:rPr>
              <w:t>321</w:t>
            </w:r>
          </w:p>
        </w:tc>
        <w:tc>
          <w:tcPr>
            <w:tcW w:w="0" w:type="auto"/>
            <w:vAlign w:val="center"/>
          </w:tcPr>
          <w:p w14:paraId="38983CB7"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435DFD44"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148469AB" w14:textId="77777777" w:rsidTr="00582D17">
        <w:tc>
          <w:tcPr>
            <w:tcW w:w="0" w:type="auto"/>
            <w:vAlign w:val="center"/>
          </w:tcPr>
          <w:p w14:paraId="69D30A31" w14:textId="77777777" w:rsidR="008E2F96" w:rsidRPr="00582D17" w:rsidRDefault="008E2F96" w:rsidP="00F628A7">
            <w:pPr>
              <w:spacing w:before="60" w:after="60"/>
              <w:jc w:val="center"/>
              <w:rPr>
                <w:sz w:val="22"/>
                <w:szCs w:val="22"/>
              </w:rPr>
            </w:pPr>
            <w:r w:rsidRPr="00582D17">
              <w:rPr>
                <w:sz w:val="22"/>
                <w:szCs w:val="22"/>
              </w:rPr>
              <w:t>322</w:t>
            </w:r>
          </w:p>
        </w:tc>
        <w:tc>
          <w:tcPr>
            <w:tcW w:w="0" w:type="auto"/>
            <w:vAlign w:val="center"/>
          </w:tcPr>
          <w:p w14:paraId="603AE77F"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4ECFC9FA"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6A35DC31" w14:textId="77777777" w:rsidTr="00582D17">
        <w:tc>
          <w:tcPr>
            <w:tcW w:w="0" w:type="auto"/>
            <w:vAlign w:val="center"/>
          </w:tcPr>
          <w:p w14:paraId="36D6838A" w14:textId="77777777" w:rsidR="008E2F96" w:rsidRPr="00582D17" w:rsidRDefault="008E2F96" w:rsidP="00F628A7">
            <w:pPr>
              <w:spacing w:before="60" w:after="60"/>
              <w:jc w:val="center"/>
              <w:rPr>
                <w:sz w:val="22"/>
                <w:szCs w:val="22"/>
              </w:rPr>
            </w:pPr>
            <w:r w:rsidRPr="00582D17">
              <w:rPr>
                <w:sz w:val="22"/>
                <w:szCs w:val="22"/>
              </w:rPr>
              <w:t>323</w:t>
            </w:r>
          </w:p>
        </w:tc>
        <w:tc>
          <w:tcPr>
            <w:tcW w:w="0" w:type="auto"/>
            <w:vAlign w:val="center"/>
          </w:tcPr>
          <w:p w14:paraId="5E81045F"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1691960B"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252FE7BB" w14:textId="77777777" w:rsidTr="00582D17">
        <w:tc>
          <w:tcPr>
            <w:tcW w:w="0" w:type="auto"/>
            <w:vAlign w:val="center"/>
          </w:tcPr>
          <w:p w14:paraId="2F4D267C" w14:textId="77777777" w:rsidR="008E2F96" w:rsidRPr="00582D17" w:rsidRDefault="008E2F96" w:rsidP="00F628A7">
            <w:pPr>
              <w:spacing w:before="60" w:after="60"/>
              <w:jc w:val="center"/>
              <w:rPr>
                <w:sz w:val="22"/>
                <w:szCs w:val="22"/>
              </w:rPr>
            </w:pPr>
            <w:r w:rsidRPr="00582D17">
              <w:rPr>
                <w:sz w:val="22"/>
                <w:szCs w:val="22"/>
              </w:rPr>
              <w:t>324</w:t>
            </w:r>
          </w:p>
        </w:tc>
        <w:tc>
          <w:tcPr>
            <w:tcW w:w="0" w:type="auto"/>
            <w:vAlign w:val="center"/>
          </w:tcPr>
          <w:p w14:paraId="3DCA1EFD"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0E13B5BE"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36A2ECDC" w14:textId="77777777" w:rsidTr="00582D17">
        <w:tc>
          <w:tcPr>
            <w:tcW w:w="0" w:type="auto"/>
            <w:vAlign w:val="center"/>
          </w:tcPr>
          <w:p w14:paraId="39D9C321" w14:textId="77777777" w:rsidR="008E2F96" w:rsidRPr="00582D17" w:rsidRDefault="008E2F96" w:rsidP="00F628A7">
            <w:pPr>
              <w:spacing w:before="60" w:after="60"/>
              <w:jc w:val="center"/>
              <w:rPr>
                <w:sz w:val="22"/>
                <w:szCs w:val="22"/>
              </w:rPr>
            </w:pPr>
            <w:r w:rsidRPr="00582D17">
              <w:rPr>
                <w:sz w:val="22"/>
                <w:szCs w:val="22"/>
              </w:rPr>
              <w:t>325</w:t>
            </w:r>
          </w:p>
        </w:tc>
        <w:tc>
          <w:tcPr>
            <w:tcW w:w="0" w:type="auto"/>
            <w:vAlign w:val="center"/>
          </w:tcPr>
          <w:p w14:paraId="721FACCA"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4434BF7D"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05C2DADD" w14:textId="77777777" w:rsidTr="00582D17">
        <w:tc>
          <w:tcPr>
            <w:tcW w:w="0" w:type="auto"/>
            <w:vAlign w:val="center"/>
          </w:tcPr>
          <w:p w14:paraId="23659495" w14:textId="77777777" w:rsidR="008E2F96" w:rsidRPr="00582D17" w:rsidRDefault="008E2F96" w:rsidP="00F628A7">
            <w:pPr>
              <w:spacing w:before="60" w:after="60"/>
              <w:jc w:val="center"/>
              <w:rPr>
                <w:sz w:val="22"/>
                <w:szCs w:val="22"/>
              </w:rPr>
            </w:pPr>
            <w:r w:rsidRPr="00582D17">
              <w:rPr>
                <w:sz w:val="22"/>
                <w:szCs w:val="22"/>
              </w:rPr>
              <w:t>326</w:t>
            </w:r>
          </w:p>
        </w:tc>
        <w:tc>
          <w:tcPr>
            <w:tcW w:w="0" w:type="auto"/>
            <w:vAlign w:val="center"/>
          </w:tcPr>
          <w:p w14:paraId="0B01D7BF"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60BE7607"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63167367" w14:textId="77777777" w:rsidTr="00582D17">
        <w:tc>
          <w:tcPr>
            <w:tcW w:w="0" w:type="auto"/>
            <w:vAlign w:val="center"/>
          </w:tcPr>
          <w:p w14:paraId="1F530E7A" w14:textId="77777777" w:rsidR="008E2F96" w:rsidRPr="00582D17" w:rsidRDefault="008E2F96" w:rsidP="00F628A7">
            <w:pPr>
              <w:spacing w:before="60" w:after="60"/>
              <w:jc w:val="center"/>
              <w:rPr>
                <w:sz w:val="22"/>
                <w:szCs w:val="22"/>
              </w:rPr>
            </w:pPr>
            <w:r w:rsidRPr="00582D17">
              <w:rPr>
                <w:sz w:val="22"/>
                <w:szCs w:val="22"/>
              </w:rPr>
              <w:t>327</w:t>
            </w:r>
          </w:p>
        </w:tc>
        <w:tc>
          <w:tcPr>
            <w:tcW w:w="0" w:type="auto"/>
            <w:vAlign w:val="center"/>
          </w:tcPr>
          <w:p w14:paraId="505F2F04"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6E9B9E57" w14:textId="77777777" w:rsidR="008E2F96" w:rsidRPr="00582D17" w:rsidRDefault="008E2F96" w:rsidP="00F628A7">
            <w:pPr>
              <w:spacing w:before="60" w:after="60"/>
              <w:jc w:val="center"/>
              <w:rPr>
                <w:sz w:val="22"/>
                <w:szCs w:val="22"/>
              </w:rPr>
            </w:pPr>
            <w:r w:rsidRPr="00582D17">
              <w:rPr>
                <w:sz w:val="22"/>
                <w:szCs w:val="22"/>
              </w:rPr>
              <w:t>M027</w:t>
            </w:r>
          </w:p>
        </w:tc>
      </w:tr>
      <w:tr w:rsidR="008E2F96" w:rsidRPr="0050469B" w14:paraId="177C515A" w14:textId="77777777" w:rsidTr="00582D17">
        <w:tc>
          <w:tcPr>
            <w:tcW w:w="0" w:type="auto"/>
            <w:vAlign w:val="center"/>
          </w:tcPr>
          <w:p w14:paraId="6F5623BC" w14:textId="77777777" w:rsidR="008E2F96" w:rsidRPr="00582D17" w:rsidRDefault="008E2F96" w:rsidP="00F628A7">
            <w:pPr>
              <w:spacing w:before="60" w:after="60"/>
              <w:jc w:val="center"/>
              <w:rPr>
                <w:sz w:val="22"/>
                <w:szCs w:val="22"/>
              </w:rPr>
            </w:pPr>
            <w:r w:rsidRPr="00582D17">
              <w:rPr>
                <w:sz w:val="22"/>
                <w:szCs w:val="22"/>
              </w:rPr>
              <w:t>328</w:t>
            </w:r>
          </w:p>
        </w:tc>
        <w:tc>
          <w:tcPr>
            <w:tcW w:w="0" w:type="auto"/>
            <w:vAlign w:val="center"/>
          </w:tcPr>
          <w:p w14:paraId="56A5E406"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3529966B"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0ABC06A5" w14:textId="77777777" w:rsidTr="00582D17">
        <w:tc>
          <w:tcPr>
            <w:tcW w:w="0" w:type="auto"/>
            <w:vAlign w:val="center"/>
          </w:tcPr>
          <w:p w14:paraId="1749B24E" w14:textId="77777777" w:rsidR="008E2F96" w:rsidRPr="00582D17" w:rsidRDefault="008E2F96" w:rsidP="00F628A7">
            <w:pPr>
              <w:spacing w:before="60" w:after="60"/>
              <w:jc w:val="center"/>
              <w:rPr>
                <w:sz w:val="22"/>
                <w:szCs w:val="22"/>
              </w:rPr>
            </w:pPr>
            <w:r w:rsidRPr="00582D17">
              <w:rPr>
                <w:sz w:val="22"/>
                <w:szCs w:val="22"/>
              </w:rPr>
              <w:t>329</w:t>
            </w:r>
          </w:p>
        </w:tc>
        <w:tc>
          <w:tcPr>
            <w:tcW w:w="0" w:type="auto"/>
            <w:vAlign w:val="center"/>
          </w:tcPr>
          <w:p w14:paraId="014A0E31"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110F1597"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05FFC986" w14:textId="77777777" w:rsidTr="00582D17">
        <w:tc>
          <w:tcPr>
            <w:tcW w:w="0" w:type="auto"/>
            <w:vAlign w:val="center"/>
          </w:tcPr>
          <w:p w14:paraId="6A579D2D" w14:textId="77777777" w:rsidR="008E2F96" w:rsidRPr="00582D17" w:rsidRDefault="008E2F96" w:rsidP="00F628A7">
            <w:pPr>
              <w:spacing w:before="60" w:after="60"/>
              <w:jc w:val="center"/>
              <w:rPr>
                <w:sz w:val="22"/>
                <w:szCs w:val="22"/>
              </w:rPr>
            </w:pPr>
            <w:r w:rsidRPr="00582D17">
              <w:rPr>
                <w:sz w:val="22"/>
                <w:szCs w:val="22"/>
              </w:rPr>
              <w:t>330</w:t>
            </w:r>
          </w:p>
        </w:tc>
        <w:tc>
          <w:tcPr>
            <w:tcW w:w="0" w:type="auto"/>
            <w:vAlign w:val="center"/>
          </w:tcPr>
          <w:p w14:paraId="3E35B681"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2DA74B48"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7453306C" w14:textId="77777777" w:rsidTr="00582D17">
        <w:tc>
          <w:tcPr>
            <w:tcW w:w="0" w:type="auto"/>
            <w:vAlign w:val="center"/>
          </w:tcPr>
          <w:p w14:paraId="40E2CE48" w14:textId="77777777" w:rsidR="008E2F96" w:rsidRPr="00582D17" w:rsidRDefault="008E2F96" w:rsidP="00F628A7">
            <w:pPr>
              <w:spacing w:before="60" w:after="60"/>
              <w:jc w:val="center"/>
              <w:rPr>
                <w:sz w:val="22"/>
                <w:szCs w:val="22"/>
              </w:rPr>
            </w:pPr>
            <w:r w:rsidRPr="00582D17">
              <w:rPr>
                <w:sz w:val="22"/>
                <w:szCs w:val="22"/>
              </w:rPr>
              <w:t>331</w:t>
            </w:r>
          </w:p>
        </w:tc>
        <w:tc>
          <w:tcPr>
            <w:tcW w:w="0" w:type="auto"/>
            <w:vAlign w:val="center"/>
          </w:tcPr>
          <w:p w14:paraId="58106743"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08565DA5"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68524F50" w14:textId="77777777" w:rsidTr="00582D17">
        <w:tc>
          <w:tcPr>
            <w:tcW w:w="0" w:type="auto"/>
            <w:vAlign w:val="center"/>
          </w:tcPr>
          <w:p w14:paraId="367582E4" w14:textId="77777777" w:rsidR="008E2F96" w:rsidRPr="00582D17" w:rsidRDefault="008E2F96" w:rsidP="00F628A7">
            <w:pPr>
              <w:spacing w:before="60" w:after="60"/>
              <w:jc w:val="center"/>
              <w:rPr>
                <w:sz w:val="22"/>
                <w:szCs w:val="22"/>
              </w:rPr>
            </w:pPr>
            <w:r w:rsidRPr="00582D17">
              <w:rPr>
                <w:sz w:val="22"/>
                <w:szCs w:val="22"/>
              </w:rPr>
              <w:t>332</w:t>
            </w:r>
          </w:p>
        </w:tc>
        <w:tc>
          <w:tcPr>
            <w:tcW w:w="0" w:type="auto"/>
            <w:vAlign w:val="center"/>
          </w:tcPr>
          <w:p w14:paraId="552B2EC8"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74AE9335"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08EB4668" w14:textId="77777777" w:rsidTr="00582D17">
        <w:tc>
          <w:tcPr>
            <w:tcW w:w="0" w:type="auto"/>
            <w:vAlign w:val="center"/>
          </w:tcPr>
          <w:p w14:paraId="38B9A207" w14:textId="77777777" w:rsidR="008E2F96" w:rsidRPr="00582D17" w:rsidRDefault="008E2F96" w:rsidP="00F628A7">
            <w:pPr>
              <w:spacing w:before="60" w:after="60"/>
              <w:jc w:val="center"/>
              <w:rPr>
                <w:sz w:val="22"/>
                <w:szCs w:val="22"/>
              </w:rPr>
            </w:pPr>
            <w:r w:rsidRPr="00582D17">
              <w:rPr>
                <w:sz w:val="22"/>
                <w:szCs w:val="22"/>
              </w:rPr>
              <w:t>333</w:t>
            </w:r>
          </w:p>
        </w:tc>
        <w:tc>
          <w:tcPr>
            <w:tcW w:w="0" w:type="auto"/>
            <w:vAlign w:val="center"/>
          </w:tcPr>
          <w:p w14:paraId="4489CAF2"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753B8F09"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2586E800" w14:textId="77777777" w:rsidTr="00582D17">
        <w:tc>
          <w:tcPr>
            <w:tcW w:w="0" w:type="auto"/>
            <w:vAlign w:val="center"/>
          </w:tcPr>
          <w:p w14:paraId="44F8BA41" w14:textId="77777777" w:rsidR="008E2F96" w:rsidRPr="00582D17" w:rsidRDefault="008E2F96" w:rsidP="00F628A7">
            <w:pPr>
              <w:spacing w:before="60" w:after="60"/>
              <w:jc w:val="center"/>
              <w:rPr>
                <w:sz w:val="22"/>
                <w:szCs w:val="22"/>
              </w:rPr>
            </w:pPr>
            <w:r w:rsidRPr="00582D17">
              <w:rPr>
                <w:sz w:val="22"/>
                <w:szCs w:val="22"/>
              </w:rPr>
              <w:t>334</w:t>
            </w:r>
          </w:p>
        </w:tc>
        <w:tc>
          <w:tcPr>
            <w:tcW w:w="0" w:type="auto"/>
            <w:vAlign w:val="center"/>
          </w:tcPr>
          <w:p w14:paraId="150E2B7A"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5BA6B552"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305798D2" w14:textId="77777777" w:rsidTr="00582D17">
        <w:tc>
          <w:tcPr>
            <w:tcW w:w="0" w:type="auto"/>
            <w:vAlign w:val="center"/>
          </w:tcPr>
          <w:p w14:paraId="437F2057" w14:textId="77777777" w:rsidR="008E2F96" w:rsidRPr="00582D17" w:rsidRDefault="008E2F96" w:rsidP="00F628A7">
            <w:pPr>
              <w:spacing w:before="60" w:after="60"/>
              <w:jc w:val="center"/>
              <w:rPr>
                <w:sz w:val="22"/>
                <w:szCs w:val="22"/>
              </w:rPr>
            </w:pPr>
            <w:r w:rsidRPr="00582D17">
              <w:rPr>
                <w:sz w:val="22"/>
                <w:szCs w:val="22"/>
              </w:rPr>
              <w:t>335</w:t>
            </w:r>
          </w:p>
        </w:tc>
        <w:tc>
          <w:tcPr>
            <w:tcW w:w="0" w:type="auto"/>
            <w:vAlign w:val="center"/>
          </w:tcPr>
          <w:p w14:paraId="7F08895C"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058A93E0"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22B6A1F4" w14:textId="77777777" w:rsidTr="00582D17">
        <w:tc>
          <w:tcPr>
            <w:tcW w:w="0" w:type="auto"/>
            <w:vAlign w:val="center"/>
          </w:tcPr>
          <w:p w14:paraId="2B8E7CB8" w14:textId="77777777" w:rsidR="008E2F96" w:rsidRPr="00582D17" w:rsidRDefault="008E2F96" w:rsidP="00F628A7">
            <w:pPr>
              <w:spacing w:before="60" w:after="60"/>
              <w:jc w:val="center"/>
              <w:rPr>
                <w:sz w:val="22"/>
                <w:szCs w:val="22"/>
              </w:rPr>
            </w:pPr>
            <w:r w:rsidRPr="00582D17">
              <w:rPr>
                <w:sz w:val="22"/>
                <w:szCs w:val="22"/>
              </w:rPr>
              <w:t>336</w:t>
            </w:r>
          </w:p>
        </w:tc>
        <w:tc>
          <w:tcPr>
            <w:tcW w:w="0" w:type="auto"/>
            <w:vAlign w:val="center"/>
          </w:tcPr>
          <w:p w14:paraId="14535CD0"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5D1C535B"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46CBC7E1" w14:textId="77777777" w:rsidTr="00582D17">
        <w:tc>
          <w:tcPr>
            <w:tcW w:w="0" w:type="auto"/>
            <w:vAlign w:val="center"/>
          </w:tcPr>
          <w:p w14:paraId="536FC397" w14:textId="77777777" w:rsidR="008E2F96" w:rsidRPr="00582D17" w:rsidRDefault="008E2F96" w:rsidP="00F628A7">
            <w:pPr>
              <w:spacing w:before="60" w:after="60"/>
              <w:jc w:val="center"/>
              <w:rPr>
                <w:sz w:val="22"/>
                <w:szCs w:val="22"/>
              </w:rPr>
            </w:pPr>
            <w:r w:rsidRPr="00582D17">
              <w:rPr>
                <w:sz w:val="22"/>
                <w:szCs w:val="22"/>
              </w:rPr>
              <w:t>337</w:t>
            </w:r>
          </w:p>
        </w:tc>
        <w:tc>
          <w:tcPr>
            <w:tcW w:w="0" w:type="auto"/>
            <w:vAlign w:val="center"/>
          </w:tcPr>
          <w:p w14:paraId="01AF494F"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3C9BF9D2"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2D3CBF94" w14:textId="77777777" w:rsidTr="00582D17">
        <w:tc>
          <w:tcPr>
            <w:tcW w:w="0" w:type="auto"/>
            <w:vAlign w:val="center"/>
          </w:tcPr>
          <w:p w14:paraId="12BFE45F" w14:textId="77777777" w:rsidR="008E2F96" w:rsidRPr="00582D17" w:rsidRDefault="008E2F96" w:rsidP="00F628A7">
            <w:pPr>
              <w:spacing w:before="60" w:after="60"/>
              <w:jc w:val="center"/>
              <w:rPr>
                <w:sz w:val="22"/>
                <w:szCs w:val="22"/>
              </w:rPr>
            </w:pPr>
            <w:r w:rsidRPr="00582D17">
              <w:rPr>
                <w:sz w:val="22"/>
                <w:szCs w:val="22"/>
              </w:rPr>
              <w:t>338</w:t>
            </w:r>
          </w:p>
        </w:tc>
        <w:tc>
          <w:tcPr>
            <w:tcW w:w="0" w:type="auto"/>
            <w:vAlign w:val="center"/>
          </w:tcPr>
          <w:p w14:paraId="66A8DDFC"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75905B4"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151D318D" w14:textId="77777777" w:rsidTr="00582D17">
        <w:tc>
          <w:tcPr>
            <w:tcW w:w="0" w:type="auto"/>
            <w:vAlign w:val="center"/>
          </w:tcPr>
          <w:p w14:paraId="0E8E6DE8" w14:textId="77777777" w:rsidR="008E2F96" w:rsidRPr="00582D17" w:rsidRDefault="008E2F96" w:rsidP="00F628A7">
            <w:pPr>
              <w:spacing w:before="60" w:after="60"/>
              <w:jc w:val="center"/>
              <w:rPr>
                <w:sz w:val="22"/>
                <w:szCs w:val="22"/>
              </w:rPr>
            </w:pPr>
            <w:r w:rsidRPr="00582D17">
              <w:rPr>
                <w:sz w:val="22"/>
                <w:szCs w:val="22"/>
              </w:rPr>
              <w:t>339</w:t>
            </w:r>
          </w:p>
        </w:tc>
        <w:tc>
          <w:tcPr>
            <w:tcW w:w="0" w:type="auto"/>
            <w:vAlign w:val="center"/>
          </w:tcPr>
          <w:p w14:paraId="091B084B"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6D19E2C3"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05B679BE" w14:textId="77777777" w:rsidTr="00582D17">
        <w:tc>
          <w:tcPr>
            <w:tcW w:w="0" w:type="auto"/>
            <w:vAlign w:val="center"/>
          </w:tcPr>
          <w:p w14:paraId="1C02B87B" w14:textId="77777777" w:rsidR="008E2F96" w:rsidRPr="00582D17" w:rsidRDefault="008E2F96" w:rsidP="00F628A7">
            <w:pPr>
              <w:spacing w:before="60" w:after="60"/>
              <w:jc w:val="center"/>
              <w:rPr>
                <w:sz w:val="22"/>
                <w:szCs w:val="22"/>
              </w:rPr>
            </w:pPr>
            <w:r w:rsidRPr="00582D17">
              <w:rPr>
                <w:sz w:val="22"/>
                <w:szCs w:val="22"/>
              </w:rPr>
              <w:t>340</w:t>
            </w:r>
          </w:p>
        </w:tc>
        <w:tc>
          <w:tcPr>
            <w:tcW w:w="0" w:type="auto"/>
            <w:vAlign w:val="center"/>
          </w:tcPr>
          <w:p w14:paraId="2F6BFA63"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C71682D"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1D2B06B7" w14:textId="77777777" w:rsidTr="00582D17">
        <w:tc>
          <w:tcPr>
            <w:tcW w:w="0" w:type="auto"/>
            <w:vAlign w:val="center"/>
          </w:tcPr>
          <w:p w14:paraId="44691702" w14:textId="77777777" w:rsidR="008E2F96" w:rsidRPr="00582D17" w:rsidRDefault="008E2F96" w:rsidP="00F628A7">
            <w:pPr>
              <w:spacing w:before="60" w:after="60"/>
              <w:jc w:val="center"/>
              <w:rPr>
                <w:sz w:val="22"/>
                <w:szCs w:val="22"/>
              </w:rPr>
            </w:pPr>
            <w:r w:rsidRPr="00582D17">
              <w:rPr>
                <w:sz w:val="22"/>
                <w:szCs w:val="22"/>
              </w:rPr>
              <w:t>341</w:t>
            </w:r>
          </w:p>
        </w:tc>
        <w:tc>
          <w:tcPr>
            <w:tcW w:w="0" w:type="auto"/>
            <w:vAlign w:val="center"/>
          </w:tcPr>
          <w:p w14:paraId="0EA48F48"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A1971AE"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1B53DBAD" w14:textId="77777777" w:rsidTr="00582D17">
        <w:tc>
          <w:tcPr>
            <w:tcW w:w="0" w:type="auto"/>
            <w:vAlign w:val="center"/>
          </w:tcPr>
          <w:p w14:paraId="16AD608B" w14:textId="77777777" w:rsidR="008E2F96" w:rsidRPr="00582D17" w:rsidRDefault="008E2F96" w:rsidP="00F628A7">
            <w:pPr>
              <w:spacing w:before="60" w:after="60"/>
              <w:jc w:val="center"/>
              <w:rPr>
                <w:sz w:val="22"/>
                <w:szCs w:val="22"/>
              </w:rPr>
            </w:pPr>
            <w:r w:rsidRPr="00582D17">
              <w:rPr>
                <w:sz w:val="22"/>
                <w:szCs w:val="22"/>
              </w:rPr>
              <w:t>342</w:t>
            </w:r>
          </w:p>
        </w:tc>
        <w:tc>
          <w:tcPr>
            <w:tcW w:w="0" w:type="auto"/>
            <w:vAlign w:val="center"/>
          </w:tcPr>
          <w:p w14:paraId="145D619B"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D76381F"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1FEB7240" w14:textId="77777777" w:rsidTr="00582D17">
        <w:tc>
          <w:tcPr>
            <w:tcW w:w="0" w:type="auto"/>
            <w:vAlign w:val="center"/>
          </w:tcPr>
          <w:p w14:paraId="7B1F2A3A" w14:textId="77777777" w:rsidR="008E2F96" w:rsidRPr="00582D17" w:rsidRDefault="008E2F96" w:rsidP="00F628A7">
            <w:pPr>
              <w:spacing w:before="60" w:after="60"/>
              <w:jc w:val="center"/>
              <w:rPr>
                <w:sz w:val="22"/>
                <w:szCs w:val="22"/>
              </w:rPr>
            </w:pPr>
            <w:r w:rsidRPr="00582D17">
              <w:rPr>
                <w:sz w:val="22"/>
                <w:szCs w:val="22"/>
              </w:rPr>
              <w:t>343</w:t>
            </w:r>
          </w:p>
        </w:tc>
        <w:tc>
          <w:tcPr>
            <w:tcW w:w="0" w:type="auto"/>
            <w:vAlign w:val="center"/>
          </w:tcPr>
          <w:p w14:paraId="75A3DD9E"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A79DBA1"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2EDD1AA0" w14:textId="77777777" w:rsidTr="00582D17">
        <w:tc>
          <w:tcPr>
            <w:tcW w:w="0" w:type="auto"/>
            <w:vAlign w:val="center"/>
          </w:tcPr>
          <w:p w14:paraId="268AD506" w14:textId="77777777" w:rsidR="008E2F96" w:rsidRPr="00582D17" w:rsidRDefault="008E2F96" w:rsidP="00F628A7">
            <w:pPr>
              <w:spacing w:before="60" w:after="60"/>
              <w:jc w:val="center"/>
              <w:rPr>
                <w:sz w:val="22"/>
                <w:szCs w:val="22"/>
              </w:rPr>
            </w:pPr>
            <w:r w:rsidRPr="00582D17">
              <w:rPr>
                <w:sz w:val="22"/>
                <w:szCs w:val="22"/>
              </w:rPr>
              <w:t>344</w:t>
            </w:r>
          </w:p>
        </w:tc>
        <w:tc>
          <w:tcPr>
            <w:tcW w:w="0" w:type="auto"/>
            <w:vAlign w:val="center"/>
          </w:tcPr>
          <w:p w14:paraId="371AFD81"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17C0BCA"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577D6864" w14:textId="77777777" w:rsidTr="00582D17">
        <w:tc>
          <w:tcPr>
            <w:tcW w:w="0" w:type="auto"/>
            <w:vAlign w:val="center"/>
          </w:tcPr>
          <w:p w14:paraId="73534895" w14:textId="77777777" w:rsidR="008E2F96" w:rsidRPr="00582D17" w:rsidRDefault="008E2F96" w:rsidP="00F628A7">
            <w:pPr>
              <w:spacing w:before="60" w:after="60"/>
              <w:jc w:val="center"/>
              <w:rPr>
                <w:sz w:val="22"/>
                <w:szCs w:val="22"/>
              </w:rPr>
            </w:pPr>
            <w:r w:rsidRPr="00582D17">
              <w:rPr>
                <w:sz w:val="22"/>
                <w:szCs w:val="22"/>
              </w:rPr>
              <w:t>345</w:t>
            </w:r>
          </w:p>
        </w:tc>
        <w:tc>
          <w:tcPr>
            <w:tcW w:w="0" w:type="auto"/>
            <w:vAlign w:val="center"/>
          </w:tcPr>
          <w:p w14:paraId="5D1481E0"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6C7510D"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18671680" w14:textId="77777777" w:rsidTr="00582D17">
        <w:tc>
          <w:tcPr>
            <w:tcW w:w="0" w:type="auto"/>
            <w:vAlign w:val="center"/>
          </w:tcPr>
          <w:p w14:paraId="011AAA29" w14:textId="77777777" w:rsidR="008E2F96" w:rsidRPr="00582D17" w:rsidRDefault="008E2F96" w:rsidP="00F628A7">
            <w:pPr>
              <w:spacing w:before="60" w:after="60"/>
              <w:jc w:val="center"/>
              <w:rPr>
                <w:sz w:val="22"/>
                <w:szCs w:val="22"/>
              </w:rPr>
            </w:pPr>
            <w:r w:rsidRPr="00582D17">
              <w:rPr>
                <w:sz w:val="22"/>
                <w:szCs w:val="22"/>
              </w:rPr>
              <w:t>346</w:t>
            </w:r>
          </w:p>
        </w:tc>
        <w:tc>
          <w:tcPr>
            <w:tcW w:w="0" w:type="auto"/>
            <w:vAlign w:val="center"/>
          </w:tcPr>
          <w:p w14:paraId="76FE9499"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1F97AA25"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0D9CE5D4" w14:textId="77777777" w:rsidTr="00582D17">
        <w:tc>
          <w:tcPr>
            <w:tcW w:w="0" w:type="auto"/>
            <w:vAlign w:val="center"/>
          </w:tcPr>
          <w:p w14:paraId="45D6E3CC" w14:textId="77777777" w:rsidR="008E2F96" w:rsidRPr="00582D17" w:rsidRDefault="008E2F96" w:rsidP="00F628A7">
            <w:pPr>
              <w:spacing w:before="60" w:after="60"/>
              <w:jc w:val="center"/>
              <w:rPr>
                <w:sz w:val="22"/>
                <w:szCs w:val="22"/>
              </w:rPr>
            </w:pPr>
            <w:r w:rsidRPr="00582D17">
              <w:rPr>
                <w:sz w:val="22"/>
                <w:szCs w:val="22"/>
              </w:rPr>
              <w:t>347</w:t>
            </w:r>
          </w:p>
        </w:tc>
        <w:tc>
          <w:tcPr>
            <w:tcW w:w="0" w:type="auto"/>
            <w:vAlign w:val="center"/>
          </w:tcPr>
          <w:p w14:paraId="5FEDE4E5"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44731296"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5ECE25FE" w14:textId="77777777" w:rsidTr="00582D17">
        <w:tc>
          <w:tcPr>
            <w:tcW w:w="0" w:type="auto"/>
            <w:vAlign w:val="center"/>
          </w:tcPr>
          <w:p w14:paraId="5729A79E" w14:textId="77777777" w:rsidR="008E2F96" w:rsidRPr="00582D17" w:rsidRDefault="008E2F96" w:rsidP="00F628A7">
            <w:pPr>
              <w:spacing w:before="60" w:after="60"/>
              <w:jc w:val="center"/>
              <w:rPr>
                <w:sz w:val="22"/>
                <w:szCs w:val="22"/>
              </w:rPr>
            </w:pPr>
            <w:r w:rsidRPr="00582D17">
              <w:rPr>
                <w:sz w:val="22"/>
                <w:szCs w:val="22"/>
              </w:rPr>
              <w:t>348</w:t>
            </w:r>
          </w:p>
        </w:tc>
        <w:tc>
          <w:tcPr>
            <w:tcW w:w="0" w:type="auto"/>
            <w:vAlign w:val="center"/>
          </w:tcPr>
          <w:p w14:paraId="74103BAD"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DCE4F8A"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742113A9" w14:textId="77777777" w:rsidTr="00582D17">
        <w:tc>
          <w:tcPr>
            <w:tcW w:w="0" w:type="auto"/>
            <w:vAlign w:val="center"/>
          </w:tcPr>
          <w:p w14:paraId="25945858" w14:textId="77777777" w:rsidR="008E2F96" w:rsidRPr="00582D17" w:rsidRDefault="008E2F96" w:rsidP="00F628A7">
            <w:pPr>
              <w:spacing w:before="60" w:after="60"/>
              <w:jc w:val="center"/>
              <w:rPr>
                <w:sz w:val="22"/>
                <w:szCs w:val="22"/>
              </w:rPr>
            </w:pPr>
            <w:r w:rsidRPr="00582D17">
              <w:rPr>
                <w:sz w:val="22"/>
                <w:szCs w:val="22"/>
              </w:rPr>
              <w:t>349</w:t>
            </w:r>
          </w:p>
        </w:tc>
        <w:tc>
          <w:tcPr>
            <w:tcW w:w="0" w:type="auto"/>
            <w:vAlign w:val="center"/>
          </w:tcPr>
          <w:p w14:paraId="470DDDFE"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A0A31B0"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030855E1" w14:textId="77777777" w:rsidTr="00582D17">
        <w:tc>
          <w:tcPr>
            <w:tcW w:w="0" w:type="auto"/>
            <w:vAlign w:val="center"/>
          </w:tcPr>
          <w:p w14:paraId="33FC3BCC" w14:textId="77777777" w:rsidR="008E2F96" w:rsidRPr="00582D17" w:rsidRDefault="008E2F96" w:rsidP="00F628A7">
            <w:pPr>
              <w:spacing w:before="60" w:after="60"/>
              <w:jc w:val="center"/>
              <w:rPr>
                <w:sz w:val="22"/>
                <w:szCs w:val="22"/>
              </w:rPr>
            </w:pPr>
            <w:r w:rsidRPr="00582D17">
              <w:rPr>
                <w:sz w:val="22"/>
                <w:szCs w:val="22"/>
              </w:rPr>
              <w:t>350</w:t>
            </w:r>
          </w:p>
        </w:tc>
        <w:tc>
          <w:tcPr>
            <w:tcW w:w="0" w:type="auto"/>
            <w:vAlign w:val="center"/>
          </w:tcPr>
          <w:p w14:paraId="6E8ECF42"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7B2021F"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014918FE" w14:textId="77777777" w:rsidTr="00582D17">
        <w:tc>
          <w:tcPr>
            <w:tcW w:w="0" w:type="auto"/>
            <w:vAlign w:val="center"/>
          </w:tcPr>
          <w:p w14:paraId="71D33A87" w14:textId="77777777" w:rsidR="008E2F96" w:rsidRPr="00582D17" w:rsidRDefault="008E2F96" w:rsidP="00F628A7">
            <w:pPr>
              <w:spacing w:before="60" w:after="60"/>
              <w:jc w:val="center"/>
              <w:rPr>
                <w:sz w:val="22"/>
                <w:szCs w:val="22"/>
              </w:rPr>
            </w:pPr>
            <w:r w:rsidRPr="00582D17">
              <w:rPr>
                <w:sz w:val="22"/>
                <w:szCs w:val="22"/>
              </w:rPr>
              <w:t>351</w:t>
            </w:r>
          </w:p>
        </w:tc>
        <w:tc>
          <w:tcPr>
            <w:tcW w:w="0" w:type="auto"/>
            <w:vAlign w:val="center"/>
          </w:tcPr>
          <w:p w14:paraId="4F794A2D"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B1F77F0"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399A2855" w14:textId="77777777" w:rsidTr="00582D17">
        <w:tc>
          <w:tcPr>
            <w:tcW w:w="0" w:type="auto"/>
            <w:vAlign w:val="center"/>
          </w:tcPr>
          <w:p w14:paraId="6C5083D7" w14:textId="77777777" w:rsidR="008E2F96" w:rsidRPr="00582D17" w:rsidRDefault="008E2F96" w:rsidP="00F628A7">
            <w:pPr>
              <w:spacing w:before="60" w:after="60"/>
              <w:jc w:val="center"/>
              <w:rPr>
                <w:sz w:val="22"/>
                <w:szCs w:val="22"/>
              </w:rPr>
            </w:pPr>
            <w:r w:rsidRPr="00582D17">
              <w:rPr>
                <w:sz w:val="22"/>
                <w:szCs w:val="22"/>
              </w:rPr>
              <w:t>352</w:t>
            </w:r>
          </w:p>
        </w:tc>
        <w:tc>
          <w:tcPr>
            <w:tcW w:w="0" w:type="auto"/>
            <w:vAlign w:val="center"/>
          </w:tcPr>
          <w:p w14:paraId="67DEB874"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66572E5A"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6ADBC771" w14:textId="77777777" w:rsidTr="00582D17">
        <w:tc>
          <w:tcPr>
            <w:tcW w:w="0" w:type="auto"/>
            <w:vAlign w:val="center"/>
          </w:tcPr>
          <w:p w14:paraId="6A0A2576" w14:textId="77777777" w:rsidR="008E2F96" w:rsidRPr="00582D17" w:rsidRDefault="008E2F96" w:rsidP="00F628A7">
            <w:pPr>
              <w:spacing w:before="60" w:after="60"/>
              <w:jc w:val="center"/>
              <w:rPr>
                <w:sz w:val="22"/>
                <w:szCs w:val="22"/>
              </w:rPr>
            </w:pPr>
            <w:r w:rsidRPr="00582D17">
              <w:rPr>
                <w:sz w:val="22"/>
                <w:szCs w:val="22"/>
              </w:rPr>
              <w:t>353</w:t>
            </w:r>
          </w:p>
        </w:tc>
        <w:tc>
          <w:tcPr>
            <w:tcW w:w="0" w:type="auto"/>
            <w:vAlign w:val="center"/>
          </w:tcPr>
          <w:p w14:paraId="224BFEE1"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87DBD80" w14:textId="77777777" w:rsidR="008E2F96" w:rsidRPr="00582D17" w:rsidRDefault="008E2F96" w:rsidP="00F628A7">
            <w:pPr>
              <w:spacing w:before="60" w:after="60"/>
              <w:jc w:val="center"/>
              <w:rPr>
                <w:sz w:val="22"/>
                <w:szCs w:val="22"/>
              </w:rPr>
            </w:pPr>
            <w:r w:rsidRPr="00582D17">
              <w:rPr>
                <w:sz w:val="22"/>
                <w:szCs w:val="22"/>
              </w:rPr>
              <w:t>M042</w:t>
            </w:r>
          </w:p>
        </w:tc>
      </w:tr>
      <w:tr w:rsidR="008E2F96" w:rsidRPr="0050469B" w14:paraId="5208AF78" w14:textId="77777777" w:rsidTr="00582D17">
        <w:tc>
          <w:tcPr>
            <w:tcW w:w="0" w:type="auto"/>
            <w:vAlign w:val="center"/>
          </w:tcPr>
          <w:p w14:paraId="0C7F2221" w14:textId="77777777" w:rsidR="008E2F96" w:rsidRPr="00582D17" w:rsidRDefault="008E2F96" w:rsidP="00F628A7">
            <w:pPr>
              <w:spacing w:before="60" w:after="60"/>
              <w:jc w:val="center"/>
              <w:rPr>
                <w:sz w:val="22"/>
                <w:szCs w:val="22"/>
              </w:rPr>
            </w:pPr>
            <w:r w:rsidRPr="00582D17">
              <w:rPr>
                <w:sz w:val="22"/>
                <w:szCs w:val="22"/>
              </w:rPr>
              <w:t>354</w:t>
            </w:r>
          </w:p>
        </w:tc>
        <w:tc>
          <w:tcPr>
            <w:tcW w:w="0" w:type="auto"/>
            <w:vAlign w:val="center"/>
          </w:tcPr>
          <w:p w14:paraId="044D0B02"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1AABF5FD" w14:textId="77777777" w:rsidR="008E2F96" w:rsidRPr="00582D17" w:rsidRDefault="008E2F96" w:rsidP="00F628A7">
            <w:pPr>
              <w:spacing w:before="60" w:after="60"/>
              <w:jc w:val="center"/>
              <w:rPr>
                <w:sz w:val="22"/>
                <w:szCs w:val="22"/>
              </w:rPr>
            </w:pPr>
            <w:r w:rsidRPr="00582D17">
              <w:rPr>
                <w:sz w:val="22"/>
                <w:szCs w:val="22"/>
              </w:rPr>
              <w:t>M043</w:t>
            </w:r>
          </w:p>
        </w:tc>
      </w:tr>
      <w:tr w:rsidR="008E2F96" w:rsidRPr="0050469B" w14:paraId="3E3742A7" w14:textId="77777777" w:rsidTr="00582D17">
        <w:tc>
          <w:tcPr>
            <w:tcW w:w="0" w:type="auto"/>
            <w:vAlign w:val="center"/>
          </w:tcPr>
          <w:p w14:paraId="32407027" w14:textId="77777777" w:rsidR="008E2F96" w:rsidRPr="00582D17" w:rsidRDefault="008E2F96" w:rsidP="00F628A7">
            <w:pPr>
              <w:spacing w:before="60" w:after="60"/>
              <w:jc w:val="center"/>
              <w:rPr>
                <w:sz w:val="22"/>
                <w:szCs w:val="22"/>
              </w:rPr>
            </w:pPr>
            <w:r w:rsidRPr="00582D17">
              <w:rPr>
                <w:sz w:val="22"/>
                <w:szCs w:val="22"/>
              </w:rPr>
              <w:t>355</w:t>
            </w:r>
          </w:p>
        </w:tc>
        <w:tc>
          <w:tcPr>
            <w:tcW w:w="0" w:type="auto"/>
            <w:vAlign w:val="center"/>
          </w:tcPr>
          <w:p w14:paraId="6D1B4EAC"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4BA619C4"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0B419298" w14:textId="77777777" w:rsidTr="00582D17">
        <w:tc>
          <w:tcPr>
            <w:tcW w:w="0" w:type="auto"/>
            <w:vAlign w:val="center"/>
          </w:tcPr>
          <w:p w14:paraId="6904E153" w14:textId="77777777" w:rsidR="008E2F96" w:rsidRPr="00582D17" w:rsidRDefault="008E2F96" w:rsidP="00F628A7">
            <w:pPr>
              <w:spacing w:before="60" w:after="60"/>
              <w:jc w:val="center"/>
              <w:rPr>
                <w:sz w:val="22"/>
                <w:szCs w:val="22"/>
              </w:rPr>
            </w:pPr>
            <w:r w:rsidRPr="00582D17">
              <w:rPr>
                <w:sz w:val="22"/>
                <w:szCs w:val="22"/>
              </w:rPr>
              <w:t>356</w:t>
            </w:r>
          </w:p>
        </w:tc>
        <w:tc>
          <w:tcPr>
            <w:tcW w:w="0" w:type="auto"/>
            <w:vAlign w:val="center"/>
          </w:tcPr>
          <w:p w14:paraId="7B451320"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3FBBAFF"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38598FF2" w14:textId="77777777" w:rsidTr="00582D17">
        <w:tc>
          <w:tcPr>
            <w:tcW w:w="0" w:type="auto"/>
            <w:vAlign w:val="center"/>
          </w:tcPr>
          <w:p w14:paraId="6DA18F68" w14:textId="77777777" w:rsidR="008E2F96" w:rsidRPr="00582D17" w:rsidRDefault="008E2F96" w:rsidP="00F628A7">
            <w:pPr>
              <w:spacing w:before="60" w:after="60"/>
              <w:jc w:val="center"/>
              <w:rPr>
                <w:sz w:val="22"/>
                <w:szCs w:val="22"/>
              </w:rPr>
            </w:pPr>
            <w:r w:rsidRPr="00582D17">
              <w:rPr>
                <w:sz w:val="22"/>
                <w:szCs w:val="22"/>
              </w:rPr>
              <w:t>357</w:t>
            </w:r>
          </w:p>
        </w:tc>
        <w:tc>
          <w:tcPr>
            <w:tcW w:w="0" w:type="auto"/>
            <w:vAlign w:val="center"/>
          </w:tcPr>
          <w:p w14:paraId="6A077FD7"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3CC04D12"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414AD8EB" w14:textId="77777777" w:rsidTr="00582D17">
        <w:tc>
          <w:tcPr>
            <w:tcW w:w="0" w:type="auto"/>
            <w:vAlign w:val="center"/>
          </w:tcPr>
          <w:p w14:paraId="5EF3F9AC" w14:textId="77777777" w:rsidR="008E2F96" w:rsidRPr="00582D17" w:rsidRDefault="008E2F96" w:rsidP="00F628A7">
            <w:pPr>
              <w:spacing w:before="60" w:after="60"/>
              <w:jc w:val="center"/>
              <w:rPr>
                <w:sz w:val="22"/>
                <w:szCs w:val="22"/>
              </w:rPr>
            </w:pPr>
            <w:r w:rsidRPr="00582D17">
              <w:rPr>
                <w:sz w:val="22"/>
                <w:szCs w:val="22"/>
              </w:rPr>
              <w:t>358</w:t>
            </w:r>
          </w:p>
        </w:tc>
        <w:tc>
          <w:tcPr>
            <w:tcW w:w="0" w:type="auto"/>
            <w:vAlign w:val="center"/>
          </w:tcPr>
          <w:p w14:paraId="50BE359E"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C1BCB16" w14:textId="77777777" w:rsidR="008E2F96" w:rsidRPr="00582D17" w:rsidRDefault="008E2F96" w:rsidP="00F628A7">
            <w:pPr>
              <w:spacing w:before="60" w:after="60"/>
              <w:jc w:val="center"/>
              <w:rPr>
                <w:sz w:val="22"/>
                <w:szCs w:val="22"/>
              </w:rPr>
            </w:pPr>
            <w:r w:rsidRPr="00582D17">
              <w:rPr>
                <w:sz w:val="22"/>
                <w:szCs w:val="22"/>
              </w:rPr>
              <w:t>M055</w:t>
            </w:r>
          </w:p>
        </w:tc>
      </w:tr>
      <w:tr w:rsidR="008E2F96" w:rsidRPr="0050469B" w14:paraId="6FCACFA9" w14:textId="77777777" w:rsidTr="00582D17">
        <w:tc>
          <w:tcPr>
            <w:tcW w:w="0" w:type="auto"/>
            <w:vAlign w:val="center"/>
          </w:tcPr>
          <w:p w14:paraId="6F70859C" w14:textId="77777777" w:rsidR="008E2F96" w:rsidRPr="00582D17" w:rsidRDefault="008E2F96" w:rsidP="00F628A7">
            <w:pPr>
              <w:spacing w:before="60" w:after="60"/>
              <w:jc w:val="center"/>
              <w:rPr>
                <w:sz w:val="22"/>
                <w:szCs w:val="22"/>
              </w:rPr>
            </w:pPr>
            <w:r w:rsidRPr="00582D17">
              <w:rPr>
                <w:sz w:val="22"/>
                <w:szCs w:val="22"/>
              </w:rPr>
              <w:t>359</w:t>
            </w:r>
          </w:p>
        </w:tc>
        <w:tc>
          <w:tcPr>
            <w:tcW w:w="0" w:type="auto"/>
            <w:vAlign w:val="center"/>
          </w:tcPr>
          <w:p w14:paraId="4AC2B47F"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A934BAC"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65A59C3A" w14:textId="77777777" w:rsidTr="00582D17">
        <w:tc>
          <w:tcPr>
            <w:tcW w:w="0" w:type="auto"/>
            <w:vAlign w:val="center"/>
          </w:tcPr>
          <w:p w14:paraId="528D7FDA" w14:textId="77777777" w:rsidR="008E2F96" w:rsidRPr="00582D17" w:rsidRDefault="008E2F96" w:rsidP="00F628A7">
            <w:pPr>
              <w:spacing w:before="60" w:after="60"/>
              <w:jc w:val="center"/>
              <w:rPr>
                <w:sz w:val="22"/>
                <w:szCs w:val="22"/>
              </w:rPr>
            </w:pPr>
            <w:r w:rsidRPr="00582D17">
              <w:rPr>
                <w:sz w:val="22"/>
                <w:szCs w:val="22"/>
              </w:rPr>
              <w:t>360</w:t>
            </w:r>
          </w:p>
        </w:tc>
        <w:tc>
          <w:tcPr>
            <w:tcW w:w="0" w:type="auto"/>
            <w:vAlign w:val="center"/>
          </w:tcPr>
          <w:p w14:paraId="196EB8F9"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47BAD5B7" w14:textId="77777777" w:rsidR="008E2F96" w:rsidRPr="00582D17" w:rsidRDefault="008E2F96" w:rsidP="00F628A7">
            <w:pPr>
              <w:spacing w:before="60" w:after="60"/>
              <w:jc w:val="center"/>
              <w:rPr>
                <w:sz w:val="22"/>
                <w:szCs w:val="22"/>
              </w:rPr>
            </w:pPr>
            <w:r w:rsidRPr="00582D17">
              <w:rPr>
                <w:sz w:val="22"/>
                <w:szCs w:val="22"/>
              </w:rPr>
              <w:t>M057</w:t>
            </w:r>
          </w:p>
        </w:tc>
      </w:tr>
      <w:tr w:rsidR="008E2F96" w:rsidRPr="0050469B" w14:paraId="31276408" w14:textId="77777777" w:rsidTr="00582D17">
        <w:tc>
          <w:tcPr>
            <w:tcW w:w="0" w:type="auto"/>
            <w:vAlign w:val="center"/>
          </w:tcPr>
          <w:p w14:paraId="1D67599B" w14:textId="77777777" w:rsidR="008E2F96" w:rsidRPr="00582D17" w:rsidRDefault="008E2F96" w:rsidP="00F628A7">
            <w:pPr>
              <w:spacing w:before="60" w:after="60"/>
              <w:jc w:val="center"/>
              <w:rPr>
                <w:sz w:val="22"/>
                <w:szCs w:val="22"/>
              </w:rPr>
            </w:pPr>
            <w:r w:rsidRPr="00582D17">
              <w:rPr>
                <w:sz w:val="22"/>
                <w:szCs w:val="22"/>
              </w:rPr>
              <w:t>361</w:t>
            </w:r>
          </w:p>
        </w:tc>
        <w:tc>
          <w:tcPr>
            <w:tcW w:w="0" w:type="auto"/>
            <w:vAlign w:val="center"/>
          </w:tcPr>
          <w:p w14:paraId="20E53E71"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15993232"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243354EB" w14:textId="77777777" w:rsidTr="00582D17">
        <w:tc>
          <w:tcPr>
            <w:tcW w:w="0" w:type="auto"/>
            <w:vAlign w:val="center"/>
          </w:tcPr>
          <w:p w14:paraId="4F3565C4" w14:textId="77777777" w:rsidR="008E2F96" w:rsidRPr="00582D17" w:rsidRDefault="008E2F96" w:rsidP="00F628A7">
            <w:pPr>
              <w:spacing w:before="60" w:after="60"/>
              <w:jc w:val="center"/>
              <w:rPr>
                <w:sz w:val="22"/>
                <w:szCs w:val="22"/>
              </w:rPr>
            </w:pPr>
            <w:r w:rsidRPr="00582D17">
              <w:rPr>
                <w:sz w:val="22"/>
                <w:szCs w:val="22"/>
              </w:rPr>
              <w:t>362</w:t>
            </w:r>
          </w:p>
        </w:tc>
        <w:tc>
          <w:tcPr>
            <w:tcW w:w="0" w:type="auto"/>
            <w:vAlign w:val="center"/>
          </w:tcPr>
          <w:p w14:paraId="4E8DE865"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35193C84" w14:textId="77777777" w:rsidR="008E2F96" w:rsidRPr="00582D17" w:rsidRDefault="008E2F96" w:rsidP="00F628A7">
            <w:pPr>
              <w:spacing w:before="60" w:after="60"/>
              <w:jc w:val="center"/>
              <w:rPr>
                <w:sz w:val="22"/>
                <w:szCs w:val="22"/>
              </w:rPr>
            </w:pPr>
            <w:r w:rsidRPr="00582D17">
              <w:rPr>
                <w:sz w:val="22"/>
                <w:szCs w:val="22"/>
              </w:rPr>
              <w:t>M062</w:t>
            </w:r>
          </w:p>
        </w:tc>
      </w:tr>
      <w:tr w:rsidR="008E2F96" w:rsidRPr="0050469B" w14:paraId="6DC64FEB" w14:textId="77777777" w:rsidTr="00582D17">
        <w:tc>
          <w:tcPr>
            <w:tcW w:w="0" w:type="auto"/>
            <w:vAlign w:val="center"/>
          </w:tcPr>
          <w:p w14:paraId="604D815A" w14:textId="77777777" w:rsidR="008E2F96" w:rsidRPr="00582D17" w:rsidRDefault="008E2F96" w:rsidP="00F628A7">
            <w:pPr>
              <w:spacing w:before="60" w:after="60"/>
              <w:jc w:val="center"/>
              <w:rPr>
                <w:sz w:val="22"/>
                <w:szCs w:val="22"/>
              </w:rPr>
            </w:pPr>
            <w:r w:rsidRPr="00582D17">
              <w:rPr>
                <w:sz w:val="22"/>
                <w:szCs w:val="22"/>
              </w:rPr>
              <w:t>363</w:t>
            </w:r>
          </w:p>
        </w:tc>
        <w:tc>
          <w:tcPr>
            <w:tcW w:w="0" w:type="auto"/>
            <w:vAlign w:val="center"/>
          </w:tcPr>
          <w:p w14:paraId="18684C90"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44DF53E" w14:textId="77777777" w:rsidR="008E2F96" w:rsidRPr="00582D17" w:rsidRDefault="008E2F96" w:rsidP="00F628A7">
            <w:pPr>
              <w:spacing w:before="60" w:after="60"/>
              <w:jc w:val="center"/>
              <w:rPr>
                <w:sz w:val="22"/>
                <w:szCs w:val="22"/>
              </w:rPr>
            </w:pPr>
            <w:r w:rsidRPr="00582D17">
              <w:rPr>
                <w:sz w:val="22"/>
                <w:szCs w:val="22"/>
              </w:rPr>
              <w:t>M063</w:t>
            </w:r>
          </w:p>
        </w:tc>
      </w:tr>
      <w:tr w:rsidR="008E2F96" w:rsidRPr="0050469B" w14:paraId="30B4AE2E" w14:textId="77777777" w:rsidTr="00582D17">
        <w:tc>
          <w:tcPr>
            <w:tcW w:w="0" w:type="auto"/>
            <w:vAlign w:val="center"/>
          </w:tcPr>
          <w:p w14:paraId="6BF4E913" w14:textId="77777777" w:rsidR="008E2F96" w:rsidRPr="00582D17" w:rsidRDefault="008E2F96" w:rsidP="00F628A7">
            <w:pPr>
              <w:spacing w:before="60" w:after="60"/>
              <w:jc w:val="center"/>
              <w:rPr>
                <w:sz w:val="22"/>
                <w:szCs w:val="22"/>
              </w:rPr>
            </w:pPr>
            <w:r w:rsidRPr="00582D17">
              <w:rPr>
                <w:sz w:val="22"/>
                <w:szCs w:val="22"/>
              </w:rPr>
              <w:t>364</w:t>
            </w:r>
          </w:p>
        </w:tc>
        <w:tc>
          <w:tcPr>
            <w:tcW w:w="0" w:type="auto"/>
            <w:vAlign w:val="center"/>
          </w:tcPr>
          <w:p w14:paraId="2D9E5DBD"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F7EDB6D" w14:textId="77777777" w:rsidR="008E2F96" w:rsidRPr="00582D17" w:rsidRDefault="008E2F96" w:rsidP="00F628A7">
            <w:pPr>
              <w:spacing w:before="60" w:after="60"/>
              <w:jc w:val="center"/>
              <w:rPr>
                <w:sz w:val="22"/>
                <w:szCs w:val="22"/>
              </w:rPr>
            </w:pPr>
            <w:r w:rsidRPr="00582D17">
              <w:rPr>
                <w:sz w:val="22"/>
                <w:szCs w:val="22"/>
              </w:rPr>
              <w:t>M064</w:t>
            </w:r>
          </w:p>
        </w:tc>
      </w:tr>
      <w:tr w:rsidR="008E2F96" w:rsidRPr="0050469B" w14:paraId="042C4911" w14:textId="77777777" w:rsidTr="00582D17">
        <w:tc>
          <w:tcPr>
            <w:tcW w:w="0" w:type="auto"/>
            <w:vAlign w:val="center"/>
          </w:tcPr>
          <w:p w14:paraId="1E8ADC6D" w14:textId="77777777" w:rsidR="008E2F96" w:rsidRPr="00582D17" w:rsidRDefault="008E2F96" w:rsidP="00F628A7">
            <w:pPr>
              <w:spacing w:before="60" w:after="60"/>
              <w:jc w:val="center"/>
              <w:rPr>
                <w:sz w:val="22"/>
                <w:szCs w:val="22"/>
              </w:rPr>
            </w:pPr>
            <w:r w:rsidRPr="00582D17">
              <w:rPr>
                <w:sz w:val="22"/>
                <w:szCs w:val="22"/>
              </w:rPr>
              <w:t>365</w:t>
            </w:r>
          </w:p>
        </w:tc>
        <w:tc>
          <w:tcPr>
            <w:tcW w:w="0" w:type="auto"/>
            <w:vAlign w:val="center"/>
          </w:tcPr>
          <w:p w14:paraId="50370089"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691C77C9" w14:textId="77777777" w:rsidR="008E2F96" w:rsidRPr="00582D17" w:rsidRDefault="008E2F96" w:rsidP="00F628A7">
            <w:pPr>
              <w:spacing w:before="60" w:after="60"/>
              <w:jc w:val="center"/>
              <w:rPr>
                <w:sz w:val="22"/>
                <w:szCs w:val="22"/>
              </w:rPr>
            </w:pPr>
            <w:r w:rsidRPr="00582D17">
              <w:rPr>
                <w:sz w:val="22"/>
                <w:szCs w:val="22"/>
              </w:rPr>
              <w:t>M076</w:t>
            </w:r>
          </w:p>
        </w:tc>
      </w:tr>
      <w:tr w:rsidR="008E2F96" w:rsidRPr="0050469B" w14:paraId="2E963EBC" w14:textId="77777777" w:rsidTr="00582D17">
        <w:tc>
          <w:tcPr>
            <w:tcW w:w="0" w:type="auto"/>
            <w:vAlign w:val="center"/>
          </w:tcPr>
          <w:p w14:paraId="31FBCBFF" w14:textId="77777777" w:rsidR="008E2F96" w:rsidRPr="00582D17" w:rsidRDefault="008E2F96" w:rsidP="00F628A7">
            <w:pPr>
              <w:spacing w:before="60" w:after="60"/>
              <w:jc w:val="center"/>
              <w:rPr>
                <w:sz w:val="22"/>
                <w:szCs w:val="22"/>
              </w:rPr>
            </w:pPr>
            <w:r w:rsidRPr="00582D17">
              <w:rPr>
                <w:sz w:val="22"/>
                <w:szCs w:val="22"/>
              </w:rPr>
              <w:t>366</w:t>
            </w:r>
          </w:p>
        </w:tc>
        <w:tc>
          <w:tcPr>
            <w:tcW w:w="0" w:type="auto"/>
            <w:vAlign w:val="center"/>
          </w:tcPr>
          <w:p w14:paraId="23CDBFAB"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73EC848"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73C70A91" w14:textId="77777777" w:rsidTr="00582D17">
        <w:tc>
          <w:tcPr>
            <w:tcW w:w="0" w:type="auto"/>
            <w:vAlign w:val="center"/>
          </w:tcPr>
          <w:p w14:paraId="54F17E33" w14:textId="77777777" w:rsidR="008E2F96" w:rsidRPr="00582D17" w:rsidRDefault="008E2F96" w:rsidP="00F628A7">
            <w:pPr>
              <w:spacing w:before="60" w:after="60"/>
              <w:jc w:val="center"/>
              <w:rPr>
                <w:sz w:val="22"/>
                <w:szCs w:val="22"/>
              </w:rPr>
            </w:pPr>
            <w:r w:rsidRPr="00582D17">
              <w:rPr>
                <w:sz w:val="22"/>
                <w:szCs w:val="22"/>
              </w:rPr>
              <w:t>367</w:t>
            </w:r>
          </w:p>
        </w:tc>
        <w:tc>
          <w:tcPr>
            <w:tcW w:w="0" w:type="auto"/>
            <w:vAlign w:val="center"/>
          </w:tcPr>
          <w:p w14:paraId="4F834471"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9E57BB0"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73FAE006" w14:textId="77777777" w:rsidTr="00582D17">
        <w:tc>
          <w:tcPr>
            <w:tcW w:w="0" w:type="auto"/>
            <w:vAlign w:val="center"/>
          </w:tcPr>
          <w:p w14:paraId="35ED51CA" w14:textId="77777777" w:rsidR="008E2F96" w:rsidRPr="00582D17" w:rsidRDefault="008E2F96" w:rsidP="00F628A7">
            <w:pPr>
              <w:spacing w:before="60" w:after="60"/>
              <w:jc w:val="center"/>
              <w:rPr>
                <w:sz w:val="22"/>
                <w:szCs w:val="22"/>
              </w:rPr>
            </w:pPr>
            <w:r w:rsidRPr="00582D17">
              <w:rPr>
                <w:sz w:val="22"/>
                <w:szCs w:val="22"/>
              </w:rPr>
              <w:t>368</w:t>
            </w:r>
          </w:p>
        </w:tc>
        <w:tc>
          <w:tcPr>
            <w:tcW w:w="0" w:type="auto"/>
            <w:vAlign w:val="center"/>
          </w:tcPr>
          <w:p w14:paraId="6C67889F"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AF13E96"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7F6864C9" w14:textId="77777777" w:rsidTr="00582D17">
        <w:tc>
          <w:tcPr>
            <w:tcW w:w="0" w:type="auto"/>
            <w:vAlign w:val="center"/>
          </w:tcPr>
          <w:p w14:paraId="7A7136B8" w14:textId="77777777" w:rsidR="008E2F96" w:rsidRPr="00582D17" w:rsidRDefault="008E2F96" w:rsidP="00F628A7">
            <w:pPr>
              <w:spacing w:before="60" w:after="60"/>
              <w:jc w:val="center"/>
              <w:rPr>
                <w:sz w:val="22"/>
                <w:szCs w:val="22"/>
              </w:rPr>
            </w:pPr>
            <w:r w:rsidRPr="00582D17">
              <w:rPr>
                <w:sz w:val="22"/>
                <w:szCs w:val="22"/>
              </w:rPr>
              <w:t>369</w:t>
            </w:r>
          </w:p>
        </w:tc>
        <w:tc>
          <w:tcPr>
            <w:tcW w:w="0" w:type="auto"/>
            <w:vAlign w:val="center"/>
          </w:tcPr>
          <w:p w14:paraId="644D2A73"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F62767C"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2895D208" w14:textId="77777777" w:rsidTr="00582D17">
        <w:tc>
          <w:tcPr>
            <w:tcW w:w="0" w:type="auto"/>
            <w:vAlign w:val="center"/>
          </w:tcPr>
          <w:p w14:paraId="62EF6908" w14:textId="77777777" w:rsidR="008E2F96" w:rsidRPr="00582D17" w:rsidRDefault="008E2F96" w:rsidP="00F628A7">
            <w:pPr>
              <w:spacing w:before="60" w:after="60"/>
              <w:jc w:val="center"/>
              <w:rPr>
                <w:sz w:val="22"/>
                <w:szCs w:val="22"/>
              </w:rPr>
            </w:pPr>
            <w:r w:rsidRPr="00582D17">
              <w:rPr>
                <w:sz w:val="22"/>
                <w:szCs w:val="22"/>
              </w:rPr>
              <w:t>370</w:t>
            </w:r>
          </w:p>
        </w:tc>
        <w:tc>
          <w:tcPr>
            <w:tcW w:w="0" w:type="auto"/>
            <w:vAlign w:val="center"/>
          </w:tcPr>
          <w:p w14:paraId="159D350C"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4B08B85E"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34641AB2" w14:textId="77777777" w:rsidTr="00582D17">
        <w:tc>
          <w:tcPr>
            <w:tcW w:w="0" w:type="auto"/>
            <w:vAlign w:val="center"/>
          </w:tcPr>
          <w:p w14:paraId="16A73541" w14:textId="77777777" w:rsidR="008E2F96" w:rsidRPr="00582D17" w:rsidRDefault="008E2F96" w:rsidP="00F628A7">
            <w:pPr>
              <w:spacing w:before="60" w:after="60"/>
              <w:jc w:val="center"/>
              <w:rPr>
                <w:sz w:val="22"/>
                <w:szCs w:val="22"/>
              </w:rPr>
            </w:pPr>
            <w:r w:rsidRPr="00582D17">
              <w:rPr>
                <w:sz w:val="22"/>
                <w:szCs w:val="22"/>
              </w:rPr>
              <w:t>371</w:t>
            </w:r>
          </w:p>
        </w:tc>
        <w:tc>
          <w:tcPr>
            <w:tcW w:w="0" w:type="auto"/>
            <w:vAlign w:val="center"/>
          </w:tcPr>
          <w:p w14:paraId="27B2C8DE"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0D0C6B7"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3F932B51" w14:textId="77777777" w:rsidTr="00582D17">
        <w:tc>
          <w:tcPr>
            <w:tcW w:w="0" w:type="auto"/>
            <w:vAlign w:val="center"/>
          </w:tcPr>
          <w:p w14:paraId="7F60EBB0" w14:textId="77777777" w:rsidR="008E2F96" w:rsidRPr="00582D17" w:rsidRDefault="008E2F96" w:rsidP="00F628A7">
            <w:pPr>
              <w:spacing w:before="60" w:after="60"/>
              <w:jc w:val="center"/>
              <w:rPr>
                <w:sz w:val="22"/>
                <w:szCs w:val="22"/>
              </w:rPr>
            </w:pPr>
            <w:r w:rsidRPr="00582D17">
              <w:rPr>
                <w:sz w:val="22"/>
                <w:szCs w:val="22"/>
              </w:rPr>
              <w:t>372</w:t>
            </w:r>
          </w:p>
        </w:tc>
        <w:tc>
          <w:tcPr>
            <w:tcW w:w="0" w:type="auto"/>
            <w:vAlign w:val="center"/>
          </w:tcPr>
          <w:p w14:paraId="443EB4A6"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34A52BEE"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4802200B" w14:textId="77777777" w:rsidTr="00582D17">
        <w:tc>
          <w:tcPr>
            <w:tcW w:w="0" w:type="auto"/>
            <w:vAlign w:val="center"/>
          </w:tcPr>
          <w:p w14:paraId="0BF1A4CF" w14:textId="77777777" w:rsidR="008E2F96" w:rsidRPr="00582D17" w:rsidRDefault="008E2F96" w:rsidP="00F628A7">
            <w:pPr>
              <w:spacing w:before="60" w:after="60"/>
              <w:jc w:val="center"/>
              <w:rPr>
                <w:sz w:val="22"/>
                <w:szCs w:val="22"/>
              </w:rPr>
            </w:pPr>
            <w:r w:rsidRPr="00582D17">
              <w:rPr>
                <w:sz w:val="22"/>
                <w:szCs w:val="22"/>
              </w:rPr>
              <w:t>373</w:t>
            </w:r>
          </w:p>
        </w:tc>
        <w:tc>
          <w:tcPr>
            <w:tcW w:w="0" w:type="auto"/>
            <w:vAlign w:val="center"/>
          </w:tcPr>
          <w:p w14:paraId="504C5FA2"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CFD99CD"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56F5FC37" w14:textId="77777777" w:rsidTr="00582D17">
        <w:tc>
          <w:tcPr>
            <w:tcW w:w="0" w:type="auto"/>
            <w:vAlign w:val="center"/>
          </w:tcPr>
          <w:p w14:paraId="14942648" w14:textId="77777777" w:rsidR="008E2F96" w:rsidRPr="00582D17" w:rsidRDefault="008E2F96" w:rsidP="00F628A7">
            <w:pPr>
              <w:spacing w:before="60" w:after="60"/>
              <w:jc w:val="center"/>
              <w:rPr>
                <w:sz w:val="22"/>
                <w:szCs w:val="22"/>
              </w:rPr>
            </w:pPr>
            <w:r w:rsidRPr="00582D17">
              <w:rPr>
                <w:sz w:val="22"/>
                <w:szCs w:val="22"/>
              </w:rPr>
              <w:t>374</w:t>
            </w:r>
          </w:p>
        </w:tc>
        <w:tc>
          <w:tcPr>
            <w:tcW w:w="0" w:type="auto"/>
            <w:vAlign w:val="center"/>
          </w:tcPr>
          <w:p w14:paraId="128D5B4C"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53F41C7E"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282DEB6D" w14:textId="77777777" w:rsidTr="00582D17">
        <w:tc>
          <w:tcPr>
            <w:tcW w:w="0" w:type="auto"/>
            <w:vAlign w:val="center"/>
          </w:tcPr>
          <w:p w14:paraId="35D9C025" w14:textId="77777777" w:rsidR="008E2F96" w:rsidRPr="00582D17" w:rsidRDefault="008E2F96" w:rsidP="00F628A7">
            <w:pPr>
              <w:spacing w:before="60" w:after="60"/>
              <w:jc w:val="center"/>
              <w:rPr>
                <w:sz w:val="22"/>
                <w:szCs w:val="22"/>
              </w:rPr>
            </w:pPr>
            <w:r w:rsidRPr="00582D17">
              <w:rPr>
                <w:sz w:val="22"/>
                <w:szCs w:val="22"/>
              </w:rPr>
              <w:t>375</w:t>
            </w:r>
          </w:p>
        </w:tc>
        <w:tc>
          <w:tcPr>
            <w:tcW w:w="0" w:type="auto"/>
            <w:vAlign w:val="center"/>
          </w:tcPr>
          <w:p w14:paraId="7DAD1013"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734E916D"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586AE823" w14:textId="77777777" w:rsidTr="00582D17">
        <w:tc>
          <w:tcPr>
            <w:tcW w:w="0" w:type="auto"/>
            <w:vAlign w:val="center"/>
          </w:tcPr>
          <w:p w14:paraId="04AD6C93" w14:textId="77777777" w:rsidR="008E2F96" w:rsidRPr="00582D17" w:rsidRDefault="008E2F96" w:rsidP="00F628A7">
            <w:pPr>
              <w:spacing w:before="60" w:after="60"/>
              <w:jc w:val="center"/>
              <w:rPr>
                <w:sz w:val="22"/>
                <w:szCs w:val="22"/>
              </w:rPr>
            </w:pPr>
            <w:r w:rsidRPr="00582D17">
              <w:rPr>
                <w:sz w:val="22"/>
                <w:szCs w:val="22"/>
              </w:rPr>
              <w:t>376</w:t>
            </w:r>
          </w:p>
        </w:tc>
        <w:tc>
          <w:tcPr>
            <w:tcW w:w="0" w:type="auto"/>
            <w:vAlign w:val="center"/>
          </w:tcPr>
          <w:p w14:paraId="0C2AEAD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57F1C3B"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6B741B59" w14:textId="77777777" w:rsidTr="00582D17">
        <w:tc>
          <w:tcPr>
            <w:tcW w:w="0" w:type="auto"/>
            <w:vAlign w:val="center"/>
          </w:tcPr>
          <w:p w14:paraId="1858655A" w14:textId="77777777" w:rsidR="008E2F96" w:rsidRPr="00582D17" w:rsidRDefault="008E2F96" w:rsidP="00F628A7">
            <w:pPr>
              <w:spacing w:before="60" w:after="60"/>
              <w:jc w:val="center"/>
              <w:rPr>
                <w:sz w:val="22"/>
                <w:szCs w:val="22"/>
              </w:rPr>
            </w:pPr>
            <w:r w:rsidRPr="00582D17">
              <w:rPr>
                <w:sz w:val="22"/>
                <w:szCs w:val="22"/>
              </w:rPr>
              <w:t>377</w:t>
            </w:r>
          </w:p>
        </w:tc>
        <w:tc>
          <w:tcPr>
            <w:tcW w:w="0" w:type="auto"/>
            <w:vAlign w:val="center"/>
          </w:tcPr>
          <w:p w14:paraId="1234F0FC"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40DAB5F"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562D9006" w14:textId="77777777" w:rsidTr="00582D17">
        <w:tc>
          <w:tcPr>
            <w:tcW w:w="0" w:type="auto"/>
            <w:vAlign w:val="center"/>
          </w:tcPr>
          <w:p w14:paraId="604A1C3E" w14:textId="77777777" w:rsidR="008E2F96" w:rsidRPr="00582D17" w:rsidRDefault="008E2F96" w:rsidP="00F628A7">
            <w:pPr>
              <w:spacing w:before="60" w:after="60"/>
              <w:jc w:val="center"/>
              <w:rPr>
                <w:sz w:val="22"/>
                <w:szCs w:val="22"/>
              </w:rPr>
            </w:pPr>
            <w:r w:rsidRPr="00582D17">
              <w:rPr>
                <w:sz w:val="22"/>
                <w:szCs w:val="22"/>
              </w:rPr>
              <w:t>378</w:t>
            </w:r>
          </w:p>
        </w:tc>
        <w:tc>
          <w:tcPr>
            <w:tcW w:w="0" w:type="auto"/>
            <w:vAlign w:val="center"/>
          </w:tcPr>
          <w:p w14:paraId="162A5A8E"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71E0BFDE"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79E3D689" w14:textId="77777777" w:rsidTr="00582D17">
        <w:tc>
          <w:tcPr>
            <w:tcW w:w="0" w:type="auto"/>
            <w:vAlign w:val="center"/>
          </w:tcPr>
          <w:p w14:paraId="2CFB1112" w14:textId="77777777" w:rsidR="008E2F96" w:rsidRPr="00582D17" w:rsidRDefault="008E2F96" w:rsidP="00F628A7">
            <w:pPr>
              <w:spacing w:before="60" w:after="60"/>
              <w:jc w:val="center"/>
              <w:rPr>
                <w:sz w:val="22"/>
                <w:szCs w:val="22"/>
              </w:rPr>
            </w:pPr>
            <w:r w:rsidRPr="00582D17">
              <w:rPr>
                <w:sz w:val="22"/>
                <w:szCs w:val="22"/>
              </w:rPr>
              <w:t>379</w:t>
            </w:r>
          </w:p>
        </w:tc>
        <w:tc>
          <w:tcPr>
            <w:tcW w:w="0" w:type="auto"/>
            <w:vAlign w:val="center"/>
          </w:tcPr>
          <w:p w14:paraId="36CA9FAE"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65C9C46"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5D1BE7A1" w14:textId="77777777" w:rsidTr="00582D17">
        <w:tc>
          <w:tcPr>
            <w:tcW w:w="0" w:type="auto"/>
            <w:vAlign w:val="center"/>
          </w:tcPr>
          <w:p w14:paraId="34AA2CF2" w14:textId="77777777" w:rsidR="008E2F96" w:rsidRPr="00582D17" w:rsidRDefault="008E2F96" w:rsidP="00F628A7">
            <w:pPr>
              <w:spacing w:before="60" w:after="60"/>
              <w:jc w:val="center"/>
              <w:rPr>
                <w:sz w:val="22"/>
                <w:szCs w:val="22"/>
              </w:rPr>
            </w:pPr>
            <w:r w:rsidRPr="00582D17">
              <w:rPr>
                <w:sz w:val="22"/>
                <w:szCs w:val="22"/>
              </w:rPr>
              <w:t>380</w:t>
            </w:r>
          </w:p>
        </w:tc>
        <w:tc>
          <w:tcPr>
            <w:tcW w:w="0" w:type="auto"/>
            <w:vAlign w:val="center"/>
          </w:tcPr>
          <w:p w14:paraId="7F8B1E6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71A0AC5"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21A0E5AC" w14:textId="77777777" w:rsidTr="00582D17">
        <w:tc>
          <w:tcPr>
            <w:tcW w:w="0" w:type="auto"/>
            <w:vAlign w:val="center"/>
          </w:tcPr>
          <w:p w14:paraId="1291F0F2" w14:textId="77777777" w:rsidR="008E2F96" w:rsidRPr="00582D17" w:rsidRDefault="008E2F96" w:rsidP="00F628A7">
            <w:pPr>
              <w:spacing w:before="60" w:after="60"/>
              <w:jc w:val="center"/>
              <w:rPr>
                <w:sz w:val="22"/>
                <w:szCs w:val="22"/>
              </w:rPr>
            </w:pPr>
            <w:r w:rsidRPr="00582D17">
              <w:rPr>
                <w:sz w:val="22"/>
                <w:szCs w:val="22"/>
              </w:rPr>
              <w:lastRenderedPageBreak/>
              <w:t>381</w:t>
            </w:r>
          </w:p>
        </w:tc>
        <w:tc>
          <w:tcPr>
            <w:tcW w:w="0" w:type="auto"/>
            <w:vAlign w:val="center"/>
          </w:tcPr>
          <w:p w14:paraId="03D5252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22FEBCE2"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762A9C60" w14:textId="77777777" w:rsidTr="00582D17">
        <w:tc>
          <w:tcPr>
            <w:tcW w:w="0" w:type="auto"/>
            <w:vAlign w:val="center"/>
          </w:tcPr>
          <w:p w14:paraId="3497BA79" w14:textId="77777777" w:rsidR="008E2F96" w:rsidRPr="00582D17" w:rsidRDefault="008E2F96" w:rsidP="00F628A7">
            <w:pPr>
              <w:spacing w:before="60" w:after="60"/>
              <w:jc w:val="center"/>
              <w:rPr>
                <w:sz w:val="22"/>
                <w:szCs w:val="22"/>
              </w:rPr>
            </w:pPr>
            <w:r w:rsidRPr="00582D17">
              <w:rPr>
                <w:sz w:val="22"/>
                <w:szCs w:val="22"/>
              </w:rPr>
              <w:t>382</w:t>
            </w:r>
          </w:p>
        </w:tc>
        <w:tc>
          <w:tcPr>
            <w:tcW w:w="0" w:type="auto"/>
            <w:vAlign w:val="center"/>
          </w:tcPr>
          <w:p w14:paraId="3BD9764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209B0564"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675CC472" w14:textId="77777777" w:rsidTr="00582D17">
        <w:tc>
          <w:tcPr>
            <w:tcW w:w="0" w:type="auto"/>
            <w:vAlign w:val="center"/>
          </w:tcPr>
          <w:p w14:paraId="5BBE00EA" w14:textId="77777777" w:rsidR="008E2F96" w:rsidRPr="00582D17" w:rsidRDefault="008E2F96" w:rsidP="00F628A7">
            <w:pPr>
              <w:spacing w:before="60" w:after="60"/>
              <w:jc w:val="center"/>
              <w:rPr>
                <w:sz w:val="22"/>
                <w:szCs w:val="22"/>
              </w:rPr>
            </w:pPr>
            <w:r w:rsidRPr="00582D17">
              <w:rPr>
                <w:sz w:val="22"/>
                <w:szCs w:val="22"/>
              </w:rPr>
              <w:t>383</w:t>
            </w:r>
          </w:p>
        </w:tc>
        <w:tc>
          <w:tcPr>
            <w:tcW w:w="0" w:type="auto"/>
            <w:vAlign w:val="center"/>
          </w:tcPr>
          <w:p w14:paraId="2335FC88"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925B9FB"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50C84BC2" w14:textId="77777777" w:rsidTr="00582D17">
        <w:tc>
          <w:tcPr>
            <w:tcW w:w="0" w:type="auto"/>
            <w:vAlign w:val="center"/>
          </w:tcPr>
          <w:p w14:paraId="6CE949B0" w14:textId="77777777" w:rsidR="008E2F96" w:rsidRPr="00582D17" w:rsidRDefault="008E2F96" w:rsidP="00F628A7">
            <w:pPr>
              <w:spacing w:before="60" w:after="60"/>
              <w:jc w:val="center"/>
              <w:rPr>
                <w:sz w:val="22"/>
                <w:szCs w:val="22"/>
              </w:rPr>
            </w:pPr>
            <w:r w:rsidRPr="00582D17">
              <w:rPr>
                <w:sz w:val="22"/>
                <w:szCs w:val="22"/>
              </w:rPr>
              <w:t>384</w:t>
            </w:r>
          </w:p>
        </w:tc>
        <w:tc>
          <w:tcPr>
            <w:tcW w:w="0" w:type="auto"/>
            <w:vAlign w:val="center"/>
          </w:tcPr>
          <w:p w14:paraId="4CBCE3F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058169E6"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7740E945" w14:textId="77777777" w:rsidTr="00582D17">
        <w:tc>
          <w:tcPr>
            <w:tcW w:w="0" w:type="auto"/>
            <w:vAlign w:val="center"/>
          </w:tcPr>
          <w:p w14:paraId="2F0F3BF3" w14:textId="77777777" w:rsidR="008E2F96" w:rsidRPr="00582D17" w:rsidRDefault="008E2F96" w:rsidP="00F628A7">
            <w:pPr>
              <w:spacing w:before="60" w:after="60"/>
              <w:jc w:val="center"/>
              <w:rPr>
                <w:sz w:val="22"/>
                <w:szCs w:val="22"/>
              </w:rPr>
            </w:pPr>
            <w:r w:rsidRPr="00582D17">
              <w:rPr>
                <w:sz w:val="22"/>
                <w:szCs w:val="22"/>
              </w:rPr>
              <w:t>385</w:t>
            </w:r>
          </w:p>
        </w:tc>
        <w:tc>
          <w:tcPr>
            <w:tcW w:w="0" w:type="auto"/>
            <w:vAlign w:val="center"/>
          </w:tcPr>
          <w:p w14:paraId="767BB762"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03373034"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50FCECAC" w14:textId="77777777" w:rsidTr="00582D17">
        <w:tc>
          <w:tcPr>
            <w:tcW w:w="0" w:type="auto"/>
            <w:vAlign w:val="center"/>
          </w:tcPr>
          <w:p w14:paraId="1041E69F" w14:textId="77777777" w:rsidR="008E2F96" w:rsidRPr="00582D17" w:rsidRDefault="008E2F96" w:rsidP="00F628A7">
            <w:pPr>
              <w:spacing w:before="60" w:after="60"/>
              <w:jc w:val="center"/>
              <w:rPr>
                <w:sz w:val="22"/>
                <w:szCs w:val="22"/>
              </w:rPr>
            </w:pPr>
            <w:r w:rsidRPr="00582D17">
              <w:rPr>
                <w:sz w:val="22"/>
                <w:szCs w:val="22"/>
              </w:rPr>
              <w:t>386</w:t>
            </w:r>
          </w:p>
        </w:tc>
        <w:tc>
          <w:tcPr>
            <w:tcW w:w="0" w:type="auto"/>
            <w:vAlign w:val="center"/>
          </w:tcPr>
          <w:p w14:paraId="4B39113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7555DD0"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13F822DD" w14:textId="77777777" w:rsidTr="00582D17">
        <w:tc>
          <w:tcPr>
            <w:tcW w:w="0" w:type="auto"/>
            <w:vAlign w:val="center"/>
          </w:tcPr>
          <w:p w14:paraId="121062D8" w14:textId="77777777" w:rsidR="008E2F96" w:rsidRPr="00582D17" w:rsidRDefault="008E2F96" w:rsidP="00F628A7">
            <w:pPr>
              <w:spacing w:before="60" w:after="60"/>
              <w:jc w:val="center"/>
              <w:rPr>
                <w:sz w:val="22"/>
                <w:szCs w:val="22"/>
              </w:rPr>
            </w:pPr>
            <w:r w:rsidRPr="00582D17">
              <w:rPr>
                <w:sz w:val="22"/>
                <w:szCs w:val="22"/>
              </w:rPr>
              <w:t>387</w:t>
            </w:r>
          </w:p>
        </w:tc>
        <w:tc>
          <w:tcPr>
            <w:tcW w:w="0" w:type="auto"/>
            <w:vAlign w:val="center"/>
          </w:tcPr>
          <w:p w14:paraId="19ACC293"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3B14D88"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58992186" w14:textId="77777777" w:rsidTr="00582D17">
        <w:tc>
          <w:tcPr>
            <w:tcW w:w="0" w:type="auto"/>
            <w:vAlign w:val="center"/>
          </w:tcPr>
          <w:p w14:paraId="315E4490" w14:textId="77777777" w:rsidR="008E2F96" w:rsidRPr="00582D17" w:rsidRDefault="008E2F96" w:rsidP="00F628A7">
            <w:pPr>
              <w:spacing w:before="60" w:after="60"/>
              <w:jc w:val="center"/>
              <w:rPr>
                <w:sz w:val="22"/>
                <w:szCs w:val="22"/>
              </w:rPr>
            </w:pPr>
            <w:r w:rsidRPr="00582D17">
              <w:rPr>
                <w:sz w:val="22"/>
                <w:szCs w:val="22"/>
              </w:rPr>
              <w:t>388</w:t>
            </w:r>
          </w:p>
        </w:tc>
        <w:tc>
          <w:tcPr>
            <w:tcW w:w="0" w:type="auto"/>
            <w:vAlign w:val="center"/>
          </w:tcPr>
          <w:p w14:paraId="08791EB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299BC9CA"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1FEF86F4" w14:textId="77777777" w:rsidTr="00582D17">
        <w:tc>
          <w:tcPr>
            <w:tcW w:w="0" w:type="auto"/>
            <w:vAlign w:val="center"/>
          </w:tcPr>
          <w:p w14:paraId="05A7F50A" w14:textId="77777777" w:rsidR="008E2F96" w:rsidRPr="00582D17" w:rsidRDefault="008E2F96" w:rsidP="00F628A7">
            <w:pPr>
              <w:spacing w:before="60" w:after="60"/>
              <w:jc w:val="center"/>
              <w:rPr>
                <w:sz w:val="22"/>
                <w:szCs w:val="22"/>
              </w:rPr>
            </w:pPr>
            <w:r w:rsidRPr="00582D17">
              <w:rPr>
                <w:sz w:val="22"/>
                <w:szCs w:val="22"/>
              </w:rPr>
              <w:t>389</w:t>
            </w:r>
          </w:p>
        </w:tc>
        <w:tc>
          <w:tcPr>
            <w:tcW w:w="0" w:type="auto"/>
            <w:vAlign w:val="center"/>
          </w:tcPr>
          <w:p w14:paraId="17702E9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45B7316A"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6EAB538C" w14:textId="77777777" w:rsidTr="00582D17">
        <w:tc>
          <w:tcPr>
            <w:tcW w:w="0" w:type="auto"/>
            <w:vAlign w:val="center"/>
          </w:tcPr>
          <w:p w14:paraId="4318F124" w14:textId="77777777" w:rsidR="008E2F96" w:rsidRPr="00582D17" w:rsidRDefault="008E2F96" w:rsidP="00F628A7">
            <w:pPr>
              <w:spacing w:before="60" w:after="60"/>
              <w:jc w:val="center"/>
              <w:rPr>
                <w:sz w:val="22"/>
                <w:szCs w:val="22"/>
              </w:rPr>
            </w:pPr>
            <w:r w:rsidRPr="00582D17">
              <w:rPr>
                <w:sz w:val="22"/>
                <w:szCs w:val="22"/>
              </w:rPr>
              <w:t>390</w:t>
            </w:r>
          </w:p>
        </w:tc>
        <w:tc>
          <w:tcPr>
            <w:tcW w:w="0" w:type="auto"/>
            <w:vAlign w:val="center"/>
          </w:tcPr>
          <w:p w14:paraId="2EE7DC4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0FF96BDA"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777457A5" w14:textId="77777777" w:rsidTr="00582D17">
        <w:tc>
          <w:tcPr>
            <w:tcW w:w="0" w:type="auto"/>
            <w:vAlign w:val="center"/>
          </w:tcPr>
          <w:p w14:paraId="3DB11B65" w14:textId="77777777" w:rsidR="008E2F96" w:rsidRPr="00582D17" w:rsidRDefault="008E2F96" w:rsidP="00F628A7">
            <w:pPr>
              <w:spacing w:before="60" w:after="60"/>
              <w:jc w:val="center"/>
              <w:rPr>
                <w:sz w:val="22"/>
                <w:szCs w:val="22"/>
              </w:rPr>
            </w:pPr>
            <w:r w:rsidRPr="00582D17">
              <w:rPr>
                <w:sz w:val="22"/>
                <w:szCs w:val="22"/>
              </w:rPr>
              <w:t>391</w:t>
            </w:r>
          </w:p>
        </w:tc>
        <w:tc>
          <w:tcPr>
            <w:tcW w:w="0" w:type="auto"/>
            <w:vAlign w:val="center"/>
          </w:tcPr>
          <w:p w14:paraId="4E74BD2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F890AE8"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7A4404F6" w14:textId="77777777" w:rsidTr="00582D17">
        <w:tc>
          <w:tcPr>
            <w:tcW w:w="0" w:type="auto"/>
            <w:vAlign w:val="center"/>
          </w:tcPr>
          <w:p w14:paraId="45534E66" w14:textId="77777777" w:rsidR="008E2F96" w:rsidRPr="00582D17" w:rsidRDefault="008E2F96" w:rsidP="00F628A7">
            <w:pPr>
              <w:spacing w:before="60" w:after="60"/>
              <w:jc w:val="center"/>
              <w:rPr>
                <w:sz w:val="22"/>
                <w:szCs w:val="22"/>
              </w:rPr>
            </w:pPr>
            <w:r w:rsidRPr="00582D17">
              <w:rPr>
                <w:sz w:val="22"/>
                <w:szCs w:val="22"/>
              </w:rPr>
              <w:t>392</w:t>
            </w:r>
          </w:p>
        </w:tc>
        <w:tc>
          <w:tcPr>
            <w:tcW w:w="0" w:type="auto"/>
            <w:vAlign w:val="center"/>
          </w:tcPr>
          <w:p w14:paraId="27F389D4"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4FB5DA3"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34AB5D4C" w14:textId="77777777" w:rsidTr="00582D17">
        <w:tc>
          <w:tcPr>
            <w:tcW w:w="0" w:type="auto"/>
            <w:vAlign w:val="center"/>
          </w:tcPr>
          <w:p w14:paraId="1E7F4DE7" w14:textId="77777777" w:rsidR="008E2F96" w:rsidRPr="00582D17" w:rsidRDefault="008E2F96" w:rsidP="00F628A7">
            <w:pPr>
              <w:spacing w:before="60" w:after="60"/>
              <w:jc w:val="center"/>
              <w:rPr>
                <w:sz w:val="22"/>
                <w:szCs w:val="22"/>
              </w:rPr>
            </w:pPr>
            <w:r w:rsidRPr="00582D17">
              <w:rPr>
                <w:sz w:val="22"/>
                <w:szCs w:val="22"/>
              </w:rPr>
              <w:t>393</w:t>
            </w:r>
          </w:p>
        </w:tc>
        <w:tc>
          <w:tcPr>
            <w:tcW w:w="0" w:type="auto"/>
            <w:vAlign w:val="center"/>
          </w:tcPr>
          <w:p w14:paraId="14DC4633"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617DDD9B"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67B75375" w14:textId="77777777" w:rsidTr="00582D17">
        <w:tc>
          <w:tcPr>
            <w:tcW w:w="0" w:type="auto"/>
            <w:vAlign w:val="center"/>
          </w:tcPr>
          <w:p w14:paraId="2D270C38" w14:textId="77777777" w:rsidR="008E2F96" w:rsidRPr="00582D17" w:rsidRDefault="008E2F96" w:rsidP="00F628A7">
            <w:pPr>
              <w:spacing w:before="60" w:after="60"/>
              <w:jc w:val="center"/>
              <w:rPr>
                <w:sz w:val="22"/>
                <w:szCs w:val="22"/>
              </w:rPr>
            </w:pPr>
            <w:r w:rsidRPr="00582D17">
              <w:rPr>
                <w:sz w:val="22"/>
                <w:szCs w:val="22"/>
              </w:rPr>
              <w:t>394</w:t>
            </w:r>
          </w:p>
        </w:tc>
        <w:tc>
          <w:tcPr>
            <w:tcW w:w="0" w:type="auto"/>
            <w:vAlign w:val="center"/>
          </w:tcPr>
          <w:p w14:paraId="4E0C917E"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53365DBF"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515B14CA" w14:textId="77777777" w:rsidTr="00582D17">
        <w:tc>
          <w:tcPr>
            <w:tcW w:w="0" w:type="auto"/>
            <w:vAlign w:val="center"/>
          </w:tcPr>
          <w:p w14:paraId="7F099EFE" w14:textId="77777777" w:rsidR="008E2F96" w:rsidRPr="00582D17" w:rsidRDefault="008E2F96" w:rsidP="00F628A7">
            <w:pPr>
              <w:spacing w:before="60" w:after="60"/>
              <w:jc w:val="center"/>
              <w:rPr>
                <w:sz w:val="22"/>
                <w:szCs w:val="22"/>
              </w:rPr>
            </w:pPr>
            <w:r w:rsidRPr="00582D17">
              <w:rPr>
                <w:sz w:val="22"/>
                <w:szCs w:val="22"/>
              </w:rPr>
              <w:t>395</w:t>
            </w:r>
          </w:p>
        </w:tc>
        <w:tc>
          <w:tcPr>
            <w:tcW w:w="0" w:type="auto"/>
            <w:vAlign w:val="center"/>
          </w:tcPr>
          <w:p w14:paraId="2F258144"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CDCE572"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00331350" w14:textId="77777777" w:rsidTr="00582D17">
        <w:tc>
          <w:tcPr>
            <w:tcW w:w="0" w:type="auto"/>
            <w:vAlign w:val="center"/>
          </w:tcPr>
          <w:p w14:paraId="2E396313" w14:textId="77777777" w:rsidR="008E2F96" w:rsidRPr="00582D17" w:rsidRDefault="008E2F96" w:rsidP="00F628A7">
            <w:pPr>
              <w:spacing w:before="60" w:after="60"/>
              <w:jc w:val="center"/>
              <w:rPr>
                <w:sz w:val="22"/>
                <w:szCs w:val="22"/>
              </w:rPr>
            </w:pPr>
            <w:r w:rsidRPr="00582D17">
              <w:rPr>
                <w:sz w:val="22"/>
                <w:szCs w:val="22"/>
              </w:rPr>
              <w:t>396</w:t>
            </w:r>
          </w:p>
        </w:tc>
        <w:tc>
          <w:tcPr>
            <w:tcW w:w="0" w:type="auto"/>
            <w:vAlign w:val="center"/>
          </w:tcPr>
          <w:p w14:paraId="6A9A93A3"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71EB5D9"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03CC7569" w14:textId="77777777" w:rsidTr="00582D17">
        <w:tc>
          <w:tcPr>
            <w:tcW w:w="0" w:type="auto"/>
            <w:vAlign w:val="center"/>
          </w:tcPr>
          <w:p w14:paraId="4278907F" w14:textId="77777777" w:rsidR="008E2F96" w:rsidRPr="00582D17" w:rsidRDefault="008E2F96" w:rsidP="00F628A7">
            <w:pPr>
              <w:spacing w:before="60" w:after="60"/>
              <w:jc w:val="center"/>
              <w:rPr>
                <w:sz w:val="22"/>
                <w:szCs w:val="22"/>
              </w:rPr>
            </w:pPr>
            <w:r w:rsidRPr="00582D17">
              <w:rPr>
                <w:sz w:val="22"/>
                <w:szCs w:val="22"/>
              </w:rPr>
              <w:t>397</w:t>
            </w:r>
          </w:p>
        </w:tc>
        <w:tc>
          <w:tcPr>
            <w:tcW w:w="0" w:type="auto"/>
            <w:vAlign w:val="center"/>
          </w:tcPr>
          <w:p w14:paraId="264C26F7"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527F96E3"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2088E0FE" w14:textId="77777777" w:rsidTr="00582D17">
        <w:tc>
          <w:tcPr>
            <w:tcW w:w="0" w:type="auto"/>
            <w:vAlign w:val="center"/>
          </w:tcPr>
          <w:p w14:paraId="55C0E2AF" w14:textId="77777777" w:rsidR="008E2F96" w:rsidRPr="00582D17" w:rsidRDefault="008E2F96" w:rsidP="00F628A7">
            <w:pPr>
              <w:spacing w:before="60" w:after="60"/>
              <w:jc w:val="center"/>
              <w:rPr>
                <w:sz w:val="22"/>
                <w:szCs w:val="22"/>
              </w:rPr>
            </w:pPr>
            <w:r w:rsidRPr="00582D17">
              <w:rPr>
                <w:sz w:val="22"/>
                <w:szCs w:val="22"/>
              </w:rPr>
              <w:t>398</w:t>
            </w:r>
          </w:p>
        </w:tc>
        <w:tc>
          <w:tcPr>
            <w:tcW w:w="0" w:type="auto"/>
            <w:vAlign w:val="center"/>
          </w:tcPr>
          <w:p w14:paraId="63C52D7C"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1E6EED0D"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2A2157C1" w14:textId="77777777" w:rsidTr="00582D17">
        <w:tc>
          <w:tcPr>
            <w:tcW w:w="0" w:type="auto"/>
            <w:vAlign w:val="center"/>
          </w:tcPr>
          <w:p w14:paraId="3E2C3EE0" w14:textId="77777777" w:rsidR="008E2F96" w:rsidRPr="00582D17" w:rsidRDefault="008E2F96" w:rsidP="00F628A7">
            <w:pPr>
              <w:spacing w:before="60" w:after="60"/>
              <w:jc w:val="center"/>
              <w:rPr>
                <w:sz w:val="22"/>
                <w:szCs w:val="22"/>
              </w:rPr>
            </w:pPr>
            <w:r w:rsidRPr="00582D17">
              <w:rPr>
                <w:sz w:val="22"/>
                <w:szCs w:val="22"/>
              </w:rPr>
              <w:t>399</w:t>
            </w:r>
          </w:p>
        </w:tc>
        <w:tc>
          <w:tcPr>
            <w:tcW w:w="0" w:type="auto"/>
            <w:vAlign w:val="center"/>
          </w:tcPr>
          <w:p w14:paraId="4274DF9B"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18B31B0C"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56C1E251" w14:textId="77777777" w:rsidTr="00582D17">
        <w:tc>
          <w:tcPr>
            <w:tcW w:w="0" w:type="auto"/>
            <w:vAlign w:val="center"/>
          </w:tcPr>
          <w:p w14:paraId="5C304A06" w14:textId="77777777" w:rsidR="008E2F96" w:rsidRPr="00582D17" w:rsidRDefault="008E2F96" w:rsidP="00F628A7">
            <w:pPr>
              <w:spacing w:before="60" w:after="60"/>
              <w:jc w:val="center"/>
              <w:rPr>
                <w:sz w:val="22"/>
                <w:szCs w:val="22"/>
              </w:rPr>
            </w:pPr>
            <w:r w:rsidRPr="00582D17">
              <w:rPr>
                <w:sz w:val="22"/>
                <w:szCs w:val="22"/>
              </w:rPr>
              <w:t>400</w:t>
            </w:r>
          </w:p>
        </w:tc>
        <w:tc>
          <w:tcPr>
            <w:tcW w:w="0" w:type="auto"/>
            <w:vAlign w:val="center"/>
          </w:tcPr>
          <w:p w14:paraId="4394A9E3"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9463DE9" w14:textId="77777777" w:rsidR="008E2F96" w:rsidRPr="00582D17" w:rsidRDefault="008E2F96" w:rsidP="00F628A7">
            <w:pPr>
              <w:spacing w:before="60" w:after="60"/>
              <w:jc w:val="center"/>
              <w:rPr>
                <w:sz w:val="22"/>
                <w:szCs w:val="22"/>
              </w:rPr>
            </w:pPr>
            <w:r w:rsidRPr="00582D17">
              <w:rPr>
                <w:sz w:val="22"/>
                <w:szCs w:val="22"/>
              </w:rPr>
              <w:t>M027</w:t>
            </w:r>
          </w:p>
        </w:tc>
      </w:tr>
      <w:tr w:rsidR="008E2F96" w:rsidRPr="0050469B" w14:paraId="2D16BAF4" w14:textId="77777777" w:rsidTr="00582D17">
        <w:tc>
          <w:tcPr>
            <w:tcW w:w="0" w:type="auto"/>
            <w:vAlign w:val="center"/>
          </w:tcPr>
          <w:p w14:paraId="671432FC" w14:textId="77777777" w:rsidR="008E2F96" w:rsidRPr="00582D17" w:rsidRDefault="008E2F96" w:rsidP="00F628A7">
            <w:pPr>
              <w:spacing w:before="60" w:after="60"/>
              <w:jc w:val="center"/>
              <w:rPr>
                <w:sz w:val="22"/>
                <w:szCs w:val="22"/>
              </w:rPr>
            </w:pPr>
            <w:r w:rsidRPr="00582D17">
              <w:rPr>
                <w:sz w:val="22"/>
                <w:szCs w:val="22"/>
              </w:rPr>
              <w:t>401</w:t>
            </w:r>
          </w:p>
        </w:tc>
        <w:tc>
          <w:tcPr>
            <w:tcW w:w="0" w:type="auto"/>
            <w:vAlign w:val="center"/>
          </w:tcPr>
          <w:p w14:paraId="0CF4ED87"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2B4910D0"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046BFF89" w14:textId="77777777" w:rsidTr="00582D17">
        <w:tc>
          <w:tcPr>
            <w:tcW w:w="0" w:type="auto"/>
            <w:vAlign w:val="center"/>
          </w:tcPr>
          <w:p w14:paraId="5C0EEFBE" w14:textId="77777777" w:rsidR="008E2F96" w:rsidRPr="00582D17" w:rsidRDefault="008E2F96" w:rsidP="00F628A7">
            <w:pPr>
              <w:spacing w:before="60" w:after="60"/>
              <w:jc w:val="center"/>
              <w:rPr>
                <w:sz w:val="22"/>
                <w:szCs w:val="22"/>
              </w:rPr>
            </w:pPr>
            <w:r w:rsidRPr="00582D17">
              <w:rPr>
                <w:sz w:val="22"/>
                <w:szCs w:val="22"/>
              </w:rPr>
              <w:t>402</w:t>
            </w:r>
          </w:p>
        </w:tc>
        <w:tc>
          <w:tcPr>
            <w:tcW w:w="0" w:type="auto"/>
            <w:vAlign w:val="center"/>
          </w:tcPr>
          <w:p w14:paraId="44102257"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A024709" w14:textId="77777777" w:rsidR="008E2F96" w:rsidRPr="00582D17" w:rsidRDefault="008E2F96" w:rsidP="00F628A7">
            <w:pPr>
              <w:spacing w:before="60" w:after="60"/>
              <w:jc w:val="center"/>
              <w:rPr>
                <w:sz w:val="22"/>
                <w:szCs w:val="22"/>
              </w:rPr>
            </w:pPr>
            <w:r w:rsidRPr="00582D17">
              <w:rPr>
                <w:sz w:val="22"/>
                <w:szCs w:val="22"/>
              </w:rPr>
              <w:t>M030</w:t>
            </w:r>
          </w:p>
        </w:tc>
      </w:tr>
      <w:tr w:rsidR="008E2F96" w:rsidRPr="0050469B" w14:paraId="1F2C0392" w14:textId="77777777" w:rsidTr="00582D17">
        <w:tc>
          <w:tcPr>
            <w:tcW w:w="0" w:type="auto"/>
            <w:vAlign w:val="center"/>
          </w:tcPr>
          <w:p w14:paraId="3E36E763" w14:textId="77777777" w:rsidR="008E2F96" w:rsidRPr="00582D17" w:rsidRDefault="008E2F96" w:rsidP="00F628A7">
            <w:pPr>
              <w:spacing w:before="60" w:after="60"/>
              <w:jc w:val="center"/>
              <w:rPr>
                <w:sz w:val="22"/>
                <w:szCs w:val="22"/>
              </w:rPr>
            </w:pPr>
            <w:r w:rsidRPr="00582D17">
              <w:rPr>
                <w:sz w:val="22"/>
                <w:szCs w:val="22"/>
              </w:rPr>
              <w:t>403</w:t>
            </w:r>
          </w:p>
        </w:tc>
        <w:tc>
          <w:tcPr>
            <w:tcW w:w="0" w:type="auto"/>
            <w:vAlign w:val="center"/>
          </w:tcPr>
          <w:p w14:paraId="5B5798C8"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A8D0600" w14:textId="77777777" w:rsidR="008E2F96" w:rsidRPr="00582D17" w:rsidRDefault="008E2F96" w:rsidP="00F628A7">
            <w:pPr>
              <w:spacing w:before="60" w:after="60"/>
              <w:jc w:val="center"/>
              <w:rPr>
                <w:sz w:val="22"/>
                <w:szCs w:val="22"/>
              </w:rPr>
            </w:pPr>
            <w:r w:rsidRPr="00582D17">
              <w:rPr>
                <w:sz w:val="22"/>
                <w:szCs w:val="22"/>
              </w:rPr>
              <w:t>M031</w:t>
            </w:r>
          </w:p>
        </w:tc>
      </w:tr>
      <w:tr w:rsidR="008E2F96" w:rsidRPr="0050469B" w14:paraId="5EFE4231" w14:textId="77777777" w:rsidTr="00582D17">
        <w:tc>
          <w:tcPr>
            <w:tcW w:w="0" w:type="auto"/>
            <w:vAlign w:val="center"/>
          </w:tcPr>
          <w:p w14:paraId="7691BC25" w14:textId="77777777" w:rsidR="008E2F96" w:rsidRPr="00582D17" w:rsidRDefault="008E2F96" w:rsidP="00F628A7">
            <w:pPr>
              <w:spacing w:before="60" w:after="60"/>
              <w:jc w:val="center"/>
              <w:rPr>
                <w:sz w:val="22"/>
                <w:szCs w:val="22"/>
              </w:rPr>
            </w:pPr>
            <w:r w:rsidRPr="00582D17">
              <w:rPr>
                <w:sz w:val="22"/>
                <w:szCs w:val="22"/>
              </w:rPr>
              <w:t>404</w:t>
            </w:r>
          </w:p>
        </w:tc>
        <w:tc>
          <w:tcPr>
            <w:tcW w:w="0" w:type="auto"/>
            <w:vAlign w:val="center"/>
          </w:tcPr>
          <w:p w14:paraId="4FEBDBEA"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26607F3E"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0568F03E" w14:textId="77777777" w:rsidTr="00582D17">
        <w:tc>
          <w:tcPr>
            <w:tcW w:w="0" w:type="auto"/>
            <w:vAlign w:val="center"/>
          </w:tcPr>
          <w:p w14:paraId="5B3E3561" w14:textId="77777777" w:rsidR="008E2F96" w:rsidRPr="00582D17" w:rsidRDefault="008E2F96" w:rsidP="00F628A7">
            <w:pPr>
              <w:spacing w:before="60" w:after="60"/>
              <w:jc w:val="center"/>
              <w:rPr>
                <w:sz w:val="22"/>
                <w:szCs w:val="22"/>
              </w:rPr>
            </w:pPr>
            <w:r w:rsidRPr="00582D17">
              <w:rPr>
                <w:sz w:val="22"/>
                <w:szCs w:val="22"/>
              </w:rPr>
              <w:t>405</w:t>
            </w:r>
          </w:p>
        </w:tc>
        <w:tc>
          <w:tcPr>
            <w:tcW w:w="0" w:type="auto"/>
            <w:vAlign w:val="center"/>
          </w:tcPr>
          <w:p w14:paraId="7C92B36F"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22FAAA6E"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4018053B" w14:textId="77777777" w:rsidTr="00582D17">
        <w:tc>
          <w:tcPr>
            <w:tcW w:w="0" w:type="auto"/>
            <w:vAlign w:val="center"/>
          </w:tcPr>
          <w:p w14:paraId="25D5296E" w14:textId="77777777" w:rsidR="008E2F96" w:rsidRPr="00582D17" w:rsidRDefault="008E2F96" w:rsidP="00F628A7">
            <w:pPr>
              <w:spacing w:before="60" w:after="60"/>
              <w:jc w:val="center"/>
              <w:rPr>
                <w:sz w:val="22"/>
                <w:szCs w:val="22"/>
              </w:rPr>
            </w:pPr>
            <w:r w:rsidRPr="00582D17">
              <w:rPr>
                <w:sz w:val="22"/>
                <w:szCs w:val="22"/>
              </w:rPr>
              <w:t>406</w:t>
            </w:r>
          </w:p>
        </w:tc>
        <w:tc>
          <w:tcPr>
            <w:tcW w:w="0" w:type="auto"/>
            <w:vAlign w:val="center"/>
          </w:tcPr>
          <w:p w14:paraId="7DA32F8F"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78646F8A"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5E34CF1D" w14:textId="77777777" w:rsidTr="00582D17">
        <w:tc>
          <w:tcPr>
            <w:tcW w:w="0" w:type="auto"/>
            <w:vAlign w:val="center"/>
          </w:tcPr>
          <w:p w14:paraId="748D8B43" w14:textId="77777777" w:rsidR="008E2F96" w:rsidRPr="00582D17" w:rsidRDefault="008E2F96" w:rsidP="00F628A7">
            <w:pPr>
              <w:spacing w:before="60" w:after="60"/>
              <w:jc w:val="center"/>
              <w:rPr>
                <w:sz w:val="22"/>
                <w:szCs w:val="22"/>
              </w:rPr>
            </w:pPr>
            <w:r w:rsidRPr="00582D17">
              <w:rPr>
                <w:sz w:val="22"/>
                <w:szCs w:val="22"/>
              </w:rPr>
              <w:t>407</w:t>
            </w:r>
          </w:p>
        </w:tc>
        <w:tc>
          <w:tcPr>
            <w:tcW w:w="0" w:type="auto"/>
            <w:vAlign w:val="center"/>
          </w:tcPr>
          <w:p w14:paraId="75247994"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135926DE" w14:textId="77777777" w:rsidR="008E2F96" w:rsidRPr="00582D17" w:rsidRDefault="008E2F96" w:rsidP="00F628A7">
            <w:pPr>
              <w:spacing w:before="60" w:after="60"/>
              <w:jc w:val="center"/>
              <w:rPr>
                <w:sz w:val="22"/>
                <w:szCs w:val="22"/>
              </w:rPr>
            </w:pPr>
            <w:r w:rsidRPr="00582D17">
              <w:rPr>
                <w:sz w:val="22"/>
                <w:szCs w:val="22"/>
              </w:rPr>
              <w:t>M059</w:t>
            </w:r>
          </w:p>
        </w:tc>
      </w:tr>
      <w:tr w:rsidR="008E2F96" w:rsidRPr="0050469B" w14:paraId="3485E31A" w14:textId="77777777" w:rsidTr="00582D17">
        <w:tc>
          <w:tcPr>
            <w:tcW w:w="0" w:type="auto"/>
            <w:vAlign w:val="center"/>
          </w:tcPr>
          <w:p w14:paraId="2AFA7BC8" w14:textId="77777777" w:rsidR="008E2F96" w:rsidRPr="00582D17" w:rsidRDefault="008E2F96" w:rsidP="00F628A7">
            <w:pPr>
              <w:spacing w:before="60" w:after="60"/>
              <w:jc w:val="center"/>
              <w:rPr>
                <w:sz w:val="22"/>
                <w:szCs w:val="22"/>
              </w:rPr>
            </w:pPr>
            <w:r w:rsidRPr="00582D17">
              <w:rPr>
                <w:sz w:val="22"/>
                <w:szCs w:val="22"/>
              </w:rPr>
              <w:t>408</w:t>
            </w:r>
          </w:p>
        </w:tc>
        <w:tc>
          <w:tcPr>
            <w:tcW w:w="0" w:type="auto"/>
            <w:vAlign w:val="center"/>
          </w:tcPr>
          <w:p w14:paraId="666B5EE0"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023B28F" w14:textId="77777777" w:rsidR="008E2F96" w:rsidRPr="00582D17" w:rsidRDefault="008E2F96" w:rsidP="00F628A7">
            <w:pPr>
              <w:spacing w:before="60" w:after="60"/>
              <w:jc w:val="center"/>
              <w:rPr>
                <w:sz w:val="22"/>
                <w:szCs w:val="22"/>
              </w:rPr>
            </w:pPr>
            <w:r w:rsidRPr="00582D17">
              <w:rPr>
                <w:sz w:val="22"/>
                <w:szCs w:val="22"/>
              </w:rPr>
              <w:t>M060</w:t>
            </w:r>
          </w:p>
        </w:tc>
      </w:tr>
      <w:tr w:rsidR="008E2F96" w:rsidRPr="0050469B" w14:paraId="61121649" w14:textId="77777777" w:rsidTr="00582D17">
        <w:tc>
          <w:tcPr>
            <w:tcW w:w="0" w:type="auto"/>
            <w:vAlign w:val="center"/>
          </w:tcPr>
          <w:p w14:paraId="0F663D68" w14:textId="77777777" w:rsidR="008E2F96" w:rsidRPr="00582D17" w:rsidRDefault="008E2F96" w:rsidP="00F628A7">
            <w:pPr>
              <w:spacing w:before="60" w:after="60"/>
              <w:jc w:val="center"/>
              <w:rPr>
                <w:sz w:val="22"/>
                <w:szCs w:val="22"/>
              </w:rPr>
            </w:pPr>
            <w:r w:rsidRPr="00582D17">
              <w:rPr>
                <w:sz w:val="22"/>
                <w:szCs w:val="22"/>
              </w:rPr>
              <w:t>409</w:t>
            </w:r>
          </w:p>
        </w:tc>
        <w:tc>
          <w:tcPr>
            <w:tcW w:w="0" w:type="auto"/>
            <w:vAlign w:val="center"/>
          </w:tcPr>
          <w:p w14:paraId="604E73E7"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CC15CCE" w14:textId="77777777" w:rsidR="008E2F96" w:rsidRPr="00582D17" w:rsidRDefault="008E2F96" w:rsidP="00F628A7">
            <w:pPr>
              <w:spacing w:before="60" w:after="60"/>
              <w:jc w:val="center"/>
              <w:rPr>
                <w:sz w:val="22"/>
                <w:szCs w:val="22"/>
              </w:rPr>
            </w:pPr>
            <w:r w:rsidRPr="00582D17">
              <w:rPr>
                <w:sz w:val="22"/>
                <w:szCs w:val="22"/>
              </w:rPr>
              <w:t>M061</w:t>
            </w:r>
          </w:p>
        </w:tc>
      </w:tr>
      <w:tr w:rsidR="008E2F96" w:rsidRPr="0050469B" w14:paraId="58645416" w14:textId="77777777" w:rsidTr="00582D17">
        <w:tc>
          <w:tcPr>
            <w:tcW w:w="0" w:type="auto"/>
            <w:vAlign w:val="center"/>
          </w:tcPr>
          <w:p w14:paraId="0DEDEB5A" w14:textId="77777777" w:rsidR="008E2F96" w:rsidRPr="00582D17" w:rsidRDefault="008E2F96" w:rsidP="00F628A7">
            <w:pPr>
              <w:spacing w:before="60" w:after="60"/>
              <w:jc w:val="center"/>
              <w:rPr>
                <w:sz w:val="22"/>
                <w:szCs w:val="22"/>
              </w:rPr>
            </w:pPr>
            <w:r w:rsidRPr="00582D17">
              <w:rPr>
                <w:sz w:val="22"/>
                <w:szCs w:val="22"/>
              </w:rPr>
              <w:t>410</w:t>
            </w:r>
          </w:p>
        </w:tc>
        <w:tc>
          <w:tcPr>
            <w:tcW w:w="0" w:type="auto"/>
            <w:vAlign w:val="center"/>
          </w:tcPr>
          <w:p w14:paraId="7B6AA6B2"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589F40C" w14:textId="77777777" w:rsidR="008E2F96" w:rsidRPr="00582D17" w:rsidRDefault="008E2F96" w:rsidP="00F628A7">
            <w:pPr>
              <w:spacing w:before="60" w:after="60"/>
              <w:jc w:val="center"/>
              <w:rPr>
                <w:sz w:val="22"/>
                <w:szCs w:val="22"/>
              </w:rPr>
            </w:pPr>
            <w:r w:rsidRPr="00582D17">
              <w:rPr>
                <w:sz w:val="22"/>
                <w:szCs w:val="22"/>
              </w:rPr>
              <w:t>M070</w:t>
            </w:r>
          </w:p>
        </w:tc>
      </w:tr>
      <w:tr w:rsidR="008E2F96" w:rsidRPr="0050469B" w14:paraId="36DE740B" w14:textId="77777777" w:rsidTr="00582D17">
        <w:tc>
          <w:tcPr>
            <w:tcW w:w="0" w:type="auto"/>
            <w:vAlign w:val="center"/>
          </w:tcPr>
          <w:p w14:paraId="1BFAC721" w14:textId="77777777" w:rsidR="008E2F96" w:rsidRPr="00582D17" w:rsidRDefault="008E2F96" w:rsidP="00F628A7">
            <w:pPr>
              <w:spacing w:before="60" w:after="60"/>
              <w:jc w:val="center"/>
              <w:rPr>
                <w:sz w:val="22"/>
                <w:szCs w:val="22"/>
              </w:rPr>
            </w:pPr>
            <w:r w:rsidRPr="00582D17">
              <w:rPr>
                <w:sz w:val="22"/>
                <w:szCs w:val="22"/>
              </w:rPr>
              <w:t>411</w:t>
            </w:r>
          </w:p>
        </w:tc>
        <w:tc>
          <w:tcPr>
            <w:tcW w:w="0" w:type="auto"/>
            <w:vAlign w:val="center"/>
          </w:tcPr>
          <w:p w14:paraId="7EB60F7B"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297CE15D" w14:textId="77777777" w:rsidR="008E2F96" w:rsidRPr="00582D17" w:rsidRDefault="008E2F96" w:rsidP="00F628A7">
            <w:pPr>
              <w:spacing w:before="60" w:after="60"/>
              <w:jc w:val="center"/>
              <w:rPr>
                <w:sz w:val="22"/>
                <w:szCs w:val="22"/>
              </w:rPr>
            </w:pPr>
            <w:r w:rsidRPr="00582D17">
              <w:rPr>
                <w:sz w:val="22"/>
                <w:szCs w:val="22"/>
              </w:rPr>
              <w:t>M071</w:t>
            </w:r>
          </w:p>
        </w:tc>
      </w:tr>
      <w:tr w:rsidR="008E2F96" w:rsidRPr="0050469B" w14:paraId="2C59F3D0" w14:textId="77777777" w:rsidTr="00582D17">
        <w:tc>
          <w:tcPr>
            <w:tcW w:w="0" w:type="auto"/>
            <w:vAlign w:val="center"/>
          </w:tcPr>
          <w:p w14:paraId="0F1699DF" w14:textId="77777777" w:rsidR="008E2F96" w:rsidRPr="00582D17" w:rsidRDefault="008E2F96" w:rsidP="00F628A7">
            <w:pPr>
              <w:spacing w:before="60" w:after="60"/>
              <w:jc w:val="center"/>
              <w:rPr>
                <w:sz w:val="22"/>
                <w:szCs w:val="22"/>
              </w:rPr>
            </w:pPr>
            <w:r w:rsidRPr="00582D17">
              <w:rPr>
                <w:sz w:val="22"/>
                <w:szCs w:val="22"/>
              </w:rPr>
              <w:t>412</w:t>
            </w:r>
          </w:p>
        </w:tc>
        <w:tc>
          <w:tcPr>
            <w:tcW w:w="0" w:type="auto"/>
            <w:vAlign w:val="center"/>
          </w:tcPr>
          <w:p w14:paraId="7119CB9D"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05A52A71"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4535D130" w14:textId="77777777" w:rsidTr="00582D17">
        <w:tc>
          <w:tcPr>
            <w:tcW w:w="0" w:type="auto"/>
            <w:vAlign w:val="center"/>
          </w:tcPr>
          <w:p w14:paraId="11EB4656" w14:textId="77777777" w:rsidR="008E2F96" w:rsidRPr="00582D17" w:rsidRDefault="008E2F96" w:rsidP="00F628A7">
            <w:pPr>
              <w:spacing w:before="60" w:after="60"/>
              <w:jc w:val="center"/>
              <w:rPr>
                <w:sz w:val="22"/>
                <w:szCs w:val="22"/>
              </w:rPr>
            </w:pPr>
            <w:r w:rsidRPr="00582D17">
              <w:rPr>
                <w:sz w:val="22"/>
                <w:szCs w:val="22"/>
              </w:rPr>
              <w:t>413</w:t>
            </w:r>
          </w:p>
        </w:tc>
        <w:tc>
          <w:tcPr>
            <w:tcW w:w="0" w:type="auto"/>
            <w:vAlign w:val="center"/>
          </w:tcPr>
          <w:p w14:paraId="09F60792"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E8D139A" w14:textId="77777777" w:rsidR="008E2F96" w:rsidRPr="00582D17" w:rsidRDefault="008E2F96" w:rsidP="00F628A7">
            <w:pPr>
              <w:spacing w:before="60" w:after="60"/>
              <w:jc w:val="center"/>
              <w:rPr>
                <w:sz w:val="22"/>
                <w:szCs w:val="22"/>
              </w:rPr>
            </w:pPr>
            <w:r w:rsidRPr="00582D17">
              <w:rPr>
                <w:sz w:val="22"/>
                <w:szCs w:val="22"/>
              </w:rPr>
              <w:t>M094</w:t>
            </w:r>
          </w:p>
        </w:tc>
      </w:tr>
      <w:tr w:rsidR="008E2F96" w:rsidRPr="0050469B" w14:paraId="615B8415" w14:textId="77777777" w:rsidTr="00582D17">
        <w:tc>
          <w:tcPr>
            <w:tcW w:w="0" w:type="auto"/>
            <w:vAlign w:val="center"/>
          </w:tcPr>
          <w:p w14:paraId="3CA6FAE6" w14:textId="77777777" w:rsidR="008E2F96" w:rsidRPr="00582D17" w:rsidRDefault="008E2F96" w:rsidP="00F628A7">
            <w:pPr>
              <w:spacing w:before="60" w:after="60"/>
              <w:jc w:val="center"/>
              <w:rPr>
                <w:sz w:val="22"/>
                <w:szCs w:val="22"/>
              </w:rPr>
            </w:pPr>
            <w:r w:rsidRPr="00582D17">
              <w:rPr>
                <w:sz w:val="22"/>
                <w:szCs w:val="22"/>
              </w:rPr>
              <w:t>414</w:t>
            </w:r>
          </w:p>
        </w:tc>
        <w:tc>
          <w:tcPr>
            <w:tcW w:w="0" w:type="auto"/>
            <w:vAlign w:val="center"/>
          </w:tcPr>
          <w:p w14:paraId="6CF428F0"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6DD361CA" w14:textId="77777777" w:rsidR="008E2F96" w:rsidRPr="00582D17" w:rsidRDefault="008E2F96" w:rsidP="00F628A7">
            <w:pPr>
              <w:spacing w:before="60" w:after="60"/>
              <w:jc w:val="center"/>
              <w:rPr>
                <w:sz w:val="22"/>
                <w:szCs w:val="22"/>
              </w:rPr>
            </w:pPr>
            <w:r w:rsidRPr="00582D17">
              <w:rPr>
                <w:sz w:val="22"/>
                <w:szCs w:val="22"/>
              </w:rPr>
              <w:t>M095</w:t>
            </w:r>
          </w:p>
        </w:tc>
      </w:tr>
      <w:tr w:rsidR="008E2F96" w:rsidRPr="0050469B" w14:paraId="233168BE" w14:textId="77777777" w:rsidTr="00582D17">
        <w:tc>
          <w:tcPr>
            <w:tcW w:w="0" w:type="auto"/>
            <w:vAlign w:val="center"/>
          </w:tcPr>
          <w:p w14:paraId="0EE703A8" w14:textId="77777777" w:rsidR="008E2F96" w:rsidRPr="00582D17" w:rsidRDefault="008E2F96" w:rsidP="00F628A7">
            <w:pPr>
              <w:spacing w:before="60" w:after="60"/>
              <w:jc w:val="center"/>
              <w:rPr>
                <w:sz w:val="22"/>
                <w:szCs w:val="22"/>
              </w:rPr>
            </w:pPr>
            <w:r w:rsidRPr="00582D17">
              <w:rPr>
                <w:sz w:val="22"/>
                <w:szCs w:val="22"/>
              </w:rPr>
              <w:t>415</w:t>
            </w:r>
          </w:p>
        </w:tc>
        <w:tc>
          <w:tcPr>
            <w:tcW w:w="0" w:type="auto"/>
            <w:vAlign w:val="center"/>
          </w:tcPr>
          <w:p w14:paraId="4F83F855"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14DAA67B" w14:textId="77777777" w:rsidR="008E2F96" w:rsidRPr="00582D17" w:rsidRDefault="008E2F96" w:rsidP="00F628A7">
            <w:pPr>
              <w:spacing w:before="60" w:after="60"/>
              <w:jc w:val="center"/>
              <w:rPr>
                <w:sz w:val="22"/>
                <w:szCs w:val="22"/>
              </w:rPr>
            </w:pPr>
            <w:r w:rsidRPr="00582D17">
              <w:rPr>
                <w:sz w:val="22"/>
                <w:szCs w:val="22"/>
              </w:rPr>
              <w:t>M096</w:t>
            </w:r>
          </w:p>
        </w:tc>
      </w:tr>
      <w:tr w:rsidR="008E2F96" w:rsidRPr="0050469B" w14:paraId="213E15A4" w14:textId="77777777" w:rsidTr="00582D17">
        <w:tc>
          <w:tcPr>
            <w:tcW w:w="0" w:type="auto"/>
            <w:vAlign w:val="center"/>
          </w:tcPr>
          <w:p w14:paraId="398C135F" w14:textId="77777777" w:rsidR="008E2F96" w:rsidRPr="00582D17" w:rsidRDefault="008E2F96" w:rsidP="00F628A7">
            <w:pPr>
              <w:spacing w:before="60" w:after="60"/>
              <w:jc w:val="center"/>
              <w:rPr>
                <w:sz w:val="22"/>
                <w:szCs w:val="22"/>
              </w:rPr>
            </w:pPr>
            <w:r w:rsidRPr="00582D17">
              <w:rPr>
                <w:sz w:val="22"/>
                <w:szCs w:val="22"/>
              </w:rPr>
              <w:t>416</w:t>
            </w:r>
          </w:p>
        </w:tc>
        <w:tc>
          <w:tcPr>
            <w:tcW w:w="0" w:type="auto"/>
            <w:vAlign w:val="center"/>
          </w:tcPr>
          <w:p w14:paraId="4DCFEEE4"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3D0C7054"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50190839" w14:textId="77777777" w:rsidTr="00582D17">
        <w:tc>
          <w:tcPr>
            <w:tcW w:w="0" w:type="auto"/>
            <w:vAlign w:val="center"/>
          </w:tcPr>
          <w:p w14:paraId="65D10739" w14:textId="77777777" w:rsidR="008E2F96" w:rsidRPr="00582D17" w:rsidRDefault="008E2F96" w:rsidP="00F628A7">
            <w:pPr>
              <w:spacing w:before="60" w:after="60"/>
              <w:jc w:val="center"/>
              <w:rPr>
                <w:sz w:val="22"/>
                <w:szCs w:val="22"/>
              </w:rPr>
            </w:pPr>
            <w:r w:rsidRPr="00582D17">
              <w:rPr>
                <w:sz w:val="22"/>
                <w:szCs w:val="22"/>
              </w:rPr>
              <w:t>417</w:t>
            </w:r>
          </w:p>
        </w:tc>
        <w:tc>
          <w:tcPr>
            <w:tcW w:w="0" w:type="auto"/>
            <w:vAlign w:val="center"/>
          </w:tcPr>
          <w:p w14:paraId="1F0EFCF6"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D0B2862"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6A2E4861" w14:textId="77777777" w:rsidTr="00582D17">
        <w:tc>
          <w:tcPr>
            <w:tcW w:w="0" w:type="auto"/>
            <w:vAlign w:val="center"/>
          </w:tcPr>
          <w:p w14:paraId="6B5D5DA1" w14:textId="77777777" w:rsidR="008E2F96" w:rsidRPr="00582D17" w:rsidRDefault="008E2F96" w:rsidP="00F628A7">
            <w:pPr>
              <w:spacing w:before="60" w:after="60"/>
              <w:jc w:val="center"/>
              <w:rPr>
                <w:sz w:val="22"/>
                <w:szCs w:val="22"/>
              </w:rPr>
            </w:pPr>
            <w:r w:rsidRPr="00582D17">
              <w:rPr>
                <w:sz w:val="22"/>
                <w:szCs w:val="22"/>
              </w:rPr>
              <w:t>418</w:t>
            </w:r>
          </w:p>
        </w:tc>
        <w:tc>
          <w:tcPr>
            <w:tcW w:w="0" w:type="auto"/>
            <w:vAlign w:val="center"/>
          </w:tcPr>
          <w:p w14:paraId="77DDCB0B"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2C35205"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169A088B" w14:textId="77777777" w:rsidTr="00582D17">
        <w:tc>
          <w:tcPr>
            <w:tcW w:w="0" w:type="auto"/>
            <w:vAlign w:val="center"/>
          </w:tcPr>
          <w:p w14:paraId="0C9BA4C8" w14:textId="77777777" w:rsidR="008E2F96" w:rsidRPr="00582D17" w:rsidRDefault="008E2F96" w:rsidP="00F628A7">
            <w:pPr>
              <w:spacing w:before="60" w:after="60"/>
              <w:jc w:val="center"/>
              <w:rPr>
                <w:sz w:val="22"/>
                <w:szCs w:val="22"/>
              </w:rPr>
            </w:pPr>
            <w:r w:rsidRPr="00582D17">
              <w:rPr>
                <w:sz w:val="22"/>
                <w:szCs w:val="22"/>
              </w:rPr>
              <w:t>419</w:t>
            </w:r>
          </w:p>
        </w:tc>
        <w:tc>
          <w:tcPr>
            <w:tcW w:w="0" w:type="auto"/>
            <w:vAlign w:val="center"/>
          </w:tcPr>
          <w:p w14:paraId="4A0D4394"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79E66412"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35EAC2E0" w14:textId="77777777" w:rsidTr="00582D17">
        <w:tc>
          <w:tcPr>
            <w:tcW w:w="0" w:type="auto"/>
            <w:vAlign w:val="center"/>
          </w:tcPr>
          <w:p w14:paraId="2E4675AB" w14:textId="77777777" w:rsidR="008E2F96" w:rsidRPr="00582D17" w:rsidRDefault="008E2F96" w:rsidP="00F628A7">
            <w:pPr>
              <w:spacing w:before="60" w:after="60"/>
              <w:jc w:val="center"/>
              <w:rPr>
                <w:sz w:val="22"/>
                <w:szCs w:val="22"/>
              </w:rPr>
            </w:pPr>
            <w:r w:rsidRPr="00582D17">
              <w:rPr>
                <w:sz w:val="22"/>
                <w:szCs w:val="22"/>
              </w:rPr>
              <w:t>420</w:t>
            </w:r>
          </w:p>
        </w:tc>
        <w:tc>
          <w:tcPr>
            <w:tcW w:w="0" w:type="auto"/>
            <w:vAlign w:val="center"/>
          </w:tcPr>
          <w:p w14:paraId="601CEB4C"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507BBC11"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086C89FE" w14:textId="77777777" w:rsidTr="00582D17">
        <w:tc>
          <w:tcPr>
            <w:tcW w:w="0" w:type="auto"/>
            <w:vAlign w:val="center"/>
          </w:tcPr>
          <w:p w14:paraId="0A42D808" w14:textId="77777777" w:rsidR="008E2F96" w:rsidRPr="00582D17" w:rsidRDefault="008E2F96" w:rsidP="00F628A7">
            <w:pPr>
              <w:spacing w:before="60" w:after="60"/>
              <w:jc w:val="center"/>
              <w:rPr>
                <w:sz w:val="22"/>
                <w:szCs w:val="22"/>
              </w:rPr>
            </w:pPr>
            <w:r w:rsidRPr="00582D17">
              <w:rPr>
                <w:sz w:val="22"/>
                <w:szCs w:val="22"/>
              </w:rPr>
              <w:t>421</w:t>
            </w:r>
          </w:p>
        </w:tc>
        <w:tc>
          <w:tcPr>
            <w:tcW w:w="0" w:type="auto"/>
            <w:vAlign w:val="center"/>
          </w:tcPr>
          <w:p w14:paraId="4166576A"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E34534E"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25E21187" w14:textId="77777777" w:rsidTr="00582D17">
        <w:tc>
          <w:tcPr>
            <w:tcW w:w="0" w:type="auto"/>
            <w:vAlign w:val="center"/>
          </w:tcPr>
          <w:p w14:paraId="46F680A8" w14:textId="77777777" w:rsidR="008E2F96" w:rsidRPr="00582D17" w:rsidRDefault="008E2F96" w:rsidP="00F628A7">
            <w:pPr>
              <w:spacing w:before="60" w:after="60"/>
              <w:jc w:val="center"/>
              <w:rPr>
                <w:sz w:val="22"/>
                <w:szCs w:val="22"/>
              </w:rPr>
            </w:pPr>
            <w:r w:rsidRPr="00582D17">
              <w:rPr>
                <w:sz w:val="22"/>
                <w:szCs w:val="22"/>
              </w:rPr>
              <w:t>422</w:t>
            </w:r>
          </w:p>
        </w:tc>
        <w:tc>
          <w:tcPr>
            <w:tcW w:w="0" w:type="auto"/>
            <w:vAlign w:val="center"/>
          </w:tcPr>
          <w:p w14:paraId="79B28D63"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51E6FF6E"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3C6368B3" w14:textId="77777777" w:rsidTr="00582D17">
        <w:tc>
          <w:tcPr>
            <w:tcW w:w="0" w:type="auto"/>
            <w:vAlign w:val="center"/>
          </w:tcPr>
          <w:p w14:paraId="6CC73777" w14:textId="77777777" w:rsidR="008E2F96" w:rsidRPr="00582D17" w:rsidRDefault="008E2F96" w:rsidP="00F628A7">
            <w:pPr>
              <w:spacing w:before="60" w:after="60"/>
              <w:jc w:val="center"/>
              <w:rPr>
                <w:sz w:val="22"/>
                <w:szCs w:val="22"/>
              </w:rPr>
            </w:pPr>
            <w:r w:rsidRPr="00582D17">
              <w:rPr>
                <w:sz w:val="22"/>
                <w:szCs w:val="22"/>
              </w:rPr>
              <w:t>423</w:t>
            </w:r>
          </w:p>
        </w:tc>
        <w:tc>
          <w:tcPr>
            <w:tcW w:w="0" w:type="auto"/>
            <w:vAlign w:val="center"/>
          </w:tcPr>
          <w:p w14:paraId="31A7BEC0"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B4DA298"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6D80B18A" w14:textId="77777777" w:rsidTr="00582D17">
        <w:tc>
          <w:tcPr>
            <w:tcW w:w="0" w:type="auto"/>
            <w:vAlign w:val="center"/>
          </w:tcPr>
          <w:p w14:paraId="4CB47FCE" w14:textId="77777777" w:rsidR="008E2F96" w:rsidRPr="00582D17" w:rsidRDefault="008E2F96" w:rsidP="00F628A7">
            <w:pPr>
              <w:spacing w:before="60" w:after="60"/>
              <w:jc w:val="center"/>
              <w:rPr>
                <w:sz w:val="22"/>
                <w:szCs w:val="22"/>
              </w:rPr>
            </w:pPr>
            <w:r w:rsidRPr="00582D17">
              <w:rPr>
                <w:sz w:val="22"/>
                <w:szCs w:val="22"/>
              </w:rPr>
              <w:t>424</w:t>
            </w:r>
          </w:p>
        </w:tc>
        <w:tc>
          <w:tcPr>
            <w:tcW w:w="0" w:type="auto"/>
            <w:vAlign w:val="center"/>
          </w:tcPr>
          <w:p w14:paraId="4397E770"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35969937"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0F082E3B" w14:textId="77777777" w:rsidTr="00582D17">
        <w:tc>
          <w:tcPr>
            <w:tcW w:w="0" w:type="auto"/>
            <w:vAlign w:val="center"/>
          </w:tcPr>
          <w:p w14:paraId="7D27DDCF" w14:textId="77777777" w:rsidR="008E2F96" w:rsidRPr="00582D17" w:rsidRDefault="008E2F96" w:rsidP="00F628A7">
            <w:pPr>
              <w:spacing w:before="60" w:after="60"/>
              <w:jc w:val="center"/>
              <w:rPr>
                <w:sz w:val="22"/>
                <w:szCs w:val="22"/>
              </w:rPr>
            </w:pPr>
            <w:r w:rsidRPr="00582D17">
              <w:rPr>
                <w:sz w:val="22"/>
                <w:szCs w:val="22"/>
              </w:rPr>
              <w:t>425</w:t>
            </w:r>
          </w:p>
        </w:tc>
        <w:tc>
          <w:tcPr>
            <w:tcW w:w="0" w:type="auto"/>
            <w:vAlign w:val="center"/>
          </w:tcPr>
          <w:p w14:paraId="7D7556F1"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995486D" w14:textId="77777777" w:rsidR="008E2F96" w:rsidRPr="00582D17" w:rsidRDefault="008E2F96" w:rsidP="00F628A7">
            <w:pPr>
              <w:spacing w:before="60" w:after="60"/>
              <w:jc w:val="center"/>
              <w:rPr>
                <w:sz w:val="22"/>
                <w:szCs w:val="22"/>
              </w:rPr>
            </w:pPr>
            <w:r w:rsidRPr="00582D17">
              <w:rPr>
                <w:sz w:val="22"/>
                <w:szCs w:val="22"/>
              </w:rPr>
              <w:t>M027</w:t>
            </w:r>
          </w:p>
        </w:tc>
      </w:tr>
      <w:tr w:rsidR="008E2F96" w:rsidRPr="0050469B" w14:paraId="29C30C30" w14:textId="77777777" w:rsidTr="00582D17">
        <w:tc>
          <w:tcPr>
            <w:tcW w:w="0" w:type="auto"/>
            <w:vAlign w:val="center"/>
          </w:tcPr>
          <w:p w14:paraId="47E23C7D" w14:textId="77777777" w:rsidR="008E2F96" w:rsidRPr="00582D17" w:rsidRDefault="008E2F96" w:rsidP="00F628A7">
            <w:pPr>
              <w:spacing w:before="60" w:after="60"/>
              <w:jc w:val="center"/>
              <w:rPr>
                <w:sz w:val="22"/>
                <w:szCs w:val="22"/>
              </w:rPr>
            </w:pPr>
            <w:r w:rsidRPr="00582D17">
              <w:rPr>
                <w:sz w:val="22"/>
                <w:szCs w:val="22"/>
              </w:rPr>
              <w:t>426</w:t>
            </w:r>
          </w:p>
        </w:tc>
        <w:tc>
          <w:tcPr>
            <w:tcW w:w="0" w:type="auto"/>
            <w:vAlign w:val="center"/>
          </w:tcPr>
          <w:p w14:paraId="4D3763F2"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61022144"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0A6A8D0F" w14:textId="77777777" w:rsidTr="00582D17">
        <w:tc>
          <w:tcPr>
            <w:tcW w:w="0" w:type="auto"/>
            <w:vAlign w:val="center"/>
          </w:tcPr>
          <w:p w14:paraId="3AB76926" w14:textId="77777777" w:rsidR="008E2F96" w:rsidRPr="00582D17" w:rsidRDefault="008E2F96" w:rsidP="00F628A7">
            <w:pPr>
              <w:spacing w:before="60" w:after="60"/>
              <w:jc w:val="center"/>
              <w:rPr>
                <w:sz w:val="22"/>
                <w:szCs w:val="22"/>
              </w:rPr>
            </w:pPr>
            <w:r w:rsidRPr="00582D17">
              <w:rPr>
                <w:sz w:val="22"/>
                <w:szCs w:val="22"/>
              </w:rPr>
              <w:t>427</w:t>
            </w:r>
          </w:p>
        </w:tc>
        <w:tc>
          <w:tcPr>
            <w:tcW w:w="0" w:type="auto"/>
            <w:vAlign w:val="center"/>
          </w:tcPr>
          <w:p w14:paraId="2949BD3C"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CED65E4"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1AE2724F" w14:textId="77777777" w:rsidTr="00582D17">
        <w:tc>
          <w:tcPr>
            <w:tcW w:w="0" w:type="auto"/>
            <w:vAlign w:val="center"/>
          </w:tcPr>
          <w:p w14:paraId="34B238E3" w14:textId="77777777" w:rsidR="008E2F96" w:rsidRPr="00582D17" w:rsidRDefault="008E2F96" w:rsidP="00F628A7">
            <w:pPr>
              <w:spacing w:before="60" w:after="60"/>
              <w:jc w:val="center"/>
              <w:rPr>
                <w:sz w:val="22"/>
                <w:szCs w:val="22"/>
              </w:rPr>
            </w:pPr>
            <w:r w:rsidRPr="00582D17">
              <w:rPr>
                <w:sz w:val="22"/>
                <w:szCs w:val="22"/>
              </w:rPr>
              <w:t>428</w:t>
            </w:r>
          </w:p>
        </w:tc>
        <w:tc>
          <w:tcPr>
            <w:tcW w:w="0" w:type="auto"/>
            <w:vAlign w:val="center"/>
          </w:tcPr>
          <w:p w14:paraId="343D3E66"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2C8F920B"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4D36A67D" w14:textId="77777777" w:rsidTr="00582D17">
        <w:tc>
          <w:tcPr>
            <w:tcW w:w="0" w:type="auto"/>
            <w:vAlign w:val="center"/>
          </w:tcPr>
          <w:p w14:paraId="7C481105" w14:textId="77777777" w:rsidR="008E2F96" w:rsidRPr="00582D17" w:rsidRDefault="008E2F96" w:rsidP="00F628A7">
            <w:pPr>
              <w:spacing w:before="60" w:after="60"/>
              <w:jc w:val="center"/>
              <w:rPr>
                <w:sz w:val="22"/>
                <w:szCs w:val="22"/>
              </w:rPr>
            </w:pPr>
            <w:r w:rsidRPr="00582D17">
              <w:rPr>
                <w:sz w:val="22"/>
                <w:szCs w:val="22"/>
              </w:rPr>
              <w:t>429</w:t>
            </w:r>
          </w:p>
        </w:tc>
        <w:tc>
          <w:tcPr>
            <w:tcW w:w="0" w:type="auto"/>
            <w:vAlign w:val="center"/>
          </w:tcPr>
          <w:p w14:paraId="73C1E23A"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7010BD2F"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4097920C" w14:textId="77777777" w:rsidTr="00582D17">
        <w:tc>
          <w:tcPr>
            <w:tcW w:w="0" w:type="auto"/>
            <w:vAlign w:val="center"/>
          </w:tcPr>
          <w:p w14:paraId="449DF156" w14:textId="77777777" w:rsidR="008E2F96" w:rsidRPr="00582D17" w:rsidRDefault="008E2F96" w:rsidP="00F628A7">
            <w:pPr>
              <w:spacing w:before="60" w:after="60"/>
              <w:jc w:val="center"/>
              <w:rPr>
                <w:sz w:val="22"/>
                <w:szCs w:val="22"/>
              </w:rPr>
            </w:pPr>
            <w:r w:rsidRPr="00582D17">
              <w:rPr>
                <w:sz w:val="22"/>
                <w:szCs w:val="22"/>
              </w:rPr>
              <w:t>430</w:t>
            </w:r>
          </w:p>
        </w:tc>
        <w:tc>
          <w:tcPr>
            <w:tcW w:w="0" w:type="auto"/>
            <w:vAlign w:val="center"/>
          </w:tcPr>
          <w:p w14:paraId="7A40479B"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F07FD92"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3A286692" w14:textId="77777777" w:rsidTr="00582D17">
        <w:tc>
          <w:tcPr>
            <w:tcW w:w="0" w:type="auto"/>
            <w:vAlign w:val="center"/>
          </w:tcPr>
          <w:p w14:paraId="11CA9F31" w14:textId="77777777" w:rsidR="008E2F96" w:rsidRPr="00582D17" w:rsidRDefault="008E2F96" w:rsidP="00F628A7">
            <w:pPr>
              <w:spacing w:before="60" w:after="60"/>
              <w:jc w:val="center"/>
              <w:rPr>
                <w:sz w:val="22"/>
                <w:szCs w:val="22"/>
              </w:rPr>
            </w:pPr>
            <w:r w:rsidRPr="00582D17">
              <w:rPr>
                <w:sz w:val="22"/>
                <w:szCs w:val="22"/>
              </w:rPr>
              <w:t>431</w:t>
            </w:r>
          </w:p>
        </w:tc>
        <w:tc>
          <w:tcPr>
            <w:tcW w:w="0" w:type="auto"/>
            <w:vAlign w:val="center"/>
          </w:tcPr>
          <w:p w14:paraId="2549E38F"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EABA6BD"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118A090C" w14:textId="77777777" w:rsidTr="00582D17">
        <w:tc>
          <w:tcPr>
            <w:tcW w:w="0" w:type="auto"/>
            <w:vAlign w:val="center"/>
          </w:tcPr>
          <w:p w14:paraId="3AF3B493" w14:textId="77777777" w:rsidR="008E2F96" w:rsidRPr="00582D17" w:rsidRDefault="008E2F96" w:rsidP="00F628A7">
            <w:pPr>
              <w:spacing w:before="60" w:after="60"/>
              <w:jc w:val="center"/>
              <w:rPr>
                <w:sz w:val="22"/>
                <w:szCs w:val="22"/>
              </w:rPr>
            </w:pPr>
            <w:r w:rsidRPr="00582D17">
              <w:rPr>
                <w:sz w:val="22"/>
                <w:szCs w:val="22"/>
              </w:rPr>
              <w:t>432</w:t>
            </w:r>
          </w:p>
        </w:tc>
        <w:tc>
          <w:tcPr>
            <w:tcW w:w="0" w:type="auto"/>
            <w:vAlign w:val="center"/>
          </w:tcPr>
          <w:p w14:paraId="32633475"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22E04A2B"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6ED7E8A5" w14:textId="77777777" w:rsidTr="00582D17">
        <w:tc>
          <w:tcPr>
            <w:tcW w:w="0" w:type="auto"/>
            <w:vAlign w:val="center"/>
          </w:tcPr>
          <w:p w14:paraId="7789D863" w14:textId="77777777" w:rsidR="008E2F96" w:rsidRPr="00582D17" w:rsidRDefault="008E2F96" w:rsidP="00F628A7">
            <w:pPr>
              <w:spacing w:before="60" w:after="60"/>
              <w:jc w:val="center"/>
              <w:rPr>
                <w:sz w:val="22"/>
                <w:szCs w:val="22"/>
              </w:rPr>
            </w:pPr>
            <w:r w:rsidRPr="00582D17">
              <w:rPr>
                <w:sz w:val="22"/>
                <w:szCs w:val="22"/>
              </w:rPr>
              <w:t>433</w:t>
            </w:r>
          </w:p>
        </w:tc>
        <w:tc>
          <w:tcPr>
            <w:tcW w:w="0" w:type="auto"/>
            <w:vAlign w:val="center"/>
          </w:tcPr>
          <w:p w14:paraId="7E3F55A8"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5EC60C6F" w14:textId="77777777" w:rsidR="008E2F96" w:rsidRPr="00582D17" w:rsidRDefault="008E2F96" w:rsidP="00F628A7">
            <w:pPr>
              <w:spacing w:before="60" w:after="60"/>
              <w:jc w:val="center"/>
              <w:rPr>
                <w:sz w:val="22"/>
                <w:szCs w:val="22"/>
              </w:rPr>
            </w:pPr>
            <w:r w:rsidRPr="00582D17">
              <w:rPr>
                <w:sz w:val="22"/>
                <w:szCs w:val="22"/>
              </w:rPr>
              <w:t>M066</w:t>
            </w:r>
          </w:p>
        </w:tc>
      </w:tr>
      <w:tr w:rsidR="008E2F96" w:rsidRPr="0050469B" w14:paraId="0F8D77D2" w14:textId="77777777" w:rsidTr="00582D17">
        <w:tc>
          <w:tcPr>
            <w:tcW w:w="0" w:type="auto"/>
            <w:vAlign w:val="center"/>
          </w:tcPr>
          <w:p w14:paraId="6C04F87A" w14:textId="77777777" w:rsidR="008E2F96" w:rsidRPr="00582D17" w:rsidRDefault="008E2F96" w:rsidP="00F628A7">
            <w:pPr>
              <w:spacing w:before="60" w:after="60"/>
              <w:jc w:val="center"/>
              <w:rPr>
                <w:sz w:val="22"/>
                <w:szCs w:val="22"/>
              </w:rPr>
            </w:pPr>
            <w:r w:rsidRPr="00582D17">
              <w:rPr>
                <w:sz w:val="22"/>
                <w:szCs w:val="22"/>
              </w:rPr>
              <w:t>434</w:t>
            </w:r>
          </w:p>
        </w:tc>
        <w:tc>
          <w:tcPr>
            <w:tcW w:w="0" w:type="auto"/>
            <w:vAlign w:val="center"/>
          </w:tcPr>
          <w:p w14:paraId="15BD47F3"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97DF0D9" w14:textId="77777777" w:rsidR="008E2F96" w:rsidRPr="00582D17" w:rsidRDefault="008E2F96" w:rsidP="00F628A7">
            <w:pPr>
              <w:spacing w:before="60" w:after="60"/>
              <w:jc w:val="center"/>
              <w:rPr>
                <w:sz w:val="22"/>
                <w:szCs w:val="22"/>
              </w:rPr>
            </w:pPr>
            <w:r w:rsidRPr="00582D17">
              <w:rPr>
                <w:sz w:val="22"/>
                <w:szCs w:val="22"/>
              </w:rPr>
              <w:t>M067</w:t>
            </w:r>
          </w:p>
        </w:tc>
      </w:tr>
      <w:tr w:rsidR="008E2F96" w:rsidRPr="0050469B" w14:paraId="2D2C65A7" w14:textId="77777777" w:rsidTr="00582D17">
        <w:tc>
          <w:tcPr>
            <w:tcW w:w="0" w:type="auto"/>
            <w:vAlign w:val="center"/>
          </w:tcPr>
          <w:p w14:paraId="413A759A" w14:textId="77777777" w:rsidR="008E2F96" w:rsidRPr="00582D17" w:rsidRDefault="008E2F96" w:rsidP="00F628A7">
            <w:pPr>
              <w:spacing w:before="60" w:after="60"/>
              <w:jc w:val="center"/>
              <w:rPr>
                <w:sz w:val="22"/>
                <w:szCs w:val="22"/>
              </w:rPr>
            </w:pPr>
            <w:r w:rsidRPr="00582D17">
              <w:rPr>
                <w:sz w:val="22"/>
                <w:szCs w:val="22"/>
              </w:rPr>
              <w:t>435</w:t>
            </w:r>
          </w:p>
        </w:tc>
        <w:tc>
          <w:tcPr>
            <w:tcW w:w="0" w:type="auto"/>
            <w:vAlign w:val="center"/>
          </w:tcPr>
          <w:p w14:paraId="7ABE6544"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753FD71D" w14:textId="77777777" w:rsidR="008E2F96" w:rsidRPr="00582D17" w:rsidRDefault="008E2F96" w:rsidP="00F628A7">
            <w:pPr>
              <w:spacing w:before="60" w:after="60"/>
              <w:jc w:val="center"/>
              <w:rPr>
                <w:sz w:val="22"/>
                <w:szCs w:val="22"/>
              </w:rPr>
            </w:pPr>
            <w:r w:rsidRPr="00582D17">
              <w:rPr>
                <w:sz w:val="22"/>
                <w:szCs w:val="22"/>
              </w:rPr>
              <w:t>M068</w:t>
            </w:r>
          </w:p>
        </w:tc>
      </w:tr>
      <w:tr w:rsidR="008E2F96" w:rsidRPr="0050469B" w14:paraId="177DFDD5" w14:textId="77777777" w:rsidTr="00582D17">
        <w:tc>
          <w:tcPr>
            <w:tcW w:w="0" w:type="auto"/>
            <w:vAlign w:val="center"/>
          </w:tcPr>
          <w:p w14:paraId="1B4483B9" w14:textId="77777777" w:rsidR="008E2F96" w:rsidRPr="00582D17" w:rsidRDefault="008E2F96" w:rsidP="00F628A7">
            <w:pPr>
              <w:spacing w:before="60" w:after="60"/>
              <w:jc w:val="center"/>
              <w:rPr>
                <w:sz w:val="22"/>
                <w:szCs w:val="22"/>
              </w:rPr>
            </w:pPr>
            <w:r w:rsidRPr="00582D17">
              <w:rPr>
                <w:sz w:val="22"/>
                <w:szCs w:val="22"/>
              </w:rPr>
              <w:t>436</w:t>
            </w:r>
          </w:p>
        </w:tc>
        <w:tc>
          <w:tcPr>
            <w:tcW w:w="0" w:type="auto"/>
            <w:vAlign w:val="center"/>
          </w:tcPr>
          <w:p w14:paraId="2E7E11B2"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3579AA10" w14:textId="77777777" w:rsidR="008E2F96" w:rsidRPr="00582D17" w:rsidRDefault="008E2F96" w:rsidP="00F628A7">
            <w:pPr>
              <w:spacing w:before="60" w:after="60"/>
              <w:jc w:val="center"/>
              <w:rPr>
                <w:sz w:val="22"/>
                <w:szCs w:val="22"/>
              </w:rPr>
            </w:pPr>
            <w:r w:rsidRPr="00582D17">
              <w:rPr>
                <w:sz w:val="22"/>
                <w:szCs w:val="22"/>
              </w:rPr>
              <w:t>M069</w:t>
            </w:r>
          </w:p>
        </w:tc>
      </w:tr>
      <w:tr w:rsidR="008E2F96" w:rsidRPr="0050469B" w14:paraId="5F32F138" w14:textId="77777777" w:rsidTr="00582D17">
        <w:tc>
          <w:tcPr>
            <w:tcW w:w="0" w:type="auto"/>
            <w:vAlign w:val="center"/>
          </w:tcPr>
          <w:p w14:paraId="577F9BEF" w14:textId="77777777" w:rsidR="008E2F96" w:rsidRPr="00582D17" w:rsidRDefault="008E2F96" w:rsidP="00F628A7">
            <w:pPr>
              <w:spacing w:before="60" w:after="60"/>
              <w:jc w:val="center"/>
              <w:rPr>
                <w:sz w:val="22"/>
                <w:szCs w:val="22"/>
              </w:rPr>
            </w:pPr>
            <w:r w:rsidRPr="00582D17">
              <w:rPr>
                <w:sz w:val="22"/>
                <w:szCs w:val="22"/>
              </w:rPr>
              <w:t>437</w:t>
            </w:r>
          </w:p>
        </w:tc>
        <w:tc>
          <w:tcPr>
            <w:tcW w:w="0" w:type="auto"/>
            <w:vAlign w:val="center"/>
          </w:tcPr>
          <w:p w14:paraId="558E0B92"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455EC185" w14:textId="77777777" w:rsidR="008E2F96" w:rsidRPr="00582D17" w:rsidRDefault="008E2F96" w:rsidP="00F628A7">
            <w:pPr>
              <w:spacing w:before="60" w:after="60"/>
              <w:jc w:val="center"/>
              <w:rPr>
                <w:sz w:val="22"/>
                <w:szCs w:val="22"/>
              </w:rPr>
            </w:pPr>
            <w:r w:rsidRPr="00582D17">
              <w:rPr>
                <w:sz w:val="22"/>
                <w:szCs w:val="22"/>
              </w:rPr>
              <w:t>M072</w:t>
            </w:r>
          </w:p>
        </w:tc>
      </w:tr>
      <w:tr w:rsidR="008E2F96" w:rsidRPr="0050469B" w14:paraId="773BEEC2" w14:textId="77777777" w:rsidTr="00582D17">
        <w:tc>
          <w:tcPr>
            <w:tcW w:w="0" w:type="auto"/>
            <w:vAlign w:val="center"/>
          </w:tcPr>
          <w:p w14:paraId="405CCC62" w14:textId="77777777" w:rsidR="008E2F96" w:rsidRPr="00582D17" w:rsidRDefault="008E2F96" w:rsidP="00F628A7">
            <w:pPr>
              <w:spacing w:before="60" w:after="60"/>
              <w:jc w:val="center"/>
              <w:rPr>
                <w:sz w:val="22"/>
                <w:szCs w:val="22"/>
              </w:rPr>
            </w:pPr>
            <w:r w:rsidRPr="00582D17">
              <w:rPr>
                <w:sz w:val="22"/>
                <w:szCs w:val="22"/>
              </w:rPr>
              <w:t>438</w:t>
            </w:r>
          </w:p>
        </w:tc>
        <w:tc>
          <w:tcPr>
            <w:tcW w:w="0" w:type="auto"/>
            <w:vAlign w:val="center"/>
          </w:tcPr>
          <w:p w14:paraId="431999AD"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48296607" w14:textId="77777777" w:rsidR="008E2F96" w:rsidRPr="00582D17" w:rsidRDefault="008E2F96" w:rsidP="00F628A7">
            <w:pPr>
              <w:spacing w:before="60" w:after="60"/>
              <w:jc w:val="center"/>
              <w:rPr>
                <w:sz w:val="22"/>
                <w:szCs w:val="22"/>
              </w:rPr>
            </w:pPr>
            <w:r w:rsidRPr="00582D17">
              <w:rPr>
                <w:sz w:val="22"/>
                <w:szCs w:val="22"/>
              </w:rPr>
              <w:t>M073</w:t>
            </w:r>
          </w:p>
        </w:tc>
      </w:tr>
      <w:tr w:rsidR="008E2F96" w:rsidRPr="0050469B" w14:paraId="020191ED" w14:textId="77777777" w:rsidTr="00582D17">
        <w:tc>
          <w:tcPr>
            <w:tcW w:w="0" w:type="auto"/>
            <w:vAlign w:val="center"/>
          </w:tcPr>
          <w:p w14:paraId="51438EF9" w14:textId="77777777" w:rsidR="008E2F96" w:rsidRPr="00582D17" w:rsidRDefault="008E2F96" w:rsidP="00F628A7">
            <w:pPr>
              <w:spacing w:before="60" w:after="60"/>
              <w:jc w:val="center"/>
              <w:rPr>
                <w:sz w:val="22"/>
                <w:szCs w:val="22"/>
              </w:rPr>
            </w:pPr>
            <w:r w:rsidRPr="00582D17">
              <w:rPr>
                <w:sz w:val="22"/>
                <w:szCs w:val="22"/>
              </w:rPr>
              <w:t>439</w:t>
            </w:r>
          </w:p>
        </w:tc>
        <w:tc>
          <w:tcPr>
            <w:tcW w:w="0" w:type="auto"/>
            <w:vAlign w:val="center"/>
          </w:tcPr>
          <w:p w14:paraId="27D0C219"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EB2F22E" w14:textId="77777777" w:rsidR="008E2F96" w:rsidRPr="00582D17" w:rsidRDefault="008E2F96" w:rsidP="00F628A7">
            <w:pPr>
              <w:spacing w:before="60" w:after="60"/>
              <w:jc w:val="center"/>
              <w:rPr>
                <w:sz w:val="22"/>
                <w:szCs w:val="22"/>
              </w:rPr>
            </w:pPr>
            <w:r w:rsidRPr="00582D17">
              <w:rPr>
                <w:sz w:val="22"/>
                <w:szCs w:val="22"/>
              </w:rPr>
              <w:t>M075</w:t>
            </w:r>
          </w:p>
        </w:tc>
      </w:tr>
      <w:tr w:rsidR="008E2F96" w:rsidRPr="0050469B" w14:paraId="30540BAC" w14:textId="77777777" w:rsidTr="00582D17">
        <w:tc>
          <w:tcPr>
            <w:tcW w:w="0" w:type="auto"/>
            <w:vAlign w:val="center"/>
          </w:tcPr>
          <w:p w14:paraId="1147E1F4" w14:textId="77777777" w:rsidR="008E2F96" w:rsidRPr="00582D17" w:rsidRDefault="008E2F96" w:rsidP="00F628A7">
            <w:pPr>
              <w:spacing w:before="60" w:after="60"/>
              <w:jc w:val="center"/>
              <w:rPr>
                <w:sz w:val="22"/>
                <w:szCs w:val="22"/>
              </w:rPr>
            </w:pPr>
            <w:r w:rsidRPr="00582D17">
              <w:rPr>
                <w:sz w:val="22"/>
                <w:szCs w:val="22"/>
              </w:rPr>
              <w:t>440</w:t>
            </w:r>
          </w:p>
        </w:tc>
        <w:tc>
          <w:tcPr>
            <w:tcW w:w="0" w:type="auto"/>
            <w:vAlign w:val="center"/>
          </w:tcPr>
          <w:p w14:paraId="0DB4119B"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5014281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585CE26F" w14:textId="77777777" w:rsidTr="00582D17">
        <w:tc>
          <w:tcPr>
            <w:tcW w:w="0" w:type="auto"/>
            <w:vAlign w:val="center"/>
          </w:tcPr>
          <w:p w14:paraId="23509A3B" w14:textId="77777777" w:rsidR="008E2F96" w:rsidRPr="00582D17" w:rsidRDefault="008E2F96" w:rsidP="00F628A7">
            <w:pPr>
              <w:spacing w:before="60" w:after="60"/>
              <w:jc w:val="center"/>
              <w:rPr>
                <w:sz w:val="22"/>
                <w:szCs w:val="22"/>
              </w:rPr>
            </w:pPr>
            <w:r w:rsidRPr="00582D17">
              <w:rPr>
                <w:sz w:val="22"/>
                <w:szCs w:val="22"/>
              </w:rPr>
              <w:t>441</w:t>
            </w:r>
          </w:p>
        </w:tc>
        <w:tc>
          <w:tcPr>
            <w:tcW w:w="0" w:type="auto"/>
            <w:vAlign w:val="center"/>
          </w:tcPr>
          <w:p w14:paraId="66398D9E"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48FACB7A"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2513AD30" w14:textId="77777777" w:rsidTr="00582D17">
        <w:tc>
          <w:tcPr>
            <w:tcW w:w="0" w:type="auto"/>
            <w:vAlign w:val="center"/>
          </w:tcPr>
          <w:p w14:paraId="7E67915D" w14:textId="77777777" w:rsidR="008E2F96" w:rsidRPr="00582D17" w:rsidRDefault="008E2F96" w:rsidP="00F628A7">
            <w:pPr>
              <w:spacing w:before="60" w:after="60"/>
              <w:jc w:val="center"/>
              <w:rPr>
                <w:sz w:val="22"/>
                <w:szCs w:val="22"/>
              </w:rPr>
            </w:pPr>
            <w:r w:rsidRPr="00582D17">
              <w:rPr>
                <w:sz w:val="22"/>
                <w:szCs w:val="22"/>
              </w:rPr>
              <w:t>442</w:t>
            </w:r>
          </w:p>
        </w:tc>
        <w:tc>
          <w:tcPr>
            <w:tcW w:w="0" w:type="auto"/>
            <w:vAlign w:val="center"/>
          </w:tcPr>
          <w:p w14:paraId="6640A334"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58C1FCFF"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4BA7BF96" w14:textId="77777777" w:rsidTr="00582D17">
        <w:tc>
          <w:tcPr>
            <w:tcW w:w="0" w:type="auto"/>
            <w:vAlign w:val="center"/>
          </w:tcPr>
          <w:p w14:paraId="7EE7C926" w14:textId="77777777" w:rsidR="008E2F96" w:rsidRPr="00582D17" w:rsidRDefault="008E2F96" w:rsidP="00F628A7">
            <w:pPr>
              <w:spacing w:before="60" w:after="60"/>
              <w:jc w:val="center"/>
              <w:rPr>
                <w:sz w:val="22"/>
                <w:szCs w:val="22"/>
              </w:rPr>
            </w:pPr>
            <w:r w:rsidRPr="00582D17">
              <w:rPr>
                <w:sz w:val="22"/>
                <w:szCs w:val="22"/>
              </w:rPr>
              <w:t>443</w:t>
            </w:r>
          </w:p>
        </w:tc>
        <w:tc>
          <w:tcPr>
            <w:tcW w:w="0" w:type="auto"/>
            <w:vAlign w:val="center"/>
          </w:tcPr>
          <w:p w14:paraId="1D1CB849"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71D67732"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375BAA4A" w14:textId="77777777" w:rsidTr="00582D17">
        <w:tc>
          <w:tcPr>
            <w:tcW w:w="0" w:type="auto"/>
            <w:vAlign w:val="center"/>
          </w:tcPr>
          <w:p w14:paraId="7D6DB23C" w14:textId="77777777" w:rsidR="008E2F96" w:rsidRPr="00582D17" w:rsidRDefault="008E2F96" w:rsidP="00F628A7">
            <w:pPr>
              <w:spacing w:before="60" w:after="60"/>
              <w:jc w:val="center"/>
              <w:rPr>
                <w:sz w:val="22"/>
                <w:szCs w:val="22"/>
              </w:rPr>
            </w:pPr>
            <w:r w:rsidRPr="00582D17">
              <w:rPr>
                <w:sz w:val="22"/>
                <w:szCs w:val="22"/>
              </w:rPr>
              <w:t>444</w:t>
            </w:r>
          </w:p>
        </w:tc>
        <w:tc>
          <w:tcPr>
            <w:tcW w:w="0" w:type="auto"/>
            <w:vAlign w:val="center"/>
          </w:tcPr>
          <w:p w14:paraId="745B9258"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780A1F32" w14:textId="77777777" w:rsidR="008E2F96" w:rsidRPr="00582D17" w:rsidRDefault="008E2F96" w:rsidP="00F628A7">
            <w:pPr>
              <w:spacing w:before="60" w:after="60"/>
              <w:jc w:val="center"/>
              <w:rPr>
                <w:sz w:val="22"/>
                <w:szCs w:val="22"/>
              </w:rPr>
            </w:pPr>
            <w:r w:rsidRPr="00582D17">
              <w:rPr>
                <w:sz w:val="22"/>
                <w:szCs w:val="22"/>
              </w:rPr>
              <w:t>M036</w:t>
            </w:r>
          </w:p>
        </w:tc>
      </w:tr>
      <w:tr w:rsidR="008E2F96" w:rsidRPr="0050469B" w14:paraId="71933110" w14:textId="77777777" w:rsidTr="00582D17">
        <w:tc>
          <w:tcPr>
            <w:tcW w:w="0" w:type="auto"/>
            <w:vAlign w:val="center"/>
          </w:tcPr>
          <w:p w14:paraId="52A0ACBA" w14:textId="77777777" w:rsidR="008E2F96" w:rsidRPr="00582D17" w:rsidRDefault="008E2F96" w:rsidP="00F628A7">
            <w:pPr>
              <w:spacing w:before="60" w:after="60"/>
              <w:jc w:val="center"/>
              <w:rPr>
                <w:sz w:val="22"/>
                <w:szCs w:val="22"/>
              </w:rPr>
            </w:pPr>
            <w:r w:rsidRPr="00582D17">
              <w:rPr>
                <w:sz w:val="22"/>
                <w:szCs w:val="22"/>
              </w:rPr>
              <w:t>445</w:t>
            </w:r>
          </w:p>
        </w:tc>
        <w:tc>
          <w:tcPr>
            <w:tcW w:w="0" w:type="auto"/>
            <w:vAlign w:val="center"/>
          </w:tcPr>
          <w:p w14:paraId="790F3F39"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58F95DE0" w14:textId="77777777" w:rsidR="008E2F96" w:rsidRPr="00582D17" w:rsidRDefault="008E2F96" w:rsidP="00F628A7">
            <w:pPr>
              <w:spacing w:before="60" w:after="60"/>
              <w:jc w:val="center"/>
              <w:rPr>
                <w:sz w:val="22"/>
                <w:szCs w:val="22"/>
              </w:rPr>
            </w:pPr>
            <w:r w:rsidRPr="00582D17">
              <w:rPr>
                <w:sz w:val="22"/>
                <w:szCs w:val="22"/>
              </w:rPr>
              <w:t>M065</w:t>
            </w:r>
          </w:p>
        </w:tc>
      </w:tr>
      <w:tr w:rsidR="008E2F96" w:rsidRPr="0050469B" w14:paraId="4780BB1A" w14:textId="77777777" w:rsidTr="00582D17">
        <w:tc>
          <w:tcPr>
            <w:tcW w:w="0" w:type="auto"/>
            <w:vAlign w:val="center"/>
          </w:tcPr>
          <w:p w14:paraId="36CE3916" w14:textId="77777777" w:rsidR="008E2F96" w:rsidRPr="00582D17" w:rsidRDefault="008E2F96" w:rsidP="00F628A7">
            <w:pPr>
              <w:spacing w:before="60" w:after="60"/>
              <w:jc w:val="center"/>
              <w:rPr>
                <w:sz w:val="22"/>
                <w:szCs w:val="22"/>
              </w:rPr>
            </w:pPr>
            <w:r w:rsidRPr="00582D17">
              <w:rPr>
                <w:sz w:val="22"/>
                <w:szCs w:val="22"/>
              </w:rPr>
              <w:t>446</w:t>
            </w:r>
          </w:p>
        </w:tc>
        <w:tc>
          <w:tcPr>
            <w:tcW w:w="0" w:type="auto"/>
            <w:vAlign w:val="center"/>
          </w:tcPr>
          <w:p w14:paraId="2070C7A7"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21A81029" w14:textId="77777777" w:rsidR="008E2F96" w:rsidRPr="00582D17" w:rsidRDefault="008E2F96" w:rsidP="00F628A7">
            <w:pPr>
              <w:spacing w:before="60" w:after="60"/>
              <w:jc w:val="center"/>
              <w:rPr>
                <w:sz w:val="22"/>
                <w:szCs w:val="22"/>
              </w:rPr>
            </w:pPr>
            <w:r w:rsidRPr="00582D17">
              <w:rPr>
                <w:sz w:val="22"/>
                <w:szCs w:val="22"/>
              </w:rPr>
              <w:t>M066</w:t>
            </w:r>
          </w:p>
        </w:tc>
      </w:tr>
      <w:tr w:rsidR="008E2F96" w:rsidRPr="0050469B" w14:paraId="608E4F81" w14:textId="77777777" w:rsidTr="00582D17">
        <w:tc>
          <w:tcPr>
            <w:tcW w:w="0" w:type="auto"/>
            <w:vAlign w:val="center"/>
          </w:tcPr>
          <w:p w14:paraId="3096B5DA" w14:textId="77777777" w:rsidR="008E2F96" w:rsidRPr="00582D17" w:rsidRDefault="008E2F96" w:rsidP="00F628A7">
            <w:pPr>
              <w:spacing w:before="60" w:after="60"/>
              <w:jc w:val="center"/>
              <w:rPr>
                <w:sz w:val="22"/>
                <w:szCs w:val="22"/>
              </w:rPr>
            </w:pPr>
            <w:r w:rsidRPr="00582D17">
              <w:rPr>
                <w:sz w:val="22"/>
                <w:szCs w:val="22"/>
              </w:rPr>
              <w:t>447</w:t>
            </w:r>
          </w:p>
        </w:tc>
        <w:tc>
          <w:tcPr>
            <w:tcW w:w="0" w:type="auto"/>
            <w:vAlign w:val="center"/>
          </w:tcPr>
          <w:p w14:paraId="20CB4B22"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320E1026" w14:textId="77777777" w:rsidR="008E2F96" w:rsidRPr="00582D17" w:rsidRDefault="008E2F96" w:rsidP="00F628A7">
            <w:pPr>
              <w:spacing w:before="60" w:after="60"/>
              <w:jc w:val="center"/>
              <w:rPr>
                <w:sz w:val="22"/>
                <w:szCs w:val="22"/>
              </w:rPr>
            </w:pPr>
            <w:r w:rsidRPr="00582D17">
              <w:rPr>
                <w:sz w:val="22"/>
                <w:szCs w:val="22"/>
              </w:rPr>
              <w:t>M067</w:t>
            </w:r>
          </w:p>
        </w:tc>
      </w:tr>
      <w:tr w:rsidR="008E2F96" w:rsidRPr="0050469B" w14:paraId="48C439A1" w14:textId="77777777" w:rsidTr="00582D17">
        <w:tc>
          <w:tcPr>
            <w:tcW w:w="0" w:type="auto"/>
            <w:vAlign w:val="center"/>
          </w:tcPr>
          <w:p w14:paraId="4E8CEF90" w14:textId="77777777" w:rsidR="008E2F96" w:rsidRPr="00582D17" w:rsidRDefault="008E2F96" w:rsidP="00F628A7">
            <w:pPr>
              <w:spacing w:before="60" w:after="60"/>
              <w:jc w:val="center"/>
              <w:rPr>
                <w:sz w:val="22"/>
                <w:szCs w:val="22"/>
              </w:rPr>
            </w:pPr>
            <w:r w:rsidRPr="00582D17">
              <w:rPr>
                <w:sz w:val="22"/>
                <w:szCs w:val="22"/>
              </w:rPr>
              <w:t>448</w:t>
            </w:r>
          </w:p>
        </w:tc>
        <w:tc>
          <w:tcPr>
            <w:tcW w:w="0" w:type="auto"/>
            <w:vAlign w:val="center"/>
          </w:tcPr>
          <w:p w14:paraId="0FCF5024"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1F422CFA" w14:textId="77777777" w:rsidR="008E2F96" w:rsidRPr="00582D17" w:rsidRDefault="008E2F96" w:rsidP="00F628A7">
            <w:pPr>
              <w:spacing w:before="60" w:after="60"/>
              <w:jc w:val="center"/>
              <w:rPr>
                <w:sz w:val="22"/>
                <w:szCs w:val="22"/>
              </w:rPr>
            </w:pPr>
            <w:r w:rsidRPr="00582D17">
              <w:rPr>
                <w:sz w:val="22"/>
                <w:szCs w:val="22"/>
              </w:rPr>
              <w:t>M068</w:t>
            </w:r>
          </w:p>
        </w:tc>
      </w:tr>
      <w:tr w:rsidR="008E2F96" w:rsidRPr="0050469B" w14:paraId="31793419" w14:textId="77777777" w:rsidTr="00582D17">
        <w:tc>
          <w:tcPr>
            <w:tcW w:w="0" w:type="auto"/>
            <w:vAlign w:val="center"/>
          </w:tcPr>
          <w:p w14:paraId="2AE3A1EB" w14:textId="77777777" w:rsidR="008E2F96" w:rsidRPr="00582D17" w:rsidRDefault="008E2F96" w:rsidP="00F628A7">
            <w:pPr>
              <w:spacing w:before="60" w:after="60"/>
              <w:jc w:val="center"/>
              <w:rPr>
                <w:sz w:val="22"/>
                <w:szCs w:val="22"/>
              </w:rPr>
            </w:pPr>
            <w:r w:rsidRPr="00582D17">
              <w:rPr>
                <w:sz w:val="22"/>
                <w:szCs w:val="22"/>
              </w:rPr>
              <w:t>449</w:t>
            </w:r>
          </w:p>
        </w:tc>
        <w:tc>
          <w:tcPr>
            <w:tcW w:w="0" w:type="auto"/>
            <w:vAlign w:val="center"/>
          </w:tcPr>
          <w:p w14:paraId="79C77255"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737A2F65" w14:textId="77777777" w:rsidR="008E2F96" w:rsidRPr="00582D17" w:rsidRDefault="008E2F96" w:rsidP="00F628A7">
            <w:pPr>
              <w:spacing w:before="60" w:after="60"/>
              <w:jc w:val="center"/>
              <w:rPr>
                <w:sz w:val="22"/>
                <w:szCs w:val="22"/>
              </w:rPr>
            </w:pPr>
            <w:r w:rsidRPr="00582D17">
              <w:rPr>
                <w:sz w:val="22"/>
                <w:szCs w:val="22"/>
              </w:rPr>
              <w:t>M069</w:t>
            </w:r>
          </w:p>
        </w:tc>
      </w:tr>
      <w:tr w:rsidR="008E2F96" w:rsidRPr="0050469B" w14:paraId="54509101" w14:textId="77777777" w:rsidTr="00582D17">
        <w:tc>
          <w:tcPr>
            <w:tcW w:w="0" w:type="auto"/>
            <w:vAlign w:val="center"/>
          </w:tcPr>
          <w:p w14:paraId="11D0670C" w14:textId="77777777" w:rsidR="008E2F96" w:rsidRPr="00582D17" w:rsidRDefault="008E2F96" w:rsidP="00F628A7">
            <w:pPr>
              <w:spacing w:before="60" w:after="60"/>
              <w:jc w:val="center"/>
              <w:rPr>
                <w:sz w:val="22"/>
                <w:szCs w:val="22"/>
              </w:rPr>
            </w:pPr>
            <w:r w:rsidRPr="00582D17">
              <w:rPr>
                <w:sz w:val="22"/>
                <w:szCs w:val="22"/>
              </w:rPr>
              <w:t>450</w:t>
            </w:r>
          </w:p>
        </w:tc>
        <w:tc>
          <w:tcPr>
            <w:tcW w:w="0" w:type="auto"/>
            <w:vAlign w:val="center"/>
          </w:tcPr>
          <w:p w14:paraId="030DE12C"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46841619" w14:textId="77777777" w:rsidR="008E2F96" w:rsidRPr="00582D17" w:rsidRDefault="008E2F96" w:rsidP="00F628A7">
            <w:pPr>
              <w:spacing w:before="60" w:after="60"/>
              <w:jc w:val="center"/>
              <w:rPr>
                <w:sz w:val="22"/>
                <w:szCs w:val="22"/>
              </w:rPr>
            </w:pPr>
            <w:r w:rsidRPr="00582D17">
              <w:rPr>
                <w:sz w:val="22"/>
                <w:szCs w:val="22"/>
              </w:rPr>
              <w:t>M070</w:t>
            </w:r>
          </w:p>
        </w:tc>
      </w:tr>
      <w:tr w:rsidR="008E2F96" w:rsidRPr="0050469B" w14:paraId="3F3A3178" w14:textId="77777777" w:rsidTr="00582D17">
        <w:tc>
          <w:tcPr>
            <w:tcW w:w="0" w:type="auto"/>
            <w:vAlign w:val="center"/>
          </w:tcPr>
          <w:p w14:paraId="31D7AEA1" w14:textId="77777777" w:rsidR="008E2F96" w:rsidRPr="00582D17" w:rsidRDefault="008E2F96" w:rsidP="00F628A7">
            <w:pPr>
              <w:spacing w:before="60" w:after="60"/>
              <w:jc w:val="center"/>
              <w:rPr>
                <w:sz w:val="22"/>
                <w:szCs w:val="22"/>
              </w:rPr>
            </w:pPr>
            <w:r w:rsidRPr="00582D17">
              <w:rPr>
                <w:sz w:val="22"/>
                <w:szCs w:val="22"/>
              </w:rPr>
              <w:t>451</w:t>
            </w:r>
          </w:p>
        </w:tc>
        <w:tc>
          <w:tcPr>
            <w:tcW w:w="0" w:type="auto"/>
            <w:vAlign w:val="center"/>
          </w:tcPr>
          <w:p w14:paraId="3A53131B"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2010CAA0" w14:textId="77777777" w:rsidR="008E2F96" w:rsidRPr="00582D17" w:rsidRDefault="008E2F96" w:rsidP="00F628A7">
            <w:pPr>
              <w:spacing w:before="60" w:after="60"/>
              <w:jc w:val="center"/>
              <w:rPr>
                <w:sz w:val="22"/>
                <w:szCs w:val="22"/>
              </w:rPr>
            </w:pPr>
            <w:r w:rsidRPr="00582D17">
              <w:rPr>
                <w:sz w:val="22"/>
                <w:szCs w:val="22"/>
              </w:rPr>
              <w:t>M071</w:t>
            </w:r>
          </w:p>
        </w:tc>
      </w:tr>
      <w:tr w:rsidR="008E2F96" w:rsidRPr="0050469B" w14:paraId="7F3E4435" w14:textId="77777777" w:rsidTr="00582D17">
        <w:tc>
          <w:tcPr>
            <w:tcW w:w="0" w:type="auto"/>
            <w:vAlign w:val="center"/>
          </w:tcPr>
          <w:p w14:paraId="36889E2A" w14:textId="77777777" w:rsidR="008E2F96" w:rsidRPr="00582D17" w:rsidRDefault="008E2F96" w:rsidP="00F628A7">
            <w:pPr>
              <w:spacing w:before="60" w:after="60"/>
              <w:jc w:val="center"/>
              <w:rPr>
                <w:sz w:val="22"/>
                <w:szCs w:val="22"/>
              </w:rPr>
            </w:pPr>
            <w:r w:rsidRPr="00582D17">
              <w:rPr>
                <w:sz w:val="22"/>
                <w:szCs w:val="22"/>
              </w:rPr>
              <w:t>452</w:t>
            </w:r>
          </w:p>
        </w:tc>
        <w:tc>
          <w:tcPr>
            <w:tcW w:w="0" w:type="auto"/>
            <w:vAlign w:val="center"/>
          </w:tcPr>
          <w:p w14:paraId="3228755E"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552B7542"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21D514AE" w14:textId="77777777" w:rsidTr="00582D17">
        <w:tc>
          <w:tcPr>
            <w:tcW w:w="0" w:type="auto"/>
            <w:vAlign w:val="center"/>
          </w:tcPr>
          <w:p w14:paraId="12CBA04A" w14:textId="77777777" w:rsidR="008E2F96" w:rsidRPr="00582D17" w:rsidRDefault="008E2F96" w:rsidP="00F628A7">
            <w:pPr>
              <w:spacing w:before="60" w:after="60"/>
              <w:jc w:val="center"/>
              <w:rPr>
                <w:sz w:val="22"/>
                <w:szCs w:val="22"/>
              </w:rPr>
            </w:pPr>
            <w:r w:rsidRPr="00582D17">
              <w:rPr>
                <w:sz w:val="22"/>
                <w:szCs w:val="22"/>
              </w:rPr>
              <w:t>453</w:t>
            </w:r>
          </w:p>
        </w:tc>
        <w:tc>
          <w:tcPr>
            <w:tcW w:w="0" w:type="auto"/>
            <w:vAlign w:val="center"/>
          </w:tcPr>
          <w:p w14:paraId="28D0F440"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73370C05"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72700FD1" w14:textId="77777777" w:rsidTr="00582D17">
        <w:tc>
          <w:tcPr>
            <w:tcW w:w="0" w:type="auto"/>
            <w:vAlign w:val="center"/>
          </w:tcPr>
          <w:p w14:paraId="06870A3E" w14:textId="77777777" w:rsidR="008E2F96" w:rsidRPr="00582D17" w:rsidRDefault="008E2F96" w:rsidP="00F628A7">
            <w:pPr>
              <w:spacing w:before="60" w:after="60"/>
              <w:jc w:val="center"/>
              <w:rPr>
                <w:sz w:val="22"/>
                <w:szCs w:val="22"/>
              </w:rPr>
            </w:pPr>
            <w:r w:rsidRPr="00582D17">
              <w:rPr>
                <w:sz w:val="22"/>
                <w:szCs w:val="22"/>
              </w:rPr>
              <w:t>454</w:t>
            </w:r>
          </w:p>
        </w:tc>
        <w:tc>
          <w:tcPr>
            <w:tcW w:w="0" w:type="auto"/>
            <w:vAlign w:val="center"/>
          </w:tcPr>
          <w:p w14:paraId="05A09464"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7C6965B7"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49D15A9A" w14:textId="77777777" w:rsidTr="00582D17">
        <w:tc>
          <w:tcPr>
            <w:tcW w:w="0" w:type="auto"/>
            <w:vAlign w:val="center"/>
          </w:tcPr>
          <w:p w14:paraId="501BCC52" w14:textId="77777777" w:rsidR="008E2F96" w:rsidRPr="00582D17" w:rsidRDefault="008E2F96" w:rsidP="00F628A7">
            <w:pPr>
              <w:spacing w:before="60" w:after="60"/>
              <w:jc w:val="center"/>
              <w:rPr>
                <w:sz w:val="22"/>
                <w:szCs w:val="22"/>
              </w:rPr>
            </w:pPr>
            <w:r w:rsidRPr="00582D17">
              <w:rPr>
                <w:sz w:val="22"/>
                <w:szCs w:val="22"/>
              </w:rPr>
              <w:t>455</w:t>
            </w:r>
          </w:p>
        </w:tc>
        <w:tc>
          <w:tcPr>
            <w:tcW w:w="0" w:type="auto"/>
            <w:vAlign w:val="center"/>
          </w:tcPr>
          <w:p w14:paraId="557A4852"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4F354628"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788500D4" w14:textId="77777777" w:rsidTr="00582D17">
        <w:tc>
          <w:tcPr>
            <w:tcW w:w="0" w:type="auto"/>
            <w:vAlign w:val="center"/>
          </w:tcPr>
          <w:p w14:paraId="7F8D9943" w14:textId="77777777" w:rsidR="008E2F96" w:rsidRPr="00582D17" w:rsidRDefault="008E2F96" w:rsidP="00F628A7">
            <w:pPr>
              <w:spacing w:before="60" w:after="60"/>
              <w:jc w:val="center"/>
              <w:rPr>
                <w:sz w:val="22"/>
                <w:szCs w:val="22"/>
              </w:rPr>
            </w:pPr>
            <w:r w:rsidRPr="00582D17">
              <w:rPr>
                <w:sz w:val="22"/>
                <w:szCs w:val="22"/>
              </w:rPr>
              <w:t>456</w:t>
            </w:r>
          </w:p>
        </w:tc>
        <w:tc>
          <w:tcPr>
            <w:tcW w:w="0" w:type="auto"/>
            <w:vAlign w:val="center"/>
          </w:tcPr>
          <w:p w14:paraId="763D9EF1"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35076A47"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439D79CA" w14:textId="77777777" w:rsidTr="00582D17">
        <w:tc>
          <w:tcPr>
            <w:tcW w:w="0" w:type="auto"/>
            <w:vAlign w:val="center"/>
          </w:tcPr>
          <w:p w14:paraId="217DB975" w14:textId="77777777" w:rsidR="008E2F96" w:rsidRPr="00582D17" w:rsidRDefault="008E2F96" w:rsidP="00F628A7">
            <w:pPr>
              <w:spacing w:before="60" w:after="60"/>
              <w:jc w:val="center"/>
              <w:rPr>
                <w:sz w:val="22"/>
                <w:szCs w:val="22"/>
              </w:rPr>
            </w:pPr>
            <w:r w:rsidRPr="00582D17">
              <w:rPr>
                <w:sz w:val="22"/>
                <w:szCs w:val="22"/>
              </w:rPr>
              <w:t>457</w:t>
            </w:r>
          </w:p>
        </w:tc>
        <w:tc>
          <w:tcPr>
            <w:tcW w:w="0" w:type="auto"/>
            <w:vAlign w:val="center"/>
          </w:tcPr>
          <w:p w14:paraId="6F407B78"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17CD8CC1"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77EBC51E" w14:textId="77777777" w:rsidTr="00582D17">
        <w:tc>
          <w:tcPr>
            <w:tcW w:w="0" w:type="auto"/>
            <w:vAlign w:val="center"/>
          </w:tcPr>
          <w:p w14:paraId="0B5624A2" w14:textId="77777777" w:rsidR="008E2F96" w:rsidRPr="00582D17" w:rsidRDefault="008E2F96" w:rsidP="00F628A7">
            <w:pPr>
              <w:spacing w:before="60" w:after="60"/>
              <w:jc w:val="center"/>
              <w:rPr>
                <w:sz w:val="22"/>
                <w:szCs w:val="22"/>
              </w:rPr>
            </w:pPr>
            <w:r w:rsidRPr="00582D17">
              <w:rPr>
                <w:sz w:val="22"/>
                <w:szCs w:val="22"/>
              </w:rPr>
              <w:t>458</w:t>
            </w:r>
          </w:p>
        </w:tc>
        <w:tc>
          <w:tcPr>
            <w:tcW w:w="0" w:type="auto"/>
            <w:vAlign w:val="center"/>
          </w:tcPr>
          <w:p w14:paraId="02C82410"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531C18A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2EF0F362" w14:textId="77777777" w:rsidTr="00582D17">
        <w:tc>
          <w:tcPr>
            <w:tcW w:w="0" w:type="auto"/>
            <w:vAlign w:val="center"/>
          </w:tcPr>
          <w:p w14:paraId="2AF6150C" w14:textId="77777777" w:rsidR="008E2F96" w:rsidRPr="00582D17" w:rsidRDefault="008E2F96" w:rsidP="00F628A7">
            <w:pPr>
              <w:spacing w:before="60" w:after="60"/>
              <w:jc w:val="center"/>
              <w:rPr>
                <w:sz w:val="22"/>
                <w:szCs w:val="22"/>
              </w:rPr>
            </w:pPr>
            <w:r w:rsidRPr="00582D17">
              <w:rPr>
                <w:sz w:val="22"/>
                <w:szCs w:val="22"/>
              </w:rPr>
              <w:t>459</w:t>
            </w:r>
          </w:p>
        </w:tc>
        <w:tc>
          <w:tcPr>
            <w:tcW w:w="0" w:type="auto"/>
            <w:vAlign w:val="center"/>
          </w:tcPr>
          <w:p w14:paraId="3D923EA8"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2E7A8FF2"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5B39BA7D" w14:textId="77777777" w:rsidTr="00582D17">
        <w:tc>
          <w:tcPr>
            <w:tcW w:w="0" w:type="auto"/>
            <w:vAlign w:val="center"/>
          </w:tcPr>
          <w:p w14:paraId="6CB5C07A" w14:textId="77777777" w:rsidR="008E2F96" w:rsidRPr="00582D17" w:rsidRDefault="008E2F96" w:rsidP="00F628A7">
            <w:pPr>
              <w:spacing w:before="60" w:after="60"/>
              <w:jc w:val="center"/>
              <w:rPr>
                <w:sz w:val="22"/>
                <w:szCs w:val="22"/>
              </w:rPr>
            </w:pPr>
            <w:r w:rsidRPr="00582D17">
              <w:rPr>
                <w:sz w:val="22"/>
                <w:szCs w:val="22"/>
              </w:rPr>
              <w:t>460</w:t>
            </w:r>
          </w:p>
        </w:tc>
        <w:tc>
          <w:tcPr>
            <w:tcW w:w="0" w:type="auto"/>
            <w:vAlign w:val="center"/>
          </w:tcPr>
          <w:p w14:paraId="13A60C46"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643187F5"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060887F7" w14:textId="77777777" w:rsidTr="00582D17">
        <w:tc>
          <w:tcPr>
            <w:tcW w:w="0" w:type="auto"/>
            <w:vAlign w:val="center"/>
          </w:tcPr>
          <w:p w14:paraId="50B42A3F" w14:textId="77777777" w:rsidR="008E2F96" w:rsidRPr="00582D17" w:rsidRDefault="008E2F96" w:rsidP="00F628A7">
            <w:pPr>
              <w:spacing w:before="60" w:after="60"/>
              <w:jc w:val="center"/>
              <w:rPr>
                <w:sz w:val="22"/>
                <w:szCs w:val="22"/>
              </w:rPr>
            </w:pPr>
            <w:r w:rsidRPr="00582D17">
              <w:rPr>
                <w:sz w:val="22"/>
                <w:szCs w:val="22"/>
              </w:rPr>
              <w:t>461</w:t>
            </w:r>
          </w:p>
        </w:tc>
        <w:tc>
          <w:tcPr>
            <w:tcW w:w="0" w:type="auto"/>
            <w:vAlign w:val="center"/>
          </w:tcPr>
          <w:p w14:paraId="2AC58EC0"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780229BF"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2B472A95" w14:textId="77777777" w:rsidTr="00582D17">
        <w:tc>
          <w:tcPr>
            <w:tcW w:w="0" w:type="auto"/>
            <w:vAlign w:val="center"/>
          </w:tcPr>
          <w:p w14:paraId="1054C0B6" w14:textId="77777777" w:rsidR="008E2F96" w:rsidRPr="00582D17" w:rsidRDefault="008E2F96" w:rsidP="00F628A7">
            <w:pPr>
              <w:spacing w:before="60" w:after="60"/>
              <w:jc w:val="center"/>
              <w:rPr>
                <w:sz w:val="22"/>
                <w:szCs w:val="22"/>
              </w:rPr>
            </w:pPr>
            <w:r w:rsidRPr="00582D17">
              <w:rPr>
                <w:sz w:val="22"/>
                <w:szCs w:val="22"/>
              </w:rPr>
              <w:t>462</w:t>
            </w:r>
          </w:p>
        </w:tc>
        <w:tc>
          <w:tcPr>
            <w:tcW w:w="0" w:type="auto"/>
            <w:vAlign w:val="center"/>
          </w:tcPr>
          <w:p w14:paraId="1E71BF84"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0CCCE3AD"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1318F44B" w14:textId="77777777" w:rsidTr="00582D17">
        <w:tc>
          <w:tcPr>
            <w:tcW w:w="0" w:type="auto"/>
            <w:vAlign w:val="center"/>
          </w:tcPr>
          <w:p w14:paraId="64395B96" w14:textId="77777777" w:rsidR="008E2F96" w:rsidRPr="00582D17" w:rsidRDefault="008E2F96" w:rsidP="00F628A7">
            <w:pPr>
              <w:spacing w:before="60" w:after="60"/>
              <w:jc w:val="center"/>
              <w:rPr>
                <w:sz w:val="22"/>
                <w:szCs w:val="22"/>
              </w:rPr>
            </w:pPr>
            <w:r w:rsidRPr="00582D17">
              <w:rPr>
                <w:sz w:val="22"/>
                <w:szCs w:val="22"/>
              </w:rPr>
              <w:t>463</w:t>
            </w:r>
          </w:p>
        </w:tc>
        <w:tc>
          <w:tcPr>
            <w:tcW w:w="0" w:type="auto"/>
            <w:vAlign w:val="center"/>
          </w:tcPr>
          <w:p w14:paraId="077B71F2"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25CF0C56"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3F8C29BE" w14:textId="77777777" w:rsidTr="00582D17">
        <w:tc>
          <w:tcPr>
            <w:tcW w:w="0" w:type="auto"/>
            <w:vAlign w:val="center"/>
          </w:tcPr>
          <w:p w14:paraId="3F60ABCD" w14:textId="77777777" w:rsidR="008E2F96" w:rsidRPr="00582D17" w:rsidRDefault="008E2F96" w:rsidP="00F628A7">
            <w:pPr>
              <w:spacing w:before="60" w:after="60"/>
              <w:jc w:val="center"/>
              <w:rPr>
                <w:sz w:val="22"/>
                <w:szCs w:val="22"/>
              </w:rPr>
            </w:pPr>
            <w:r w:rsidRPr="00582D17">
              <w:rPr>
                <w:sz w:val="22"/>
                <w:szCs w:val="22"/>
              </w:rPr>
              <w:t>464</w:t>
            </w:r>
          </w:p>
        </w:tc>
        <w:tc>
          <w:tcPr>
            <w:tcW w:w="0" w:type="auto"/>
            <w:vAlign w:val="center"/>
          </w:tcPr>
          <w:p w14:paraId="7AABA70B"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26344D74" w14:textId="77777777" w:rsidR="008E2F96" w:rsidRPr="00582D17" w:rsidRDefault="008E2F96" w:rsidP="00F628A7">
            <w:pPr>
              <w:spacing w:before="60" w:after="60"/>
              <w:jc w:val="center"/>
              <w:rPr>
                <w:sz w:val="22"/>
                <w:szCs w:val="22"/>
              </w:rPr>
            </w:pPr>
            <w:r w:rsidRPr="00582D17">
              <w:rPr>
                <w:sz w:val="22"/>
                <w:szCs w:val="22"/>
              </w:rPr>
              <w:t>M103</w:t>
            </w:r>
          </w:p>
        </w:tc>
      </w:tr>
      <w:tr w:rsidR="008E2F96" w:rsidRPr="0050469B" w14:paraId="2DC13B23" w14:textId="77777777" w:rsidTr="00582D17">
        <w:tc>
          <w:tcPr>
            <w:tcW w:w="0" w:type="auto"/>
            <w:vAlign w:val="center"/>
          </w:tcPr>
          <w:p w14:paraId="7F2A2640" w14:textId="77777777" w:rsidR="008E2F96" w:rsidRPr="00582D17" w:rsidRDefault="008E2F96" w:rsidP="00F628A7">
            <w:pPr>
              <w:spacing w:before="60" w:after="60"/>
              <w:jc w:val="center"/>
              <w:rPr>
                <w:sz w:val="22"/>
                <w:szCs w:val="22"/>
              </w:rPr>
            </w:pPr>
            <w:r w:rsidRPr="00582D17">
              <w:rPr>
                <w:sz w:val="22"/>
                <w:szCs w:val="22"/>
              </w:rPr>
              <w:t>465</w:t>
            </w:r>
          </w:p>
        </w:tc>
        <w:tc>
          <w:tcPr>
            <w:tcW w:w="0" w:type="auto"/>
            <w:vAlign w:val="center"/>
          </w:tcPr>
          <w:p w14:paraId="0F0A695A"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1D785E2A"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04267B84" w14:textId="77777777" w:rsidTr="00582D17">
        <w:tc>
          <w:tcPr>
            <w:tcW w:w="0" w:type="auto"/>
            <w:vAlign w:val="center"/>
          </w:tcPr>
          <w:p w14:paraId="69068B4C" w14:textId="77777777" w:rsidR="008E2F96" w:rsidRPr="00582D17" w:rsidRDefault="008E2F96" w:rsidP="00F628A7">
            <w:pPr>
              <w:spacing w:before="60" w:after="60"/>
              <w:jc w:val="center"/>
              <w:rPr>
                <w:sz w:val="22"/>
                <w:szCs w:val="22"/>
              </w:rPr>
            </w:pPr>
            <w:r w:rsidRPr="00582D17">
              <w:rPr>
                <w:sz w:val="22"/>
                <w:szCs w:val="22"/>
              </w:rPr>
              <w:t>466</w:t>
            </w:r>
          </w:p>
        </w:tc>
        <w:tc>
          <w:tcPr>
            <w:tcW w:w="0" w:type="auto"/>
            <w:vAlign w:val="center"/>
          </w:tcPr>
          <w:p w14:paraId="3B1ADDCB"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10BB7FE7"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295DE436" w14:textId="77777777" w:rsidTr="00582D17">
        <w:tc>
          <w:tcPr>
            <w:tcW w:w="0" w:type="auto"/>
            <w:vAlign w:val="center"/>
          </w:tcPr>
          <w:p w14:paraId="535D2C14" w14:textId="77777777" w:rsidR="008E2F96" w:rsidRPr="00582D17" w:rsidRDefault="008E2F96" w:rsidP="00F628A7">
            <w:pPr>
              <w:spacing w:before="60" w:after="60"/>
              <w:jc w:val="center"/>
              <w:rPr>
                <w:sz w:val="22"/>
                <w:szCs w:val="22"/>
              </w:rPr>
            </w:pPr>
            <w:r w:rsidRPr="00582D17">
              <w:rPr>
                <w:sz w:val="22"/>
                <w:szCs w:val="22"/>
              </w:rPr>
              <w:t>467</w:t>
            </w:r>
          </w:p>
        </w:tc>
        <w:tc>
          <w:tcPr>
            <w:tcW w:w="0" w:type="auto"/>
            <w:vAlign w:val="center"/>
          </w:tcPr>
          <w:p w14:paraId="3870CCCA"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5A6D2CD6"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390576D0" w14:textId="77777777" w:rsidTr="00582D17">
        <w:tc>
          <w:tcPr>
            <w:tcW w:w="0" w:type="auto"/>
            <w:vAlign w:val="center"/>
          </w:tcPr>
          <w:p w14:paraId="1208B6A0" w14:textId="77777777" w:rsidR="008E2F96" w:rsidRPr="00582D17" w:rsidRDefault="008E2F96" w:rsidP="00F628A7">
            <w:pPr>
              <w:spacing w:before="60" w:after="60"/>
              <w:jc w:val="center"/>
              <w:rPr>
                <w:sz w:val="22"/>
                <w:szCs w:val="22"/>
              </w:rPr>
            </w:pPr>
            <w:r w:rsidRPr="00582D17">
              <w:rPr>
                <w:sz w:val="22"/>
                <w:szCs w:val="22"/>
              </w:rPr>
              <w:t>468</w:t>
            </w:r>
          </w:p>
        </w:tc>
        <w:tc>
          <w:tcPr>
            <w:tcW w:w="0" w:type="auto"/>
            <w:vAlign w:val="center"/>
          </w:tcPr>
          <w:p w14:paraId="7352C4C8"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9541063"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79989398" w14:textId="77777777" w:rsidTr="00582D17">
        <w:tc>
          <w:tcPr>
            <w:tcW w:w="0" w:type="auto"/>
            <w:vAlign w:val="center"/>
          </w:tcPr>
          <w:p w14:paraId="21ABE307" w14:textId="77777777" w:rsidR="008E2F96" w:rsidRPr="00582D17" w:rsidRDefault="008E2F96" w:rsidP="00F628A7">
            <w:pPr>
              <w:spacing w:before="60" w:after="60"/>
              <w:jc w:val="center"/>
              <w:rPr>
                <w:sz w:val="22"/>
                <w:szCs w:val="22"/>
              </w:rPr>
            </w:pPr>
            <w:r w:rsidRPr="00582D17">
              <w:rPr>
                <w:sz w:val="22"/>
                <w:szCs w:val="22"/>
              </w:rPr>
              <w:t>469</w:t>
            </w:r>
          </w:p>
        </w:tc>
        <w:tc>
          <w:tcPr>
            <w:tcW w:w="0" w:type="auto"/>
            <w:vAlign w:val="center"/>
          </w:tcPr>
          <w:p w14:paraId="5A3158BC"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3226124B"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3FF7F0E4" w14:textId="77777777" w:rsidTr="00582D17">
        <w:tc>
          <w:tcPr>
            <w:tcW w:w="0" w:type="auto"/>
            <w:vAlign w:val="center"/>
          </w:tcPr>
          <w:p w14:paraId="6D6331F1" w14:textId="77777777" w:rsidR="008E2F96" w:rsidRPr="00582D17" w:rsidRDefault="008E2F96" w:rsidP="00F628A7">
            <w:pPr>
              <w:spacing w:before="60" w:after="60"/>
              <w:jc w:val="center"/>
              <w:rPr>
                <w:sz w:val="22"/>
                <w:szCs w:val="22"/>
              </w:rPr>
            </w:pPr>
            <w:r w:rsidRPr="00582D17">
              <w:rPr>
                <w:sz w:val="22"/>
                <w:szCs w:val="22"/>
              </w:rPr>
              <w:t>470</w:t>
            </w:r>
          </w:p>
        </w:tc>
        <w:tc>
          <w:tcPr>
            <w:tcW w:w="0" w:type="auto"/>
            <w:vAlign w:val="center"/>
          </w:tcPr>
          <w:p w14:paraId="117FD0FB"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6F80EC58"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7D6F7345" w14:textId="77777777" w:rsidTr="00582D17">
        <w:tc>
          <w:tcPr>
            <w:tcW w:w="0" w:type="auto"/>
            <w:vAlign w:val="center"/>
          </w:tcPr>
          <w:p w14:paraId="25E13DA9" w14:textId="77777777" w:rsidR="008E2F96" w:rsidRPr="00582D17" w:rsidRDefault="008E2F96" w:rsidP="00F628A7">
            <w:pPr>
              <w:spacing w:before="60" w:after="60"/>
              <w:jc w:val="center"/>
              <w:rPr>
                <w:sz w:val="22"/>
                <w:szCs w:val="22"/>
              </w:rPr>
            </w:pPr>
            <w:r w:rsidRPr="00582D17">
              <w:rPr>
                <w:sz w:val="22"/>
                <w:szCs w:val="22"/>
              </w:rPr>
              <w:t>471</w:t>
            </w:r>
          </w:p>
        </w:tc>
        <w:tc>
          <w:tcPr>
            <w:tcW w:w="0" w:type="auto"/>
            <w:vAlign w:val="center"/>
          </w:tcPr>
          <w:p w14:paraId="4D074646"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2B1FC904"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4AC9BD3F" w14:textId="77777777" w:rsidTr="00582D17">
        <w:tc>
          <w:tcPr>
            <w:tcW w:w="0" w:type="auto"/>
            <w:vAlign w:val="center"/>
          </w:tcPr>
          <w:p w14:paraId="37A60F95" w14:textId="77777777" w:rsidR="008E2F96" w:rsidRPr="00582D17" w:rsidRDefault="008E2F96" w:rsidP="00F628A7">
            <w:pPr>
              <w:spacing w:before="60" w:after="60"/>
              <w:jc w:val="center"/>
              <w:rPr>
                <w:sz w:val="22"/>
                <w:szCs w:val="22"/>
              </w:rPr>
            </w:pPr>
            <w:r w:rsidRPr="00582D17">
              <w:rPr>
                <w:sz w:val="22"/>
                <w:szCs w:val="22"/>
              </w:rPr>
              <w:t>472</w:t>
            </w:r>
          </w:p>
        </w:tc>
        <w:tc>
          <w:tcPr>
            <w:tcW w:w="0" w:type="auto"/>
            <w:vAlign w:val="center"/>
          </w:tcPr>
          <w:p w14:paraId="78B0A828"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2C300F5A"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6DBDFE07" w14:textId="77777777" w:rsidTr="00582D17">
        <w:tc>
          <w:tcPr>
            <w:tcW w:w="0" w:type="auto"/>
            <w:vAlign w:val="center"/>
          </w:tcPr>
          <w:p w14:paraId="386DF3A7" w14:textId="77777777" w:rsidR="008E2F96" w:rsidRPr="00582D17" w:rsidRDefault="008E2F96" w:rsidP="00F628A7">
            <w:pPr>
              <w:spacing w:before="60" w:after="60"/>
              <w:jc w:val="center"/>
              <w:rPr>
                <w:sz w:val="22"/>
                <w:szCs w:val="22"/>
              </w:rPr>
            </w:pPr>
            <w:r w:rsidRPr="00582D17">
              <w:rPr>
                <w:sz w:val="22"/>
                <w:szCs w:val="22"/>
              </w:rPr>
              <w:t>473</w:t>
            </w:r>
          </w:p>
        </w:tc>
        <w:tc>
          <w:tcPr>
            <w:tcW w:w="0" w:type="auto"/>
            <w:vAlign w:val="center"/>
          </w:tcPr>
          <w:p w14:paraId="6D29185E"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5C98D205"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21A8B8AD" w14:textId="77777777" w:rsidTr="00582D17">
        <w:tc>
          <w:tcPr>
            <w:tcW w:w="0" w:type="auto"/>
            <w:vAlign w:val="center"/>
          </w:tcPr>
          <w:p w14:paraId="2CC7482F" w14:textId="77777777" w:rsidR="008E2F96" w:rsidRPr="00582D17" w:rsidRDefault="008E2F96" w:rsidP="00F628A7">
            <w:pPr>
              <w:spacing w:before="60" w:after="60"/>
              <w:jc w:val="center"/>
              <w:rPr>
                <w:sz w:val="22"/>
                <w:szCs w:val="22"/>
              </w:rPr>
            </w:pPr>
            <w:r w:rsidRPr="00582D17">
              <w:rPr>
                <w:sz w:val="22"/>
                <w:szCs w:val="22"/>
              </w:rPr>
              <w:t>474</w:t>
            </w:r>
          </w:p>
        </w:tc>
        <w:tc>
          <w:tcPr>
            <w:tcW w:w="0" w:type="auto"/>
            <w:vAlign w:val="center"/>
          </w:tcPr>
          <w:p w14:paraId="7428ED71"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6129F4FF"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2B1BD8F7" w14:textId="77777777" w:rsidTr="00582D17">
        <w:tc>
          <w:tcPr>
            <w:tcW w:w="0" w:type="auto"/>
            <w:vAlign w:val="center"/>
          </w:tcPr>
          <w:p w14:paraId="60C176C0" w14:textId="77777777" w:rsidR="008E2F96" w:rsidRPr="00582D17" w:rsidRDefault="008E2F96" w:rsidP="00F628A7">
            <w:pPr>
              <w:spacing w:before="60" w:after="60"/>
              <w:jc w:val="center"/>
              <w:rPr>
                <w:sz w:val="22"/>
                <w:szCs w:val="22"/>
              </w:rPr>
            </w:pPr>
            <w:r w:rsidRPr="00582D17">
              <w:rPr>
                <w:sz w:val="22"/>
                <w:szCs w:val="22"/>
              </w:rPr>
              <w:t>475</w:t>
            </w:r>
          </w:p>
        </w:tc>
        <w:tc>
          <w:tcPr>
            <w:tcW w:w="0" w:type="auto"/>
            <w:vAlign w:val="center"/>
          </w:tcPr>
          <w:p w14:paraId="78F57C89"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7CB79D56"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4D73CA1B" w14:textId="77777777" w:rsidTr="00582D17">
        <w:tc>
          <w:tcPr>
            <w:tcW w:w="0" w:type="auto"/>
            <w:vAlign w:val="center"/>
          </w:tcPr>
          <w:p w14:paraId="665F44C9" w14:textId="77777777" w:rsidR="008E2F96" w:rsidRPr="00582D17" w:rsidRDefault="008E2F96" w:rsidP="00F628A7">
            <w:pPr>
              <w:spacing w:before="60" w:after="60"/>
              <w:jc w:val="center"/>
              <w:rPr>
                <w:sz w:val="22"/>
                <w:szCs w:val="22"/>
              </w:rPr>
            </w:pPr>
            <w:r w:rsidRPr="00582D17">
              <w:rPr>
                <w:sz w:val="22"/>
                <w:szCs w:val="22"/>
              </w:rPr>
              <w:t>476</w:t>
            </w:r>
          </w:p>
        </w:tc>
        <w:tc>
          <w:tcPr>
            <w:tcW w:w="0" w:type="auto"/>
            <w:vAlign w:val="center"/>
          </w:tcPr>
          <w:p w14:paraId="6FDEB0AD"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D2CDEFF"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2F16A8EC" w14:textId="77777777" w:rsidTr="00582D17">
        <w:tc>
          <w:tcPr>
            <w:tcW w:w="0" w:type="auto"/>
            <w:vAlign w:val="center"/>
          </w:tcPr>
          <w:p w14:paraId="6E1D561B" w14:textId="77777777" w:rsidR="008E2F96" w:rsidRPr="00582D17" w:rsidRDefault="008E2F96" w:rsidP="00F628A7">
            <w:pPr>
              <w:spacing w:before="60" w:after="60"/>
              <w:jc w:val="center"/>
              <w:rPr>
                <w:sz w:val="22"/>
                <w:szCs w:val="22"/>
              </w:rPr>
            </w:pPr>
            <w:r w:rsidRPr="00582D17">
              <w:rPr>
                <w:sz w:val="22"/>
                <w:szCs w:val="22"/>
              </w:rPr>
              <w:t>477</w:t>
            </w:r>
          </w:p>
        </w:tc>
        <w:tc>
          <w:tcPr>
            <w:tcW w:w="0" w:type="auto"/>
            <w:vAlign w:val="center"/>
          </w:tcPr>
          <w:p w14:paraId="767D4403"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3EA7312F"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3A4BC075" w14:textId="77777777" w:rsidTr="00582D17">
        <w:tc>
          <w:tcPr>
            <w:tcW w:w="0" w:type="auto"/>
            <w:vAlign w:val="center"/>
          </w:tcPr>
          <w:p w14:paraId="135B3F34" w14:textId="77777777" w:rsidR="008E2F96" w:rsidRPr="00582D17" w:rsidRDefault="008E2F96" w:rsidP="00F628A7">
            <w:pPr>
              <w:spacing w:before="60" w:after="60"/>
              <w:jc w:val="center"/>
              <w:rPr>
                <w:sz w:val="22"/>
                <w:szCs w:val="22"/>
              </w:rPr>
            </w:pPr>
            <w:r w:rsidRPr="00582D17">
              <w:rPr>
                <w:sz w:val="22"/>
                <w:szCs w:val="22"/>
              </w:rPr>
              <w:t>478</w:t>
            </w:r>
          </w:p>
        </w:tc>
        <w:tc>
          <w:tcPr>
            <w:tcW w:w="0" w:type="auto"/>
            <w:vAlign w:val="center"/>
          </w:tcPr>
          <w:p w14:paraId="2E945CB9"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0CB5ECD8"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763C60D9" w14:textId="77777777" w:rsidTr="00582D17">
        <w:tc>
          <w:tcPr>
            <w:tcW w:w="0" w:type="auto"/>
            <w:vAlign w:val="center"/>
          </w:tcPr>
          <w:p w14:paraId="072325DE" w14:textId="77777777" w:rsidR="008E2F96" w:rsidRPr="00582D17" w:rsidRDefault="008E2F96" w:rsidP="00F628A7">
            <w:pPr>
              <w:spacing w:before="60" w:after="60"/>
              <w:jc w:val="center"/>
              <w:rPr>
                <w:sz w:val="22"/>
                <w:szCs w:val="22"/>
              </w:rPr>
            </w:pPr>
            <w:r w:rsidRPr="00582D17">
              <w:rPr>
                <w:sz w:val="22"/>
                <w:szCs w:val="22"/>
              </w:rPr>
              <w:t>479</w:t>
            </w:r>
          </w:p>
        </w:tc>
        <w:tc>
          <w:tcPr>
            <w:tcW w:w="0" w:type="auto"/>
            <w:vAlign w:val="center"/>
          </w:tcPr>
          <w:p w14:paraId="6A70758F"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775AECD3"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44DEA01B" w14:textId="77777777" w:rsidTr="00582D17">
        <w:tc>
          <w:tcPr>
            <w:tcW w:w="0" w:type="auto"/>
            <w:vAlign w:val="center"/>
          </w:tcPr>
          <w:p w14:paraId="055C4AF7" w14:textId="77777777" w:rsidR="008E2F96" w:rsidRPr="00582D17" w:rsidRDefault="008E2F96" w:rsidP="00F628A7">
            <w:pPr>
              <w:spacing w:before="60" w:after="60"/>
              <w:jc w:val="center"/>
              <w:rPr>
                <w:sz w:val="22"/>
                <w:szCs w:val="22"/>
              </w:rPr>
            </w:pPr>
            <w:r w:rsidRPr="00582D17">
              <w:rPr>
                <w:sz w:val="22"/>
                <w:szCs w:val="22"/>
              </w:rPr>
              <w:t>480</w:t>
            </w:r>
          </w:p>
        </w:tc>
        <w:tc>
          <w:tcPr>
            <w:tcW w:w="0" w:type="auto"/>
            <w:vAlign w:val="center"/>
          </w:tcPr>
          <w:p w14:paraId="40B48906"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68F973DC" w14:textId="77777777" w:rsidR="008E2F96" w:rsidRPr="00582D17" w:rsidRDefault="008E2F96" w:rsidP="00F628A7">
            <w:pPr>
              <w:spacing w:before="60" w:after="60"/>
              <w:jc w:val="center"/>
              <w:rPr>
                <w:sz w:val="22"/>
                <w:szCs w:val="22"/>
              </w:rPr>
            </w:pPr>
            <w:r w:rsidRPr="00582D17">
              <w:rPr>
                <w:sz w:val="22"/>
                <w:szCs w:val="22"/>
              </w:rPr>
              <w:t>M094</w:t>
            </w:r>
          </w:p>
        </w:tc>
      </w:tr>
      <w:tr w:rsidR="008E2F96" w:rsidRPr="0050469B" w14:paraId="34F7ED0F" w14:textId="77777777" w:rsidTr="00582D17">
        <w:tc>
          <w:tcPr>
            <w:tcW w:w="0" w:type="auto"/>
            <w:vAlign w:val="center"/>
          </w:tcPr>
          <w:p w14:paraId="2BB0F5D7" w14:textId="77777777" w:rsidR="008E2F96" w:rsidRPr="00582D17" w:rsidRDefault="008E2F96" w:rsidP="00F628A7">
            <w:pPr>
              <w:spacing w:before="60" w:after="60"/>
              <w:jc w:val="center"/>
              <w:rPr>
                <w:sz w:val="22"/>
                <w:szCs w:val="22"/>
              </w:rPr>
            </w:pPr>
            <w:r w:rsidRPr="00582D17">
              <w:rPr>
                <w:sz w:val="22"/>
                <w:szCs w:val="22"/>
              </w:rPr>
              <w:t>481</w:t>
            </w:r>
          </w:p>
        </w:tc>
        <w:tc>
          <w:tcPr>
            <w:tcW w:w="0" w:type="auto"/>
            <w:vAlign w:val="center"/>
          </w:tcPr>
          <w:p w14:paraId="3ED3FE44"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65CE4347" w14:textId="77777777" w:rsidR="008E2F96" w:rsidRPr="00582D17" w:rsidRDefault="008E2F96" w:rsidP="00F628A7">
            <w:pPr>
              <w:spacing w:before="60" w:after="60"/>
              <w:jc w:val="center"/>
              <w:rPr>
                <w:sz w:val="22"/>
                <w:szCs w:val="22"/>
              </w:rPr>
            </w:pPr>
            <w:r w:rsidRPr="00582D17">
              <w:rPr>
                <w:sz w:val="22"/>
                <w:szCs w:val="22"/>
              </w:rPr>
              <w:t>M095</w:t>
            </w:r>
          </w:p>
        </w:tc>
      </w:tr>
      <w:tr w:rsidR="008E2F96" w:rsidRPr="0050469B" w14:paraId="1B485740" w14:textId="77777777" w:rsidTr="00582D17">
        <w:tc>
          <w:tcPr>
            <w:tcW w:w="0" w:type="auto"/>
            <w:vAlign w:val="center"/>
          </w:tcPr>
          <w:p w14:paraId="264E325D" w14:textId="77777777" w:rsidR="008E2F96" w:rsidRPr="00582D17" w:rsidRDefault="008E2F96" w:rsidP="00F628A7">
            <w:pPr>
              <w:spacing w:before="60" w:after="60"/>
              <w:jc w:val="center"/>
              <w:rPr>
                <w:sz w:val="22"/>
                <w:szCs w:val="22"/>
              </w:rPr>
            </w:pPr>
            <w:r w:rsidRPr="00582D17">
              <w:rPr>
                <w:sz w:val="22"/>
                <w:szCs w:val="22"/>
              </w:rPr>
              <w:t>482</w:t>
            </w:r>
          </w:p>
        </w:tc>
        <w:tc>
          <w:tcPr>
            <w:tcW w:w="0" w:type="auto"/>
            <w:vAlign w:val="center"/>
          </w:tcPr>
          <w:p w14:paraId="20EEF26D"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09D714DF"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69EED066" w14:textId="77777777" w:rsidTr="00582D17">
        <w:tc>
          <w:tcPr>
            <w:tcW w:w="0" w:type="auto"/>
            <w:vAlign w:val="center"/>
          </w:tcPr>
          <w:p w14:paraId="4147FA7B" w14:textId="77777777" w:rsidR="008E2F96" w:rsidRPr="00582D17" w:rsidRDefault="008E2F96" w:rsidP="00F628A7">
            <w:pPr>
              <w:spacing w:before="60" w:after="60"/>
              <w:jc w:val="center"/>
              <w:rPr>
                <w:sz w:val="22"/>
                <w:szCs w:val="22"/>
              </w:rPr>
            </w:pPr>
            <w:r w:rsidRPr="00582D17">
              <w:rPr>
                <w:sz w:val="22"/>
                <w:szCs w:val="22"/>
              </w:rPr>
              <w:t>483</w:t>
            </w:r>
          </w:p>
        </w:tc>
        <w:tc>
          <w:tcPr>
            <w:tcW w:w="0" w:type="auto"/>
            <w:vAlign w:val="center"/>
          </w:tcPr>
          <w:p w14:paraId="01611E6C"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05D8D1A1"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3833DA91" w14:textId="77777777" w:rsidTr="00582D17">
        <w:tc>
          <w:tcPr>
            <w:tcW w:w="0" w:type="auto"/>
            <w:vAlign w:val="center"/>
          </w:tcPr>
          <w:p w14:paraId="09BDC643" w14:textId="77777777" w:rsidR="008E2F96" w:rsidRPr="00582D17" w:rsidRDefault="008E2F96" w:rsidP="00F628A7">
            <w:pPr>
              <w:spacing w:before="60" w:after="60"/>
              <w:jc w:val="center"/>
              <w:rPr>
                <w:sz w:val="22"/>
                <w:szCs w:val="22"/>
              </w:rPr>
            </w:pPr>
            <w:r w:rsidRPr="00582D17">
              <w:rPr>
                <w:sz w:val="22"/>
                <w:szCs w:val="22"/>
              </w:rPr>
              <w:t>484</w:t>
            </w:r>
          </w:p>
        </w:tc>
        <w:tc>
          <w:tcPr>
            <w:tcW w:w="0" w:type="auto"/>
            <w:vAlign w:val="center"/>
          </w:tcPr>
          <w:p w14:paraId="506BAD77"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DEA7FC0"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654E230D" w14:textId="77777777" w:rsidTr="00582D17">
        <w:tc>
          <w:tcPr>
            <w:tcW w:w="0" w:type="auto"/>
            <w:vAlign w:val="center"/>
          </w:tcPr>
          <w:p w14:paraId="3854C325" w14:textId="77777777" w:rsidR="008E2F96" w:rsidRPr="00582D17" w:rsidRDefault="008E2F96" w:rsidP="00F628A7">
            <w:pPr>
              <w:spacing w:before="60" w:after="60"/>
              <w:jc w:val="center"/>
              <w:rPr>
                <w:sz w:val="22"/>
                <w:szCs w:val="22"/>
              </w:rPr>
            </w:pPr>
            <w:r w:rsidRPr="00582D17">
              <w:rPr>
                <w:sz w:val="22"/>
                <w:szCs w:val="22"/>
              </w:rPr>
              <w:t>485</w:t>
            </w:r>
          </w:p>
        </w:tc>
        <w:tc>
          <w:tcPr>
            <w:tcW w:w="0" w:type="auto"/>
            <w:vAlign w:val="center"/>
          </w:tcPr>
          <w:p w14:paraId="26CF2D72"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750F416F" w14:textId="77777777" w:rsidR="008E2F96" w:rsidRPr="00582D17" w:rsidRDefault="008E2F96" w:rsidP="00F628A7">
            <w:pPr>
              <w:spacing w:before="60" w:after="60"/>
              <w:jc w:val="center"/>
              <w:rPr>
                <w:sz w:val="22"/>
                <w:szCs w:val="22"/>
              </w:rPr>
            </w:pPr>
            <w:r w:rsidRPr="00582D17">
              <w:rPr>
                <w:sz w:val="22"/>
                <w:szCs w:val="22"/>
              </w:rPr>
              <w:t>M100</w:t>
            </w:r>
          </w:p>
        </w:tc>
      </w:tr>
      <w:tr w:rsidR="008E2F96" w:rsidRPr="0050469B" w14:paraId="59B22882" w14:textId="77777777" w:rsidTr="00582D17">
        <w:tc>
          <w:tcPr>
            <w:tcW w:w="0" w:type="auto"/>
            <w:vAlign w:val="center"/>
          </w:tcPr>
          <w:p w14:paraId="01A3A0F0" w14:textId="77777777" w:rsidR="008E2F96" w:rsidRPr="00582D17" w:rsidRDefault="008E2F96" w:rsidP="00F628A7">
            <w:pPr>
              <w:spacing w:before="60" w:after="60"/>
              <w:jc w:val="center"/>
              <w:rPr>
                <w:sz w:val="22"/>
                <w:szCs w:val="22"/>
              </w:rPr>
            </w:pPr>
            <w:r w:rsidRPr="00582D17">
              <w:rPr>
                <w:sz w:val="22"/>
                <w:szCs w:val="22"/>
              </w:rPr>
              <w:t>486</w:t>
            </w:r>
          </w:p>
        </w:tc>
        <w:tc>
          <w:tcPr>
            <w:tcW w:w="0" w:type="auto"/>
            <w:vAlign w:val="center"/>
          </w:tcPr>
          <w:p w14:paraId="7D61CA49"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2B9A4E14" w14:textId="77777777" w:rsidR="008E2F96" w:rsidRPr="00582D17" w:rsidRDefault="008E2F96" w:rsidP="00F628A7">
            <w:pPr>
              <w:spacing w:before="60" w:after="60"/>
              <w:jc w:val="center"/>
              <w:rPr>
                <w:sz w:val="22"/>
                <w:szCs w:val="22"/>
              </w:rPr>
            </w:pPr>
            <w:r w:rsidRPr="00582D17">
              <w:rPr>
                <w:sz w:val="22"/>
                <w:szCs w:val="22"/>
              </w:rPr>
              <w:t>M101</w:t>
            </w:r>
          </w:p>
        </w:tc>
      </w:tr>
      <w:tr w:rsidR="008E2F96" w:rsidRPr="0050469B" w14:paraId="3D569845" w14:textId="77777777" w:rsidTr="00582D17">
        <w:tc>
          <w:tcPr>
            <w:tcW w:w="0" w:type="auto"/>
            <w:vAlign w:val="center"/>
          </w:tcPr>
          <w:p w14:paraId="22C8FBDD" w14:textId="77777777" w:rsidR="008E2F96" w:rsidRPr="00582D17" w:rsidRDefault="008E2F96" w:rsidP="00F628A7">
            <w:pPr>
              <w:spacing w:before="60" w:after="60"/>
              <w:jc w:val="center"/>
              <w:rPr>
                <w:sz w:val="22"/>
                <w:szCs w:val="22"/>
              </w:rPr>
            </w:pPr>
            <w:r w:rsidRPr="00582D17">
              <w:rPr>
                <w:sz w:val="22"/>
                <w:szCs w:val="22"/>
              </w:rPr>
              <w:t>487</w:t>
            </w:r>
          </w:p>
        </w:tc>
        <w:tc>
          <w:tcPr>
            <w:tcW w:w="0" w:type="auto"/>
            <w:vAlign w:val="center"/>
          </w:tcPr>
          <w:p w14:paraId="137311B3"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07AAD49" w14:textId="77777777" w:rsidR="008E2F96" w:rsidRPr="00582D17" w:rsidRDefault="008E2F96" w:rsidP="00F628A7">
            <w:pPr>
              <w:spacing w:before="60" w:after="60"/>
              <w:jc w:val="center"/>
              <w:rPr>
                <w:sz w:val="22"/>
                <w:szCs w:val="22"/>
              </w:rPr>
            </w:pPr>
            <w:r w:rsidRPr="00582D17">
              <w:rPr>
                <w:sz w:val="22"/>
                <w:szCs w:val="22"/>
              </w:rPr>
              <w:t>M102</w:t>
            </w:r>
          </w:p>
        </w:tc>
      </w:tr>
      <w:tr w:rsidR="008E2F96" w:rsidRPr="0050469B" w14:paraId="744D2E31" w14:textId="77777777" w:rsidTr="00582D17">
        <w:tc>
          <w:tcPr>
            <w:tcW w:w="0" w:type="auto"/>
            <w:vAlign w:val="center"/>
          </w:tcPr>
          <w:p w14:paraId="3E1C653C" w14:textId="77777777" w:rsidR="008E2F96" w:rsidRPr="00582D17" w:rsidRDefault="008E2F96" w:rsidP="00F628A7">
            <w:pPr>
              <w:spacing w:before="60" w:after="60"/>
              <w:jc w:val="center"/>
              <w:rPr>
                <w:sz w:val="22"/>
                <w:szCs w:val="22"/>
              </w:rPr>
            </w:pPr>
            <w:r w:rsidRPr="00582D17">
              <w:rPr>
                <w:sz w:val="22"/>
                <w:szCs w:val="22"/>
              </w:rPr>
              <w:t>488</w:t>
            </w:r>
          </w:p>
        </w:tc>
        <w:tc>
          <w:tcPr>
            <w:tcW w:w="0" w:type="auto"/>
            <w:vAlign w:val="center"/>
          </w:tcPr>
          <w:p w14:paraId="6264844A"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4533EE63"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51311AFC" w14:textId="77777777" w:rsidTr="00582D17">
        <w:tc>
          <w:tcPr>
            <w:tcW w:w="0" w:type="auto"/>
            <w:vAlign w:val="center"/>
          </w:tcPr>
          <w:p w14:paraId="4FF21306" w14:textId="77777777" w:rsidR="008E2F96" w:rsidRPr="00582D17" w:rsidRDefault="008E2F96" w:rsidP="00F628A7">
            <w:pPr>
              <w:spacing w:before="60" w:after="60"/>
              <w:jc w:val="center"/>
              <w:rPr>
                <w:sz w:val="22"/>
                <w:szCs w:val="22"/>
              </w:rPr>
            </w:pPr>
            <w:r w:rsidRPr="00582D17">
              <w:rPr>
                <w:sz w:val="22"/>
                <w:szCs w:val="22"/>
              </w:rPr>
              <w:lastRenderedPageBreak/>
              <w:t>489</w:t>
            </w:r>
          </w:p>
        </w:tc>
        <w:tc>
          <w:tcPr>
            <w:tcW w:w="0" w:type="auto"/>
            <w:vAlign w:val="center"/>
          </w:tcPr>
          <w:p w14:paraId="14D0A586"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236ABF14"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5FE164A5" w14:textId="77777777" w:rsidTr="00582D17">
        <w:tc>
          <w:tcPr>
            <w:tcW w:w="0" w:type="auto"/>
            <w:vAlign w:val="center"/>
          </w:tcPr>
          <w:p w14:paraId="63E522A4" w14:textId="77777777" w:rsidR="008E2F96" w:rsidRPr="00582D17" w:rsidRDefault="008E2F96" w:rsidP="00F628A7">
            <w:pPr>
              <w:spacing w:before="60" w:after="60"/>
              <w:jc w:val="center"/>
              <w:rPr>
                <w:sz w:val="22"/>
                <w:szCs w:val="22"/>
              </w:rPr>
            </w:pPr>
            <w:r w:rsidRPr="00582D17">
              <w:rPr>
                <w:sz w:val="22"/>
                <w:szCs w:val="22"/>
              </w:rPr>
              <w:t>490</w:t>
            </w:r>
          </w:p>
        </w:tc>
        <w:tc>
          <w:tcPr>
            <w:tcW w:w="0" w:type="auto"/>
            <w:vAlign w:val="center"/>
          </w:tcPr>
          <w:p w14:paraId="686ED966"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7F970680"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2602E6F8" w14:textId="77777777" w:rsidTr="00582D17">
        <w:tc>
          <w:tcPr>
            <w:tcW w:w="0" w:type="auto"/>
            <w:vAlign w:val="center"/>
          </w:tcPr>
          <w:p w14:paraId="64DEE96D" w14:textId="77777777" w:rsidR="008E2F96" w:rsidRPr="00582D17" w:rsidRDefault="008E2F96" w:rsidP="00F628A7">
            <w:pPr>
              <w:spacing w:before="60" w:after="60"/>
              <w:jc w:val="center"/>
              <w:rPr>
                <w:sz w:val="22"/>
                <w:szCs w:val="22"/>
              </w:rPr>
            </w:pPr>
            <w:r w:rsidRPr="00582D17">
              <w:rPr>
                <w:sz w:val="22"/>
                <w:szCs w:val="22"/>
              </w:rPr>
              <w:t>491</w:t>
            </w:r>
          </w:p>
        </w:tc>
        <w:tc>
          <w:tcPr>
            <w:tcW w:w="0" w:type="auto"/>
            <w:vAlign w:val="center"/>
          </w:tcPr>
          <w:p w14:paraId="56ADF27B"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6A3C4A7F"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4918C532" w14:textId="77777777" w:rsidTr="00582D17">
        <w:tc>
          <w:tcPr>
            <w:tcW w:w="0" w:type="auto"/>
            <w:vAlign w:val="center"/>
          </w:tcPr>
          <w:p w14:paraId="58638319" w14:textId="77777777" w:rsidR="008E2F96" w:rsidRPr="00582D17" w:rsidRDefault="008E2F96" w:rsidP="00F628A7">
            <w:pPr>
              <w:spacing w:before="60" w:after="60"/>
              <w:jc w:val="center"/>
              <w:rPr>
                <w:sz w:val="22"/>
                <w:szCs w:val="22"/>
              </w:rPr>
            </w:pPr>
            <w:r w:rsidRPr="00582D17">
              <w:rPr>
                <w:sz w:val="22"/>
                <w:szCs w:val="22"/>
              </w:rPr>
              <w:t>492</w:t>
            </w:r>
          </w:p>
        </w:tc>
        <w:tc>
          <w:tcPr>
            <w:tcW w:w="0" w:type="auto"/>
            <w:vAlign w:val="center"/>
          </w:tcPr>
          <w:p w14:paraId="7CA92919"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009AAE2E"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733A48E0" w14:textId="77777777" w:rsidTr="00582D17">
        <w:tc>
          <w:tcPr>
            <w:tcW w:w="0" w:type="auto"/>
            <w:vAlign w:val="center"/>
          </w:tcPr>
          <w:p w14:paraId="5651E8A1" w14:textId="77777777" w:rsidR="008E2F96" w:rsidRPr="00582D17" w:rsidRDefault="008E2F96" w:rsidP="00F628A7">
            <w:pPr>
              <w:spacing w:before="60" w:after="60"/>
              <w:jc w:val="center"/>
              <w:rPr>
                <w:sz w:val="22"/>
                <w:szCs w:val="22"/>
              </w:rPr>
            </w:pPr>
            <w:r w:rsidRPr="00582D17">
              <w:rPr>
                <w:sz w:val="22"/>
                <w:szCs w:val="22"/>
              </w:rPr>
              <w:t>493</w:t>
            </w:r>
          </w:p>
        </w:tc>
        <w:tc>
          <w:tcPr>
            <w:tcW w:w="0" w:type="auto"/>
            <w:vAlign w:val="center"/>
          </w:tcPr>
          <w:p w14:paraId="1F564926"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4C40F66B"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656E7A65" w14:textId="77777777" w:rsidTr="00582D17">
        <w:tc>
          <w:tcPr>
            <w:tcW w:w="0" w:type="auto"/>
            <w:vAlign w:val="center"/>
          </w:tcPr>
          <w:p w14:paraId="1E0AA9B2" w14:textId="77777777" w:rsidR="008E2F96" w:rsidRPr="00582D17" w:rsidRDefault="008E2F96" w:rsidP="00F628A7">
            <w:pPr>
              <w:spacing w:before="60" w:after="60"/>
              <w:jc w:val="center"/>
              <w:rPr>
                <w:sz w:val="22"/>
                <w:szCs w:val="22"/>
              </w:rPr>
            </w:pPr>
            <w:r w:rsidRPr="00582D17">
              <w:rPr>
                <w:sz w:val="22"/>
                <w:szCs w:val="22"/>
              </w:rPr>
              <w:t>494</w:t>
            </w:r>
          </w:p>
        </w:tc>
        <w:tc>
          <w:tcPr>
            <w:tcW w:w="0" w:type="auto"/>
            <w:vAlign w:val="center"/>
          </w:tcPr>
          <w:p w14:paraId="1A1CCFEF"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5E61B520"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702F9F00" w14:textId="77777777" w:rsidTr="00582D17">
        <w:tc>
          <w:tcPr>
            <w:tcW w:w="0" w:type="auto"/>
            <w:vAlign w:val="center"/>
          </w:tcPr>
          <w:p w14:paraId="5A5A5280" w14:textId="77777777" w:rsidR="008E2F96" w:rsidRPr="00582D17" w:rsidRDefault="008E2F96" w:rsidP="00F628A7">
            <w:pPr>
              <w:spacing w:before="60" w:after="60"/>
              <w:jc w:val="center"/>
              <w:rPr>
                <w:sz w:val="22"/>
                <w:szCs w:val="22"/>
              </w:rPr>
            </w:pPr>
            <w:r w:rsidRPr="00582D17">
              <w:rPr>
                <w:sz w:val="22"/>
                <w:szCs w:val="22"/>
              </w:rPr>
              <w:t>495</w:t>
            </w:r>
          </w:p>
        </w:tc>
        <w:tc>
          <w:tcPr>
            <w:tcW w:w="0" w:type="auto"/>
            <w:vAlign w:val="center"/>
          </w:tcPr>
          <w:p w14:paraId="561BE239"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06C289DD"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37D6435C" w14:textId="77777777" w:rsidTr="00582D17">
        <w:tc>
          <w:tcPr>
            <w:tcW w:w="0" w:type="auto"/>
            <w:vAlign w:val="center"/>
          </w:tcPr>
          <w:p w14:paraId="6DF3BA49" w14:textId="77777777" w:rsidR="008E2F96" w:rsidRPr="00582D17" w:rsidRDefault="008E2F96" w:rsidP="00F628A7">
            <w:pPr>
              <w:spacing w:before="60" w:after="60"/>
              <w:jc w:val="center"/>
              <w:rPr>
                <w:sz w:val="22"/>
                <w:szCs w:val="22"/>
              </w:rPr>
            </w:pPr>
            <w:r w:rsidRPr="00582D17">
              <w:rPr>
                <w:sz w:val="22"/>
                <w:szCs w:val="22"/>
              </w:rPr>
              <w:t>496</w:t>
            </w:r>
          </w:p>
        </w:tc>
        <w:tc>
          <w:tcPr>
            <w:tcW w:w="0" w:type="auto"/>
            <w:vAlign w:val="center"/>
          </w:tcPr>
          <w:p w14:paraId="3A3E62F4"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0666FBCB"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6A491DBA" w14:textId="77777777" w:rsidTr="00582D17">
        <w:tc>
          <w:tcPr>
            <w:tcW w:w="0" w:type="auto"/>
            <w:vAlign w:val="center"/>
          </w:tcPr>
          <w:p w14:paraId="31E2E522" w14:textId="77777777" w:rsidR="008E2F96" w:rsidRPr="00582D17" w:rsidRDefault="008E2F96" w:rsidP="00F628A7">
            <w:pPr>
              <w:spacing w:before="60" w:after="60"/>
              <w:jc w:val="center"/>
              <w:rPr>
                <w:sz w:val="22"/>
                <w:szCs w:val="22"/>
              </w:rPr>
            </w:pPr>
            <w:r w:rsidRPr="00582D17">
              <w:rPr>
                <w:sz w:val="22"/>
                <w:szCs w:val="22"/>
              </w:rPr>
              <w:t>497</w:t>
            </w:r>
          </w:p>
        </w:tc>
        <w:tc>
          <w:tcPr>
            <w:tcW w:w="0" w:type="auto"/>
            <w:vAlign w:val="center"/>
          </w:tcPr>
          <w:p w14:paraId="687D127B"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213ADD51"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2A04E597" w14:textId="77777777" w:rsidTr="00582D17">
        <w:tc>
          <w:tcPr>
            <w:tcW w:w="0" w:type="auto"/>
            <w:vAlign w:val="center"/>
          </w:tcPr>
          <w:p w14:paraId="12065658" w14:textId="77777777" w:rsidR="008E2F96" w:rsidRPr="00582D17" w:rsidRDefault="008E2F96" w:rsidP="00F628A7">
            <w:pPr>
              <w:spacing w:before="60" w:after="60"/>
              <w:jc w:val="center"/>
              <w:rPr>
                <w:sz w:val="22"/>
                <w:szCs w:val="22"/>
              </w:rPr>
            </w:pPr>
            <w:r w:rsidRPr="00582D17">
              <w:rPr>
                <w:sz w:val="22"/>
                <w:szCs w:val="22"/>
              </w:rPr>
              <w:t>498</w:t>
            </w:r>
          </w:p>
        </w:tc>
        <w:tc>
          <w:tcPr>
            <w:tcW w:w="0" w:type="auto"/>
            <w:vAlign w:val="center"/>
          </w:tcPr>
          <w:p w14:paraId="182B256B"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4A473D3B"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46BBB491" w14:textId="77777777" w:rsidTr="00582D17">
        <w:tc>
          <w:tcPr>
            <w:tcW w:w="0" w:type="auto"/>
            <w:vAlign w:val="center"/>
          </w:tcPr>
          <w:p w14:paraId="18E88D93" w14:textId="77777777" w:rsidR="008E2F96" w:rsidRPr="00582D17" w:rsidRDefault="008E2F96" w:rsidP="00F628A7">
            <w:pPr>
              <w:spacing w:before="60" w:after="60"/>
              <w:jc w:val="center"/>
              <w:rPr>
                <w:sz w:val="22"/>
                <w:szCs w:val="22"/>
              </w:rPr>
            </w:pPr>
            <w:r w:rsidRPr="00582D17">
              <w:rPr>
                <w:sz w:val="22"/>
                <w:szCs w:val="22"/>
              </w:rPr>
              <w:t>499</w:t>
            </w:r>
          </w:p>
        </w:tc>
        <w:tc>
          <w:tcPr>
            <w:tcW w:w="0" w:type="auto"/>
            <w:vAlign w:val="center"/>
          </w:tcPr>
          <w:p w14:paraId="2C8C1154"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14817D97"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2E64A5FF" w14:textId="77777777" w:rsidTr="00582D17">
        <w:tc>
          <w:tcPr>
            <w:tcW w:w="0" w:type="auto"/>
            <w:vAlign w:val="center"/>
          </w:tcPr>
          <w:p w14:paraId="2A0AE6AF" w14:textId="77777777" w:rsidR="008E2F96" w:rsidRPr="00582D17" w:rsidRDefault="008E2F96" w:rsidP="00F628A7">
            <w:pPr>
              <w:spacing w:before="60" w:after="60"/>
              <w:jc w:val="center"/>
              <w:rPr>
                <w:sz w:val="22"/>
                <w:szCs w:val="22"/>
              </w:rPr>
            </w:pPr>
            <w:r w:rsidRPr="00582D17">
              <w:rPr>
                <w:sz w:val="22"/>
                <w:szCs w:val="22"/>
              </w:rPr>
              <w:t>500</w:t>
            </w:r>
          </w:p>
        </w:tc>
        <w:tc>
          <w:tcPr>
            <w:tcW w:w="0" w:type="auto"/>
            <w:vAlign w:val="center"/>
          </w:tcPr>
          <w:p w14:paraId="7F409067"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6AF0AE89"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56E1B01B" w14:textId="77777777" w:rsidTr="00582D17">
        <w:tc>
          <w:tcPr>
            <w:tcW w:w="0" w:type="auto"/>
            <w:vAlign w:val="center"/>
          </w:tcPr>
          <w:p w14:paraId="6640F496" w14:textId="77777777" w:rsidR="008E2F96" w:rsidRPr="00582D17" w:rsidRDefault="008E2F96" w:rsidP="00F628A7">
            <w:pPr>
              <w:spacing w:before="60" w:after="60"/>
              <w:jc w:val="center"/>
              <w:rPr>
                <w:sz w:val="22"/>
                <w:szCs w:val="22"/>
              </w:rPr>
            </w:pPr>
            <w:r w:rsidRPr="00582D17">
              <w:rPr>
                <w:sz w:val="22"/>
                <w:szCs w:val="22"/>
              </w:rPr>
              <w:t>501</w:t>
            </w:r>
          </w:p>
        </w:tc>
        <w:tc>
          <w:tcPr>
            <w:tcW w:w="0" w:type="auto"/>
            <w:vAlign w:val="center"/>
          </w:tcPr>
          <w:p w14:paraId="64F40D3C"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01ACA279"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63A2C012" w14:textId="77777777" w:rsidTr="00582D17">
        <w:tc>
          <w:tcPr>
            <w:tcW w:w="0" w:type="auto"/>
            <w:vAlign w:val="center"/>
          </w:tcPr>
          <w:p w14:paraId="2B2DE5D6" w14:textId="77777777" w:rsidR="008E2F96" w:rsidRPr="00582D17" w:rsidRDefault="008E2F96" w:rsidP="00F628A7">
            <w:pPr>
              <w:spacing w:before="60" w:after="60"/>
              <w:jc w:val="center"/>
              <w:rPr>
                <w:sz w:val="22"/>
                <w:szCs w:val="22"/>
              </w:rPr>
            </w:pPr>
            <w:r w:rsidRPr="00582D17">
              <w:rPr>
                <w:sz w:val="22"/>
                <w:szCs w:val="22"/>
              </w:rPr>
              <w:t>502</w:t>
            </w:r>
          </w:p>
        </w:tc>
        <w:tc>
          <w:tcPr>
            <w:tcW w:w="0" w:type="auto"/>
            <w:vAlign w:val="center"/>
          </w:tcPr>
          <w:p w14:paraId="1AD70E0C"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4742AAE4"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61C024B3" w14:textId="77777777" w:rsidTr="00582D17">
        <w:tc>
          <w:tcPr>
            <w:tcW w:w="0" w:type="auto"/>
            <w:vAlign w:val="center"/>
          </w:tcPr>
          <w:p w14:paraId="75AF6B2C" w14:textId="77777777" w:rsidR="008E2F96" w:rsidRPr="00582D17" w:rsidRDefault="008E2F96" w:rsidP="00F628A7">
            <w:pPr>
              <w:spacing w:before="60" w:after="60"/>
              <w:jc w:val="center"/>
              <w:rPr>
                <w:sz w:val="22"/>
                <w:szCs w:val="22"/>
              </w:rPr>
            </w:pPr>
            <w:r w:rsidRPr="00582D17">
              <w:rPr>
                <w:sz w:val="22"/>
                <w:szCs w:val="22"/>
              </w:rPr>
              <w:t>503</w:t>
            </w:r>
          </w:p>
        </w:tc>
        <w:tc>
          <w:tcPr>
            <w:tcW w:w="0" w:type="auto"/>
            <w:vAlign w:val="center"/>
          </w:tcPr>
          <w:p w14:paraId="65AF61C1"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1446232D"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1DF442AB" w14:textId="77777777" w:rsidTr="00582D17">
        <w:tc>
          <w:tcPr>
            <w:tcW w:w="0" w:type="auto"/>
            <w:vAlign w:val="center"/>
          </w:tcPr>
          <w:p w14:paraId="234CDF70" w14:textId="77777777" w:rsidR="008E2F96" w:rsidRPr="00582D17" w:rsidRDefault="008E2F96" w:rsidP="00F628A7">
            <w:pPr>
              <w:spacing w:before="60" w:after="60"/>
              <w:jc w:val="center"/>
              <w:rPr>
                <w:sz w:val="22"/>
                <w:szCs w:val="22"/>
              </w:rPr>
            </w:pPr>
            <w:r w:rsidRPr="00582D17">
              <w:rPr>
                <w:sz w:val="22"/>
                <w:szCs w:val="22"/>
              </w:rPr>
              <w:t>504</w:t>
            </w:r>
          </w:p>
        </w:tc>
        <w:tc>
          <w:tcPr>
            <w:tcW w:w="0" w:type="auto"/>
            <w:vAlign w:val="center"/>
          </w:tcPr>
          <w:p w14:paraId="5724A18E"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3356A492"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0CBC1A3F" w14:textId="77777777" w:rsidTr="00582D17">
        <w:tc>
          <w:tcPr>
            <w:tcW w:w="0" w:type="auto"/>
            <w:vAlign w:val="center"/>
          </w:tcPr>
          <w:p w14:paraId="3EAE547E" w14:textId="77777777" w:rsidR="008E2F96" w:rsidRPr="00582D17" w:rsidRDefault="008E2F96" w:rsidP="00F628A7">
            <w:pPr>
              <w:spacing w:before="60" w:after="60"/>
              <w:jc w:val="center"/>
              <w:rPr>
                <w:sz w:val="22"/>
                <w:szCs w:val="22"/>
              </w:rPr>
            </w:pPr>
            <w:r w:rsidRPr="00582D17">
              <w:rPr>
                <w:sz w:val="22"/>
                <w:szCs w:val="22"/>
              </w:rPr>
              <w:t>505</w:t>
            </w:r>
          </w:p>
        </w:tc>
        <w:tc>
          <w:tcPr>
            <w:tcW w:w="0" w:type="auto"/>
            <w:vAlign w:val="center"/>
          </w:tcPr>
          <w:p w14:paraId="40EC2C5B"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3F6E7CF2"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0F50E6E3" w14:textId="77777777" w:rsidTr="00582D17">
        <w:tc>
          <w:tcPr>
            <w:tcW w:w="0" w:type="auto"/>
            <w:vAlign w:val="center"/>
          </w:tcPr>
          <w:p w14:paraId="27479D8F" w14:textId="77777777" w:rsidR="008E2F96" w:rsidRPr="00582D17" w:rsidRDefault="008E2F96" w:rsidP="00F628A7">
            <w:pPr>
              <w:spacing w:before="60" w:after="60"/>
              <w:jc w:val="center"/>
              <w:rPr>
                <w:sz w:val="22"/>
                <w:szCs w:val="22"/>
              </w:rPr>
            </w:pPr>
            <w:r w:rsidRPr="00582D17">
              <w:rPr>
                <w:sz w:val="22"/>
                <w:szCs w:val="22"/>
              </w:rPr>
              <w:t>506</w:t>
            </w:r>
          </w:p>
        </w:tc>
        <w:tc>
          <w:tcPr>
            <w:tcW w:w="0" w:type="auto"/>
            <w:vAlign w:val="center"/>
          </w:tcPr>
          <w:p w14:paraId="0174330C"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61D6FA65" w14:textId="77777777" w:rsidR="008E2F96" w:rsidRPr="00582D17" w:rsidRDefault="008E2F96" w:rsidP="00F628A7">
            <w:pPr>
              <w:spacing w:before="60" w:after="60"/>
              <w:jc w:val="center"/>
              <w:rPr>
                <w:sz w:val="22"/>
                <w:szCs w:val="22"/>
              </w:rPr>
            </w:pPr>
            <w:r w:rsidRPr="00582D17">
              <w:rPr>
                <w:sz w:val="22"/>
                <w:szCs w:val="22"/>
              </w:rPr>
              <w:t>M104</w:t>
            </w:r>
          </w:p>
        </w:tc>
      </w:tr>
      <w:tr w:rsidR="008E2F96" w:rsidRPr="0050469B" w14:paraId="5C32FDAD" w14:textId="77777777" w:rsidTr="00582D17">
        <w:tc>
          <w:tcPr>
            <w:tcW w:w="0" w:type="auto"/>
            <w:vAlign w:val="center"/>
          </w:tcPr>
          <w:p w14:paraId="2DB64A83" w14:textId="77777777" w:rsidR="008E2F96" w:rsidRPr="00582D17" w:rsidRDefault="008E2F96" w:rsidP="00F628A7">
            <w:pPr>
              <w:spacing w:before="60" w:after="60"/>
              <w:jc w:val="center"/>
              <w:rPr>
                <w:sz w:val="22"/>
                <w:szCs w:val="22"/>
              </w:rPr>
            </w:pPr>
            <w:r w:rsidRPr="00582D17">
              <w:rPr>
                <w:sz w:val="22"/>
                <w:szCs w:val="22"/>
              </w:rPr>
              <w:t>507</w:t>
            </w:r>
          </w:p>
        </w:tc>
        <w:tc>
          <w:tcPr>
            <w:tcW w:w="0" w:type="auto"/>
            <w:vAlign w:val="center"/>
          </w:tcPr>
          <w:p w14:paraId="45555855"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762A9F6D" w14:textId="77777777" w:rsidR="008E2F96" w:rsidRPr="00582D17" w:rsidRDefault="008E2F96" w:rsidP="00F628A7">
            <w:pPr>
              <w:spacing w:before="60" w:after="60"/>
              <w:jc w:val="center"/>
              <w:rPr>
                <w:sz w:val="22"/>
                <w:szCs w:val="22"/>
              </w:rPr>
            </w:pPr>
            <w:r w:rsidRPr="00582D17">
              <w:rPr>
                <w:sz w:val="22"/>
                <w:szCs w:val="22"/>
              </w:rPr>
              <w:t>M105</w:t>
            </w:r>
          </w:p>
        </w:tc>
      </w:tr>
      <w:tr w:rsidR="008E2F96" w:rsidRPr="0050469B" w14:paraId="5101CDB0" w14:textId="77777777" w:rsidTr="00582D17">
        <w:tc>
          <w:tcPr>
            <w:tcW w:w="0" w:type="auto"/>
            <w:vAlign w:val="center"/>
          </w:tcPr>
          <w:p w14:paraId="2B3AB109" w14:textId="77777777" w:rsidR="008E2F96" w:rsidRPr="00582D17" w:rsidRDefault="008E2F96" w:rsidP="00F628A7">
            <w:pPr>
              <w:spacing w:before="60" w:after="60"/>
              <w:jc w:val="center"/>
              <w:rPr>
                <w:sz w:val="22"/>
                <w:szCs w:val="22"/>
              </w:rPr>
            </w:pPr>
            <w:r w:rsidRPr="00582D17">
              <w:rPr>
                <w:sz w:val="22"/>
                <w:szCs w:val="22"/>
              </w:rPr>
              <w:t>508</w:t>
            </w:r>
          </w:p>
        </w:tc>
        <w:tc>
          <w:tcPr>
            <w:tcW w:w="0" w:type="auto"/>
            <w:vAlign w:val="center"/>
          </w:tcPr>
          <w:p w14:paraId="05A68249"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5FE0E017"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51120F75" w14:textId="77777777" w:rsidTr="00582D17">
        <w:tc>
          <w:tcPr>
            <w:tcW w:w="0" w:type="auto"/>
            <w:vAlign w:val="center"/>
          </w:tcPr>
          <w:p w14:paraId="4D3CB207" w14:textId="77777777" w:rsidR="008E2F96" w:rsidRPr="00582D17" w:rsidRDefault="008E2F96" w:rsidP="00F628A7">
            <w:pPr>
              <w:spacing w:before="60" w:after="60"/>
              <w:jc w:val="center"/>
              <w:rPr>
                <w:sz w:val="22"/>
                <w:szCs w:val="22"/>
              </w:rPr>
            </w:pPr>
            <w:r w:rsidRPr="00582D17">
              <w:rPr>
                <w:sz w:val="22"/>
                <w:szCs w:val="22"/>
              </w:rPr>
              <w:t>509</w:t>
            </w:r>
          </w:p>
        </w:tc>
        <w:tc>
          <w:tcPr>
            <w:tcW w:w="0" w:type="auto"/>
            <w:vAlign w:val="center"/>
          </w:tcPr>
          <w:p w14:paraId="2C868F42"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4132B337"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3EF97F80" w14:textId="77777777" w:rsidTr="00582D17">
        <w:tc>
          <w:tcPr>
            <w:tcW w:w="0" w:type="auto"/>
            <w:vAlign w:val="center"/>
          </w:tcPr>
          <w:p w14:paraId="3CE7EA79" w14:textId="77777777" w:rsidR="008E2F96" w:rsidRPr="00582D17" w:rsidRDefault="008E2F96" w:rsidP="00F628A7">
            <w:pPr>
              <w:spacing w:before="60" w:after="60"/>
              <w:jc w:val="center"/>
              <w:rPr>
                <w:sz w:val="22"/>
                <w:szCs w:val="22"/>
              </w:rPr>
            </w:pPr>
            <w:r w:rsidRPr="00582D17">
              <w:rPr>
                <w:sz w:val="22"/>
                <w:szCs w:val="22"/>
              </w:rPr>
              <w:t>510</w:t>
            </w:r>
          </w:p>
        </w:tc>
        <w:tc>
          <w:tcPr>
            <w:tcW w:w="0" w:type="auto"/>
            <w:vAlign w:val="center"/>
          </w:tcPr>
          <w:p w14:paraId="281AFE2C"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2E95AC23"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570F51F0" w14:textId="77777777" w:rsidTr="00582D17">
        <w:tc>
          <w:tcPr>
            <w:tcW w:w="0" w:type="auto"/>
            <w:vAlign w:val="center"/>
          </w:tcPr>
          <w:p w14:paraId="049D219A" w14:textId="77777777" w:rsidR="008E2F96" w:rsidRPr="00582D17" w:rsidRDefault="008E2F96" w:rsidP="00F628A7">
            <w:pPr>
              <w:spacing w:before="60" w:after="60"/>
              <w:jc w:val="center"/>
              <w:rPr>
                <w:sz w:val="22"/>
                <w:szCs w:val="22"/>
              </w:rPr>
            </w:pPr>
            <w:r w:rsidRPr="00582D17">
              <w:rPr>
                <w:sz w:val="22"/>
                <w:szCs w:val="22"/>
              </w:rPr>
              <w:t>511</w:t>
            </w:r>
          </w:p>
        </w:tc>
        <w:tc>
          <w:tcPr>
            <w:tcW w:w="0" w:type="auto"/>
            <w:vAlign w:val="center"/>
          </w:tcPr>
          <w:p w14:paraId="1B1ECB18"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07620966"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37BEDB8B" w14:textId="77777777" w:rsidTr="00582D17">
        <w:tc>
          <w:tcPr>
            <w:tcW w:w="0" w:type="auto"/>
            <w:vAlign w:val="center"/>
          </w:tcPr>
          <w:p w14:paraId="01C753C3" w14:textId="77777777" w:rsidR="008E2F96" w:rsidRPr="00582D17" w:rsidRDefault="008E2F96" w:rsidP="00F628A7">
            <w:pPr>
              <w:spacing w:before="60" w:after="60"/>
              <w:jc w:val="center"/>
              <w:rPr>
                <w:sz w:val="22"/>
                <w:szCs w:val="22"/>
              </w:rPr>
            </w:pPr>
            <w:r w:rsidRPr="00582D17">
              <w:rPr>
                <w:sz w:val="22"/>
                <w:szCs w:val="22"/>
              </w:rPr>
              <w:t>512</w:t>
            </w:r>
          </w:p>
        </w:tc>
        <w:tc>
          <w:tcPr>
            <w:tcW w:w="0" w:type="auto"/>
            <w:vAlign w:val="center"/>
          </w:tcPr>
          <w:p w14:paraId="56E4FEB6"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2A0C5FAB"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189096F7" w14:textId="77777777" w:rsidTr="00582D17">
        <w:tc>
          <w:tcPr>
            <w:tcW w:w="0" w:type="auto"/>
            <w:vAlign w:val="center"/>
          </w:tcPr>
          <w:p w14:paraId="2FF934B8" w14:textId="77777777" w:rsidR="008E2F96" w:rsidRPr="00582D17" w:rsidRDefault="008E2F96" w:rsidP="00F628A7">
            <w:pPr>
              <w:spacing w:before="60" w:after="60"/>
              <w:jc w:val="center"/>
              <w:rPr>
                <w:sz w:val="22"/>
                <w:szCs w:val="22"/>
              </w:rPr>
            </w:pPr>
            <w:r w:rsidRPr="00582D17">
              <w:rPr>
                <w:sz w:val="22"/>
                <w:szCs w:val="22"/>
              </w:rPr>
              <w:t>513</w:t>
            </w:r>
          </w:p>
        </w:tc>
        <w:tc>
          <w:tcPr>
            <w:tcW w:w="0" w:type="auto"/>
            <w:vAlign w:val="center"/>
          </w:tcPr>
          <w:p w14:paraId="06684CCA"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6A56A1F8"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6C47F12C" w14:textId="77777777" w:rsidTr="00582D17">
        <w:tc>
          <w:tcPr>
            <w:tcW w:w="0" w:type="auto"/>
            <w:vAlign w:val="center"/>
          </w:tcPr>
          <w:p w14:paraId="7DFC3C79" w14:textId="77777777" w:rsidR="008E2F96" w:rsidRPr="00582D17" w:rsidRDefault="008E2F96" w:rsidP="00F628A7">
            <w:pPr>
              <w:spacing w:before="60" w:after="60"/>
              <w:jc w:val="center"/>
              <w:rPr>
                <w:sz w:val="22"/>
                <w:szCs w:val="22"/>
              </w:rPr>
            </w:pPr>
            <w:r w:rsidRPr="00582D17">
              <w:rPr>
                <w:sz w:val="22"/>
                <w:szCs w:val="22"/>
              </w:rPr>
              <w:t>514</w:t>
            </w:r>
          </w:p>
        </w:tc>
        <w:tc>
          <w:tcPr>
            <w:tcW w:w="0" w:type="auto"/>
            <w:vAlign w:val="center"/>
          </w:tcPr>
          <w:p w14:paraId="50A8D761"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785B93F4"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49C1B87F" w14:textId="77777777" w:rsidTr="00582D17">
        <w:tc>
          <w:tcPr>
            <w:tcW w:w="0" w:type="auto"/>
            <w:vAlign w:val="center"/>
          </w:tcPr>
          <w:p w14:paraId="1EFC16CE" w14:textId="77777777" w:rsidR="008E2F96" w:rsidRPr="00582D17" w:rsidRDefault="008E2F96" w:rsidP="00F628A7">
            <w:pPr>
              <w:spacing w:before="60" w:after="60"/>
              <w:jc w:val="center"/>
              <w:rPr>
                <w:sz w:val="22"/>
                <w:szCs w:val="22"/>
              </w:rPr>
            </w:pPr>
            <w:r w:rsidRPr="00582D17">
              <w:rPr>
                <w:sz w:val="22"/>
                <w:szCs w:val="22"/>
              </w:rPr>
              <w:t>515</w:t>
            </w:r>
          </w:p>
        </w:tc>
        <w:tc>
          <w:tcPr>
            <w:tcW w:w="0" w:type="auto"/>
            <w:vAlign w:val="center"/>
          </w:tcPr>
          <w:p w14:paraId="48038D04"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4B45A46D"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2B6C1943" w14:textId="77777777" w:rsidTr="00582D17">
        <w:tc>
          <w:tcPr>
            <w:tcW w:w="0" w:type="auto"/>
            <w:vAlign w:val="center"/>
          </w:tcPr>
          <w:p w14:paraId="27CFC43E" w14:textId="77777777" w:rsidR="008E2F96" w:rsidRPr="00582D17" w:rsidRDefault="008E2F96" w:rsidP="00F628A7">
            <w:pPr>
              <w:spacing w:before="60" w:after="60"/>
              <w:jc w:val="center"/>
              <w:rPr>
                <w:sz w:val="22"/>
                <w:szCs w:val="22"/>
              </w:rPr>
            </w:pPr>
            <w:r w:rsidRPr="00582D17">
              <w:rPr>
                <w:sz w:val="22"/>
                <w:szCs w:val="22"/>
              </w:rPr>
              <w:t>516</w:t>
            </w:r>
          </w:p>
        </w:tc>
        <w:tc>
          <w:tcPr>
            <w:tcW w:w="0" w:type="auto"/>
            <w:vAlign w:val="center"/>
          </w:tcPr>
          <w:p w14:paraId="68A84BC6"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1B6FCF30"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6AC4FF3F" w14:textId="77777777" w:rsidTr="00582D17">
        <w:tc>
          <w:tcPr>
            <w:tcW w:w="0" w:type="auto"/>
            <w:vAlign w:val="center"/>
          </w:tcPr>
          <w:p w14:paraId="6D11FB59" w14:textId="77777777" w:rsidR="008E2F96" w:rsidRPr="00582D17" w:rsidRDefault="008E2F96" w:rsidP="00F628A7">
            <w:pPr>
              <w:spacing w:before="60" w:after="60"/>
              <w:jc w:val="center"/>
              <w:rPr>
                <w:sz w:val="22"/>
                <w:szCs w:val="22"/>
              </w:rPr>
            </w:pPr>
            <w:r w:rsidRPr="00582D17">
              <w:rPr>
                <w:sz w:val="22"/>
                <w:szCs w:val="22"/>
              </w:rPr>
              <w:t>517</w:t>
            </w:r>
          </w:p>
        </w:tc>
        <w:tc>
          <w:tcPr>
            <w:tcW w:w="0" w:type="auto"/>
            <w:vAlign w:val="center"/>
          </w:tcPr>
          <w:p w14:paraId="65E487A1"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0B3426E6"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04C213C0" w14:textId="77777777" w:rsidTr="00582D17">
        <w:tc>
          <w:tcPr>
            <w:tcW w:w="0" w:type="auto"/>
            <w:vAlign w:val="center"/>
          </w:tcPr>
          <w:p w14:paraId="22810ED9" w14:textId="77777777" w:rsidR="008E2F96" w:rsidRPr="00582D17" w:rsidRDefault="008E2F96" w:rsidP="00F628A7">
            <w:pPr>
              <w:spacing w:before="60" w:after="60"/>
              <w:jc w:val="center"/>
              <w:rPr>
                <w:sz w:val="22"/>
                <w:szCs w:val="22"/>
              </w:rPr>
            </w:pPr>
            <w:r w:rsidRPr="00582D17">
              <w:rPr>
                <w:sz w:val="22"/>
                <w:szCs w:val="22"/>
              </w:rPr>
              <w:t>518</w:t>
            </w:r>
          </w:p>
        </w:tc>
        <w:tc>
          <w:tcPr>
            <w:tcW w:w="0" w:type="auto"/>
            <w:vAlign w:val="center"/>
          </w:tcPr>
          <w:p w14:paraId="4C235128"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01ED3976"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63ADEEF9" w14:textId="77777777" w:rsidTr="00582D17">
        <w:tc>
          <w:tcPr>
            <w:tcW w:w="0" w:type="auto"/>
            <w:vAlign w:val="center"/>
          </w:tcPr>
          <w:p w14:paraId="247C62DA" w14:textId="77777777" w:rsidR="008E2F96" w:rsidRPr="00582D17" w:rsidRDefault="008E2F96" w:rsidP="00F628A7">
            <w:pPr>
              <w:spacing w:before="60" w:after="60"/>
              <w:jc w:val="center"/>
              <w:rPr>
                <w:sz w:val="22"/>
                <w:szCs w:val="22"/>
              </w:rPr>
            </w:pPr>
            <w:r w:rsidRPr="00582D17">
              <w:rPr>
                <w:sz w:val="22"/>
                <w:szCs w:val="22"/>
              </w:rPr>
              <w:t>519</w:t>
            </w:r>
          </w:p>
        </w:tc>
        <w:tc>
          <w:tcPr>
            <w:tcW w:w="0" w:type="auto"/>
            <w:vAlign w:val="center"/>
          </w:tcPr>
          <w:p w14:paraId="52E91535"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52DF82E8" w14:textId="77777777" w:rsidR="008E2F96" w:rsidRPr="00582D17" w:rsidRDefault="008E2F96" w:rsidP="00F628A7">
            <w:pPr>
              <w:spacing w:before="60" w:after="60"/>
              <w:jc w:val="center"/>
              <w:rPr>
                <w:sz w:val="22"/>
                <w:szCs w:val="22"/>
              </w:rPr>
            </w:pPr>
            <w:r w:rsidRPr="00582D17">
              <w:rPr>
                <w:sz w:val="22"/>
                <w:szCs w:val="22"/>
              </w:rPr>
              <w:t>M109</w:t>
            </w:r>
          </w:p>
        </w:tc>
      </w:tr>
      <w:tr w:rsidR="008E2F96" w:rsidRPr="0050469B" w14:paraId="5436D08D" w14:textId="77777777" w:rsidTr="00582D17">
        <w:tc>
          <w:tcPr>
            <w:tcW w:w="0" w:type="auto"/>
            <w:vAlign w:val="center"/>
          </w:tcPr>
          <w:p w14:paraId="22B5A77E" w14:textId="77777777" w:rsidR="008E2F96" w:rsidRPr="00582D17" w:rsidRDefault="008E2F96" w:rsidP="00F628A7">
            <w:pPr>
              <w:spacing w:before="60" w:after="60"/>
              <w:jc w:val="center"/>
              <w:rPr>
                <w:sz w:val="22"/>
                <w:szCs w:val="22"/>
              </w:rPr>
            </w:pPr>
            <w:r w:rsidRPr="00582D17">
              <w:rPr>
                <w:sz w:val="22"/>
                <w:szCs w:val="22"/>
              </w:rPr>
              <w:t>520</w:t>
            </w:r>
          </w:p>
        </w:tc>
        <w:tc>
          <w:tcPr>
            <w:tcW w:w="0" w:type="auto"/>
            <w:vAlign w:val="center"/>
          </w:tcPr>
          <w:p w14:paraId="2DE748DE"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1CE33A0D" w14:textId="77777777" w:rsidR="008E2F96" w:rsidRPr="00582D17" w:rsidRDefault="008E2F96" w:rsidP="00F628A7">
            <w:pPr>
              <w:spacing w:before="60" w:after="60"/>
              <w:jc w:val="center"/>
              <w:rPr>
                <w:sz w:val="22"/>
                <w:szCs w:val="22"/>
              </w:rPr>
            </w:pPr>
            <w:r w:rsidRPr="00582D17">
              <w:rPr>
                <w:sz w:val="22"/>
                <w:szCs w:val="22"/>
              </w:rPr>
              <w:t>M110</w:t>
            </w:r>
          </w:p>
        </w:tc>
      </w:tr>
      <w:tr w:rsidR="008E2F96" w:rsidRPr="0050469B" w14:paraId="372EA042" w14:textId="77777777" w:rsidTr="00582D17">
        <w:tc>
          <w:tcPr>
            <w:tcW w:w="0" w:type="auto"/>
            <w:vAlign w:val="center"/>
          </w:tcPr>
          <w:p w14:paraId="55EB842B" w14:textId="77777777" w:rsidR="008E2F96" w:rsidRPr="00582D17" w:rsidRDefault="008E2F96" w:rsidP="00F628A7">
            <w:pPr>
              <w:spacing w:before="60" w:after="60"/>
              <w:jc w:val="center"/>
              <w:rPr>
                <w:sz w:val="22"/>
                <w:szCs w:val="22"/>
              </w:rPr>
            </w:pPr>
            <w:r w:rsidRPr="00582D17">
              <w:rPr>
                <w:sz w:val="22"/>
                <w:szCs w:val="22"/>
              </w:rPr>
              <w:t>521</w:t>
            </w:r>
          </w:p>
        </w:tc>
        <w:tc>
          <w:tcPr>
            <w:tcW w:w="0" w:type="auto"/>
            <w:vAlign w:val="center"/>
          </w:tcPr>
          <w:p w14:paraId="473A4262"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21117E7F" w14:textId="77777777" w:rsidR="008E2F96" w:rsidRPr="00582D17" w:rsidRDefault="008E2F96" w:rsidP="00F628A7">
            <w:pPr>
              <w:spacing w:before="60" w:after="60"/>
              <w:jc w:val="center"/>
              <w:rPr>
                <w:sz w:val="22"/>
                <w:szCs w:val="22"/>
              </w:rPr>
            </w:pPr>
            <w:r w:rsidRPr="00582D17">
              <w:rPr>
                <w:sz w:val="22"/>
                <w:szCs w:val="22"/>
              </w:rPr>
              <w:t>C01</w:t>
            </w:r>
          </w:p>
        </w:tc>
      </w:tr>
      <w:tr w:rsidR="008E2F96" w:rsidRPr="0050469B" w14:paraId="348A60DE" w14:textId="77777777" w:rsidTr="00582D17">
        <w:tc>
          <w:tcPr>
            <w:tcW w:w="0" w:type="auto"/>
            <w:vAlign w:val="center"/>
          </w:tcPr>
          <w:p w14:paraId="12C6E0D1" w14:textId="77777777" w:rsidR="008E2F96" w:rsidRPr="00582D17" w:rsidRDefault="008E2F96" w:rsidP="00F628A7">
            <w:pPr>
              <w:spacing w:before="60" w:after="60"/>
              <w:jc w:val="center"/>
              <w:rPr>
                <w:sz w:val="22"/>
                <w:szCs w:val="22"/>
              </w:rPr>
            </w:pPr>
            <w:r w:rsidRPr="00582D17">
              <w:rPr>
                <w:sz w:val="22"/>
                <w:szCs w:val="22"/>
              </w:rPr>
              <w:t>522</w:t>
            </w:r>
          </w:p>
        </w:tc>
        <w:tc>
          <w:tcPr>
            <w:tcW w:w="0" w:type="auto"/>
            <w:vAlign w:val="center"/>
          </w:tcPr>
          <w:p w14:paraId="72AB676C"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34AB8E99"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6547BAD7" w14:textId="77777777" w:rsidTr="00582D17">
        <w:tc>
          <w:tcPr>
            <w:tcW w:w="0" w:type="auto"/>
            <w:vAlign w:val="center"/>
          </w:tcPr>
          <w:p w14:paraId="3BB303F5" w14:textId="77777777" w:rsidR="008E2F96" w:rsidRPr="00582D17" w:rsidRDefault="008E2F96" w:rsidP="00F628A7">
            <w:pPr>
              <w:spacing w:before="60" w:after="60"/>
              <w:jc w:val="center"/>
              <w:rPr>
                <w:sz w:val="22"/>
                <w:szCs w:val="22"/>
              </w:rPr>
            </w:pPr>
            <w:r w:rsidRPr="00582D17">
              <w:rPr>
                <w:sz w:val="22"/>
                <w:szCs w:val="22"/>
              </w:rPr>
              <w:t>523</w:t>
            </w:r>
          </w:p>
        </w:tc>
        <w:tc>
          <w:tcPr>
            <w:tcW w:w="0" w:type="auto"/>
            <w:vAlign w:val="center"/>
          </w:tcPr>
          <w:p w14:paraId="5DABA9A4"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1D97D80A"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271FF033" w14:textId="77777777" w:rsidTr="00582D17">
        <w:tc>
          <w:tcPr>
            <w:tcW w:w="0" w:type="auto"/>
            <w:vAlign w:val="center"/>
          </w:tcPr>
          <w:p w14:paraId="0BD7C7B0" w14:textId="77777777" w:rsidR="008E2F96" w:rsidRPr="00582D17" w:rsidRDefault="008E2F96" w:rsidP="00F628A7">
            <w:pPr>
              <w:spacing w:before="60" w:after="60"/>
              <w:jc w:val="center"/>
              <w:rPr>
                <w:sz w:val="22"/>
                <w:szCs w:val="22"/>
              </w:rPr>
            </w:pPr>
            <w:r w:rsidRPr="00582D17">
              <w:rPr>
                <w:sz w:val="22"/>
                <w:szCs w:val="22"/>
              </w:rPr>
              <w:t>524</w:t>
            </w:r>
          </w:p>
        </w:tc>
        <w:tc>
          <w:tcPr>
            <w:tcW w:w="0" w:type="auto"/>
            <w:vAlign w:val="center"/>
          </w:tcPr>
          <w:p w14:paraId="70146EE5"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5AEF3DBA"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02AF3152" w14:textId="77777777" w:rsidTr="00582D17">
        <w:tc>
          <w:tcPr>
            <w:tcW w:w="0" w:type="auto"/>
            <w:vAlign w:val="center"/>
          </w:tcPr>
          <w:p w14:paraId="0F4E9006" w14:textId="77777777" w:rsidR="008E2F96" w:rsidRPr="00582D17" w:rsidRDefault="008E2F96" w:rsidP="00F628A7">
            <w:pPr>
              <w:spacing w:before="60" w:after="60"/>
              <w:jc w:val="center"/>
              <w:rPr>
                <w:sz w:val="22"/>
                <w:szCs w:val="22"/>
              </w:rPr>
            </w:pPr>
            <w:r w:rsidRPr="00582D17">
              <w:rPr>
                <w:sz w:val="22"/>
                <w:szCs w:val="22"/>
              </w:rPr>
              <w:t>525</w:t>
            </w:r>
          </w:p>
        </w:tc>
        <w:tc>
          <w:tcPr>
            <w:tcW w:w="0" w:type="auto"/>
            <w:vAlign w:val="center"/>
          </w:tcPr>
          <w:p w14:paraId="53F7F232"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6A1354F5"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63D9638E" w14:textId="77777777" w:rsidTr="00582D17">
        <w:tc>
          <w:tcPr>
            <w:tcW w:w="0" w:type="auto"/>
            <w:vAlign w:val="center"/>
          </w:tcPr>
          <w:p w14:paraId="1603C300" w14:textId="77777777" w:rsidR="008E2F96" w:rsidRPr="00582D17" w:rsidRDefault="008E2F96" w:rsidP="00F628A7">
            <w:pPr>
              <w:spacing w:before="60" w:after="60"/>
              <w:jc w:val="center"/>
              <w:rPr>
                <w:sz w:val="22"/>
                <w:szCs w:val="22"/>
              </w:rPr>
            </w:pPr>
            <w:r w:rsidRPr="00582D17">
              <w:rPr>
                <w:sz w:val="22"/>
                <w:szCs w:val="22"/>
              </w:rPr>
              <w:t>526</w:t>
            </w:r>
          </w:p>
        </w:tc>
        <w:tc>
          <w:tcPr>
            <w:tcW w:w="0" w:type="auto"/>
            <w:vAlign w:val="center"/>
          </w:tcPr>
          <w:p w14:paraId="295C90EC"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5F3087DF"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3B5C77B9" w14:textId="77777777" w:rsidTr="00582D17">
        <w:tc>
          <w:tcPr>
            <w:tcW w:w="0" w:type="auto"/>
            <w:vAlign w:val="center"/>
          </w:tcPr>
          <w:p w14:paraId="25CD2DDB" w14:textId="77777777" w:rsidR="008E2F96" w:rsidRPr="00582D17" w:rsidRDefault="008E2F96" w:rsidP="00F628A7">
            <w:pPr>
              <w:spacing w:before="60" w:after="60"/>
              <w:jc w:val="center"/>
              <w:rPr>
                <w:sz w:val="22"/>
                <w:szCs w:val="22"/>
              </w:rPr>
            </w:pPr>
            <w:r w:rsidRPr="00582D17">
              <w:rPr>
                <w:sz w:val="22"/>
                <w:szCs w:val="22"/>
              </w:rPr>
              <w:t>527</w:t>
            </w:r>
          </w:p>
        </w:tc>
        <w:tc>
          <w:tcPr>
            <w:tcW w:w="0" w:type="auto"/>
            <w:vAlign w:val="center"/>
          </w:tcPr>
          <w:p w14:paraId="4B64FA48"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7BE2802F" w14:textId="77777777" w:rsidR="008E2F96" w:rsidRPr="00582D17" w:rsidRDefault="008E2F96" w:rsidP="00F628A7">
            <w:pPr>
              <w:spacing w:before="60" w:after="60"/>
              <w:jc w:val="center"/>
              <w:rPr>
                <w:sz w:val="22"/>
                <w:szCs w:val="22"/>
              </w:rPr>
            </w:pPr>
            <w:r w:rsidRPr="00582D17">
              <w:rPr>
                <w:sz w:val="22"/>
                <w:szCs w:val="22"/>
              </w:rPr>
              <w:t>C21</w:t>
            </w:r>
          </w:p>
        </w:tc>
      </w:tr>
      <w:tr w:rsidR="008E2F96" w:rsidRPr="0050469B" w14:paraId="4BE8A1C3" w14:textId="77777777" w:rsidTr="00582D17">
        <w:tc>
          <w:tcPr>
            <w:tcW w:w="0" w:type="auto"/>
            <w:vAlign w:val="center"/>
          </w:tcPr>
          <w:p w14:paraId="6569B65E" w14:textId="77777777" w:rsidR="008E2F96" w:rsidRPr="00582D17" w:rsidRDefault="008E2F96" w:rsidP="00F628A7">
            <w:pPr>
              <w:spacing w:before="60" w:after="60"/>
              <w:jc w:val="center"/>
              <w:rPr>
                <w:sz w:val="22"/>
                <w:szCs w:val="22"/>
              </w:rPr>
            </w:pPr>
            <w:r w:rsidRPr="00582D17">
              <w:rPr>
                <w:sz w:val="22"/>
                <w:szCs w:val="22"/>
              </w:rPr>
              <w:t>528</w:t>
            </w:r>
          </w:p>
        </w:tc>
        <w:tc>
          <w:tcPr>
            <w:tcW w:w="0" w:type="auto"/>
            <w:vAlign w:val="center"/>
          </w:tcPr>
          <w:p w14:paraId="23861CE6"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6B0F7AD8"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1CDA54B1" w14:textId="77777777" w:rsidTr="00582D17">
        <w:tc>
          <w:tcPr>
            <w:tcW w:w="0" w:type="auto"/>
            <w:vAlign w:val="center"/>
          </w:tcPr>
          <w:p w14:paraId="369281E5" w14:textId="77777777" w:rsidR="008E2F96" w:rsidRPr="00582D17" w:rsidRDefault="008E2F96" w:rsidP="00F628A7">
            <w:pPr>
              <w:spacing w:before="60" w:after="60"/>
              <w:jc w:val="center"/>
              <w:rPr>
                <w:sz w:val="22"/>
                <w:szCs w:val="22"/>
              </w:rPr>
            </w:pPr>
            <w:r w:rsidRPr="00582D17">
              <w:rPr>
                <w:sz w:val="22"/>
                <w:szCs w:val="22"/>
              </w:rPr>
              <w:t>529</w:t>
            </w:r>
          </w:p>
        </w:tc>
        <w:tc>
          <w:tcPr>
            <w:tcW w:w="0" w:type="auto"/>
            <w:vAlign w:val="center"/>
          </w:tcPr>
          <w:p w14:paraId="2D8DEFAE"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3930B69C"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500E1E92" w14:textId="77777777" w:rsidTr="00582D17">
        <w:tc>
          <w:tcPr>
            <w:tcW w:w="0" w:type="auto"/>
            <w:vAlign w:val="center"/>
          </w:tcPr>
          <w:p w14:paraId="7EEFD1DB" w14:textId="77777777" w:rsidR="008E2F96" w:rsidRPr="00582D17" w:rsidRDefault="008E2F96" w:rsidP="00F628A7">
            <w:pPr>
              <w:spacing w:before="60" w:after="60"/>
              <w:jc w:val="center"/>
              <w:rPr>
                <w:sz w:val="22"/>
                <w:szCs w:val="22"/>
              </w:rPr>
            </w:pPr>
            <w:r w:rsidRPr="00582D17">
              <w:rPr>
                <w:sz w:val="22"/>
                <w:szCs w:val="22"/>
              </w:rPr>
              <w:t>530</w:t>
            </w:r>
          </w:p>
        </w:tc>
        <w:tc>
          <w:tcPr>
            <w:tcW w:w="0" w:type="auto"/>
            <w:vAlign w:val="center"/>
          </w:tcPr>
          <w:p w14:paraId="5152AA4E"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6B5C53F7"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2D795557" w14:textId="77777777" w:rsidTr="00582D17">
        <w:tc>
          <w:tcPr>
            <w:tcW w:w="0" w:type="auto"/>
            <w:vAlign w:val="center"/>
          </w:tcPr>
          <w:p w14:paraId="48B799FC" w14:textId="77777777" w:rsidR="008E2F96" w:rsidRPr="00582D17" w:rsidRDefault="008E2F96" w:rsidP="00F628A7">
            <w:pPr>
              <w:spacing w:before="60" w:after="60"/>
              <w:jc w:val="center"/>
              <w:rPr>
                <w:sz w:val="22"/>
                <w:szCs w:val="22"/>
              </w:rPr>
            </w:pPr>
            <w:r w:rsidRPr="00582D17">
              <w:rPr>
                <w:sz w:val="22"/>
                <w:szCs w:val="22"/>
              </w:rPr>
              <w:t>531</w:t>
            </w:r>
          </w:p>
        </w:tc>
        <w:tc>
          <w:tcPr>
            <w:tcW w:w="0" w:type="auto"/>
            <w:vAlign w:val="center"/>
          </w:tcPr>
          <w:p w14:paraId="469B354F"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4B58EC98"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7B83AA02" w14:textId="77777777" w:rsidTr="00582D17">
        <w:tc>
          <w:tcPr>
            <w:tcW w:w="0" w:type="auto"/>
            <w:vAlign w:val="center"/>
          </w:tcPr>
          <w:p w14:paraId="22CBC772" w14:textId="77777777" w:rsidR="008E2F96" w:rsidRPr="00582D17" w:rsidRDefault="008E2F96" w:rsidP="00F628A7">
            <w:pPr>
              <w:spacing w:before="60" w:after="60"/>
              <w:jc w:val="center"/>
              <w:rPr>
                <w:sz w:val="22"/>
                <w:szCs w:val="22"/>
              </w:rPr>
            </w:pPr>
            <w:r w:rsidRPr="00582D17">
              <w:rPr>
                <w:sz w:val="22"/>
                <w:szCs w:val="22"/>
              </w:rPr>
              <w:t>532</w:t>
            </w:r>
          </w:p>
        </w:tc>
        <w:tc>
          <w:tcPr>
            <w:tcW w:w="0" w:type="auto"/>
            <w:vAlign w:val="center"/>
          </w:tcPr>
          <w:p w14:paraId="7EAF15E9"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1DE88003"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525A5533" w14:textId="77777777" w:rsidTr="00582D17">
        <w:tc>
          <w:tcPr>
            <w:tcW w:w="0" w:type="auto"/>
            <w:vAlign w:val="center"/>
          </w:tcPr>
          <w:p w14:paraId="051E1467" w14:textId="77777777" w:rsidR="008E2F96" w:rsidRPr="00582D17" w:rsidRDefault="008E2F96" w:rsidP="00F628A7">
            <w:pPr>
              <w:spacing w:before="60" w:after="60"/>
              <w:jc w:val="center"/>
              <w:rPr>
                <w:sz w:val="22"/>
                <w:szCs w:val="22"/>
              </w:rPr>
            </w:pPr>
            <w:r w:rsidRPr="00582D17">
              <w:rPr>
                <w:sz w:val="22"/>
                <w:szCs w:val="22"/>
              </w:rPr>
              <w:t>533</w:t>
            </w:r>
          </w:p>
        </w:tc>
        <w:tc>
          <w:tcPr>
            <w:tcW w:w="0" w:type="auto"/>
            <w:vAlign w:val="center"/>
          </w:tcPr>
          <w:p w14:paraId="6E0168B1"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471A2DC2"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15BFB6ED" w14:textId="77777777" w:rsidTr="00582D17">
        <w:tc>
          <w:tcPr>
            <w:tcW w:w="0" w:type="auto"/>
            <w:vAlign w:val="center"/>
          </w:tcPr>
          <w:p w14:paraId="6E836AAE" w14:textId="77777777" w:rsidR="008E2F96" w:rsidRPr="00582D17" w:rsidRDefault="008E2F96" w:rsidP="00F628A7">
            <w:pPr>
              <w:spacing w:before="60" w:after="60"/>
              <w:jc w:val="center"/>
              <w:rPr>
                <w:sz w:val="22"/>
                <w:szCs w:val="22"/>
              </w:rPr>
            </w:pPr>
            <w:r w:rsidRPr="00582D17">
              <w:rPr>
                <w:sz w:val="22"/>
                <w:szCs w:val="22"/>
              </w:rPr>
              <w:t>534</w:t>
            </w:r>
          </w:p>
        </w:tc>
        <w:tc>
          <w:tcPr>
            <w:tcW w:w="0" w:type="auto"/>
            <w:vAlign w:val="center"/>
          </w:tcPr>
          <w:p w14:paraId="42A0774B"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210D493F" w14:textId="77777777" w:rsidR="008E2F96" w:rsidRPr="00582D17" w:rsidRDefault="008E2F96" w:rsidP="00F628A7">
            <w:pPr>
              <w:spacing w:before="60" w:after="60"/>
              <w:jc w:val="center"/>
              <w:rPr>
                <w:sz w:val="22"/>
                <w:szCs w:val="22"/>
              </w:rPr>
            </w:pPr>
            <w:r w:rsidRPr="00582D17">
              <w:rPr>
                <w:sz w:val="22"/>
                <w:szCs w:val="22"/>
              </w:rPr>
              <w:t>C04</w:t>
            </w:r>
          </w:p>
        </w:tc>
      </w:tr>
      <w:tr w:rsidR="008E2F96" w:rsidRPr="0050469B" w14:paraId="40D00427" w14:textId="77777777" w:rsidTr="00582D17">
        <w:tc>
          <w:tcPr>
            <w:tcW w:w="0" w:type="auto"/>
            <w:vAlign w:val="center"/>
          </w:tcPr>
          <w:p w14:paraId="76D96F0C" w14:textId="77777777" w:rsidR="008E2F96" w:rsidRPr="00582D17" w:rsidRDefault="008E2F96" w:rsidP="00F628A7">
            <w:pPr>
              <w:spacing w:before="60" w:after="60"/>
              <w:jc w:val="center"/>
              <w:rPr>
                <w:sz w:val="22"/>
                <w:szCs w:val="22"/>
              </w:rPr>
            </w:pPr>
            <w:r w:rsidRPr="00582D17">
              <w:rPr>
                <w:sz w:val="22"/>
                <w:szCs w:val="22"/>
              </w:rPr>
              <w:t>535</w:t>
            </w:r>
          </w:p>
        </w:tc>
        <w:tc>
          <w:tcPr>
            <w:tcW w:w="0" w:type="auto"/>
            <w:vAlign w:val="center"/>
          </w:tcPr>
          <w:p w14:paraId="0E860E1B"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47D7E744"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414ABF22" w14:textId="77777777" w:rsidTr="00582D17">
        <w:tc>
          <w:tcPr>
            <w:tcW w:w="0" w:type="auto"/>
            <w:vAlign w:val="center"/>
          </w:tcPr>
          <w:p w14:paraId="073C2DF4" w14:textId="77777777" w:rsidR="008E2F96" w:rsidRPr="00582D17" w:rsidRDefault="008E2F96" w:rsidP="00F628A7">
            <w:pPr>
              <w:spacing w:before="60" w:after="60"/>
              <w:jc w:val="center"/>
              <w:rPr>
                <w:sz w:val="22"/>
                <w:szCs w:val="22"/>
              </w:rPr>
            </w:pPr>
            <w:r w:rsidRPr="00582D17">
              <w:rPr>
                <w:sz w:val="22"/>
                <w:szCs w:val="22"/>
              </w:rPr>
              <w:t>536</w:t>
            </w:r>
          </w:p>
        </w:tc>
        <w:tc>
          <w:tcPr>
            <w:tcW w:w="0" w:type="auto"/>
            <w:vAlign w:val="center"/>
          </w:tcPr>
          <w:p w14:paraId="2ABB9EB1"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7AC3B6DA" w14:textId="77777777" w:rsidR="008E2F96" w:rsidRPr="00582D17" w:rsidRDefault="008E2F96" w:rsidP="00F628A7">
            <w:pPr>
              <w:spacing w:before="60" w:after="60"/>
              <w:jc w:val="center"/>
              <w:rPr>
                <w:sz w:val="22"/>
                <w:szCs w:val="22"/>
              </w:rPr>
            </w:pPr>
            <w:r w:rsidRPr="00582D17">
              <w:rPr>
                <w:sz w:val="22"/>
                <w:szCs w:val="22"/>
              </w:rPr>
              <w:t>C07</w:t>
            </w:r>
          </w:p>
        </w:tc>
      </w:tr>
      <w:tr w:rsidR="008E2F96" w:rsidRPr="0050469B" w14:paraId="6FB5E390" w14:textId="77777777" w:rsidTr="00582D17">
        <w:tc>
          <w:tcPr>
            <w:tcW w:w="0" w:type="auto"/>
            <w:vAlign w:val="center"/>
          </w:tcPr>
          <w:p w14:paraId="6B935197" w14:textId="77777777" w:rsidR="008E2F96" w:rsidRPr="00582D17" w:rsidRDefault="008E2F96" w:rsidP="00F628A7">
            <w:pPr>
              <w:spacing w:before="60" w:after="60"/>
              <w:jc w:val="center"/>
              <w:rPr>
                <w:sz w:val="22"/>
                <w:szCs w:val="22"/>
              </w:rPr>
            </w:pPr>
            <w:r w:rsidRPr="00582D17">
              <w:rPr>
                <w:sz w:val="22"/>
                <w:szCs w:val="22"/>
              </w:rPr>
              <w:t>537</w:t>
            </w:r>
          </w:p>
        </w:tc>
        <w:tc>
          <w:tcPr>
            <w:tcW w:w="0" w:type="auto"/>
            <w:vAlign w:val="center"/>
          </w:tcPr>
          <w:p w14:paraId="0DAE10AF"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69C2C2BE"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01F2CCD3" w14:textId="77777777" w:rsidTr="00582D17">
        <w:tc>
          <w:tcPr>
            <w:tcW w:w="0" w:type="auto"/>
            <w:vAlign w:val="center"/>
          </w:tcPr>
          <w:p w14:paraId="2FE804C6" w14:textId="77777777" w:rsidR="008E2F96" w:rsidRPr="00582D17" w:rsidRDefault="008E2F96" w:rsidP="00F628A7">
            <w:pPr>
              <w:spacing w:before="60" w:after="60"/>
              <w:jc w:val="center"/>
              <w:rPr>
                <w:sz w:val="22"/>
                <w:szCs w:val="22"/>
              </w:rPr>
            </w:pPr>
            <w:r w:rsidRPr="00582D17">
              <w:rPr>
                <w:sz w:val="22"/>
                <w:szCs w:val="22"/>
              </w:rPr>
              <w:t>538</w:t>
            </w:r>
          </w:p>
        </w:tc>
        <w:tc>
          <w:tcPr>
            <w:tcW w:w="0" w:type="auto"/>
            <w:vAlign w:val="center"/>
          </w:tcPr>
          <w:p w14:paraId="730BE456"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2A43B13A"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648B489B" w14:textId="77777777" w:rsidTr="00582D17">
        <w:tc>
          <w:tcPr>
            <w:tcW w:w="0" w:type="auto"/>
            <w:vAlign w:val="center"/>
          </w:tcPr>
          <w:p w14:paraId="5AA86A75" w14:textId="77777777" w:rsidR="008E2F96" w:rsidRPr="00582D17" w:rsidRDefault="008E2F96" w:rsidP="00F628A7">
            <w:pPr>
              <w:spacing w:before="60" w:after="60"/>
              <w:jc w:val="center"/>
              <w:rPr>
                <w:sz w:val="22"/>
                <w:szCs w:val="22"/>
              </w:rPr>
            </w:pPr>
            <w:r w:rsidRPr="00582D17">
              <w:rPr>
                <w:sz w:val="22"/>
                <w:szCs w:val="22"/>
              </w:rPr>
              <w:t>539</w:t>
            </w:r>
          </w:p>
        </w:tc>
        <w:tc>
          <w:tcPr>
            <w:tcW w:w="0" w:type="auto"/>
            <w:vAlign w:val="center"/>
          </w:tcPr>
          <w:p w14:paraId="0A08E001"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11863426"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11DF8829" w14:textId="77777777" w:rsidTr="00582D17">
        <w:tc>
          <w:tcPr>
            <w:tcW w:w="0" w:type="auto"/>
            <w:vAlign w:val="center"/>
          </w:tcPr>
          <w:p w14:paraId="4E6D41FE" w14:textId="77777777" w:rsidR="008E2F96" w:rsidRPr="00582D17" w:rsidRDefault="008E2F96" w:rsidP="00F628A7">
            <w:pPr>
              <w:spacing w:before="60" w:after="60"/>
              <w:jc w:val="center"/>
              <w:rPr>
                <w:sz w:val="22"/>
                <w:szCs w:val="22"/>
              </w:rPr>
            </w:pPr>
            <w:r w:rsidRPr="00582D17">
              <w:rPr>
                <w:sz w:val="22"/>
                <w:szCs w:val="22"/>
              </w:rPr>
              <w:t>540</w:t>
            </w:r>
          </w:p>
        </w:tc>
        <w:tc>
          <w:tcPr>
            <w:tcW w:w="0" w:type="auto"/>
            <w:vAlign w:val="center"/>
          </w:tcPr>
          <w:p w14:paraId="50898563"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46CF182E" w14:textId="77777777" w:rsidR="008E2F96" w:rsidRPr="00582D17" w:rsidRDefault="008E2F96" w:rsidP="00F628A7">
            <w:pPr>
              <w:spacing w:before="60" w:after="60"/>
              <w:jc w:val="center"/>
              <w:rPr>
                <w:sz w:val="22"/>
                <w:szCs w:val="22"/>
              </w:rPr>
            </w:pPr>
            <w:r w:rsidRPr="00582D17">
              <w:rPr>
                <w:sz w:val="22"/>
                <w:szCs w:val="22"/>
              </w:rPr>
              <w:t>C15</w:t>
            </w:r>
          </w:p>
        </w:tc>
      </w:tr>
      <w:tr w:rsidR="008E2F96" w:rsidRPr="0050469B" w14:paraId="063C8687" w14:textId="77777777" w:rsidTr="00582D17">
        <w:tc>
          <w:tcPr>
            <w:tcW w:w="0" w:type="auto"/>
            <w:vAlign w:val="center"/>
          </w:tcPr>
          <w:p w14:paraId="47775281" w14:textId="77777777" w:rsidR="008E2F96" w:rsidRPr="00582D17" w:rsidRDefault="008E2F96" w:rsidP="00F628A7">
            <w:pPr>
              <w:spacing w:before="60" w:after="60"/>
              <w:jc w:val="center"/>
              <w:rPr>
                <w:sz w:val="22"/>
                <w:szCs w:val="22"/>
              </w:rPr>
            </w:pPr>
            <w:r w:rsidRPr="00582D17">
              <w:rPr>
                <w:sz w:val="22"/>
                <w:szCs w:val="22"/>
              </w:rPr>
              <w:t>541</w:t>
            </w:r>
          </w:p>
        </w:tc>
        <w:tc>
          <w:tcPr>
            <w:tcW w:w="0" w:type="auto"/>
            <w:vAlign w:val="center"/>
          </w:tcPr>
          <w:p w14:paraId="47A4EEE3"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1D6D5402"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5EE73D97" w14:textId="77777777" w:rsidTr="00582D17">
        <w:tc>
          <w:tcPr>
            <w:tcW w:w="0" w:type="auto"/>
            <w:vAlign w:val="center"/>
          </w:tcPr>
          <w:p w14:paraId="5B01AC8D" w14:textId="77777777" w:rsidR="008E2F96" w:rsidRPr="00582D17" w:rsidRDefault="008E2F96" w:rsidP="00F628A7">
            <w:pPr>
              <w:spacing w:before="60" w:after="60"/>
              <w:jc w:val="center"/>
              <w:rPr>
                <w:sz w:val="22"/>
                <w:szCs w:val="22"/>
              </w:rPr>
            </w:pPr>
            <w:r w:rsidRPr="00582D17">
              <w:rPr>
                <w:sz w:val="22"/>
                <w:szCs w:val="22"/>
              </w:rPr>
              <w:t>542</w:t>
            </w:r>
          </w:p>
        </w:tc>
        <w:tc>
          <w:tcPr>
            <w:tcW w:w="0" w:type="auto"/>
            <w:vAlign w:val="center"/>
          </w:tcPr>
          <w:p w14:paraId="6A45904F"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09BE26E8"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1EF99CF0" w14:textId="77777777" w:rsidTr="00582D17">
        <w:tc>
          <w:tcPr>
            <w:tcW w:w="0" w:type="auto"/>
            <w:vAlign w:val="center"/>
          </w:tcPr>
          <w:p w14:paraId="6832A33E" w14:textId="77777777" w:rsidR="008E2F96" w:rsidRPr="00582D17" w:rsidRDefault="008E2F96" w:rsidP="00F628A7">
            <w:pPr>
              <w:spacing w:before="60" w:after="60"/>
              <w:jc w:val="center"/>
              <w:rPr>
                <w:sz w:val="22"/>
                <w:szCs w:val="22"/>
              </w:rPr>
            </w:pPr>
            <w:r w:rsidRPr="00582D17">
              <w:rPr>
                <w:sz w:val="22"/>
                <w:szCs w:val="22"/>
              </w:rPr>
              <w:t>543</w:t>
            </w:r>
          </w:p>
        </w:tc>
        <w:tc>
          <w:tcPr>
            <w:tcW w:w="0" w:type="auto"/>
            <w:vAlign w:val="center"/>
          </w:tcPr>
          <w:p w14:paraId="79AD761C"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0E99024A" w14:textId="77777777" w:rsidR="008E2F96" w:rsidRPr="00582D17" w:rsidRDefault="008E2F96" w:rsidP="00F628A7">
            <w:pPr>
              <w:spacing w:before="60" w:after="60"/>
              <w:jc w:val="center"/>
              <w:rPr>
                <w:sz w:val="22"/>
                <w:szCs w:val="22"/>
              </w:rPr>
            </w:pPr>
            <w:r w:rsidRPr="00582D17">
              <w:rPr>
                <w:sz w:val="22"/>
                <w:szCs w:val="22"/>
              </w:rPr>
              <w:t>C04</w:t>
            </w:r>
          </w:p>
        </w:tc>
      </w:tr>
      <w:tr w:rsidR="008E2F96" w:rsidRPr="0050469B" w14:paraId="25DE52D7" w14:textId="77777777" w:rsidTr="00582D17">
        <w:tc>
          <w:tcPr>
            <w:tcW w:w="0" w:type="auto"/>
            <w:vAlign w:val="center"/>
          </w:tcPr>
          <w:p w14:paraId="690664AC" w14:textId="77777777" w:rsidR="008E2F96" w:rsidRPr="00582D17" w:rsidRDefault="008E2F96" w:rsidP="00F628A7">
            <w:pPr>
              <w:spacing w:before="60" w:after="60"/>
              <w:jc w:val="center"/>
              <w:rPr>
                <w:sz w:val="22"/>
                <w:szCs w:val="22"/>
              </w:rPr>
            </w:pPr>
            <w:r w:rsidRPr="00582D17">
              <w:rPr>
                <w:sz w:val="22"/>
                <w:szCs w:val="22"/>
              </w:rPr>
              <w:t>544</w:t>
            </w:r>
          </w:p>
        </w:tc>
        <w:tc>
          <w:tcPr>
            <w:tcW w:w="0" w:type="auto"/>
            <w:vAlign w:val="center"/>
          </w:tcPr>
          <w:p w14:paraId="3551113F"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020F73E9"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0E180C69" w14:textId="77777777" w:rsidTr="00582D17">
        <w:tc>
          <w:tcPr>
            <w:tcW w:w="0" w:type="auto"/>
            <w:vAlign w:val="center"/>
          </w:tcPr>
          <w:p w14:paraId="5D1CC77D" w14:textId="77777777" w:rsidR="008E2F96" w:rsidRPr="00582D17" w:rsidRDefault="008E2F96" w:rsidP="00F628A7">
            <w:pPr>
              <w:spacing w:before="60" w:after="60"/>
              <w:jc w:val="center"/>
              <w:rPr>
                <w:sz w:val="22"/>
                <w:szCs w:val="22"/>
              </w:rPr>
            </w:pPr>
            <w:r w:rsidRPr="00582D17">
              <w:rPr>
                <w:sz w:val="22"/>
                <w:szCs w:val="22"/>
              </w:rPr>
              <w:t>545</w:t>
            </w:r>
          </w:p>
        </w:tc>
        <w:tc>
          <w:tcPr>
            <w:tcW w:w="0" w:type="auto"/>
            <w:vAlign w:val="center"/>
          </w:tcPr>
          <w:p w14:paraId="341DFEE5"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7DC87406" w14:textId="77777777" w:rsidR="008E2F96" w:rsidRPr="00582D17" w:rsidRDefault="008E2F96" w:rsidP="00F628A7">
            <w:pPr>
              <w:spacing w:before="60" w:after="60"/>
              <w:jc w:val="center"/>
              <w:rPr>
                <w:sz w:val="22"/>
                <w:szCs w:val="22"/>
              </w:rPr>
            </w:pPr>
            <w:r w:rsidRPr="00582D17">
              <w:rPr>
                <w:sz w:val="22"/>
                <w:szCs w:val="22"/>
              </w:rPr>
              <w:t>C07</w:t>
            </w:r>
          </w:p>
        </w:tc>
      </w:tr>
      <w:tr w:rsidR="008E2F96" w:rsidRPr="0050469B" w14:paraId="34F18E26" w14:textId="77777777" w:rsidTr="00582D17">
        <w:tc>
          <w:tcPr>
            <w:tcW w:w="0" w:type="auto"/>
            <w:vAlign w:val="center"/>
          </w:tcPr>
          <w:p w14:paraId="4BA0BFEE" w14:textId="77777777" w:rsidR="008E2F96" w:rsidRPr="00582D17" w:rsidRDefault="008E2F96" w:rsidP="00F628A7">
            <w:pPr>
              <w:spacing w:before="60" w:after="60"/>
              <w:jc w:val="center"/>
              <w:rPr>
                <w:sz w:val="22"/>
                <w:szCs w:val="22"/>
              </w:rPr>
            </w:pPr>
            <w:r w:rsidRPr="00582D17">
              <w:rPr>
                <w:sz w:val="22"/>
                <w:szCs w:val="22"/>
              </w:rPr>
              <w:t>546</w:t>
            </w:r>
          </w:p>
        </w:tc>
        <w:tc>
          <w:tcPr>
            <w:tcW w:w="0" w:type="auto"/>
            <w:vAlign w:val="center"/>
          </w:tcPr>
          <w:p w14:paraId="70EFF89B"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412148C5"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3C8A69D0" w14:textId="77777777" w:rsidTr="00582D17">
        <w:tc>
          <w:tcPr>
            <w:tcW w:w="0" w:type="auto"/>
            <w:vAlign w:val="center"/>
          </w:tcPr>
          <w:p w14:paraId="31E726D1" w14:textId="77777777" w:rsidR="008E2F96" w:rsidRPr="00582D17" w:rsidRDefault="008E2F96" w:rsidP="00F628A7">
            <w:pPr>
              <w:spacing w:before="60" w:after="60"/>
              <w:jc w:val="center"/>
              <w:rPr>
                <w:sz w:val="22"/>
                <w:szCs w:val="22"/>
              </w:rPr>
            </w:pPr>
            <w:r w:rsidRPr="00582D17">
              <w:rPr>
                <w:sz w:val="22"/>
                <w:szCs w:val="22"/>
              </w:rPr>
              <w:t>547</w:t>
            </w:r>
          </w:p>
        </w:tc>
        <w:tc>
          <w:tcPr>
            <w:tcW w:w="0" w:type="auto"/>
            <w:vAlign w:val="center"/>
          </w:tcPr>
          <w:p w14:paraId="0BC8DFB1"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343A52E2"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400176A3" w14:textId="77777777" w:rsidTr="00582D17">
        <w:tc>
          <w:tcPr>
            <w:tcW w:w="0" w:type="auto"/>
            <w:vAlign w:val="center"/>
          </w:tcPr>
          <w:p w14:paraId="250A35DE" w14:textId="77777777" w:rsidR="008E2F96" w:rsidRPr="00582D17" w:rsidRDefault="008E2F96" w:rsidP="00F628A7">
            <w:pPr>
              <w:spacing w:before="60" w:after="60"/>
              <w:jc w:val="center"/>
              <w:rPr>
                <w:sz w:val="22"/>
                <w:szCs w:val="22"/>
              </w:rPr>
            </w:pPr>
            <w:r w:rsidRPr="00582D17">
              <w:rPr>
                <w:sz w:val="22"/>
                <w:szCs w:val="22"/>
              </w:rPr>
              <w:t>548</w:t>
            </w:r>
          </w:p>
        </w:tc>
        <w:tc>
          <w:tcPr>
            <w:tcW w:w="0" w:type="auto"/>
            <w:vAlign w:val="center"/>
          </w:tcPr>
          <w:p w14:paraId="13C14F4E"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7A0C2C03"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19061A4C" w14:textId="77777777" w:rsidTr="00582D17">
        <w:tc>
          <w:tcPr>
            <w:tcW w:w="0" w:type="auto"/>
            <w:vAlign w:val="center"/>
          </w:tcPr>
          <w:p w14:paraId="13311552" w14:textId="77777777" w:rsidR="008E2F96" w:rsidRPr="00582D17" w:rsidRDefault="008E2F96" w:rsidP="00F628A7">
            <w:pPr>
              <w:spacing w:before="60" w:after="60"/>
              <w:jc w:val="center"/>
              <w:rPr>
                <w:sz w:val="22"/>
                <w:szCs w:val="22"/>
              </w:rPr>
            </w:pPr>
            <w:r w:rsidRPr="00582D17">
              <w:rPr>
                <w:sz w:val="22"/>
                <w:szCs w:val="22"/>
              </w:rPr>
              <w:t>549</w:t>
            </w:r>
          </w:p>
        </w:tc>
        <w:tc>
          <w:tcPr>
            <w:tcW w:w="0" w:type="auto"/>
            <w:vAlign w:val="center"/>
          </w:tcPr>
          <w:p w14:paraId="5D0BB6EA"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25751DD4" w14:textId="77777777" w:rsidR="008E2F96" w:rsidRPr="00582D17" w:rsidRDefault="008E2F96" w:rsidP="00F628A7">
            <w:pPr>
              <w:spacing w:before="60" w:after="60"/>
              <w:jc w:val="center"/>
              <w:rPr>
                <w:sz w:val="22"/>
                <w:szCs w:val="22"/>
              </w:rPr>
            </w:pPr>
            <w:r w:rsidRPr="00582D17">
              <w:rPr>
                <w:sz w:val="22"/>
                <w:szCs w:val="22"/>
              </w:rPr>
              <w:t>C21</w:t>
            </w:r>
          </w:p>
        </w:tc>
      </w:tr>
      <w:tr w:rsidR="008E2F96" w:rsidRPr="0050469B" w14:paraId="498BAFB4" w14:textId="77777777" w:rsidTr="00582D17">
        <w:tc>
          <w:tcPr>
            <w:tcW w:w="0" w:type="auto"/>
            <w:vAlign w:val="center"/>
          </w:tcPr>
          <w:p w14:paraId="1A2B85A4" w14:textId="77777777" w:rsidR="008E2F96" w:rsidRPr="00582D17" w:rsidRDefault="008E2F96" w:rsidP="00F628A7">
            <w:pPr>
              <w:spacing w:before="60" w:after="60"/>
              <w:jc w:val="center"/>
              <w:rPr>
                <w:sz w:val="22"/>
                <w:szCs w:val="22"/>
              </w:rPr>
            </w:pPr>
            <w:r w:rsidRPr="00582D17">
              <w:rPr>
                <w:sz w:val="22"/>
                <w:szCs w:val="22"/>
              </w:rPr>
              <w:t>550</w:t>
            </w:r>
          </w:p>
        </w:tc>
        <w:tc>
          <w:tcPr>
            <w:tcW w:w="0" w:type="auto"/>
            <w:vAlign w:val="center"/>
          </w:tcPr>
          <w:p w14:paraId="12B2A89E"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6AFB662D" w14:textId="77777777" w:rsidR="008E2F96" w:rsidRPr="00582D17" w:rsidRDefault="008E2F96" w:rsidP="00F628A7">
            <w:pPr>
              <w:spacing w:before="60" w:after="60"/>
              <w:jc w:val="center"/>
              <w:rPr>
                <w:sz w:val="22"/>
                <w:szCs w:val="22"/>
              </w:rPr>
            </w:pPr>
            <w:r w:rsidRPr="00582D17">
              <w:rPr>
                <w:sz w:val="22"/>
                <w:szCs w:val="22"/>
              </w:rPr>
              <w:t>C22</w:t>
            </w:r>
          </w:p>
        </w:tc>
      </w:tr>
      <w:tr w:rsidR="008E2F96" w:rsidRPr="0050469B" w14:paraId="0997C428" w14:textId="77777777" w:rsidTr="00582D17">
        <w:tc>
          <w:tcPr>
            <w:tcW w:w="0" w:type="auto"/>
            <w:vAlign w:val="center"/>
          </w:tcPr>
          <w:p w14:paraId="0EE060D7" w14:textId="77777777" w:rsidR="008E2F96" w:rsidRPr="00582D17" w:rsidRDefault="008E2F96" w:rsidP="00F628A7">
            <w:pPr>
              <w:spacing w:before="60" w:after="60"/>
              <w:jc w:val="center"/>
              <w:rPr>
                <w:sz w:val="22"/>
                <w:szCs w:val="22"/>
              </w:rPr>
            </w:pPr>
            <w:r w:rsidRPr="00582D17">
              <w:rPr>
                <w:sz w:val="22"/>
                <w:szCs w:val="22"/>
              </w:rPr>
              <w:t>551</w:t>
            </w:r>
          </w:p>
        </w:tc>
        <w:tc>
          <w:tcPr>
            <w:tcW w:w="0" w:type="auto"/>
            <w:vAlign w:val="center"/>
          </w:tcPr>
          <w:p w14:paraId="50EFC06B"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18B59813"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45FC22C8" w14:textId="77777777" w:rsidTr="00582D17">
        <w:tc>
          <w:tcPr>
            <w:tcW w:w="0" w:type="auto"/>
            <w:vAlign w:val="center"/>
          </w:tcPr>
          <w:p w14:paraId="1E4CEF4D" w14:textId="77777777" w:rsidR="008E2F96" w:rsidRPr="00582D17" w:rsidRDefault="008E2F96" w:rsidP="00F628A7">
            <w:pPr>
              <w:spacing w:before="60" w:after="60"/>
              <w:jc w:val="center"/>
              <w:rPr>
                <w:sz w:val="22"/>
                <w:szCs w:val="22"/>
              </w:rPr>
            </w:pPr>
            <w:r w:rsidRPr="00582D17">
              <w:rPr>
                <w:sz w:val="22"/>
                <w:szCs w:val="22"/>
              </w:rPr>
              <w:t>552</w:t>
            </w:r>
          </w:p>
        </w:tc>
        <w:tc>
          <w:tcPr>
            <w:tcW w:w="0" w:type="auto"/>
            <w:vAlign w:val="center"/>
          </w:tcPr>
          <w:p w14:paraId="08851C5E"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759DE8E2" w14:textId="77777777" w:rsidR="008E2F96" w:rsidRPr="00582D17" w:rsidRDefault="008E2F96" w:rsidP="00F628A7">
            <w:pPr>
              <w:spacing w:before="60" w:after="60"/>
              <w:jc w:val="center"/>
              <w:rPr>
                <w:sz w:val="22"/>
                <w:szCs w:val="22"/>
              </w:rPr>
            </w:pPr>
            <w:r w:rsidRPr="00582D17">
              <w:rPr>
                <w:sz w:val="22"/>
                <w:szCs w:val="22"/>
              </w:rPr>
              <w:t>C04</w:t>
            </w:r>
          </w:p>
        </w:tc>
      </w:tr>
      <w:tr w:rsidR="008E2F96" w:rsidRPr="0050469B" w14:paraId="3FD72BC7" w14:textId="77777777" w:rsidTr="00582D17">
        <w:tc>
          <w:tcPr>
            <w:tcW w:w="0" w:type="auto"/>
            <w:vAlign w:val="center"/>
          </w:tcPr>
          <w:p w14:paraId="74CF3615" w14:textId="77777777" w:rsidR="008E2F96" w:rsidRPr="00582D17" w:rsidRDefault="008E2F96" w:rsidP="00F628A7">
            <w:pPr>
              <w:spacing w:before="60" w:after="60"/>
              <w:jc w:val="center"/>
              <w:rPr>
                <w:sz w:val="22"/>
                <w:szCs w:val="22"/>
              </w:rPr>
            </w:pPr>
            <w:r w:rsidRPr="00582D17">
              <w:rPr>
                <w:sz w:val="22"/>
                <w:szCs w:val="22"/>
              </w:rPr>
              <w:t>553</w:t>
            </w:r>
          </w:p>
        </w:tc>
        <w:tc>
          <w:tcPr>
            <w:tcW w:w="0" w:type="auto"/>
            <w:vAlign w:val="center"/>
          </w:tcPr>
          <w:p w14:paraId="4C5AC541"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514E31BE"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0CCD00CC" w14:textId="77777777" w:rsidTr="00582D17">
        <w:tc>
          <w:tcPr>
            <w:tcW w:w="0" w:type="auto"/>
            <w:vAlign w:val="center"/>
          </w:tcPr>
          <w:p w14:paraId="3CB73E65" w14:textId="77777777" w:rsidR="008E2F96" w:rsidRPr="00582D17" w:rsidRDefault="008E2F96" w:rsidP="00F628A7">
            <w:pPr>
              <w:spacing w:before="60" w:after="60"/>
              <w:jc w:val="center"/>
              <w:rPr>
                <w:sz w:val="22"/>
                <w:szCs w:val="22"/>
              </w:rPr>
            </w:pPr>
            <w:r w:rsidRPr="00582D17">
              <w:rPr>
                <w:sz w:val="22"/>
                <w:szCs w:val="22"/>
              </w:rPr>
              <w:t>554</w:t>
            </w:r>
          </w:p>
        </w:tc>
        <w:tc>
          <w:tcPr>
            <w:tcW w:w="0" w:type="auto"/>
            <w:vAlign w:val="center"/>
          </w:tcPr>
          <w:p w14:paraId="5CE17F02"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51D25328" w14:textId="77777777" w:rsidR="008E2F96" w:rsidRPr="00582D17" w:rsidRDefault="008E2F96" w:rsidP="00F628A7">
            <w:pPr>
              <w:spacing w:before="60" w:after="60"/>
              <w:jc w:val="center"/>
              <w:rPr>
                <w:sz w:val="22"/>
                <w:szCs w:val="22"/>
              </w:rPr>
            </w:pPr>
            <w:r w:rsidRPr="00582D17">
              <w:rPr>
                <w:sz w:val="22"/>
                <w:szCs w:val="22"/>
              </w:rPr>
              <w:t>C06</w:t>
            </w:r>
          </w:p>
        </w:tc>
      </w:tr>
      <w:tr w:rsidR="008E2F96" w:rsidRPr="0050469B" w14:paraId="0FC00045" w14:textId="77777777" w:rsidTr="00582D17">
        <w:tc>
          <w:tcPr>
            <w:tcW w:w="0" w:type="auto"/>
            <w:vAlign w:val="center"/>
          </w:tcPr>
          <w:p w14:paraId="2FA44EBA" w14:textId="77777777" w:rsidR="008E2F96" w:rsidRPr="00582D17" w:rsidRDefault="008E2F96" w:rsidP="00F628A7">
            <w:pPr>
              <w:spacing w:before="60" w:after="60"/>
              <w:jc w:val="center"/>
              <w:rPr>
                <w:sz w:val="22"/>
                <w:szCs w:val="22"/>
              </w:rPr>
            </w:pPr>
            <w:r w:rsidRPr="00582D17">
              <w:rPr>
                <w:sz w:val="22"/>
                <w:szCs w:val="22"/>
              </w:rPr>
              <w:t>555</w:t>
            </w:r>
          </w:p>
        </w:tc>
        <w:tc>
          <w:tcPr>
            <w:tcW w:w="0" w:type="auto"/>
            <w:vAlign w:val="center"/>
          </w:tcPr>
          <w:p w14:paraId="4D6D0D63"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6BA7644E"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10F435D0" w14:textId="77777777" w:rsidTr="00582D17">
        <w:tc>
          <w:tcPr>
            <w:tcW w:w="0" w:type="auto"/>
            <w:vAlign w:val="center"/>
          </w:tcPr>
          <w:p w14:paraId="53D71B53" w14:textId="77777777" w:rsidR="008E2F96" w:rsidRPr="00582D17" w:rsidRDefault="008E2F96" w:rsidP="00F628A7">
            <w:pPr>
              <w:spacing w:before="60" w:after="60"/>
              <w:jc w:val="center"/>
              <w:rPr>
                <w:sz w:val="22"/>
                <w:szCs w:val="22"/>
              </w:rPr>
            </w:pPr>
            <w:r w:rsidRPr="00582D17">
              <w:rPr>
                <w:sz w:val="22"/>
                <w:szCs w:val="22"/>
              </w:rPr>
              <w:t>556</w:t>
            </w:r>
          </w:p>
        </w:tc>
        <w:tc>
          <w:tcPr>
            <w:tcW w:w="0" w:type="auto"/>
            <w:vAlign w:val="center"/>
          </w:tcPr>
          <w:p w14:paraId="7E402B32"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7EC61A84"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56F96627" w14:textId="77777777" w:rsidTr="00582D17">
        <w:tc>
          <w:tcPr>
            <w:tcW w:w="0" w:type="auto"/>
            <w:vAlign w:val="center"/>
          </w:tcPr>
          <w:p w14:paraId="03C129C8" w14:textId="77777777" w:rsidR="008E2F96" w:rsidRPr="00582D17" w:rsidRDefault="008E2F96" w:rsidP="00F628A7">
            <w:pPr>
              <w:spacing w:before="60" w:after="60"/>
              <w:jc w:val="center"/>
              <w:rPr>
                <w:sz w:val="22"/>
                <w:szCs w:val="22"/>
              </w:rPr>
            </w:pPr>
            <w:r w:rsidRPr="00582D17">
              <w:rPr>
                <w:sz w:val="22"/>
                <w:szCs w:val="22"/>
              </w:rPr>
              <w:t>557</w:t>
            </w:r>
          </w:p>
        </w:tc>
        <w:tc>
          <w:tcPr>
            <w:tcW w:w="0" w:type="auto"/>
            <w:vAlign w:val="center"/>
          </w:tcPr>
          <w:p w14:paraId="246CA07F"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7655DC82" w14:textId="77777777" w:rsidR="008E2F96" w:rsidRPr="00582D17" w:rsidRDefault="008E2F96" w:rsidP="00F628A7">
            <w:pPr>
              <w:spacing w:before="60" w:after="60"/>
              <w:jc w:val="center"/>
              <w:rPr>
                <w:sz w:val="22"/>
                <w:szCs w:val="22"/>
              </w:rPr>
            </w:pPr>
            <w:r w:rsidRPr="00582D17">
              <w:rPr>
                <w:sz w:val="22"/>
                <w:szCs w:val="22"/>
              </w:rPr>
              <w:t>C10</w:t>
            </w:r>
          </w:p>
        </w:tc>
      </w:tr>
      <w:tr w:rsidR="008E2F96" w:rsidRPr="0050469B" w14:paraId="053954A4" w14:textId="77777777" w:rsidTr="00582D17">
        <w:tc>
          <w:tcPr>
            <w:tcW w:w="0" w:type="auto"/>
            <w:vAlign w:val="center"/>
          </w:tcPr>
          <w:p w14:paraId="38D0DAFB" w14:textId="77777777" w:rsidR="008E2F96" w:rsidRPr="00582D17" w:rsidRDefault="008E2F96" w:rsidP="00F628A7">
            <w:pPr>
              <w:spacing w:before="60" w:after="60"/>
              <w:jc w:val="center"/>
              <w:rPr>
                <w:sz w:val="22"/>
                <w:szCs w:val="22"/>
              </w:rPr>
            </w:pPr>
            <w:r w:rsidRPr="00582D17">
              <w:rPr>
                <w:sz w:val="22"/>
                <w:szCs w:val="22"/>
              </w:rPr>
              <w:t>558</w:t>
            </w:r>
          </w:p>
        </w:tc>
        <w:tc>
          <w:tcPr>
            <w:tcW w:w="0" w:type="auto"/>
            <w:vAlign w:val="center"/>
          </w:tcPr>
          <w:p w14:paraId="3F6DAFD7"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6DFFB115"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4F5BB7E3" w14:textId="77777777" w:rsidTr="00582D17">
        <w:tc>
          <w:tcPr>
            <w:tcW w:w="0" w:type="auto"/>
            <w:vAlign w:val="center"/>
          </w:tcPr>
          <w:p w14:paraId="0370BB2C" w14:textId="77777777" w:rsidR="008E2F96" w:rsidRPr="00582D17" w:rsidRDefault="008E2F96" w:rsidP="00F628A7">
            <w:pPr>
              <w:spacing w:before="60" w:after="60"/>
              <w:jc w:val="center"/>
              <w:rPr>
                <w:sz w:val="22"/>
                <w:szCs w:val="22"/>
              </w:rPr>
            </w:pPr>
            <w:r w:rsidRPr="00582D17">
              <w:rPr>
                <w:sz w:val="22"/>
                <w:szCs w:val="22"/>
              </w:rPr>
              <w:t>559</w:t>
            </w:r>
          </w:p>
        </w:tc>
        <w:tc>
          <w:tcPr>
            <w:tcW w:w="0" w:type="auto"/>
            <w:vAlign w:val="center"/>
          </w:tcPr>
          <w:p w14:paraId="16C9452D"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426FA00C"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0CDEF3EF" w14:textId="77777777" w:rsidTr="00582D17">
        <w:tc>
          <w:tcPr>
            <w:tcW w:w="0" w:type="auto"/>
            <w:vAlign w:val="center"/>
          </w:tcPr>
          <w:p w14:paraId="0CAA5CE7" w14:textId="77777777" w:rsidR="008E2F96" w:rsidRPr="00582D17" w:rsidRDefault="008E2F96" w:rsidP="00F628A7">
            <w:pPr>
              <w:spacing w:before="60" w:after="60"/>
              <w:jc w:val="center"/>
              <w:rPr>
                <w:sz w:val="22"/>
                <w:szCs w:val="22"/>
              </w:rPr>
            </w:pPr>
            <w:r w:rsidRPr="00582D17">
              <w:rPr>
                <w:sz w:val="22"/>
                <w:szCs w:val="22"/>
              </w:rPr>
              <w:t>560</w:t>
            </w:r>
          </w:p>
        </w:tc>
        <w:tc>
          <w:tcPr>
            <w:tcW w:w="0" w:type="auto"/>
            <w:vAlign w:val="center"/>
          </w:tcPr>
          <w:p w14:paraId="7EBAD0CC"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5FE91BDE"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3409D67C" w14:textId="77777777" w:rsidTr="00582D17">
        <w:tc>
          <w:tcPr>
            <w:tcW w:w="0" w:type="auto"/>
            <w:vAlign w:val="center"/>
          </w:tcPr>
          <w:p w14:paraId="6040DAF5" w14:textId="77777777" w:rsidR="008E2F96" w:rsidRPr="00582D17" w:rsidRDefault="008E2F96" w:rsidP="00F628A7">
            <w:pPr>
              <w:spacing w:before="60" w:after="60"/>
              <w:jc w:val="center"/>
              <w:rPr>
                <w:sz w:val="22"/>
                <w:szCs w:val="22"/>
              </w:rPr>
            </w:pPr>
            <w:r w:rsidRPr="00582D17">
              <w:rPr>
                <w:sz w:val="22"/>
                <w:szCs w:val="22"/>
              </w:rPr>
              <w:t>561</w:t>
            </w:r>
          </w:p>
        </w:tc>
        <w:tc>
          <w:tcPr>
            <w:tcW w:w="0" w:type="auto"/>
            <w:vAlign w:val="center"/>
          </w:tcPr>
          <w:p w14:paraId="331CDF9E"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75BB787A"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04961ADC" w14:textId="77777777" w:rsidTr="00582D17">
        <w:tc>
          <w:tcPr>
            <w:tcW w:w="0" w:type="auto"/>
            <w:vAlign w:val="center"/>
          </w:tcPr>
          <w:p w14:paraId="787617C1" w14:textId="77777777" w:rsidR="008E2F96" w:rsidRPr="00582D17" w:rsidRDefault="008E2F96" w:rsidP="00F628A7">
            <w:pPr>
              <w:spacing w:before="60" w:after="60"/>
              <w:jc w:val="center"/>
              <w:rPr>
                <w:sz w:val="22"/>
                <w:szCs w:val="22"/>
              </w:rPr>
            </w:pPr>
            <w:r w:rsidRPr="00582D17">
              <w:rPr>
                <w:sz w:val="22"/>
                <w:szCs w:val="22"/>
              </w:rPr>
              <w:t>562</w:t>
            </w:r>
          </w:p>
        </w:tc>
        <w:tc>
          <w:tcPr>
            <w:tcW w:w="0" w:type="auto"/>
            <w:vAlign w:val="center"/>
          </w:tcPr>
          <w:p w14:paraId="657A369B"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1C8DBCF1" w14:textId="77777777" w:rsidR="008E2F96" w:rsidRPr="00582D17" w:rsidRDefault="008E2F96" w:rsidP="00F628A7">
            <w:pPr>
              <w:spacing w:before="60" w:after="60"/>
              <w:jc w:val="center"/>
              <w:rPr>
                <w:sz w:val="22"/>
                <w:szCs w:val="22"/>
              </w:rPr>
            </w:pPr>
            <w:r w:rsidRPr="00582D17">
              <w:rPr>
                <w:sz w:val="22"/>
                <w:szCs w:val="22"/>
              </w:rPr>
              <w:t>C17</w:t>
            </w:r>
          </w:p>
        </w:tc>
      </w:tr>
      <w:tr w:rsidR="008E2F96" w:rsidRPr="0050469B" w14:paraId="50B76CB6" w14:textId="77777777" w:rsidTr="00582D17">
        <w:tc>
          <w:tcPr>
            <w:tcW w:w="0" w:type="auto"/>
            <w:vAlign w:val="center"/>
          </w:tcPr>
          <w:p w14:paraId="0D910AF8" w14:textId="77777777" w:rsidR="008E2F96" w:rsidRPr="00582D17" w:rsidRDefault="008E2F96" w:rsidP="00F628A7">
            <w:pPr>
              <w:spacing w:before="60" w:after="60"/>
              <w:jc w:val="center"/>
              <w:rPr>
                <w:sz w:val="22"/>
                <w:szCs w:val="22"/>
              </w:rPr>
            </w:pPr>
            <w:r w:rsidRPr="00582D17">
              <w:rPr>
                <w:sz w:val="22"/>
                <w:szCs w:val="22"/>
              </w:rPr>
              <w:t>563</w:t>
            </w:r>
          </w:p>
        </w:tc>
        <w:tc>
          <w:tcPr>
            <w:tcW w:w="0" w:type="auto"/>
            <w:vAlign w:val="center"/>
          </w:tcPr>
          <w:p w14:paraId="105E838B"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14E92EDC"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26D9E5B1" w14:textId="77777777" w:rsidTr="00582D17">
        <w:tc>
          <w:tcPr>
            <w:tcW w:w="0" w:type="auto"/>
            <w:vAlign w:val="center"/>
          </w:tcPr>
          <w:p w14:paraId="27D26433" w14:textId="77777777" w:rsidR="008E2F96" w:rsidRPr="00582D17" w:rsidRDefault="008E2F96" w:rsidP="00F628A7">
            <w:pPr>
              <w:spacing w:before="60" w:after="60"/>
              <w:jc w:val="center"/>
              <w:rPr>
                <w:sz w:val="22"/>
                <w:szCs w:val="22"/>
              </w:rPr>
            </w:pPr>
            <w:r w:rsidRPr="00582D17">
              <w:rPr>
                <w:sz w:val="22"/>
                <w:szCs w:val="22"/>
              </w:rPr>
              <w:t>564</w:t>
            </w:r>
          </w:p>
        </w:tc>
        <w:tc>
          <w:tcPr>
            <w:tcW w:w="0" w:type="auto"/>
            <w:vAlign w:val="center"/>
          </w:tcPr>
          <w:p w14:paraId="4D5AC973"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2EEF2136" w14:textId="77777777" w:rsidR="008E2F96" w:rsidRPr="00582D17" w:rsidRDefault="008E2F96" w:rsidP="00F628A7">
            <w:pPr>
              <w:spacing w:before="60" w:after="60"/>
              <w:jc w:val="center"/>
              <w:rPr>
                <w:sz w:val="22"/>
                <w:szCs w:val="22"/>
              </w:rPr>
            </w:pPr>
            <w:r w:rsidRPr="00582D17">
              <w:rPr>
                <w:sz w:val="22"/>
                <w:szCs w:val="22"/>
              </w:rPr>
              <w:t>C20</w:t>
            </w:r>
          </w:p>
        </w:tc>
      </w:tr>
      <w:tr w:rsidR="008E2F96" w:rsidRPr="0050469B" w14:paraId="00CEA10D" w14:textId="77777777" w:rsidTr="00582D17">
        <w:tc>
          <w:tcPr>
            <w:tcW w:w="0" w:type="auto"/>
            <w:vAlign w:val="center"/>
          </w:tcPr>
          <w:p w14:paraId="104D7F4F" w14:textId="77777777" w:rsidR="008E2F96" w:rsidRPr="00582D17" w:rsidRDefault="008E2F96" w:rsidP="00F628A7">
            <w:pPr>
              <w:spacing w:before="60" w:after="60"/>
              <w:jc w:val="center"/>
              <w:rPr>
                <w:sz w:val="22"/>
                <w:szCs w:val="22"/>
              </w:rPr>
            </w:pPr>
            <w:r w:rsidRPr="00582D17">
              <w:rPr>
                <w:sz w:val="22"/>
                <w:szCs w:val="22"/>
              </w:rPr>
              <w:t>565</w:t>
            </w:r>
          </w:p>
        </w:tc>
        <w:tc>
          <w:tcPr>
            <w:tcW w:w="0" w:type="auto"/>
            <w:vAlign w:val="center"/>
          </w:tcPr>
          <w:p w14:paraId="0819C289"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5F48A429" w14:textId="77777777" w:rsidR="008E2F96" w:rsidRPr="00582D17" w:rsidRDefault="008E2F96" w:rsidP="00F628A7">
            <w:pPr>
              <w:spacing w:before="60" w:after="60"/>
              <w:jc w:val="center"/>
              <w:rPr>
                <w:sz w:val="22"/>
                <w:szCs w:val="22"/>
              </w:rPr>
            </w:pPr>
            <w:r w:rsidRPr="00582D17">
              <w:rPr>
                <w:sz w:val="22"/>
                <w:szCs w:val="22"/>
              </w:rPr>
              <w:t>C21</w:t>
            </w:r>
          </w:p>
        </w:tc>
      </w:tr>
      <w:tr w:rsidR="008E2F96" w:rsidRPr="0050469B" w14:paraId="2F3DA9D9" w14:textId="77777777" w:rsidTr="00582D17">
        <w:tc>
          <w:tcPr>
            <w:tcW w:w="0" w:type="auto"/>
            <w:vAlign w:val="center"/>
          </w:tcPr>
          <w:p w14:paraId="12050F45" w14:textId="77777777" w:rsidR="008E2F96" w:rsidRPr="00582D17" w:rsidRDefault="008E2F96" w:rsidP="00F628A7">
            <w:pPr>
              <w:spacing w:before="60" w:after="60"/>
              <w:jc w:val="center"/>
              <w:rPr>
                <w:sz w:val="22"/>
                <w:szCs w:val="22"/>
              </w:rPr>
            </w:pPr>
            <w:r w:rsidRPr="00582D17">
              <w:rPr>
                <w:sz w:val="22"/>
                <w:szCs w:val="22"/>
              </w:rPr>
              <w:t>566</w:t>
            </w:r>
          </w:p>
        </w:tc>
        <w:tc>
          <w:tcPr>
            <w:tcW w:w="0" w:type="auto"/>
            <w:vAlign w:val="center"/>
          </w:tcPr>
          <w:p w14:paraId="67278F99"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73BCDB80" w14:textId="77777777" w:rsidR="008E2F96" w:rsidRPr="00582D17" w:rsidRDefault="008E2F96" w:rsidP="00F628A7">
            <w:pPr>
              <w:spacing w:before="60" w:after="60"/>
              <w:jc w:val="center"/>
              <w:rPr>
                <w:sz w:val="22"/>
                <w:szCs w:val="22"/>
              </w:rPr>
            </w:pPr>
            <w:r w:rsidRPr="00582D17">
              <w:rPr>
                <w:sz w:val="22"/>
                <w:szCs w:val="22"/>
              </w:rPr>
              <w:t>C01</w:t>
            </w:r>
          </w:p>
        </w:tc>
      </w:tr>
      <w:tr w:rsidR="008E2F96" w:rsidRPr="0050469B" w14:paraId="23AF0A04" w14:textId="77777777" w:rsidTr="00582D17">
        <w:tc>
          <w:tcPr>
            <w:tcW w:w="0" w:type="auto"/>
            <w:vAlign w:val="center"/>
          </w:tcPr>
          <w:p w14:paraId="6BA9B67B" w14:textId="77777777" w:rsidR="008E2F96" w:rsidRPr="00582D17" w:rsidRDefault="008E2F96" w:rsidP="00F628A7">
            <w:pPr>
              <w:spacing w:before="60" w:after="60"/>
              <w:jc w:val="center"/>
              <w:rPr>
                <w:sz w:val="22"/>
                <w:szCs w:val="22"/>
              </w:rPr>
            </w:pPr>
            <w:r w:rsidRPr="00582D17">
              <w:rPr>
                <w:sz w:val="22"/>
                <w:szCs w:val="22"/>
              </w:rPr>
              <w:t>567</w:t>
            </w:r>
          </w:p>
        </w:tc>
        <w:tc>
          <w:tcPr>
            <w:tcW w:w="0" w:type="auto"/>
            <w:vAlign w:val="center"/>
          </w:tcPr>
          <w:p w14:paraId="68CA85EA"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3C805E50"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6A44F1DC" w14:textId="77777777" w:rsidTr="00582D17">
        <w:tc>
          <w:tcPr>
            <w:tcW w:w="0" w:type="auto"/>
            <w:vAlign w:val="center"/>
          </w:tcPr>
          <w:p w14:paraId="0D2004F6" w14:textId="77777777" w:rsidR="008E2F96" w:rsidRPr="00582D17" w:rsidRDefault="008E2F96" w:rsidP="00F628A7">
            <w:pPr>
              <w:spacing w:before="60" w:after="60"/>
              <w:jc w:val="center"/>
              <w:rPr>
                <w:sz w:val="22"/>
                <w:szCs w:val="22"/>
              </w:rPr>
            </w:pPr>
            <w:r w:rsidRPr="00582D17">
              <w:rPr>
                <w:sz w:val="22"/>
                <w:szCs w:val="22"/>
              </w:rPr>
              <w:t>568</w:t>
            </w:r>
          </w:p>
        </w:tc>
        <w:tc>
          <w:tcPr>
            <w:tcW w:w="0" w:type="auto"/>
            <w:vAlign w:val="center"/>
          </w:tcPr>
          <w:p w14:paraId="206B0C1D"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45BC7799"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114AD066" w14:textId="77777777" w:rsidTr="00582D17">
        <w:tc>
          <w:tcPr>
            <w:tcW w:w="0" w:type="auto"/>
            <w:vAlign w:val="center"/>
          </w:tcPr>
          <w:p w14:paraId="71FF777C" w14:textId="77777777" w:rsidR="008E2F96" w:rsidRPr="00582D17" w:rsidRDefault="008E2F96" w:rsidP="00F628A7">
            <w:pPr>
              <w:spacing w:before="60" w:after="60"/>
              <w:jc w:val="center"/>
              <w:rPr>
                <w:sz w:val="22"/>
                <w:szCs w:val="22"/>
              </w:rPr>
            </w:pPr>
            <w:r w:rsidRPr="00582D17">
              <w:rPr>
                <w:sz w:val="22"/>
                <w:szCs w:val="22"/>
              </w:rPr>
              <w:t>569</w:t>
            </w:r>
          </w:p>
        </w:tc>
        <w:tc>
          <w:tcPr>
            <w:tcW w:w="0" w:type="auto"/>
            <w:vAlign w:val="center"/>
          </w:tcPr>
          <w:p w14:paraId="7097C5D5"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098D6AE7"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6779C043" w14:textId="77777777" w:rsidTr="00582D17">
        <w:tc>
          <w:tcPr>
            <w:tcW w:w="0" w:type="auto"/>
            <w:vAlign w:val="center"/>
          </w:tcPr>
          <w:p w14:paraId="7E29A088" w14:textId="77777777" w:rsidR="008E2F96" w:rsidRPr="00582D17" w:rsidRDefault="008E2F96" w:rsidP="00F628A7">
            <w:pPr>
              <w:spacing w:before="60" w:after="60"/>
              <w:jc w:val="center"/>
              <w:rPr>
                <w:sz w:val="22"/>
                <w:szCs w:val="22"/>
              </w:rPr>
            </w:pPr>
            <w:r w:rsidRPr="00582D17">
              <w:rPr>
                <w:sz w:val="22"/>
                <w:szCs w:val="22"/>
              </w:rPr>
              <w:t>570</w:t>
            </w:r>
          </w:p>
        </w:tc>
        <w:tc>
          <w:tcPr>
            <w:tcW w:w="0" w:type="auto"/>
            <w:vAlign w:val="center"/>
          </w:tcPr>
          <w:p w14:paraId="1E008C8D"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161CBC8A"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237649F0" w14:textId="77777777" w:rsidTr="00582D17">
        <w:tc>
          <w:tcPr>
            <w:tcW w:w="0" w:type="auto"/>
            <w:vAlign w:val="center"/>
          </w:tcPr>
          <w:p w14:paraId="44D1CB24" w14:textId="77777777" w:rsidR="008E2F96" w:rsidRPr="00582D17" w:rsidRDefault="008E2F96" w:rsidP="00F628A7">
            <w:pPr>
              <w:spacing w:before="60" w:after="60"/>
              <w:jc w:val="center"/>
              <w:rPr>
                <w:sz w:val="22"/>
                <w:szCs w:val="22"/>
              </w:rPr>
            </w:pPr>
            <w:r w:rsidRPr="00582D17">
              <w:rPr>
                <w:sz w:val="22"/>
                <w:szCs w:val="22"/>
              </w:rPr>
              <w:t>571</w:t>
            </w:r>
          </w:p>
        </w:tc>
        <w:tc>
          <w:tcPr>
            <w:tcW w:w="0" w:type="auto"/>
            <w:vAlign w:val="center"/>
          </w:tcPr>
          <w:p w14:paraId="3F6B0722"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07FD8224"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1DA41732" w14:textId="77777777" w:rsidTr="00582D17">
        <w:tc>
          <w:tcPr>
            <w:tcW w:w="0" w:type="auto"/>
            <w:vAlign w:val="center"/>
          </w:tcPr>
          <w:p w14:paraId="0BFF5222" w14:textId="77777777" w:rsidR="008E2F96" w:rsidRPr="00582D17" w:rsidRDefault="008E2F96" w:rsidP="00F628A7">
            <w:pPr>
              <w:spacing w:before="60" w:after="60"/>
              <w:jc w:val="center"/>
              <w:rPr>
                <w:sz w:val="22"/>
                <w:szCs w:val="22"/>
              </w:rPr>
            </w:pPr>
            <w:r w:rsidRPr="00582D17">
              <w:rPr>
                <w:sz w:val="22"/>
                <w:szCs w:val="22"/>
              </w:rPr>
              <w:t>572</w:t>
            </w:r>
          </w:p>
        </w:tc>
        <w:tc>
          <w:tcPr>
            <w:tcW w:w="0" w:type="auto"/>
            <w:vAlign w:val="center"/>
          </w:tcPr>
          <w:p w14:paraId="5CFEA2F0"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2FBDC10F"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04BF44FC" w14:textId="77777777" w:rsidTr="00582D17">
        <w:tc>
          <w:tcPr>
            <w:tcW w:w="0" w:type="auto"/>
            <w:vAlign w:val="center"/>
          </w:tcPr>
          <w:p w14:paraId="3B1A9C3A" w14:textId="77777777" w:rsidR="008E2F96" w:rsidRPr="00582D17" w:rsidRDefault="008E2F96" w:rsidP="00F628A7">
            <w:pPr>
              <w:spacing w:before="60" w:after="60"/>
              <w:jc w:val="center"/>
              <w:rPr>
                <w:sz w:val="22"/>
                <w:szCs w:val="22"/>
              </w:rPr>
            </w:pPr>
            <w:r w:rsidRPr="00582D17">
              <w:rPr>
                <w:sz w:val="22"/>
                <w:szCs w:val="22"/>
              </w:rPr>
              <w:t>573</w:t>
            </w:r>
          </w:p>
        </w:tc>
        <w:tc>
          <w:tcPr>
            <w:tcW w:w="0" w:type="auto"/>
            <w:vAlign w:val="center"/>
          </w:tcPr>
          <w:p w14:paraId="06E8265B"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131416E7"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7740D2DD" w14:textId="77777777" w:rsidTr="00582D17">
        <w:tc>
          <w:tcPr>
            <w:tcW w:w="0" w:type="auto"/>
            <w:vAlign w:val="center"/>
          </w:tcPr>
          <w:p w14:paraId="38C61957" w14:textId="77777777" w:rsidR="008E2F96" w:rsidRPr="00582D17" w:rsidRDefault="008E2F96" w:rsidP="00F628A7">
            <w:pPr>
              <w:spacing w:before="60" w:after="60"/>
              <w:jc w:val="center"/>
              <w:rPr>
                <w:sz w:val="22"/>
                <w:szCs w:val="22"/>
              </w:rPr>
            </w:pPr>
            <w:r w:rsidRPr="00582D17">
              <w:rPr>
                <w:sz w:val="22"/>
                <w:szCs w:val="22"/>
              </w:rPr>
              <w:t>574</w:t>
            </w:r>
          </w:p>
        </w:tc>
        <w:tc>
          <w:tcPr>
            <w:tcW w:w="0" w:type="auto"/>
            <w:vAlign w:val="center"/>
          </w:tcPr>
          <w:p w14:paraId="22C6F560"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45C02463" w14:textId="77777777" w:rsidR="008E2F96" w:rsidRPr="00582D17" w:rsidRDefault="008E2F96" w:rsidP="00F628A7">
            <w:pPr>
              <w:spacing w:before="60" w:after="60"/>
              <w:jc w:val="center"/>
              <w:rPr>
                <w:sz w:val="22"/>
                <w:szCs w:val="22"/>
              </w:rPr>
            </w:pPr>
            <w:r w:rsidRPr="00582D17">
              <w:rPr>
                <w:sz w:val="22"/>
                <w:szCs w:val="22"/>
              </w:rPr>
              <w:t>C15</w:t>
            </w:r>
          </w:p>
        </w:tc>
      </w:tr>
      <w:tr w:rsidR="008E2F96" w:rsidRPr="0050469B" w14:paraId="5E4B8F16" w14:textId="77777777" w:rsidTr="00582D17">
        <w:tc>
          <w:tcPr>
            <w:tcW w:w="0" w:type="auto"/>
            <w:vAlign w:val="center"/>
          </w:tcPr>
          <w:p w14:paraId="0CE64D84" w14:textId="77777777" w:rsidR="008E2F96" w:rsidRPr="00582D17" w:rsidRDefault="008E2F96" w:rsidP="00F628A7">
            <w:pPr>
              <w:spacing w:before="60" w:after="60"/>
              <w:jc w:val="center"/>
              <w:rPr>
                <w:sz w:val="22"/>
                <w:szCs w:val="22"/>
              </w:rPr>
            </w:pPr>
            <w:r w:rsidRPr="00582D17">
              <w:rPr>
                <w:sz w:val="22"/>
                <w:szCs w:val="22"/>
              </w:rPr>
              <w:t>575</w:t>
            </w:r>
          </w:p>
        </w:tc>
        <w:tc>
          <w:tcPr>
            <w:tcW w:w="0" w:type="auto"/>
            <w:vAlign w:val="center"/>
          </w:tcPr>
          <w:p w14:paraId="7A3883B6"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6521D740" w14:textId="77777777" w:rsidR="008E2F96" w:rsidRPr="00582D17" w:rsidRDefault="008E2F96" w:rsidP="00F628A7">
            <w:pPr>
              <w:spacing w:before="60" w:after="60"/>
              <w:jc w:val="center"/>
              <w:rPr>
                <w:sz w:val="22"/>
                <w:szCs w:val="22"/>
              </w:rPr>
            </w:pPr>
            <w:r w:rsidRPr="00582D17">
              <w:rPr>
                <w:sz w:val="22"/>
                <w:szCs w:val="22"/>
              </w:rPr>
              <w:t>C16</w:t>
            </w:r>
          </w:p>
        </w:tc>
      </w:tr>
      <w:tr w:rsidR="008E2F96" w:rsidRPr="0050469B" w14:paraId="40E0953C" w14:textId="77777777" w:rsidTr="00582D17">
        <w:tc>
          <w:tcPr>
            <w:tcW w:w="0" w:type="auto"/>
            <w:vAlign w:val="center"/>
          </w:tcPr>
          <w:p w14:paraId="13BD1ADB" w14:textId="77777777" w:rsidR="008E2F96" w:rsidRPr="00582D17" w:rsidRDefault="008E2F96" w:rsidP="00F628A7">
            <w:pPr>
              <w:spacing w:before="60" w:after="60"/>
              <w:jc w:val="center"/>
              <w:rPr>
                <w:sz w:val="22"/>
                <w:szCs w:val="22"/>
              </w:rPr>
            </w:pPr>
            <w:r w:rsidRPr="00582D17">
              <w:rPr>
                <w:sz w:val="22"/>
                <w:szCs w:val="22"/>
              </w:rPr>
              <w:t>576</w:t>
            </w:r>
          </w:p>
        </w:tc>
        <w:tc>
          <w:tcPr>
            <w:tcW w:w="0" w:type="auto"/>
            <w:vAlign w:val="center"/>
          </w:tcPr>
          <w:p w14:paraId="58BC118F"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41FA7829" w14:textId="77777777" w:rsidR="008E2F96" w:rsidRPr="00582D17" w:rsidRDefault="008E2F96" w:rsidP="00F628A7">
            <w:pPr>
              <w:spacing w:before="60" w:after="60"/>
              <w:jc w:val="center"/>
              <w:rPr>
                <w:sz w:val="22"/>
                <w:szCs w:val="22"/>
              </w:rPr>
            </w:pPr>
            <w:r w:rsidRPr="00582D17">
              <w:rPr>
                <w:sz w:val="22"/>
                <w:szCs w:val="22"/>
              </w:rPr>
              <w:t>C17</w:t>
            </w:r>
          </w:p>
        </w:tc>
      </w:tr>
      <w:tr w:rsidR="008E2F96" w:rsidRPr="0050469B" w14:paraId="454445CE" w14:textId="77777777" w:rsidTr="00582D17">
        <w:tc>
          <w:tcPr>
            <w:tcW w:w="0" w:type="auto"/>
            <w:vAlign w:val="center"/>
          </w:tcPr>
          <w:p w14:paraId="02C9FE8F" w14:textId="77777777" w:rsidR="008E2F96" w:rsidRPr="00582D17" w:rsidRDefault="008E2F96" w:rsidP="00F628A7">
            <w:pPr>
              <w:spacing w:before="60" w:after="60"/>
              <w:jc w:val="center"/>
              <w:rPr>
                <w:sz w:val="22"/>
                <w:szCs w:val="22"/>
              </w:rPr>
            </w:pPr>
            <w:r w:rsidRPr="00582D17">
              <w:rPr>
                <w:sz w:val="22"/>
                <w:szCs w:val="22"/>
              </w:rPr>
              <w:t>577</w:t>
            </w:r>
          </w:p>
        </w:tc>
        <w:tc>
          <w:tcPr>
            <w:tcW w:w="0" w:type="auto"/>
            <w:vAlign w:val="center"/>
          </w:tcPr>
          <w:p w14:paraId="1A376CAC"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5B50C938" w14:textId="77777777" w:rsidR="008E2F96" w:rsidRPr="00582D17" w:rsidRDefault="008E2F96" w:rsidP="00F628A7">
            <w:pPr>
              <w:spacing w:before="60" w:after="60"/>
              <w:jc w:val="center"/>
              <w:rPr>
                <w:sz w:val="22"/>
                <w:szCs w:val="22"/>
              </w:rPr>
            </w:pPr>
            <w:r w:rsidRPr="00582D17">
              <w:rPr>
                <w:sz w:val="22"/>
                <w:szCs w:val="22"/>
              </w:rPr>
              <w:t>C18</w:t>
            </w:r>
          </w:p>
        </w:tc>
      </w:tr>
      <w:tr w:rsidR="008E2F96" w:rsidRPr="0050469B" w14:paraId="717482FB" w14:textId="77777777" w:rsidTr="00582D17">
        <w:tc>
          <w:tcPr>
            <w:tcW w:w="0" w:type="auto"/>
            <w:vAlign w:val="center"/>
          </w:tcPr>
          <w:p w14:paraId="6736CF38" w14:textId="77777777" w:rsidR="008E2F96" w:rsidRPr="00582D17" w:rsidRDefault="008E2F96" w:rsidP="00F628A7">
            <w:pPr>
              <w:spacing w:before="60" w:after="60"/>
              <w:jc w:val="center"/>
              <w:rPr>
                <w:sz w:val="22"/>
                <w:szCs w:val="22"/>
              </w:rPr>
            </w:pPr>
            <w:r w:rsidRPr="00582D17">
              <w:rPr>
                <w:sz w:val="22"/>
                <w:szCs w:val="22"/>
              </w:rPr>
              <w:t>578</w:t>
            </w:r>
          </w:p>
        </w:tc>
        <w:tc>
          <w:tcPr>
            <w:tcW w:w="0" w:type="auto"/>
            <w:vAlign w:val="center"/>
          </w:tcPr>
          <w:p w14:paraId="3CB879F3"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0C2B3A9E"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65F981CC" w14:textId="77777777" w:rsidTr="00582D17">
        <w:tc>
          <w:tcPr>
            <w:tcW w:w="0" w:type="auto"/>
            <w:vAlign w:val="center"/>
          </w:tcPr>
          <w:p w14:paraId="1DD1D13F" w14:textId="77777777" w:rsidR="008E2F96" w:rsidRPr="00582D17" w:rsidRDefault="008E2F96" w:rsidP="00F628A7">
            <w:pPr>
              <w:spacing w:before="60" w:after="60"/>
              <w:jc w:val="center"/>
              <w:rPr>
                <w:sz w:val="22"/>
                <w:szCs w:val="22"/>
              </w:rPr>
            </w:pPr>
            <w:r w:rsidRPr="00582D17">
              <w:rPr>
                <w:sz w:val="22"/>
                <w:szCs w:val="22"/>
              </w:rPr>
              <w:t>579</w:t>
            </w:r>
          </w:p>
        </w:tc>
        <w:tc>
          <w:tcPr>
            <w:tcW w:w="0" w:type="auto"/>
            <w:vAlign w:val="center"/>
          </w:tcPr>
          <w:p w14:paraId="15550D52"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7AECB570" w14:textId="77777777" w:rsidR="008E2F96" w:rsidRPr="00582D17" w:rsidRDefault="008E2F96" w:rsidP="00F628A7">
            <w:pPr>
              <w:spacing w:before="60" w:after="60"/>
              <w:jc w:val="center"/>
              <w:rPr>
                <w:sz w:val="22"/>
                <w:szCs w:val="22"/>
              </w:rPr>
            </w:pPr>
            <w:r w:rsidRPr="00582D17">
              <w:rPr>
                <w:sz w:val="22"/>
                <w:szCs w:val="22"/>
              </w:rPr>
              <w:t>C22</w:t>
            </w:r>
          </w:p>
        </w:tc>
      </w:tr>
      <w:tr w:rsidR="008E2F96" w:rsidRPr="0050469B" w14:paraId="0D7A1245" w14:textId="77777777" w:rsidTr="00582D17">
        <w:tc>
          <w:tcPr>
            <w:tcW w:w="0" w:type="auto"/>
            <w:vAlign w:val="center"/>
          </w:tcPr>
          <w:p w14:paraId="2FF54F8B" w14:textId="77777777" w:rsidR="008E2F96" w:rsidRPr="00582D17" w:rsidRDefault="008E2F96" w:rsidP="00F628A7">
            <w:pPr>
              <w:spacing w:before="60" w:after="60"/>
              <w:jc w:val="center"/>
              <w:rPr>
                <w:sz w:val="22"/>
                <w:szCs w:val="22"/>
              </w:rPr>
            </w:pPr>
            <w:r w:rsidRPr="00582D17">
              <w:rPr>
                <w:sz w:val="22"/>
                <w:szCs w:val="22"/>
              </w:rPr>
              <w:t>580</w:t>
            </w:r>
          </w:p>
        </w:tc>
        <w:tc>
          <w:tcPr>
            <w:tcW w:w="0" w:type="auto"/>
            <w:vAlign w:val="center"/>
          </w:tcPr>
          <w:p w14:paraId="70F95891"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28C7A10C"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33166F18" w14:textId="77777777" w:rsidTr="00582D17">
        <w:tc>
          <w:tcPr>
            <w:tcW w:w="0" w:type="auto"/>
            <w:vAlign w:val="center"/>
          </w:tcPr>
          <w:p w14:paraId="1F1B8A6E" w14:textId="77777777" w:rsidR="008E2F96" w:rsidRPr="00582D17" w:rsidRDefault="008E2F96" w:rsidP="00F628A7">
            <w:pPr>
              <w:spacing w:before="60" w:after="60"/>
              <w:jc w:val="center"/>
              <w:rPr>
                <w:sz w:val="22"/>
                <w:szCs w:val="22"/>
              </w:rPr>
            </w:pPr>
            <w:r w:rsidRPr="00582D17">
              <w:rPr>
                <w:sz w:val="22"/>
                <w:szCs w:val="22"/>
              </w:rPr>
              <w:t>581</w:t>
            </w:r>
          </w:p>
        </w:tc>
        <w:tc>
          <w:tcPr>
            <w:tcW w:w="0" w:type="auto"/>
            <w:vAlign w:val="center"/>
          </w:tcPr>
          <w:p w14:paraId="7E9A5BA0"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02B9F5C6"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28F8BC5D" w14:textId="77777777" w:rsidTr="00582D17">
        <w:tc>
          <w:tcPr>
            <w:tcW w:w="0" w:type="auto"/>
            <w:vAlign w:val="center"/>
          </w:tcPr>
          <w:p w14:paraId="7EB0AE1B" w14:textId="77777777" w:rsidR="008E2F96" w:rsidRPr="00582D17" w:rsidRDefault="008E2F96" w:rsidP="00F628A7">
            <w:pPr>
              <w:spacing w:before="60" w:after="60"/>
              <w:jc w:val="center"/>
              <w:rPr>
                <w:sz w:val="22"/>
                <w:szCs w:val="22"/>
              </w:rPr>
            </w:pPr>
            <w:r w:rsidRPr="00582D17">
              <w:rPr>
                <w:sz w:val="22"/>
                <w:szCs w:val="22"/>
              </w:rPr>
              <w:t>582</w:t>
            </w:r>
          </w:p>
        </w:tc>
        <w:tc>
          <w:tcPr>
            <w:tcW w:w="0" w:type="auto"/>
            <w:vAlign w:val="center"/>
          </w:tcPr>
          <w:p w14:paraId="5B14301A"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30863DAC"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4D9F85B3" w14:textId="77777777" w:rsidTr="00582D17">
        <w:tc>
          <w:tcPr>
            <w:tcW w:w="0" w:type="auto"/>
            <w:vAlign w:val="center"/>
          </w:tcPr>
          <w:p w14:paraId="695EFD32" w14:textId="77777777" w:rsidR="008E2F96" w:rsidRPr="00582D17" w:rsidRDefault="008E2F96" w:rsidP="00F628A7">
            <w:pPr>
              <w:spacing w:before="60" w:after="60"/>
              <w:jc w:val="center"/>
              <w:rPr>
                <w:sz w:val="22"/>
                <w:szCs w:val="22"/>
              </w:rPr>
            </w:pPr>
            <w:r w:rsidRPr="00582D17">
              <w:rPr>
                <w:sz w:val="22"/>
                <w:szCs w:val="22"/>
              </w:rPr>
              <w:t>583</w:t>
            </w:r>
          </w:p>
        </w:tc>
        <w:tc>
          <w:tcPr>
            <w:tcW w:w="0" w:type="auto"/>
            <w:vAlign w:val="center"/>
          </w:tcPr>
          <w:p w14:paraId="7C2456F4"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1928CF25"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3716D5D7" w14:textId="77777777" w:rsidTr="00582D17">
        <w:tc>
          <w:tcPr>
            <w:tcW w:w="0" w:type="auto"/>
            <w:vAlign w:val="center"/>
          </w:tcPr>
          <w:p w14:paraId="7BD8F3E6" w14:textId="77777777" w:rsidR="008E2F96" w:rsidRPr="00582D17" w:rsidRDefault="008E2F96" w:rsidP="00F628A7">
            <w:pPr>
              <w:spacing w:before="60" w:after="60"/>
              <w:jc w:val="center"/>
              <w:rPr>
                <w:sz w:val="22"/>
                <w:szCs w:val="22"/>
              </w:rPr>
            </w:pPr>
            <w:r w:rsidRPr="00582D17">
              <w:rPr>
                <w:sz w:val="22"/>
                <w:szCs w:val="22"/>
              </w:rPr>
              <w:t>584</w:t>
            </w:r>
          </w:p>
        </w:tc>
        <w:tc>
          <w:tcPr>
            <w:tcW w:w="0" w:type="auto"/>
            <w:vAlign w:val="center"/>
          </w:tcPr>
          <w:p w14:paraId="4D11B085"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3AADC2CC" w14:textId="77777777" w:rsidR="008E2F96" w:rsidRPr="00582D17" w:rsidRDefault="008E2F96" w:rsidP="00F628A7">
            <w:pPr>
              <w:spacing w:before="60" w:after="60"/>
              <w:jc w:val="center"/>
              <w:rPr>
                <w:sz w:val="22"/>
                <w:szCs w:val="22"/>
              </w:rPr>
            </w:pPr>
            <w:r w:rsidRPr="00582D17">
              <w:rPr>
                <w:sz w:val="22"/>
                <w:szCs w:val="22"/>
              </w:rPr>
              <w:t>C10</w:t>
            </w:r>
          </w:p>
        </w:tc>
      </w:tr>
      <w:tr w:rsidR="008E2F96" w:rsidRPr="0050469B" w14:paraId="3F5605C1" w14:textId="77777777" w:rsidTr="00582D17">
        <w:tc>
          <w:tcPr>
            <w:tcW w:w="0" w:type="auto"/>
            <w:vAlign w:val="center"/>
          </w:tcPr>
          <w:p w14:paraId="021668C2" w14:textId="77777777" w:rsidR="008E2F96" w:rsidRPr="00582D17" w:rsidRDefault="008E2F96" w:rsidP="00F628A7">
            <w:pPr>
              <w:spacing w:before="60" w:after="60"/>
              <w:jc w:val="center"/>
              <w:rPr>
                <w:sz w:val="22"/>
                <w:szCs w:val="22"/>
              </w:rPr>
            </w:pPr>
            <w:r w:rsidRPr="00582D17">
              <w:rPr>
                <w:sz w:val="22"/>
                <w:szCs w:val="22"/>
              </w:rPr>
              <w:t>585</w:t>
            </w:r>
          </w:p>
        </w:tc>
        <w:tc>
          <w:tcPr>
            <w:tcW w:w="0" w:type="auto"/>
            <w:vAlign w:val="center"/>
          </w:tcPr>
          <w:p w14:paraId="30BD912D"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737735C0"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441B0233" w14:textId="77777777" w:rsidTr="00582D17">
        <w:tc>
          <w:tcPr>
            <w:tcW w:w="0" w:type="auto"/>
            <w:vAlign w:val="center"/>
          </w:tcPr>
          <w:p w14:paraId="62279274" w14:textId="77777777" w:rsidR="008E2F96" w:rsidRPr="00582D17" w:rsidRDefault="008E2F96" w:rsidP="00F628A7">
            <w:pPr>
              <w:spacing w:before="60" w:after="60"/>
              <w:jc w:val="center"/>
              <w:rPr>
                <w:sz w:val="22"/>
                <w:szCs w:val="22"/>
              </w:rPr>
            </w:pPr>
            <w:r w:rsidRPr="00582D17">
              <w:rPr>
                <w:sz w:val="22"/>
                <w:szCs w:val="22"/>
              </w:rPr>
              <w:t>586</w:t>
            </w:r>
          </w:p>
        </w:tc>
        <w:tc>
          <w:tcPr>
            <w:tcW w:w="0" w:type="auto"/>
            <w:vAlign w:val="center"/>
          </w:tcPr>
          <w:p w14:paraId="232A6813"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2CE76503"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1518540A" w14:textId="77777777" w:rsidTr="00582D17">
        <w:tc>
          <w:tcPr>
            <w:tcW w:w="0" w:type="auto"/>
            <w:vAlign w:val="center"/>
          </w:tcPr>
          <w:p w14:paraId="5B303DC3" w14:textId="77777777" w:rsidR="008E2F96" w:rsidRPr="00582D17" w:rsidRDefault="008E2F96" w:rsidP="00F628A7">
            <w:pPr>
              <w:spacing w:before="60" w:after="60"/>
              <w:jc w:val="center"/>
              <w:rPr>
                <w:sz w:val="22"/>
                <w:szCs w:val="22"/>
              </w:rPr>
            </w:pPr>
            <w:r w:rsidRPr="00582D17">
              <w:rPr>
                <w:sz w:val="22"/>
                <w:szCs w:val="22"/>
              </w:rPr>
              <w:t>587</w:t>
            </w:r>
          </w:p>
        </w:tc>
        <w:tc>
          <w:tcPr>
            <w:tcW w:w="0" w:type="auto"/>
            <w:vAlign w:val="center"/>
          </w:tcPr>
          <w:p w14:paraId="64BE3682"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703DFCCE"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0FB27195" w14:textId="77777777" w:rsidTr="00582D17">
        <w:tc>
          <w:tcPr>
            <w:tcW w:w="0" w:type="auto"/>
            <w:vAlign w:val="center"/>
          </w:tcPr>
          <w:p w14:paraId="615CB802" w14:textId="77777777" w:rsidR="008E2F96" w:rsidRPr="00582D17" w:rsidRDefault="008E2F96" w:rsidP="00F628A7">
            <w:pPr>
              <w:spacing w:before="60" w:after="60"/>
              <w:jc w:val="center"/>
              <w:rPr>
                <w:sz w:val="22"/>
                <w:szCs w:val="22"/>
              </w:rPr>
            </w:pPr>
            <w:r w:rsidRPr="00582D17">
              <w:rPr>
                <w:sz w:val="22"/>
                <w:szCs w:val="22"/>
              </w:rPr>
              <w:t>588</w:t>
            </w:r>
          </w:p>
        </w:tc>
        <w:tc>
          <w:tcPr>
            <w:tcW w:w="0" w:type="auto"/>
            <w:vAlign w:val="center"/>
          </w:tcPr>
          <w:p w14:paraId="3D0BFD4B"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1000F48D"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01C8F1C9" w14:textId="77777777" w:rsidTr="00582D17">
        <w:tc>
          <w:tcPr>
            <w:tcW w:w="0" w:type="auto"/>
            <w:vAlign w:val="center"/>
          </w:tcPr>
          <w:p w14:paraId="4BBC28FC" w14:textId="77777777" w:rsidR="008E2F96" w:rsidRPr="00582D17" w:rsidRDefault="008E2F96" w:rsidP="00F628A7">
            <w:pPr>
              <w:spacing w:before="60" w:after="60"/>
              <w:jc w:val="center"/>
              <w:rPr>
                <w:sz w:val="22"/>
                <w:szCs w:val="22"/>
              </w:rPr>
            </w:pPr>
            <w:r w:rsidRPr="00582D17">
              <w:rPr>
                <w:sz w:val="22"/>
                <w:szCs w:val="22"/>
              </w:rPr>
              <w:t>589</w:t>
            </w:r>
          </w:p>
        </w:tc>
        <w:tc>
          <w:tcPr>
            <w:tcW w:w="0" w:type="auto"/>
            <w:vAlign w:val="center"/>
          </w:tcPr>
          <w:p w14:paraId="0C7D2CCF"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392CABD6" w14:textId="77777777" w:rsidR="008E2F96" w:rsidRPr="00582D17" w:rsidRDefault="008E2F96" w:rsidP="00F628A7">
            <w:pPr>
              <w:spacing w:before="60" w:after="60"/>
              <w:jc w:val="center"/>
              <w:rPr>
                <w:sz w:val="22"/>
                <w:szCs w:val="22"/>
              </w:rPr>
            </w:pPr>
            <w:r w:rsidRPr="00582D17">
              <w:rPr>
                <w:sz w:val="22"/>
                <w:szCs w:val="22"/>
              </w:rPr>
              <w:t>C15</w:t>
            </w:r>
          </w:p>
        </w:tc>
      </w:tr>
      <w:tr w:rsidR="008E2F96" w:rsidRPr="0050469B" w14:paraId="7F53E680" w14:textId="77777777" w:rsidTr="00582D17">
        <w:tc>
          <w:tcPr>
            <w:tcW w:w="0" w:type="auto"/>
            <w:vAlign w:val="center"/>
          </w:tcPr>
          <w:p w14:paraId="14F0529C" w14:textId="77777777" w:rsidR="008E2F96" w:rsidRPr="00582D17" w:rsidRDefault="008E2F96" w:rsidP="00F628A7">
            <w:pPr>
              <w:spacing w:before="60" w:after="60"/>
              <w:jc w:val="center"/>
              <w:rPr>
                <w:sz w:val="22"/>
                <w:szCs w:val="22"/>
              </w:rPr>
            </w:pPr>
            <w:r w:rsidRPr="00582D17">
              <w:rPr>
                <w:sz w:val="22"/>
                <w:szCs w:val="22"/>
              </w:rPr>
              <w:t>590</w:t>
            </w:r>
          </w:p>
        </w:tc>
        <w:tc>
          <w:tcPr>
            <w:tcW w:w="0" w:type="auto"/>
            <w:vAlign w:val="center"/>
          </w:tcPr>
          <w:p w14:paraId="629DF30E"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60823C65"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1647151D" w14:textId="77777777" w:rsidTr="00582D17">
        <w:tc>
          <w:tcPr>
            <w:tcW w:w="0" w:type="auto"/>
            <w:vAlign w:val="center"/>
          </w:tcPr>
          <w:p w14:paraId="50BEA759" w14:textId="77777777" w:rsidR="008E2F96" w:rsidRPr="00582D17" w:rsidRDefault="008E2F96" w:rsidP="00F628A7">
            <w:pPr>
              <w:spacing w:before="60" w:after="60"/>
              <w:jc w:val="center"/>
              <w:rPr>
                <w:sz w:val="22"/>
                <w:szCs w:val="22"/>
              </w:rPr>
            </w:pPr>
            <w:r w:rsidRPr="00582D17">
              <w:rPr>
                <w:sz w:val="22"/>
                <w:szCs w:val="22"/>
              </w:rPr>
              <w:t>591</w:t>
            </w:r>
          </w:p>
        </w:tc>
        <w:tc>
          <w:tcPr>
            <w:tcW w:w="0" w:type="auto"/>
            <w:vAlign w:val="center"/>
          </w:tcPr>
          <w:p w14:paraId="3D26DC12"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16D5771B" w14:textId="77777777" w:rsidR="008E2F96" w:rsidRPr="00582D17" w:rsidRDefault="008E2F96" w:rsidP="00F628A7">
            <w:pPr>
              <w:spacing w:before="60" w:after="60"/>
              <w:jc w:val="center"/>
              <w:rPr>
                <w:sz w:val="22"/>
                <w:szCs w:val="22"/>
              </w:rPr>
            </w:pPr>
            <w:r w:rsidRPr="00582D17">
              <w:rPr>
                <w:sz w:val="22"/>
                <w:szCs w:val="22"/>
              </w:rPr>
              <w:t>C20</w:t>
            </w:r>
          </w:p>
        </w:tc>
      </w:tr>
      <w:tr w:rsidR="008E2F96" w:rsidRPr="0050469B" w14:paraId="69873165" w14:textId="77777777" w:rsidTr="00582D17">
        <w:tc>
          <w:tcPr>
            <w:tcW w:w="0" w:type="auto"/>
            <w:vAlign w:val="center"/>
          </w:tcPr>
          <w:p w14:paraId="4001A5E5" w14:textId="77777777" w:rsidR="008E2F96" w:rsidRPr="00582D17" w:rsidRDefault="008E2F96" w:rsidP="00F628A7">
            <w:pPr>
              <w:spacing w:before="60" w:after="60"/>
              <w:jc w:val="center"/>
              <w:rPr>
                <w:sz w:val="22"/>
                <w:szCs w:val="22"/>
              </w:rPr>
            </w:pPr>
            <w:r w:rsidRPr="00582D17">
              <w:rPr>
                <w:sz w:val="22"/>
                <w:szCs w:val="22"/>
              </w:rPr>
              <w:t>592</w:t>
            </w:r>
          </w:p>
        </w:tc>
        <w:tc>
          <w:tcPr>
            <w:tcW w:w="0" w:type="auto"/>
            <w:vAlign w:val="center"/>
          </w:tcPr>
          <w:p w14:paraId="1A460A0D"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0BFC4F9F" w14:textId="77777777" w:rsidR="008E2F96" w:rsidRPr="00582D17" w:rsidRDefault="008E2F96" w:rsidP="00F628A7">
            <w:pPr>
              <w:spacing w:before="60" w:after="60"/>
              <w:jc w:val="center"/>
              <w:rPr>
                <w:sz w:val="22"/>
                <w:szCs w:val="22"/>
              </w:rPr>
            </w:pPr>
            <w:r w:rsidRPr="00582D17">
              <w:rPr>
                <w:sz w:val="22"/>
                <w:szCs w:val="22"/>
              </w:rPr>
              <w:t>C21</w:t>
            </w:r>
          </w:p>
        </w:tc>
      </w:tr>
      <w:tr w:rsidR="008E2F96" w:rsidRPr="0050469B" w14:paraId="402636F6" w14:textId="77777777" w:rsidTr="00582D17">
        <w:tc>
          <w:tcPr>
            <w:tcW w:w="0" w:type="auto"/>
            <w:vAlign w:val="center"/>
          </w:tcPr>
          <w:p w14:paraId="027ED719" w14:textId="77777777" w:rsidR="008E2F96" w:rsidRPr="00582D17" w:rsidRDefault="008E2F96" w:rsidP="00F628A7">
            <w:pPr>
              <w:spacing w:before="60" w:after="60"/>
              <w:jc w:val="center"/>
              <w:rPr>
                <w:sz w:val="22"/>
                <w:szCs w:val="22"/>
              </w:rPr>
            </w:pPr>
            <w:r w:rsidRPr="00582D17">
              <w:rPr>
                <w:sz w:val="22"/>
                <w:szCs w:val="22"/>
              </w:rPr>
              <w:t>593</w:t>
            </w:r>
          </w:p>
        </w:tc>
        <w:tc>
          <w:tcPr>
            <w:tcW w:w="0" w:type="auto"/>
            <w:vAlign w:val="center"/>
          </w:tcPr>
          <w:p w14:paraId="570E80AB"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626B0EDE" w14:textId="77777777" w:rsidR="008E2F96" w:rsidRPr="00582D17" w:rsidRDefault="008E2F96" w:rsidP="00F628A7">
            <w:pPr>
              <w:spacing w:before="60" w:after="60"/>
              <w:jc w:val="center"/>
              <w:rPr>
                <w:sz w:val="22"/>
                <w:szCs w:val="22"/>
              </w:rPr>
            </w:pPr>
            <w:r w:rsidRPr="00582D17">
              <w:rPr>
                <w:sz w:val="22"/>
                <w:szCs w:val="22"/>
              </w:rPr>
              <w:t>C22</w:t>
            </w:r>
          </w:p>
        </w:tc>
      </w:tr>
      <w:tr w:rsidR="008E2F96" w:rsidRPr="0050469B" w14:paraId="3F7F36ED" w14:textId="77777777" w:rsidTr="00582D17">
        <w:tc>
          <w:tcPr>
            <w:tcW w:w="0" w:type="auto"/>
            <w:vAlign w:val="center"/>
          </w:tcPr>
          <w:p w14:paraId="15174CD1" w14:textId="77777777" w:rsidR="008E2F96" w:rsidRPr="00582D17" w:rsidRDefault="008E2F96" w:rsidP="00F628A7">
            <w:pPr>
              <w:spacing w:before="60" w:after="60"/>
              <w:jc w:val="center"/>
              <w:rPr>
                <w:sz w:val="22"/>
                <w:szCs w:val="22"/>
              </w:rPr>
            </w:pPr>
            <w:r w:rsidRPr="00582D17">
              <w:rPr>
                <w:sz w:val="22"/>
                <w:szCs w:val="22"/>
              </w:rPr>
              <w:t>594</w:t>
            </w:r>
          </w:p>
        </w:tc>
        <w:tc>
          <w:tcPr>
            <w:tcW w:w="0" w:type="auto"/>
            <w:vAlign w:val="center"/>
          </w:tcPr>
          <w:p w14:paraId="39EAB269"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7BCB40BB" w14:textId="77777777" w:rsidR="008E2F96" w:rsidRPr="00582D17" w:rsidRDefault="008E2F96" w:rsidP="00F628A7">
            <w:pPr>
              <w:spacing w:before="60" w:after="60"/>
              <w:jc w:val="center"/>
              <w:rPr>
                <w:sz w:val="22"/>
                <w:szCs w:val="22"/>
              </w:rPr>
            </w:pPr>
            <w:r w:rsidRPr="00582D17">
              <w:rPr>
                <w:sz w:val="22"/>
                <w:szCs w:val="22"/>
              </w:rPr>
              <w:t>C01</w:t>
            </w:r>
          </w:p>
        </w:tc>
      </w:tr>
      <w:tr w:rsidR="008E2F96" w:rsidRPr="0050469B" w14:paraId="08C9DE5F" w14:textId="77777777" w:rsidTr="00582D17">
        <w:tc>
          <w:tcPr>
            <w:tcW w:w="0" w:type="auto"/>
            <w:vAlign w:val="center"/>
          </w:tcPr>
          <w:p w14:paraId="0E6AF8A5" w14:textId="77777777" w:rsidR="008E2F96" w:rsidRPr="00582D17" w:rsidRDefault="008E2F96" w:rsidP="00F628A7">
            <w:pPr>
              <w:spacing w:before="60" w:after="60"/>
              <w:jc w:val="center"/>
              <w:rPr>
                <w:sz w:val="22"/>
                <w:szCs w:val="22"/>
              </w:rPr>
            </w:pPr>
            <w:r w:rsidRPr="00582D17">
              <w:rPr>
                <w:sz w:val="22"/>
                <w:szCs w:val="22"/>
              </w:rPr>
              <w:t>595</w:t>
            </w:r>
          </w:p>
        </w:tc>
        <w:tc>
          <w:tcPr>
            <w:tcW w:w="0" w:type="auto"/>
            <w:vAlign w:val="center"/>
          </w:tcPr>
          <w:p w14:paraId="38D17D8D"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57CA591F"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0DC42F7C" w14:textId="77777777" w:rsidTr="00582D17">
        <w:tc>
          <w:tcPr>
            <w:tcW w:w="0" w:type="auto"/>
            <w:vAlign w:val="center"/>
          </w:tcPr>
          <w:p w14:paraId="43648966" w14:textId="77777777" w:rsidR="008E2F96" w:rsidRPr="00582D17" w:rsidRDefault="008E2F96" w:rsidP="00F628A7">
            <w:pPr>
              <w:spacing w:before="60" w:after="60"/>
              <w:jc w:val="center"/>
              <w:rPr>
                <w:sz w:val="22"/>
                <w:szCs w:val="22"/>
              </w:rPr>
            </w:pPr>
            <w:r w:rsidRPr="00582D17">
              <w:rPr>
                <w:sz w:val="22"/>
                <w:szCs w:val="22"/>
              </w:rPr>
              <w:t>596</w:t>
            </w:r>
          </w:p>
        </w:tc>
        <w:tc>
          <w:tcPr>
            <w:tcW w:w="0" w:type="auto"/>
            <w:vAlign w:val="center"/>
          </w:tcPr>
          <w:p w14:paraId="02F7F250"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7D179BE2"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24809188" w14:textId="77777777" w:rsidTr="00582D17">
        <w:tc>
          <w:tcPr>
            <w:tcW w:w="0" w:type="auto"/>
            <w:vAlign w:val="center"/>
          </w:tcPr>
          <w:p w14:paraId="3A5E4E56" w14:textId="77777777" w:rsidR="008E2F96" w:rsidRPr="00582D17" w:rsidRDefault="008E2F96" w:rsidP="00F628A7">
            <w:pPr>
              <w:spacing w:before="60" w:after="60"/>
              <w:jc w:val="center"/>
              <w:rPr>
                <w:sz w:val="22"/>
                <w:szCs w:val="22"/>
              </w:rPr>
            </w:pPr>
            <w:r w:rsidRPr="00582D17">
              <w:rPr>
                <w:sz w:val="22"/>
                <w:szCs w:val="22"/>
              </w:rPr>
              <w:lastRenderedPageBreak/>
              <w:t>597</w:t>
            </w:r>
          </w:p>
        </w:tc>
        <w:tc>
          <w:tcPr>
            <w:tcW w:w="0" w:type="auto"/>
            <w:vAlign w:val="center"/>
          </w:tcPr>
          <w:p w14:paraId="4EF00C1D"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6A0D8A53"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602AE6AC" w14:textId="77777777" w:rsidTr="00582D17">
        <w:tc>
          <w:tcPr>
            <w:tcW w:w="0" w:type="auto"/>
            <w:vAlign w:val="center"/>
          </w:tcPr>
          <w:p w14:paraId="735BE026" w14:textId="77777777" w:rsidR="008E2F96" w:rsidRPr="00582D17" w:rsidRDefault="008E2F96" w:rsidP="00F628A7">
            <w:pPr>
              <w:spacing w:before="60" w:after="60"/>
              <w:jc w:val="center"/>
              <w:rPr>
                <w:sz w:val="22"/>
                <w:szCs w:val="22"/>
              </w:rPr>
            </w:pPr>
            <w:r w:rsidRPr="00582D17">
              <w:rPr>
                <w:sz w:val="22"/>
                <w:szCs w:val="22"/>
              </w:rPr>
              <w:t>598</w:t>
            </w:r>
          </w:p>
        </w:tc>
        <w:tc>
          <w:tcPr>
            <w:tcW w:w="0" w:type="auto"/>
            <w:vAlign w:val="center"/>
          </w:tcPr>
          <w:p w14:paraId="26B31887"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3FC0BD4C" w14:textId="77777777" w:rsidR="008E2F96" w:rsidRPr="00582D17" w:rsidRDefault="008E2F96" w:rsidP="00F628A7">
            <w:pPr>
              <w:spacing w:before="60" w:after="60"/>
              <w:jc w:val="center"/>
              <w:rPr>
                <w:sz w:val="22"/>
                <w:szCs w:val="22"/>
              </w:rPr>
            </w:pPr>
            <w:r w:rsidRPr="00582D17">
              <w:rPr>
                <w:sz w:val="22"/>
                <w:szCs w:val="22"/>
              </w:rPr>
              <w:t>C07</w:t>
            </w:r>
          </w:p>
        </w:tc>
      </w:tr>
      <w:tr w:rsidR="008E2F96" w:rsidRPr="0050469B" w14:paraId="49D53DC4" w14:textId="77777777" w:rsidTr="00582D17">
        <w:tc>
          <w:tcPr>
            <w:tcW w:w="0" w:type="auto"/>
            <w:vAlign w:val="center"/>
          </w:tcPr>
          <w:p w14:paraId="68E03B0F" w14:textId="77777777" w:rsidR="008E2F96" w:rsidRPr="00582D17" w:rsidRDefault="008E2F96" w:rsidP="00F628A7">
            <w:pPr>
              <w:spacing w:before="60" w:after="60"/>
              <w:jc w:val="center"/>
              <w:rPr>
                <w:sz w:val="22"/>
                <w:szCs w:val="22"/>
              </w:rPr>
            </w:pPr>
            <w:r w:rsidRPr="00582D17">
              <w:rPr>
                <w:sz w:val="22"/>
                <w:szCs w:val="22"/>
              </w:rPr>
              <w:t>599</w:t>
            </w:r>
          </w:p>
        </w:tc>
        <w:tc>
          <w:tcPr>
            <w:tcW w:w="0" w:type="auto"/>
            <w:vAlign w:val="center"/>
          </w:tcPr>
          <w:p w14:paraId="7D46A1D6"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19BB8475"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76294382" w14:textId="77777777" w:rsidTr="00582D17">
        <w:tc>
          <w:tcPr>
            <w:tcW w:w="0" w:type="auto"/>
            <w:vAlign w:val="center"/>
          </w:tcPr>
          <w:p w14:paraId="14AF6A10" w14:textId="77777777" w:rsidR="008E2F96" w:rsidRPr="00582D17" w:rsidRDefault="008E2F96" w:rsidP="00F628A7">
            <w:pPr>
              <w:spacing w:before="60" w:after="60"/>
              <w:jc w:val="center"/>
              <w:rPr>
                <w:sz w:val="22"/>
                <w:szCs w:val="22"/>
              </w:rPr>
            </w:pPr>
            <w:r w:rsidRPr="00582D17">
              <w:rPr>
                <w:sz w:val="22"/>
                <w:szCs w:val="22"/>
              </w:rPr>
              <w:t>600</w:t>
            </w:r>
          </w:p>
        </w:tc>
        <w:tc>
          <w:tcPr>
            <w:tcW w:w="0" w:type="auto"/>
            <w:vAlign w:val="center"/>
          </w:tcPr>
          <w:p w14:paraId="2884A3D5"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038DE8D1" w14:textId="77777777" w:rsidR="008E2F96" w:rsidRPr="00582D17" w:rsidRDefault="008E2F96" w:rsidP="00F628A7">
            <w:pPr>
              <w:spacing w:before="60" w:after="60"/>
              <w:jc w:val="center"/>
              <w:rPr>
                <w:sz w:val="22"/>
                <w:szCs w:val="22"/>
              </w:rPr>
            </w:pPr>
            <w:r w:rsidRPr="00582D17">
              <w:rPr>
                <w:sz w:val="22"/>
                <w:szCs w:val="22"/>
              </w:rPr>
              <w:t>C10</w:t>
            </w:r>
          </w:p>
        </w:tc>
      </w:tr>
      <w:tr w:rsidR="008E2F96" w:rsidRPr="0050469B" w14:paraId="302EB7DD" w14:textId="77777777" w:rsidTr="00582D17">
        <w:tc>
          <w:tcPr>
            <w:tcW w:w="0" w:type="auto"/>
            <w:vAlign w:val="center"/>
          </w:tcPr>
          <w:p w14:paraId="280FCB2A" w14:textId="77777777" w:rsidR="008E2F96" w:rsidRPr="00582D17" w:rsidRDefault="008E2F96" w:rsidP="00F628A7">
            <w:pPr>
              <w:spacing w:before="60" w:after="60"/>
              <w:jc w:val="center"/>
              <w:rPr>
                <w:sz w:val="22"/>
                <w:szCs w:val="22"/>
              </w:rPr>
            </w:pPr>
            <w:r w:rsidRPr="00582D17">
              <w:rPr>
                <w:sz w:val="22"/>
                <w:szCs w:val="22"/>
              </w:rPr>
              <w:t>601</w:t>
            </w:r>
          </w:p>
        </w:tc>
        <w:tc>
          <w:tcPr>
            <w:tcW w:w="0" w:type="auto"/>
            <w:vAlign w:val="center"/>
          </w:tcPr>
          <w:p w14:paraId="00F1C455"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56059B96"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58014C38" w14:textId="77777777" w:rsidTr="00582D17">
        <w:tc>
          <w:tcPr>
            <w:tcW w:w="0" w:type="auto"/>
            <w:vAlign w:val="center"/>
          </w:tcPr>
          <w:p w14:paraId="0B506D95" w14:textId="77777777" w:rsidR="008E2F96" w:rsidRPr="00582D17" w:rsidRDefault="008E2F96" w:rsidP="00F628A7">
            <w:pPr>
              <w:spacing w:before="60" w:after="60"/>
              <w:jc w:val="center"/>
              <w:rPr>
                <w:sz w:val="22"/>
                <w:szCs w:val="22"/>
              </w:rPr>
            </w:pPr>
            <w:r w:rsidRPr="00582D17">
              <w:rPr>
                <w:sz w:val="22"/>
                <w:szCs w:val="22"/>
              </w:rPr>
              <w:t>602</w:t>
            </w:r>
          </w:p>
        </w:tc>
        <w:tc>
          <w:tcPr>
            <w:tcW w:w="0" w:type="auto"/>
            <w:vAlign w:val="center"/>
          </w:tcPr>
          <w:p w14:paraId="2788ADDE"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4182F517"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188882B9" w14:textId="77777777" w:rsidTr="00582D17">
        <w:tc>
          <w:tcPr>
            <w:tcW w:w="0" w:type="auto"/>
            <w:vAlign w:val="center"/>
          </w:tcPr>
          <w:p w14:paraId="44D5EA84" w14:textId="77777777" w:rsidR="008E2F96" w:rsidRPr="00582D17" w:rsidRDefault="008E2F96" w:rsidP="00F628A7">
            <w:pPr>
              <w:spacing w:before="60" w:after="60"/>
              <w:jc w:val="center"/>
              <w:rPr>
                <w:sz w:val="22"/>
                <w:szCs w:val="22"/>
              </w:rPr>
            </w:pPr>
            <w:r w:rsidRPr="00582D17">
              <w:rPr>
                <w:sz w:val="22"/>
                <w:szCs w:val="22"/>
              </w:rPr>
              <w:t>603</w:t>
            </w:r>
          </w:p>
        </w:tc>
        <w:tc>
          <w:tcPr>
            <w:tcW w:w="0" w:type="auto"/>
            <w:vAlign w:val="center"/>
          </w:tcPr>
          <w:p w14:paraId="5D92B28D"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5FD8BAF0"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07A8D580" w14:textId="77777777" w:rsidTr="00582D17">
        <w:tc>
          <w:tcPr>
            <w:tcW w:w="0" w:type="auto"/>
            <w:vAlign w:val="center"/>
          </w:tcPr>
          <w:p w14:paraId="480BBE83" w14:textId="77777777" w:rsidR="008E2F96" w:rsidRPr="00582D17" w:rsidRDefault="008E2F96" w:rsidP="00F628A7">
            <w:pPr>
              <w:spacing w:before="60" w:after="60"/>
              <w:jc w:val="center"/>
              <w:rPr>
                <w:sz w:val="22"/>
                <w:szCs w:val="22"/>
              </w:rPr>
            </w:pPr>
            <w:r w:rsidRPr="00582D17">
              <w:rPr>
                <w:sz w:val="22"/>
                <w:szCs w:val="22"/>
              </w:rPr>
              <w:t>604</w:t>
            </w:r>
          </w:p>
        </w:tc>
        <w:tc>
          <w:tcPr>
            <w:tcW w:w="0" w:type="auto"/>
            <w:vAlign w:val="center"/>
          </w:tcPr>
          <w:p w14:paraId="05987020"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44122882" w14:textId="77777777" w:rsidR="008E2F96" w:rsidRPr="00582D17" w:rsidRDefault="008E2F96" w:rsidP="00F628A7">
            <w:pPr>
              <w:spacing w:before="60" w:after="60"/>
              <w:jc w:val="center"/>
              <w:rPr>
                <w:sz w:val="22"/>
                <w:szCs w:val="22"/>
              </w:rPr>
            </w:pPr>
            <w:r w:rsidRPr="00582D17">
              <w:rPr>
                <w:sz w:val="22"/>
                <w:szCs w:val="22"/>
              </w:rPr>
              <w:t>C16</w:t>
            </w:r>
          </w:p>
        </w:tc>
      </w:tr>
      <w:tr w:rsidR="008E2F96" w:rsidRPr="0050469B" w14:paraId="774DA84E" w14:textId="77777777" w:rsidTr="00582D17">
        <w:tc>
          <w:tcPr>
            <w:tcW w:w="0" w:type="auto"/>
            <w:vAlign w:val="center"/>
          </w:tcPr>
          <w:p w14:paraId="731353E8" w14:textId="77777777" w:rsidR="008E2F96" w:rsidRPr="00582D17" w:rsidRDefault="008E2F96" w:rsidP="00F628A7">
            <w:pPr>
              <w:spacing w:before="60" w:after="60"/>
              <w:jc w:val="center"/>
              <w:rPr>
                <w:sz w:val="22"/>
                <w:szCs w:val="22"/>
              </w:rPr>
            </w:pPr>
            <w:r w:rsidRPr="00582D17">
              <w:rPr>
                <w:sz w:val="22"/>
                <w:szCs w:val="22"/>
              </w:rPr>
              <w:t>605</w:t>
            </w:r>
          </w:p>
        </w:tc>
        <w:tc>
          <w:tcPr>
            <w:tcW w:w="0" w:type="auto"/>
            <w:vAlign w:val="center"/>
          </w:tcPr>
          <w:p w14:paraId="4786E544"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1D163075"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754FC45E" w14:textId="77777777" w:rsidTr="00582D17">
        <w:tc>
          <w:tcPr>
            <w:tcW w:w="0" w:type="auto"/>
            <w:vAlign w:val="center"/>
          </w:tcPr>
          <w:p w14:paraId="793EB430" w14:textId="77777777" w:rsidR="008E2F96" w:rsidRPr="00582D17" w:rsidRDefault="008E2F96" w:rsidP="00F628A7">
            <w:pPr>
              <w:spacing w:before="60" w:after="60"/>
              <w:jc w:val="center"/>
              <w:rPr>
                <w:sz w:val="22"/>
                <w:szCs w:val="22"/>
              </w:rPr>
            </w:pPr>
            <w:r w:rsidRPr="00582D17">
              <w:rPr>
                <w:sz w:val="22"/>
                <w:szCs w:val="22"/>
              </w:rPr>
              <w:t>606</w:t>
            </w:r>
          </w:p>
        </w:tc>
        <w:tc>
          <w:tcPr>
            <w:tcW w:w="0" w:type="auto"/>
            <w:vAlign w:val="center"/>
          </w:tcPr>
          <w:p w14:paraId="75939F61"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3B563583" w14:textId="77777777" w:rsidR="008E2F96" w:rsidRPr="00582D17" w:rsidRDefault="008E2F96" w:rsidP="00F628A7">
            <w:pPr>
              <w:spacing w:before="60" w:after="60"/>
              <w:jc w:val="center"/>
              <w:rPr>
                <w:sz w:val="22"/>
                <w:szCs w:val="22"/>
              </w:rPr>
            </w:pPr>
            <w:r w:rsidRPr="00582D17">
              <w:rPr>
                <w:sz w:val="22"/>
                <w:szCs w:val="22"/>
              </w:rPr>
              <w:t>C20</w:t>
            </w:r>
          </w:p>
        </w:tc>
      </w:tr>
      <w:tr w:rsidR="008E2F96" w:rsidRPr="0050469B" w14:paraId="4E96939E" w14:textId="77777777" w:rsidTr="00582D17">
        <w:tc>
          <w:tcPr>
            <w:tcW w:w="0" w:type="auto"/>
            <w:vAlign w:val="center"/>
          </w:tcPr>
          <w:p w14:paraId="102D4BED" w14:textId="77777777" w:rsidR="008E2F96" w:rsidRPr="00582D17" w:rsidRDefault="008E2F96" w:rsidP="00F628A7">
            <w:pPr>
              <w:spacing w:before="60" w:after="60"/>
              <w:jc w:val="center"/>
              <w:rPr>
                <w:sz w:val="22"/>
                <w:szCs w:val="22"/>
              </w:rPr>
            </w:pPr>
            <w:r w:rsidRPr="00582D17">
              <w:rPr>
                <w:sz w:val="22"/>
                <w:szCs w:val="22"/>
              </w:rPr>
              <w:t>607</w:t>
            </w:r>
          </w:p>
        </w:tc>
        <w:tc>
          <w:tcPr>
            <w:tcW w:w="0" w:type="auto"/>
            <w:vAlign w:val="center"/>
          </w:tcPr>
          <w:p w14:paraId="34C68DA7"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40350F3E"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66E247B6" w14:textId="77777777" w:rsidTr="00582D17">
        <w:tc>
          <w:tcPr>
            <w:tcW w:w="0" w:type="auto"/>
            <w:vAlign w:val="center"/>
          </w:tcPr>
          <w:p w14:paraId="01A9E2ED" w14:textId="77777777" w:rsidR="008E2F96" w:rsidRPr="00582D17" w:rsidRDefault="008E2F96" w:rsidP="00F628A7">
            <w:pPr>
              <w:spacing w:before="60" w:after="60"/>
              <w:jc w:val="center"/>
              <w:rPr>
                <w:sz w:val="22"/>
                <w:szCs w:val="22"/>
              </w:rPr>
            </w:pPr>
            <w:r w:rsidRPr="00582D17">
              <w:rPr>
                <w:sz w:val="22"/>
                <w:szCs w:val="22"/>
              </w:rPr>
              <w:t>608</w:t>
            </w:r>
          </w:p>
        </w:tc>
        <w:tc>
          <w:tcPr>
            <w:tcW w:w="0" w:type="auto"/>
            <w:vAlign w:val="center"/>
          </w:tcPr>
          <w:p w14:paraId="6D735F5C"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7E1E2E47"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0AB46B0E" w14:textId="77777777" w:rsidTr="00582D17">
        <w:tc>
          <w:tcPr>
            <w:tcW w:w="0" w:type="auto"/>
            <w:vAlign w:val="center"/>
          </w:tcPr>
          <w:p w14:paraId="11E5FCF1" w14:textId="77777777" w:rsidR="008E2F96" w:rsidRPr="00582D17" w:rsidRDefault="008E2F96" w:rsidP="00F628A7">
            <w:pPr>
              <w:spacing w:before="60" w:after="60"/>
              <w:jc w:val="center"/>
              <w:rPr>
                <w:sz w:val="22"/>
                <w:szCs w:val="22"/>
              </w:rPr>
            </w:pPr>
            <w:r w:rsidRPr="00582D17">
              <w:rPr>
                <w:sz w:val="22"/>
                <w:szCs w:val="22"/>
              </w:rPr>
              <w:t>609</w:t>
            </w:r>
          </w:p>
        </w:tc>
        <w:tc>
          <w:tcPr>
            <w:tcW w:w="0" w:type="auto"/>
            <w:vAlign w:val="center"/>
          </w:tcPr>
          <w:p w14:paraId="3F256BA3"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199F2E00" w14:textId="77777777" w:rsidR="008E2F96" w:rsidRPr="00582D17" w:rsidRDefault="008E2F96" w:rsidP="00F628A7">
            <w:pPr>
              <w:spacing w:before="60" w:after="60"/>
              <w:jc w:val="center"/>
              <w:rPr>
                <w:sz w:val="22"/>
                <w:szCs w:val="22"/>
              </w:rPr>
            </w:pPr>
            <w:r w:rsidRPr="00582D17">
              <w:rPr>
                <w:sz w:val="22"/>
                <w:szCs w:val="22"/>
              </w:rPr>
              <w:t>C06</w:t>
            </w:r>
          </w:p>
        </w:tc>
      </w:tr>
      <w:tr w:rsidR="008E2F96" w:rsidRPr="0050469B" w14:paraId="5B802C0C" w14:textId="77777777" w:rsidTr="00582D17">
        <w:tc>
          <w:tcPr>
            <w:tcW w:w="0" w:type="auto"/>
            <w:vAlign w:val="center"/>
          </w:tcPr>
          <w:p w14:paraId="467B9C47" w14:textId="77777777" w:rsidR="008E2F96" w:rsidRPr="00582D17" w:rsidRDefault="008E2F96" w:rsidP="00F628A7">
            <w:pPr>
              <w:spacing w:before="60" w:after="60"/>
              <w:jc w:val="center"/>
              <w:rPr>
                <w:sz w:val="22"/>
                <w:szCs w:val="22"/>
              </w:rPr>
            </w:pPr>
            <w:r w:rsidRPr="00582D17">
              <w:rPr>
                <w:sz w:val="22"/>
                <w:szCs w:val="22"/>
              </w:rPr>
              <w:t>610</w:t>
            </w:r>
          </w:p>
        </w:tc>
        <w:tc>
          <w:tcPr>
            <w:tcW w:w="0" w:type="auto"/>
            <w:vAlign w:val="center"/>
          </w:tcPr>
          <w:p w14:paraId="0F271F5F"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6AEB2F3D"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5388E3E8" w14:textId="77777777" w:rsidTr="00582D17">
        <w:tc>
          <w:tcPr>
            <w:tcW w:w="0" w:type="auto"/>
            <w:vAlign w:val="center"/>
          </w:tcPr>
          <w:p w14:paraId="5F26AFFC" w14:textId="77777777" w:rsidR="008E2F96" w:rsidRPr="00582D17" w:rsidRDefault="008E2F96" w:rsidP="00F628A7">
            <w:pPr>
              <w:spacing w:before="60" w:after="60"/>
              <w:jc w:val="center"/>
              <w:rPr>
                <w:sz w:val="22"/>
                <w:szCs w:val="22"/>
              </w:rPr>
            </w:pPr>
            <w:r w:rsidRPr="00582D17">
              <w:rPr>
                <w:sz w:val="22"/>
                <w:szCs w:val="22"/>
              </w:rPr>
              <w:t>611</w:t>
            </w:r>
          </w:p>
        </w:tc>
        <w:tc>
          <w:tcPr>
            <w:tcW w:w="0" w:type="auto"/>
            <w:vAlign w:val="center"/>
          </w:tcPr>
          <w:p w14:paraId="6A3A3867"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5692A9CC"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4BED8271" w14:textId="77777777" w:rsidTr="00582D17">
        <w:tc>
          <w:tcPr>
            <w:tcW w:w="0" w:type="auto"/>
            <w:vAlign w:val="center"/>
          </w:tcPr>
          <w:p w14:paraId="459C0B3B" w14:textId="77777777" w:rsidR="008E2F96" w:rsidRPr="00582D17" w:rsidRDefault="008E2F96" w:rsidP="00F628A7">
            <w:pPr>
              <w:spacing w:before="60" w:after="60"/>
              <w:jc w:val="center"/>
              <w:rPr>
                <w:sz w:val="22"/>
                <w:szCs w:val="22"/>
              </w:rPr>
            </w:pPr>
            <w:r w:rsidRPr="00582D17">
              <w:rPr>
                <w:sz w:val="22"/>
                <w:szCs w:val="22"/>
              </w:rPr>
              <w:t>612</w:t>
            </w:r>
          </w:p>
        </w:tc>
        <w:tc>
          <w:tcPr>
            <w:tcW w:w="0" w:type="auto"/>
            <w:vAlign w:val="center"/>
          </w:tcPr>
          <w:p w14:paraId="0E67A902"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39CB6BA6"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0CB30FD8" w14:textId="77777777" w:rsidTr="00582D17">
        <w:tc>
          <w:tcPr>
            <w:tcW w:w="0" w:type="auto"/>
            <w:vAlign w:val="center"/>
          </w:tcPr>
          <w:p w14:paraId="71B1F94C" w14:textId="77777777" w:rsidR="008E2F96" w:rsidRPr="00582D17" w:rsidRDefault="008E2F96" w:rsidP="00F628A7">
            <w:pPr>
              <w:spacing w:before="60" w:after="60"/>
              <w:jc w:val="center"/>
              <w:rPr>
                <w:sz w:val="22"/>
                <w:szCs w:val="22"/>
              </w:rPr>
            </w:pPr>
            <w:r w:rsidRPr="00582D17">
              <w:rPr>
                <w:sz w:val="22"/>
                <w:szCs w:val="22"/>
              </w:rPr>
              <w:t>613</w:t>
            </w:r>
          </w:p>
        </w:tc>
        <w:tc>
          <w:tcPr>
            <w:tcW w:w="0" w:type="auto"/>
            <w:vAlign w:val="center"/>
          </w:tcPr>
          <w:p w14:paraId="53B5C70E"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7FA23408" w14:textId="77777777" w:rsidR="008E2F96" w:rsidRPr="00582D17" w:rsidRDefault="008E2F96" w:rsidP="00F628A7">
            <w:pPr>
              <w:spacing w:before="60" w:after="60"/>
              <w:jc w:val="center"/>
              <w:rPr>
                <w:sz w:val="22"/>
                <w:szCs w:val="22"/>
              </w:rPr>
            </w:pPr>
            <w:r w:rsidRPr="00582D17">
              <w:rPr>
                <w:sz w:val="22"/>
                <w:szCs w:val="22"/>
              </w:rPr>
              <w:t>C16</w:t>
            </w:r>
          </w:p>
        </w:tc>
      </w:tr>
      <w:tr w:rsidR="008E2F96" w:rsidRPr="0050469B" w14:paraId="21FD762C" w14:textId="77777777" w:rsidTr="00582D17">
        <w:tc>
          <w:tcPr>
            <w:tcW w:w="0" w:type="auto"/>
            <w:vAlign w:val="center"/>
          </w:tcPr>
          <w:p w14:paraId="4C738B8A" w14:textId="77777777" w:rsidR="008E2F96" w:rsidRPr="00582D17" w:rsidRDefault="008E2F96" w:rsidP="00F628A7">
            <w:pPr>
              <w:spacing w:before="60" w:after="60"/>
              <w:jc w:val="center"/>
              <w:rPr>
                <w:sz w:val="22"/>
                <w:szCs w:val="22"/>
              </w:rPr>
            </w:pPr>
            <w:r w:rsidRPr="00582D17">
              <w:rPr>
                <w:sz w:val="22"/>
                <w:szCs w:val="22"/>
              </w:rPr>
              <w:t>614</w:t>
            </w:r>
          </w:p>
        </w:tc>
        <w:tc>
          <w:tcPr>
            <w:tcW w:w="0" w:type="auto"/>
            <w:vAlign w:val="center"/>
          </w:tcPr>
          <w:p w14:paraId="07BCFE36"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7870FF42" w14:textId="77777777" w:rsidR="008E2F96" w:rsidRPr="00582D17" w:rsidRDefault="008E2F96" w:rsidP="00F628A7">
            <w:pPr>
              <w:spacing w:before="60" w:after="60"/>
              <w:jc w:val="center"/>
              <w:rPr>
                <w:sz w:val="22"/>
                <w:szCs w:val="22"/>
              </w:rPr>
            </w:pPr>
            <w:r w:rsidRPr="00582D17">
              <w:rPr>
                <w:sz w:val="22"/>
                <w:szCs w:val="22"/>
              </w:rPr>
              <w:t>C17</w:t>
            </w:r>
          </w:p>
        </w:tc>
      </w:tr>
      <w:tr w:rsidR="008E2F96" w:rsidRPr="0050469B" w14:paraId="4DD4347D" w14:textId="77777777" w:rsidTr="00582D17">
        <w:tc>
          <w:tcPr>
            <w:tcW w:w="0" w:type="auto"/>
            <w:vAlign w:val="center"/>
          </w:tcPr>
          <w:p w14:paraId="13AB3EBE" w14:textId="77777777" w:rsidR="008E2F96" w:rsidRPr="00582D17" w:rsidRDefault="008E2F96" w:rsidP="00F628A7">
            <w:pPr>
              <w:spacing w:before="60" w:after="60"/>
              <w:jc w:val="center"/>
              <w:rPr>
                <w:sz w:val="22"/>
                <w:szCs w:val="22"/>
              </w:rPr>
            </w:pPr>
            <w:r w:rsidRPr="00582D17">
              <w:rPr>
                <w:sz w:val="22"/>
                <w:szCs w:val="22"/>
              </w:rPr>
              <w:t>615</w:t>
            </w:r>
          </w:p>
        </w:tc>
        <w:tc>
          <w:tcPr>
            <w:tcW w:w="0" w:type="auto"/>
            <w:vAlign w:val="center"/>
          </w:tcPr>
          <w:p w14:paraId="2B92C0D0"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37FBB179" w14:textId="77777777" w:rsidR="008E2F96" w:rsidRPr="00582D17" w:rsidRDefault="008E2F96" w:rsidP="00F628A7">
            <w:pPr>
              <w:spacing w:before="60" w:after="60"/>
              <w:jc w:val="center"/>
              <w:rPr>
                <w:sz w:val="22"/>
                <w:szCs w:val="22"/>
              </w:rPr>
            </w:pPr>
            <w:r w:rsidRPr="00582D17">
              <w:rPr>
                <w:sz w:val="22"/>
                <w:szCs w:val="22"/>
              </w:rPr>
              <w:t>C18</w:t>
            </w:r>
          </w:p>
        </w:tc>
      </w:tr>
      <w:tr w:rsidR="008E2F96" w:rsidRPr="0050469B" w14:paraId="2F29D440" w14:textId="77777777" w:rsidTr="00582D17">
        <w:tc>
          <w:tcPr>
            <w:tcW w:w="0" w:type="auto"/>
            <w:vAlign w:val="center"/>
          </w:tcPr>
          <w:p w14:paraId="60EE8ED4" w14:textId="77777777" w:rsidR="008E2F96" w:rsidRPr="00582D17" w:rsidRDefault="008E2F96" w:rsidP="00F628A7">
            <w:pPr>
              <w:spacing w:before="60" w:after="60"/>
              <w:jc w:val="center"/>
              <w:rPr>
                <w:sz w:val="22"/>
                <w:szCs w:val="22"/>
              </w:rPr>
            </w:pPr>
            <w:r w:rsidRPr="00582D17">
              <w:rPr>
                <w:sz w:val="22"/>
                <w:szCs w:val="22"/>
              </w:rPr>
              <w:t>616</w:t>
            </w:r>
          </w:p>
        </w:tc>
        <w:tc>
          <w:tcPr>
            <w:tcW w:w="0" w:type="auto"/>
            <w:vAlign w:val="center"/>
          </w:tcPr>
          <w:p w14:paraId="3AEA38AD"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468D20A2" w14:textId="77777777" w:rsidR="008E2F96" w:rsidRPr="00582D17" w:rsidRDefault="008E2F96" w:rsidP="00F628A7">
            <w:pPr>
              <w:spacing w:before="60" w:after="60"/>
              <w:jc w:val="center"/>
              <w:rPr>
                <w:sz w:val="22"/>
                <w:szCs w:val="22"/>
              </w:rPr>
            </w:pPr>
            <w:r w:rsidRPr="00582D17">
              <w:rPr>
                <w:sz w:val="22"/>
                <w:szCs w:val="22"/>
              </w:rPr>
              <w:t>C01</w:t>
            </w:r>
          </w:p>
        </w:tc>
      </w:tr>
      <w:tr w:rsidR="008E2F96" w:rsidRPr="0050469B" w14:paraId="36932940" w14:textId="77777777" w:rsidTr="00582D17">
        <w:tc>
          <w:tcPr>
            <w:tcW w:w="0" w:type="auto"/>
            <w:vAlign w:val="center"/>
          </w:tcPr>
          <w:p w14:paraId="72C05637" w14:textId="77777777" w:rsidR="008E2F96" w:rsidRPr="00582D17" w:rsidRDefault="008E2F96" w:rsidP="00F628A7">
            <w:pPr>
              <w:spacing w:before="60" w:after="60"/>
              <w:jc w:val="center"/>
              <w:rPr>
                <w:sz w:val="22"/>
                <w:szCs w:val="22"/>
              </w:rPr>
            </w:pPr>
            <w:r w:rsidRPr="00582D17">
              <w:rPr>
                <w:sz w:val="22"/>
                <w:szCs w:val="22"/>
              </w:rPr>
              <w:t>617</w:t>
            </w:r>
          </w:p>
        </w:tc>
        <w:tc>
          <w:tcPr>
            <w:tcW w:w="0" w:type="auto"/>
            <w:vAlign w:val="center"/>
          </w:tcPr>
          <w:p w14:paraId="57B87A4F"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5B390C21"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25EE1ACA" w14:textId="77777777" w:rsidTr="00582D17">
        <w:tc>
          <w:tcPr>
            <w:tcW w:w="0" w:type="auto"/>
            <w:vAlign w:val="center"/>
          </w:tcPr>
          <w:p w14:paraId="46A25F3B" w14:textId="77777777" w:rsidR="008E2F96" w:rsidRPr="00582D17" w:rsidRDefault="008E2F96" w:rsidP="00F628A7">
            <w:pPr>
              <w:spacing w:before="60" w:after="60"/>
              <w:jc w:val="center"/>
              <w:rPr>
                <w:sz w:val="22"/>
                <w:szCs w:val="22"/>
              </w:rPr>
            </w:pPr>
            <w:r w:rsidRPr="00582D17">
              <w:rPr>
                <w:sz w:val="22"/>
                <w:szCs w:val="22"/>
              </w:rPr>
              <w:t>618</w:t>
            </w:r>
          </w:p>
        </w:tc>
        <w:tc>
          <w:tcPr>
            <w:tcW w:w="0" w:type="auto"/>
            <w:vAlign w:val="center"/>
          </w:tcPr>
          <w:p w14:paraId="5E2C323F"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60909697"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3DCABEE9" w14:textId="77777777" w:rsidTr="00582D17">
        <w:tc>
          <w:tcPr>
            <w:tcW w:w="0" w:type="auto"/>
            <w:vAlign w:val="center"/>
          </w:tcPr>
          <w:p w14:paraId="3A867B7E" w14:textId="77777777" w:rsidR="008E2F96" w:rsidRPr="00582D17" w:rsidRDefault="008E2F96" w:rsidP="00F628A7">
            <w:pPr>
              <w:spacing w:before="60" w:after="60"/>
              <w:jc w:val="center"/>
              <w:rPr>
                <w:sz w:val="22"/>
                <w:szCs w:val="22"/>
              </w:rPr>
            </w:pPr>
            <w:r w:rsidRPr="00582D17">
              <w:rPr>
                <w:sz w:val="22"/>
                <w:szCs w:val="22"/>
              </w:rPr>
              <w:t>619</w:t>
            </w:r>
          </w:p>
        </w:tc>
        <w:tc>
          <w:tcPr>
            <w:tcW w:w="0" w:type="auto"/>
            <w:vAlign w:val="center"/>
          </w:tcPr>
          <w:p w14:paraId="543C6EE2"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2D76B356" w14:textId="77777777" w:rsidR="008E2F96" w:rsidRPr="00582D17" w:rsidRDefault="008E2F96" w:rsidP="00F628A7">
            <w:pPr>
              <w:spacing w:before="60" w:after="60"/>
              <w:jc w:val="center"/>
              <w:rPr>
                <w:sz w:val="22"/>
                <w:szCs w:val="22"/>
              </w:rPr>
            </w:pPr>
            <w:r w:rsidRPr="00582D17">
              <w:rPr>
                <w:sz w:val="22"/>
                <w:szCs w:val="22"/>
              </w:rPr>
              <w:t>C06</w:t>
            </w:r>
          </w:p>
        </w:tc>
      </w:tr>
      <w:tr w:rsidR="008E2F96" w:rsidRPr="0050469B" w14:paraId="6388CA61" w14:textId="77777777" w:rsidTr="00582D17">
        <w:tc>
          <w:tcPr>
            <w:tcW w:w="0" w:type="auto"/>
            <w:vAlign w:val="center"/>
          </w:tcPr>
          <w:p w14:paraId="260AD43A" w14:textId="77777777" w:rsidR="008E2F96" w:rsidRPr="00582D17" w:rsidRDefault="008E2F96" w:rsidP="00F628A7">
            <w:pPr>
              <w:spacing w:before="60" w:after="60"/>
              <w:jc w:val="center"/>
              <w:rPr>
                <w:sz w:val="22"/>
                <w:szCs w:val="22"/>
              </w:rPr>
            </w:pPr>
            <w:r w:rsidRPr="00582D17">
              <w:rPr>
                <w:sz w:val="22"/>
                <w:szCs w:val="22"/>
              </w:rPr>
              <w:t>620</w:t>
            </w:r>
          </w:p>
        </w:tc>
        <w:tc>
          <w:tcPr>
            <w:tcW w:w="0" w:type="auto"/>
            <w:vAlign w:val="center"/>
          </w:tcPr>
          <w:p w14:paraId="087C77E9"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2A10DA05"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0544DD96" w14:textId="77777777" w:rsidTr="00582D17">
        <w:tc>
          <w:tcPr>
            <w:tcW w:w="0" w:type="auto"/>
            <w:vAlign w:val="center"/>
          </w:tcPr>
          <w:p w14:paraId="11C8DFE8" w14:textId="77777777" w:rsidR="008E2F96" w:rsidRPr="00582D17" w:rsidRDefault="008E2F96" w:rsidP="00F628A7">
            <w:pPr>
              <w:spacing w:before="60" w:after="60"/>
              <w:jc w:val="center"/>
              <w:rPr>
                <w:sz w:val="22"/>
                <w:szCs w:val="22"/>
              </w:rPr>
            </w:pPr>
            <w:r w:rsidRPr="00582D17">
              <w:rPr>
                <w:sz w:val="22"/>
                <w:szCs w:val="22"/>
              </w:rPr>
              <w:t>621</w:t>
            </w:r>
          </w:p>
        </w:tc>
        <w:tc>
          <w:tcPr>
            <w:tcW w:w="0" w:type="auto"/>
            <w:vAlign w:val="center"/>
          </w:tcPr>
          <w:p w14:paraId="624273A3"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2A5B2270"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7A255684" w14:textId="77777777" w:rsidTr="00582D17">
        <w:tc>
          <w:tcPr>
            <w:tcW w:w="0" w:type="auto"/>
            <w:vAlign w:val="center"/>
          </w:tcPr>
          <w:p w14:paraId="3DF56E20" w14:textId="77777777" w:rsidR="008E2F96" w:rsidRPr="00582D17" w:rsidRDefault="008E2F96" w:rsidP="00F628A7">
            <w:pPr>
              <w:spacing w:before="60" w:after="60"/>
              <w:jc w:val="center"/>
              <w:rPr>
                <w:sz w:val="22"/>
                <w:szCs w:val="22"/>
              </w:rPr>
            </w:pPr>
            <w:r w:rsidRPr="00582D17">
              <w:rPr>
                <w:sz w:val="22"/>
                <w:szCs w:val="22"/>
              </w:rPr>
              <w:t>622</w:t>
            </w:r>
          </w:p>
        </w:tc>
        <w:tc>
          <w:tcPr>
            <w:tcW w:w="0" w:type="auto"/>
            <w:vAlign w:val="center"/>
          </w:tcPr>
          <w:p w14:paraId="0B8EA908"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7AF73E7E"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3E6ECD45" w14:textId="77777777" w:rsidTr="00582D17">
        <w:tc>
          <w:tcPr>
            <w:tcW w:w="0" w:type="auto"/>
            <w:vAlign w:val="center"/>
          </w:tcPr>
          <w:p w14:paraId="0574F1C7" w14:textId="77777777" w:rsidR="008E2F96" w:rsidRPr="00582D17" w:rsidRDefault="008E2F96" w:rsidP="00F628A7">
            <w:pPr>
              <w:spacing w:before="60" w:after="60"/>
              <w:jc w:val="center"/>
              <w:rPr>
                <w:sz w:val="22"/>
                <w:szCs w:val="22"/>
              </w:rPr>
            </w:pPr>
            <w:r w:rsidRPr="00582D17">
              <w:rPr>
                <w:sz w:val="22"/>
                <w:szCs w:val="22"/>
              </w:rPr>
              <w:t>623</w:t>
            </w:r>
          </w:p>
        </w:tc>
        <w:tc>
          <w:tcPr>
            <w:tcW w:w="0" w:type="auto"/>
            <w:vAlign w:val="center"/>
          </w:tcPr>
          <w:p w14:paraId="726C2174"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394C47E4"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2D1EBA7F" w14:textId="77777777" w:rsidTr="00582D17">
        <w:tc>
          <w:tcPr>
            <w:tcW w:w="0" w:type="auto"/>
            <w:vAlign w:val="center"/>
          </w:tcPr>
          <w:p w14:paraId="3BC5A8EF" w14:textId="77777777" w:rsidR="008E2F96" w:rsidRPr="00582D17" w:rsidRDefault="008E2F96" w:rsidP="00F628A7">
            <w:pPr>
              <w:spacing w:before="60" w:after="60"/>
              <w:jc w:val="center"/>
              <w:rPr>
                <w:sz w:val="22"/>
                <w:szCs w:val="22"/>
              </w:rPr>
            </w:pPr>
            <w:r w:rsidRPr="00582D17">
              <w:rPr>
                <w:sz w:val="22"/>
                <w:szCs w:val="22"/>
              </w:rPr>
              <w:t>624</w:t>
            </w:r>
          </w:p>
        </w:tc>
        <w:tc>
          <w:tcPr>
            <w:tcW w:w="0" w:type="auto"/>
            <w:vAlign w:val="center"/>
          </w:tcPr>
          <w:p w14:paraId="28EE9CA3"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64FBDB73" w14:textId="77777777" w:rsidR="008E2F96" w:rsidRPr="00582D17" w:rsidRDefault="008E2F96" w:rsidP="00F628A7">
            <w:pPr>
              <w:spacing w:before="60" w:after="60"/>
              <w:jc w:val="center"/>
              <w:rPr>
                <w:sz w:val="22"/>
                <w:szCs w:val="22"/>
              </w:rPr>
            </w:pPr>
            <w:r w:rsidRPr="00582D17">
              <w:rPr>
                <w:sz w:val="22"/>
                <w:szCs w:val="22"/>
              </w:rPr>
              <w:t>C17</w:t>
            </w:r>
          </w:p>
        </w:tc>
      </w:tr>
      <w:tr w:rsidR="008E2F96" w:rsidRPr="0050469B" w14:paraId="0CC9ED71" w14:textId="77777777" w:rsidTr="00582D17">
        <w:tc>
          <w:tcPr>
            <w:tcW w:w="0" w:type="auto"/>
            <w:vAlign w:val="center"/>
          </w:tcPr>
          <w:p w14:paraId="0EE56D4F" w14:textId="77777777" w:rsidR="008E2F96" w:rsidRPr="00582D17" w:rsidRDefault="008E2F96" w:rsidP="00F628A7">
            <w:pPr>
              <w:spacing w:before="60" w:after="60"/>
              <w:jc w:val="center"/>
              <w:rPr>
                <w:sz w:val="22"/>
                <w:szCs w:val="22"/>
              </w:rPr>
            </w:pPr>
            <w:r w:rsidRPr="00582D17">
              <w:rPr>
                <w:sz w:val="22"/>
                <w:szCs w:val="22"/>
              </w:rPr>
              <w:t>625</w:t>
            </w:r>
          </w:p>
        </w:tc>
        <w:tc>
          <w:tcPr>
            <w:tcW w:w="0" w:type="auto"/>
            <w:vAlign w:val="center"/>
          </w:tcPr>
          <w:p w14:paraId="129F3B01"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01A75DE6" w14:textId="77777777" w:rsidR="008E2F96" w:rsidRPr="00582D17" w:rsidRDefault="008E2F96" w:rsidP="00F628A7">
            <w:pPr>
              <w:spacing w:before="60" w:after="60"/>
              <w:jc w:val="center"/>
              <w:rPr>
                <w:sz w:val="22"/>
                <w:szCs w:val="22"/>
              </w:rPr>
            </w:pPr>
            <w:r w:rsidRPr="00582D17">
              <w:rPr>
                <w:sz w:val="22"/>
                <w:szCs w:val="22"/>
              </w:rPr>
              <w:t>C18</w:t>
            </w:r>
          </w:p>
        </w:tc>
      </w:tr>
      <w:tr w:rsidR="008E2F96" w:rsidRPr="0050469B" w14:paraId="6F53A6E8" w14:textId="77777777" w:rsidTr="00582D17">
        <w:tc>
          <w:tcPr>
            <w:tcW w:w="0" w:type="auto"/>
            <w:vAlign w:val="center"/>
          </w:tcPr>
          <w:p w14:paraId="39A6B3F6" w14:textId="77777777" w:rsidR="008E2F96" w:rsidRPr="00582D17" w:rsidRDefault="008E2F96" w:rsidP="00F628A7">
            <w:pPr>
              <w:spacing w:before="60" w:after="60"/>
              <w:jc w:val="center"/>
              <w:rPr>
                <w:sz w:val="22"/>
                <w:szCs w:val="22"/>
              </w:rPr>
            </w:pPr>
            <w:r w:rsidRPr="00582D17">
              <w:rPr>
                <w:sz w:val="22"/>
                <w:szCs w:val="22"/>
              </w:rPr>
              <w:t>626</w:t>
            </w:r>
          </w:p>
        </w:tc>
        <w:tc>
          <w:tcPr>
            <w:tcW w:w="0" w:type="auto"/>
            <w:vAlign w:val="center"/>
          </w:tcPr>
          <w:p w14:paraId="4B52B447"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3EDAEA19" w14:textId="77777777" w:rsidR="008E2F96" w:rsidRPr="00582D17" w:rsidRDefault="008E2F96" w:rsidP="00F628A7">
            <w:pPr>
              <w:spacing w:before="60" w:after="60"/>
              <w:jc w:val="center"/>
              <w:rPr>
                <w:sz w:val="22"/>
                <w:szCs w:val="22"/>
              </w:rPr>
            </w:pPr>
            <w:r w:rsidRPr="00582D17">
              <w:rPr>
                <w:sz w:val="22"/>
                <w:szCs w:val="22"/>
              </w:rPr>
              <w:t>C22</w:t>
            </w:r>
          </w:p>
        </w:tc>
      </w:tr>
      <w:tr w:rsidR="008E2F96" w:rsidRPr="0050469B" w14:paraId="1B810C10" w14:textId="77777777" w:rsidTr="00582D17">
        <w:tc>
          <w:tcPr>
            <w:tcW w:w="0" w:type="auto"/>
            <w:vAlign w:val="center"/>
          </w:tcPr>
          <w:p w14:paraId="77370CB6" w14:textId="77777777" w:rsidR="008E2F96" w:rsidRPr="00582D17" w:rsidRDefault="008E2F96" w:rsidP="00F628A7">
            <w:pPr>
              <w:spacing w:before="60" w:after="60"/>
              <w:jc w:val="center"/>
              <w:rPr>
                <w:sz w:val="22"/>
                <w:szCs w:val="22"/>
              </w:rPr>
            </w:pPr>
            <w:r w:rsidRPr="00582D17">
              <w:rPr>
                <w:sz w:val="22"/>
                <w:szCs w:val="22"/>
              </w:rPr>
              <w:t>627</w:t>
            </w:r>
          </w:p>
        </w:tc>
        <w:tc>
          <w:tcPr>
            <w:tcW w:w="0" w:type="auto"/>
            <w:vAlign w:val="center"/>
          </w:tcPr>
          <w:p w14:paraId="15EF9AD4"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24138278" w14:textId="77777777" w:rsidR="008E2F96" w:rsidRPr="00582D17" w:rsidRDefault="008E2F96" w:rsidP="00F628A7">
            <w:pPr>
              <w:spacing w:before="60" w:after="60"/>
              <w:jc w:val="center"/>
              <w:rPr>
                <w:sz w:val="22"/>
                <w:szCs w:val="22"/>
              </w:rPr>
            </w:pPr>
            <w:r w:rsidRPr="00582D17">
              <w:rPr>
                <w:sz w:val="22"/>
                <w:szCs w:val="22"/>
              </w:rPr>
              <w:t>S001</w:t>
            </w:r>
          </w:p>
        </w:tc>
      </w:tr>
      <w:tr w:rsidR="008E2F96" w:rsidRPr="0050469B" w14:paraId="6501B5B7" w14:textId="77777777" w:rsidTr="00582D17">
        <w:tc>
          <w:tcPr>
            <w:tcW w:w="0" w:type="auto"/>
            <w:vAlign w:val="center"/>
          </w:tcPr>
          <w:p w14:paraId="40B88CD1" w14:textId="77777777" w:rsidR="008E2F96" w:rsidRPr="00582D17" w:rsidRDefault="008E2F96" w:rsidP="00F628A7">
            <w:pPr>
              <w:spacing w:before="60" w:after="60"/>
              <w:jc w:val="center"/>
              <w:rPr>
                <w:sz w:val="22"/>
                <w:szCs w:val="22"/>
              </w:rPr>
            </w:pPr>
            <w:r w:rsidRPr="00582D17">
              <w:rPr>
                <w:sz w:val="22"/>
                <w:szCs w:val="22"/>
              </w:rPr>
              <w:t>628</w:t>
            </w:r>
          </w:p>
        </w:tc>
        <w:tc>
          <w:tcPr>
            <w:tcW w:w="0" w:type="auto"/>
            <w:vAlign w:val="center"/>
          </w:tcPr>
          <w:p w14:paraId="02FF00F3"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0BD427A6" w14:textId="77777777" w:rsidR="008E2F96" w:rsidRPr="00582D17" w:rsidRDefault="008E2F96" w:rsidP="00F628A7">
            <w:pPr>
              <w:spacing w:before="60" w:after="60"/>
              <w:jc w:val="center"/>
              <w:rPr>
                <w:sz w:val="22"/>
                <w:szCs w:val="22"/>
              </w:rPr>
            </w:pPr>
            <w:r w:rsidRPr="00582D17">
              <w:rPr>
                <w:sz w:val="22"/>
                <w:szCs w:val="22"/>
              </w:rPr>
              <w:t>S002</w:t>
            </w:r>
          </w:p>
        </w:tc>
      </w:tr>
      <w:tr w:rsidR="008E2F96" w:rsidRPr="0050469B" w14:paraId="203DF8D9" w14:textId="77777777" w:rsidTr="00582D17">
        <w:tc>
          <w:tcPr>
            <w:tcW w:w="0" w:type="auto"/>
            <w:vAlign w:val="center"/>
          </w:tcPr>
          <w:p w14:paraId="0DA516F9" w14:textId="77777777" w:rsidR="008E2F96" w:rsidRPr="00582D17" w:rsidRDefault="008E2F96" w:rsidP="00F628A7">
            <w:pPr>
              <w:spacing w:before="60" w:after="60"/>
              <w:jc w:val="center"/>
              <w:rPr>
                <w:sz w:val="22"/>
                <w:szCs w:val="22"/>
              </w:rPr>
            </w:pPr>
            <w:r w:rsidRPr="00582D17">
              <w:rPr>
                <w:sz w:val="22"/>
                <w:szCs w:val="22"/>
              </w:rPr>
              <w:t>629</w:t>
            </w:r>
          </w:p>
        </w:tc>
        <w:tc>
          <w:tcPr>
            <w:tcW w:w="0" w:type="auto"/>
            <w:vAlign w:val="center"/>
          </w:tcPr>
          <w:p w14:paraId="116F0F6C"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6CAF6837" w14:textId="77777777" w:rsidR="008E2F96" w:rsidRPr="00582D17" w:rsidRDefault="008E2F96" w:rsidP="00F628A7">
            <w:pPr>
              <w:spacing w:before="60" w:after="60"/>
              <w:jc w:val="center"/>
              <w:rPr>
                <w:sz w:val="22"/>
                <w:szCs w:val="22"/>
              </w:rPr>
            </w:pPr>
            <w:r w:rsidRPr="00582D17">
              <w:rPr>
                <w:sz w:val="22"/>
                <w:szCs w:val="22"/>
              </w:rPr>
              <w:t>S003</w:t>
            </w:r>
          </w:p>
        </w:tc>
      </w:tr>
      <w:tr w:rsidR="008E2F96" w:rsidRPr="0050469B" w14:paraId="144AD498" w14:textId="77777777" w:rsidTr="00582D17">
        <w:tc>
          <w:tcPr>
            <w:tcW w:w="0" w:type="auto"/>
            <w:vAlign w:val="center"/>
          </w:tcPr>
          <w:p w14:paraId="048061D8" w14:textId="77777777" w:rsidR="008E2F96" w:rsidRPr="00582D17" w:rsidRDefault="008E2F96" w:rsidP="00F628A7">
            <w:pPr>
              <w:spacing w:before="60" w:after="60"/>
              <w:jc w:val="center"/>
              <w:rPr>
                <w:sz w:val="22"/>
                <w:szCs w:val="22"/>
              </w:rPr>
            </w:pPr>
            <w:r w:rsidRPr="00582D17">
              <w:rPr>
                <w:sz w:val="22"/>
                <w:szCs w:val="22"/>
              </w:rPr>
              <w:t>630</w:t>
            </w:r>
          </w:p>
        </w:tc>
        <w:tc>
          <w:tcPr>
            <w:tcW w:w="0" w:type="auto"/>
            <w:vAlign w:val="center"/>
          </w:tcPr>
          <w:p w14:paraId="4C365A1C"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5C2BB851" w14:textId="77777777" w:rsidR="008E2F96" w:rsidRPr="00582D17" w:rsidRDefault="008E2F96" w:rsidP="00F628A7">
            <w:pPr>
              <w:spacing w:before="60" w:after="60"/>
              <w:jc w:val="center"/>
              <w:rPr>
                <w:sz w:val="22"/>
                <w:szCs w:val="22"/>
              </w:rPr>
            </w:pPr>
            <w:r w:rsidRPr="00582D17">
              <w:rPr>
                <w:sz w:val="22"/>
                <w:szCs w:val="22"/>
              </w:rPr>
              <w:t>S004</w:t>
            </w:r>
          </w:p>
        </w:tc>
      </w:tr>
      <w:tr w:rsidR="008E2F96" w:rsidRPr="0050469B" w14:paraId="3C1334E5" w14:textId="77777777" w:rsidTr="00582D17">
        <w:tc>
          <w:tcPr>
            <w:tcW w:w="0" w:type="auto"/>
            <w:vAlign w:val="center"/>
          </w:tcPr>
          <w:p w14:paraId="15CA848B" w14:textId="77777777" w:rsidR="008E2F96" w:rsidRPr="00582D17" w:rsidRDefault="008E2F96" w:rsidP="00F628A7">
            <w:pPr>
              <w:spacing w:before="60" w:after="60"/>
              <w:jc w:val="center"/>
              <w:rPr>
                <w:sz w:val="22"/>
                <w:szCs w:val="22"/>
              </w:rPr>
            </w:pPr>
            <w:r w:rsidRPr="00582D17">
              <w:rPr>
                <w:sz w:val="22"/>
                <w:szCs w:val="22"/>
              </w:rPr>
              <w:t>631</w:t>
            </w:r>
          </w:p>
        </w:tc>
        <w:tc>
          <w:tcPr>
            <w:tcW w:w="0" w:type="auto"/>
            <w:vAlign w:val="center"/>
          </w:tcPr>
          <w:p w14:paraId="154B7A40" w14:textId="77777777" w:rsidR="008E2F96" w:rsidRPr="00582D17" w:rsidRDefault="008E2F96" w:rsidP="00F628A7">
            <w:pPr>
              <w:spacing w:before="60" w:after="60"/>
              <w:jc w:val="center"/>
              <w:rPr>
                <w:sz w:val="22"/>
                <w:szCs w:val="22"/>
              </w:rPr>
            </w:pPr>
            <w:r w:rsidRPr="00582D17">
              <w:rPr>
                <w:sz w:val="22"/>
                <w:szCs w:val="22"/>
              </w:rPr>
              <w:t>M002</w:t>
            </w:r>
          </w:p>
        </w:tc>
        <w:tc>
          <w:tcPr>
            <w:tcW w:w="0" w:type="auto"/>
            <w:vAlign w:val="center"/>
          </w:tcPr>
          <w:p w14:paraId="0B9DB41B" w14:textId="77777777" w:rsidR="008E2F96" w:rsidRPr="00582D17" w:rsidRDefault="008E2F96" w:rsidP="00F628A7">
            <w:pPr>
              <w:spacing w:before="60" w:after="60"/>
              <w:jc w:val="center"/>
              <w:rPr>
                <w:sz w:val="22"/>
                <w:szCs w:val="22"/>
              </w:rPr>
            </w:pPr>
            <w:r w:rsidRPr="00582D17">
              <w:rPr>
                <w:sz w:val="22"/>
                <w:szCs w:val="22"/>
              </w:rPr>
              <w:t>S005</w:t>
            </w:r>
          </w:p>
        </w:tc>
      </w:tr>
      <w:tr w:rsidR="008E2F96" w:rsidRPr="0050469B" w14:paraId="5A6C3002" w14:textId="77777777" w:rsidTr="00582D17">
        <w:tc>
          <w:tcPr>
            <w:tcW w:w="0" w:type="auto"/>
            <w:vAlign w:val="center"/>
          </w:tcPr>
          <w:p w14:paraId="47E0FACD" w14:textId="77777777" w:rsidR="008E2F96" w:rsidRPr="00582D17" w:rsidRDefault="008E2F96" w:rsidP="00F628A7">
            <w:pPr>
              <w:spacing w:before="60" w:after="60"/>
              <w:jc w:val="center"/>
              <w:rPr>
                <w:sz w:val="22"/>
                <w:szCs w:val="22"/>
              </w:rPr>
            </w:pPr>
            <w:r w:rsidRPr="00582D17">
              <w:rPr>
                <w:sz w:val="22"/>
                <w:szCs w:val="22"/>
              </w:rPr>
              <w:t>632</w:t>
            </w:r>
          </w:p>
        </w:tc>
        <w:tc>
          <w:tcPr>
            <w:tcW w:w="0" w:type="auto"/>
            <w:vAlign w:val="center"/>
          </w:tcPr>
          <w:p w14:paraId="1D025A80" w14:textId="77777777" w:rsidR="008E2F96" w:rsidRPr="00582D17" w:rsidRDefault="008E2F96" w:rsidP="00F628A7">
            <w:pPr>
              <w:spacing w:before="60" w:after="60"/>
              <w:jc w:val="center"/>
              <w:rPr>
                <w:sz w:val="22"/>
                <w:szCs w:val="22"/>
              </w:rPr>
            </w:pPr>
            <w:r w:rsidRPr="00582D17">
              <w:rPr>
                <w:sz w:val="22"/>
                <w:szCs w:val="22"/>
              </w:rPr>
              <w:t>M002</w:t>
            </w:r>
          </w:p>
        </w:tc>
        <w:tc>
          <w:tcPr>
            <w:tcW w:w="0" w:type="auto"/>
            <w:vAlign w:val="center"/>
          </w:tcPr>
          <w:p w14:paraId="7E5693AC" w14:textId="77777777" w:rsidR="008E2F96" w:rsidRPr="00582D17" w:rsidRDefault="008E2F96" w:rsidP="00F628A7">
            <w:pPr>
              <w:spacing w:before="60" w:after="60"/>
              <w:jc w:val="center"/>
              <w:rPr>
                <w:sz w:val="22"/>
                <w:szCs w:val="22"/>
              </w:rPr>
            </w:pPr>
            <w:r w:rsidRPr="00582D17">
              <w:rPr>
                <w:sz w:val="22"/>
                <w:szCs w:val="22"/>
              </w:rPr>
              <w:t>S006</w:t>
            </w:r>
          </w:p>
        </w:tc>
      </w:tr>
      <w:tr w:rsidR="008E2F96" w:rsidRPr="0050469B" w14:paraId="5B1A203A" w14:textId="77777777" w:rsidTr="00582D17">
        <w:tc>
          <w:tcPr>
            <w:tcW w:w="0" w:type="auto"/>
            <w:vAlign w:val="center"/>
          </w:tcPr>
          <w:p w14:paraId="037AA6C1" w14:textId="77777777" w:rsidR="008E2F96" w:rsidRPr="00582D17" w:rsidRDefault="008E2F96" w:rsidP="00F628A7">
            <w:pPr>
              <w:spacing w:before="60" w:after="60"/>
              <w:jc w:val="center"/>
              <w:rPr>
                <w:sz w:val="22"/>
                <w:szCs w:val="22"/>
              </w:rPr>
            </w:pPr>
            <w:r w:rsidRPr="00582D17">
              <w:rPr>
                <w:sz w:val="22"/>
                <w:szCs w:val="22"/>
              </w:rPr>
              <w:t>633</w:t>
            </w:r>
          </w:p>
        </w:tc>
        <w:tc>
          <w:tcPr>
            <w:tcW w:w="0" w:type="auto"/>
            <w:vAlign w:val="center"/>
          </w:tcPr>
          <w:p w14:paraId="135BEE6B" w14:textId="77777777" w:rsidR="008E2F96" w:rsidRPr="00582D17" w:rsidRDefault="008E2F96" w:rsidP="00F628A7">
            <w:pPr>
              <w:spacing w:before="60" w:after="60"/>
              <w:jc w:val="center"/>
              <w:rPr>
                <w:sz w:val="22"/>
                <w:szCs w:val="22"/>
              </w:rPr>
            </w:pPr>
            <w:r w:rsidRPr="00582D17">
              <w:rPr>
                <w:sz w:val="22"/>
                <w:szCs w:val="22"/>
              </w:rPr>
              <w:t>M002</w:t>
            </w:r>
          </w:p>
        </w:tc>
        <w:tc>
          <w:tcPr>
            <w:tcW w:w="0" w:type="auto"/>
            <w:vAlign w:val="center"/>
          </w:tcPr>
          <w:p w14:paraId="48D62A1B" w14:textId="77777777" w:rsidR="008E2F96" w:rsidRPr="00582D17" w:rsidRDefault="008E2F96" w:rsidP="00F628A7">
            <w:pPr>
              <w:spacing w:before="60" w:after="60"/>
              <w:jc w:val="center"/>
              <w:rPr>
                <w:sz w:val="22"/>
                <w:szCs w:val="22"/>
              </w:rPr>
            </w:pPr>
            <w:r w:rsidRPr="00582D17">
              <w:rPr>
                <w:sz w:val="22"/>
                <w:szCs w:val="22"/>
              </w:rPr>
              <w:t>S007</w:t>
            </w:r>
          </w:p>
        </w:tc>
      </w:tr>
      <w:tr w:rsidR="008E2F96" w:rsidRPr="0050469B" w14:paraId="4E2F2DB1" w14:textId="77777777" w:rsidTr="00582D17">
        <w:tc>
          <w:tcPr>
            <w:tcW w:w="0" w:type="auto"/>
            <w:vAlign w:val="center"/>
          </w:tcPr>
          <w:p w14:paraId="145349C8" w14:textId="77777777" w:rsidR="008E2F96" w:rsidRPr="00582D17" w:rsidRDefault="008E2F96" w:rsidP="00F628A7">
            <w:pPr>
              <w:spacing w:before="60" w:after="60"/>
              <w:jc w:val="center"/>
              <w:rPr>
                <w:sz w:val="22"/>
                <w:szCs w:val="22"/>
              </w:rPr>
            </w:pPr>
            <w:r w:rsidRPr="00582D17">
              <w:rPr>
                <w:sz w:val="22"/>
                <w:szCs w:val="22"/>
              </w:rPr>
              <w:t>634</w:t>
            </w:r>
          </w:p>
        </w:tc>
        <w:tc>
          <w:tcPr>
            <w:tcW w:w="0" w:type="auto"/>
            <w:vAlign w:val="center"/>
          </w:tcPr>
          <w:p w14:paraId="5A424908" w14:textId="77777777" w:rsidR="008E2F96" w:rsidRPr="00582D17" w:rsidRDefault="008E2F96" w:rsidP="00F628A7">
            <w:pPr>
              <w:spacing w:before="60" w:after="60"/>
              <w:jc w:val="center"/>
              <w:rPr>
                <w:sz w:val="22"/>
                <w:szCs w:val="22"/>
              </w:rPr>
            </w:pPr>
            <w:r w:rsidRPr="00582D17">
              <w:rPr>
                <w:sz w:val="22"/>
                <w:szCs w:val="22"/>
              </w:rPr>
              <w:t>M003</w:t>
            </w:r>
          </w:p>
        </w:tc>
        <w:tc>
          <w:tcPr>
            <w:tcW w:w="0" w:type="auto"/>
            <w:vAlign w:val="center"/>
          </w:tcPr>
          <w:p w14:paraId="3BF8ADC5" w14:textId="77777777" w:rsidR="008E2F96" w:rsidRPr="00582D17" w:rsidRDefault="008E2F96" w:rsidP="00F628A7">
            <w:pPr>
              <w:spacing w:before="60" w:after="60"/>
              <w:jc w:val="center"/>
              <w:rPr>
                <w:sz w:val="22"/>
                <w:szCs w:val="22"/>
              </w:rPr>
            </w:pPr>
            <w:r w:rsidRPr="00582D17">
              <w:rPr>
                <w:sz w:val="22"/>
                <w:szCs w:val="22"/>
              </w:rPr>
              <w:t>S008</w:t>
            </w:r>
          </w:p>
        </w:tc>
      </w:tr>
      <w:tr w:rsidR="008E2F96" w:rsidRPr="0050469B" w14:paraId="41BAFCD7" w14:textId="77777777" w:rsidTr="00582D17">
        <w:tc>
          <w:tcPr>
            <w:tcW w:w="0" w:type="auto"/>
            <w:vAlign w:val="center"/>
          </w:tcPr>
          <w:p w14:paraId="02F8B1F3" w14:textId="77777777" w:rsidR="008E2F96" w:rsidRPr="00582D17" w:rsidRDefault="008E2F96" w:rsidP="00F628A7">
            <w:pPr>
              <w:spacing w:before="60" w:after="60"/>
              <w:jc w:val="center"/>
              <w:rPr>
                <w:sz w:val="22"/>
                <w:szCs w:val="22"/>
              </w:rPr>
            </w:pPr>
            <w:r w:rsidRPr="00582D17">
              <w:rPr>
                <w:sz w:val="22"/>
                <w:szCs w:val="22"/>
              </w:rPr>
              <w:t>635</w:t>
            </w:r>
          </w:p>
        </w:tc>
        <w:tc>
          <w:tcPr>
            <w:tcW w:w="0" w:type="auto"/>
            <w:vAlign w:val="center"/>
          </w:tcPr>
          <w:p w14:paraId="19CF782B" w14:textId="77777777" w:rsidR="008E2F96" w:rsidRPr="00582D17" w:rsidRDefault="008E2F96" w:rsidP="00F628A7">
            <w:pPr>
              <w:spacing w:before="60" w:after="60"/>
              <w:jc w:val="center"/>
              <w:rPr>
                <w:sz w:val="22"/>
                <w:szCs w:val="22"/>
              </w:rPr>
            </w:pPr>
            <w:r w:rsidRPr="00582D17">
              <w:rPr>
                <w:sz w:val="22"/>
                <w:szCs w:val="22"/>
              </w:rPr>
              <w:t>M003</w:t>
            </w:r>
          </w:p>
        </w:tc>
        <w:tc>
          <w:tcPr>
            <w:tcW w:w="0" w:type="auto"/>
            <w:vAlign w:val="center"/>
          </w:tcPr>
          <w:p w14:paraId="4741C8A3" w14:textId="77777777" w:rsidR="008E2F96" w:rsidRPr="00582D17" w:rsidRDefault="008E2F96" w:rsidP="00F628A7">
            <w:pPr>
              <w:spacing w:before="60" w:after="60"/>
              <w:jc w:val="center"/>
              <w:rPr>
                <w:sz w:val="22"/>
                <w:szCs w:val="22"/>
              </w:rPr>
            </w:pPr>
            <w:r w:rsidRPr="00582D17">
              <w:rPr>
                <w:sz w:val="22"/>
                <w:szCs w:val="22"/>
              </w:rPr>
              <w:t>S009</w:t>
            </w:r>
          </w:p>
        </w:tc>
      </w:tr>
      <w:tr w:rsidR="008E2F96" w:rsidRPr="0050469B" w14:paraId="7C7AE705" w14:textId="77777777" w:rsidTr="00582D17">
        <w:tc>
          <w:tcPr>
            <w:tcW w:w="0" w:type="auto"/>
            <w:vAlign w:val="center"/>
          </w:tcPr>
          <w:p w14:paraId="3D82A5F6" w14:textId="77777777" w:rsidR="008E2F96" w:rsidRPr="00582D17" w:rsidRDefault="008E2F96" w:rsidP="00F628A7">
            <w:pPr>
              <w:spacing w:before="60" w:after="60"/>
              <w:jc w:val="center"/>
              <w:rPr>
                <w:sz w:val="22"/>
                <w:szCs w:val="22"/>
              </w:rPr>
            </w:pPr>
            <w:r w:rsidRPr="00582D17">
              <w:rPr>
                <w:sz w:val="22"/>
                <w:szCs w:val="22"/>
              </w:rPr>
              <w:t>636</w:t>
            </w:r>
          </w:p>
        </w:tc>
        <w:tc>
          <w:tcPr>
            <w:tcW w:w="0" w:type="auto"/>
            <w:vAlign w:val="center"/>
          </w:tcPr>
          <w:p w14:paraId="5825B0BF" w14:textId="77777777" w:rsidR="008E2F96" w:rsidRPr="00582D17" w:rsidRDefault="008E2F96" w:rsidP="00F628A7">
            <w:pPr>
              <w:spacing w:before="60" w:after="60"/>
              <w:jc w:val="center"/>
              <w:rPr>
                <w:sz w:val="22"/>
                <w:szCs w:val="22"/>
              </w:rPr>
            </w:pPr>
            <w:r w:rsidRPr="00582D17">
              <w:rPr>
                <w:sz w:val="22"/>
                <w:szCs w:val="22"/>
              </w:rPr>
              <w:t>M003</w:t>
            </w:r>
          </w:p>
        </w:tc>
        <w:tc>
          <w:tcPr>
            <w:tcW w:w="0" w:type="auto"/>
            <w:vAlign w:val="center"/>
          </w:tcPr>
          <w:p w14:paraId="38FA7C2F" w14:textId="77777777" w:rsidR="008E2F96" w:rsidRPr="00582D17" w:rsidRDefault="008E2F96" w:rsidP="00F628A7">
            <w:pPr>
              <w:spacing w:before="60" w:after="60"/>
              <w:jc w:val="center"/>
              <w:rPr>
                <w:sz w:val="22"/>
                <w:szCs w:val="22"/>
              </w:rPr>
            </w:pPr>
            <w:r w:rsidRPr="00582D17">
              <w:rPr>
                <w:sz w:val="22"/>
                <w:szCs w:val="22"/>
              </w:rPr>
              <w:t>S010</w:t>
            </w:r>
          </w:p>
        </w:tc>
      </w:tr>
      <w:tr w:rsidR="008E2F96" w:rsidRPr="0050469B" w14:paraId="2B7EEAD0" w14:textId="77777777" w:rsidTr="00582D17">
        <w:tc>
          <w:tcPr>
            <w:tcW w:w="0" w:type="auto"/>
            <w:vAlign w:val="center"/>
          </w:tcPr>
          <w:p w14:paraId="11FDA3C1" w14:textId="77777777" w:rsidR="008E2F96" w:rsidRPr="00582D17" w:rsidRDefault="008E2F96" w:rsidP="00F628A7">
            <w:pPr>
              <w:spacing w:before="60" w:after="60"/>
              <w:jc w:val="center"/>
              <w:rPr>
                <w:sz w:val="22"/>
                <w:szCs w:val="22"/>
              </w:rPr>
            </w:pPr>
            <w:r w:rsidRPr="00582D17">
              <w:rPr>
                <w:sz w:val="22"/>
                <w:szCs w:val="22"/>
              </w:rPr>
              <w:t>637</w:t>
            </w:r>
          </w:p>
        </w:tc>
        <w:tc>
          <w:tcPr>
            <w:tcW w:w="0" w:type="auto"/>
            <w:vAlign w:val="center"/>
          </w:tcPr>
          <w:p w14:paraId="4A7FDD2F" w14:textId="77777777" w:rsidR="008E2F96" w:rsidRPr="00582D17" w:rsidRDefault="008E2F96" w:rsidP="00F628A7">
            <w:pPr>
              <w:spacing w:before="60" w:after="60"/>
              <w:jc w:val="center"/>
              <w:rPr>
                <w:sz w:val="22"/>
                <w:szCs w:val="22"/>
              </w:rPr>
            </w:pPr>
            <w:r w:rsidRPr="00582D17">
              <w:rPr>
                <w:sz w:val="22"/>
                <w:szCs w:val="22"/>
              </w:rPr>
              <w:t>M004</w:t>
            </w:r>
          </w:p>
        </w:tc>
        <w:tc>
          <w:tcPr>
            <w:tcW w:w="0" w:type="auto"/>
            <w:vAlign w:val="center"/>
          </w:tcPr>
          <w:p w14:paraId="26552526" w14:textId="77777777" w:rsidR="008E2F96" w:rsidRPr="00582D17" w:rsidRDefault="008E2F96" w:rsidP="00F628A7">
            <w:pPr>
              <w:spacing w:before="60" w:after="60"/>
              <w:jc w:val="center"/>
              <w:rPr>
                <w:sz w:val="22"/>
                <w:szCs w:val="22"/>
              </w:rPr>
            </w:pPr>
            <w:r w:rsidRPr="00582D17">
              <w:rPr>
                <w:sz w:val="22"/>
                <w:szCs w:val="22"/>
              </w:rPr>
              <w:t>S011</w:t>
            </w:r>
          </w:p>
        </w:tc>
      </w:tr>
      <w:tr w:rsidR="008E2F96" w:rsidRPr="0050469B" w14:paraId="703EBABB" w14:textId="77777777" w:rsidTr="00582D17">
        <w:tc>
          <w:tcPr>
            <w:tcW w:w="0" w:type="auto"/>
            <w:vAlign w:val="center"/>
          </w:tcPr>
          <w:p w14:paraId="3F02F665" w14:textId="77777777" w:rsidR="008E2F96" w:rsidRPr="00582D17" w:rsidRDefault="008E2F96" w:rsidP="00F628A7">
            <w:pPr>
              <w:spacing w:before="60" w:after="60"/>
              <w:jc w:val="center"/>
              <w:rPr>
                <w:sz w:val="22"/>
                <w:szCs w:val="22"/>
              </w:rPr>
            </w:pPr>
            <w:r w:rsidRPr="00582D17">
              <w:rPr>
                <w:sz w:val="22"/>
                <w:szCs w:val="22"/>
              </w:rPr>
              <w:t>638</w:t>
            </w:r>
          </w:p>
        </w:tc>
        <w:tc>
          <w:tcPr>
            <w:tcW w:w="0" w:type="auto"/>
            <w:vAlign w:val="center"/>
          </w:tcPr>
          <w:p w14:paraId="6FB34972" w14:textId="77777777" w:rsidR="008E2F96" w:rsidRPr="00582D17" w:rsidRDefault="008E2F96" w:rsidP="00F628A7">
            <w:pPr>
              <w:spacing w:before="60" w:after="60"/>
              <w:jc w:val="center"/>
              <w:rPr>
                <w:sz w:val="22"/>
                <w:szCs w:val="22"/>
              </w:rPr>
            </w:pPr>
            <w:r w:rsidRPr="00582D17">
              <w:rPr>
                <w:sz w:val="22"/>
                <w:szCs w:val="22"/>
              </w:rPr>
              <w:t>M004</w:t>
            </w:r>
          </w:p>
        </w:tc>
        <w:tc>
          <w:tcPr>
            <w:tcW w:w="0" w:type="auto"/>
            <w:vAlign w:val="center"/>
          </w:tcPr>
          <w:p w14:paraId="4C158290" w14:textId="77777777" w:rsidR="008E2F96" w:rsidRPr="00582D17" w:rsidRDefault="008E2F96" w:rsidP="00F628A7">
            <w:pPr>
              <w:spacing w:before="60" w:after="60"/>
              <w:jc w:val="center"/>
              <w:rPr>
                <w:sz w:val="22"/>
                <w:szCs w:val="22"/>
              </w:rPr>
            </w:pPr>
            <w:r w:rsidRPr="00582D17">
              <w:rPr>
                <w:sz w:val="22"/>
                <w:szCs w:val="22"/>
              </w:rPr>
              <w:t>S012</w:t>
            </w:r>
          </w:p>
        </w:tc>
      </w:tr>
      <w:tr w:rsidR="008E2F96" w:rsidRPr="0050469B" w14:paraId="01E0BED6" w14:textId="77777777" w:rsidTr="00582D17">
        <w:tc>
          <w:tcPr>
            <w:tcW w:w="0" w:type="auto"/>
            <w:vAlign w:val="center"/>
          </w:tcPr>
          <w:p w14:paraId="318E91C5" w14:textId="77777777" w:rsidR="008E2F96" w:rsidRPr="00582D17" w:rsidRDefault="008E2F96" w:rsidP="00F628A7">
            <w:pPr>
              <w:spacing w:before="60" w:after="60"/>
              <w:jc w:val="center"/>
              <w:rPr>
                <w:sz w:val="22"/>
                <w:szCs w:val="22"/>
              </w:rPr>
            </w:pPr>
            <w:r w:rsidRPr="00582D17">
              <w:rPr>
                <w:sz w:val="22"/>
                <w:szCs w:val="22"/>
              </w:rPr>
              <w:t>639</w:t>
            </w:r>
          </w:p>
        </w:tc>
        <w:tc>
          <w:tcPr>
            <w:tcW w:w="0" w:type="auto"/>
            <w:vAlign w:val="center"/>
          </w:tcPr>
          <w:p w14:paraId="457AF387" w14:textId="77777777" w:rsidR="008E2F96" w:rsidRPr="00582D17" w:rsidRDefault="008E2F96" w:rsidP="00F628A7">
            <w:pPr>
              <w:spacing w:before="60" w:after="60"/>
              <w:jc w:val="center"/>
              <w:rPr>
                <w:sz w:val="22"/>
                <w:szCs w:val="22"/>
              </w:rPr>
            </w:pPr>
            <w:r w:rsidRPr="00582D17">
              <w:rPr>
                <w:sz w:val="22"/>
                <w:szCs w:val="22"/>
              </w:rPr>
              <w:t>M004</w:t>
            </w:r>
          </w:p>
        </w:tc>
        <w:tc>
          <w:tcPr>
            <w:tcW w:w="0" w:type="auto"/>
            <w:vAlign w:val="center"/>
          </w:tcPr>
          <w:p w14:paraId="18DD6E64" w14:textId="77777777" w:rsidR="008E2F96" w:rsidRPr="00582D17" w:rsidRDefault="008E2F96" w:rsidP="00F628A7">
            <w:pPr>
              <w:spacing w:before="60" w:after="60"/>
              <w:jc w:val="center"/>
              <w:rPr>
                <w:sz w:val="22"/>
                <w:szCs w:val="22"/>
              </w:rPr>
            </w:pPr>
            <w:r w:rsidRPr="00582D17">
              <w:rPr>
                <w:sz w:val="22"/>
                <w:szCs w:val="22"/>
              </w:rPr>
              <w:t>S013</w:t>
            </w:r>
          </w:p>
        </w:tc>
      </w:tr>
      <w:tr w:rsidR="008E2F96" w:rsidRPr="0050469B" w14:paraId="257D036C" w14:textId="77777777" w:rsidTr="00582D17">
        <w:tc>
          <w:tcPr>
            <w:tcW w:w="0" w:type="auto"/>
            <w:vAlign w:val="center"/>
          </w:tcPr>
          <w:p w14:paraId="2605B651" w14:textId="77777777" w:rsidR="008E2F96" w:rsidRPr="00582D17" w:rsidRDefault="008E2F96" w:rsidP="00F628A7">
            <w:pPr>
              <w:spacing w:before="60" w:after="60"/>
              <w:jc w:val="center"/>
              <w:rPr>
                <w:sz w:val="22"/>
                <w:szCs w:val="22"/>
              </w:rPr>
            </w:pPr>
            <w:r w:rsidRPr="00582D17">
              <w:rPr>
                <w:sz w:val="22"/>
                <w:szCs w:val="22"/>
              </w:rPr>
              <w:t>640</w:t>
            </w:r>
          </w:p>
        </w:tc>
        <w:tc>
          <w:tcPr>
            <w:tcW w:w="0" w:type="auto"/>
            <w:vAlign w:val="center"/>
          </w:tcPr>
          <w:p w14:paraId="442FF91A" w14:textId="77777777" w:rsidR="008E2F96" w:rsidRPr="00582D17" w:rsidRDefault="008E2F96" w:rsidP="00F628A7">
            <w:pPr>
              <w:spacing w:before="60" w:after="60"/>
              <w:jc w:val="center"/>
              <w:rPr>
                <w:sz w:val="22"/>
                <w:szCs w:val="22"/>
              </w:rPr>
            </w:pPr>
            <w:r w:rsidRPr="00582D17">
              <w:rPr>
                <w:sz w:val="22"/>
                <w:szCs w:val="22"/>
              </w:rPr>
              <w:t>M005</w:t>
            </w:r>
          </w:p>
        </w:tc>
        <w:tc>
          <w:tcPr>
            <w:tcW w:w="0" w:type="auto"/>
            <w:vAlign w:val="center"/>
          </w:tcPr>
          <w:p w14:paraId="7F742359" w14:textId="77777777" w:rsidR="008E2F96" w:rsidRPr="00582D17" w:rsidRDefault="008E2F96" w:rsidP="00F628A7">
            <w:pPr>
              <w:spacing w:before="60" w:after="60"/>
              <w:jc w:val="center"/>
              <w:rPr>
                <w:sz w:val="22"/>
                <w:szCs w:val="22"/>
              </w:rPr>
            </w:pPr>
            <w:r w:rsidRPr="00582D17">
              <w:rPr>
                <w:sz w:val="22"/>
                <w:szCs w:val="22"/>
              </w:rPr>
              <w:t>S014</w:t>
            </w:r>
          </w:p>
        </w:tc>
      </w:tr>
      <w:tr w:rsidR="008E2F96" w:rsidRPr="0050469B" w14:paraId="5AACE7BB" w14:textId="77777777" w:rsidTr="00582D17">
        <w:tc>
          <w:tcPr>
            <w:tcW w:w="0" w:type="auto"/>
            <w:vAlign w:val="center"/>
          </w:tcPr>
          <w:p w14:paraId="47F903E6" w14:textId="77777777" w:rsidR="008E2F96" w:rsidRPr="00582D17" w:rsidRDefault="008E2F96" w:rsidP="00F628A7">
            <w:pPr>
              <w:spacing w:before="60" w:after="60"/>
              <w:jc w:val="center"/>
              <w:rPr>
                <w:sz w:val="22"/>
                <w:szCs w:val="22"/>
              </w:rPr>
            </w:pPr>
            <w:r w:rsidRPr="00582D17">
              <w:rPr>
                <w:sz w:val="22"/>
                <w:szCs w:val="22"/>
              </w:rPr>
              <w:t>641</w:t>
            </w:r>
          </w:p>
        </w:tc>
        <w:tc>
          <w:tcPr>
            <w:tcW w:w="0" w:type="auto"/>
            <w:vAlign w:val="center"/>
          </w:tcPr>
          <w:p w14:paraId="37177B34" w14:textId="77777777" w:rsidR="008E2F96" w:rsidRPr="00582D17" w:rsidRDefault="008E2F96" w:rsidP="00F628A7">
            <w:pPr>
              <w:spacing w:before="60" w:after="60"/>
              <w:jc w:val="center"/>
              <w:rPr>
                <w:sz w:val="22"/>
                <w:szCs w:val="22"/>
              </w:rPr>
            </w:pPr>
            <w:r w:rsidRPr="00582D17">
              <w:rPr>
                <w:sz w:val="22"/>
                <w:szCs w:val="22"/>
              </w:rPr>
              <w:t>M005</w:t>
            </w:r>
          </w:p>
        </w:tc>
        <w:tc>
          <w:tcPr>
            <w:tcW w:w="0" w:type="auto"/>
            <w:vAlign w:val="center"/>
          </w:tcPr>
          <w:p w14:paraId="1ADE3BE8" w14:textId="77777777" w:rsidR="008E2F96" w:rsidRPr="00582D17" w:rsidRDefault="008E2F96" w:rsidP="00F628A7">
            <w:pPr>
              <w:spacing w:before="60" w:after="60"/>
              <w:jc w:val="center"/>
              <w:rPr>
                <w:sz w:val="22"/>
                <w:szCs w:val="22"/>
              </w:rPr>
            </w:pPr>
            <w:r w:rsidRPr="00582D17">
              <w:rPr>
                <w:sz w:val="22"/>
                <w:szCs w:val="22"/>
              </w:rPr>
              <w:t>S015</w:t>
            </w:r>
          </w:p>
        </w:tc>
      </w:tr>
      <w:tr w:rsidR="008E2F96" w:rsidRPr="0050469B" w14:paraId="77BFB0E0" w14:textId="77777777" w:rsidTr="00582D17">
        <w:tc>
          <w:tcPr>
            <w:tcW w:w="0" w:type="auto"/>
            <w:vAlign w:val="center"/>
          </w:tcPr>
          <w:p w14:paraId="3642D078" w14:textId="77777777" w:rsidR="008E2F96" w:rsidRPr="00582D17" w:rsidRDefault="008E2F96" w:rsidP="00F628A7">
            <w:pPr>
              <w:spacing w:before="60" w:after="60"/>
              <w:jc w:val="center"/>
              <w:rPr>
                <w:sz w:val="22"/>
                <w:szCs w:val="22"/>
              </w:rPr>
            </w:pPr>
            <w:r w:rsidRPr="00582D17">
              <w:rPr>
                <w:sz w:val="22"/>
                <w:szCs w:val="22"/>
              </w:rPr>
              <w:t>642</w:t>
            </w:r>
          </w:p>
        </w:tc>
        <w:tc>
          <w:tcPr>
            <w:tcW w:w="0" w:type="auto"/>
            <w:vAlign w:val="center"/>
          </w:tcPr>
          <w:p w14:paraId="3C4455C6" w14:textId="77777777" w:rsidR="008E2F96" w:rsidRPr="00582D17" w:rsidRDefault="008E2F96" w:rsidP="00F628A7">
            <w:pPr>
              <w:spacing w:before="60" w:after="60"/>
              <w:jc w:val="center"/>
              <w:rPr>
                <w:sz w:val="22"/>
                <w:szCs w:val="22"/>
              </w:rPr>
            </w:pPr>
            <w:r w:rsidRPr="00582D17">
              <w:rPr>
                <w:sz w:val="22"/>
                <w:szCs w:val="22"/>
              </w:rPr>
              <w:t>M005</w:t>
            </w:r>
          </w:p>
        </w:tc>
        <w:tc>
          <w:tcPr>
            <w:tcW w:w="0" w:type="auto"/>
            <w:vAlign w:val="center"/>
          </w:tcPr>
          <w:p w14:paraId="249B6007" w14:textId="77777777" w:rsidR="008E2F96" w:rsidRPr="00582D17" w:rsidRDefault="008E2F96" w:rsidP="00F628A7">
            <w:pPr>
              <w:spacing w:before="60" w:after="60"/>
              <w:jc w:val="center"/>
              <w:rPr>
                <w:sz w:val="22"/>
                <w:szCs w:val="22"/>
              </w:rPr>
            </w:pPr>
            <w:r w:rsidRPr="00582D17">
              <w:rPr>
                <w:sz w:val="22"/>
                <w:szCs w:val="22"/>
              </w:rPr>
              <w:t>S016</w:t>
            </w:r>
          </w:p>
        </w:tc>
      </w:tr>
      <w:tr w:rsidR="008E2F96" w:rsidRPr="0050469B" w14:paraId="39EBA9B2" w14:textId="77777777" w:rsidTr="00582D17">
        <w:tc>
          <w:tcPr>
            <w:tcW w:w="0" w:type="auto"/>
            <w:vAlign w:val="center"/>
          </w:tcPr>
          <w:p w14:paraId="0FF17465" w14:textId="77777777" w:rsidR="008E2F96" w:rsidRPr="00582D17" w:rsidRDefault="008E2F96" w:rsidP="00F628A7">
            <w:pPr>
              <w:spacing w:before="60" w:after="60"/>
              <w:jc w:val="center"/>
              <w:rPr>
                <w:sz w:val="22"/>
                <w:szCs w:val="22"/>
              </w:rPr>
            </w:pPr>
            <w:r w:rsidRPr="00582D17">
              <w:rPr>
                <w:sz w:val="22"/>
                <w:szCs w:val="22"/>
              </w:rPr>
              <w:t>643</w:t>
            </w:r>
          </w:p>
        </w:tc>
        <w:tc>
          <w:tcPr>
            <w:tcW w:w="0" w:type="auto"/>
            <w:vAlign w:val="center"/>
          </w:tcPr>
          <w:p w14:paraId="3D0AF346" w14:textId="77777777" w:rsidR="008E2F96" w:rsidRPr="00582D17" w:rsidRDefault="008E2F96" w:rsidP="00F628A7">
            <w:pPr>
              <w:spacing w:before="60" w:after="60"/>
              <w:jc w:val="center"/>
              <w:rPr>
                <w:sz w:val="22"/>
                <w:szCs w:val="22"/>
              </w:rPr>
            </w:pPr>
            <w:r w:rsidRPr="00582D17">
              <w:rPr>
                <w:sz w:val="22"/>
                <w:szCs w:val="22"/>
              </w:rPr>
              <w:t>M005</w:t>
            </w:r>
          </w:p>
        </w:tc>
        <w:tc>
          <w:tcPr>
            <w:tcW w:w="0" w:type="auto"/>
            <w:vAlign w:val="center"/>
          </w:tcPr>
          <w:p w14:paraId="6823A130" w14:textId="77777777" w:rsidR="008E2F96" w:rsidRPr="00582D17" w:rsidRDefault="008E2F96" w:rsidP="00F628A7">
            <w:pPr>
              <w:spacing w:before="60" w:after="60"/>
              <w:jc w:val="center"/>
              <w:rPr>
                <w:sz w:val="22"/>
                <w:szCs w:val="22"/>
              </w:rPr>
            </w:pPr>
            <w:r w:rsidRPr="00582D17">
              <w:rPr>
                <w:sz w:val="22"/>
                <w:szCs w:val="22"/>
              </w:rPr>
              <w:t>S017</w:t>
            </w:r>
          </w:p>
        </w:tc>
      </w:tr>
      <w:tr w:rsidR="008E2F96" w:rsidRPr="0050469B" w14:paraId="0E0A583D" w14:textId="77777777" w:rsidTr="00582D17">
        <w:tc>
          <w:tcPr>
            <w:tcW w:w="0" w:type="auto"/>
            <w:vAlign w:val="center"/>
          </w:tcPr>
          <w:p w14:paraId="20D9E3CA" w14:textId="77777777" w:rsidR="008E2F96" w:rsidRPr="00582D17" w:rsidRDefault="008E2F96" w:rsidP="00F628A7">
            <w:pPr>
              <w:spacing w:before="60" w:after="60"/>
              <w:jc w:val="center"/>
              <w:rPr>
                <w:sz w:val="22"/>
                <w:szCs w:val="22"/>
              </w:rPr>
            </w:pPr>
            <w:r w:rsidRPr="00582D17">
              <w:rPr>
                <w:sz w:val="22"/>
                <w:szCs w:val="22"/>
              </w:rPr>
              <w:t>644</w:t>
            </w:r>
          </w:p>
        </w:tc>
        <w:tc>
          <w:tcPr>
            <w:tcW w:w="0" w:type="auto"/>
            <w:vAlign w:val="center"/>
          </w:tcPr>
          <w:p w14:paraId="620472DB" w14:textId="77777777" w:rsidR="008E2F96" w:rsidRPr="00582D17" w:rsidRDefault="008E2F96" w:rsidP="00F628A7">
            <w:pPr>
              <w:spacing w:before="60" w:after="60"/>
              <w:jc w:val="center"/>
              <w:rPr>
                <w:sz w:val="22"/>
                <w:szCs w:val="22"/>
              </w:rPr>
            </w:pPr>
            <w:r w:rsidRPr="00582D17">
              <w:rPr>
                <w:sz w:val="22"/>
                <w:szCs w:val="22"/>
              </w:rPr>
              <w:t>M006</w:t>
            </w:r>
          </w:p>
        </w:tc>
        <w:tc>
          <w:tcPr>
            <w:tcW w:w="0" w:type="auto"/>
            <w:vAlign w:val="center"/>
          </w:tcPr>
          <w:p w14:paraId="5FB7176B" w14:textId="77777777" w:rsidR="008E2F96" w:rsidRPr="00582D17" w:rsidRDefault="008E2F96" w:rsidP="00F628A7">
            <w:pPr>
              <w:spacing w:before="60" w:after="60"/>
              <w:jc w:val="center"/>
              <w:rPr>
                <w:sz w:val="22"/>
                <w:szCs w:val="22"/>
              </w:rPr>
            </w:pPr>
            <w:r w:rsidRPr="00582D17">
              <w:rPr>
                <w:sz w:val="22"/>
                <w:szCs w:val="22"/>
              </w:rPr>
              <w:t>S018</w:t>
            </w:r>
          </w:p>
        </w:tc>
      </w:tr>
      <w:tr w:rsidR="008E2F96" w:rsidRPr="0050469B" w14:paraId="01AEBAEA" w14:textId="77777777" w:rsidTr="00582D17">
        <w:tc>
          <w:tcPr>
            <w:tcW w:w="0" w:type="auto"/>
            <w:vAlign w:val="center"/>
          </w:tcPr>
          <w:p w14:paraId="3DE7D302" w14:textId="77777777" w:rsidR="008E2F96" w:rsidRPr="00582D17" w:rsidRDefault="008E2F96" w:rsidP="00F628A7">
            <w:pPr>
              <w:spacing w:before="60" w:after="60"/>
              <w:jc w:val="center"/>
              <w:rPr>
                <w:sz w:val="22"/>
                <w:szCs w:val="22"/>
              </w:rPr>
            </w:pPr>
            <w:r w:rsidRPr="00582D17">
              <w:rPr>
                <w:sz w:val="22"/>
                <w:szCs w:val="22"/>
              </w:rPr>
              <w:t>645</w:t>
            </w:r>
          </w:p>
        </w:tc>
        <w:tc>
          <w:tcPr>
            <w:tcW w:w="0" w:type="auto"/>
            <w:vAlign w:val="center"/>
          </w:tcPr>
          <w:p w14:paraId="0196CC12" w14:textId="77777777" w:rsidR="008E2F96" w:rsidRPr="00582D17" w:rsidRDefault="008E2F96" w:rsidP="00F628A7">
            <w:pPr>
              <w:spacing w:before="60" w:after="60"/>
              <w:jc w:val="center"/>
              <w:rPr>
                <w:sz w:val="22"/>
                <w:szCs w:val="22"/>
              </w:rPr>
            </w:pPr>
            <w:r w:rsidRPr="00582D17">
              <w:rPr>
                <w:sz w:val="22"/>
                <w:szCs w:val="22"/>
              </w:rPr>
              <w:t>M006</w:t>
            </w:r>
          </w:p>
        </w:tc>
        <w:tc>
          <w:tcPr>
            <w:tcW w:w="0" w:type="auto"/>
            <w:vAlign w:val="center"/>
          </w:tcPr>
          <w:p w14:paraId="111F87F0" w14:textId="77777777" w:rsidR="008E2F96" w:rsidRPr="00582D17" w:rsidRDefault="008E2F96" w:rsidP="00F628A7">
            <w:pPr>
              <w:spacing w:before="60" w:after="60"/>
              <w:jc w:val="center"/>
              <w:rPr>
                <w:sz w:val="22"/>
                <w:szCs w:val="22"/>
              </w:rPr>
            </w:pPr>
            <w:r w:rsidRPr="00582D17">
              <w:rPr>
                <w:sz w:val="22"/>
                <w:szCs w:val="22"/>
              </w:rPr>
              <w:t>S019</w:t>
            </w:r>
          </w:p>
        </w:tc>
      </w:tr>
      <w:tr w:rsidR="008E2F96" w:rsidRPr="0050469B" w14:paraId="52FD77BD" w14:textId="77777777" w:rsidTr="00582D17">
        <w:tc>
          <w:tcPr>
            <w:tcW w:w="0" w:type="auto"/>
            <w:vAlign w:val="center"/>
          </w:tcPr>
          <w:p w14:paraId="27454EE1" w14:textId="77777777" w:rsidR="008E2F96" w:rsidRPr="00582D17" w:rsidRDefault="008E2F96" w:rsidP="00F628A7">
            <w:pPr>
              <w:spacing w:before="60" w:after="60"/>
              <w:jc w:val="center"/>
              <w:rPr>
                <w:sz w:val="22"/>
                <w:szCs w:val="22"/>
              </w:rPr>
            </w:pPr>
            <w:r w:rsidRPr="00582D17">
              <w:rPr>
                <w:sz w:val="22"/>
                <w:szCs w:val="22"/>
              </w:rPr>
              <w:t>646</w:t>
            </w:r>
          </w:p>
        </w:tc>
        <w:tc>
          <w:tcPr>
            <w:tcW w:w="0" w:type="auto"/>
            <w:vAlign w:val="center"/>
          </w:tcPr>
          <w:p w14:paraId="28EFE1D9" w14:textId="77777777" w:rsidR="008E2F96" w:rsidRPr="00582D17" w:rsidRDefault="008E2F96" w:rsidP="00F628A7">
            <w:pPr>
              <w:spacing w:before="60" w:after="60"/>
              <w:jc w:val="center"/>
              <w:rPr>
                <w:sz w:val="22"/>
                <w:szCs w:val="22"/>
              </w:rPr>
            </w:pPr>
            <w:r w:rsidRPr="00582D17">
              <w:rPr>
                <w:sz w:val="22"/>
                <w:szCs w:val="22"/>
              </w:rPr>
              <w:t>M006</w:t>
            </w:r>
          </w:p>
        </w:tc>
        <w:tc>
          <w:tcPr>
            <w:tcW w:w="0" w:type="auto"/>
            <w:vAlign w:val="center"/>
          </w:tcPr>
          <w:p w14:paraId="15B81B56" w14:textId="77777777" w:rsidR="008E2F96" w:rsidRPr="00582D17" w:rsidRDefault="008E2F96" w:rsidP="00F628A7">
            <w:pPr>
              <w:spacing w:before="60" w:after="60"/>
              <w:jc w:val="center"/>
              <w:rPr>
                <w:sz w:val="22"/>
                <w:szCs w:val="22"/>
              </w:rPr>
            </w:pPr>
            <w:r w:rsidRPr="00582D17">
              <w:rPr>
                <w:sz w:val="22"/>
                <w:szCs w:val="22"/>
              </w:rPr>
              <w:t>S020</w:t>
            </w:r>
          </w:p>
        </w:tc>
      </w:tr>
      <w:tr w:rsidR="008E2F96" w:rsidRPr="0050469B" w14:paraId="195EEB1C" w14:textId="77777777" w:rsidTr="00582D17">
        <w:tc>
          <w:tcPr>
            <w:tcW w:w="0" w:type="auto"/>
            <w:vAlign w:val="center"/>
          </w:tcPr>
          <w:p w14:paraId="60E76669" w14:textId="77777777" w:rsidR="008E2F96" w:rsidRPr="00582D17" w:rsidRDefault="008E2F96" w:rsidP="00F628A7">
            <w:pPr>
              <w:spacing w:before="60" w:after="60"/>
              <w:jc w:val="center"/>
              <w:rPr>
                <w:sz w:val="22"/>
                <w:szCs w:val="22"/>
              </w:rPr>
            </w:pPr>
            <w:r w:rsidRPr="00582D17">
              <w:rPr>
                <w:sz w:val="22"/>
                <w:szCs w:val="22"/>
              </w:rPr>
              <w:t>647</w:t>
            </w:r>
          </w:p>
        </w:tc>
        <w:tc>
          <w:tcPr>
            <w:tcW w:w="0" w:type="auto"/>
            <w:vAlign w:val="center"/>
          </w:tcPr>
          <w:p w14:paraId="2850BD16" w14:textId="77777777" w:rsidR="008E2F96" w:rsidRPr="00582D17" w:rsidRDefault="008E2F96" w:rsidP="00F628A7">
            <w:pPr>
              <w:spacing w:before="60" w:after="60"/>
              <w:jc w:val="center"/>
              <w:rPr>
                <w:sz w:val="22"/>
                <w:szCs w:val="22"/>
              </w:rPr>
            </w:pPr>
            <w:r w:rsidRPr="00582D17">
              <w:rPr>
                <w:sz w:val="22"/>
                <w:szCs w:val="22"/>
              </w:rPr>
              <w:t>M006</w:t>
            </w:r>
          </w:p>
        </w:tc>
        <w:tc>
          <w:tcPr>
            <w:tcW w:w="0" w:type="auto"/>
            <w:vAlign w:val="center"/>
          </w:tcPr>
          <w:p w14:paraId="3C72C0E5" w14:textId="77777777" w:rsidR="008E2F96" w:rsidRPr="00582D17" w:rsidRDefault="008E2F96" w:rsidP="00F628A7">
            <w:pPr>
              <w:spacing w:before="60" w:after="60"/>
              <w:jc w:val="center"/>
              <w:rPr>
                <w:sz w:val="22"/>
                <w:szCs w:val="22"/>
              </w:rPr>
            </w:pPr>
            <w:r w:rsidRPr="00582D17">
              <w:rPr>
                <w:sz w:val="22"/>
                <w:szCs w:val="22"/>
              </w:rPr>
              <w:t>S021</w:t>
            </w:r>
          </w:p>
        </w:tc>
      </w:tr>
      <w:tr w:rsidR="008E2F96" w:rsidRPr="0050469B" w14:paraId="33033F99" w14:textId="77777777" w:rsidTr="00582D17">
        <w:tc>
          <w:tcPr>
            <w:tcW w:w="0" w:type="auto"/>
            <w:vAlign w:val="center"/>
          </w:tcPr>
          <w:p w14:paraId="696E4372" w14:textId="77777777" w:rsidR="008E2F96" w:rsidRPr="00582D17" w:rsidRDefault="008E2F96" w:rsidP="00F628A7">
            <w:pPr>
              <w:spacing w:before="60" w:after="60"/>
              <w:jc w:val="center"/>
              <w:rPr>
                <w:sz w:val="22"/>
                <w:szCs w:val="22"/>
              </w:rPr>
            </w:pPr>
            <w:r w:rsidRPr="00582D17">
              <w:rPr>
                <w:sz w:val="22"/>
                <w:szCs w:val="22"/>
              </w:rPr>
              <w:t>648</w:t>
            </w:r>
          </w:p>
        </w:tc>
        <w:tc>
          <w:tcPr>
            <w:tcW w:w="0" w:type="auto"/>
            <w:vAlign w:val="center"/>
          </w:tcPr>
          <w:p w14:paraId="461E680C"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178A62F6" w14:textId="77777777" w:rsidR="008E2F96" w:rsidRPr="00582D17" w:rsidRDefault="008E2F96" w:rsidP="00F628A7">
            <w:pPr>
              <w:spacing w:before="60" w:after="60"/>
              <w:jc w:val="center"/>
              <w:rPr>
                <w:sz w:val="22"/>
                <w:szCs w:val="22"/>
              </w:rPr>
            </w:pPr>
            <w:r w:rsidRPr="00582D17">
              <w:rPr>
                <w:sz w:val="22"/>
                <w:szCs w:val="22"/>
              </w:rPr>
              <w:t>S022</w:t>
            </w:r>
          </w:p>
        </w:tc>
      </w:tr>
      <w:tr w:rsidR="008E2F96" w:rsidRPr="0050469B" w14:paraId="3F303A41" w14:textId="77777777" w:rsidTr="00582D17">
        <w:tc>
          <w:tcPr>
            <w:tcW w:w="0" w:type="auto"/>
            <w:vAlign w:val="center"/>
          </w:tcPr>
          <w:p w14:paraId="1EABAE52" w14:textId="77777777" w:rsidR="008E2F96" w:rsidRPr="00582D17" w:rsidRDefault="008E2F96" w:rsidP="00F628A7">
            <w:pPr>
              <w:spacing w:before="60" w:after="60"/>
              <w:jc w:val="center"/>
              <w:rPr>
                <w:sz w:val="22"/>
                <w:szCs w:val="22"/>
              </w:rPr>
            </w:pPr>
            <w:r w:rsidRPr="00582D17">
              <w:rPr>
                <w:sz w:val="22"/>
                <w:szCs w:val="22"/>
              </w:rPr>
              <w:t>649</w:t>
            </w:r>
          </w:p>
        </w:tc>
        <w:tc>
          <w:tcPr>
            <w:tcW w:w="0" w:type="auto"/>
            <w:vAlign w:val="center"/>
          </w:tcPr>
          <w:p w14:paraId="3B4B3C2F"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505099FC" w14:textId="77777777" w:rsidR="008E2F96" w:rsidRPr="00582D17" w:rsidRDefault="008E2F96" w:rsidP="00F628A7">
            <w:pPr>
              <w:spacing w:before="60" w:after="60"/>
              <w:jc w:val="center"/>
              <w:rPr>
                <w:sz w:val="22"/>
                <w:szCs w:val="22"/>
              </w:rPr>
            </w:pPr>
            <w:r w:rsidRPr="00582D17">
              <w:rPr>
                <w:sz w:val="22"/>
                <w:szCs w:val="22"/>
              </w:rPr>
              <w:t>S023</w:t>
            </w:r>
          </w:p>
        </w:tc>
      </w:tr>
      <w:tr w:rsidR="008E2F96" w:rsidRPr="0050469B" w14:paraId="18CB9C45" w14:textId="77777777" w:rsidTr="00582D17">
        <w:tc>
          <w:tcPr>
            <w:tcW w:w="0" w:type="auto"/>
            <w:vAlign w:val="center"/>
          </w:tcPr>
          <w:p w14:paraId="3837A40F" w14:textId="77777777" w:rsidR="008E2F96" w:rsidRPr="00582D17" w:rsidRDefault="008E2F96" w:rsidP="00F628A7">
            <w:pPr>
              <w:spacing w:before="60" w:after="60"/>
              <w:jc w:val="center"/>
              <w:rPr>
                <w:sz w:val="22"/>
                <w:szCs w:val="22"/>
              </w:rPr>
            </w:pPr>
            <w:r w:rsidRPr="00582D17">
              <w:rPr>
                <w:sz w:val="22"/>
                <w:szCs w:val="22"/>
              </w:rPr>
              <w:t>650</w:t>
            </w:r>
          </w:p>
        </w:tc>
        <w:tc>
          <w:tcPr>
            <w:tcW w:w="0" w:type="auto"/>
            <w:vAlign w:val="center"/>
          </w:tcPr>
          <w:p w14:paraId="499DA220"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3F6174D3" w14:textId="77777777" w:rsidR="008E2F96" w:rsidRPr="00582D17" w:rsidRDefault="008E2F96" w:rsidP="00F628A7">
            <w:pPr>
              <w:spacing w:before="60" w:after="60"/>
              <w:jc w:val="center"/>
              <w:rPr>
                <w:sz w:val="22"/>
                <w:szCs w:val="22"/>
              </w:rPr>
            </w:pPr>
            <w:r w:rsidRPr="00582D17">
              <w:rPr>
                <w:sz w:val="22"/>
                <w:szCs w:val="22"/>
              </w:rPr>
              <w:t>S024</w:t>
            </w:r>
          </w:p>
        </w:tc>
      </w:tr>
      <w:tr w:rsidR="008E2F96" w:rsidRPr="0050469B" w14:paraId="55633D75" w14:textId="77777777" w:rsidTr="00582D17">
        <w:tc>
          <w:tcPr>
            <w:tcW w:w="0" w:type="auto"/>
            <w:vAlign w:val="center"/>
          </w:tcPr>
          <w:p w14:paraId="5636BFD5" w14:textId="77777777" w:rsidR="008E2F96" w:rsidRPr="00582D17" w:rsidRDefault="008E2F96" w:rsidP="00F628A7">
            <w:pPr>
              <w:spacing w:before="60" w:after="60"/>
              <w:jc w:val="center"/>
              <w:rPr>
                <w:sz w:val="22"/>
                <w:szCs w:val="22"/>
              </w:rPr>
            </w:pPr>
            <w:r w:rsidRPr="00582D17">
              <w:rPr>
                <w:sz w:val="22"/>
                <w:szCs w:val="22"/>
              </w:rPr>
              <w:t>651</w:t>
            </w:r>
          </w:p>
        </w:tc>
        <w:tc>
          <w:tcPr>
            <w:tcW w:w="0" w:type="auto"/>
            <w:vAlign w:val="center"/>
          </w:tcPr>
          <w:p w14:paraId="0D6A3423"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3E5EC974" w14:textId="77777777" w:rsidR="008E2F96" w:rsidRPr="00582D17" w:rsidRDefault="008E2F96" w:rsidP="00F628A7">
            <w:pPr>
              <w:spacing w:before="60" w:after="60"/>
              <w:jc w:val="center"/>
              <w:rPr>
                <w:sz w:val="22"/>
                <w:szCs w:val="22"/>
              </w:rPr>
            </w:pPr>
            <w:r w:rsidRPr="00582D17">
              <w:rPr>
                <w:sz w:val="22"/>
                <w:szCs w:val="22"/>
              </w:rPr>
              <w:t>S025</w:t>
            </w:r>
          </w:p>
        </w:tc>
      </w:tr>
      <w:tr w:rsidR="008E2F96" w:rsidRPr="0050469B" w14:paraId="32D9CE46" w14:textId="77777777" w:rsidTr="00582D17">
        <w:tc>
          <w:tcPr>
            <w:tcW w:w="0" w:type="auto"/>
            <w:vAlign w:val="center"/>
          </w:tcPr>
          <w:p w14:paraId="5B3994EF" w14:textId="77777777" w:rsidR="008E2F96" w:rsidRPr="00582D17" w:rsidRDefault="008E2F96" w:rsidP="00F628A7">
            <w:pPr>
              <w:spacing w:before="60" w:after="60"/>
              <w:jc w:val="center"/>
              <w:rPr>
                <w:sz w:val="22"/>
                <w:szCs w:val="22"/>
              </w:rPr>
            </w:pPr>
            <w:r w:rsidRPr="00582D17">
              <w:rPr>
                <w:sz w:val="22"/>
                <w:szCs w:val="22"/>
              </w:rPr>
              <w:t>652</w:t>
            </w:r>
          </w:p>
        </w:tc>
        <w:tc>
          <w:tcPr>
            <w:tcW w:w="0" w:type="auto"/>
            <w:vAlign w:val="center"/>
          </w:tcPr>
          <w:p w14:paraId="4B137016" w14:textId="77777777" w:rsidR="008E2F96" w:rsidRPr="00582D17" w:rsidRDefault="008E2F96" w:rsidP="00F628A7">
            <w:pPr>
              <w:spacing w:before="60" w:after="60"/>
              <w:jc w:val="center"/>
              <w:rPr>
                <w:sz w:val="22"/>
                <w:szCs w:val="22"/>
              </w:rPr>
            </w:pPr>
            <w:r w:rsidRPr="00582D17">
              <w:rPr>
                <w:sz w:val="22"/>
                <w:szCs w:val="22"/>
              </w:rPr>
              <w:t>M008</w:t>
            </w:r>
          </w:p>
        </w:tc>
        <w:tc>
          <w:tcPr>
            <w:tcW w:w="0" w:type="auto"/>
            <w:vAlign w:val="center"/>
          </w:tcPr>
          <w:p w14:paraId="43BFDEF9" w14:textId="77777777" w:rsidR="008E2F96" w:rsidRPr="00582D17" w:rsidRDefault="008E2F96" w:rsidP="00F628A7">
            <w:pPr>
              <w:spacing w:before="60" w:after="60"/>
              <w:jc w:val="center"/>
              <w:rPr>
                <w:sz w:val="22"/>
                <w:szCs w:val="22"/>
              </w:rPr>
            </w:pPr>
            <w:r w:rsidRPr="00582D17">
              <w:rPr>
                <w:sz w:val="22"/>
                <w:szCs w:val="22"/>
              </w:rPr>
              <w:t>S026</w:t>
            </w:r>
          </w:p>
        </w:tc>
      </w:tr>
      <w:tr w:rsidR="008E2F96" w:rsidRPr="0050469B" w14:paraId="637F39C8" w14:textId="77777777" w:rsidTr="00582D17">
        <w:tc>
          <w:tcPr>
            <w:tcW w:w="0" w:type="auto"/>
            <w:vAlign w:val="center"/>
          </w:tcPr>
          <w:p w14:paraId="68CB28C5" w14:textId="77777777" w:rsidR="008E2F96" w:rsidRPr="00582D17" w:rsidRDefault="008E2F96" w:rsidP="00F628A7">
            <w:pPr>
              <w:spacing w:before="60" w:after="60"/>
              <w:jc w:val="center"/>
              <w:rPr>
                <w:sz w:val="22"/>
                <w:szCs w:val="22"/>
              </w:rPr>
            </w:pPr>
            <w:r w:rsidRPr="00582D17">
              <w:rPr>
                <w:sz w:val="22"/>
                <w:szCs w:val="22"/>
              </w:rPr>
              <w:t>653</w:t>
            </w:r>
          </w:p>
        </w:tc>
        <w:tc>
          <w:tcPr>
            <w:tcW w:w="0" w:type="auto"/>
            <w:vAlign w:val="center"/>
          </w:tcPr>
          <w:p w14:paraId="54E8097F" w14:textId="77777777" w:rsidR="008E2F96" w:rsidRPr="00582D17" w:rsidRDefault="008E2F96" w:rsidP="00F628A7">
            <w:pPr>
              <w:spacing w:before="60" w:after="60"/>
              <w:jc w:val="center"/>
              <w:rPr>
                <w:sz w:val="22"/>
                <w:szCs w:val="22"/>
              </w:rPr>
            </w:pPr>
            <w:r w:rsidRPr="00582D17">
              <w:rPr>
                <w:sz w:val="22"/>
                <w:szCs w:val="22"/>
              </w:rPr>
              <w:t>M008</w:t>
            </w:r>
          </w:p>
        </w:tc>
        <w:tc>
          <w:tcPr>
            <w:tcW w:w="0" w:type="auto"/>
            <w:vAlign w:val="center"/>
          </w:tcPr>
          <w:p w14:paraId="64C1379C" w14:textId="77777777" w:rsidR="008E2F96" w:rsidRPr="00582D17" w:rsidRDefault="008E2F96" w:rsidP="00F628A7">
            <w:pPr>
              <w:spacing w:before="60" w:after="60"/>
              <w:jc w:val="center"/>
              <w:rPr>
                <w:sz w:val="22"/>
                <w:szCs w:val="22"/>
              </w:rPr>
            </w:pPr>
            <w:r w:rsidRPr="00582D17">
              <w:rPr>
                <w:sz w:val="22"/>
                <w:szCs w:val="22"/>
              </w:rPr>
              <w:t>S027</w:t>
            </w:r>
          </w:p>
        </w:tc>
      </w:tr>
      <w:tr w:rsidR="008E2F96" w:rsidRPr="0050469B" w14:paraId="3D66A7AE" w14:textId="77777777" w:rsidTr="00582D17">
        <w:tc>
          <w:tcPr>
            <w:tcW w:w="0" w:type="auto"/>
            <w:vAlign w:val="center"/>
          </w:tcPr>
          <w:p w14:paraId="22D88CE4" w14:textId="77777777" w:rsidR="008E2F96" w:rsidRPr="00582D17" w:rsidRDefault="008E2F96" w:rsidP="00F628A7">
            <w:pPr>
              <w:spacing w:before="60" w:after="60"/>
              <w:jc w:val="center"/>
              <w:rPr>
                <w:sz w:val="22"/>
                <w:szCs w:val="22"/>
              </w:rPr>
            </w:pPr>
            <w:r w:rsidRPr="00582D17">
              <w:rPr>
                <w:sz w:val="22"/>
                <w:szCs w:val="22"/>
              </w:rPr>
              <w:t>654</w:t>
            </w:r>
          </w:p>
        </w:tc>
        <w:tc>
          <w:tcPr>
            <w:tcW w:w="0" w:type="auto"/>
            <w:vAlign w:val="center"/>
          </w:tcPr>
          <w:p w14:paraId="68A1DB7F" w14:textId="77777777" w:rsidR="008E2F96" w:rsidRPr="00582D17" w:rsidRDefault="008E2F96" w:rsidP="00F628A7">
            <w:pPr>
              <w:spacing w:before="60" w:after="60"/>
              <w:jc w:val="center"/>
              <w:rPr>
                <w:sz w:val="22"/>
                <w:szCs w:val="22"/>
              </w:rPr>
            </w:pPr>
            <w:r w:rsidRPr="00582D17">
              <w:rPr>
                <w:sz w:val="22"/>
                <w:szCs w:val="22"/>
              </w:rPr>
              <w:t>M008</w:t>
            </w:r>
          </w:p>
        </w:tc>
        <w:tc>
          <w:tcPr>
            <w:tcW w:w="0" w:type="auto"/>
            <w:vAlign w:val="center"/>
          </w:tcPr>
          <w:p w14:paraId="246E7AB8" w14:textId="77777777" w:rsidR="008E2F96" w:rsidRPr="00582D17" w:rsidRDefault="008E2F96" w:rsidP="00F628A7">
            <w:pPr>
              <w:spacing w:before="60" w:after="60"/>
              <w:jc w:val="center"/>
              <w:rPr>
                <w:sz w:val="22"/>
                <w:szCs w:val="22"/>
              </w:rPr>
            </w:pPr>
            <w:r w:rsidRPr="00582D17">
              <w:rPr>
                <w:sz w:val="22"/>
                <w:szCs w:val="22"/>
              </w:rPr>
              <w:t>S028</w:t>
            </w:r>
          </w:p>
        </w:tc>
      </w:tr>
      <w:tr w:rsidR="008E2F96" w:rsidRPr="0050469B" w14:paraId="3A6C1E4A" w14:textId="77777777" w:rsidTr="00582D17">
        <w:tc>
          <w:tcPr>
            <w:tcW w:w="0" w:type="auto"/>
            <w:vAlign w:val="center"/>
          </w:tcPr>
          <w:p w14:paraId="263B98F3" w14:textId="77777777" w:rsidR="008E2F96" w:rsidRPr="00582D17" w:rsidRDefault="008E2F96" w:rsidP="00F628A7">
            <w:pPr>
              <w:spacing w:before="60" w:after="60"/>
              <w:jc w:val="center"/>
              <w:rPr>
                <w:sz w:val="22"/>
                <w:szCs w:val="22"/>
              </w:rPr>
            </w:pPr>
            <w:r w:rsidRPr="00582D17">
              <w:rPr>
                <w:sz w:val="22"/>
                <w:szCs w:val="22"/>
              </w:rPr>
              <w:t>655</w:t>
            </w:r>
          </w:p>
        </w:tc>
        <w:tc>
          <w:tcPr>
            <w:tcW w:w="0" w:type="auto"/>
            <w:vAlign w:val="center"/>
          </w:tcPr>
          <w:p w14:paraId="57677AD7" w14:textId="77777777" w:rsidR="008E2F96" w:rsidRPr="00582D17" w:rsidRDefault="008E2F96" w:rsidP="00F628A7">
            <w:pPr>
              <w:spacing w:before="60" w:after="60"/>
              <w:jc w:val="center"/>
              <w:rPr>
                <w:sz w:val="22"/>
                <w:szCs w:val="22"/>
              </w:rPr>
            </w:pPr>
            <w:r w:rsidRPr="00582D17">
              <w:rPr>
                <w:sz w:val="22"/>
                <w:szCs w:val="22"/>
              </w:rPr>
              <w:t>M008</w:t>
            </w:r>
          </w:p>
        </w:tc>
        <w:tc>
          <w:tcPr>
            <w:tcW w:w="0" w:type="auto"/>
            <w:vAlign w:val="center"/>
          </w:tcPr>
          <w:p w14:paraId="37E07EC5" w14:textId="77777777" w:rsidR="008E2F96" w:rsidRPr="00582D17" w:rsidRDefault="008E2F96" w:rsidP="00F628A7">
            <w:pPr>
              <w:spacing w:before="60" w:after="60"/>
              <w:jc w:val="center"/>
              <w:rPr>
                <w:sz w:val="22"/>
                <w:szCs w:val="22"/>
              </w:rPr>
            </w:pPr>
            <w:r w:rsidRPr="00582D17">
              <w:rPr>
                <w:sz w:val="22"/>
                <w:szCs w:val="22"/>
              </w:rPr>
              <w:t>S029</w:t>
            </w:r>
          </w:p>
        </w:tc>
      </w:tr>
      <w:tr w:rsidR="008E2F96" w:rsidRPr="0050469B" w14:paraId="00FBC48E" w14:textId="77777777" w:rsidTr="00582D17">
        <w:tc>
          <w:tcPr>
            <w:tcW w:w="0" w:type="auto"/>
            <w:vAlign w:val="center"/>
          </w:tcPr>
          <w:p w14:paraId="60D2C4BD" w14:textId="77777777" w:rsidR="008E2F96" w:rsidRPr="00582D17" w:rsidRDefault="008E2F96" w:rsidP="00F628A7">
            <w:pPr>
              <w:spacing w:before="60" w:after="60"/>
              <w:jc w:val="center"/>
              <w:rPr>
                <w:sz w:val="22"/>
                <w:szCs w:val="22"/>
              </w:rPr>
            </w:pPr>
            <w:r w:rsidRPr="00582D17">
              <w:rPr>
                <w:sz w:val="22"/>
                <w:szCs w:val="22"/>
              </w:rPr>
              <w:t>656</w:t>
            </w:r>
          </w:p>
        </w:tc>
        <w:tc>
          <w:tcPr>
            <w:tcW w:w="0" w:type="auto"/>
            <w:vAlign w:val="center"/>
          </w:tcPr>
          <w:p w14:paraId="10D267EC" w14:textId="77777777" w:rsidR="008E2F96" w:rsidRPr="00582D17" w:rsidRDefault="008E2F96" w:rsidP="00F628A7">
            <w:pPr>
              <w:spacing w:before="60" w:after="60"/>
              <w:jc w:val="center"/>
              <w:rPr>
                <w:sz w:val="22"/>
                <w:szCs w:val="22"/>
              </w:rPr>
            </w:pPr>
            <w:r w:rsidRPr="00582D17">
              <w:rPr>
                <w:sz w:val="22"/>
                <w:szCs w:val="22"/>
              </w:rPr>
              <w:t>M009</w:t>
            </w:r>
          </w:p>
        </w:tc>
        <w:tc>
          <w:tcPr>
            <w:tcW w:w="0" w:type="auto"/>
            <w:vAlign w:val="center"/>
          </w:tcPr>
          <w:p w14:paraId="72E9735E" w14:textId="77777777" w:rsidR="008E2F96" w:rsidRPr="00582D17" w:rsidRDefault="008E2F96" w:rsidP="00F628A7">
            <w:pPr>
              <w:spacing w:before="60" w:after="60"/>
              <w:jc w:val="center"/>
              <w:rPr>
                <w:sz w:val="22"/>
                <w:szCs w:val="22"/>
              </w:rPr>
            </w:pPr>
            <w:r w:rsidRPr="00582D17">
              <w:rPr>
                <w:sz w:val="22"/>
                <w:szCs w:val="22"/>
              </w:rPr>
              <w:t>S030</w:t>
            </w:r>
          </w:p>
        </w:tc>
      </w:tr>
      <w:tr w:rsidR="008E2F96" w:rsidRPr="0050469B" w14:paraId="7C04903F" w14:textId="77777777" w:rsidTr="00582D17">
        <w:tc>
          <w:tcPr>
            <w:tcW w:w="0" w:type="auto"/>
            <w:vAlign w:val="center"/>
          </w:tcPr>
          <w:p w14:paraId="55B0222C" w14:textId="77777777" w:rsidR="008E2F96" w:rsidRPr="00582D17" w:rsidRDefault="008E2F96" w:rsidP="00F628A7">
            <w:pPr>
              <w:spacing w:before="60" w:after="60"/>
              <w:jc w:val="center"/>
              <w:rPr>
                <w:sz w:val="22"/>
                <w:szCs w:val="22"/>
              </w:rPr>
            </w:pPr>
            <w:r w:rsidRPr="00582D17">
              <w:rPr>
                <w:sz w:val="22"/>
                <w:szCs w:val="22"/>
              </w:rPr>
              <w:t>657</w:t>
            </w:r>
          </w:p>
        </w:tc>
        <w:tc>
          <w:tcPr>
            <w:tcW w:w="0" w:type="auto"/>
            <w:vAlign w:val="center"/>
          </w:tcPr>
          <w:p w14:paraId="611BE0BA" w14:textId="77777777" w:rsidR="008E2F96" w:rsidRPr="00582D17" w:rsidRDefault="008E2F96" w:rsidP="00F628A7">
            <w:pPr>
              <w:spacing w:before="60" w:after="60"/>
              <w:jc w:val="center"/>
              <w:rPr>
                <w:sz w:val="22"/>
                <w:szCs w:val="22"/>
              </w:rPr>
            </w:pPr>
            <w:r w:rsidRPr="00582D17">
              <w:rPr>
                <w:sz w:val="22"/>
                <w:szCs w:val="22"/>
              </w:rPr>
              <w:t>M009</w:t>
            </w:r>
          </w:p>
        </w:tc>
        <w:tc>
          <w:tcPr>
            <w:tcW w:w="0" w:type="auto"/>
            <w:vAlign w:val="center"/>
          </w:tcPr>
          <w:p w14:paraId="058936B6" w14:textId="77777777" w:rsidR="008E2F96" w:rsidRPr="00582D17" w:rsidRDefault="008E2F96" w:rsidP="00F628A7">
            <w:pPr>
              <w:spacing w:before="60" w:after="60"/>
              <w:jc w:val="center"/>
              <w:rPr>
                <w:sz w:val="22"/>
                <w:szCs w:val="22"/>
              </w:rPr>
            </w:pPr>
            <w:r w:rsidRPr="00582D17">
              <w:rPr>
                <w:sz w:val="22"/>
                <w:szCs w:val="22"/>
              </w:rPr>
              <w:t>S031</w:t>
            </w:r>
          </w:p>
        </w:tc>
      </w:tr>
      <w:tr w:rsidR="008E2F96" w:rsidRPr="0050469B" w14:paraId="2E7FC7C8" w14:textId="77777777" w:rsidTr="00582D17">
        <w:tc>
          <w:tcPr>
            <w:tcW w:w="0" w:type="auto"/>
            <w:vAlign w:val="center"/>
          </w:tcPr>
          <w:p w14:paraId="561EC090" w14:textId="77777777" w:rsidR="008E2F96" w:rsidRPr="00582D17" w:rsidRDefault="008E2F96" w:rsidP="00F628A7">
            <w:pPr>
              <w:spacing w:before="60" w:after="60"/>
              <w:jc w:val="center"/>
              <w:rPr>
                <w:sz w:val="22"/>
                <w:szCs w:val="22"/>
              </w:rPr>
            </w:pPr>
            <w:r w:rsidRPr="00582D17">
              <w:rPr>
                <w:sz w:val="22"/>
                <w:szCs w:val="22"/>
              </w:rPr>
              <w:t>658</w:t>
            </w:r>
          </w:p>
        </w:tc>
        <w:tc>
          <w:tcPr>
            <w:tcW w:w="0" w:type="auto"/>
            <w:vAlign w:val="center"/>
          </w:tcPr>
          <w:p w14:paraId="74CE41EE" w14:textId="77777777" w:rsidR="008E2F96" w:rsidRPr="00582D17" w:rsidRDefault="008E2F96" w:rsidP="00F628A7">
            <w:pPr>
              <w:spacing w:before="60" w:after="60"/>
              <w:jc w:val="center"/>
              <w:rPr>
                <w:sz w:val="22"/>
                <w:szCs w:val="22"/>
              </w:rPr>
            </w:pPr>
            <w:r w:rsidRPr="00582D17">
              <w:rPr>
                <w:sz w:val="22"/>
                <w:szCs w:val="22"/>
              </w:rPr>
              <w:t>M009</w:t>
            </w:r>
          </w:p>
        </w:tc>
        <w:tc>
          <w:tcPr>
            <w:tcW w:w="0" w:type="auto"/>
            <w:vAlign w:val="center"/>
          </w:tcPr>
          <w:p w14:paraId="27C43DB3" w14:textId="77777777" w:rsidR="008E2F96" w:rsidRPr="00582D17" w:rsidRDefault="008E2F96" w:rsidP="00F628A7">
            <w:pPr>
              <w:spacing w:before="60" w:after="60"/>
              <w:jc w:val="center"/>
              <w:rPr>
                <w:sz w:val="22"/>
                <w:szCs w:val="22"/>
              </w:rPr>
            </w:pPr>
            <w:r w:rsidRPr="00582D17">
              <w:rPr>
                <w:sz w:val="22"/>
                <w:szCs w:val="22"/>
              </w:rPr>
              <w:t>S032</w:t>
            </w:r>
          </w:p>
        </w:tc>
      </w:tr>
      <w:tr w:rsidR="008E2F96" w:rsidRPr="0050469B" w14:paraId="2262F171" w14:textId="77777777" w:rsidTr="00582D17">
        <w:tc>
          <w:tcPr>
            <w:tcW w:w="0" w:type="auto"/>
            <w:vAlign w:val="center"/>
          </w:tcPr>
          <w:p w14:paraId="77200FA1" w14:textId="77777777" w:rsidR="008E2F96" w:rsidRPr="00582D17" w:rsidRDefault="008E2F96" w:rsidP="00F628A7">
            <w:pPr>
              <w:spacing w:before="60" w:after="60"/>
              <w:jc w:val="center"/>
              <w:rPr>
                <w:sz w:val="22"/>
                <w:szCs w:val="22"/>
              </w:rPr>
            </w:pPr>
            <w:r w:rsidRPr="00582D17">
              <w:rPr>
                <w:sz w:val="22"/>
                <w:szCs w:val="22"/>
              </w:rPr>
              <w:t>659</w:t>
            </w:r>
          </w:p>
        </w:tc>
        <w:tc>
          <w:tcPr>
            <w:tcW w:w="0" w:type="auto"/>
            <w:vAlign w:val="center"/>
          </w:tcPr>
          <w:p w14:paraId="24049ABC" w14:textId="77777777" w:rsidR="008E2F96" w:rsidRPr="00582D17" w:rsidRDefault="008E2F96" w:rsidP="00F628A7">
            <w:pPr>
              <w:spacing w:before="60" w:after="60"/>
              <w:jc w:val="center"/>
              <w:rPr>
                <w:sz w:val="22"/>
                <w:szCs w:val="22"/>
              </w:rPr>
            </w:pPr>
            <w:r w:rsidRPr="00582D17">
              <w:rPr>
                <w:sz w:val="22"/>
                <w:szCs w:val="22"/>
              </w:rPr>
              <w:t>M009</w:t>
            </w:r>
          </w:p>
        </w:tc>
        <w:tc>
          <w:tcPr>
            <w:tcW w:w="0" w:type="auto"/>
            <w:vAlign w:val="center"/>
          </w:tcPr>
          <w:p w14:paraId="5FB0F2E4" w14:textId="77777777" w:rsidR="008E2F96" w:rsidRPr="00582D17" w:rsidRDefault="008E2F96" w:rsidP="00F628A7">
            <w:pPr>
              <w:spacing w:before="60" w:after="60"/>
              <w:jc w:val="center"/>
              <w:rPr>
                <w:sz w:val="22"/>
                <w:szCs w:val="22"/>
              </w:rPr>
            </w:pPr>
            <w:r w:rsidRPr="00582D17">
              <w:rPr>
                <w:sz w:val="22"/>
                <w:szCs w:val="22"/>
              </w:rPr>
              <w:t>S033</w:t>
            </w:r>
          </w:p>
        </w:tc>
      </w:tr>
      <w:tr w:rsidR="008E2F96" w:rsidRPr="0050469B" w14:paraId="293F15F5" w14:textId="77777777" w:rsidTr="00582D17">
        <w:tc>
          <w:tcPr>
            <w:tcW w:w="0" w:type="auto"/>
            <w:vAlign w:val="center"/>
          </w:tcPr>
          <w:p w14:paraId="48D54302" w14:textId="77777777" w:rsidR="008E2F96" w:rsidRPr="00582D17" w:rsidRDefault="008E2F96" w:rsidP="00F628A7">
            <w:pPr>
              <w:spacing w:before="60" w:after="60"/>
              <w:jc w:val="center"/>
              <w:rPr>
                <w:sz w:val="22"/>
                <w:szCs w:val="22"/>
              </w:rPr>
            </w:pPr>
            <w:r w:rsidRPr="00582D17">
              <w:rPr>
                <w:sz w:val="22"/>
                <w:szCs w:val="22"/>
              </w:rPr>
              <w:t>660</w:t>
            </w:r>
          </w:p>
        </w:tc>
        <w:tc>
          <w:tcPr>
            <w:tcW w:w="0" w:type="auto"/>
            <w:vAlign w:val="center"/>
          </w:tcPr>
          <w:p w14:paraId="38787E17" w14:textId="77777777" w:rsidR="008E2F96" w:rsidRPr="00582D17" w:rsidRDefault="008E2F96" w:rsidP="00F628A7">
            <w:pPr>
              <w:spacing w:before="60" w:after="60"/>
              <w:jc w:val="center"/>
              <w:rPr>
                <w:sz w:val="22"/>
                <w:szCs w:val="22"/>
              </w:rPr>
            </w:pPr>
            <w:r w:rsidRPr="00582D17">
              <w:rPr>
                <w:sz w:val="22"/>
                <w:szCs w:val="22"/>
              </w:rPr>
              <w:t>M010</w:t>
            </w:r>
          </w:p>
        </w:tc>
        <w:tc>
          <w:tcPr>
            <w:tcW w:w="0" w:type="auto"/>
            <w:vAlign w:val="center"/>
          </w:tcPr>
          <w:p w14:paraId="018A1472" w14:textId="77777777" w:rsidR="008E2F96" w:rsidRPr="00582D17" w:rsidRDefault="008E2F96" w:rsidP="00F628A7">
            <w:pPr>
              <w:spacing w:before="60" w:after="60"/>
              <w:jc w:val="center"/>
              <w:rPr>
                <w:sz w:val="22"/>
                <w:szCs w:val="22"/>
              </w:rPr>
            </w:pPr>
            <w:r w:rsidRPr="00582D17">
              <w:rPr>
                <w:sz w:val="22"/>
                <w:szCs w:val="22"/>
              </w:rPr>
              <w:t>S034</w:t>
            </w:r>
          </w:p>
        </w:tc>
      </w:tr>
      <w:tr w:rsidR="008E2F96" w:rsidRPr="0050469B" w14:paraId="5ABD4AB6" w14:textId="77777777" w:rsidTr="00582D17">
        <w:tc>
          <w:tcPr>
            <w:tcW w:w="0" w:type="auto"/>
            <w:vAlign w:val="center"/>
          </w:tcPr>
          <w:p w14:paraId="743A28DA" w14:textId="77777777" w:rsidR="008E2F96" w:rsidRPr="00582D17" w:rsidRDefault="008E2F96" w:rsidP="00F628A7">
            <w:pPr>
              <w:spacing w:before="60" w:after="60"/>
              <w:jc w:val="center"/>
              <w:rPr>
                <w:sz w:val="22"/>
                <w:szCs w:val="22"/>
              </w:rPr>
            </w:pPr>
            <w:r w:rsidRPr="00582D17">
              <w:rPr>
                <w:sz w:val="22"/>
                <w:szCs w:val="22"/>
              </w:rPr>
              <w:t>661</w:t>
            </w:r>
          </w:p>
        </w:tc>
        <w:tc>
          <w:tcPr>
            <w:tcW w:w="0" w:type="auto"/>
            <w:vAlign w:val="center"/>
          </w:tcPr>
          <w:p w14:paraId="763E1829" w14:textId="77777777" w:rsidR="008E2F96" w:rsidRPr="00582D17" w:rsidRDefault="008E2F96" w:rsidP="00F628A7">
            <w:pPr>
              <w:spacing w:before="60" w:after="60"/>
              <w:jc w:val="center"/>
              <w:rPr>
                <w:sz w:val="22"/>
                <w:szCs w:val="22"/>
              </w:rPr>
            </w:pPr>
            <w:r w:rsidRPr="00582D17">
              <w:rPr>
                <w:sz w:val="22"/>
                <w:szCs w:val="22"/>
              </w:rPr>
              <w:t>M010</w:t>
            </w:r>
          </w:p>
        </w:tc>
        <w:tc>
          <w:tcPr>
            <w:tcW w:w="0" w:type="auto"/>
            <w:vAlign w:val="center"/>
          </w:tcPr>
          <w:p w14:paraId="4731C0C6" w14:textId="77777777" w:rsidR="008E2F96" w:rsidRPr="00582D17" w:rsidRDefault="008E2F96" w:rsidP="00F628A7">
            <w:pPr>
              <w:spacing w:before="60" w:after="60"/>
              <w:jc w:val="center"/>
              <w:rPr>
                <w:sz w:val="22"/>
                <w:szCs w:val="22"/>
              </w:rPr>
            </w:pPr>
            <w:r w:rsidRPr="00582D17">
              <w:rPr>
                <w:sz w:val="22"/>
                <w:szCs w:val="22"/>
              </w:rPr>
              <w:t>S035</w:t>
            </w:r>
          </w:p>
        </w:tc>
      </w:tr>
      <w:tr w:rsidR="008E2F96" w:rsidRPr="0050469B" w14:paraId="24840DE3" w14:textId="77777777" w:rsidTr="00582D17">
        <w:tc>
          <w:tcPr>
            <w:tcW w:w="0" w:type="auto"/>
            <w:vAlign w:val="center"/>
          </w:tcPr>
          <w:p w14:paraId="2AE81FB4" w14:textId="77777777" w:rsidR="008E2F96" w:rsidRPr="00582D17" w:rsidRDefault="008E2F96" w:rsidP="00F628A7">
            <w:pPr>
              <w:spacing w:before="60" w:after="60"/>
              <w:jc w:val="center"/>
              <w:rPr>
                <w:sz w:val="22"/>
                <w:szCs w:val="22"/>
              </w:rPr>
            </w:pPr>
            <w:r w:rsidRPr="00582D17">
              <w:rPr>
                <w:sz w:val="22"/>
                <w:szCs w:val="22"/>
              </w:rPr>
              <w:t>662</w:t>
            </w:r>
          </w:p>
        </w:tc>
        <w:tc>
          <w:tcPr>
            <w:tcW w:w="0" w:type="auto"/>
            <w:vAlign w:val="center"/>
          </w:tcPr>
          <w:p w14:paraId="26151256" w14:textId="77777777" w:rsidR="008E2F96" w:rsidRPr="00582D17" w:rsidRDefault="008E2F96" w:rsidP="00F628A7">
            <w:pPr>
              <w:spacing w:before="60" w:after="60"/>
              <w:jc w:val="center"/>
              <w:rPr>
                <w:sz w:val="22"/>
                <w:szCs w:val="22"/>
              </w:rPr>
            </w:pPr>
            <w:r w:rsidRPr="00582D17">
              <w:rPr>
                <w:sz w:val="22"/>
                <w:szCs w:val="22"/>
              </w:rPr>
              <w:t>M010</w:t>
            </w:r>
          </w:p>
        </w:tc>
        <w:tc>
          <w:tcPr>
            <w:tcW w:w="0" w:type="auto"/>
            <w:vAlign w:val="center"/>
          </w:tcPr>
          <w:p w14:paraId="116D2DD5" w14:textId="77777777" w:rsidR="008E2F96" w:rsidRPr="00582D17" w:rsidRDefault="008E2F96" w:rsidP="00F628A7">
            <w:pPr>
              <w:spacing w:before="60" w:after="60"/>
              <w:jc w:val="center"/>
              <w:rPr>
                <w:sz w:val="22"/>
                <w:szCs w:val="22"/>
              </w:rPr>
            </w:pPr>
            <w:r w:rsidRPr="00582D17">
              <w:rPr>
                <w:sz w:val="22"/>
                <w:szCs w:val="22"/>
              </w:rPr>
              <w:t>S036</w:t>
            </w:r>
          </w:p>
        </w:tc>
      </w:tr>
      <w:tr w:rsidR="008E2F96" w:rsidRPr="0050469B" w14:paraId="1664FBD9" w14:textId="77777777" w:rsidTr="00582D17">
        <w:tc>
          <w:tcPr>
            <w:tcW w:w="0" w:type="auto"/>
            <w:vAlign w:val="center"/>
          </w:tcPr>
          <w:p w14:paraId="79157835" w14:textId="77777777" w:rsidR="008E2F96" w:rsidRPr="00582D17" w:rsidRDefault="008E2F96" w:rsidP="00F628A7">
            <w:pPr>
              <w:spacing w:before="60" w:after="60"/>
              <w:jc w:val="center"/>
              <w:rPr>
                <w:sz w:val="22"/>
                <w:szCs w:val="22"/>
              </w:rPr>
            </w:pPr>
            <w:r w:rsidRPr="00582D17">
              <w:rPr>
                <w:sz w:val="22"/>
                <w:szCs w:val="22"/>
              </w:rPr>
              <w:t>663</w:t>
            </w:r>
          </w:p>
        </w:tc>
        <w:tc>
          <w:tcPr>
            <w:tcW w:w="0" w:type="auto"/>
            <w:vAlign w:val="center"/>
          </w:tcPr>
          <w:p w14:paraId="47B172AE" w14:textId="77777777" w:rsidR="008E2F96" w:rsidRPr="00582D17" w:rsidRDefault="008E2F96" w:rsidP="00F628A7">
            <w:pPr>
              <w:spacing w:before="60" w:after="60"/>
              <w:jc w:val="center"/>
              <w:rPr>
                <w:sz w:val="22"/>
                <w:szCs w:val="22"/>
              </w:rPr>
            </w:pPr>
            <w:r w:rsidRPr="00582D17">
              <w:rPr>
                <w:sz w:val="22"/>
                <w:szCs w:val="22"/>
              </w:rPr>
              <w:t>M010</w:t>
            </w:r>
          </w:p>
        </w:tc>
        <w:tc>
          <w:tcPr>
            <w:tcW w:w="0" w:type="auto"/>
            <w:vAlign w:val="center"/>
          </w:tcPr>
          <w:p w14:paraId="7D894690" w14:textId="77777777" w:rsidR="008E2F96" w:rsidRPr="00582D17" w:rsidRDefault="008E2F96" w:rsidP="00F628A7">
            <w:pPr>
              <w:spacing w:before="60" w:after="60"/>
              <w:jc w:val="center"/>
              <w:rPr>
                <w:sz w:val="22"/>
                <w:szCs w:val="22"/>
              </w:rPr>
            </w:pPr>
            <w:r w:rsidRPr="00582D17">
              <w:rPr>
                <w:sz w:val="22"/>
                <w:szCs w:val="22"/>
              </w:rPr>
              <w:t>S037</w:t>
            </w:r>
          </w:p>
        </w:tc>
      </w:tr>
      <w:tr w:rsidR="008E2F96" w:rsidRPr="0050469B" w14:paraId="37FC3907" w14:textId="77777777" w:rsidTr="00582D17">
        <w:tc>
          <w:tcPr>
            <w:tcW w:w="0" w:type="auto"/>
            <w:vAlign w:val="center"/>
          </w:tcPr>
          <w:p w14:paraId="3B1E7F49" w14:textId="77777777" w:rsidR="008E2F96" w:rsidRPr="00582D17" w:rsidRDefault="008E2F96" w:rsidP="00F628A7">
            <w:pPr>
              <w:spacing w:before="60" w:after="60"/>
              <w:jc w:val="center"/>
              <w:rPr>
                <w:sz w:val="22"/>
                <w:szCs w:val="22"/>
              </w:rPr>
            </w:pPr>
            <w:r w:rsidRPr="00582D17">
              <w:rPr>
                <w:sz w:val="22"/>
                <w:szCs w:val="22"/>
              </w:rPr>
              <w:t>664</w:t>
            </w:r>
          </w:p>
        </w:tc>
        <w:tc>
          <w:tcPr>
            <w:tcW w:w="0" w:type="auto"/>
            <w:vAlign w:val="center"/>
          </w:tcPr>
          <w:p w14:paraId="1C05E9FD" w14:textId="77777777" w:rsidR="008E2F96" w:rsidRPr="00582D17" w:rsidRDefault="008E2F96" w:rsidP="00F628A7">
            <w:pPr>
              <w:spacing w:before="60" w:after="60"/>
              <w:jc w:val="center"/>
              <w:rPr>
                <w:sz w:val="22"/>
                <w:szCs w:val="22"/>
              </w:rPr>
            </w:pPr>
            <w:r w:rsidRPr="00582D17">
              <w:rPr>
                <w:sz w:val="22"/>
                <w:szCs w:val="22"/>
              </w:rPr>
              <w:t>M011</w:t>
            </w:r>
          </w:p>
        </w:tc>
        <w:tc>
          <w:tcPr>
            <w:tcW w:w="0" w:type="auto"/>
            <w:vAlign w:val="center"/>
          </w:tcPr>
          <w:p w14:paraId="29EE59EA" w14:textId="77777777" w:rsidR="008E2F96" w:rsidRPr="00582D17" w:rsidRDefault="008E2F96" w:rsidP="00F628A7">
            <w:pPr>
              <w:spacing w:before="60" w:after="60"/>
              <w:jc w:val="center"/>
              <w:rPr>
                <w:sz w:val="22"/>
                <w:szCs w:val="22"/>
              </w:rPr>
            </w:pPr>
            <w:r w:rsidRPr="00582D17">
              <w:rPr>
                <w:sz w:val="22"/>
                <w:szCs w:val="22"/>
              </w:rPr>
              <w:t>S038</w:t>
            </w:r>
          </w:p>
        </w:tc>
      </w:tr>
      <w:tr w:rsidR="008E2F96" w:rsidRPr="0050469B" w14:paraId="37682F48" w14:textId="77777777" w:rsidTr="00582D17">
        <w:tc>
          <w:tcPr>
            <w:tcW w:w="0" w:type="auto"/>
            <w:vAlign w:val="center"/>
          </w:tcPr>
          <w:p w14:paraId="6224A545" w14:textId="77777777" w:rsidR="008E2F96" w:rsidRPr="00582D17" w:rsidRDefault="008E2F96" w:rsidP="00F628A7">
            <w:pPr>
              <w:spacing w:before="60" w:after="60"/>
              <w:jc w:val="center"/>
              <w:rPr>
                <w:sz w:val="22"/>
                <w:szCs w:val="22"/>
              </w:rPr>
            </w:pPr>
            <w:r w:rsidRPr="00582D17">
              <w:rPr>
                <w:sz w:val="22"/>
                <w:szCs w:val="22"/>
              </w:rPr>
              <w:t>665</w:t>
            </w:r>
          </w:p>
        </w:tc>
        <w:tc>
          <w:tcPr>
            <w:tcW w:w="0" w:type="auto"/>
            <w:vAlign w:val="center"/>
          </w:tcPr>
          <w:p w14:paraId="32E53F34" w14:textId="77777777" w:rsidR="008E2F96" w:rsidRPr="00582D17" w:rsidRDefault="008E2F96" w:rsidP="00F628A7">
            <w:pPr>
              <w:spacing w:before="60" w:after="60"/>
              <w:jc w:val="center"/>
              <w:rPr>
                <w:sz w:val="22"/>
                <w:szCs w:val="22"/>
              </w:rPr>
            </w:pPr>
            <w:r w:rsidRPr="00582D17">
              <w:rPr>
                <w:sz w:val="22"/>
                <w:szCs w:val="22"/>
              </w:rPr>
              <w:t>M011</w:t>
            </w:r>
          </w:p>
        </w:tc>
        <w:tc>
          <w:tcPr>
            <w:tcW w:w="0" w:type="auto"/>
            <w:vAlign w:val="center"/>
          </w:tcPr>
          <w:p w14:paraId="1FB68064" w14:textId="77777777" w:rsidR="008E2F96" w:rsidRPr="00582D17" w:rsidRDefault="008E2F96" w:rsidP="00F628A7">
            <w:pPr>
              <w:spacing w:before="60" w:after="60"/>
              <w:jc w:val="center"/>
              <w:rPr>
                <w:sz w:val="22"/>
                <w:szCs w:val="22"/>
              </w:rPr>
            </w:pPr>
            <w:r w:rsidRPr="00582D17">
              <w:rPr>
                <w:sz w:val="22"/>
                <w:szCs w:val="22"/>
              </w:rPr>
              <w:t>S039</w:t>
            </w:r>
          </w:p>
        </w:tc>
      </w:tr>
      <w:tr w:rsidR="008E2F96" w:rsidRPr="0050469B" w14:paraId="49F9545F" w14:textId="77777777" w:rsidTr="00582D17">
        <w:tc>
          <w:tcPr>
            <w:tcW w:w="0" w:type="auto"/>
            <w:vAlign w:val="center"/>
          </w:tcPr>
          <w:p w14:paraId="32EAA46A" w14:textId="77777777" w:rsidR="008E2F96" w:rsidRPr="00582D17" w:rsidRDefault="008E2F96" w:rsidP="00F628A7">
            <w:pPr>
              <w:spacing w:before="60" w:after="60"/>
              <w:jc w:val="center"/>
              <w:rPr>
                <w:sz w:val="22"/>
                <w:szCs w:val="22"/>
              </w:rPr>
            </w:pPr>
            <w:r w:rsidRPr="00582D17">
              <w:rPr>
                <w:sz w:val="22"/>
                <w:szCs w:val="22"/>
              </w:rPr>
              <w:t>666</w:t>
            </w:r>
          </w:p>
        </w:tc>
        <w:tc>
          <w:tcPr>
            <w:tcW w:w="0" w:type="auto"/>
            <w:vAlign w:val="center"/>
          </w:tcPr>
          <w:p w14:paraId="6EB24661" w14:textId="77777777" w:rsidR="008E2F96" w:rsidRPr="00582D17" w:rsidRDefault="008E2F96" w:rsidP="00F628A7">
            <w:pPr>
              <w:spacing w:before="60" w:after="60"/>
              <w:jc w:val="center"/>
              <w:rPr>
                <w:sz w:val="22"/>
                <w:szCs w:val="22"/>
              </w:rPr>
            </w:pPr>
            <w:r w:rsidRPr="00582D17">
              <w:rPr>
                <w:sz w:val="22"/>
                <w:szCs w:val="22"/>
              </w:rPr>
              <w:t>M011</w:t>
            </w:r>
          </w:p>
        </w:tc>
        <w:tc>
          <w:tcPr>
            <w:tcW w:w="0" w:type="auto"/>
            <w:vAlign w:val="center"/>
          </w:tcPr>
          <w:p w14:paraId="4842E934" w14:textId="77777777" w:rsidR="008E2F96" w:rsidRPr="00582D17" w:rsidRDefault="008E2F96" w:rsidP="00F628A7">
            <w:pPr>
              <w:spacing w:before="60" w:after="60"/>
              <w:jc w:val="center"/>
              <w:rPr>
                <w:sz w:val="22"/>
                <w:szCs w:val="22"/>
              </w:rPr>
            </w:pPr>
            <w:r w:rsidRPr="00582D17">
              <w:rPr>
                <w:sz w:val="22"/>
                <w:szCs w:val="22"/>
              </w:rPr>
              <w:t>S040</w:t>
            </w:r>
          </w:p>
        </w:tc>
      </w:tr>
      <w:tr w:rsidR="008E2F96" w:rsidRPr="0050469B" w14:paraId="1B9E13A3" w14:textId="77777777" w:rsidTr="00582D17">
        <w:tc>
          <w:tcPr>
            <w:tcW w:w="0" w:type="auto"/>
            <w:vAlign w:val="center"/>
          </w:tcPr>
          <w:p w14:paraId="7D268A3D" w14:textId="77777777" w:rsidR="008E2F96" w:rsidRPr="00582D17" w:rsidRDefault="008E2F96" w:rsidP="00F628A7">
            <w:pPr>
              <w:spacing w:before="60" w:after="60"/>
              <w:jc w:val="center"/>
              <w:rPr>
                <w:sz w:val="22"/>
                <w:szCs w:val="22"/>
              </w:rPr>
            </w:pPr>
            <w:r w:rsidRPr="00582D17">
              <w:rPr>
                <w:sz w:val="22"/>
                <w:szCs w:val="22"/>
              </w:rPr>
              <w:t>667</w:t>
            </w:r>
          </w:p>
        </w:tc>
        <w:tc>
          <w:tcPr>
            <w:tcW w:w="0" w:type="auto"/>
            <w:vAlign w:val="center"/>
          </w:tcPr>
          <w:p w14:paraId="4A923C2C" w14:textId="77777777" w:rsidR="008E2F96" w:rsidRPr="00582D17" w:rsidRDefault="008E2F96" w:rsidP="00F628A7">
            <w:pPr>
              <w:spacing w:before="60" w:after="60"/>
              <w:jc w:val="center"/>
              <w:rPr>
                <w:sz w:val="22"/>
                <w:szCs w:val="22"/>
              </w:rPr>
            </w:pPr>
            <w:r w:rsidRPr="00582D17">
              <w:rPr>
                <w:sz w:val="22"/>
                <w:szCs w:val="22"/>
              </w:rPr>
              <w:t>M011</w:t>
            </w:r>
          </w:p>
        </w:tc>
        <w:tc>
          <w:tcPr>
            <w:tcW w:w="0" w:type="auto"/>
            <w:vAlign w:val="center"/>
          </w:tcPr>
          <w:p w14:paraId="671B411E" w14:textId="77777777" w:rsidR="008E2F96" w:rsidRPr="00582D17" w:rsidRDefault="008E2F96" w:rsidP="00F628A7">
            <w:pPr>
              <w:spacing w:before="60" w:after="60"/>
              <w:jc w:val="center"/>
              <w:rPr>
                <w:sz w:val="22"/>
                <w:szCs w:val="22"/>
              </w:rPr>
            </w:pPr>
            <w:r w:rsidRPr="00582D17">
              <w:rPr>
                <w:sz w:val="22"/>
                <w:szCs w:val="22"/>
              </w:rPr>
              <w:t>S041</w:t>
            </w:r>
          </w:p>
        </w:tc>
      </w:tr>
      <w:tr w:rsidR="008E2F96" w:rsidRPr="0050469B" w14:paraId="5CF8A53A" w14:textId="77777777" w:rsidTr="00582D17">
        <w:tc>
          <w:tcPr>
            <w:tcW w:w="0" w:type="auto"/>
            <w:vAlign w:val="center"/>
          </w:tcPr>
          <w:p w14:paraId="1A6411BC" w14:textId="77777777" w:rsidR="008E2F96" w:rsidRPr="00582D17" w:rsidRDefault="008E2F96" w:rsidP="00F628A7">
            <w:pPr>
              <w:spacing w:before="60" w:after="60"/>
              <w:jc w:val="center"/>
              <w:rPr>
                <w:sz w:val="22"/>
                <w:szCs w:val="22"/>
              </w:rPr>
            </w:pPr>
            <w:r w:rsidRPr="00582D17">
              <w:rPr>
                <w:sz w:val="22"/>
                <w:szCs w:val="22"/>
              </w:rPr>
              <w:t>668</w:t>
            </w:r>
          </w:p>
        </w:tc>
        <w:tc>
          <w:tcPr>
            <w:tcW w:w="0" w:type="auto"/>
            <w:vAlign w:val="center"/>
          </w:tcPr>
          <w:p w14:paraId="0C0911A5" w14:textId="77777777" w:rsidR="008E2F96" w:rsidRPr="00582D17" w:rsidRDefault="008E2F96" w:rsidP="00F628A7">
            <w:pPr>
              <w:spacing w:before="60" w:after="60"/>
              <w:jc w:val="center"/>
              <w:rPr>
                <w:sz w:val="22"/>
                <w:szCs w:val="22"/>
              </w:rPr>
            </w:pPr>
            <w:r w:rsidRPr="00582D17">
              <w:rPr>
                <w:sz w:val="22"/>
                <w:szCs w:val="22"/>
              </w:rPr>
              <w:t>M012</w:t>
            </w:r>
          </w:p>
        </w:tc>
        <w:tc>
          <w:tcPr>
            <w:tcW w:w="0" w:type="auto"/>
            <w:vAlign w:val="center"/>
          </w:tcPr>
          <w:p w14:paraId="52F6B132" w14:textId="77777777" w:rsidR="008E2F96" w:rsidRPr="00582D17" w:rsidRDefault="008E2F96" w:rsidP="00F628A7">
            <w:pPr>
              <w:spacing w:before="60" w:after="60"/>
              <w:jc w:val="center"/>
              <w:rPr>
                <w:sz w:val="22"/>
                <w:szCs w:val="22"/>
              </w:rPr>
            </w:pPr>
            <w:r w:rsidRPr="00582D17">
              <w:rPr>
                <w:sz w:val="22"/>
                <w:szCs w:val="22"/>
              </w:rPr>
              <w:t>S042</w:t>
            </w:r>
          </w:p>
        </w:tc>
      </w:tr>
      <w:tr w:rsidR="008E2F96" w:rsidRPr="0050469B" w14:paraId="5E38F19F" w14:textId="77777777" w:rsidTr="00582D17">
        <w:tc>
          <w:tcPr>
            <w:tcW w:w="0" w:type="auto"/>
            <w:vAlign w:val="center"/>
          </w:tcPr>
          <w:p w14:paraId="49E788A6" w14:textId="77777777" w:rsidR="008E2F96" w:rsidRPr="00582D17" w:rsidRDefault="008E2F96" w:rsidP="00F628A7">
            <w:pPr>
              <w:spacing w:before="60" w:after="60"/>
              <w:jc w:val="center"/>
              <w:rPr>
                <w:sz w:val="22"/>
                <w:szCs w:val="22"/>
              </w:rPr>
            </w:pPr>
            <w:r w:rsidRPr="00582D17">
              <w:rPr>
                <w:sz w:val="22"/>
                <w:szCs w:val="22"/>
              </w:rPr>
              <w:t>669</w:t>
            </w:r>
          </w:p>
        </w:tc>
        <w:tc>
          <w:tcPr>
            <w:tcW w:w="0" w:type="auto"/>
            <w:vAlign w:val="center"/>
          </w:tcPr>
          <w:p w14:paraId="52721555" w14:textId="77777777" w:rsidR="008E2F96" w:rsidRPr="00582D17" w:rsidRDefault="008E2F96" w:rsidP="00F628A7">
            <w:pPr>
              <w:spacing w:before="60" w:after="60"/>
              <w:jc w:val="center"/>
              <w:rPr>
                <w:sz w:val="22"/>
                <w:szCs w:val="22"/>
              </w:rPr>
            </w:pPr>
            <w:r w:rsidRPr="00582D17">
              <w:rPr>
                <w:sz w:val="22"/>
                <w:szCs w:val="22"/>
              </w:rPr>
              <w:t>M012</w:t>
            </w:r>
          </w:p>
        </w:tc>
        <w:tc>
          <w:tcPr>
            <w:tcW w:w="0" w:type="auto"/>
            <w:vAlign w:val="center"/>
          </w:tcPr>
          <w:p w14:paraId="7DA92D39" w14:textId="77777777" w:rsidR="008E2F96" w:rsidRPr="00582D17" w:rsidRDefault="008E2F96" w:rsidP="00F628A7">
            <w:pPr>
              <w:spacing w:before="60" w:after="60"/>
              <w:jc w:val="center"/>
              <w:rPr>
                <w:sz w:val="22"/>
                <w:szCs w:val="22"/>
              </w:rPr>
            </w:pPr>
            <w:r w:rsidRPr="00582D17">
              <w:rPr>
                <w:sz w:val="22"/>
                <w:szCs w:val="22"/>
              </w:rPr>
              <w:t>S043</w:t>
            </w:r>
          </w:p>
        </w:tc>
      </w:tr>
      <w:tr w:rsidR="008E2F96" w:rsidRPr="0050469B" w14:paraId="7DABB3D9" w14:textId="77777777" w:rsidTr="00582D17">
        <w:tc>
          <w:tcPr>
            <w:tcW w:w="0" w:type="auto"/>
            <w:vAlign w:val="center"/>
          </w:tcPr>
          <w:p w14:paraId="499A3BCD" w14:textId="77777777" w:rsidR="008E2F96" w:rsidRPr="00582D17" w:rsidRDefault="008E2F96" w:rsidP="00F628A7">
            <w:pPr>
              <w:spacing w:before="60" w:after="60"/>
              <w:jc w:val="center"/>
              <w:rPr>
                <w:sz w:val="22"/>
                <w:szCs w:val="22"/>
              </w:rPr>
            </w:pPr>
            <w:r w:rsidRPr="00582D17">
              <w:rPr>
                <w:sz w:val="22"/>
                <w:szCs w:val="22"/>
              </w:rPr>
              <w:t>670</w:t>
            </w:r>
          </w:p>
        </w:tc>
        <w:tc>
          <w:tcPr>
            <w:tcW w:w="0" w:type="auto"/>
            <w:vAlign w:val="center"/>
          </w:tcPr>
          <w:p w14:paraId="3CF4F58C" w14:textId="77777777" w:rsidR="008E2F96" w:rsidRPr="00582D17" w:rsidRDefault="008E2F96" w:rsidP="00F628A7">
            <w:pPr>
              <w:spacing w:before="60" w:after="60"/>
              <w:jc w:val="center"/>
              <w:rPr>
                <w:sz w:val="22"/>
                <w:szCs w:val="22"/>
              </w:rPr>
            </w:pPr>
            <w:r w:rsidRPr="00582D17">
              <w:rPr>
                <w:sz w:val="22"/>
                <w:szCs w:val="22"/>
              </w:rPr>
              <w:t>M012</w:t>
            </w:r>
          </w:p>
        </w:tc>
        <w:tc>
          <w:tcPr>
            <w:tcW w:w="0" w:type="auto"/>
            <w:vAlign w:val="center"/>
          </w:tcPr>
          <w:p w14:paraId="1C7CE00A" w14:textId="77777777" w:rsidR="008E2F96" w:rsidRPr="00582D17" w:rsidRDefault="008E2F96" w:rsidP="00F628A7">
            <w:pPr>
              <w:spacing w:before="60" w:after="60"/>
              <w:jc w:val="center"/>
              <w:rPr>
                <w:sz w:val="22"/>
                <w:szCs w:val="22"/>
              </w:rPr>
            </w:pPr>
            <w:r w:rsidRPr="00582D17">
              <w:rPr>
                <w:sz w:val="22"/>
                <w:szCs w:val="22"/>
              </w:rPr>
              <w:t>S044</w:t>
            </w:r>
          </w:p>
        </w:tc>
      </w:tr>
      <w:tr w:rsidR="008E2F96" w:rsidRPr="0050469B" w14:paraId="11EDBAB4" w14:textId="77777777" w:rsidTr="00582D17">
        <w:tc>
          <w:tcPr>
            <w:tcW w:w="0" w:type="auto"/>
            <w:vAlign w:val="center"/>
          </w:tcPr>
          <w:p w14:paraId="3F1F9254" w14:textId="77777777" w:rsidR="008E2F96" w:rsidRPr="00582D17" w:rsidRDefault="008E2F96" w:rsidP="00F628A7">
            <w:pPr>
              <w:spacing w:before="60" w:after="60"/>
              <w:jc w:val="center"/>
              <w:rPr>
                <w:sz w:val="22"/>
                <w:szCs w:val="22"/>
              </w:rPr>
            </w:pPr>
            <w:r w:rsidRPr="00582D17">
              <w:rPr>
                <w:sz w:val="22"/>
                <w:szCs w:val="22"/>
              </w:rPr>
              <w:t>671</w:t>
            </w:r>
          </w:p>
        </w:tc>
        <w:tc>
          <w:tcPr>
            <w:tcW w:w="0" w:type="auto"/>
            <w:vAlign w:val="center"/>
          </w:tcPr>
          <w:p w14:paraId="393D7C27" w14:textId="77777777" w:rsidR="008E2F96" w:rsidRPr="00582D17" w:rsidRDefault="008E2F96" w:rsidP="00F628A7">
            <w:pPr>
              <w:spacing w:before="60" w:after="60"/>
              <w:jc w:val="center"/>
              <w:rPr>
                <w:sz w:val="22"/>
                <w:szCs w:val="22"/>
              </w:rPr>
            </w:pPr>
            <w:r w:rsidRPr="00582D17">
              <w:rPr>
                <w:sz w:val="22"/>
                <w:szCs w:val="22"/>
              </w:rPr>
              <w:t>M012</w:t>
            </w:r>
          </w:p>
        </w:tc>
        <w:tc>
          <w:tcPr>
            <w:tcW w:w="0" w:type="auto"/>
            <w:vAlign w:val="center"/>
          </w:tcPr>
          <w:p w14:paraId="06D0C3A1" w14:textId="77777777" w:rsidR="008E2F96" w:rsidRPr="00582D17" w:rsidRDefault="008E2F96" w:rsidP="00F628A7">
            <w:pPr>
              <w:spacing w:before="60" w:after="60"/>
              <w:jc w:val="center"/>
              <w:rPr>
                <w:sz w:val="22"/>
                <w:szCs w:val="22"/>
              </w:rPr>
            </w:pPr>
            <w:r w:rsidRPr="00582D17">
              <w:rPr>
                <w:sz w:val="22"/>
                <w:szCs w:val="22"/>
              </w:rPr>
              <w:t>S045</w:t>
            </w:r>
          </w:p>
        </w:tc>
      </w:tr>
      <w:tr w:rsidR="008E2F96" w:rsidRPr="0050469B" w14:paraId="5576EED7" w14:textId="77777777" w:rsidTr="00582D17">
        <w:tc>
          <w:tcPr>
            <w:tcW w:w="0" w:type="auto"/>
            <w:vAlign w:val="center"/>
          </w:tcPr>
          <w:p w14:paraId="68203C3E" w14:textId="77777777" w:rsidR="008E2F96" w:rsidRPr="00582D17" w:rsidRDefault="008E2F96" w:rsidP="00F628A7">
            <w:pPr>
              <w:spacing w:before="60" w:after="60"/>
              <w:jc w:val="center"/>
              <w:rPr>
                <w:sz w:val="22"/>
                <w:szCs w:val="22"/>
              </w:rPr>
            </w:pPr>
            <w:r w:rsidRPr="00582D17">
              <w:rPr>
                <w:sz w:val="22"/>
                <w:szCs w:val="22"/>
              </w:rPr>
              <w:t>672</w:t>
            </w:r>
          </w:p>
        </w:tc>
        <w:tc>
          <w:tcPr>
            <w:tcW w:w="0" w:type="auto"/>
            <w:vAlign w:val="center"/>
          </w:tcPr>
          <w:p w14:paraId="37B400D9" w14:textId="77777777" w:rsidR="008E2F96" w:rsidRPr="00582D17" w:rsidRDefault="008E2F96" w:rsidP="00F628A7">
            <w:pPr>
              <w:spacing w:before="60" w:after="60"/>
              <w:jc w:val="center"/>
              <w:rPr>
                <w:sz w:val="22"/>
                <w:szCs w:val="22"/>
              </w:rPr>
            </w:pPr>
            <w:r w:rsidRPr="00582D17">
              <w:rPr>
                <w:sz w:val="22"/>
                <w:szCs w:val="22"/>
              </w:rPr>
              <w:t>M013</w:t>
            </w:r>
          </w:p>
        </w:tc>
        <w:tc>
          <w:tcPr>
            <w:tcW w:w="0" w:type="auto"/>
            <w:vAlign w:val="center"/>
          </w:tcPr>
          <w:p w14:paraId="0F915502" w14:textId="77777777" w:rsidR="008E2F96" w:rsidRPr="00582D17" w:rsidRDefault="008E2F96" w:rsidP="00F628A7">
            <w:pPr>
              <w:spacing w:before="60" w:after="60"/>
              <w:jc w:val="center"/>
              <w:rPr>
                <w:sz w:val="22"/>
                <w:szCs w:val="22"/>
              </w:rPr>
            </w:pPr>
            <w:r w:rsidRPr="00582D17">
              <w:rPr>
                <w:sz w:val="22"/>
                <w:szCs w:val="22"/>
              </w:rPr>
              <w:t>S046</w:t>
            </w:r>
          </w:p>
        </w:tc>
      </w:tr>
      <w:tr w:rsidR="008E2F96" w:rsidRPr="0050469B" w14:paraId="11D73350" w14:textId="77777777" w:rsidTr="00582D17">
        <w:tc>
          <w:tcPr>
            <w:tcW w:w="0" w:type="auto"/>
            <w:vAlign w:val="center"/>
          </w:tcPr>
          <w:p w14:paraId="4EB58206" w14:textId="77777777" w:rsidR="008E2F96" w:rsidRPr="00582D17" w:rsidRDefault="008E2F96" w:rsidP="00F628A7">
            <w:pPr>
              <w:spacing w:before="60" w:after="60"/>
              <w:jc w:val="center"/>
              <w:rPr>
                <w:sz w:val="22"/>
                <w:szCs w:val="22"/>
              </w:rPr>
            </w:pPr>
            <w:r w:rsidRPr="00582D17">
              <w:rPr>
                <w:sz w:val="22"/>
                <w:szCs w:val="22"/>
              </w:rPr>
              <w:t>673</w:t>
            </w:r>
          </w:p>
        </w:tc>
        <w:tc>
          <w:tcPr>
            <w:tcW w:w="0" w:type="auto"/>
            <w:vAlign w:val="center"/>
          </w:tcPr>
          <w:p w14:paraId="244A0ACE" w14:textId="77777777" w:rsidR="008E2F96" w:rsidRPr="00582D17" w:rsidRDefault="008E2F96" w:rsidP="00F628A7">
            <w:pPr>
              <w:spacing w:before="60" w:after="60"/>
              <w:jc w:val="center"/>
              <w:rPr>
                <w:sz w:val="22"/>
                <w:szCs w:val="22"/>
              </w:rPr>
            </w:pPr>
            <w:r w:rsidRPr="00582D17">
              <w:rPr>
                <w:sz w:val="22"/>
                <w:szCs w:val="22"/>
              </w:rPr>
              <w:t>M013</w:t>
            </w:r>
          </w:p>
        </w:tc>
        <w:tc>
          <w:tcPr>
            <w:tcW w:w="0" w:type="auto"/>
            <w:vAlign w:val="center"/>
          </w:tcPr>
          <w:p w14:paraId="478D4685" w14:textId="77777777" w:rsidR="008E2F96" w:rsidRPr="00582D17" w:rsidRDefault="008E2F96" w:rsidP="00F628A7">
            <w:pPr>
              <w:spacing w:before="60" w:after="60"/>
              <w:jc w:val="center"/>
              <w:rPr>
                <w:sz w:val="22"/>
                <w:szCs w:val="22"/>
              </w:rPr>
            </w:pPr>
            <w:r w:rsidRPr="00582D17">
              <w:rPr>
                <w:sz w:val="22"/>
                <w:szCs w:val="22"/>
              </w:rPr>
              <w:t>S047</w:t>
            </w:r>
          </w:p>
        </w:tc>
      </w:tr>
      <w:tr w:rsidR="008E2F96" w:rsidRPr="0050469B" w14:paraId="64F1A555" w14:textId="77777777" w:rsidTr="00582D17">
        <w:tc>
          <w:tcPr>
            <w:tcW w:w="0" w:type="auto"/>
            <w:vAlign w:val="center"/>
          </w:tcPr>
          <w:p w14:paraId="07D8331F" w14:textId="77777777" w:rsidR="008E2F96" w:rsidRPr="00582D17" w:rsidRDefault="008E2F96" w:rsidP="00F628A7">
            <w:pPr>
              <w:spacing w:before="60" w:after="60"/>
              <w:jc w:val="center"/>
              <w:rPr>
                <w:sz w:val="22"/>
                <w:szCs w:val="22"/>
              </w:rPr>
            </w:pPr>
            <w:r w:rsidRPr="00582D17">
              <w:rPr>
                <w:sz w:val="22"/>
                <w:szCs w:val="22"/>
              </w:rPr>
              <w:t>674</w:t>
            </w:r>
          </w:p>
        </w:tc>
        <w:tc>
          <w:tcPr>
            <w:tcW w:w="0" w:type="auto"/>
            <w:vAlign w:val="center"/>
          </w:tcPr>
          <w:p w14:paraId="0C2DE270" w14:textId="77777777" w:rsidR="008E2F96" w:rsidRPr="00582D17" w:rsidRDefault="008E2F96" w:rsidP="00F628A7">
            <w:pPr>
              <w:spacing w:before="60" w:after="60"/>
              <w:jc w:val="center"/>
              <w:rPr>
                <w:sz w:val="22"/>
                <w:szCs w:val="22"/>
              </w:rPr>
            </w:pPr>
            <w:r w:rsidRPr="00582D17">
              <w:rPr>
                <w:sz w:val="22"/>
                <w:szCs w:val="22"/>
              </w:rPr>
              <w:t>M013</w:t>
            </w:r>
          </w:p>
        </w:tc>
        <w:tc>
          <w:tcPr>
            <w:tcW w:w="0" w:type="auto"/>
            <w:vAlign w:val="center"/>
          </w:tcPr>
          <w:p w14:paraId="5754A2AD" w14:textId="77777777" w:rsidR="008E2F96" w:rsidRPr="00582D17" w:rsidRDefault="008E2F96" w:rsidP="00F628A7">
            <w:pPr>
              <w:spacing w:before="60" w:after="60"/>
              <w:jc w:val="center"/>
              <w:rPr>
                <w:sz w:val="22"/>
                <w:szCs w:val="22"/>
              </w:rPr>
            </w:pPr>
            <w:r w:rsidRPr="00582D17">
              <w:rPr>
                <w:sz w:val="22"/>
                <w:szCs w:val="22"/>
              </w:rPr>
              <w:t>S048</w:t>
            </w:r>
          </w:p>
        </w:tc>
      </w:tr>
      <w:tr w:rsidR="008E2F96" w:rsidRPr="0050469B" w14:paraId="4A337743" w14:textId="77777777" w:rsidTr="00582D17">
        <w:tc>
          <w:tcPr>
            <w:tcW w:w="0" w:type="auto"/>
            <w:vAlign w:val="center"/>
          </w:tcPr>
          <w:p w14:paraId="25608998" w14:textId="77777777" w:rsidR="008E2F96" w:rsidRPr="00582D17" w:rsidRDefault="008E2F96" w:rsidP="00F628A7">
            <w:pPr>
              <w:spacing w:before="60" w:after="60"/>
              <w:jc w:val="center"/>
              <w:rPr>
                <w:sz w:val="22"/>
                <w:szCs w:val="22"/>
              </w:rPr>
            </w:pPr>
            <w:r w:rsidRPr="00582D17">
              <w:rPr>
                <w:sz w:val="22"/>
                <w:szCs w:val="22"/>
              </w:rPr>
              <w:t>675</w:t>
            </w:r>
          </w:p>
        </w:tc>
        <w:tc>
          <w:tcPr>
            <w:tcW w:w="0" w:type="auto"/>
            <w:vAlign w:val="center"/>
          </w:tcPr>
          <w:p w14:paraId="038B4C49" w14:textId="77777777" w:rsidR="008E2F96" w:rsidRPr="00582D17" w:rsidRDefault="008E2F96" w:rsidP="00F628A7">
            <w:pPr>
              <w:spacing w:before="60" w:after="60"/>
              <w:jc w:val="center"/>
              <w:rPr>
                <w:sz w:val="22"/>
                <w:szCs w:val="22"/>
              </w:rPr>
            </w:pPr>
            <w:r w:rsidRPr="00582D17">
              <w:rPr>
                <w:sz w:val="22"/>
                <w:szCs w:val="22"/>
              </w:rPr>
              <w:t>M013</w:t>
            </w:r>
          </w:p>
        </w:tc>
        <w:tc>
          <w:tcPr>
            <w:tcW w:w="0" w:type="auto"/>
            <w:vAlign w:val="center"/>
          </w:tcPr>
          <w:p w14:paraId="11FA4B9D" w14:textId="77777777" w:rsidR="008E2F96" w:rsidRPr="00582D17" w:rsidRDefault="008E2F96" w:rsidP="00F628A7">
            <w:pPr>
              <w:spacing w:before="60" w:after="60"/>
              <w:jc w:val="center"/>
              <w:rPr>
                <w:sz w:val="22"/>
                <w:szCs w:val="22"/>
              </w:rPr>
            </w:pPr>
            <w:r w:rsidRPr="00582D17">
              <w:rPr>
                <w:sz w:val="22"/>
                <w:szCs w:val="22"/>
              </w:rPr>
              <w:t>S049</w:t>
            </w:r>
          </w:p>
        </w:tc>
      </w:tr>
      <w:tr w:rsidR="008E2F96" w:rsidRPr="0050469B" w14:paraId="5D44FA93" w14:textId="77777777" w:rsidTr="00582D17">
        <w:tc>
          <w:tcPr>
            <w:tcW w:w="0" w:type="auto"/>
            <w:vAlign w:val="center"/>
          </w:tcPr>
          <w:p w14:paraId="33732C24" w14:textId="77777777" w:rsidR="008E2F96" w:rsidRPr="00582D17" w:rsidRDefault="008E2F96" w:rsidP="00F628A7">
            <w:pPr>
              <w:spacing w:before="60" w:after="60"/>
              <w:jc w:val="center"/>
              <w:rPr>
                <w:sz w:val="22"/>
                <w:szCs w:val="22"/>
              </w:rPr>
            </w:pPr>
            <w:r w:rsidRPr="00582D17">
              <w:rPr>
                <w:sz w:val="22"/>
                <w:szCs w:val="22"/>
              </w:rPr>
              <w:t>676</w:t>
            </w:r>
          </w:p>
        </w:tc>
        <w:tc>
          <w:tcPr>
            <w:tcW w:w="0" w:type="auto"/>
            <w:vAlign w:val="center"/>
          </w:tcPr>
          <w:p w14:paraId="64714302"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68248D13" w14:textId="77777777" w:rsidR="008E2F96" w:rsidRPr="00582D17" w:rsidRDefault="008E2F96" w:rsidP="00F628A7">
            <w:pPr>
              <w:spacing w:before="60" w:after="60"/>
              <w:jc w:val="center"/>
              <w:rPr>
                <w:sz w:val="22"/>
                <w:szCs w:val="22"/>
              </w:rPr>
            </w:pPr>
            <w:r w:rsidRPr="00582D17">
              <w:rPr>
                <w:sz w:val="22"/>
                <w:szCs w:val="22"/>
              </w:rPr>
              <w:t>S050</w:t>
            </w:r>
          </w:p>
        </w:tc>
      </w:tr>
      <w:tr w:rsidR="008E2F96" w:rsidRPr="0050469B" w14:paraId="4798C9E0" w14:textId="77777777" w:rsidTr="00582D17">
        <w:tc>
          <w:tcPr>
            <w:tcW w:w="0" w:type="auto"/>
            <w:vAlign w:val="center"/>
          </w:tcPr>
          <w:p w14:paraId="3A4DD017" w14:textId="77777777" w:rsidR="008E2F96" w:rsidRPr="00582D17" w:rsidRDefault="008E2F96" w:rsidP="00F628A7">
            <w:pPr>
              <w:spacing w:before="60" w:after="60"/>
              <w:jc w:val="center"/>
              <w:rPr>
                <w:sz w:val="22"/>
                <w:szCs w:val="22"/>
              </w:rPr>
            </w:pPr>
            <w:r w:rsidRPr="00582D17">
              <w:rPr>
                <w:sz w:val="22"/>
                <w:szCs w:val="22"/>
              </w:rPr>
              <w:t>677</w:t>
            </w:r>
          </w:p>
        </w:tc>
        <w:tc>
          <w:tcPr>
            <w:tcW w:w="0" w:type="auto"/>
            <w:vAlign w:val="center"/>
          </w:tcPr>
          <w:p w14:paraId="5634D167"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43524E75" w14:textId="77777777" w:rsidR="008E2F96" w:rsidRPr="00582D17" w:rsidRDefault="008E2F96" w:rsidP="00F628A7">
            <w:pPr>
              <w:spacing w:before="60" w:after="60"/>
              <w:jc w:val="center"/>
              <w:rPr>
                <w:sz w:val="22"/>
                <w:szCs w:val="22"/>
              </w:rPr>
            </w:pPr>
            <w:r w:rsidRPr="00582D17">
              <w:rPr>
                <w:sz w:val="22"/>
                <w:szCs w:val="22"/>
              </w:rPr>
              <w:t>S051</w:t>
            </w:r>
          </w:p>
        </w:tc>
      </w:tr>
      <w:tr w:rsidR="008E2F96" w:rsidRPr="0050469B" w14:paraId="0C3312E4" w14:textId="77777777" w:rsidTr="00582D17">
        <w:tc>
          <w:tcPr>
            <w:tcW w:w="0" w:type="auto"/>
            <w:vAlign w:val="center"/>
          </w:tcPr>
          <w:p w14:paraId="4B857B61" w14:textId="77777777" w:rsidR="008E2F96" w:rsidRPr="00582D17" w:rsidRDefault="008E2F96" w:rsidP="00F628A7">
            <w:pPr>
              <w:spacing w:before="60" w:after="60"/>
              <w:jc w:val="center"/>
              <w:rPr>
                <w:sz w:val="22"/>
                <w:szCs w:val="22"/>
              </w:rPr>
            </w:pPr>
            <w:r w:rsidRPr="00582D17">
              <w:rPr>
                <w:sz w:val="22"/>
                <w:szCs w:val="22"/>
              </w:rPr>
              <w:t>678</w:t>
            </w:r>
          </w:p>
        </w:tc>
        <w:tc>
          <w:tcPr>
            <w:tcW w:w="0" w:type="auto"/>
            <w:vAlign w:val="center"/>
          </w:tcPr>
          <w:p w14:paraId="5ADB0C62"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2076E4C5" w14:textId="77777777" w:rsidR="008E2F96" w:rsidRPr="00582D17" w:rsidRDefault="008E2F96" w:rsidP="00F628A7">
            <w:pPr>
              <w:spacing w:before="60" w:after="60"/>
              <w:jc w:val="center"/>
              <w:rPr>
                <w:sz w:val="22"/>
                <w:szCs w:val="22"/>
              </w:rPr>
            </w:pPr>
            <w:r w:rsidRPr="00582D17">
              <w:rPr>
                <w:sz w:val="22"/>
                <w:szCs w:val="22"/>
              </w:rPr>
              <w:t>S052</w:t>
            </w:r>
          </w:p>
        </w:tc>
      </w:tr>
      <w:tr w:rsidR="008E2F96" w:rsidRPr="0050469B" w14:paraId="54230076" w14:textId="77777777" w:rsidTr="00582D17">
        <w:tc>
          <w:tcPr>
            <w:tcW w:w="0" w:type="auto"/>
            <w:vAlign w:val="center"/>
          </w:tcPr>
          <w:p w14:paraId="1E686695" w14:textId="77777777" w:rsidR="008E2F96" w:rsidRPr="00582D17" w:rsidRDefault="008E2F96" w:rsidP="00F628A7">
            <w:pPr>
              <w:spacing w:before="60" w:after="60"/>
              <w:jc w:val="center"/>
              <w:rPr>
                <w:sz w:val="22"/>
                <w:szCs w:val="22"/>
              </w:rPr>
            </w:pPr>
            <w:r w:rsidRPr="00582D17">
              <w:rPr>
                <w:sz w:val="22"/>
                <w:szCs w:val="22"/>
              </w:rPr>
              <w:t>679</w:t>
            </w:r>
          </w:p>
        </w:tc>
        <w:tc>
          <w:tcPr>
            <w:tcW w:w="0" w:type="auto"/>
            <w:vAlign w:val="center"/>
          </w:tcPr>
          <w:p w14:paraId="26342CFC"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3AAE84A2" w14:textId="77777777" w:rsidR="008E2F96" w:rsidRPr="00582D17" w:rsidRDefault="008E2F96" w:rsidP="00F628A7">
            <w:pPr>
              <w:spacing w:before="60" w:after="60"/>
              <w:jc w:val="center"/>
              <w:rPr>
                <w:sz w:val="22"/>
                <w:szCs w:val="22"/>
              </w:rPr>
            </w:pPr>
            <w:r w:rsidRPr="00582D17">
              <w:rPr>
                <w:sz w:val="22"/>
                <w:szCs w:val="22"/>
              </w:rPr>
              <w:t>S053</w:t>
            </w:r>
          </w:p>
        </w:tc>
      </w:tr>
      <w:tr w:rsidR="008E2F96" w:rsidRPr="0050469B" w14:paraId="77484492" w14:textId="77777777" w:rsidTr="00582D17">
        <w:tc>
          <w:tcPr>
            <w:tcW w:w="0" w:type="auto"/>
            <w:vAlign w:val="center"/>
          </w:tcPr>
          <w:p w14:paraId="5DD57EE4" w14:textId="77777777" w:rsidR="008E2F96" w:rsidRPr="00582D17" w:rsidRDefault="008E2F96" w:rsidP="00F628A7">
            <w:pPr>
              <w:spacing w:before="60" w:after="60"/>
              <w:jc w:val="center"/>
              <w:rPr>
                <w:sz w:val="22"/>
                <w:szCs w:val="22"/>
              </w:rPr>
            </w:pPr>
            <w:r w:rsidRPr="00582D17">
              <w:rPr>
                <w:sz w:val="22"/>
                <w:szCs w:val="22"/>
              </w:rPr>
              <w:t>680</w:t>
            </w:r>
          </w:p>
        </w:tc>
        <w:tc>
          <w:tcPr>
            <w:tcW w:w="0" w:type="auto"/>
            <w:vAlign w:val="center"/>
          </w:tcPr>
          <w:p w14:paraId="6271CA5E"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426D544F" w14:textId="77777777" w:rsidR="008E2F96" w:rsidRPr="00582D17" w:rsidRDefault="008E2F96" w:rsidP="00F628A7">
            <w:pPr>
              <w:spacing w:before="60" w:after="60"/>
              <w:jc w:val="center"/>
              <w:rPr>
                <w:sz w:val="22"/>
                <w:szCs w:val="22"/>
              </w:rPr>
            </w:pPr>
            <w:r w:rsidRPr="00582D17">
              <w:rPr>
                <w:sz w:val="22"/>
                <w:szCs w:val="22"/>
              </w:rPr>
              <w:t>S054</w:t>
            </w:r>
          </w:p>
        </w:tc>
      </w:tr>
      <w:tr w:rsidR="008E2F96" w:rsidRPr="0050469B" w14:paraId="601EC253" w14:textId="77777777" w:rsidTr="00582D17">
        <w:tc>
          <w:tcPr>
            <w:tcW w:w="0" w:type="auto"/>
            <w:vAlign w:val="center"/>
          </w:tcPr>
          <w:p w14:paraId="2A7B8821" w14:textId="77777777" w:rsidR="008E2F96" w:rsidRPr="00582D17" w:rsidRDefault="008E2F96" w:rsidP="00F628A7">
            <w:pPr>
              <w:spacing w:before="60" w:after="60"/>
              <w:jc w:val="center"/>
              <w:rPr>
                <w:sz w:val="22"/>
                <w:szCs w:val="22"/>
              </w:rPr>
            </w:pPr>
            <w:r w:rsidRPr="00582D17">
              <w:rPr>
                <w:sz w:val="22"/>
                <w:szCs w:val="22"/>
              </w:rPr>
              <w:t>681</w:t>
            </w:r>
          </w:p>
        </w:tc>
        <w:tc>
          <w:tcPr>
            <w:tcW w:w="0" w:type="auto"/>
            <w:vAlign w:val="center"/>
          </w:tcPr>
          <w:p w14:paraId="602233D3"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1B2B1DB1" w14:textId="77777777" w:rsidR="008E2F96" w:rsidRPr="00582D17" w:rsidRDefault="008E2F96" w:rsidP="00F628A7">
            <w:pPr>
              <w:spacing w:before="60" w:after="60"/>
              <w:jc w:val="center"/>
              <w:rPr>
                <w:sz w:val="22"/>
                <w:szCs w:val="22"/>
              </w:rPr>
            </w:pPr>
            <w:r w:rsidRPr="00582D17">
              <w:rPr>
                <w:sz w:val="22"/>
                <w:szCs w:val="22"/>
              </w:rPr>
              <w:t>S055</w:t>
            </w:r>
          </w:p>
        </w:tc>
      </w:tr>
      <w:tr w:rsidR="008E2F96" w:rsidRPr="0050469B" w14:paraId="366A57F3" w14:textId="77777777" w:rsidTr="00582D17">
        <w:tc>
          <w:tcPr>
            <w:tcW w:w="0" w:type="auto"/>
            <w:vAlign w:val="center"/>
          </w:tcPr>
          <w:p w14:paraId="1711DEBE" w14:textId="77777777" w:rsidR="008E2F96" w:rsidRPr="00582D17" w:rsidRDefault="008E2F96" w:rsidP="00F628A7">
            <w:pPr>
              <w:spacing w:before="60" w:after="60"/>
              <w:jc w:val="center"/>
              <w:rPr>
                <w:sz w:val="22"/>
                <w:szCs w:val="22"/>
              </w:rPr>
            </w:pPr>
            <w:r w:rsidRPr="00582D17">
              <w:rPr>
                <w:sz w:val="22"/>
                <w:szCs w:val="22"/>
              </w:rPr>
              <w:t>682</w:t>
            </w:r>
          </w:p>
        </w:tc>
        <w:tc>
          <w:tcPr>
            <w:tcW w:w="0" w:type="auto"/>
            <w:vAlign w:val="center"/>
          </w:tcPr>
          <w:p w14:paraId="239AEAC7"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092DA046" w14:textId="77777777" w:rsidR="008E2F96" w:rsidRPr="00582D17" w:rsidRDefault="008E2F96" w:rsidP="00F628A7">
            <w:pPr>
              <w:spacing w:before="60" w:after="60"/>
              <w:jc w:val="center"/>
              <w:rPr>
                <w:sz w:val="22"/>
                <w:szCs w:val="22"/>
              </w:rPr>
            </w:pPr>
            <w:r w:rsidRPr="00582D17">
              <w:rPr>
                <w:sz w:val="22"/>
                <w:szCs w:val="22"/>
              </w:rPr>
              <w:t>S056</w:t>
            </w:r>
          </w:p>
        </w:tc>
      </w:tr>
      <w:tr w:rsidR="008E2F96" w:rsidRPr="0050469B" w14:paraId="13BCC8F1" w14:textId="77777777" w:rsidTr="00582D17">
        <w:tc>
          <w:tcPr>
            <w:tcW w:w="0" w:type="auto"/>
            <w:vAlign w:val="center"/>
          </w:tcPr>
          <w:p w14:paraId="28BCD9CC" w14:textId="77777777" w:rsidR="008E2F96" w:rsidRPr="00582D17" w:rsidRDefault="008E2F96" w:rsidP="00F628A7">
            <w:pPr>
              <w:spacing w:before="60" w:after="60"/>
              <w:jc w:val="center"/>
              <w:rPr>
                <w:sz w:val="22"/>
                <w:szCs w:val="22"/>
              </w:rPr>
            </w:pPr>
            <w:r w:rsidRPr="00582D17">
              <w:rPr>
                <w:sz w:val="22"/>
                <w:szCs w:val="22"/>
              </w:rPr>
              <w:t>683</w:t>
            </w:r>
          </w:p>
        </w:tc>
        <w:tc>
          <w:tcPr>
            <w:tcW w:w="0" w:type="auto"/>
            <w:vAlign w:val="center"/>
          </w:tcPr>
          <w:p w14:paraId="6FFC3CC0"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3AB38331" w14:textId="77777777" w:rsidR="008E2F96" w:rsidRPr="00582D17" w:rsidRDefault="008E2F96" w:rsidP="00F628A7">
            <w:pPr>
              <w:spacing w:before="60" w:after="60"/>
              <w:jc w:val="center"/>
              <w:rPr>
                <w:sz w:val="22"/>
                <w:szCs w:val="22"/>
              </w:rPr>
            </w:pPr>
            <w:r w:rsidRPr="00582D17">
              <w:rPr>
                <w:sz w:val="22"/>
                <w:szCs w:val="22"/>
              </w:rPr>
              <w:t>S057</w:t>
            </w:r>
          </w:p>
        </w:tc>
      </w:tr>
      <w:tr w:rsidR="008E2F96" w:rsidRPr="0050469B" w14:paraId="13317611" w14:textId="77777777" w:rsidTr="00582D17">
        <w:tc>
          <w:tcPr>
            <w:tcW w:w="0" w:type="auto"/>
            <w:vAlign w:val="center"/>
          </w:tcPr>
          <w:p w14:paraId="4C758CBB" w14:textId="77777777" w:rsidR="008E2F96" w:rsidRPr="00582D17" w:rsidRDefault="008E2F96" w:rsidP="00F628A7">
            <w:pPr>
              <w:spacing w:before="60" w:after="60"/>
              <w:jc w:val="center"/>
              <w:rPr>
                <w:sz w:val="22"/>
                <w:szCs w:val="22"/>
              </w:rPr>
            </w:pPr>
            <w:r w:rsidRPr="00582D17">
              <w:rPr>
                <w:sz w:val="22"/>
                <w:szCs w:val="22"/>
              </w:rPr>
              <w:t>684</w:t>
            </w:r>
          </w:p>
        </w:tc>
        <w:tc>
          <w:tcPr>
            <w:tcW w:w="0" w:type="auto"/>
            <w:vAlign w:val="center"/>
          </w:tcPr>
          <w:p w14:paraId="54A4D133"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51FA879D" w14:textId="77777777" w:rsidR="008E2F96" w:rsidRPr="00582D17" w:rsidRDefault="008E2F96" w:rsidP="00F628A7">
            <w:pPr>
              <w:spacing w:before="60" w:after="60"/>
              <w:jc w:val="center"/>
              <w:rPr>
                <w:sz w:val="22"/>
                <w:szCs w:val="22"/>
              </w:rPr>
            </w:pPr>
            <w:r w:rsidRPr="00582D17">
              <w:rPr>
                <w:sz w:val="22"/>
                <w:szCs w:val="22"/>
              </w:rPr>
              <w:t>S058</w:t>
            </w:r>
          </w:p>
        </w:tc>
      </w:tr>
      <w:tr w:rsidR="008E2F96" w:rsidRPr="0050469B" w14:paraId="1F89CAA1" w14:textId="77777777" w:rsidTr="00582D17">
        <w:tc>
          <w:tcPr>
            <w:tcW w:w="0" w:type="auto"/>
            <w:vAlign w:val="center"/>
          </w:tcPr>
          <w:p w14:paraId="6B8B3075" w14:textId="77777777" w:rsidR="008E2F96" w:rsidRPr="00582D17" w:rsidRDefault="008E2F96" w:rsidP="00F628A7">
            <w:pPr>
              <w:spacing w:before="60" w:after="60"/>
              <w:jc w:val="center"/>
              <w:rPr>
                <w:sz w:val="22"/>
                <w:szCs w:val="22"/>
              </w:rPr>
            </w:pPr>
            <w:r w:rsidRPr="00582D17">
              <w:rPr>
                <w:sz w:val="22"/>
                <w:szCs w:val="22"/>
              </w:rPr>
              <w:t>685</w:t>
            </w:r>
          </w:p>
        </w:tc>
        <w:tc>
          <w:tcPr>
            <w:tcW w:w="0" w:type="auto"/>
            <w:vAlign w:val="center"/>
          </w:tcPr>
          <w:p w14:paraId="55CEE0E1"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7C95F29F" w14:textId="77777777" w:rsidR="008E2F96" w:rsidRPr="00582D17" w:rsidRDefault="008E2F96" w:rsidP="00F628A7">
            <w:pPr>
              <w:spacing w:before="60" w:after="60"/>
              <w:jc w:val="center"/>
              <w:rPr>
                <w:sz w:val="22"/>
                <w:szCs w:val="22"/>
              </w:rPr>
            </w:pPr>
            <w:r w:rsidRPr="00582D17">
              <w:rPr>
                <w:sz w:val="22"/>
                <w:szCs w:val="22"/>
              </w:rPr>
              <w:t>S059</w:t>
            </w:r>
          </w:p>
        </w:tc>
      </w:tr>
      <w:tr w:rsidR="008E2F96" w:rsidRPr="0050469B" w14:paraId="0DC4F3B7" w14:textId="77777777" w:rsidTr="00582D17">
        <w:tc>
          <w:tcPr>
            <w:tcW w:w="0" w:type="auto"/>
            <w:vAlign w:val="center"/>
          </w:tcPr>
          <w:p w14:paraId="042F488D" w14:textId="77777777" w:rsidR="008E2F96" w:rsidRPr="00582D17" w:rsidRDefault="008E2F96" w:rsidP="00F628A7">
            <w:pPr>
              <w:spacing w:before="60" w:after="60"/>
              <w:jc w:val="center"/>
              <w:rPr>
                <w:sz w:val="22"/>
                <w:szCs w:val="22"/>
              </w:rPr>
            </w:pPr>
            <w:r w:rsidRPr="00582D17">
              <w:rPr>
                <w:sz w:val="22"/>
                <w:szCs w:val="22"/>
              </w:rPr>
              <w:t>686</w:t>
            </w:r>
          </w:p>
        </w:tc>
        <w:tc>
          <w:tcPr>
            <w:tcW w:w="0" w:type="auto"/>
            <w:vAlign w:val="center"/>
          </w:tcPr>
          <w:p w14:paraId="24FEF655"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643CDBB1" w14:textId="77777777" w:rsidR="008E2F96" w:rsidRPr="00582D17" w:rsidRDefault="008E2F96" w:rsidP="00F628A7">
            <w:pPr>
              <w:spacing w:before="60" w:after="60"/>
              <w:jc w:val="center"/>
              <w:rPr>
                <w:sz w:val="22"/>
                <w:szCs w:val="22"/>
              </w:rPr>
            </w:pPr>
            <w:r w:rsidRPr="00582D17">
              <w:rPr>
                <w:sz w:val="22"/>
                <w:szCs w:val="22"/>
              </w:rPr>
              <w:t>S060</w:t>
            </w:r>
          </w:p>
        </w:tc>
      </w:tr>
      <w:tr w:rsidR="008E2F96" w:rsidRPr="0050469B" w14:paraId="052658AD" w14:textId="77777777" w:rsidTr="00582D17">
        <w:tc>
          <w:tcPr>
            <w:tcW w:w="0" w:type="auto"/>
            <w:vAlign w:val="center"/>
          </w:tcPr>
          <w:p w14:paraId="57C661DC" w14:textId="77777777" w:rsidR="008E2F96" w:rsidRPr="00582D17" w:rsidRDefault="008E2F96" w:rsidP="00F628A7">
            <w:pPr>
              <w:spacing w:before="60" w:after="60"/>
              <w:jc w:val="center"/>
              <w:rPr>
                <w:sz w:val="22"/>
                <w:szCs w:val="22"/>
              </w:rPr>
            </w:pPr>
            <w:r w:rsidRPr="00582D17">
              <w:rPr>
                <w:sz w:val="22"/>
                <w:szCs w:val="22"/>
              </w:rPr>
              <w:t>687</w:t>
            </w:r>
          </w:p>
        </w:tc>
        <w:tc>
          <w:tcPr>
            <w:tcW w:w="0" w:type="auto"/>
            <w:vAlign w:val="center"/>
          </w:tcPr>
          <w:p w14:paraId="70A51F78" w14:textId="77777777" w:rsidR="008E2F96" w:rsidRPr="00582D17" w:rsidRDefault="008E2F96" w:rsidP="00F628A7">
            <w:pPr>
              <w:spacing w:before="60" w:after="60"/>
              <w:jc w:val="center"/>
              <w:rPr>
                <w:sz w:val="22"/>
                <w:szCs w:val="22"/>
              </w:rPr>
            </w:pPr>
            <w:r w:rsidRPr="00582D17">
              <w:rPr>
                <w:sz w:val="22"/>
                <w:szCs w:val="22"/>
              </w:rPr>
              <w:t>M016</w:t>
            </w:r>
          </w:p>
        </w:tc>
        <w:tc>
          <w:tcPr>
            <w:tcW w:w="0" w:type="auto"/>
            <w:vAlign w:val="center"/>
          </w:tcPr>
          <w:p w14:paraId="09B523AD" w14:textId="77777777" w:rsidR="008E2F96" w:rsidRPr="00582D17" w:rsidRDefault="008E2F96" w:rsidP="00F628A7">
            <w:pPr>
              <w:spacing w:before="60" w:after="60"/>
              <w:jc w:val="center"/>
              <w:rPr>
                <w:sz w:val="22"/>
                <w:szCs w:val="22"/>
              </w:rPr>
            </w:pPr>
            <w:r w:rsidRPr="00582D17">
              <w:rPr>
                <w:sz w:val="22"/>
                <w:szCs w:val="22"/>
              </w:rPr>
              <w:t>S061</w:t>
            </w:r>
          </w:p>
        </w:tc>
      </w:tr>
      <w:tr w:rsidR="008E2F96" w:rsidRPr="0050469B" w14:paraId="14F3231B" w14:textId="77777777" w:rsidTr="00582D17">
        <w:tc>
          <w:tcPr>
            <w:tcW w:w="0" w:type="auto"/>
            <w:vAlign w:val="center"/>
          </w:tcPr>
          <w:p w14:paraId="2B249A7F" w14:textId="77777777" w:rsidR="008E2F96" w:rsidRPr="00582D17" w:rsidRDefault="008E2F96" w:rsidP="00F628A7">
            <w:pPr>
              <w:spacing w:before="60" w:after="60"/>
              <w:jc w:val="center"/>
              <w:rPr>
                <w:sz w:val="22"/>
                <w:szCs w:val="22"/>
              </w:rPr>
            </w:pPr>
            <w:r w:rsidRPr="00582D17">
              <w:rPr>
                <w:sz w:val="22"/>
                <w:szCs w:val="22"/>
              </w:rPr>
              <w:t>688</w:t>
            </w:r>
          </w:p>
        </w:tc>
        <w:tc>
          <w:tcPr>
            <w:tcW w:w="0" w:type="auto"/>
            <w:vAlign w:val="center"/>
          </w:tcPr>
          <w:p w14:paraId="3647D613" w14:textId="77777777" w:rsidR="008E2F96" w:rsidRPr="00582D17" w:rsidRDefault="008E2F96" w:rsidP="00F628A7">
            <w:pPr>
              <w:spacing w:before="60" w:after="60"/>
              <w:jc w:val="center"/>
              <w:rPr>
                <w:sz w:val="22"/>
                <w:szCs w:val="22"/>
              </w:rPr>
            </w:pPr>
            <w:r w:rsidRPr="00582D17">
              <w:rPr>
                <w:sz w:val="22"/>
                <w:szCs w:val="22"/>
              </w:rPr>
              <w:t>M016</w:t>
            </w:r>
          </w:p>
        </w:tc>
        <w:tc>
          <w:tcPr>
            <w:tcW w:w="0" w:type="auto"/>
            <w:vAlign w:val="center"/>
          </w:tcPr>
          <w:p w14:paraId="7CEC6BDE" w14:textId="77777777" w:rsidR="008E2F96" w:rsidRPr="00582D17" w:rsidRDefault="008E2F96" w:rsidP="00F628A7">
            <w:pPr>
              <w:spacing w:before="60" w:after="60"/>
              <w:jc w:val="center"/>
              <w:rPr>
                <w:sz w:val="22"/>
                <w:szCs w:val="22"/>
              </w:rPr>
            </w:pPr>
            <w:r w:rsidRPr="00582D17">
              <w:rPr>
                <w:sz w:val="22"/>
                <w:szCs w:val="22"/>
              </w:rPr>
              <w:t>S062</w:t>
            </w:r>
          </w:p>
        </w:tc>
      </w:tr>
      <w:tr w:rsidR="008E2F96" w:rsidRPr="0050469B" w14:paraId="27853044" w14:textId="77777777" w:rsidTr="00582D17">
        <w:tc>
          <w:tcPr>
            <w:tcW w:w="0" w:type="auto"/>
            <w:vAlign w:val="center"/>
          </w:tcPr>
          <w:p w14:paraId="4E96753C" w14:textId="77777777" w:rsidR="008E2F96" w:rsidRPr="00582D17" w:rsidRDefault="008E2F96" w:rsidP="00F628A7">
            <w:pPr>
              <w:spacing w:before="60" w:after="60"/>
              <w:jc w:val="center"/>
              <w:rPr>
                <w:sz w:val="22"/>
                <w:szCs w:val="22"/>
              </w:rPr>
            </w:pPr>
            <w:r w:rsidRPr="00582D17">
              <w:rPr>
                <w:sz w:val="22"/>
                <w:szCs w:val="22"/>
              </w:rPr>
              <w:t>689</w:t>
            </w:r>
          </w:p>
        </w:tc>
        <w:tc>
          <w:tcPr>
            <w:tcW w:w="0" w:type="auto"/>
            <w:vAlign w:val="center"/>
          </w:tcPr>
          <w:p w14:paraId="7D1C6200" w14:textId="77777777" w:rsidR="008E2F96" w:rsidRPr="00582D17" w:rsidRDefault="008E2F96" w:rsidP="00F628A7">
            <w:pPr>
              <w:spacing w:before="60" w:after="60"/>
              <w:jc w:val="center"/>
              <w:rPr>
                <w:sz w:val="22"/>
                <w:szCs w:val="22"/>
              </w:rPr>
            </w:pPr>
            <w:r w:rsidRPr="00582D17">
              <w:rPr>
                <w:sz w:val="22"/>
                <w:szCs w:val="22"/>
              </w:rPr>
              <w:t>M016</w:t>
            </w:r>
          </w:p>
        </w:tc>
        <w:tc>
          <w:tcPr>
            <w:tcW w:w="0" w:type="auto"/>
            <w:vAlign w:val="center"/>
          </w:tcPr>
          <w:p w14:paraId="44E886B9" w14:textId="77777777" w:rsidR="008E2F96" w:rsidRPr="00582D17" w:rsidRDefault="008E2F96" w:rsidP="00F628A7">
            <w:pPr>
              <w:spacing w:before="60" w:after="60"/>
              <w:jc w:val="center"/>
              <w:rPr>
                <w:sz w:val="22"/>
                <w:szCs w:val="22"/>
              </w:rPr>
            </w:pPr>
            <w:r w:rsidRPr="00582D17">
              <w:rPr>
                <w:sz w:val="22"/>
                <w:szCs w:val="22"/>
              </w:rPr>
              <w:t>S063</w:t>
            </w:r>
          </w:p>
        </w:tc>
      </w:tr>
      <w:tr w:rsidR="008E2F96" w:rsidRPr="0050469B" w14:paraId="7C0DCAD6" w14:textId="77777777" w:rsidTr="00582D17">
        <w:tc>
          <w:tcPr>
            <w:tcW w:w="0" w:type="auto"/>
            <w:vAlign w:val="center"/>
          </w:tcPr>
          <w:p w14:paraId="3B995800" w14:textId="77777777" w:rsidR="008E2F96" w:rsidRPr="00582D17" w:rsidRDefault="008E2F96" w:rsidP="00F628A7">
            <w:pPr>
              <w:spacing w:before="60" w:after="60"/>
              <w:jc w:val="center"/>
              <w:rPr>
                <w:sz w:val="22"/>
                <w:szCs w:val="22"/>
              </w:rPr>
            </w:pPr>
            <w:r w:rsidRPr="00582D17">
              <w:rPr>
                <w:sz w:val="22"/>
                <w:szCs w:val="22"/>
              </w:rPr>
              <w:t>690</w:t>
            </w:r>
          </w:p>
        </w:tc>
        <w:tc>
          <w:tcPr>
            <w:tcW w:w="0" w:type="auto"/>
            <w:vAlign w:val="center"/>
          </w:tcPr>
          <w:p w14:paraId="04D1D3CB" w14:textId="77777777" w:rsidR="008E2F96" w:rsidRPr="00582D17" w:rsidRDefault="008E2F96" w:rsidP="00F628A7">
            <w:pPr>
              <w:spacing w:before="60" w:after="60"/>
              <w:jc w:val="center"/>
              <w:rPr>
                <w:sz w:val="22"/>
                <w:szCs w:val="22"/>
              </w:rPr>
            </w:pPr>
            <w:r w:rsidRPr="00582D17">
              <w:rPr>
                <w:sz w:val="22"/>
                <w:szCs w:val="22"/>
              </w:rPr>
              <w:t>M016</w:t>
            </w:r>
          </w:p>
        </w:tc>
        <w:tc>
          <w:tcPr>
            <w:tcW w:w="0" w:type="auto"/>
            <w:vAlign w:val="center"/>
          </w:tcPr>
          <w:p w14:paraId="00B6B36B" w14:textId="77777777" w:rsidR="008E2F96" w:rsidRPr="00582D17" w:rsidRDefault="008E2F96" w:rsidP="00F628A7">
            <w:pPr>
              <w:spacing w:before="60" w:after="60"/>
              <w:jc w:val="center"/>
              <w:rPr>
                <w:sz w:val="22"/>
                <w:szCs w:val="22"/>
              </w:rPr>
            </w:pPr>
            <w:r w:rsidRPr="00582D17">
              <w:rPr>
                <w:sz w:val="22"/>
                <w:szCs w:val="22"/>
              </w:rPr>
              <w:t>S064</w:t>
            </w:r>
          </w:p>
        </w:tc>
      </w:tr>
      <w:tr w:rsidR="008E2F96" w:rsidRPr="0050469B" w14:paraId="4DF96D92" w14:textId="77777777" w:rsidTr="00582D17">
        <w:tc>
          <w:tcPr>
            <w:tcW w:w="0" w:type="auto"/>
            <w:vAlign w:val="center"/>
          </w:tcPr>
          <w:p w14:paraId="382B7213" w14:textId="77777777" w:rsidR="008E2F96" w:rsidRPr="00582D17" w:rsidRDefault="008E2F96" w:rsidP="00F628A7">
            <w:pPr>
              <w:spacing w:before="60" w:after="60"/>
              <w:jc w:val="center"/>
              <w:rPr>
                <w:sz w:val="22"/>
                <w:szCs w:val="22"/>
              </w:rPr>
            </w:pPr>
            <w:r w:rsidRPr="00582D17">
              <w:rPr>
                <w:sz w:val="22"/>
                <w:szCs w:val="22"/>
              </w:rPr>
              <w:t>691</w:t>
            </w:r>
          </w:p>
        </w:tc>
        <w:tc>
          <w:tcPr>
            <w:tcW w:w="0" w:type="auto"/>
            <w:vAlign w:val="center"/>
          </w:tcPr>
          <w:p w14:paraId="75C40B5B" w14:textId="77777777" w:rsidR="008E2F96" w:rsidRPr="00582D17" w:rsidRDefault="008E2F96" w:rsidP="00F628A7">
            <w:pPr>
              <w:spacing w:before="60" w:after="60"/>
              <w:jc w:val="center"/>
              <w:rPr>
                <w:sz w:val="22"/>
                <w:szCs w:val="22"/>
              </w:rPr>
            </w:pPr>
            <w:r w:rsidRPr="00582D17">
              <w:rPr>
                <w:sz w:val="22"/>
                <w:szCs w:val="22"/>
              </w:rPr>
              <w:t>M017</w:t>
            </w:r>
          </w:p>
        </w:tc>
        <w:tc>
          <w:tcPr>
            <w:tcW w:w="0" w:type="auto"/>
            <w:vAlign w:val="center"/>
          </w:tcPr>
          <w:p w14:paraId="7CF494B2" w14:textId="77777777" w:rsidR="008E2F96" w:rsidRPr="00582D17" w:rsidRDefault="008E2F96" w:rsidP="00F628A7">
            <w:pPr>
              <w:spacing w:before="60" w:after="60"/>
              <w:jc w:val="center"/>
              <w:rPr>
                <w:sz w:val="22"/>
                <w:szCs w:val="22"/>
              </w:rPr>
            </w:pPr>
            <w:r w:rsidRPr="00582D17">
              <w:rPr>
                <w:sz w:val="22"/>
                <w:szCs w:val="22"/>
              </w:rPr>
              <w:t>S065</w:t>
            </w:r>
          </w:p>
        </w:tc>
      </w:tr>
      <w:tr w:rsidR="008E2F96" w:rsidRPr="0050469B" w14:paraId="5FCFD1A6" w14:textId="77777777" w:rsidTr="00582D17">
        <w:tc>
          <w:tcPr>
            <w:tcW w:w="0" w:type="auto"/>
            <w:vAlign w:val="center"/>
          </w:tcPr>
          <w:p w14:paraId="74ED4C15" w14:textId="77777777" w:rsidR="008E2F96" w:rsidRPr="00582D17" w:rsidRDefault="008E2F96" w:rsidP="00F628A7">
            <w:pPr>
              <w:spacing w:before="60" w:after="60"/>
              <w:jc w:val="center"/>
              <w:rPr>
                <w:sz w:val="22"/>
                <w:szCs w:val="22"/>
              </w:rPr>
            </w:pPr>
            <w:r w:rsidRPr="00582D17">
              <w:rPr>
                <w:sz w:val="22"/>
                <w:szCs w:val="22"/>
              </w:rPr>
              <w:t>692</w:t>
            </w:r>
          </w:p>
        </w:tc>
        <w:tc>
          <w:tcPr>
            <w:tcW w:w="0" w:type="auto"/>
            <w:vAlign w:val="center"/>
          </w:tcPr>
          <w:p w14:paraId="4E8CBDDC" w14:textId="77777777" w:rsidR="008E2F96" w:rsidRPr="00582D17" w:rsidRDefault="008E2F96" w:rsidP="00F628A7">
            <w:pPr>
              <w:spacing w:before="60" w:after="60"/>
              <w:jc w:val="center"/>
              <w:rPr>
                <w:sz w:val="22"/>
                <w:szCs w:val="22"/>
              </w:rPr>
            </w:pPr>
            <w:r w:rsidRPr="00582D17">
              <w:rPr>
                <w:sz w:val="22"/>
                <w:szCs w:val="22"/>
              </w:rPr>
              <w:t>M017</w:t>
            </w:r>
          </w:p>
        </w:tc>
        <w:tc>
          <w:tcPr>
            <w:tcW w:w="0" w:type="auto"/>
            <w:vAlign w:val="center"/>
          </w:tcPr>
          <w:p w14:paraId="085C810F" w14:textId="77777777" w:rsidR="008E2F96" w:rsidRPr="00582D17" w:rsidRDefault="008E2F96" w:rsidP="00F628A7">
            <w:pPr>
              <w:spacing w:before="60" w:after="60"/>
              <w:jc w:val="center"/>
              <w:rPr>
                <w:sz w:val="22"/>
                <w:szCs w:val="22"/>
              </w:rPr>
            </w:pPr>
            <w:r w:rsidRPr="00582D17">
              <w:rPr>
                <w:sz w:val="22"/>
                <w:szCs w:val="22"/>
              </w:rPr>
              <w:t>S066</w:t>
            </w:r>
          </w:p>
        </w:tc>
      </w:tr>
      <w:tr w:rsidR="008E2F96" w:rsidRPr="0050469B" w14:paraId="3A38C3AC" w14:textId="77777777" w:rsidTr="00582D17">
        <w:tc>
          <w:tcPr>
            <w:tcW w:w="0" w:type="auto"/>
            <w:vAlign w:val="center"/>
          </w:tcPr>
          <w:p w14:paraId="42AAA5CC" w14:textId="77777777" w:rsidR="008E2F96" w:rsidRPr="00582D17" w:rsidRDefault="008E2F96" w:rsidP="00F628A7">
            <w:pPr>
              <w:spacing w:before="60" w:after="60"/>
              <w:jc w:val="center"/>
              <w:rPr>
                <w:sz w:val="22"/>
                <w:szCs w:val="22"/>
              </w:rPr>
            </w:pPr>
            <w:r w:rsidRPr="00582D17">
              <w:rPr>
                <w:sz w:val="22"/>
                <w:szCs w:val="22"/>
              </w:rPr>
              <w:t>693</w:t>
            </w:r>
          </w:p>
        </w:tc>
        <w:tc>
          <w:tcPr>
            <w:tcW w:w="0" w:type="auto"/>
            <w:vAlign w:val="center"/>
          </w:tcPr>
          <w:p w14:paraId="27A74A71" w14:textId="77777777" w:rsidR="008E2F96" w:rsidRPr="00582D17" w:rsidRDefault="008E2F96" w:rsidP="00F628A7">
            <w:pPr>
              <w:spacing w:before="60" w:after="60"/>
              <w:jc w:val="center"/>
              <w:rPr>
                <w:sz w:val="22"/>
                <w:szCs w:val="22"/>
              </w:rPr>
            </w:pPr>
            <w:r w:rsidRPr="00582D17">
              <w:rPr>
                <w:sz w:val="22"/>
                <w:szCs w:val="22"/>
              </w:rPr>
              <w:t>M017</w:t>
            </w:r>
          </w:p>
        </w:tc>
        <w:tc>
          <w:tcPr>
            <w:tcW w:w="0" w:type="auto"/>
            <w:vAlign w:val="center"/>
          </w:tcPr>
          <w:p w14:paraId="57DFA7E4" w14:textId="77777777" w:rsidR="008E2F96" w:rsidRPr="00582D17" w:rsidRDefault="008E2F96" w:rsidP="00F628A7">
            <w:pPr>
              <w:spacing w:before="60" w:after="60"/>
              <w:jc w:val="center"/>
              <w:rPr>
                <w:sz w:val="22"/>
                <w:szCs w:val="22"/>
              </w:rPr>
            </w:pPr>
            <w:r w:rsidRPr="00582D17">
              <w:rPr>
                <w:sz w:val="22"/>
                <w:szCs w:val="22"/>
              </w:rPr>
              <w:t>S067</w:t>
            </w:r>
          </w:p>
        </w:tc>
      </w:tr>
      <w:tr w:rsidR="008E2F96" w:rsidRPr="0050469B" w14:paraId="33EA25D4" w14:textId="77777777" w:rsidTr="00582D17">
        <w:tc>
          <w:tcPr>
            <w:tcW w:w="0" w:type="auto"/>
            <w:vAlign w:val="center"/>
          </w:tcPr>
          <w:p w14:paraId="2EB78244" w14:textId="77777777" w:rsidR="008E2F96" w:rsidRPr="00582D17" w:rsidRDefault="008E2F96" w:rsidP="00F628A7">
            <w:pPr>
              <w:spacing w:before="60" w:after="60"/>
              <w:jc w:val="center"/>
              <w:rPr>
                <w:sz w:val="22"/>
                <w:szCs w:val="22"/>
              </w:rPr>
            </w:pPr>
            <w:r w:rsidRPr="00582D17">
              <w:rPr>
                <w:sz w:val="22"/>
                <w:szCs w:val="22"/>
              </w:rPr>
              <w:t>694</w:t>
            </w:r>
          </w:p>
        </w:tc>
        <w:tc>
          <w:tcPr>
            <w:tcW w:w="0" w:type="auto"/>
            <w:vAlign w:val="center"/>
          </w:tcPr>
          <w:p w14:paraId="510D29F1" w14:textId="77777777" w:rsidR="008E2F96" w:rsidRPr="00582D17" w:rsidRDefault="008E2F96" w:rsidP="00F628A7">
            <w:pPr>
              <w:spacing w:before="60" w:after="60"/>
              <w:jc w:val="center"/>
              <w:rPr>
                <w:sz w:val="22"/>
                <w:szCs w:val="22"/>
              </w:rPr>
            </w:pPr>
            <w:r w:rsidRPr="00582D17">
              <w:rPr>
                <w:sz w:val="22"/>
                <w:szCs w:val="22"/>
              </w:rPr>
              <w:t>M017</w:t>
            </w:r>
          </w:p>
        </w:tc>
        <w:tc>
          <w:tcPr>
            <w:tcW w:w="0" w:type="auto"/>
            <w:vAlign w:val="center"/>
          </w:tcPr>
          <w:p w14:paraId="010EE815" w14:textId="77777777" w:rsidR="008E2F96" w:rsidRPr="00582D17" w:rsidRDefault="008E2F96" w:rsidP="00F628A7">
            <w:pPr>
              <w:spacing w:before="60" w:after="60"/>
              <w:jc w:val="center"/>
              <w:rPr>
                <w:sz w:val="22"/>
                <w:szCs w:val="22"/>
              </w:rPr>
            </w:pPr>
            <w:r w:rsidRPr="00582D17">
              <w:rPr>
                <w:sz w:val="22"/>
                <w:szCs w:val="22"/>
              </w:rPr>
              <w:t>S068</w:t>
            </w:r>
          </w:p>
        </w:tc>
      </w:tr>
      <w:tr w:rsidR="008E2F96" w:rsidRPr="0050469B" w14:paraId="2F774145" w14:textId="77777777" w:rsidTr="00582D17">
        <w:tc>
          <w:tcPr>
            <w:tcW w:w="0" w:type="auto"/>
            <w:vAlign w:val="center"/>
          </w:tcPr>
          <w:p w14:paraId="38B9F256" w14:textId="77777777" w:rsidR="008E2F96" w:rsidRPr="00582D17" w:rsidRDefault="008E2F96" w:rsidP="00F628A7">
            <w:pPr>
              <w:spacing w:before="60" w:after="60"/>
              <w:jc w:val="center"/>
              <w:rPr>
                <w:sz w:val="22"/>
                <w:szCs w:val="22"/>
              </w:rPr>
            </w:pPr>
            <w:r w:rsidRPr="00582D17">
              <w:rPr>
                <w:sz w:val="22"/>
                <w:szCs w:val="22"/>
              </w:rPr>
              <w:t>695</w:t>
            </w:r>
          </w:p>
        </w:tc>
        <w:tc>
          <w:tcPr>
            <w:tcW w:w="0" w:type="auto"/>
            <w:vAlign w:val="center"/>
          </w:tcPr>
          <w:p w14:paraId="509294B0" w14:textId="77777777" w:rsidR="008E2F96" w:rsidRPr="00582D17" w:rsidRDefault="008E2F96" w:rsidP="00F628A7">
            <w:pPr>
              <w:spacing w:before="60" w:after="60"/>
              <w:jc w:val="center"/>
              <w:rPr>
                <w:sz w:val="22"/>
                <w:szCs w:val="22"/>
              </w:rPr>
            </w:pPr>
            <w:r w:rsidRPr="00582D17">
              <w:rPr>
                <w:sz w:val="22"/>
                <w:szCs w:val="22"/>
              </w:rPr>
              <w:t>M018</w:t>
            </w:r>
          </w:p>
        </w:tc>
        <w:tc>
          <w:tcPr>
            <w:tcW w:w="0" w:type="auto"/>
            <w:vAlign w:val="center"/>
          </w:tcPr>
          <w:p w14:paraId="225EF204" w14:textId="77777777" w:rsidR="008E2F96" w:rsidRPr="00582D17" w:rsidRDefault="008E2F96" w:rsidP="00F628A7">
            <w:pPr>
              <w:spacing w:before="60" w:after="60"/>
              <w:jc w:val="center"/>
              <w:rPr>
                <w:sz w:val="22"/>
                <w:szCs w:val="22"/>
              </w:rPr>
            </w:pPr>
            <w:r w:rsidRPr="00582D17">
              <w:rPr>
                <w:sz w:val="22"/>
                <w:szCs w:val="22"/>
              </w:rPr>
              <w:t>S069</w:t>
            </w:r>
          </w:p>
        </w:tc>
      </w:tr>
      <w:tr w:rsidR="008E2F96" w:rsidRPr="0050469B" w14:paraId="0F3601ED" w14:textId="77777777" w:rsidTr="00582D17">
        <w:tc>
          <w:tcPr>
            <w:tcW w:w="0" w:type="auto"/>
            <w:vAlign w:val="center"/>
          </w:tcPr>
          <w:p w14:paraId="0D0FC84A" w14:textId="77777777" w:rsidR="008E2F96" w:rsidRPr="00582D17" w:rsidRDefault="008E2F96" w:rsidP="00F628A7">
            <w:pPr>
              <w:spacing w:before="60" w:after="60"/>
              <w:jc w:val="center"/>
              <w:rPr>
                <w:sz w:val="22"/>
                <w:szCs w:val="22"/>
              </w:rPr>
            </w:pPr>
            <w:r w:rsidRPr="00582D17">
              <w:rPr>
                <w:sz w:val="22"/>
                <w:szCs w:val="22"/>
              </w:rPr>
              <w:t>696</w:t>
            </w:r>
          </w:p>
        </w:tc>
        <w:tc>
          <w:tcPr>
            <w:tcW w:w="0" w:type="auto"/>
            <w:vAlign w:val="center"/>
          </w:tcPr>
          <w:p w14:paraId="318378A7" w14:textId="77777777" w:rsidR="008E2F96" w:rsidRPr="00582D17" w:rsidRDefault="008E2F96" w:rsidP="00F628A7">
            <w:pPr>
              <w:spacing w:before="60" w:after="60"/>
              <w:jc w:val="center"/>
              <w:rPr>
                <w:sz w:val="22"/>
                <w:szCs w:val="22"/>
              </w:rPr>
            </w:pPr>
            <w:r w:rsidRPr="00582D17">
              <w:rPr>
                <w:sz w:val="22"/>
                <w:szCs w:val="22"/>
              </w:rPr>
              <w:t>M018</w:t>
            </w:r>
          </w:p>
        </w:tc>
        <w:tc>
          <w:tcPr>
            <w:tcW w:w="0" w:type="auto"/>
            <w:vAlign w:val="center"/>
          </w:tcPr>
          <w:p w14:paraId="1BB87A3C" w14:textId="77777777" w:rsidR="008E2F96" w:rsidRPr="00582D17" w:rsidRDefault="008E2F96" w:rsidP="00F628A7">
            <w:pPr>
              <w:spacing w:before="60" w:after="60"/>
              <w:jc w:val="center"/>
              <w:rPr>
                <w:sz w:val="22"/>
                <w:szCs w:val="22"/>
              </w:rPr>
            </w:pPr>
            <w:r w:rsidRPr="00582D17">
              <w:rPr>
                <w:sz w:val="22"/>
                <w:szCs w:val="22"/>
              </w:rPr>
              <w:t>S070</w:t>
            </w:r>
          </w:p>
        </w:tc>
      </w:tr>
      <w:tr w:rsidR="008E2F96" w:rsidRPr="0050469B" w14:paraId="6B2F0034" w14:textId="77777777" w:rsidTr="00582D17">
        <w:tc>
          <w:tcPr>
            <w:tcW w:w="0" w:type="auto"/>
            <w:vAlign w:val="center"/>
          </w:tcPr>
          <w:p w14:paraId="25F4A86E" w14:textId="77777777" w:rsidR="008E2F96" w:rsidRPr="00582D17" w:rsidRDefault="008E2F96" w:rsidP="00F628A7">
            <w:pPr>
              <w:spacing w:before="60" w:after="60"/>
              <w:jc w:val="center"/>
              <w:rPr>
                <w:sz w:val="22"/>
                <w:szCs w:val="22"/>
              </w:rPr>
            </w:pPr>
            <w:r w:rsidRPr="00582D17">
              <w:rPr>
                <w:sz w:val="22"/>
                <w:szCs w:val="22"/>
              </w:rPr>
              <w:t>697</w:t>
            </w:r>
          </w:p>
        </w:tc>
        <w:tc>
          <w:tcPr>
            <w:tcW w:w="0" w:type="auto"/>
            <w:vAlign w:val="center"/>
          </w:tcPr>
          <w:p w14:paraId="35EE5ACE" w14:textId="77777777" w:rsidR="008E2F96" w:rsidRPr="00582D17" w:rsidRDefault="008E2F96" w:rsidP="00F628A7">
            <w:pPr>
              <w:spacing w:before="60" w:after="60"/>
              <w:jc w:val="center"/>
              <w:rPr>
                <w:sz w:val="22"/>
                <w:szCs w:val="22"/>
              </w:rPr>
            </w:pPr>
            <w:r w:rsidRPr="00582D17">
              <w:rPr>
                <w:sz w:val="22"/>
                <w:szCs w:val="22"/>
              </w:rPr>
              <w:t>M018</w:t>
            </w:r>
          </w:p>
        </w:tc>
        <w:tc>
          <w:tcPr>
            <w:tcW w:w="0" w:type="auto"/>
            <w:vAlign w:val="center"/>
          </w:tcPr>
          <w:p w14:paraId="141E5852" w14:textId="77777777" w:rsidR="008E2F96" w:rsidRPr="00582D17" w:rsidRDefault="008E2F96" w:rsidP="00F628A7">
            <w:pPr>
              <w:spacing w:before="60" w:after="60"/>
              <w:jc w:val="center"/>
              <w:rPr>
                <w:sz w:val="22"/>
                <w:szCs w:val="22"/>
              </w:rPr>
            </w:pPr>
            <w:r w:rsidRPr="00582D17">
              <w:rPr>
                <w:sz w:val="22"/>
                <w:szCs w:val="22"/>
              </w:rPr>
              <w:t>S071</w:t>
            </w:r>
          </w:p>
        </w:tc>
      </w:tr>
      <w:tr w:rsidR="008E2F96" w:rsidRPr="0050469B" w14:paraId="7893BB15" w14:textId="77777777" w:rsidTr="00582D17">
        <w:tc>
          <w:tcPr>
            <w:tcW w:w="0" w:type="auto"/>
            <w:vAlign w:val="center"/>
          </w:tcPr>
          <w:p w14:paraId="0527B07F" w14:textId="77777777" w:rsidR="008E2F96" w:rsidRPr="00582D17" w:rsidRDefault="008E2F96" w:rsidP="00F628A7">
            <w:pPr>
              <w:spacing w:before="60" w:after="60"/>
              <w:jc w:val="center"/>
              <w:rPr>
                <w:sz w:val="22"/>
                <w:szCs w:val="22"/>
              </w:rPr>
            </w:pPr>
            <w:r w:rsidRPr="00582D17">
              <w:rPr>
                <w:sz w:val="22"/>
                <w:szCs w:val="22"/>
              </w:rPr>
              <w:t>698</w:t>
            </w:r>
          </w:p>
        </w:tc>
        <w:tc>
          <w:tcPr>
            <w:tcW w:w="0" w:type="auto"/>
            <w:vAlign w:val="center"/>
          </w:tcPr>
          <w:p w14:paraId="5EAAB74D" w14:textId="77777777" w:rsidR="008E2F96" w:rsidRPr="00582D17" w:rsidRDefault="008E2F96" w:rsidP="00F628A7">
            <w:pPr>
              <w:spacing w:before="60" w:after="60"/>
              <w:jc w:val="center"/>
              <w:rPr>
                <w:sz w:val="22"/>
                <w:szCs w:val="22"/>
              </w:rPr>
            </w:pPr>
            <w:r w:rsidRPr="00582D17">
              <w:rPr>
                <w:sz w:val="22"/>
                <w:szCs w:val="22"/>
              </w:rPr>
              <w:t>M018</w:t>
            </w:r>
          </w:p>
        </w:tc>
        <w:tc>
          <w:tcPr>
            <w:tcW w:w="0" w:type="auto"/>
            <w:vAlign w:val="center"/>
          </w:tcPr>
          <w:p w14:paraId="5646E388" w14:textId="77777777" w:rsidR="008E2F96" w:rsidRPr="00582D17" w:rsidRDefault="008E2F96" w:rsidP="00F628A7">
            <w:pPr>
              <w:spacing w:before="60" w:after="60"/>
              <w:jc w:val="center"/>
              <w:rPr>
                <w:sz w:val="22"/>
                <w:szCs w:val="22"/>
              </w:rPr>
            </w:pPr>
            <w:r w:rsidRPr="00582D17">
              <w:rPr>
                <w:sz w:val="22"/>
                <w:szCs w:val="22"/>
              </w:rPr>
              <w:t>S072</w:t>
            </w:r>
          </w:p>
        </w:tc>
      </w:tr>
      <w:tr w:rsidR="008E2F96" w:rsidRPr="0050469B" w14:paraId="5B2372AC" w14:textId="77777777" w:rsidTr="00582D17">
        <w:tc>
          <w:tcPr>
            <w:tcW w:w="0" w:type="auto"/>
            <w:vAlign w:val="center"/>
          </w:tcPr>
          <w:p w14:paraId="567D1D4C" w14:textId="77777777" w:rsidR="008E2F96" w:rsidRPr="00582D17" w:rsidRDefault="008E2F96" w:rsidP="00F628A7">
            <w:pPr>
              <w:spacing w:before="60" w:after="60"/>
              <w:jc w:val="center"/>
              <w:rPr>
                <w:sz w:val="22"/>
                <w:szCs w:val="22"/>
              </w:rPr>
            </w:pPr>
            <w:r w:rsidRPr="00582D17">
              <w:rPr>
                <w:sz w:val="22"/>
                <w:szCs w:val="22"/>
              </w:rPr>
              <w:t>699</w:t>
            </w:r>
          </w:p>
        </w:tc>
        <w:tc>
          <w:tcPr>
            <w:tcW w:w="0" w:type="auto"/>
            <w:vAlign w:val="center"/>
          </w:tcPr>
          <w:p w14:paraId="18D9D271" w14:textId="77777777" w:rsidR="008E2F96" w:rsidRPr="00582D17" w:rsidRDefault="008E2F96" w:rsidP="00F628A7">
            <w:pPr>
              <w:spacing w:before="60" w:after="60"/>
              <w:jc w:val="center"/>
              <w:rPr>
                <w:sz w:val="22"/>
                <w:szCs w:val="22"/>
              </w:rPr>
            </w:pPr>
            <w:r w:rsidRPr="00582D17">
              <w:rPr>
                <w:sz w:val="22"/>
                <w:szCs w:val="22"/>
              </w:rPr>
              <w:t>M019</w:t>
            </w:r>
          </w:p>
        </w:tc>
        <w:tc>
          <w:tcPr>
            <w:tcW w:w="0" w:type="auto"/>
            <w:vAlign w:val="center"/>
          </w:tcPr>
          <w:p w14:paraId="776AE6C1" w14:textId="77777777" w:rsidR="008E2F96" w:rsidRPr="00582D17" w:rsidRDefault="008E2F96" w:rsidP="00F628A7">
            <w:pPr>
              <w:spacing w:before="60" w:after="60"/>
              <w:jc w:val="center"/>
              <w:rPr>
                <w:sz w:val="22"/>
                <w:szCs w:val="22"/>
              </w:rPr>
            </w:pPr>
            <w:r w:rsidRPr="00582D17">
              <w:rPr>
                <w:sz w:val="22"/>
                <w:szCs w:val="22"/>
              </w:rPr>
              <w:t>S073</w:t>
            </w:r>
          </w:p>
        </w:tc>
      </w:tr>
      <w:tr w:rsidR="008E2F96" w:rsidRPr="0050469B" w14:paraId="38584278" w14:textId="77777777" w:rsidTr="00582D17">
        <w:tc>
          <w:tcPr>
            <w:tcW w:w="0" w:type="auto"/>
            <w:vAlign w:val="center"/>
          </w:tcPr>
          <w:p w14:paraId="79F3145C" w14:textId="77777777" w:rsidR="008E2F96" w:rsidRPr="00582D17" w:rsidRDefault="008E2F96" w:rsidP="00F628A7">
            <w:pPr>
              <w:spacing w:before="60" w:after="60"/>
              <w:jc w:val="center"/>
              <w:rPr>
                <w:sz w:val="22"/>
                <w:szCs w:val="22"/>
              </w:rPr>
            </w:pPr>
            <w:r w:rsidRPr="00582D17">
              <w:rPr>
                <w:sz w:val="22"/>
                <w:szCs w:val="22"/>
              </w:rPr>
              <w:t>700</w:t>
            </w:r>
          </w:p>
        </w:tc>
        <w:tc>
          <w:tcPr>
            <w:tcW w:w="0" w:type="auto"/>
            <w:vAlign w:val="center"/>
          </w:tcPr>
          <w:p w14:paraId="7D61127E" w14:textId="77777777" w:rsidR="008E2F96" w:rsidRPr="00582D17" w:rsidRDefault="008E2F96" w:rsidP="00F628A7">
            <w:pPr>
              <w:spacing w:before="60" w:after="60"/>
              <w:jc w:val="center"/>
              <w:rPr>
                <w:sz w:val="22"/>
                <w:szCs w:val="22"/>
              </w:rPr>
            </w:pPr>
            <w:r w:rsidRPr="00582D17">
              <w:rPr>
                <w:sz w:val="22"/>
                <w:szCs w:val="22"/>
              </w:rPr>
              <w:t>M019</w:t>
            </w:r>
          </w:p>
        </w:tc>
        <w:tc>
          <w:tcPr>
            <w:tcW w:w="0" w:type="auto"/>
            <w:vAlign w:val="center"/>
          </w:tcPr>
          <w:p w14:paraId="100F5C65" w14:textId="77777777" w:rsidR="008E2F96" w:rsidRPr="00582D17" w:rsidRDefault="008E2F96" w:rsidP="00F628A7">
            <w:pPr>
              <w:spacing w:before="60" w:after="60"/>
              <w:jc w:val="center"/>
              <w:rPr>
                <w:sz w:val="22"/>
                <w:szCs w:val="22"/>
              </w:rPr>
            </w:pPr>
            <w:r w:rsidRPr="00582D17">
              <w:rPr>
                <w:sz w:val="22"/>
                <w:szCs w:val="22"/>
              </w:rPr>
              <w:t>S074</w:t>
            </w:r>
          </w:p>
        </w:tc>
      </w:tr>
      <w:tr w:rsidR="008E2F96" w:rsidRPr="0050469B" w14:paraId="2064FE48" w14:textId="77777777" w:rsidTr="00582D17">
        <w:tc>
          <w:tcPr>
            <w:tcW w:w="0" w:type="auto"/>
            <w:vAlign w:val="center"/>
          </w:tcPr>
          <w:p w14:paraId="2CFABCC7" w14:textId="77777777" w:rsidR="008E2F96" w:rsidRPr="00582D17" w:rsidRDefault="008E2F96" w:rsidP="00F628A7">
            <w:pPr>
              <w:spacing w:before="60" w:after="60"/>
              <w:jc w:val="center"/>
              <w:rPr>
                <w:sz w:val="22"/>
                <w:szCs w:val="22"/>
              </w:rPr>
            </w:pPr>
            <w:r w:rsidRPr="00582D17">
              <w:rPr>
                <w:sz w:val="22"/>
                <w:szCs w:val="22"/>
              </w:rPr>
              <w:t>701</w:t>
            </w:r>
          </w:p>
        </w:tc>
        <w:tc>
          <w:tcPr>
            <w:tcW w:w="0" w:type="auto"/>
            <w:vAlign w:val="center"/>
          </w:tcPr>
          <w:p w14:paraId="2A28E733" w14:textId="77777777" w:rsidR="008E2F96" w:rsidRPr="00582D17" w:rsidRDefault="008E2F96" w:rsidP="00F628A7">
            <w:pPr>
              <w:spacing w:before="60" w:after="60"/>
              <w:jc w:val="center"/>
              <w:rPr>
                <w:sz w:val="22"/>
                <w:szCs w:val="22"/>
              </w:rPr>
            </w:pPr>
            <w:r w:rsidRPr="00582D17">
              <w:rPr>
                <w:sz w:val="22"/>
                <w:szCs w:val="22"/>
              </w:rPr>
              <w:t>M019</w:t>
            </w:r>
          </w:p>
        </w:tc>
        <w:tc>
          <w:tcPr>
            <w:tcW w:w="0" w:type="auto"/>
            <w:vAlign w:val="center"/>
          </w:tcPr>
          <w:p w14:paraId="7E3A5F3F" w14:textId="77777777" w:rsidR="008E2F96" w:rsidRPr="00582D17" w:rsidRDefault="008E2F96" w:rsidP="00F628A7">
            <w:pPr>
              <w:spacing w:before="60" w:after="60"/>
              <w:jc w:val="center"/>
              <w:rPr>
                <w:sz w:val="22"/>
                <w:szCs w:val="22"/>
              </w:rPr>
            </w:pPr>
            <w:r w:rsidRPr="00582D17">
              <w:rPr>
                <w:sz w:val="22"/>
                <w:szCs w:val="22"/>
              </w:rPr>
              <w:t>S075</w:t>
            </w:r>
          </w:p>
        </w:tc>
      </w:tr>
      <w:tr w:rsidR="008E2F96" w:rsidRPr="0050469B" w14:paraId="701390EF" w14:textId="77777777" w:rsidTr="00582D17">
        <w:tc>
          <w:tcPr>
            <w:tcW w:w="0" w:type="auto"/>
            <w:vAlign w:val="center"/>
          </w:tcPr>
          <w:p w14:paraId="5D7BD683" w14:textId="77777777" w:rsidR="008E2F96" w:rsidRPr="00582D17" w:rsidRDefault="008E2F96" w:rsidP="00F628A7">
            <w:pPr>
              <w:spacing w:before="60" w:after="60"/>
              <w:jc w:val="center"/>
              <w:rPr>
                <w:sz w:val="22"/>
                <w:szCs w:val="22"/>
              </w:rPr>
            </w:pPr>
            <w:r w:rsidRPr="00582D17">
              <w:rPr>
                <w:sz w:val="22"/>
                <w:szCs w:val="22"/>
              </w:rPr>
              <w:t>702</w:t>
            </w:r>
          </w:p>
        </w:tc>
        <w:tc>
          <w:tcPr>
            <w:tcW w:w="0" w:type="auto"/>
            <w:vAlign w:val="center"/>
          </w:tcPr>
          <w:p w14:paraId="72E14EEE" w14:textId="77777777" w:rsidR="008E2F96" w:rsidRPr="00582D17" w:rsidRDefault="008E2F96" w:rsidP="00F628A7">
            <w:pPr>
              <w:spacing w:before="60" w:after="60"/>
              <w:jc w:val="center"/>
              <w:rPr>
                <w:sz w:val="22"/>
                <w:szCs w:val="22"/>
              </w:rPr>
            </w:pPr>
            <w:r w:rsidRPr="00582D17">
              <w:rPr>
                <w:sz w:val="22"/>
                <w:szCs w:val="22"/>
              </w:rPr>
              <w:t>M019</w:t>
            </w:r>
          </w:p>
        </w:tc>
        <w:tc>
          <w:tcPr>
            <w:tcW w:w="0" w:type="auto"/>
            <w:vAlign w:val="center"/>
          </w:tcPr>
          <w:p w14:paraId="489DFD84" w14:textId="77777777" w:rsidR="008E2F96" w:rsidRPr="00582D17" w:rsidRDefault="008E2F96" w:rsidP="00F628A7">
            <w:pPr>
              <w:spacing w:before="60" w:after="60"/>
              <w:jc w:val="center"/>
              <w:rPr>
                <w:sz w:val="22"/>
                <w:szCs w:val="22"/>
              </w:rPr>
            </w:pPr>
            <w:r w:rsidRPr="00582D17">
              <w:rPr>
                <w:sz w:val="22"/>
                <w:szCs w:val="22"/>
              </w:rPr>
              <w:t>S076</w:t>
            </w:r>
          </w:p>
        </w:tc>
      </w:tr>
      <w:tr w:rsidR="008E2F96" w:rsidRPr="0050469B" w14:paraId="638547AF" w14:textId="77777777" w:rsidTr="00582D17">
        <w:tc>
          <w:tcPr>
            <w:tcW w:w="0" w:type="auto"/>
            <w:vAlign w:val="center"/>
          </w:tcPr>
          <w:p w14:paraId="39AC14D0" w14:textId="77777777" w:rsidR="008E2F96" w:rsidRPr="00582D17" w:rsidRDefault="008E2F96" w:rsidP="00F628A7">
            <w:pPr>
              <w:spacing w:before="60" w:after="60"/>
              <w:jc w:val="center"/>
              <w:rPr>
                <w:sz w:val="22"/>
                <w:szCs w:val="22"/>
              </w:rPr>
            </w:pPr>
            <w:r w:rsidRPr="00582D17">
              <w:rPr>
                <w:sz w:val="22"/>
                <w:szCs w:val="22"/>
              </w:rPr>
              <w:t>703</w:t>
            </w:r>
          </w:p>
        </w:tc>
        <w:tc>
          <w:tcPr>
            <w:tcW w:w="0" w:type="auto"/>
            <w:vAlign w:val="center"/>
          </w:tcPr>
          <w:p w14:paraId="19A7504C" w14:textId="77777777" w:rsidR="008E2F96" w:rsidRPr="00582D17" w:rsidRDefault="008E2F96" w:rsidP="00F628A7">
            <w:pPr>
              <w:spacing w:before="60" w:after="60"/>
              <w:jc w:val="center"/>
              <w:rPr>
                <w:sz w:val="22"/>
                <w:szCs w:val="22"/>
              </w:rPr>
            </w:pPr>
            <w:r w:rsidRPr="00582D17">
              <w:rPr>
                <w:sz w:val="22"/>
                <w:szCs w:val="22"/>
              </w:rPr>
              <w:t>M020</w:t>
            </w:r>
          </w:p>
        </w:tc>
        <w:tc>
          <w:tcPr>
            <w:tcW w:w="0" w:type="auto"/>
            <w:vAlign w:val="center"/>
          </w:tcPr>
          <w:p w14:paraId="42C03A31" w14:textId="77777777" w:rsidR="008E2F96" w:rsidRPr="00582D17" w:rsidRDefault="008E2F96" w:rsidP="00F628A7">
            <w:pPr>
              <w:spacing w:before="60" w:after="60"/>
              <w:jc w:val="center"/>
              <w:rPr>
                <w:sz w:val="22"/>
                <w:szCs w:val="22"/>
              </w:rPr>
            </w:pPr>
            <w:r w:rsidRPr="00582D17">
              <w:rPr>
                <w:sz w:val="22"/>
                <w:szCs w:val="22"/>
              </w:rPr>
              <w:t>S077</w:t>
            </w:r>
          </w:p>
        </w:tc>
      </w:tr>
      <w:tr w:rsidR="008E2F96" w:rsidRPr="0050469B" w14:paraId="0AC4F185" w14:textId="77777777" w:rsidTr="00582D17">
        <w:tc>
          <w:tcPr>
            <w:tcW w:w="0" w:type="auto"/>
            <w:vAlign w:val="center"/>
          </w:tcPr>
          <w:p w14:paraId="0B1BF545" w14:textId="77777777" w:rsidR="008E2F96" w:rsidRPr="00582D17" w:rsidRDefault="008E2F96" w:rsidP="00F628A7">
            <w:pPr>
              <w:spacing w:before="60" w:after="60"/>
              <w:jc w:val="center"/>
              <w:rPr>
                <w:sz w:val="22"/>
                <w:szCs w:val="22"/>
              </w:rPr>
            </w:pPr>
            <w:r w:rsidRPr="00582D17">
              <w:rPr>
                <w:sz w:val="22"/>
                <w:szCs w:val="22"/>
              </w:rPr>
              <w:t>704</w:t>
            </w:r>
          </w:p>
        </w:tc>
        <w:tc>
          <w:tcPr>
            <w:tcW w:w="0" w:type="auto"/>
            <w:vAlign w:val="center"/>
          </w:tcPr>
          <w:p w14:paraId="4A9D12BC" w14:textId="77777777" w:rsidR="008E2F96" w:rsidRPr="00582D17" w:rsidRDefault="008E2F96" w:rsidP="00F628A7">
            <w:pPr>
              <w:spacing w:before="60" w:after="60"/>
              <w:jc w:val="center"/>
              <w:rPr>
                <w:sz w:val="22"/>
                <w:szCs w:val="22"/>
              </w:rPr>
            </w:pPr>
            <w:r w:rsidRPr="00582D17">
              <w:rPr>
                <w:sz w:val="22"/>
                <w:szCs w:val="22"/>
              </w:rPr>
              <w:t>M020</w:t>
            </w:r>
          </w:p>
        </w:tc>
        <w:tc>
          <w:tcPr>
            <w:tcW w:w="0" w:type="auto"/>
            <w:vAlign w:val="center"/>
          </w:tcPr>
          <w:p w14:paraId="06E498C2" w14:textId="77777777" w:rsidR="008E2F96" w:rsidRPr="00582D17" w:rsidRDefault="008E2F96" w:rsidP="00F628A7">
            <w:pPr>
              <w:spacing w:before="60" w:after="60"/>
              <w:jc w:val="center"/>
              <w:rPr>
                <w:sz w:val="22"/>
                <w:szCs w:val="22"/>
              </w:rPr>
            </w:pPr>
            <w:r w:rsidRPr="00582D17">
              <w:rPr>
                <w:sz w:val="22"/>
                <w:szCs w:val="22"/>
              </w:rPr>
              <w:t>S078</w:t>
            </w:r>
          </w:p>
        </w:tc>
      </w:tr>
      <w:tr w:rsidR="008E2F96" w:rsidRPr="0050469B" w14:paraId="798927CB" w14:textId="77777777" w:rsidTr="00582D17">
        <w:tc>
          <w:tcPr>
            <w:tcW w:w="0" w:type="auto"/>
            <w:vAlign w:val="center"/>
          </w:tcPr>
          <w:p w14:paraId="407220C8" w14:textId="77777777" w:rsidR="008E2F96" w:rsidRPr="00582D17" w:rsidRDefault="008E2F96" w:rsidP="00F628A7">
            <w:pPr>
              <w:spacing w:before="60" w:after="60"/>
              <w:jc w:val="center"/>
              <w:rPr>
                <w:sz w:val="22"/>
                <w:szCs w:val="22"/>
              </w:rPr>
            </w:pPr>
            <w:r w:rsidRPr="00582D17">
              <w:rPr>
                <w:sz w:val="22"/>
                <w:szCs w:val="22"/>
              </w:rPr>
              <w:lastRenderedPageBreak/>
              <w:t>705</w:t>
            </w:r>
          </w:p>
        </w:tc>
        <w:tc>
          <w:tcPr>
            <w:tcW w:w="0" w:type="auto"/>
            <w:vAlign w:val="center"/>
          </w:tcPr>
          <w:p w14:paraId="75606B99" w14:textId="77777777" w:rsidR="008E2F96" w:rsidRPr="00582D17" w:rsidRDefault="008E2F96" w:rsidP="00F628A7">
            <w:pPr>
              <w:spacing w:before="60" w:after="60"/>
              <w:jc w:val="center"/>
              <w:rPr>
                <w:sz w:val="22"/>
                <w:szCs w:val="22"/>
              </w:rPr>
            </w:pPr>
            <w:r w:rsidRPr="00582D17">
              <w:rPr>
                <w:sz w:val="22"/>
                <w:szCs w:val="22"/>
              </w:rPr>
              <w:t>M020</w:t>
            </w:r>
          </w:p>
        </w:tc>
        <w:tc>
          <w:tcPr>
            <w:tcW w:w="0" w:type="auto"/>
            <w:vAlign w:val="center"/>
          </w:tcPr>
          <w:p w14:paraId="0F0CCFB6" w14:textId="77777777" w:rsidR="008E2F96" w:rsidRPr="00582D17" w:rsidRDefault="008E2F96" w:rsidP="00F628A7">
            <w:pPr>
              <w:spacing w:before="60" w:after="60"/>
              <w:jc w:val="center"/>
              <w:rPr>
                <w:sz w:val="22"/>
                <w:szCs w:val="22"/>
              </w:rPr>
            </w:pPr>
            <w:r w:rsidRPr="00582D17">
              <w:rPr>
                <w:sz w:val="22"/>
                <w:szCs w:val="22"/>
              </w:rPr>
              <w:t>S079</w:t>
            </w:r>
          </w:p>
        </w:tc>
      </w:tr>
      <w:tr w:rsidR="008E2F96" w:rsidRPr="0050469B" w14:paraId="5D99DAF5" w14:textId="77777777" w:rsidTr="00582D17">
        <w:tc>
          <w:tcPr>
            <w:tcW w:w="0" w:type="auto"/>
            <w:vAlign w:val="center"/>
          </w:tcPr>
          <w:p w14:paraId="1DC89D2B" w14:textId="77777777" w:rsidR="008E2F96" w:rsidRPr="00582D17" w:rsidRDefault="008E2F96" w:rsidP="00F628A7">
            <w:pPr>
              <w:spacing w:before="60" w:after="60"/>
              <w:jc w:val="center"/>
              <w:rPr>
                <w:sz w:val="22"/>
                <w:szCs w:val="22"/>
              </w:rPr>
            </w:pPr>
            <w:r w:rsidRPr="00582D17">
              <w:rPr>
                <w:sz w:val="22"/>
                <w:szCs w:val="22"/>
              </w:rPr>
              <w:t>706</w:t>
            </w:r>
          </w:p>
        </w:tc>
        <w:tc>
          <w:tcPr>
            <w:tcW w:w="0" w:type="auto"/>
            <w:vAlign w:val="center"/>
          </w:tcPr>
          <w:p w14:paraId="34424F5E" w14:textId="77777777" w:rsidR="008E2F96" w:rsidRPr="00582D17" w:rsidRDefault="008E2F96" w:rsidP="00F628A7">
            <w:pPr>
              <w:spacing w:before="60" w:after="60"/>
              <w:jc w:val="center"/>
              <w:rPr>
                <w:sz w:val="22"/>
                <w:szCs w:val="22"/>
              </w:rPr>
            </w:pPr>
            <w:r w:rsidRPr="00582D17">
              <w:rPr>
                <w:sz w:val="22"/>
                <w:szCs w:val="22"/>
              </w:rPr>
              <w:t>M020</w:t>
            </w:r>
          </w:p>
        </w:tc>
        <w:tc>
          <w:tcPr>
            <w:tcW w:w="0" w:type="auto"/>
            <w:vAlign w:val="center"/>
          </w:tcPr>
          <w:p w14:paraId="6EEB8D55" w14:textId="77777777" w:rsidR="008E2F96" w:rsidRPr="00582D17" w:rsidRDefault="008E2F96" w:rsidP="00F628A7">
            <w:pPr>
              <w:spacing w:before="60" w:after="60"/>
              <w:jc w:val="center"/>
              <w:rPr>
                <w:sz w:val="22"/>
                <w:szCs w:val="22"/>
              </w:rPr>
            </w:pPr>
            <w:r w:rsidRPr="00582D17">
              <w:rPr>
                <w:sz w:val="22"/>
                <w:szCs w:val="22"/>
              </w:rPr>
              <w:t>S080</w:t>
            </w:r>
          </w:p>
        </w:tc>
      </w:tr>
      <w:tr w:rsidR="008E2F96" w:rsidRPr="0050469B" w14:paraId="66046D77" w14:textId="77777777" w:rsidTr="00582D17">
        <w:tc>
          <w:tcPr>
            <w:tcW w:w="0" w:type="auto"/>
            <w:vAlign w:val="center"/>
          </w:tcPr>
          <w:p w14:paraId="7271C430" w14:textId="77777777" w:rsidR="008E2F96" w:rsidRPr="00582D17" w:rsidRDefault="008E2F96" w:rsidP="00F628A7">
            <w:pPr>
              <w:spacing w:before="60" w:after="60"/>
              <w:jc w:val="center"/>
              <w:rPr>
                <w:sz w:val="22"/>
                <w:szCs w:val="22"/>
              </w:rPr>
            </w:pPr>
            <w:r w:rsidRPr="00582D17">
              <w:rPr>
                <w:sz w:val="22"/>
                <w:szCs w:val="22"/>
              </w:rPr>
              <w:t>707</w:t>
            </w:r>
          </w:p>
        </w:tc>
        <w:tc>
          <w:tcPr>
            <w:tcW w:w="0" w:type="auto"/>
            <w:vAlign w:val="center"/>
          </w:tcPr>
          <w:p w14:paraId="118067D1" w14:textId="77777777" w:rsidR="008E2F96" w:rsidRPr="00582D17" w:rsidRDefault="008E2F96" w:rsidP="00F628A7">
            <w:pPr>
              <w:spacing w:before="60" w:after="60"/>
              <w:jc w:val="center"/>
              <w:rPr>
                <w:sz w:val="22"/>
                <w:szCs w:val="22"/>
              </w:rPr>
            </w:pPr>
            <w:r w:rsidRPr="00582D17">
              <w:rPr>
                <w:sz w:val="22"/>
                <w:szCs w:val="22"/>
              </w:rPr>
              <w:t>M021</w:t>
            </w:r>
          </w:p>
        </w:tc>
        <w:tc>
          <w:tcPr>
            <w:tcW w:w="0" w:type="auto"/>
            <w:vAlign w:val="center"/>
          </w:tcPr>
          <w:p w14:paraId="061B7281" w14:textId="77777777" w:rsidR="008E2F96" w:rsidRPr="00582D17" w:rsidRDefault="008E2F96" w:rsidP="00F628A7">
            <w:pPr>
              <w:spacing w:before="60" w:after="60"/>
              <w:jc w:val="center"/>
              <w:rPr>
                <w:sz w:val="22"/>
                <w:szCs w:val="22"/>
              </w:rPr>
            </w:pPr>
            <w:r w:rsidRPr="00582D17">
              <w:rPr>
                <w:sz w:val="22"/>
                <w:szCs w:val="22"/>
              </w:rPr>
              <w:t>S081</w:t>
            </w:r>
          </w:p>
        </w:tc>
      </w:tr>
      <w:tr w:rsidR="008E2F96" w:rsidRPr="0050469B" w14:paraId="237FF9BE" w14:textId="77777777" w:rsidTr="00582D17">
        <w:tc>
          <w:tcPr>
            <w:tcW w:w="0" w:type="auto"/>
            <w:vAlign w:val="center"/>
          </w:tcPr>
          <w:p w14:paraId="52E86DAF" w14:textId="77777777" w:rsidR="008E2F96" w:rsidRPr="00582D17" w:rsidRDefault="008E2F96" w:rsidP="00F628A7">
            <w:pPr>
              <w:spacing w:before="60" w:after="60"/>
              <w:jc w:val="center"/>
              <w:rPr>
                <w:sz w:val="22"/>
                <w:szCs w:val="22"/>
              </w:rPr>
            </w:pPr>
            <w:r w:rsidRPr="00582D17">
              <w:rPr>
                <w:sz w:val="22"/>
                <w:szCs w:val="22"/>
              </w:rPr>
              <w:t>708</w:t>
            </w:r>
          </w:p>
        </w:tc>
        <w:tc>
          <w:tcPr>
            <w:tcW w:w="0" w:type="auto"/>
            <w:vAlign w:val="center"/>
          </w:tcPr>
          <w:p w14:paraId="39C4AB4A" w14:textId="77777777" w:rsidR="008E2F96" w:rsidRPr="00582D17" w:rsidRDefault="008E2F96" w:rsidP="00F628A7">
            <w:pPr>
              <w:spacing w:before="60" w:after="60"/>
              <w:jc w:val="center"/>
              <w:rPr>
                <w:sz w:val="22"/>
                <w:szCs w:val="22"/>
              </w:rPr>
            </w:pPr>
            <w:r w:rsidRPr="00582D17">
              <w:rPr>
                <w:sz w:val="22"/>
                <w:szCs w:val="22"/>
              </w:rPr>
              <w:t>M021</w:t>
            </w:r>
          </w:p>
        </w:tc>
        <w:tc>
          <w:tcPr>
            <w:tcW w:w="0" w:type="auto"/>
            <w:vAlign w:val="center"/>
          </w:tcPr>
          <w:p w14:paraId="48EC121F" w14:textId="77777777" w:rsidR="008E2F96" w:rsidRPr="00582D17" w:rsidRDefault="008E2F96" w:rsidP="00F628A7">
            <w:pPr>
              <w:spacing w:before="60" w:after="60"/>
              <w:jc w:val="center"/>
              <w:rPr>
                <w:sz w:val="22"/>
                <w:szCs w:val="22"/>
              </w:rPr>
            </w:pPr>
            <w:r w:rsidRPr="00582D17">
              <w:rPr>
                <w:sz w:val="22"/>
                <w:szCs w:val="22"/>
              </w:rPr>
              <w:t>S082</w:t>
            </w:r>
          </w:p>
        </w:tc>
      </w:tr>
      <w:tr w:rsidR="008E2F96" w:rsidRPr="0050469B" w14:paraId="70F8BC47" w14:textId="77777777" w:rsidTr="00582D17">
        <w:tc>
          <w:tcPr>
            <w:tcW w:w="0" w:type="auto"/>
            <w:vAlign w:val="center"/>
          </w:tcPr>
          <w:p w14:paraId="7F9CB6A0" w14:textId="77777777" w:rsidR="008E2F96" w:rsidRPr="00582D17" w:rsidRDefault="008E2F96" w:rsidP="00F628A7">
            <w:pPr>
              <w:spacing w:before="60" w:after="60"/>
              <w:jc w:val="center"/>
              <w:rPr>
                <w:sz w:val="22"/>
                <w:szCs w:val="22"/>
              </w:rPr>
            </w:pPr>
            <w:r w:rsidRPr="00582D17">
              <w:rPr>
                <w:sz w:val="22"/>
                <w:szCs w:val="22"/>
              </w:rPr>
              <w:t>709</w:t>
            </w:r>
          </w:p>
        </w:tc>
        <w:tc>
          <w:tcPr>
            <w:tcW w:w="0" w:type="auto"/>
            <w:vAlign w:val="center"/>
          </w:tcPr>
          <w:p w14:paraId="3A1718B4" w14:textId="77777777" w:rsidR="008E2F96" w:rsidRPr="00582D17" w:rsidRDefault="008E2F96" w:rsidP="00F628A7">
            <w:pPr>
              <w:spacing w:before="60" w:after="60"/>
              <w:jc w:val="center"/>
              <w:rPr>
                <w:sz w:val="22"/>
                <w:szCs w:val="22"/>
              </w:rPr>
            </w:pPr>
            <w:r w:rsidRPr="00582D17">
              <w:rPr>
                <w:sz w:val="22"/>
                <w:szCs w:val="22"/>
              </w:rPr>
              <w:t>M021</w:t>
            </w:r>
          </w:p>
        </w:tc>
        <w:tc>
          <w:tcPr>
            <w:tcW w:w="0" w:type="auto"/>
            <w:vAlign w:val="center"/>
          </w:tcPr>
          <w:p w14:paraId="231B7F8B" w14:textId="77777777" w:rsidR="008E2F96" w:rsidRPr="00582D17" w:rsidRDefault="008E2F96" w:rsidP="00F628A7">
            <w:pPr>
              <w:spacing w:before="60" w:after="60"/>
              <w:jc w:val="center"/>
              <w:rPr>
                <w:sz w:val="22"/>
                <w:szCs w:val="22"/>
              </w:rPr>
            </w:pPr>
            <w:r w:rsidRPr="00582D17">
              <w:rPr>
                <w:sz w:val="22"/>
                <w:szCs w:val="22"/>
              </w:rPr>
              <w:t>S083</w:t>
            </w:r>
          </w:p>
        </w:tc>
      </w:tr>
      <w:tr w:rsidR="008E2F96" w:rsidRPr="0050469B" w14:paraId="052AD31E" w14:textId="77777777" w:rsidTr="00582D17">
        <w:tc>
          <w:tcPr>
            <w:tcW w:w="0" w:type="auto"/>
            <w:vAlign w:val="center"/>
          </w:tcPr>
          <w:p w14:paraId="115BE642" w14:textId="77777777" w:rsidR="008E2F96" w:rsidRPr="00582D17" w:rsidRDefault="008E2F96" w:rsidP="00F628A7">
            <w:pPr>
              <w:spacing w:before="60" w:after="60"/>
              <w:jc w:val="center"/>
              <w:rPr>
                <w:sz w:val="22"/>
                <w:szCs w:val="22"/>
              </w:rPr>
            </w:pPr>
            <w:r w:rsidRPr="00582D17">
              <w:rPr>
                <w:sz w:val="22"/>
                <w:szCs w:val="22"/>
              </w:rPr>
              <w:t>710</w:t>
            </w:r>
          </w:p>
        </w:tc>
        <w:tc>
          <w:tcPr>
            <w:tcW w:w="0" w:type="auto"/>
            <w:vAlign w:val="center"/>
          </w:tcPr>
          <w:p w14:paraId="0D9D2C33" w14:textId="77777777" w:rsidR="008E2F96" w:rsidRPr="00582D17" w:rsidRDefault="008E2F96" w:rsidP="00F628A7">
            <w:pPr>
              <w:spacing w:before="60" w:after="60"/>
              <w:jc w:val="center"/>
              <w:rPr>
                <w:sz w:val="22"/>
                <w:szCs w:val="22"/>
              </w:rPr>
            </w:pPr>
            <w:r w:rsidRPr="00582D17">
              <w:rPr>
                <w:sz w:val="22"/>
                <w:szCs w:val="22"/>
              </w:rPr>
              <w:t>M021</w:t>
            </w:r>
          </w:p>
        </w:tc>
        <w:tc>
          <w:tcPr>
            <w:tcW w:w="0" w:type="auto"/>
            <w:vAlign w:val="center"/>
          </w:tcPr>
          <w:p w14:paraId="61B5592C" w14:textId="77777777" w:rsidR="008E2F96" w:rsidRPr="00582D17" w:rsidRDefault="008E2F96" w:rsidP="00F628A7">
            <w:pPr>
              <w:spacing w:before="60" w:after="60"/>
              <w:jc w:val="center"/>
              <w:rPr>
                <w:sz w:val="22"/>
                <w:szCs w:val="22"/>
              </w:rPr>
            </w:pPr>
            <w:r w:rsidRPr="00582D17">
              <w:rPr>
                <w:sz w:val="22"/>
                <w:szCs w:val="22"/>
              </w:rPr>
              <w:t>S084</w:t>
            </w:r>
          </w:p>
        </w:tc>
      </w:tr>
      <w:tr w:rsidR="008E2F96" w:rsidRPr="0050469B" w14:paraId="59297E79" w14:textId="77777777" w:rsidTr="00582D17">
        <w:tc>
          <w:tcPr>
            <w:tcW w:w="0" w:type="auto"/>
            <w:vAlign w:val="center"/>
          </w:tcPr>
          <w:p w14:paraId="56F1C91D" w14:textId="77777777" w:rsidR="008E2F96" w:rsidRPr="00582D17" w:rsidRDefault="008E2F96" w:rsidP="00F628A7">
            <w:pPr>
              <w:spacing w:before="60" w:after="60"/>
              <w:jc w:val="center"/>
              <w:rPr>
                <w:sz w:val="22"/>
                <w:szCs w:val="22"/>
              </w:rPr>
            </w:pPr>
            <w:r w:rsidRPr="00582D17">
              <w:rPr>
                <w:sz w:val="22"/>
                <w:szCs w:val="22"/>
              </w:rPr>
              <w:t>711</w:t>
            </w:r>
          </w:p>
        </w:tc>
        <w:tc>
          <w:tcPr>
            <w:tcW w:w="0" w:type="auto"/>
            <w:vAlign w:val="center"/>
          </w:tcPr>
          <w:p w14:paraId="14BD459D" w14:textId="77777777" w:rsidR="008E2F96" w:rsidRPr="00582D17" w:rsidRDefault="008E2F96" w:rsidP="00F628A7">
            <w:pPr>
              <w:spacing w:before="60" w:after="60"/>
              <w:jc w:val="center"/>
              <w:rPr>
                <w:sz w:val="22"/>
                <w:szCs w:val="22"/>
              </w:rPr>
            </w:pPr>
            <w:r w:rsidRPr="00582D17">
              <w:rPr>
                <w:sz w:val="22"/>
                <w:szCs w:val="22"/>
              </w:rPr>
              <w:t>M022</w:t>
            </w:r>
          </w:p>
        </w:tc>
        <w:tc>
          <w:tcPr>
            <w:tcW w:w="0" w:type="auto"/>
            <w:vAlign w:val="center"/>
          </w:tcPr>
          <w:p w14:paraId="3C2456FA" w14:textId="77777777" w:rsidR="008E2F96" w:rsidRPr="00582D17" w:rsidRDefault="008E2F96" w:rsidP="00F628A7">
            <w:pPr>
              <w:spacing w:before="60" w:after="60"/>
              <w:jc w:val="center"/>
              <w:rPr>
                <w:sz w:val="22"/>
                <w:szCs w:val="22"/>
              </w:rPr>
            </w:pPr>
            <w:r w:rsidRPr="00582D17">
              <w:rPr>
                <w:sz w:val="22"/>
                <w:szCs w:val="22"/>
              </w:rPr>
              <w:t>S085</w:t>
            </w:r>
          </w:p>
        </w:tc>
      </w:tr>
      <w:tr w:rsidR="008E2F96" w:rsidRPr="0050469B" w14:paraId="0D920DF9" w14:textId="77777777" w:rsidTr="00582D17">
        <w:tc>
          <w:tcPr>
            <w:tcW w:w="0" w:type="auto"/>
            <w:vAlign w:val="center"/>
          </w:tcPr>
          <w:p w14:paraId="27E5D701" w14:textId="77777777" w:rsidR="008E2F96" w:rsidRPr="00582D17" w:rsidRDefault="008E2F96" w:rsidP="00F628A7">
            <w:pPr>
              <w:spacing w:before="60" w:after="60"/>
              <w:jc w:val="center"/>
              <w:rPr>
                <w:sz w:val="22"/>
                <w:szCs w:val="22"/>
              </w:rPr>
            </w:pPr>
            <w:r w:rsidRPr="00582D17">
              <w:rPr>
                <w:sz w:val="22"/>
                <w:szCs w:val="22"/>
              </w:rPr>
              <w:t>712</w:t>
            </w:r>
          </w:p>
        </w:tc>
        <w:tc>
          <w:tcPr>
            <w:tcW w:w="0" w:type="auto"/>
            <w:vAlign w:val="center"/>
          </w:tcPr>
          <w:p w14:paraId="3775FC2F" w14:textId="77777777" w:rsidR="008E2F96" w:rsidRPr="00582D17" w:rsidRDefault="008E2F96" w:rsidP="00F628A7">
            <w:pPr>
              <w:spacing w:before="60" w:after="60"/>
              <w:jc w:val="center"/>
              <w:rPr>
                <w:sz w:val="22"/>
                <w:szCs w:val="22"/>
              </w:rPr>
            </w:pPr>
            <w:r w:rsidRPr="00582D17">
              <w:rPr>
                <w:sz w:val="22"/>
                <w:szCs w:val="22"/>
              </w:rPr>
              <w:t>M022</w:t>
            </w:r>
          </w:p>
        </w:tc>
        <w:tc>
          <w:tcPr>
            <w:tcW w:w="0" w:type="auto"/>
            <w:vAlign w:val="center"/>
          </w:tcPr>
          <w:p w14:paraId="4458611A" w14:textId="77777777" w:rsidR="008E2F96" w:rsidRPr="00582D17" w:rsidRDefault="008E2F96" w:rsidP="00F628A7">
            <w:pPr>
              <w:spacing w:before="60" w:after="60"/>
              <w:jc w:val="center"/>
              <w:rPr>
                <w:sz w:val="22"/>
                <w:szCs w:val="22"/>
              </w:rPr>
            </w:pPr>
            <w:r w:rsidRPr="00582D17">
              <w:rPr>
                <w:sz w:val="22"/>
                <w:szCs w:val="22"/>
              </w:rPr>
              <w:t>S086</w:t>
            </w:r>
          </w:p>
        </w:tc>
      </w:tr>
      <w:tr w:rsidR="008E2F96" w:rsidRPr="0050469B" w14:paraId="12EB3062" w14:textId="77777777" w:rsidTr="00582D17">
        <w:tc>
          <w:tcPr>
            <w:tcW w:w="0" w:type="auto"/>
            <w:vAlign w:val="center"/>
          </w:tcPr>
          <w:p w14:paraId="372EAFAC" w14:textId="77777777" w:rsidR="008E2F96" w:rsidRPr="00582D17" w:rsidRDefault="008E2F96" w:rsidP="00F628A7">
            <w:pPr>
              <w:spacing w:before="60" w:after="60"/>
              <w:jc w:val="center"/>
              <w:rPr>
                <w:sz w:val="22"/>
                <w:szCs w:val="22"/>
              </w:rPr>
            </w:pPr>
            <w:r w:rsidRPr="00582D17">
              <w:rPr>
                <w:sz w:val="22"/>
                <w:szCs w:val="22"/>
              </w:rPr>
              <w:t>713</w:t>
            </w:r>
          </w:p>
        </w:tc>
        <w:tc>
          <w:tcPr>
            <w:tcW w:w="0" w:type="auto"/>
            <w:vAlign w:val="center"/>
          </w:tcPr>
          <w:p w14:paraId="15162564" w14:textId="77777777" w:rsidR="008E2F96" w:rsidRPr="00582D17" w:rsidRDefault="008E2F96" w:rsidP="00F628A7">
            <w:pPr>
              <w:spacing w:before="60" w:after="60"/>
              <w:jc w:val="center"/>
              <w:rPr>
                <w:sz w:val="22"/>
                <w:szCs w:val="22"/>
              </w:rPr>
            </w:pPr>
            <w:r w:rsidRPr="00582D17">
              <w:rPr>
                <w:sz w:val="22"/>
                <w:szCs w:val="22"/>
              </w:rPr>
              <w:t>M022</w:t>
            </w:r>
          </w:p>
        </w:tc>
        <w:tc>
          <w:tcPr>
            <w:tcW w:w="0" w:type="auto"/>
            <w:vAlign w:val="center"/>
          </w:tcPr>
          <w:p w14:paraId="0DA520E2" w14:textId="77777777" w:rsidR="008E2F96" w:rsidRPr="00582D17" w:rsidRDefault="008E2F96" w:rsidP="00F628A7">
            <w:pPr>
              <w:spacing w:before="60" w:after="60"/>
              <w:jc w:val="center"/>
              <w:rPr>
                <w:sz w:val="22"/>
                <w:szCs w:val="22"/>
              </w:rPr>
            </w:pPr>
            <w:r w:rsidRPr="00582D17">
              <w:rPr>
                <w:sz w:val="22"/>
                <w:szCs w:val="22"/>
              </w:rPr>
              <w:t>S087</w:t>
            </w:r>
          </w:p>
        </w:tc>
      </w:tr>
      <w:tr w:rsidR="008E2F96" w:rsidRPr="0050469B" w14:paraId="25BCDEA0" w14:textId="77777777" w:rsidTr="00582D17">
        <w:tc>
          <w:tcPr>
            <w:tcW w:w="0" w:type="auto"/>
            <w:vAlign w:val="center"/>
          </w:tcPr>
          <w:p w14:paraId="63ABCE81" w14:textId="77777777" w:rsidR="008E2F96" w:rsidRPr="00582D17" w:rsidRDefault="008E2F96" w:rsidP="00F628A7">
            <w:pPr>
              <w:spacing w:before="60" w:after="60"/>
              <w:jc w:val="center"/>
              <w:rPr>
                <w:sz w:val="22"/>
                <w:szCs w:val="22"/>
              </w:rPr>
            </w:pPr>
            <w:r w:rsidRPr="00582D17">
              <w:rPr>
                <w:sz w:val="22"/>
                <w:szCs w:val="22"/>
              </w:rPr>
              <w:t>714</w:t>
            </w:r>
          </w:p>
        </w:tc>
        <w:tc>
          <w:tcPr>
            <w:tcW w:w="0" w:type="auto"/>
            <w:vAlign w:val="center"/>
          </w:tcPr>
          <w:p w14:paraId="511E1FD3" w14:textId="77777777" w:rsidR="008E2F96" w:rsidRPr="00582D17" w:rsidRDefault="008E2F96" w:rsidP="00F628A7">
            <w:pPr>
              <w:spacing w:before="60" w:after="60"/>
              <w:jc w:val="center"/>
              <w:rPr>
                <w:sz w:val="22"/>
                <w:szCs w:val="22"/>
              </w:rPr>
            </w:pPr>
            <w:r w:rsidRPr="00582D17">
              <w:rPr>
                <w:sz w:val="22"/>
                <w:szCs w:val="22"/>
              </w:rPr>
              <w:t>M022</w:t>
            </w:r>
          </w:p>
        </w:tc>
        <w:tc>
          <w:tcPr>
            <w:tcW w:w="0" w:type="auto"/>
            <w:vAlign w:val="center"/>
          </w:tcPr>
          <w:p w14:paraId="0BB7D040" w14:textId="77777777" w:rsidR="008E2F96" w:rsidRPr="00582D17" w:rsidRDefault="008E2F96" w:rsidP="00F628A7">
            <w:pPr>
              <w:spacing w:before="60" w:after="60"/>
              <w:jc w:val="center"/>
              <w:rPr>
                <w:sz w:val="22"/>
                <w:szCs w:val="22"/>
              </w:rPr>
            </w:pPr>
            <w:r w:rsidRPr="00582D17">
              <w:rPr>
                <w:sz w:val="22"/>
                <w:szCs w:val="22"/>
              </w:rPr>
              <w:t>S088</w:t>
            </w:r>
          </w:p>
        </w:tc>
      </w:tr>
      <w:tr w:rsidR="008E2F96" w:rsidRPr="0050469B" w14:paraId="686F75BC" w14:textId="77777777" w:rsidTr="00582D17">
        <w:tc>
          <w:tcPr>
            <w:tcW w:w="0" w:type="auto"/>
            <w:vAlign w:val="center"/>
          </w:tcPr>
          <w:p w14:paraId="59B55C84" w14:textId="77777777" w:rsidR="008E2F96" w:rsidRPr="00582D17" w:rsidRDefault="008E2F96" w:rsidP="00F628A7">
            <w:pPr>
              <w:spacing w:before="60" w:after="60"/>
              <w:jc w:val="center"/>
              <w:rPr>
                <w:sz w:val="22"/>
                <w:szCs w:val="22"/>
              </w:rPr>
            </w:pPr>
            <w:r w:rsidRPr="00582D17">
              <w:rPr>
                <w:sz w:val="22"/>
                <w:szCs w:val="22"/>
              </w:rPr>
              <w:t>715</w:t>
            </w:r>
          </w:p>
        </w:tc>
        <w:tc>
          <w:tcPr>
            <w:tcW w:w="0" w:type="auto"/>
            <w:vAlign w:val="center"/>
          </w:tcPr>
          <w:p w14:paraId="1DAB1D3B" w14:textId="77777777" w:rsidR="008E2F96" w:rsidRPr="00582D17" w:rsidRDefault="008E2F96" w:rsidP="00F628A7">
            <w:pPr>
              <w:spacing w:before="60" w:after="60"/>
              <w:jc w:val="center"/>
              <w:rPr>
                <w:sz w:val="22"/>
                <w:szCs w:val="22"/>
              </w:rPr>
            </w:pPr>
            <w:r w:rsidRPr="00582D17">
              <w:rPr>
                <w:sz w:val="22"/>
                <w:szCs w:val="22"/>
              </w:rPr>
              <w:t>M023</w:t>
            </w:r>
          </w:p>
        </w:tc>
        <w:tc>
          <w:tcPr>
            <w:tcW w:w="0" w:type="auto"/>
            <w:vAlign w:val="center"/>
          </w:tcPr>
          <w:p w14:paraId="488D1BC7" w14:textId="77777777" w:rsidR="008E2F96" w:rsidRPr="00582D17" w:rsidRDefault="008E2F96" w:rsidP="00F628A7">
            <w:pPr>
              <w:spacing w:before="60" w:after="60"/>
              <w:jc w:val="center"/>
              <w:rPr>
                <w:sz w:val="22"/>
                <w:szCs w:val="22"/>
              </w:rPr>
            </w:pPr>
            <w:r w:rsidRPr="00582D17">
              <w:rPr>
                <w:sz w:val="22"/>
                <w:szCs w:val="22"/>
              </w:rPr>
              <w:t>S089</w:t>
            </w:r>
          </w:p>
        </w:tc>
      </w:tr>
      <w:tr w:rsidR="008E2F96" w:rsidRPr="0050469B" w14:paraId="05E5F0E4" w14:textId="77777777" w:rsidTr="00582D17">
        <w:tc>
          <w:tcPr>
            <w:tcW w:w="0" w:type="auto"/>
            <w:vAlign w:val="center"/>
          </w:tcPr>
          <w:p w14:paraId="1704A256" w14:textId="77777777" w:rsidR="008E2F96" w:rsidRPr="00582D17" w:rsidRDefault="008E2F96" w:rsidP="00F628A7">
            <w:pPr>
              <w:spacing w:before="60" w:after="60"/>
              <w:jc w:val="center"/>
              <w:rPr>
                <w:sz w:val="22"/>
                <w:szCs w:val="22"/>
              </w:rPr>
            </w:pPr>
            <w:r w:rsidRPr="00582D17">
              <w:rPr>
                <w:sz w:val="22"/>
                <w:szCs w:val="22"/>
              </w:rPr>
              <w:t>716</w:t>
            </w:r>
          </w:p>
        </w:tc>
        <w:tc>
          <w:tcPr>
            <w:tcW w:w="0" w:type="auto"/>
            <w:vAlign w:val="center"/>
          </w:tcPr>
          <w:p w14:paraId="27D48C71" w14:textId="77777777" w:rsidR="008E2F96" w:rsidRPr="00582D17" w:rsidRDefault="008E2F96" w:rsidP="00F628A7">
            <w:pPr>
              <w:spacing w:before="60" w:after="60"/>
              <w:jc w:val="center"/>
              <w:rPr>
                <w:sz w:val="22"/>
                <w:szCs w:val="22"/>
              </w:rPr>
            </w:pPr>
            <w:r w:rsidRPr="00582D17">
              <w:rPr>
                <w:sz w:val="22"/>
                <w:szCs w:val="22"/>
              </w:rPr>
              <w:t>M023</w:t>
            </w:r>
          </w:p>
        </w:tc>
        <w:tc>
          <w:tcPr>
            <w:tcW w:w="0" w:type="auto"/>
            <w:vAlign w:val="center"/>
          </w:tcPr>
          <w:p w14:paraId="201CA4AB" w14:textId="77777777" w:rsidR="008E2F96" w:rsidRPr="00582D17" w:rsidRDefault="008E2F96" w:rsidP="00F628A7">
            <w:pPr>
              <w:spacing w:before="60" w:after="60"/>
              <w:jc w:val="center"/>
              <w:rPr>
                <w:sz w:val="22"/>
                <w:szCs w:val="22"/>
              </w:rPr>
            </w:pPr>
            <w:r w:rsidRPr="00582D17">
              <w:rPr>
                <w:sz w:val="22"/>
                <w:szCs w:val="22"/>
              </w:rPr>
              <w:t>S090</w:t>
            </w:r>
          </w:p>
        </w:tc>
      </w:tr>
      <w:tr w:rsidR="008E2F96" w:rsidRPr="0050469B" w14:paraId="3EBD435D" w14:textId="77777777" w:rsidTr="00582D17">
        <w:tc>
          <w:tcPr>
            <w:tcW w:w="0" w:type="auto"/>
            <w:vAlign w:val="center"/>
          </w:tcPr>
          <w:p w14:paraId="61571A37" w14:textId="77777777" w:rsidR="008E2F96" w:rsidRPr="00582D17" w:rsidRDefault="008E2F96" w:rsidP="00F628A7">
            <w:pPr>
              <w:spacing w:before="60" w:after="60"/>
              <w:jc w:val="center"/>
              <w:rPr>
                <w:sz w:val="22"/>
                <w:szCs w:val="22"/>
              </w:rPr>
            </w:pPr>
            <w:r w:rsidRPr="00582D17">
              <w:rPr>
                <w:sz w:val="22"/>
                <w:szCs w:val="22"/>
              </w:rPr>
              <w:t>717</w:t>
            </w:r>
          </w:p>
        </w:tc>
        <w:tc>
          <w:tcPr>
            <w:tcW w:w="0" w:type="auto"/>
            <w:vAlign w:val="center"/>
          </w:tcPr>
          <w:p w14:paraId="6595A371" w14:textId="77777777" w:rsidR="008E2F96" w:rsidRPr="00582D17" w:rsidRDefault="008E2F96" w:rsidP="00F628A7">
            <w:pPr>
              <w:spacing w:before="60" w:after="60"/>
              <w:jc w:val="center"/>
              <w:rPr>
                <w:sz w:val="22"/>
                <w:szCs w:val="22"/>
              </w:rPr>
            </w:pPr>
            <w:r w:rsidRPr="00582D17">
              <w:rPr>
                <w:sz w:val="22"/>
                <w:szCs w:val="22"/>
              </w:rPr>
              <w:t>M023</w:t>
            </w:r>
          </w:p>
        </w:tc>
        <w:tc>
          <w:tcPr>
            <w:tcW w:w="0" w:type="auto"/>
            <w:vAlign w:val="center"/>
          </w:tcPr>
          <w:p w14:paraId="38AC22BB" w14:textId="77777777" w:rsidR="008E2F96" w:rsidRPr="00582D17" w:rsidRDefault="008E2F96" w:rsidP="00F628A7">
            <w:pPr>
              <w:spacing w:before="60" w:after="60"/>
              <w:jc w:val="center"/>
              <w:rPr>
                <w:sz w:val="22"/>
                <w:szCs w:val="22"/>
              </w:rPr>
            </w:pPr>
            <w:r w:rsidRPr="00582D17">
              <w:rPr>
                <w:sz w:val="22"/>
                <w:szCs w:val="22"/>
              </w:rPr>
              <w:t>S091</w:t>
            </w:r>
          </w:p>
        </w:tc>
      </w:tr>
      <w:tr w:rsidR="008E2F96" w:rsidRPr="0050469B" w14:paraId="773DB272" w14:textId="77777777" w:rsidTr="00582D17">
        <w:tc>
          <w:tcPr>
            <w:tcW w:w="0" w:type="auto"/>
            <w:vAlign w:val="center"/>
          </w:tcPr>
          <w:p w14:paraId="7DCE220B" w14:textId="77777777" w:rsidR="008E2F96" w:rsidRPr="00582D17" w:rsidRDefault="008E2F96" w:rsidP="00F628A7">
            <w:pPr>
              <w:spacing w:before="60" w:after="60"/>
              <w:jc w:val="center"/>
              <w:rPr>
                <w:sz w:val="22"/>
                <w:szCs w:val="22"/>
              </w:rPr>
            </w:pPr>
            <w:r w:rsidRPr="00582D17">
              <w:rPr>
                <w:sz w:val="22"/>
                <w:szCs w:val="22"/>
              </w:rPr>
              <w:t>718</w:t>
            </w:r>
          </w:p>
        </w:tc>
        <w:tc>
          <w:tcPr>
            <w:tcW w:w="0" w:type="auto"/>
            <w:vAlign w:val="center"/>
          </w:tcPr>
          <w:p w14:paraId="67FD0956" w14:textId="77777777" w:rsidR="008E2F96" w:rsidRPr="00582D17" w:rsidRDefault="008E2F96" w:rsidP="00F628A7">
            <w:pPr>
              <w:spacing w:before="60" w:after="60"/>
              <w:jc w:val="center"/>
              <w:rPr>
                <w:sz w:val="22"/>
                <w:szCs w:val="22"/>
              </w:rPr>
            </w:pPr>
            <w:r w:rsidRPr="00582D17">
              <w:rPr>
                <w:sz w:val="22"/>
                <w:szCs w:val="22"/>
              </w:rPr>
              <w:t>M023</w:t>
            </w:r>
          </w:p>
        </w:tc>
        <w:tc>
          <w:tcPr>
            <w:tcW w:w="0" w:type="auto"/>
            <w:vAlign w:val="center"/>
          </w:tcPr>
          <w:p w14:paraId="715C267E" w14:textId="77777777" w:rsidR="008E2F96" w:rsidRPr="00582D17" w:rsidRDefault="008E2F96" w:rsidP="00F628A7">
            <w:pPr>
              <w:spacing w:before="60" w:after="60"/>
              <w:jc w:val="center"/>
              <w:rPr>
                <w:sz w:val="22"/>
                <w:szCs w:val="22"/>
              </w:rPr>
            </w:pPr>
            <w:r w:rsidRPr="00582D17">
              <w:rPr>
                <w:sz w:val="22"/>
                <w:szCs w:val="22"/>
              </w:rPr>
              <w:t>S092</w:t>
            </w:r>
          </w:p>
        </w:tc>
      </w:tr>
      <w:tr w:rsidR="008E2F96" w:rsidRPr="0050469B" w14:paraId="00C0BCDF" w14:textId="77777777" w:rsidTr="00582D17">
        <w:tc>
          <w:tcPr>
            <w:tcW w:w="0" w:type="auto"/>
            <w:vAlign w:val="center"/>
          </w:tcPr>
          <w:p w14:paraId="14F3B73A" w14:textId="77777777" w:rsidR="008E2F96" w:rsidRPr="00582D17" w:rsidRDefault="008E2F96" w:rsidP="00F628A7">
            <w:pPr>
              <w:spacing w:before="60" w:after="60"/>
              <w:jc w:val="center"/>
              <w:rPr>
                <w:sz w:val="22"/>
                <w:szCs w:val="22"/>
              </w:rPr>
            </w:pPr>
            <w:r w:rsidRPr="00582D17">
              <w:rPr>
                <w:sz w:val="22"/>
                <w:szCs w:val="22"/>
              </w:rPr>
              <w:t>719</w:t>
            </w:r>
          </w:p>
        </w:tc>
        <w:tc>
          <w:tcPr>
            <w:tcW w:w="0" w:type="auto"/>
            <w:vAlign w:val="center"/>
          </w:tcPr>
          <w:p w14:paraId="64C8F0A1" w14:textId="77777777" w:rsidR="008E2F96" w:rsidRPr="00582D17" w:rsidRDefault="008E2F96" w:rsidP="00F628A7">
            <w:pPr>
              <w:spacing w:before="60" w:after="60"/>
              <w:jc w:val="center"/>
              <w:rPr>
                <w:sz w:val="22"/>
                <w:szCs w:val="22"/>
              </w:rPr>
            </w:pPr>
            <w:r w:rsidRPr="00582D17">
              <w:rPr>
                <w:sz w:val="22"/>
                <w:szCs w:val="22"/>
              </w:rPr>
              <w:t>M024</w:t>
            </w:r>
          </w:p>
        </w:tc>
        <w:tc>
          <w:tcPr>
            <w:tcW w:w="0" w:type="auto"/>
            <w:vAlign w:val="center"/>
          </w:tcPr>
          <w:p w14:paraId="0BC4320C" w14:textId="77777777" w:rsidR="008E2F96" w:rsidRPr="00582D17" w:rsidRDefault="008E2F96" w:rsidP="00F628A7">
            <w:pPr>
              <w:spacing w:before="60" w:after="60"/>
              <w:jc w:val="center"/>
              <w:rPr>
                <w:sz w:val="22"/>
                <w:szCs w:val="22"/>
              </w:rPr>
            </w:pPr>
            <w:r w:rsidRPr="00582D17">
              <w:rPr>
                <w:sz w:val="22"/>
                <w:szCs w:val="22"/>
              </w:rPr>
              <w:t>S093</w:t>
            </w:r>
          </w:p>
        </w:tc>
      </w:tr>
      <w:tr w:rsidR="008E2F96" w:rsidRPr="0050469B" w14:paraId="0D074C2B" w14:textId="77777777" w:rsidTr="00582D17">
        <w:tc>
          <w:tcPr>
            <w:tcW w:w="0" w:type="auto"/>
            <w:vAlign w:val="center"/>
          </w:tcPr>
          <w:p w14:paraId="7D1A6790" w14:textId="77777777" w:rsidR="008E2F96" w:rsidRPr="00582D17" w:rsidRDefault="008E2F96" w:rsidP="00F628A7">
            <w:pPr>
              <w:spacing w:before="60" w:after="60"/>
              <w:jc w:val="center"/>
              <w:rPr>
                <w:sz w:val="22"/>
                <w:szCs w:val="22"/>
              </w:rPr>
            </w:pPr>
            <w:r w:rsidRPr="00582D17">
              <w:rPr>
                <w:sz w:val="22"/>
                <w:szCs w:val="22"/>
              </w:rPr>
              <w:t>720</w:t>
            </w:r>
          </w:p>
        </w:tc>
        <w:tc>
          <w:tcPr>
            <w:tcW w:w="0" w:type="auto"/>
            <w:vAlign w:val="center"/>
          </w:tcPr>
          <w:p w14:paraId="7903F420" w14:textId="77777777" w:rsidR="008E2F96" w:rsidRPr="00582D17" w:rsidRDefault="008E2F96" w:rsidP="00F628A7">
            <w:pPr>
              <w:spacing w:before="60" w:after="60"/>
              <w:jc w:val="center"/>
              <w:rPr>
                <w:sz w:val="22"/>
                <w:szCs w:val="22"/>
              </w:rPr>
            </w:pPr>
            <w:r w:rsidRPr="00582D17">
              <w:rPr>
                <w:sz w:val="22"/>
                <w:szCs w:val="22"/>
              </w:rPr>
              <w:t>M024</w:t>
            </w:r>
          </w:p>
        </w:tc>
        <w:tc>
          <w:tcPr>
            <w:tcW w:w="0" w:type="auto"/>
            <w:vAlign w:val="center"/>
          </w:tcPr>
          <w:p w14:paraId="27B95BE6" w14:textId="77777777" w:rsidR="008E2F96" w:rsidRPr="00582D17" w:rsidRDefault="008E2F96" w:rsidP="00F628A7">
            <w:pPr>
              <w:spacing w:before="60" w:after="60"/>
              <w:jc w:val="center"/>
              <w:rPr>
                <w:sz w:val="22"/>
                <w:szCs w:val="22"/>
              </w:rPr>
            </w:pPr>
            <w:r w:rsidRPr="00582D17">
              <w:rPr>
                <w:sz w:val="22"/>
                <w:szCs w:val="22"/>
              </w:rPr>
              <w:t>S094</w:t>
            </w:r>
          </w:p>
        </w:tc>
      </w:tr>
      <w:tr w:rsidR="008E2F96" w:rsidRPr="0050469B" w14:paraId="74A25E65" w14:textId="77777777" w:rsidTr="00582D17">
        <w:tc>
          <w:tcPr>
            <w:tcW w:w="0" w:type="auto"/>
            <w:vAlign w:val="center"/>
          </w:tcPr>
          <w:p w14:paraId="6C01B747" w14:textId="77777777" w:rsidR="008E2F96" w:rsidRPr="00582D17" w:rsidRDefault="008E2F96" w:rsidP="00F628A7">
            <w:pPr>
              <w:spacing w:before="60" w:after="60"/>
              <w:jc w:val="center"/>
              <w:rPr>
                <w:sz w:val="22"/>
                <w:szCs w:val="22"/>
              </w:rPr>
            </w:pPr>
            <w:r w:rsidRPr="00582D17">
              <w:rPr>
                <w:sz w:val="22"/>
                <w:szCs w:val="22"/>
              </w:rPr>
              <w:t>721</w:t>
            </w:r>
          </w:p>
        </w:tc>
        <w:tc>
          <w:tcPr>
            <w:tcW w:w="0" w:type="auto"/>
            <w:vAlign w:val="center"/>
          </w:tcPr>
          <w:p w14:paraId="18E11EB3" w14:textId="77777777" w:rsidR="008E2F96" w:rsidRPr="00582D17" w:rsidRDefault="008E2F96" w:rsidP="00F628A7">
            <w:pPr>
              <w:spacing w:before="60" w:after="60"/>
              <w:jc w:val="center"/>
              <w:rPr>
                <w:sz w:val="22"/>
                <w:szCs w:val="22"/>
              </w:rPr>
            </w:pPr>
            <w:r w:rsidRPr="00582D17">
              <w:rPr>
                <w:sz w:val="22"/>
                <w:szCs w:val="22"/>
              </w:rPr>
              <w:t>M024</w:t>
            </w:r>
          </w:p>
        </w:tc>
        <w:tc>
          <w:tcPr>
            <w:tcW w:w="0" w:type="auto"/>
            <w:vAlign w:val="center"/>
          </w:tcPr>
          <w:p w14:paraId="0F636EE7" w14:textId="77777777" w:rsidR="008E2F96" w:rsidRPr="00582D17" w:rsidRDefault="008E2F96" w:rsidP="00F628A7">
            <w:pPr>
              <w:spacing w:before="60" w:after="60"/>
              <w:jc w:val="center"/>
              <w:rPr>
                <w:sz w:val="22"/>
                <w:szCs w:val="22"/>
              </w:rPr>
            </w:pPr>
            <w:r w:rsidRPr="00582D17">
              <w:rPr>
                <w:sz w:val="22"/>
                <w:szCs w:val="22"/>
              </w:rPr>
              <w:t>S095</w:t>
            </w:r>
          </w:p>
        </w:tc>
      </w:tr>
      <w:tr w:rsidR="008E2F96" w:rsidRPr="0050469B" w14:paraId="1BD2EB54" w14:textId="77777777" w:rsidTr="00582D17">
        <w:tc>
          <w:tcPr>
            <w:tcW w:w="0" w:type="auto"/>
            <w:vAlign w:val="center"/>
          </w:tcPr>
          <w:p w14:paraId="140C37AA" w14:textId="77777777" w:rsidR="008E2F96" w:rsidRPr="00582D17" w:rsidRDefault="008E2F96" w:rsidP="00F628A7">
            <w:pPr>
              <w:spacing w:before="60" w:after="60"/>
              <w:jc w:val="center"/>
              <w:rPr>
                <w:sz w:val="22"/>
                <w:szCs w:val="22"/>
              </w:rPr>
            </w:pPr>
            <w:r w:rsidRPr="00582D17">
              <w:rPr>
                <w:sz w:val="22"/>
                <w:szCs w:val="22"/>
              </w:rPr>
              <w:t>722</w:t>
            </w:r>
          </w:p>
        </w:tc>
        <w:tc>
          <w:tcPr>
            <w:tcW w:w="0" w:type="auto"/>
            <w:vAlign w:val="center"/>
          </w:tcPr>
          <w:p w14:paraId="33C028AF" w14:textId="77777777" w:rsidR="008E2F96" w:rsidRPr="00582D17" w:rsidRDefault="008E2F96" w:rsidP="00F628A7">
            <w:pPr>
              <w:spacing w:before="60" w:after="60"/>
              <w:jc w:val="center"/>
              <w:rPr>
                <w:sz w:val="22"/>
                <w:szCs w:val="22"/>
              </w:rPr>
            </w:pPr>
            <w:r w:rsidRPr="00582D17">
              <w:rPr>
                <w:sz w:val="22"/>
                <w:szCs w:val="22"/>
              </w:rPr>
              <w:t>M024</w:t>
            </w:r>
          </w:p>
        </w:tc>
        <w:tc>
          <w:tcPr>
            <w:tcW w:w="0" w:type="auto"/>
            <w:vAlign w:val="center"/>
          </w:tcPr>
          <w:p w14:paraId="6DE596B1" w14:textId="77777777" w:rsidR="008E2F96" w:rsidRPr="00582D17" w:rsidRDefault="008E2F96" w:rsidP="00F628A7">
            <w:pPr>
              <w:spacing w:before="60" w:after="60"/>
              <w:jc w:val="center"/>
              <w:rPr>
                <w:sz w:val="22"/>
                <w:szCs w:val="22"/>
              </w:rPr>
            </w:pPr>
            <w:r w:rsidRPr="00582D17">
              <w:rPr>
                <w:sz w:val="22"/>
                <w:szCs w:val="22"/>
              </w:rPr>
              <w:t>S096</w:t>
            </w:r>
          </w:p>
        </w:tc>
      </w:tr>
      <w:tr w:rsidR="008E2F96" w:rsidRPr="0050469B" w14:paraId="773C873B" w14:textId="77777777" w:rsidTr="00582D17">
        <w:tc>
          <w:tcPr>
            <w:tcW w:w="0" w:type="auto"/>
            <w:vAlign w:val="center"/>
          </w:tcPr>
          <w:p w14:paraId="059AC611" w14:textId="77777777" w:rsidR="008E2F96" w:rsidRPr="00582D17" w:rsidRDefault="008E2F96" w:rsidP="00F628A7">
            <w:pPr>
              <w:spacing w:before="60" w:after="60"/>
              <w:jc w:val="center"/>
              <w:rPr>
                <w:sz w:val="22"/>
                <w:szCs w:val="22"/>
              </w:rPr>
            </w:pPr>
            <w:r w:rsidRPr="00582D17">
              <w:rPr>
                <w:sz w:val="22"/>
                <w:szCs w:val="22"/>
              </w:rPr>
              <w:t>723</w:t>
            </w:r>
          </w:p>
        </w:tc>
        <w:tc>
          <w:tcPr>
            <w:tcW w:w="0" w:type="auto"/>
            <w:vAlign w:val="center"/>
          </w:tcPr>
          <w:p w14:paraId="1DAD37C5"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19413FE2" w14:textId="77777777" w:rsidR="008E2F96" w:rsidRPr="00582D17" w:rsidRDefault="008E2F96" w:rsidP="00F628A7">
            <w:pPr>
              <w:spacing w:before="60" w:after="60"/>
              <w:jc w:val="center"/>
              <w:rPr>
                <w:sz w:val="22"/>
                <w:szCs w:val="22"/>
              </w:rPr>
            </w:pPr>
            <w:r w:rsidRPr="00582D17">
              <w:rPr>
                <w:sz w:val="22"/>
                <w:szCs w:val="22"/>
              </w:rPr>
              <w:t>S097</w:t>
            </w:r>
          </w:p>
        </w:tc>
      </w:tr>
      <w:tr w:rsidR="008E2F96" w:rsidRPr="0050469B" w14:paraId="68CEEC4B" w14:textId="77777777" w:rsidTr="00582D17">
        <w:tc>
          <w:tcPr>
            <w:tcW w:w="0" w:type="auto"/>
            <w:vAlign w:val="center"/>
          </w:tcPr>
          <w:p w14:paraId="681CE33C" w14:textId="77777777" w:rsidR="008E2F96" w:rsidRPr="00582D17" w:rsidRDefault="008E2F96" w:rsidP="00F628A7">
            <w:pPr>
              <w:spacing w:before="60" w:after="60"/>
              <w:jc w:val="center"/>
              <w:rPr>
                <w:sz w:val="22"/>
                <w:szCs w:val="22"/>
              </w:rPr>
            </w:pPr>
            <w:r w:rsidRPr="00582D17">
              <w:rPr>
                <w:sz w:val="22"/>
                <w:szCs w:val="22"/>
              </w:rPr>
              <w:t>724</w:t>
            </w:r>
          </w:p>
        </w:tc>
        <w:tc>
          <w:tcPr>
            <w:tcW w:w="0" w:type="auto"/>
            <w:vAlign w:val="center"/>
          </w:tcPr>
          <w:p w14:paraId="374657EE"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20A804DA" w14:textId="77777777" w:rsidR="008E2F96" w:rsidRPr="00582D17" w:rsidRDefault="008E2F96" w:rsidP="00F628A7">
            <w:pPr>
              <w:spacing w:before="60" w:after="60"/>
              <w:jc w:val="center"/>
              <w:rPr>
                <w:sz w:val="22"/>
                <w:szCs w:val="22"/>
              </w:rPr>
            </w:pPr>
            <w:r w:rsidRPr="00582D17">
              <w:rPr>
                <w:sz w:val="22"/>
                <w:szCs w:val="22"/>
              </w:rPr>
              <w:t>S098</w:t>
            </w:r>
          </w:p>
        </w:tc>
      </w:tr>
      <w:tr w:rsidR="008E2F96" w:rsidRPr="0050469B" w14:paraId="0E513952" w14:textId="77777777" w:rsidTr="00582D17">
        <w:tc>
          <w:tcPr>
            <w:tcW w:w="0" w:type="auto"/>
            <w:vAlign w:val="center"/>
          </w:tcPr>
          <w:p w14:paraId="654BF5ED" w14:textId="77777777" w:rsidR="008E2F96" w:rsidRPr="00582D17" w:rsidRDefault="008E2F96" w:rsidP="00F628A7">
            <w:pPr>
              <w:spacing w:before="60" w:after="60"/>
              <w:jc w:val="center"/>
              <w:rPr>
                <w:sz w:val="22"/>
                <w:szCs w:val="22"/>
              </w:rPr>
            </w:pPr>
            <w:r w:rsidRPr="00582D17">
              <w:rPr>
                <w:sz w:val="22"/>
                <w:szCs w:val="22"/>
              </w:rPr>
              <w:t>725</w:t>
            </w:r>
          </w:p>
        </w:tc>
        <w:tc>
          <w:tcPr>
            <w:tcW w:w="0" w:type="auto"/>
            <w:vAlign w:val="center"/>
          </w:tcPr>
          <w:p w14:paraId="2E266887"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1284DE4F" w14:textId="77777777" w:rsidR="008E2F96" w:rsidRPr="00582D17" w:rsidRDefault="008E2F96" w:rsidP="00F628A7">
            <w:pPr>
              <w:spacing w:before="60" w:after="60"/>
              <w:jc w:val="center"/>
              <w:rPr>
                <w:sz w:val="22"/>
                <w:szCs w:val="22"/>
              </w:rPr>
            </w:pPr>
            <w:r w:rsidRPr="00582D17">
              <w:rPr>
                <w:sz w:val="22"/>
                <w:szCs w:val="22"/>
              </w:rPr>
              <w:t>S099</w:t>
            </w:r>
          </w:p>
        </w:tc>
      </w:tr>
      <w:tr w:rsidR="008E2F96" w:rsidRPr="0050469B" w14:paraId="77C56173" w14:textId="77777777" w:rsidTr="00582D17">
        <w:tc>
          <w:tcPr>
            <w:tcW w:w="0" w:type="auto"/>
            <w:vAlign w:val="center"/>
          </w:tcPr>
          <w:p w14:paraId="5D10B03E" w14:textId="77777777" w:rsidR="008E2F96" w:rsidRPr="00582D17" w:rsidRDefault="008E2F96" w:rsidP="00F628A7">
            <w:pPr>
              <w:spacing w:before="60" w:after="60"/>
              <w:jc w:val="center"/>
              <w:rPr>
                <w:sz w:val="22"/>
                <w:szCs w:val="22"/>
              </w:rPr>
            </w:pPr>
            <w:r w:rsidRPr="00582D17">
              <w:rPr>
                <w:sz w:val="22"/>
                <w:szCs w:val="22"/>
              </w:rPr>
              <w:t>726</w:t>
            </w:r>
          </w:p>
        </w:tc>
        <w:tc>
          <w:tcPr>
            <w:tcW w:w="0" w:type="auto"/>
            <w:vAlign w:val="center"/>
          </w:tcPr>
          <w:p w14:paraId="64460FDD"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6EDB8D37" w14:textId="77777777" w:rsidR="008E2F96" w:rsidRPr="00582D17" w:rsidRDefault="008E2F96" w:rsidP="00F628A7">
            <w:pPr>
              <w:spacing w:before="60" w:after="60"/>
              <w:jc w:val="center"/>
              <w:rPr>
                <w:sz w:val="22"/>
                <w:szCs w:val="22"/>
              </w:rPr>
            </w:pPr>
            <w:r w:rsidRPr="00582D17">
              <w:rPr>
                <w:sz w:val="22"/>
                <w:szCs w:val="22"/>
              </w:rPr>
              <w:t>S100</w:t>
            </w:r>
          </w:p>
        </w:tc>
      </w:tr>
      <w:tr w:rsidR="008E2F96" w:rsidRPr="0050469B" w14:paraId="303D4628" w14:textId="77777777" w:rsidTr="00582D17">
        <w:tc>
          <w:tcPr>
            <w:tcW w:w="0" w:type="auto"/>
            <w:vAlign w:val="center"/>
          </w:tcPr>
          <w:p w14:paraId="6A387D53" w14:textId="77777777" w:rsidR="008E2F96" w:rsidRPr="00582D17" w:rsidRDefault="008E2F96" w:rsidP="00F628A7">
            <w:pPr>
              <w:spacing w:before="60" w:after="60"/>
              <w:jc w:val="center"/>
              <w:rPr>
                <w:sz w:val="22"/>
                <w:szCs w:val="22"/>
              </w:rPr>
            </w:pPr>
            <w:r w:rsidRPr="00582D17">
              <w:rPr>
                <w:sz w:val="22"/>
                <w:szCs w:val="22"/>
              </w:rPr>
              <w:t>727</w:t>
            </w:r>
          </w:p>
        </w:tc>
        <w:tc>
          <w:tcPr>
            <w:tcW w:w="0" w:type="auto"/>
            <w:vAlign w:val="center"/>
          </w:tcPr>
          <w:p w14:paraId="142CBF6F"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13B8B67B" w14:textId="77777777" w:rsidR="008E2F96" w:rsidRPr="00582D17" w:rsidRDefault="008E2F96" w:rsidP="00F628A7">
            <w:pPr>
              <w:spacing w:before="60" w:after="60"/>
              <w:jc w:val="center"/>
              <w:rPr>
                <w:sz w:val="22"/>
                <w:szCs w:val="22"/>
              </w:rPr>
            </w:pPr>
            <w:r w:rsidRPr="00582D17">
              <w:rPr>
                <w:sz w:val="22"/>
                <w:szCs w:val="22"/>
              </w:rPr>
              <w:t>S101</w:t>
            </w:r>
          </w:p>
        </w:tc>
      </w:tr>
      <w:tr w:rsidR="008E2F96" w:rsidRPr="0050469B" w14:paraId="2B097CB1" w14:textId="77777777" w:rsidTr="00582D17">
        <w:tc>
          <w:tcPr>
            <w:tcW w:w="0" w:type="auto"/>
            <w:vAlign w:val="center"/>
          </w:tcPr>
          <w:p w14:paraId="39B92C39" w14:textId="77777777" w:rsidR="008E2F96" w:rsidRPr="00582D17" w:rsidRDefault="008E2F96" w:rsidP="00F628A7">
            <w:pPr>
              <w:spacing w:before="60" w:after="60"/>
              <w:jc w:val="center"/>
              <w:rPr>
                <w:sz w:val="22"/>
                <w:szCs w:val="22"/>
              </w:rPr>
            </w:pPr>
            <w:r w:rsidRPr="00582D17">
              <w:rPr>
                <w:sz w:val="22"/>
                <w:szCs w:val="22"/>
              </w:rPr>
              <w:t>728</w:t>
            </w:r>
          </w:p>
        </w:tc>
        <w:tc>
          <w:tcPr>
            <w:tcW w:w="0" w:type="auto"/>
            <w:vAlign w:val="center"/>
          </w:tcPr>
          <w:p w14:paraId="0FE24952"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7723949F" w14:textId="77777777" w:rsidR="008E2F96" w:rsidRPr="00582D17" w:rsidRDefault="008E2F96" w:rsidP="00F628A7">
            <w:pPr>
              <w:spacing w:before="60" w:after="60"/>
              <w:jc w:val="center"/>
              <w:rPr>
                <w:sz w:val="22"/>
                <w:szCs w:val="22"/>
              </w:rPr>
            </w:pPr>
            <w:r w:rsidRPr="00582D17">
              <w:rPr>
                <w:sz w:val="22"/>
                <w:szCs w:val="22"/>
              </w:rPr>
              <w:t>S102</w:t>
            </w:r>
          </w:p>
        </w:tc>
      </w:tr>
      <w:tr w:rsidR="008E2F96" w:rsidRPr="0050469B" w14:paraId="5847D63D" w14:textId="77777777" w:rsidTr="00582D17">
        <w:tc>
          <w:tcPr>
            <w:tcW w:w="0" w:type="auto"/>
            <w:vAlign w:val="center"/>
          </w:tcPr>
          <w:p w14:paraId="26015F8E" w14:textId="77777777" w:rsidR="008E2F96" w:rsidRPr="00582D17" w:rsidRDefault="008E2F96" w:rsidP="00F628A7">
            <w:pPr>
              <w:spacing w:before="60" w:after="60"/>
              <w:jc w:val="center"/>
              <w:rPr>
                <w:sz w:val="22"/>
                <w:szCs w:val="22"/>
              </w:rPr>
            </w:pPr>
            <w:r w:rsidRPr="00582D17">
              <w:rPr>
                <w:sz w:val="22"/>
                <w:szCs w:val="22"/>
              </w:rPr>
              <w:t>729</w:t>
            </w:r>
          </w:p>
        </w:tc>
        <w:tc>
          <w:tcPr>
            <w:tcW w:w="0" w:type="auto"/>
            <w:vAlign w:val="center"/>
          </w:tcPr>
          <w:p w14:paraId="1DBB887B"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3E6F8B82" w14:textId="77777777" w:rsidR="008E2F96" w:rsidRPr="00582D17" w:rsidRDefault="008E2F96" w:rsidP="00F628A7">
            <w:pPr>
              <w:spacing w:before="60" w:after="60"/>
              <w:jc w:val="center"/>
              <w:rPr>
                <w:sz w:val="22"/>
                <w:szCs w:val="22"/>
              </w:rPr>
            </w:pPr>
            <w:r w:rsidRPr="00582D17">
              <w:rPr>
                <w:sz w:val="22"/>
                <w:szCs w:val="22"/>
              </w:rPr>
              <w:t>S103</w:t>
            </w:r>
          </w:p>
        </w:tc>
      </w:tr>
      <w:tr w:rsidR="008E2F96" w:rsidRPr="0050469B" w14:paraId="7C23AD46" w14:textId="77777777" w:rsidTr="00582D17">
        <w:tc>
          <w:tcPr>
            <w:tcW w:w="0" w:type="auto"/>
            <w:vAlign w:val="center"/>
          </w:tcPr>
          <w:p w14:paraId="56F2BE19" w14:textId="77777777" w:rsidR="008E2F96" w:rsidRPr="00582D17" w:rsidRDefault="008E2F96" w:rsidP="00F628A7">
            <w:pPr>
              <w:spacing w:before="60" w:after="60"/>
              <w:jc w:val="center"/>
              <w:rPr>
                <w:sz w:val="22"/>
                <w:szCs w:val="22"/>
              </w:rPr>
            </w:pPr>
            <w:r w:rsidRPr="00582D17">
              <w:rPr>
                <w:sz w:val="22"/>
                <w:szCs w:val="22"/>
              </w:rPr>
              <w:t>730</w:t>
            </w:r>
          </w:p>
        </w:tc>
        <w:tc>
          <w:tcPr>
            <w:tcW w:w="0" w:type="auto"/>
            <w:vAlign w:val="center"/>
          </w:tcPr>
          <w:p w14:paraId="39739A0D"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22E9BDD1" w14:textId="77777777" w:rsidR="008E2F96" w:rsidRPr="00582D17" w:rsidRDefault="008E2F96" w:rsidP="00F628A7">
            <w:pPr>
              <w:spacing w:before="60" w:after="60"/>
              <w:jc w:val="center"/>
              <w:rPr>
                <w:sz w:val="22"/>
                <w:szCs w:val="22"/>
              </w:rPr>
            </w:pPr>
            <w:r w:rsidRPr="00582D17">
              <w:rPr>
                <w:sz w:val="22"/>
                <w:szCs w:val="22"/>
              </w:rPr>
              <w:t>S104</w:t>
            </w:r>
          </w:p>
        </w:tc>
      </w:tr>
      <w:tr w:rsidR="008E2F96" w:rsidRPr="0050469B" w14:paraId="07DDCD05" w14:textId="77777777" w:rsidTr="00582D17">
        <w:tc>
          <w:tcPr>
            <w:tcW w:w="0" w:type="auto"/>
            <w:vAlign w:val="center"/>
          </w:tcPr>
          <w:p w14:paraId="7FBB5907" w14:textId="77777777" w:rsidR="008E2F96" w:rsidRPr="00582D17" w:rsidRDefault="008E2F96" w:rsidP="00F628A7">
            <w:pPr>
              <w:spacing w:before="60" w:after="60"/>
              <w:jc w:val="center"/>
              <w:rPr>
                <w:sz w:val="22"/>
                <w:szCs w:val="22"/>
              </w:rPr>
            </w:pPr>
            <w:r w:rsidRPr="00582D17">
              <w:rPr>
                <w:sz w:val="22"/>
                <w:szCs w:val="22"/>
              </w:rPr>
              <w:t>731</w:t>
            </w:r>
          </w:p>
        </w:tc>
        <w:tc>
          <w:tcPr>
            <w:tcW w:w="0" w:type="auto"/>
            <w:vAlign w:val="center"/>
          </w:tcPr>
          <w:p w14:paraId="51535276"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048F4885" w14:textId="77777777" w:rsidR="008E2F96" w:rsidRPr="00582D17" w:rsidRDefault="008E2F96" w:rsidP="00F628A7">
            <w:pPr>
              <w:spacing w:before="60" w:after="60"/>
              <w:jc w:val="center"/>
              <w:rPr>
                <w:sz w:val="22"/>
                <w:szCs w:val="22"/>
              </w:rPr>
            </w:pPr>
            <w:r w:rsidRPr="00582D17">
              <w:rPr>
                <w:sz w:val="22"/>
                <w:szCs w:val="22"/>
              </w:rPr>
              <w:t>S105</w:t>
            </w:r>
          </w:p>
        </w:tc>
      </w:tr>
      <w:tr w:rsidR="008E2F96" w:rsidRPr="0050469B" w14:paraId="0C7AE74C" w14:textId="77777777" w:rsidTr="00582D17">
        <w:tc>
          <w:tcPr>
            <w:tcW w:w="0" w:type="auto"/>
            <w:vAlign w:val="center"/>
          </w:tcPr>
          <w:p w14:paraId="630EDCDB" w14:textId="77777777" w:rsidR="008E2F96" w:rsidRPr="00582D17" w:rsidRDefault="008E2F96" w:rsidP="00F628A7">
            <w:pPr>
              <w:spacing w:before="60" w:after="60"/>
              <w:jc w:val="center"/>
              <w:rPr>
                <w:sz w:val="22"/>
                <w:szCs w:val="22"/>
              </w:rPr>
            </w:pPr>
            <w:r w:rsidRPr="00582D17">
              <w:rPr>
                <w:sz w:val="22"/>
                <w:szCs w:val="22"/>
              </w:rPr>
              <w:t>732</w:t>
            </w:r>
          </w:p>
        </w:tc>
        <w:tc>
          <w:tcPr>
            <w:tcW w:w="0" w:type="auto"/>
            <w:vAlign w:val="center"/>
          </w:tcPr>
          <w:p w14:paraId="4C3BA58F"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274B3D49" w14:textId="77777777" w:rsidR="008E2F96" w:rsidRPr="00582D17" w:rsidRDefault="008E2F96" w:rsidP="00F628A7">
            <w:pPr>
              <w:spacing w:before="60" w:after="60"/>
              <w:jc w:val="center"/>
              <w:rPr>
                <w:sz w:val="22"/>
                <w:szCs w:val="22"/>
              </w:rPr>
            </w:pPr>
            <w:r w:rsidRPr="00582D17">
              <w:rPr>
                <w:sz w:val="22"/>
                <w:szCs w:val="22"/>
              </w:rPr>
              <w:t>S106</w:t>
            </w:r>
          </w:p>
        </w:tc>
      </w:tr>
      <w:tr w:rsidR="008E2F96" w:rsidRPr="0050469B" w14:paraId="56F78E79" w14:textId="77777777" w:rsidTr="00582D17">
        <w:tc>
          <w:tcPr>
            <w:tcW w:w="0" w:type="auto"/>
            <w:vAlign w:val="center"/>
          </w:tcPr>
          <w:p w14:paraId="620816EA" w14:textId="77777777" w:rsidR="008E2F96" w:rsidRPr="00582D17" w:rsidRDefault="008E2F96" w:rsidP="00F628A7">
            <w:pPr>
              <w:spacing w:before="60" w:after="60"/>
              <w:jc w:val="center"/>
              <w:rPr>
                <w:sz w:val="22"/>
                <w:szCs w:val="22"/>
              </w:rPr>
            </w:pPr>
            <w:r w:rsidRPr="00582D17">
              <w:rPr>
                <w:sz w:val="22"/>
                <w:szCs w:val="22"/>
              </w:rPr>
              <w:t>733</w:t>
            </w:r>
          </w:p>
        </w:tc>
        <w:tc>
          <w:tcPr>
            <w:tcW w:w="0" w:type="auto"/>
            <w:vAlign w:val="center"/>
          </w:tcPr>
          <w:p w14:paraId="6B63F3B6"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74896BC0" w14:textId="77777777" w:rsidR="008E2F96" w:rsidRPr="00582D17" w:rsidRDefault="008E2F96" w:rsidP="00F628A7">
            <w:pPr>
              <w:spacing w:before="60" w:after="60"/>
              <w:jc w:val="center"/>
              <w:rPr>
                <w:sz w:val="22"/>
                <w:szCs w:val="22"/>
              </w:rPr>
            </w:pPr>
            <w:r w:rsidRPr="00582D17">
              <w:rPr>
                <w:sz w:val="22"/>
                <w:szCs w:val="22"/>
              </w:rPr>
              <w:t>S107</w:t>
            </w:r>
          </w:p>
        </w:tc>
      </w:tr>
      <w:tr w:rsidR="008E2F96" w:rsidRPr="0050469B" w14:paraId="7B35D325" w14:textId="77777777" w:rsidTr="00582D17">
        <w:tc>
          <w:tcPr>
            <w:tcW w:w="0" w:type="auto"/>
            <w:vAlign w:val="center"/>
          </w:tcPr>
          <w:p w14:paraId="72219D2F" w14:textId="77777777" w:rsidR="008E2F96" w:rsidRPr="00582D17" w:rsidRDefault="008E2F96" w:rsidP="00F628A7">
            <w:pPr>
              <w:spacing w:before="60" w:after="60"/>
              <w:jc w:val="center"/>
              <w:rPr>
                <w:sz w:val="22"/>
                <w:szCs w:val="22"/>
              </w:rPr>
            </w:pPr>
            <w:r w:rsidRPr="00582D17">
              <w:rPr>
                <w:sz w:val="22"/>
                <w:szCs w:val="22"/>
              </w:rPr>
              <w:t>734</w:t>
            </w:r>
          </w:p>
        </w:tc>
        <w:tc>
          <w:tcPr>
            <w:tcW w:w="0" w:type="auto"/>
            <w:vAlign w:val="center"/>
          </w:tcPr>
          <w:p w14:paraId="0E97FD21"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77D68193" w14:textId="77777777" w:rsidR="008E2F96" w:rsidRPr="00582D17" w:rsidRDefault="008E2F96" w:rsidP="00F628A7">
            <w:pPr>
              <w:spacing w:before="60" w:after="60"/>
              <w:jc w:val="center"/>
              <w:rPr>
                <w:sz w:val="22"/>
                <w:szCs w:val="22"/>
              </w:rPr>
            </w:pPr>
            <w:r w:rsidRPr="00582D17">
              <w:rPr>
                <w:sz w:val="22"/>
                <w:szCs w:val="22"/>
              </w:rPr>
              <w:t>S108</w:t>
            </w:r>
          </w:p>
        </w:tc>
      </w:tr>
      <w:tr w:rsidR="008E2F96" w:rsidRPr="0050469B" w14:paraId="3BA95390" w14:textId="77777777" w:rsidTr="00582D17">
        <w:tc>
          <w:tcPr>
            <w:tcW w:w="0" w:type="auto"/>
            <w:vAlign w:val="center"/>
          </w:tcPr>
          <w:p w14:paraId="5AF21E43" w14:textId="77777777" w:rsidR="008E2F96" w:rsidRPr="00582D17" w:rsidRDefault="008E2F96" w:rsidP="00F628A7">
            <w:pPr>
              <w:spacing w:before="60" w:after="60"/>
              <w:jc w:val="center"/>
              <w:rPr>
                <w:sz w:val="22"/>
                <w:szCs w:val="22"/>
              </w:rPr>
            </w:pPr>
            <w:r w:rsidRPr="00582D17">
              <w:rPr>
                <w:sz w:val="22"/>
                <w:szCs w:val="22"/>
              </w:rPr>
              <w:t>735</w:t>
            </w:r>
          </w:p>
        </w:tc>
        <w:tc>
          <w:tcPr>
            <w:tcW w:w="0" w:type="auto"/>
            <w:vAlign w:val="center"/>
          </w:tcPr>
          <w:p w14:paraId="157FD8DE"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64AF7F08" w14:textId="77777777" w:rsidR="008E2F96" w:rsidRPr="00582D17" w:rsidRDefault="008E2F96" w:rsidP="00F628A7">
            <w:pPr>
              <w:spacing w:before="60" w:after="60"/>
              <w:jc w:val="center"/>
              <w:rPr>
                <w:sz w:val="22"/>
                <w:szCs w:val="22"/>
              </w:rPr>
            </w:pPr>
            <w:r w:rsidRPr="00582D17">
              <w:rPr>
                <w:sz w:val="22"/>
                <w:szCs w:val="22"/>
              </w:rPr>
              <w:t>S109</w:t>
            </w:r>
          </w:p>
        </w:tc>
      </w:tr>
      <w:tr w:rsidR="008E2F96" w:rsidRPr="0050469B" w14:paraId="075C4504" w14:textId="77777777" w:rsidTr="00582D17">
        <w:tc>
          <w:tcPr>
            <w:tcW w:w="0" w:type="auto"/>
            <w:vAlign w:val="center"/>
          </w:tcPr>
          <w:p w14:paraId="69F7863D" w14:textId="77777777" w:rsidR="008E2F96" w:rsidRPr="00582D17" w:rsidRDefault="008E2F96" w:rsidP="00F628A7">
            <w:pPr>
              <w:spacing w:before="60" w:after="60"/>
              <w:jc w:val="center"/>
              <w:rPr>
                <w:sz w:val="22"/>
                <w:szCs w:val="22"/>
              </w:rPr>
            </w:pPr>
            <w:r w:rsidRPr="00582D17">
              <w:rPr>
                <w:sz w:val="22"/>
                <w:szCs w:val="22"/>
              </w:rPr>
              <w:t>736</w:t>
            </w:r>
          </w:p>
        </w:tc>
        <w:tc>
          <w:tcPr>
            <w:tcW w:w="0" w:type="auto"/>
            <w:vAlign w:val="center"/>
          </w:tcPr>
          <w:p w14:paraId="57E5C493"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24B32341" w14:textId="77777777" w:rsidR="008E2F96" w:rsidRPr="00582D17" w:rsidRDefault="008E2F96" w:rsidP="00F628A7">
            <w:pPr>
              <w:spacing w:before="60" w:after="60"/>
              <w:jc w:val="center"/>
              <w:rPr>
                <w:sz w:val="22"/>
                <w:szCs w:val="22"/>
              </w:rPr>
            </w:pPr>
            <w:r w:rsidRPr="00582D17">
              <w:rPr>
                <w:sz w:val="22"/>
                <w:szCs w:val="22"/>
              </w:rPr>
              <w:t>S110</w:t>
            </w:r>
          </w:p>
        </w:tc>
      </w:tr>
      <w:tr w:rsidR="008E2F96" w:rsidRPr="0050469B" w14:paraId="6B99E6C7" w14:textId="77777777" w:rsidTr="00582D17">
        <w:tc>
          <w:tcPr>
            <w:tcW w:w="0" w:type="auto"/>
            <w:vAlign w:val="center"/>
          </w:tcPr>
          <w:p w14:paraId="79D05A1B" w14:textId="77777777" w:rsidR="008E2F96" w:rsidRPr="00582D17" w:rsidRDefault="008E2F96" w:rsidP="00F628A7">
            <w:pPr>
              <w:spacing w:before="60" w:after="60"/>
              <w:jc w:val="center"/>
              <w:rPr>
                <w:sz w:val="22"/>
                <w:szCs w:val="22"/>
              </w:rPr>
            </w:pPr>
            <w:r w:rsidRPr="00582D17">
              <w:rPr>
                <w:sz w:val="22"/>
                <w:szCs w:val="22"/>
              </w:rPr>
              <w:t>737</w:t>
            </w:r>
          </w:p>
        </w:tc>
        <w:tc>
          <w:tcPr>
            <w:tcW w:w="0" w:type="auto"/>
            <w:vAlign w:val="center"/>
          </w:tcPr>
          <w:p w14:paraId="491DABBA" w14:textId="77777777" w:rsidR="008E2F96" w:rsidRPr="00582D17" w:rsidRDefault="008E2F96" w:rsidP="00F628A7">
            <w:pPr>
              <w:spacing w:before="60" w:after="60"/>
              <w:jc w:val="center"/>
              <w:rPr>
                <w:sz w:val="22"/>
                <w:szCs w:val="22"/>
              </w:rPr>
            </w:pPr>
            <w:r w:rsidRPr="00582D17">
              <w:rPr>
                <w:sz w:val="22"/>
                <w:szCs w:val="22"/>
              </w:rPr>
              <w:t>M028</w:t>
            </w:r>
          </w:p>
        </w:tc>
        <w:tc>
          <w:tcPr>
            <w:tcW w:w="0" w:type="auto"/>
            <w:vAlign w:val="center"/>
          </w:tcPr>
          <w:p w14:paraId="1251EA65" w14:textId="77777777" w:rsidR="008E2F96" w:rsidRPr="00582D17" w:rsidRDefault="008E2F96" w:rsidP="00F628A7">
            <w:pPr>
              <w:spacing w:before="60" w:after="60"/>
              <w:jc w:val="center"/>
              <w:rPr>
                <w:sz w:val="22"/>
                <w:szCs w:val="22"/>
              </w:rPr>
            </w:pPr>
            <w:r w:rsidRPr="00582D17">
              <w:rPr>
                <w:sz w:val="22"/>
                <w:szCs w:val="22"/>
              </w:rPr>
              <w:t>S111</w:t>
            </w:r>
          </w:p>
        </w:tc>
      </w:tr>
      <w:tr w:rsidR="008E2F96" w:rsidRPr="0050469B" w14:paraId="7C918DA5" w14:textId="77777777" w:rsidTr="00582D17">
        <w:tc>
          <w:tcPr>
            <w:tcW w:w="0" w:type="auto"/>
            <w:vAlign w:val="center"/>
          </w:tcPr>
          <w:p w14:paraId="0A374214" w14:textId="77777777" w:rsidR="008E2F96" w:rsidRPr="00582D17" w:rsidRDefault="008E2F96" w:rsidP="00F628A7">
            <w:pPr>
              <w:spacing w:before="60" w:after="60"/>
              <w:jc w:val="center"/>
              <w:rPr>
                <w:sz w:val="22"/>
                <w:szCs w:val="22"/>
              </w:rPr>
            </w:pPr>
            <w:r w:rsidRPr="00582D17">
              <w:rPr>
                <w:sz w:val="22"/>
                <w:szCs w:val="22"/>
              </w:rPr>
              <w:t>738</w:t>
            </w:r>
          </w:p>
        </w:tc>
        <w:tc>
          <w:tcPr>
            <w:tcW w:w="0" w:type="auto"/>
            <w:vAlign w:val="center"/>
          </w:tcPr>
          <w:p w14:paraId="04EEAE65" w14:textId="77777777" w:rsidR="008E2F96" w:rsidRPr="00582D17" w:rsidRDefault="008E2F96" w:rsidP="00F628A7">
            <w:pPr>
              <w:spacing w:before="60" w:after="60"/>
              <w:jc w:val="center"/>
              <w:rPr>
                <w:sz w:val="22"/>
                <w:szCs w:val="22"/>
              </w:rPr>
            </w:pPr>
            <w:r w:rsidRPr="00582D17">
              <w:rPr>
                <w:sz w:val="22"/>
                <w:szCs w:val="22"/>
              </w:rPr>
              <w:t>M028</w:t>
            </w:r>
          </w:p>
        </w:tc>
        <w:tc>
          <w:tcPr>
            <w:tcW w:w="0" w:type="auto"/>
            <w:vAlign w:val="center"/>
          </w:tcPr>
          <w:p w14:paraId="53A503D9" w14:textId="77777777" w:rsidR="008E2F96" w:rsidRPr="00582D17" w:rsidRDefault="008E2F96" w:rsidP="00F628A7">
            <w:pPr>
              <w:spacing w:before="60" w:after="60"/>
              <w:jc w:val="center"/>
              <w:rPr>
                <w:sz w:val="22"/>
                <w:szCs w:val="22"/>
              </w:rPr>
            </w:pPr>
            <w:r w:rsidRPr="00582D17">
              <w:rPr>
                <w:sz w:val="22"/>
                <w:szCs w:val="22"/>
              </w:rPr>
              <w:t>S112</w:t>
            </w:r>
          </w:p>
        </w:tc>
      </w:tr>
      <w:tr w:rsidR="008E2F96" w:rsidRPr="0050469B" w14:paraId="2A8A7DDA" w14:textId="77777777" w:rsidTr="00582D17">
        <w:tc>
          <w:tcPr>
            <w:tcW w:w="0" w:type="auto"/>
            <w:vAlign w:val="center"/>
          </w:tcPr>
          <w:p w14:paraId="76F3EFC5" w14:textId="77777777" w:rsidR="008E2F96" w:rsidRPr="00582D17" w:rsidRDefault="008E2F96" w:rsidP="00F628A7">
            <w:pPr>
              <w:spacing w:before="60" w:after="60"/>
              <w:jc w:val="center"/>
              <w:rPr>
                <w:sz w:val="22"/>
                <w:szCs w:val="22"/>
              </w:rPr>
            </w:pPr>
            <w:r w:rsidRPr="00582D17">
              <w:rPr>
                <w:sz w:val="22"/>
                <w:szCs w:val="22"/>
              </w:rPr>
              <w:t>739</w:t>
            </w:r>
          </w:p>
        </w:tc>
        <w:tc>
          <w:tcPr>
            <w:tcW w:w="0" w:type="auto"/>
            <w:vAlign w:val="center"/>
          </w:tcPr>
          <w:p w14:paraId="07424A16" w14:textId="77777777" w:rsidR="008E2F96" w:rsidRPr="00582D17" w:rsidRDefault="008E2F96" w:rsidP="00F628A7">
            <w:pPr>
              <w:spacing w:before="60" w:after="60"/>
              <w:jc w:val="center"/>
              <w:rPr>
                <w:sz w:val="22"/>
                <w:szCs w:val="22"/>
              </w:rPr>
            </w:pPr>
            <w:r w:rsidRPr="00582D17">
              <w:rPr>
                <w:sz w:val="22"/>
                <w:szCs w:val="22"/>
              </w:rPr>
              <w:t>M028</w:t>
            </w:r>
          </w:p>
        </w:tc>
        <w:tc>
          <w:tcPr>
            <w:tcW w:w="0" w:type="auto"/>
            <w:vAlign w:val="center"/>
          </w:tcPr>
          <w:p w14:paraId="1520E8AA" w14:textId="77777777" w:rsidR="008E2F96" w:rsidRPr="00582D17" w:rsidRDefault="008E2F96" w:rsidP="00F628A7">
            <w:pPr>
              <w:spacing w:before="60" w:after="60"/>
              <w:jc w:val="center"/>
              <w:rPr>
                <w:sz w:val="22"/>
                <w:szCs w:val="22"/>
              </w:rPr>
            </w:pPr>
            <w:r w:rsidRPr="00582D17">
              <w:rPr>
                <w:sz w:val="22"/>
                <w:szCs w:val="22"/>
              </w:rPr>
              <w:t>S113</w:t>
            </w:r>
          </w:p>
        </w:tc>
      </w:tr>
      <w:tr w:rsidR="008E2F96" w:rsidRPr="0050469B" w14:paraId="7049E81D" w14:textId="77777777" w:rsidTr="00582D17">
        <w:tc>
          <w:tcPr>
            <w:tcW w:w="0" w:type="auto"/>
            <w:vAlign w:val="center"/>
          </w:tcPr>
          <w:p w14:paraId="1E0AE199" w14:textId="77777777" w:rsidR="008E2F96" w:rsidRPr="00582D17" w:rsidRDefault="008E2F96" w:rsidP="00F628A7">
            <w:pPr>
              <w:spacing w:before="60" w:after="60"/>
              <w:jc w:val="center"/>
              <w:rPr>
                <w:sz w:val="22"/>
                <w:szCs w:val="22"/>
              </w:rPr>
            </w:pPr>
            <w:r w:rsidRPr="00582D17">
              <w:rPr>
                <w:sz w:val="22"/>
                <w:szCs w:val="22"/>
              </w:rPr>
              <w:t>740</w:t>
            </w:r>
          </w:p>
        </w:tc>
        <w:tc>
          <w:tcPr>
            <w:tcW w:w="0" w:type="auto"/>
            <w:vAlign w:val="center"/>
          </w:tcPr>
          <w:p w14:paraId="227D7669" w14:textId="77777777" w:rsidR="008E2F96" w:rsidRPr="00582D17" w:rsidRDefault="008E2F96" w:rsidP="00F628A7">
            <w:pPr>
              <w:spacing w:before="60" w:after="60"/>
              <w:jc w:val="center"/>
              <w:rPr>
                <w:sz w:val="22"/>
                <w:szCs w:val="22"/>
              </w:rPr>
            </w:pPr>
            <w:r w:rsidRPr="00582D17">
              <w:rPr>
                <w:sz w:val="22"/>
                <w:szCs w:val="22"/>
              </w:rPr>
              <w:t>M028</w:t>
            </w:r>
          </w:p>
        </w:tc>
        <w:tc>
          <w:tcPr>
            <w:tcW w:w="0" w:type="auto"/>
            <w:vAlign w:val="center"/>
          </w:tcPr>
          <w:p w14:paraId="42346D17" w14:textId="77777777" w:rsidR="008E2F96" w:rsidRPr="00582D17" w:rsidRDefault="008E2F96" w:rsidP="00F628A7">
            <w:pPr>
              <w:spacing w:before="60" w:after="60"/>
              <w:jc w:val="center"/>
              <w:rPr>
                <w:sz w:val="22"/>
                <w:szCs w:val="22"/>
              </w:rPr>
            </w:pPr>
            <w:r w:rsidRPr="00582D17">
              <w:rPr>
                <w:sz w:val="22"/>
                <w:szCs w:val="22"/>
              </w:rPr>
              <w:t>S114</w:t>
            </w:r>
          </w:p>
        </w:tc>
      </w:tr>
      <w:tr w:rsidR="008E2F96" w:rsidRPr="0050469B" w14:paraId="67E6C3CC" w14:textId="77777777" w:rsidTr="00582D17">
        <w:tc>
          <w:tcPr>
            <w:tcW w:w="0" w:type="auto"/>
            <w:vAlign w:val="center"/>
          </w:tcPr>
          <w:p w14:paraId="5E5A9BCA" w14:textId="77777777" w:rsidR="008E2F96" w:rsidRPr="00582D17" w:rsidRDefault="008E2F96" w:rsidP="00F628A7">
            <w:pPr>
              <w:spacing w:before="60" w:after="60"/>
              <w:jc w:val="center"/>
              <w:rPr>
                <w:sz w:val="22"/>
                <w:szCs w:val="22"/>
              </w:rPr>
            </w:pPr>
            <w:r w:rsidRPr="00582D17">
              <w:rPr>
                <w:sz w:val="22"/>
                <w:szCs w:val="22"/>
              </w:rPr>
              <w:t>741</w:t>
            </w:r>
          </w:p>
        </w:tc>
        <w:tc>
          <w:tcPr>
            <w:tcW w:w="0" w:type="auto"/>
            <w:vAlign w:val="center"/>
          </w:tcPr>
          <w:p w14:paraId="55178CF1" w14:textId="77777777" w:rsidR="008E2F96" w:rsidRPr="00582D17" w:rsidRDefault="008E2F96" w:rsidP="00F628A7">
            <w:pPr>
              <w:spacing w:before="60" w:after="60"/>
              <w:jc w:val="center"/>
              <w:rPr>
                <w:sz w:val="22"/>
                <w:szCs w:val="22"/>
              </w:rPr>
            </w:pPr>
            <w:r w:rsidRPr="00582D17">
              <w:rPr>
                <w:sz w:val="22"/>
                <w:szCs w:val="22"/>
              </w:rPr>
              <w:t>M029</w:t>
            </w:r>
          </w:p>
        </w:tc>
        <w:tc>
          <w:tcPr>
            <w:tcW w:w="0" w:type="auto"/>
            <w:vAlign w:val="center"/>
          </w:tcPr>
          <w:p w14:paraId="0386DD5C" w14:textId="77777777" w:rsidR="008E2F96" w:rsidRPr="00582D17" w:rsidRDefault="008E2F96" w:rsidP="00F628A7">
            <w:pPr>
              <w:spacing w:before="60" w:after="60"/>
              <w:jc w:val="center"/>
              <w:rPr>
                <w:sz w:val="22"/>
                <w:szCs w:val="22"/>
              </w:rPr>
            </w:pPr>
            <w:r w:rsidRPr="00582D17">
              <w:rPr>
                <w:sz w:val="22"/>
                <w:szCs w:val="22"/>
              </w:rPr>
              <w:t>S115</w:t>
            </w:r>
          </w:p>
        </w:tc>
      </w:tr>
      <w:tr w:rsidR="008E2F96" w:rsidRPr="0050469B" w14:paraId="5383DB23" w14:textId="77777777" w:rsidTr="00582D17">
        <w:tc>
          <w:tcPr>
            <w:tcW w:w="0" w:type="auto"/>
            <w:vAlign w:val="center"/>
          </w:tcPr>
          <w:p w14:paraId="1AF25DDA" w14:textId="77777777" w:rsidR="008E2F96" w:rsidRPr="00582D17" w:rsidRDefault="008E2F96" w:rsidP="00F628A7">
            <w:pPr>
              <w:spacing w:before="60" w:after="60"/>
              <w:jc w:val="center"/>
              <w:rPr>
                <w:sz w:val="22"/>
                <w:szCs w:val="22"/>
              </w:rPr>
            </w:pPr>
            <w:r w:rsidRPr="00582D17">
              <w:rPr>
                <w:sz w:val="22"/>
                <w:szCs w:val="22"/>
              </w:rPr>
              <w:t>742</w:t>
            </w:r>
          </w:p>
        </w:tc>
        <w:tc>
          <w:tcPr>
            <w:tcW w:w="0" w:type="auto"/>
            <w:vAlign w:val="center"/>
          </w:tcPr>
          <w:p w14:paraId="5F072785" w14:textId="77777777" w:rsidR="008E2F96" w:rsidRPr="00582D17" w:rsidRDefault="008E2F96" w:rsidP="00F628A7">
            <w:pPr>
              <w:spacing w:before="60" w:after="60"/>
              <w:jc w:val="center"/>
              <w:rPr>
                <w:sz w:val="22"/>
                <w:szCs w:val="22"/>
              </w:rPr>
            </w:pPr>
            <w:r w:rsidRPr="00582D17">
              <w:rPr>
                <w:sz w:val="22"/>
                <w:szCs w:val="22"/>
              </w:rPr>
              <w:t>M029</w:t>
            </w:r>
          </w:p>
        </w:tc>
        <w:tc>
          <w:tcPr>
            <w:tcW w:w="0" w:type="auto"/>
            <w:vAlign w:val="center"/>
          </w:tcPr>
          <w:p w14:paraId="3084036B" w14:textId="77777777" w:rsidR="008E2F96" w:rsidRPr="00582D17" w:rsidRDefault="008E2F96" w:rsidP="00F628A7">
            <w:pPr>
              <w:spacing w:before="60" w:after="60"/>
              <w:jc w:val="center"/>
              <w:rPr>
                <w:sz w:val="22"/>
                <w:szCs w:val="22"/>
              </w:rPr>
            </w:pPr>
            <w:r w:rsidRPr="00582D17">
              <w:rPr>
                <w:sz w:val="22"/>
                <w:szCs w:val="22"/>
              </w:rPr>
              <w:t>S116</w:t>
            </w:r>
          </w:p>
        </w:tc>
      </w:tr>
      <w:tr w:rsidR="008E2F96" w:rsidRPr="0050469B" w14:paraId="79F427BB" w14:textId="77777777" w:rsidTr="00582D17">
        <w:tc>
          <w:tcPr>
            <w:tcW w:w="0" w:type="auto"/>
            <w:vAlign w:val="center"/>
          </w:tcPr>
          <w:p w14:paraId="047AC18F" w14:textId="77777777" w:rsidR="008E2F96" w:rsidRPr="00582D17" w:rsidRDefault="008E2F96" w:rsidP="00F628A7">
            <w:pPr>
              <w:spacing w:before="60" w:after="60"/>
              <w:jc w:val="center"/>
              <w:rPr>
                <w:sz w:val="22"/>
                <w:szCs w:val="22"/>
              </w:rPr>
            </w:pPr>
            <w:r w:rsidRPr="00582D17">
              <w:rPr>
                <w:sz w:val="22"/>
                <w:szCs w:val="22"/>
              </w:rPr>
              <w:t>743</w:t>
            </w:r>
          </w:p>
        </w:tc>
        <w:tc>
          <w:tcPr>
            <w:tcW w:w="0" w:type="auto"/>
            <w:vAlign w:val="center"/>
          </w:tcPr>
          <w:p w14:paraId="74603761" w14:textId="77777777" w:rsidR="008E2F96" w:rsidRPr="00582D17" w:rsidRDefault="008E2F96" w:rsidP="00F628A7">
            <w:pPr>
              <w:spacing w:before="60" w:after="60"/>
              <w:jc w:val="center"/>
              <w:rPr>
                <w:sz w:val="22"/>
                <w:szCs w:val="22"/>
              </w:rPr>
            </w:pPr>
            <w:r w:rsidRPr="00582D17">
              <w:rPr>
                <w:sz w:val="22"/>
                <w:szCs w:val="22"/>
              </w:rPr>
              <w:t>M029</w:t>
            </w:r>
          </w:p>
        </w:tc>
        <w:tc>
          <w:tcPr>
            <w:tcW w:w="0" w:type="auto"/>
            <w:vAlign w:val="center"/>
          </w:tcPr>
          <w:p w14:paraId="2A39796E" w14:textId="77777777" w:rsidR="008E2F96" w:rsidRPr="00582D17" w:rsidRDefault="008E2F96" w:rsidP="00F628A7">
            <w:pPr>
              <w:spacing w:before="60" w:after="60"/>
              <w:jc w:val="center"/>
              <w:rPr>
                <w:sz w:val="22"/>
                <w:szCs w:val="22"/>
              </w:rPr>
            </w:pPr>
            <w:r w:rsidRPr="00582D17">
              <w:rPr>
                <w:sz w:val="22"/>
                <w:szCs w:val="22"/>
              </w:rPr>
              <w:t>S117</w:t>
            </w:r>
          </w:p>
        </w:tc>
      </w:tr>
      <w:tr w:rsidR="008E2F96" w:rsidRPr="0050469B" w14:paraId="3180F627" w14:textId="77777777" w:rsidTr="00582D17">
        <w:tc>
          <w:tcPr>
            <w:tcW w:w="0" w:type="auto"/>
            <w:vAlign w:val="center"/>
          </w:tcPr>
          <w:p w14:paraId="26A528AC" w14:textId="77777777" w:rsidR="008E2F96" w:rsidRPr="00582D17" w:rsidRDefault="008E2F96" w:rsidP="00F628A7">
            <w:pPr>
              <w:spacing w:before="60" w:after="60"/>
              <w:jc w:val="center"/>
              <w:rPr>
                <w:sz w:val="22"/>
                <w:szCs w:val="22"/>
              </w:rPr>
            </w:pPr>
            <w:r w:rsidRPr="00582D17">
              <w:rPr>
                <w:sz w:val="22"/>
                <w:szCs w:val="22"/>
              </w:rPr>
              <w:t>744</w:t>
            </w:r>
          </w:p>
        </w:tc>
        <w:tc>
          <w:tcPr>
            <w:tcW w:w="0" w:type="auto"/>
            <w:vAlign w:val="center"/>
          </w:tcPr>
          <w:p w14:paraId="29160C27" w14:textId="77777777" w:rsidR="008E2F96" w:rsidRPr="00582D17" w:rsidRDefault="008E2F96" w:rsidP="00F628A7">
            <w:pPr>
              <w:spacing w:before="60" w:after="60"/>
              <w:jc w:val="center"/>
              <w:rPr>
                <w:sz w:val="22"/>
                <w:szCs w:val="22"/>
              </w:rPr>
            </w:pPr>
            <w:r w:rsidRPr="00582D17">
              <w:rPr>
                <w:sz w:val="22"/>
                <w:szCs w:val="22"/>
              </w:rPr>
              <w:t>M029</w:t>
            </w:r>
          </w:p>
        </w:tc>
        <w:tc>
          <w:tcPr>
            <w:tcW w:w="0" w:type="auto"/>
            <w:vAlign w:val="center"/>
          </w:tcPr>
          <w:p w14:paraId="4DDCFA73" w14:textId="77777777" w:rsidR="008E2F96" w:rsidRPr="00582D17" w:rsidRDefault="008E2F96" w:rsidP="00F628A7">
            <w:pPr>
              <w:spacing w:before="60" w:after="60"/>
              <w:jc w:val="center"/>
              <w:rPr>
                <w:sz w:val="22"/>
                <w:szCs w:val="22"/>
              </w:rPr>
            </w:pPr>
            <w:r w:rsidRPr="00582D17">
              <w:rPr>
                <w:sz w:val="22"/>
                <w:szCs w:val="22"/>
              </w:rPr>
              <w:t>S118</w:t>
            </w:r>
          </w:p>
        </w:tc>
      </w:tr>
      <w:tr w:rsidR="008E2F96" w:rsidRPr="0050469B" w14:paraId="00652E48" w14:textId="77777777" w:rsidTr="00582D17">
        <w:tc>
          <w:tcPr>
            <w:tcW w:w="0" w:type="auto"/>
            <w:vAlign w:val="center"/>
          </w:tcPr>
          <w:p w14:paraId="3B7010FB" w14:textId="77777777" w:rsidR="008E2F96" w:rsidRPr="00582D17" w:rsidRDefault="008E2F96" w:rsidP="00F628A7">
            <w:pPr>
              <w:spacing w:before="60" w:after="60"/>
              <w:jc w:val="center"/>
              <w:rPr>
                <w:sz w:val="22"/>
                <w:szCs w:val="22"/>
              </w:rPr>
            </w:pPr>
            <w:r w:rsidRPr="00582D17">
              <w:rPr>
                <w:sz w:val="22"/>
                <w:szCs w:val="22"/>
              </w:rPr>
              <w:t>745</w:t>
            </w:r>
          </w:p>
        </w:tc>
        <w:tc>
          <w:tcPr>
            <w:tcW w:w="0" w:type="auto"/>
            <w:vAlign w:val="center"/>
          </w:tcPr>
          <w:p w14:paraId="55484CB7" w14:textId="77777777" w:rsidR="008E2F96" w:rsidRPr="00582D17" w:rsidRDefault="008E2F96" w:rsidP="00F628A7">
            <w:pPr>
              <w:spacing w:before="60" w:after="60"/>
              <w:jc w:val="center"/>
              <w:rPr>
                <w:sz w:val="22"/>
                <w:szCs w:val="22"/>
              </w:rPr>
            </w:pPr>
            <w:r w:rsidRPr="00582D17">
              <w:rPr>
                <w:sz w:val="22"/>
                <w:szCs w:val="22"/>
              </w:rPr>
              <w:t>M030</w:t>
            </w:r>
          </w:p>
        </w:tc>
        <w:tc>
          <w:tcPr>
            <w:tcW w:w="0" w:type="auto"/>
            <w:vAlign w:val="center"/>
          </w:tcPr>
          <w:p w14:paraId="51B3F906" w14:textId="77777777" w:rsidR="008E2F96" w:rsidRPr="00582D17" w:rsidRDefault="008E2F96" w:rsidP="00F628A7">
            <w:pPr>
              <w:spacing w:before="60" w:after="60"/>
              <w:jc w:val="center"/>
              <w:rPr>
                <w:sz w:val="22"/>
                <w:szCs w:val="22"/>
              </w:rPr>
            </w:pPr>
            <w:r w:rsidRPr="00582D17">
              <w:rPr>
                <w:sz w:val="22"/>
                <w:szCs w:val="22"/>
              </w:rPr>
              <w:t>S119</w:t>
            </w:r>
          </w:p>
        </w:tc>
      </w:tr>
      <w:tr w:rsidR="008E2F96" w:rsidRPr="0050469B" w14:paraId="7405CABD" w14:textId="77777777" w:rsidTr="00582D17">
        <w:tc>
          <w:tcPr>
            <w:tcW w:w="0" w:type="auto"/>
            <w:vAlign w:val="center"/>
          </w:tcPr>
          <w:p w14:paraId="44AD1E21" w14:textId="77777777" w:rsidR="008E2F96" w:rsidRPr="00582D17" w:rsidRDefault="008E2F96" w:rsidP="00F628A7">
            <w:pPr>
              <w:spacing w:before="60" w:after="60"/>
              <w:jc w:val="center"/>
              <w:rPr>
                <w:sz w:val="22"/>
                <w:szCs w:val="22"/>
              </w:rPr>
            </w:pPr>
            <w:r w:rsidRPr="00582D17">
              <w:rPr>
                <w:sz w:val="22"/>
                <w:szCs w:val="22"/>
              </w:rPr>
              <w:t>746</w:t>
            </w:r>
          </w:p>
        </w:tc>
        <w:tc>
          <w:tcPr>
            <w:tcW w:w="0" w:type="auto"/>
            <w:vAlign w:val="center"/>
          </w:tcPr>
          <w:p w14:paraId="4069A4A4" w14:textId="77777777" w:rsidR="008E2F96" w:rsidRPr="00582D17" w:rsidRDefault="008E2F96" w:rsidP="00F628A7">
            <w:pPr>
              <w:spacing w:before="60" w:after="60"/>
              <w:jc w:val="center"/>
              <w:rPr>
                <w:sz w:val="22"/>
                <w:szCs w:val="22"/>
              </w:rPr>
            </w:pPr>
            <w:r w:rsidRPr="00582D17">
              <w:rPr>
                <w:sz w:val="22"/>
                <w:szCs w:val="22"/>
              </w:rPr>
              <w:t>M030</w:t>
            </w:r>
          </w:p>
        </w:tc>
        <w:tc>
          <w:tcPr>
            <w:tcW w:w="0" w:type="auto"/>
            <w:vAlign w:val="center"/>
          </w:tcPr>
          <w:p w14:paraId="2FDE08D6" w14:textId="77777777" w:rsidR="008E2F96" w:rsidRPr="00582D17" w:rsidRDefault="008E2F96" w:rsidP="00F628A7">
            <w:pPr>
              <w:spacing w:before="60" w:after="60"/>
              <w:jc w:val="center"/>
              <w:rPr>
                <w:sz w:val="22"/>
                <w:szCs w:val="22"/>
              </w:rPr>
            </w:pPr>
            <w:r w:rsidRPr="00582D17">
              <w:rPr>
                <w:sz w:val="22"/>
                <w:szCs w:val="22"/>
              </w:rPr>
              <w:t>S120</w:t>
            </w:r>
          </w:p>
        </w:tc>
      </w:tr>
      <w:tr w:rsidR="008E2F96" w:rsidRPr="0050469B" w14:paraId="5833B8CD" w14:textId="77777777" w:rsidTr="00582D17">
        <w:tc>
          <w:tcPr>
            <w:tcW w:w="0" w:type="auto"/>
            <w:vAlign w:val="center"/>
          </w:tcPr>
          <w:p w14:paraId="1D3F9C10" w14:textId="77777777" w:rsidR="008E2F96" w:rsidRPr="00582D17" w:rsidRDefault="008E2F96" w:rsidP="00F628A7">
            <w:pPr>
              <w:spacing w:before="60" w:after="60"/>
              <w:jc w:val="center"/>
              <w:rPr>
                <w:sz w:val="22"/>
                <w:szCs w:val="22"/>
              </w:rPr>
            </w:pPr>
            <w:r w:rsidRPr="00582D17">
              <w:rPr>
                <w:sz w:val="22"/>
                <w:szCs w:val="22"/>
              </w:rPr>
              <w:t>747</w:t>
            </w:r>
          </w:p>
        </w:tc>
        <w:tc>
          <w:tcPr>
            <w:tcW w:w="0" w:type="auto"/>
            <w:vAlign w:val="center"/>
          </w:tcPr>
          <w:p w14:paraId="2C52DEC4" w14:textId="77777777" w:rsidR="008E2F96" w:rsidRPr="00582D17" w:rsidRDefault="008E2F96" w:rsidP="00F628A7">
            <w:pPr>
              <w:spacing w:before="60" w:after="60"/>
              <w:jc w:val="center"/>
              <w:rPr>
                <w:sz w:val="22"/>
                <w:szCs w:val="22"/>
              </w:rPr>
            </w:pPr>
            <w:r w:rsidRPr="00582D17">
              <w:rPr>
                <w:sz w:val="22"/>
                <w:szCs w:val="22"/>
              </w:rPr>
              <w:t>M030</w:t>
            </w:r>
          </w:p>
        </w:tc>
        <w:tc>
          <w:tcPr>
            <w:tcW w:w="0" w:type="auto"/>
            <w:vAlign w:val="center"/>
          </w:tcPr>
          <w:p w14:paraId="0238CD97" w14:textId="77777777" w:rsidR="008E2F96" w:rsidRPr="00582D17" w:rsidRDefault="008E2F96" w:rsidP="00F628A7">
            <w:pPr>
              <w:spacing w:before="60" w:after="60"/>
              <w:jc w:val="center"/>
              <w:rPr>
                <w:sz w:val="22"/>
                <w:szCs w:val="22"/>
              </w:rPr>
            </w:pPr>
            <w:r w:rsidRPr="00582D17">
              <w:rPr>
                <w:sz w:val="22"/>
                <w:szCs w:val="22"/>
              </w:rPr>
              <w:t>S121</w:t>
            </w:r>
          </w:p>
        </w:tc>
      </w:tr>
      <w:tr w:rsidR="008E2F96" w:rsidRPr="0050469B" w14:paraId="6DA69D6B" w14:textId="77777777" w:rsidTr="00582D17">
        <w:tc>
          <w:tcPr>
            <w:tcW w:w="0" w:type="auto"/>
            <w:vAlign w:val="center"/>
          </w:tcPr>
          <w:p w14:paraId="53456AFD" w14:textId="77777777" w:rsidR="008E2F96" w:rsidRPr="00582D17" w:rsidRDefault="008E2F96" w:rsidP="00F628A7">
            <w:pPr>
              <w:spacing w:before="60" w:after="60"/>
              <w:jc w:val="center"/>
              <w:rPr>
                <w:sz w:val="22"/>
                <w:szCs w:val="22"/>
              </w:rPr>
            </w:pPr>
            <w:r w:rsidRPr="00582D17">
              <w:rPr>
                <w:sz w:val="22"/>
                <w:szCs w:val="22"/>
              </w:rPr>
              <w:t>748</w:t>
            </w:r>
          </w:p>
        </w:tc>
        <w:tc>
          <w:tcPr>
            <w:tcW w:w="0" w:type="auto"/>
            <w:vAlign w:val="center"/>
          </w:tcPr>
          <w:p w14:paraId="29264693" w14:textId="77777777" w:rsidR="008E2F96" w:rsidRPr="00582D17" w:rsidRDefault="008E2F96" w:rsidP="00F628A7">
            <w:pPr>
              <w:spacing w:before="60" w:after="60"/>
              <w:jc w:val="center"/>
              <w:rPr>
                <w:sz w:val="22"/>
                <w:szCs w:val="22"/>
              </w:rPr>
            </w:pPr>
            <w:r w:rsidRPr="00582D17">
              <w:rPr>
                <w:sz w:val="22"/>
                <w:szCs w:val="22"/>
              </w:rPr>
              <w:t>M030</w:t>
            </w:r>
          </w:p>
        </w:tc>
        <w:tc>
          <w:tcPr>
            <w:tcW w:w="0" w:type="auto"/>
            <w:vAlign w:val="center"/>
          </w:tcPr>
          <w:p w14:paraId="3C6E4700" w14:textId="77777777" w:rsidR="008E2F96" w:rsidRPr="00582D17" w:rsidRDefault="008E2F96" w:rsidP="00F628A7">
            <w:pPr>
              <w:spacing w:before="60" w:after="60"/>
              <w:jc w:val="center"/>
              <w:rPr>
                <w:sz w:val="22"/>
                <w:szCs w:val="22"/>
              </w:rPr>
            </w:pPr>
            <w:r w:rsidRPr="00582D17">
              <w:rPr>
                <w:sz w:val="22"/>
                <w:szCs w:val="22"/>
              </w:rPr>
              <w:t>S122</w:t>
            </w:r>
          </w:p>
        </w:tc>
      </w:tr>
      <w:tr w:rsidR="008E2F96" w:rsidRPr="0050469B" w14:paraId="3E2683BC" w14:textId="77777777" w:rsidTr="00582D17">
        <w:tc>
          <w:tcPr>
            <w:tcW w:w="0" w:type="auto"/>
            <w:vAlign w:val="center"/>
          </w:tcPr>
          <w:p w14:paraId="2BF20A95" w14:textId="77777777" w:rsidR="008E2F96" w:rsidRPr="00582D17" w:rsidRDefault="008E2F96" w:rsidP="00F628A7">
            <w:pPr>
              <w:spacing w:before="60" w:after="60"/>
              <w:jc w:val="center"/>
              <w:rPr>
                <w:sz w:val="22"/>
                <w:szCs w:val="22"/>
              </w:rPr>
            </w:pPr>
            <w:r w:rsidRPr="00582D17">
              <w:rPr>
                <w:sz w:val="22"/>
                <w:szCs w:val="22"/>
              </w:rPr>
              <w:t>749</w:t>
            </w:r>
          </w:p>
        </w:tc>
        <w:tc>
          <w:tcPr>
            <w:tcW w:w="0" w:type="auto"/>
            <w:vAlign w:val="center"/>
          </w:tcPr>
          <w:p w14:paraId="7F8CC194" w14:textId="77777777" w:rsidR="008E2F96" w:rsidRPr="00582D17" w:rsidRDefault="008E2F96" w:rsidP="00F628A7">
            <w:pPr>
              <w:spacing w:before="60" w:after="60"/>
              <w:jc w:val="center"/>
              <w:rPr>
                <w:sz w:val="22"/>
                <w:szCs w:val="22"/>
              </w:rPr>
            </w:pPr>
            <w:r w:rsidRPr="00582D17">
              <w:rPr>
                <w:sz w:val="22"/>
                <w:szCs w:val="22"/>
              </w:rPr>
              <w:t>M031</w:t>
            </w:r>
          </w:p>
        </w:tc>
        <w:tc>
          <w:tcPr>
            <w:tcW w:w="0" w:type="auto"/>
            <w:vAlign w:val="center"/>
          </w:tcPr>
          <w:p w14:paraId="55EB4798" w14:textId="77777777" w:rsidR="008E2F96" w:rsidRPr="00582D17" w:rsidRDefault="008E2F96" w:rsidP="00F628A7">
            <w:pPr>
              <w:spacing w:before="60" w:after="60"/>
              <w:jc w:val="center"/>
              <w:rPr>
                <w:sz w:val="22"/>
                <w:szCs w:val="22"/>
              </w:rPr>
            </w:pPr>
            <w:r w:rsidRPr="00582D17">
              <w:rPr>
                <w:sz w:val="22"/>
                <w:szCs w:val="22"/>
              </w:rPr>
              <w:t>S123</w:t>
            </w:r>
          </w:p>
        </w:tc>
      </w:tr>
      <w:tr w:rsidR="008E2F96" w:rsidRPr="0050469B" w14:paraId="7316688B" w14:textId="77777777" w:rsidTr="00582D17">
        <w:tc>
          <w:tcPr>
            <w:tcW w:w="0" w:type="auto"/>
            <w:vAlign w:val="center"/>
          </w:tcPr>
          <w:p w14:paraId="6698A441" w14:textId="77777777" w:rsidR="008E2F96" w:rsidRPr="00582D17" w:rsidRDefault="008E2F96" w:rsidP="00F628A7">
            <w:pPr>
              <w:spacing w:before="60" w:after="60"/>
              <w:jc w:val="center"/>
              <w:rPr>
                <w:sz w:val="22"/>
                <w:szCs w:val="22"/>
              </w:rPr>
            </w:pPr>
            <w:r w:rsidRPr="00582D17">
              <w:rPr>
                <w:sz w:val="22"/>
                <w:szCs w:val="22"/>
              </w:rPr>
              <w:t>750</w:t>
            </w:r>
          </w:p>
        </w:tc>
        <w:tc>
          <w:tcPr>
            <w:tcW w:w="0" w:type="auto"/>
            <w:vAlign w:val="center"/>
          </w:tcPr>
          <w:p w14:paraId="08E22D1B" w14:textId="77777777" w:rsidR="008E2F96" w:rsidRPr="00582D17" w:rsidRDefault="008E2F96" w:rsidP="00F628A7">
            <w:pPr>
              <w:spacing w:before="60" w:after="60"/>
              <w:jc w:val="center"/>
              <w:rPr>
                <w:sz w:val="22"/>
                <w:szCs w:val="22"/>
              </w:rPr>
            </w:pPr>
            <w:r w:rsidRPr="00582D17">
              <w:rPr>
                <w:sz w:val="22"/>
                <w:szCs w:val="22"/>
              </w:rPr>
              <w:t>M031</w:t>
            </w:r>
          </w:p>
        </w:tc>
        <w:tc>
          <w:tcPr>
            <w:tcW w:w="0" w:type="auto"/>
            <w:vAlign w:val="center"/>
          </w:tcPr>
          <w:p w14:paraId="67E90FF7" w14:textId="77777777" w:rsidR="008E2F96" w:rsidRPr="00582D17" w:rsidRDefault="008E2F96" w:rsidP="00F628A7">
            <w:pPr>
              <w:spacing w:before="60" w:after="60"/>
              <w:jc w:val="center"/>
              <w:rPr>
                <w:sz w:val="22"/>
                <w:szCs w:val="22"/>
              </w:rPr>
            </w:pPr>
            <w:r w:rsidRPr="00582D17">
              <w:rPr>
                <w:sz w:val="22"/>
                <w:szCs w:val="22"/>
              </w:rPr>
              <w:t>S124</w:t>
            </w:r>
          </w:p>
        </w:tc>
      </w:tr>
      <w:tr w:rsidR="008E2F96" w:rsidRPr="0050469B" w14:paraId="40D0DDE7" w14:textId="77777777" w:rsidTr="00582D17">
        <w:tc>
          <w:tcPr>
            <w:tcW w:w="0" w:type="auto"/>
            <w:vAlign w:val="center"/>
          </w:tcPr>
          <w:p w14:paraId="3DB59954" w14:textId="77777777" w:rsidR="008E2F96" w:rsidRPr="00582D17" w:rsidRDefault="008E2F96" w:rsidP="00F628A7">
            <w:pPr>
              <w:spacing w:before="60" w:after="60"/>
              <w:jc w:val="center"/>
              <w:rPr>
                <w:sz w:val="22"/>
                <w:szCs w:val="22"/>
              </w:rPr>
            </w:pPr>
            <w:r w:rsidRPr="00582D17">
              <w:rPr>
                <w:sz w:val="22"/>
                <w:szCs w:val="22"/>
              </w:rPr>
              <w:t>751</w:t>
            </w:r>
          </w:p>
        </w:tc>
        <w:tc>
          <w:tcPr>
            <w:tcW w:w="0" w:type="auto"/>
            <w:vAlign w:val="center"/>
          </w:tcPr>
          <w:p w14:paraId="7AC7F6AA" w14:textId="77777777" w:rsidR="008E2F96" w:rsidRPr="00582D17" w:rsidRDefault="008E2F96" w:rsidP="00F628A7">
            <w:pPr>
              <w:spacing w:before="60" w:after="60"/>
              <w:jc w:val="center"/>
              <w:rPr>
                <w:sz w:val="22"/>
                <w:szCs w:val="22"/>
              </w:rPr>
            </w:pPr>
            <w:r w:rsidRPr="00582D17">
              <w:rPr>
                <w:sz w:val="22"/>
                <w:szCs w:val="22"/>
              </w:rPr>
              <w:t>M031</w:t>
            </w:r>
          </w:p>
        </w:tc>
        <w:tc>
          <w:tcPr>
            <w:tcW w:w="0" w:type="auto"/>
            <w:vAlign w:val="center"/>
          </w:tcPr>
          <w:p w14:paraId="644EDF14" w14:textId="77777777" w:rsidR="008E2F96" w:rsidRPr="00582D17" w:rsidRDefault="008E2F96" w:rsidP="00F628A7">
            <w:pPr>
              <w:spacing w:before="60" w:after="60"/>
              <w:jc w:val="center"/>
              <w:rPr>
                <w:sz w:val="22"/>
                <w:szCs w:val="22"/>
              </w:rPr>
            </w:pPr>
            <w:r w:rsidRPr="00582D17">
              <w:rPr>
                <w:sz w:val="22"/>
                <w:szCs w:val="22"/>
              </w:rPr>
              <w:t>S125</w:t>
            </w:r>
          </w:p>
        </w:tc>
      </w:tr>
      <w:tr w:rsidR="008E2F96" w:rsidRPr="0050469B" w14:paraId="4B5B0E99" w14:textId="77777777" w:rsidTr="00582D17">
        <w:tc>
          <w:tcPr>
            <w:tcW w:w="0" w:type="auto"/>
            <w:vAlign w:val="center"/>
          </w:tcPr>
          <w:p w14:paraId="27DDC661" w14:textId="77777777" w:rsidR="008E2F96" w:rsidRPr="00582D17" w:rsidRDefault="008E2F96" w:rsidP="00F628A7">
            <w:pPr>
              <w:spacing w:before="60" w:after="60"/>
              <w:jc w:val="center"/>
              <w:rPr>
                <w:sz w:val="22"/>
                <w:szCs w:val="22"/>
              </w:rPr>
            </w:pPr>
            <w:r w:rsidRPr="00582D17">
              <w:rPr>
                <w:sz w:val="22"/>
                <w:szCs w:val="22"/>
              </w:rPr>
              <w:t>752</w:t>
            </w:r>
          </w:p>
        </w:tc>
        <w:tc>
          <w:tcPr>
            <w:tcW w:w="0" w:type="auto"/>
            <w:vAlign w:val="center"/>
          </w:tcPr>
          <w:p w14:paraId="02103A74" w14:textId="77777777" w:rsidR="008E2F96" w:rsidRPr="00582D17" w:rsidRDefault="008E2F96" w:rsidP="00F628A7">
            <w:pPr>
              <w:spacing w:before="60" w:after="60"/>
              <w:jc w:val="center"/>
              <w:rPr>
                <w:sz w:val="22"/>
                <w:szCs w:val="22"/>
              </w:rPr>
            </w:pPr>
            <w:r w:rsidRPr="00582D17">
              <w:rPr>
                <w:sz w:val="22"/>
                <w:szCs w:val="22"/>
              </w:rPr>
              <w:t>M031</w:t>
            </w:r>
          </w:p>
        </w:tc>
        <w:tc>
          <w:tcPr>
            <w:tcW w:w="0" w:type="auto"/>
            <w:vAlign w:val="center"/>
          </w:tcPr>
          <w:p w14:paraId="439F24FE" w14:textId="77777777" w:rsidR="008E2F96" w:rsidRPr="00582D17" w:rsidRDefault="008E2F96" w:rsidP="00F628A7">
            <w:pPr>
              <w:spacing w:before="60" w:after="60"/>
              <w:jc w:val="center"/>
              <w:rPr>
                <w:sz w:val="22"/>
                <w:szCs w:val="22"/>
              </w:rPr>
            </w:pPr>
            <w:r w:rsidRPr="00582D17">
              <w:rPr>
                <w:sz w:val="22"/>
                <w:szCs w:val="22"/>
              </w:rPr>
              <w:t>S126</w:t>
            </w:r>
          </w:p>
        </w:tc>
      </w:tr>
      <w:tr w:rsidR="008E2F96" w:rsidRPr="0050469B" w14:paraId="72B8B2CD" w14:textId="77777777" w:rsidTr="00582D17">
        <w:tc>
          <w:tcPr>
            <w:tcW w:w="0" w:type="auto"/>
            <w:vAlign w:val="center"/>
          </w:tcPr>
          <w:p w14:paraId="7F4BEAC1" w14:textId="77777777" w:rsidR="008E2F96" w:rsidRPr="00582D17" w:rsidRDefault="008E2F96" w:rsidP="00F628A7">
            <w:pPr>
              <w:spacing w:before="60" w:after="60"/>
              <w:jc w:val="center"/>
              <w:rPr>
                <w:sz w:val="22"/>
                <w:szCs w:val="22"/>
              </w:rPr>
            </w:pPr>
            <w:r w:rsidRPr="00582D17">
              <w:rPr>
                <w:sz w:val="22"/>
                <w:szCs w:val="22"/>
              </w:rPr>
              <w:t>753</w:t>
            </w:r>
          </w:p>
        </w:tc>
        <w:tc>
          <w:tcPr>
            <w:tcW w:w="0" w:type="auto"/>
            <w:vAlign w:val="center"/>
          </w:tcPr>
          <w:p w14:paraId="1E79F2E3" w14:textId="77777777" w:rsidR="008E2F96" w:rsidRPr="00582D17" w:rsidRDefault="008E2F96" w:rsidP="00F628A7">
            <w:pPr>
              <w:spacing w:before="60" w:after="60"/>
              <w:jc w:val="center"/>
              <w:rPr>
                <w:sz w:val="22"/>
                <w:szCs w:val="22"/>
              </w:rPr>
            </w:pPr>
            <w:r w:rsidRPr="00582D17">
              <w:rPr>
                <w:sz w:val="22"/>
                <w:szCs w:val="22"/>
              </w:rPr>
              <w:t>M032</w:t>
            </w:r>
          </w:p>
        </w:tc>
        <w:tc>
          <w:tcPr>
            <w:tcW w:w="0" w:type="auto"/>
            <w:vAlign w:val="center"/>
          </w:tcPr>
          <w:p w14:paraId="4767C335" w14:textId="77777777" w:rsidR="008E2F96" w:rsidRPr="00582D17" w:rsidRDefault="008E2F96" w:rsidP="00F628A7">
            <w:pPr>
              <w:spacing w:before="60" w:after="60"/>
              <w:jc w:val="center"/>
              <w:rPr>
                <w:sz w:val="22"/>
                <w:szCs w:val="22"/>
              </w:rPr>
            </w:pPr>
            <w:r w:rsidRPr="00582D17">
              <w:rPr>
                <w:sz w:val="22"/>
                <w:szCs w:val="22"/>
              </w:rPr>
              <w:t>S127</w:t>
            </w:r>
          </w:p>
        </w:tc>
      </w:tr>
      <w:tr w:rsidR="008E2F96" w:rsidRPr="0050469B" w14:paraId="55AA5178" w14:textId="77777777" w:rsidTr="00582D17">
        <w:tc>
          <w:tcPr>
            <w:tcW w:w="0" w:type="auto"/>
            <w:vAlign w:val="center"/>
          </w:tcPr>
          <w:p w14:paraId="32B0478D" w14:textId="77777777" w:rsidR="008E2F96" w:rsidRPr="00582D17" w:rsidRDefault="008E2F96" w:rsidP="00F628A7">
            <w:pPr>
              <w:spacing w:before="60" w:after="60"/>
              <w:jc w:val="center"/>
              <w:rPr>
                <w:sz w:val="22"/>
                <w:szCs w:val="22"/>
              </w:rPr>
            </w:pPr>
            <w:r w:rsidRPr="00582D17">
              <w:rPr>
                <w:sz w:val="22"/>
                <w:szCs w:val="22"/>
              </w:rPr>
              <w:t>754</w:t>
            </w:r>
          </w:p>
        </w:tc>
        <w:tc>
          <w:tcPr>
            <w:tcW w:w="0" w:type="auto"/>
            <w:vAlign w:val="center"/>
          </w:tcPr>
          <w:p w14:paraId="2FB5C769" w14:textId="77777777" w:rsidR="008E2F96" w:rsidRPr="00582D17" w:rsidRDefault="008E2F96" w:rsidP="00F628A7">
            <w:pPr>
              <w:spacing w:before="60" w:after="60"/>
              <w:jc w:val="center"/>
              <w:rPr>
                <w:sz w:val="22"/>
                <w:szCs w:val="22"/>
              </w:rPr>
            </w:pPr>
            <w:r w:rsidRPr="00582D17">
              <w:rPr>
                <w:sz w:val="22"/>
                <w:szCs w:val="22"/>
              </w:rPr>
              <w:t>M032</w:t>
            </w:r>
          </w:p>
        </w:tc>
        <w:tc>
          <w:tcPr>
            <w:tcW w:w="0" w:type="auto"/>
            <w:vAlign w:val="center"/>
          </w:tcPr>
          <w:p w14:paraId="6BAFE327" w14:textId="77777777" w:rsidR="008E2F96" w:rsidRPr="00582D17" w:rsidRDefault="008E2F96" w:rsidP="00F628A7">
            <w:pPr>
              <w:spacing w:before="60" w:after="60"/>
              <w:jc w:val="center"/>
              <w:rPr>
                <w:sz w:val="22"/>
                <w:szCs w:val="22"/>
              </w:rPr>
            </w:pPr>
            <w:r w:rsidRPr="00582D17">
              <w:rPr>
                <w:sz w:val="22"/>
                <w:szCs w:val="22"/>
              </w:rPr>
              <w:t>S128</w:t>
            </w:r>
          </w:p>
        </w:tc>
      </w:tr>
      <w:tr w:rsidR="008E2F96" w:rsidRPr="0050469B" w14:paraId="569249CB" w14:textId="77777777" w:rsidTr="00582D17">
        <w:tc>
          <w:tcPr>
            <w:tcW w:w="0" w:type="auto"/>
            <w:vAlign w:val="center"/>
          </w:tcPr>
          <w:p w14:paraId="02043DA4" w14:textId="77777777" w:rsidR="008E2F96" w:rsidRPr="00582D17" w:rsidRDefault="008E2F96" w:rsidP="00F628A7">
            <w:pPr>
              <w:spacing w:before="60" w:after="60"/>
              <w:jc w:val="center"/>
              <w:rPr>
                <w:sz w:val="22"/>
                <w:szCs w:val="22"/>
              </w:rPr>
            </w:pPr>
            <w:r w:rsidRPr="00582D17">
              <w:rPr>
                <w:sz w:val="22"/>
                <w:szCs w:val="22"/>
              </w:rPr>
              <w:t>755</w:t>
            </w:r>
          </w:p>
        </w:tc>
        <w:tc>
          <w:tcPr>
            <w:tcW w:w="0" w:type="auto"/>
            <w:vAlign w:val="center"/>
          </w:tcPr>
          <w:p w14:paraId="77BD7645" w14:textId="77777777" w:rsidR="008E2F96" w:rsidRPr="00582D17" w:rsidRDefault="008E2F96" w:rsidP="00F628A7">
            <w:pPr>
              <w:spacing w:before="60" w:after="60"/>
              <w:jc w:val="center"/>
              <w:rPr>
                <w:sz w:val="22"/>
                <w:szCs w:val="22"/>
              </w:rPr>
            </w:pPr>
            <w:r w:rsidRPr="00582D17">
              <w:rPr>
                <w:sz w:val="22"/>
                <w:szCs w:val="22"/>
              </w:rPr>
              <w:t>M032</w:t>
            </w:r>
          </w:p>
        </w:tc>
        <w:tc>
          <w:tcPr>
            <w:tcW w:w="0" w:type="auto"/>
            <w:vAlign w:val="center"/>
          </w:tcPr>
          <w:p w14:paraId="3A6F3007" w14:textId="77777777" w:rsidR="008E2F96" w:rsidRPr="00582D17" w:rsidRDefault="008E2F96" w:rsidP="00F628A7">
            <w:pPr>
              <w:spacing w:before="60" w:after="60"/>
              <w:jc w:val="center"/>
              <w:rPr>
                <w:sz w:val="22"/>
                <w:szCs w:val="22"/>
              </w:rPr>
            </w:pPr>
            <w:r w:rsidRPr="00582D17">
              <w:rPr>
                <w:sz w:val="22"/>
                <w:szCs w:val="22"/>
              </w:rPr>
              <w:t>S129</w:t>
            </w:r>
          </w:p>
        </w:tc>
      </w:tr>
      <w:tr w:rsidR="008E2F96" w:rsidRPr="0050469B" w14:paraId="0240ECB8" w14:textId="77777777" w:rsidTr="00582D17">
        <w:tc>
          <w:tcPr>
            <w:tcW w:w="0" w:type="auto"/>
            <w:vAlign w:val="center"/>
          </w:tcPr>
          <w:p w14:paraId="4525D500" w14:textId="77777777" w:rsidR="008E2F96" w:rsidRPr="00582D17" w:rsidRDefault="008E2F96" w:rsidP="00F628A7">
            <w:pPr>
              <w:spacing w:before="60" w:after="60"/>
              <w:jc w:val="center"/>
              <w:rPr>
                <w:sz w:val="22"/>
                <w:szCs w:val="22"/>
              </w:rPr>
            </w:pPr>
            <w:r w:rsidRPr="00582D17">
              <w:rPr>
                <w:sz w:val="22"/>
                <w:szCs w:val="22"/>
              </w:rPr>
              <w:t>756</w:t>
            </w:r>
          </w:p>
        </w:tc>
        <w:tc>
          <w:tcPr>
            <w:tcW w:w="0" w:type="auto"/>
            <w:vAlign w:val="center"/>
          </w:tcPr>
          <w:p w14:paraId="57693C30" w14:textId="77777777" w:rsidR="008E2F96" w:rsidRPr="00582D17" w:rsidRDefault="008E2F96" w:rsidP="00F628A7">
            <w:pPr>
              <w:spacing w:before="60" w:after="60"/>
              <w:jc w:val="center"/>
              <w:rPr>
                <w:sz w:val="22"/>
                <w:szCs w:val="22"/>
              </w:rPr>
            </w:pPr>
            <w:r w:rsidRPr="00582D17">
              <w:rPr>
                <w:sz w:val="22"/>
                <w:szCs w:val="22"/>
              </w:rPr>
              <w:t>M033</w:t>
            </w:r>
          </w:p>
        </w:tc>
        <w:tc>
          <w:tcPr>
            <w:tcW w:w="0" w:type="auto"/>
            <w:vAlign w:val="center"/>
          </w:tcPr>
          <w:p w14:paraId="7B36D972" w14:textId="77777777" w:rsidR="008E2F96" w:rsidRPr="00582D17" w:rsidRDefault="008E2F96" w:rsidP="00F628A7">
            <w:pPr>
              <w:spacing w:before="60" w:after="60"/>
              <w:jc w:val="center"/>
              <w:rPr>
                <w:sz w:val="22"/>
                <w:szCs w:val="22"/>
              </w:rPr>
            </w:pPr>
            <w:r w:rsidRPr="00582D17">
              <w:rPr>
                <w:sz w:val="22"/>
                <w:szCs w:val="22"/>
              </w:rPr>
              <w:t>S130</w:t>
            </w:r>
          </w:p>
        </w:tc>
      </w:tr>
      <w:tr w:rsidR="008E2F96" w:rsidRPr="0050469B" w14:paraId="48CFC285" w14:textId="77777777" w:rsidTr="00582D17">
        <w:tc>
          <w:tcPr>
            <w:tcW w:w="0" w:type="auto"/>
            <w:vAlign w:val="center"/>
          </w:tcPr>
          <w:p w14:paraId="0FC5FD87" w14:textId="77777777" w:rsidR="008E2F96" w:rsidRPr="00582D17" w:rsidRDefault="008E2F96" w:rsidP="00F628A7">
            <w:pPr>
              <w:spacing w:before="60" w:after="60"/>
              <w:jc w:val="center"/>
              <w:rPr>
                <w:sz w:val="22"/>
                <w:szCs w:val="22"/>
              </w:rPr>
            </w:pPr>
            <w:r w:rsidRPr="00582D17">
              <w:rPr>
                <w:sz w:val="22"/>
                <w:szCs w:val="22"/>
              </w:rPr>
              <w:t>757</w:t>
            </w:r>
          </w:p>
        </w:tc>
        <w:tc>
          <w:tcPr>
            <w:tcW w:w="0" w:type="auto"/>
            <w:vAlign w:val="center"/>
          </w:tcPr>
          <w:p w14:paraId="399BDDBE" w14:textId="77777777" w:rsidR="008E2F96" w:rsidRPr="00582D17" w:rsidRDefault="008E2F96" w:rsidP="00F628A7">
            <w:pPr>
              <w:spacing w:before="60" w:after="60"/>
              <w:jc w:val="center"/>
              <w:rPr>
                <w:sz w:val="22"/>
                <w:szCs w:val="22"/>
              </w:rPr>
            </w:pPr>
            <w:r w:rsidRPr="00582D17">
              <w:rPr>
                <w:sz w:val="22"/>
                <w:szCs w:val="22"/>
              </w:rPr>
              <w:t>M033</w:t>
            </w:r>
          </w:p>
        </w:tc>
        <w:tc>
          <w:tcPr>
            <w:tcW w:w="0" w:type="auto"/>
            <w:vAlign w:val="center"/>
          </w:tcPr>
          <w:p w14:paraId="2B968742" w14:textId="77777777" w:rsidR="008E2F96" w:rsidRPr="00582D17" w:rsidRDefault="008E2F96" w:rsidP="00F628A7">
            <w:pPr>
              <w:spacing w:before="60" w:after="60"/>
              <w:jc w:val="center"/>
              <w:rPr>
                <w:sz w:val="22"/>
                <w:szCs w:val="22"/>
              </w:rPr>
            </w:pPr>
            <w:r w:rsidRPr="00582D17">
              <w:rPr>
                <w:sz w:val="22"/>
                <w:szCs w:val="22"/>
              </w:rPr>
              <w:t>S131</w:t>
            </w:r>
          </w:p>
        </w:tc>
      </w:tr>
      <w:tr w:rsidR="008E2F96" w:rsidRPr="0050469B" w14:paraId="199CAD55" w14:textId="77777777" w:rsidTr="00582D17">
        <w:tc>
          <w:tcPr>
            <w:tcW w:w="0" w:type="auto"/>
            <w:vAlign w:val="center"/>
          </w:tcPr>
          <w:p w14:paraId="65665676" w14:textId="77777777" w:rsidR="008E2F96" w:rsidRPr="00582D17" w:rsidRDefault="008E2F96" w:rsidP="00F628A7">
            <w:pPr>
              <w:spacing w:before="60" w:after="60"/>
              <w:jc w:val="center"/>
              <w:rPr>
                <w:sz w:val="22"/>
                <w:szCs w:val="22"/>
              </w:rPr>
            </w:pPr>
            <w:r w:rsidRPr="00582D17">
              <w:rPr>
                <w:sz w:val="22"/>
                <w:szCs w:val="22"/>
              </w:rPr>
              <w:t>758</w:t>
            </w:r>
          </w:p>
        </w:tc>
        <w:tc>
          <w:tcPr>
            <w:tcW w:w="0" w:type="auto"/>
            <w:vAlign w:val="center"/>
          </w:tcPr>
          <w:p w14:paraId="220FC728" w14:textId="77777777" w:rsidR="008E2F96" w:rsidRPr="00582D17" w:rsidRDefault="008E2F96" w:rsidP="00F628A7">
            <w:pPr>
              <w:spacing w:before="60" w:after="60"/>
              <w:jc w:val="center"/>
              <w:rPr>
                <w:sz w:val="22"/>
                <w:szCs w:val="22"/>
              </w:rPr>
            </w:pPr>
            <w:r w:rsidRPr="00582D17">
              <w:rPr>
                <w:sz w:val="22"/>
                <w:szCs w:val="22"/>
              </w:rPr>
              <w:t>M033</w:t>
            </w:r>
          </w:p>
        </w:tc>
        <w:tc>
          <w:tcPr>
            <w:tcW w:w="0" w:type="auto"/>
            <w:vAlign w:val="center"/>
          </w:tcPr>
          <w:p w14:paraId="52581EA6" w14:textId="77777777" w:rsidR="008E2F96" w:rsidRPr="00582D17" w:rsidRDefault="008E2F96" w:rsidP="00F628A7">
            <w:pPr>
              <w:spacing w:before="60" w:after="60"/>
              <w:jc w:val="center"/>
              <w:rPr>
                <w:sz w:val="22"/>
                <w:szCs w:val="22"/>
              </w:rPr>
            </w:pPr>
            <w:r w:rsidRPr="00582D17">
              <w:rPr>
                <w:sz w:val="22"/>
                <w:szCs w:val="22"/>
              </w:rPr>
              <w:t>S132</w:t>
            </w:r>
          </w:p>
        </w:tc>
      </w:tr>
      <w:tr w:rsidR="008E2F96" w:rsidRPr="0050469B" w14:paraId="2B5600DA" w14:textId="77777777" w:rsidTr="00582D17">
        <w:tc>
          <w:tcPr>
            <w:tcW w:w="0" w:type="auto"/>
            <w:vAlign w:val="center"/>
          </w:tcPr>
          <w:p w14:paraId="2AB2665B" w14:textId="77777777" w:rsidR="008E2F96" w:rsidRPr="00582D17" w:rsidRDefault="008E2F96" w:rsidP="00F628A7">
            <w:pPr>
              <w:spacing w:before="60" w:after="60"/>
              <w:jc w:val="center"/>
              <w:rPr>
                <w:sz w:val="22"/>
                <w:szCs w:val="22"/>
              </w:rPr>
            </w:pPr>
            <w:r w:rsidRPr="00582D17">
              <w:rPr>
                <w:sz w:val="22"/>
                <w:szCs w:val="22"/>
              </w:rPr>
              <w:t>759</w:t>
            </w:r>
          </w:p>
        </w:tc>
        <w:tc>
          <w:tcPr>
            <w:tcW w:w="0" w:type="auto"/>
            <w:vAlign w:val="center"/>
          </w:tcPr>
          <w:p w14:paraId="190D67AF" w14:textId="77777777" w:rsidR="008E2F96" w:rsidRPr="00582D17" w:rsidRDefault="008E2F96" w:rsidP="00F628A7">
            <w:pPr>
              <w:spacing w:before="60" w:after="60"/>
              <w:jc w:val="center"/>
              <w:rPr>
                <w:sz w:val="22"/>
                <w:szCs w:val="22"/>
              </w:rPr>
            </w:pPr>
            <w:r w:rsidRPr="00582D17">
              <w:rPr>
                <w:sz w:val="22"/>
                <w:szCs w:val="22"/>
              </w:rPr>
              <w:t>M033</w:t>
            </w:r>
          </w:p>
        </w:tc>
        <w:tc>
          <w:tcPr>
            <w:tcW w:w="0" w:type="auto"/>
            <w:vAlign w:val="center"/>
          </w:tcPr>
          <w:p w14:paraId="324F6803" w14:textId="77777777" w:rsidR="008E2F96" w:rsidRPr="00582D17" w:rsidRDefault="008E2F96" w:rsidP="00F628A7">
            <w:pPr>
              <w:spacing w:before="60" w:after="60"/>
              <w:jc w:val="center"/>
              <w:rPr>
                <w:sz w:val="22"/>
                <w:szCs w:val="22"/>
              </w:rPr>
            </w:pPr>
            <w:r w:rsidRPr="00582D17">
              <w:rPr>
                <w:sz w:val="22"/>
                <w:szCs w:val="22"/>
              </w:rPr>
              <w:t>S133</w:t>
            </w:r>
          </w:p>
        </w:tc>
      </w:tr>
      <w:tr w:rsidR="008E2F96" w:rsidRPr="0050469B" w14:paraId="1865B01D" w14:textId="77777777" w:rsidTr="00582D17">
        <w:tc>
          <w:tcPr>
            <w:tcW w:w="0" w:type="auto"/>
            <w:vAlign w:val="center"/>
          </w:tcPr>
          <w:p w14:paraId="1D6B62CB" w14:textId="77777777" w:rsidR="008E2F96" w:rsidRPr="00582D17" w:rsidRDefault="008E2F96" w:rsidP="00F628A7">
            <w:pPr>
              <w:spacing w:before="60" w:after="60"/>
              <w:jc w:val="center"/>
              <w:rPr>
                <w:sz w:val="22"/>
                <w:szCs w:val="22"/>
              </w:rPr>
            </w:pPr>
            <w:r w:rsidRPr="00582D17">
              <w:rPr>
                <w:sz w:val="22"/>
                <w:szCs w:val="22"/>
              </w:rPr>
              <w:t>760</w:t>
            </w:r>
          </w:p>
        </w:tc>
        <w:tc>
          <w:tcPr>
            <w:tcW w:w="0" w:type="auto"/>
            <w:vAlign w:val="center"/>
          </w:tcPr>
          <w:p w14:paraId="3BB9D70B" w14:textId="77777777" w:rsidR="008E2F96" w:rsidRPr="00582D17" w:rsidRDefault="008E2F96" w:rsidP="00F628A7">
            <w:pPr>
              <w:spacing w:before="60" w:after="60"/>
              <w:jc w:val="center"/>
              <w:rPr>
                <w:sz w:val="22"/>
                <w:szCs w:val="22"/>
              </w:rPr>
            </w:pPr>
            <w:r w:rsidRPr="00582D17">
              <w:rPr>
                <w:sz w:val="22"/>
                <w:szCs w:val="22"/>
              </w:rPr>
              <w:t>M034</w:t>
            </w:r>
          </w:p>
        </w:tc>
        <w:tc>
          <w:tcPr>
            <w:tcW w:w="0" w:type="auto"/>
            <w:vAlign w:val="center"/>
          </w:tcPr>
          <w:p w14:paraId="637B9DE8" w14:textId="77777777" w:rsidR="008E2F96" w:rsidRPr="00582D17" w:rsidRDefault="008E2F96" w:rsidP="00F628A7">
            <w:pPr>
              <w:spacing w:before="60" w:after="60"/>
              <w:jc w:val="center"/>
              <w:rPr>
                <w:sz w:val="22"/>
                <w:szCs w:val="22"/>
              </w:rPr>
            </w:pPr>
            <w:r w:rsidRPr="00582D17">
              <w:rPr>
                <w:sz w:val="22"/>
                <w:szCs w:val="22"/>
              </w:rPr>
              <w:t>S134</w:t>
            </w:r>
          </w:p>
        </w:tc>
      </w:tr>
      <w:tr w:rsidR="008E2F96" w:rsidRPr="0050469B" w14:paraId="68542C49" w14:textId="77777777" w:rsidTr="00582D17">
        <w:tc>
          <w:tcPr>
            <w:tcW w:w="0" w:type="auto"/>
            <w:vAlign w:val="center"/>
          </w:tcPr>
          <w:p w14:paraId="1022126B" w14:textId="77777777" w:rsidR="008E2F96" w:rsidRPr="00582D17" w:rsidRDefault="008E2F96" w:rsidP="00F628A7">
            <w:pPr>
              <w:spacing w:before="60" w:after="60"/>
              <w:jc w:val="center"/>
              <w:rPr>
                <w:sz w:val="22"/>
                <w:szCs w:val="22"/>
              </w:rPr>
            </w:pPr>
            <w:r w:rsidRPr="00582D17">
              <w:rPr>
                <w:sz w:val="22"/>
                <w:szCs w:val="22"/>
              </w:rPr>
              <w:t>761</w:t>
            </w:r>
          </w:p>
        </w:tc>
        <w:tc>
          <w:tcPr>
            <w:tcW w:w="0" w:type="auto"/>
            <w:vAlign w:val="center"/>
          </w:tcPr>
          <w:p w14:paraId="06294A19" w14:textId="77777777" w:rsidR="008E2F96" w:rsidRPr="00582D17" w:rsidRDefault="008E2F96" w:rsidP="00F628A7">
            <w:pPr>
              <w:spacing w:before="60" w:after="60"/>
              <w:jc w:val="center"/>
              <w:rPr>
                <w:sz w:val="22"/>
                <w:szCs w:val="22"/>
              </w:rPr>
            </w:pPr>
            <w:r w:rsidRPr="00582D17">
              <w:rPr>
                <w:sz w:val="22"/>
                <w:szCs w:val="22"/>
              </w:rPr>
              <w:t>M034</w:t>
            </w:r>
          </w:p>
        </w:tc>
        <w:tc>
          <w:tcPr>
            <w:tcW w:w="0" w:type="auto"/>
            <w:vAlign w:val="center"/>
          </w:tcPr>
          <w:p w14:paraId="790C4F89" w14:textId="77777777" w:rsidR="008E2F96" w:rsidRPr="00582D17" w:rsidRDefault="008E2F96" w:rsidP="00F628A7">
            <w:pPr>
              <w:spacing w:before="60" w:after="60"/>
              <w:jc w:val="center"/>
              <w:rPr>
                <w:sz w:val="22"/>
                <w:szCs w:val="22"/>
              </w:rPr>
            </w:pPr>
            <w:r w:rsidRPr="00582D17">
              <w:rPr>
                <w:sz w:val="22"/>
                <w:szCs w:val="22"/>
              </w:rPr>
              <w:t>S135</w:t>
            </w:r>
          </w:p>
        </w:tc>
      </w:tr>
      <w:tr w:rsidR="008E2F96" w:rsidRPr="0050469B" w14:paraId="549A1D3F" w14:textId="77777777" w:rsidTr="00582D17">
        <w:tc>
          <w:tcPr>
            <w:tcW w:w="0" w:type="auto"/>
            <w:vAlign w:val="center"/>
          </w:tcPr>
          <w:p w14:paraId="0033CD8E" w14:textId="77777777" w:rsidR="008E2F96" w:rsidRPr="00582D17" w:rsidRDefault="008E2F96" w:rsidP="00F628A7">
            <w:pPr>
              <w:spacing w:before="60" w:after="60"/>
              <w:jc w:val="center"/>
              <w:rPr>
                <w:sz w:val="22"/>
                <w:szCs w:val="22"/>
              </w:rPr>
            </w:pPr>
            <w:r w:rsidRPr="00582D17">
              <w:rPr>
                <w:sz w:val="22"/>
                <w:szCs w:val="22"/>
              </w:rPr>
              <w:t>762</w:t>
            </w:r>
          </w:p>
        </w:tc>
        <w:tc>
          <w:tcPr>
            <w:tcW w:w="0" w:type="auto"/>
            <w:vAlign w:val="center"/>
          </w:tcPr>
          <w:p w14:paraId="5E617CAD" w14:textId="77777777" w:rsidR="008E2F96" w:rsidRPr="00582D17" w:rsidRDefault="008E2F96" w:rsidP="00F628A7">
            <w:pPr>
              <w:spacing w:before="60" w:after="60"/>
              <w:jc w:val="center"/>
              <w:rPr>
                <w:sz w:val="22"/>
                <w:szCs w:val="22"/>
              </w:rPr>
            </w:pPr>
            <w:r w:rsidRPr="00582D17">
              <w:rPr>
                <w:sz w:val="22"/>
                <w:szCs w:val="22"/>
              </w:rPr>
              <w:t>M034</w:t>
            </w:r>
          </w:p>
        </w:tc>
        <w:tc>
          <w:tcPr>
            <w:tcW w:w="0" w:type="auto"/>
            <w:vAlign w:val="center"/>
          </w:tcPr>
          <w:p w14:paraId="5CF8EC9D" w14:textId="77777777" w:rsidR="008E2F96" w:rsidRPr="00582D17" w:rsidRDefault="008E2F96" w:rsidP="00F628A7">
            <w:pPr>
              <w:spacing w:before="60" w:after="60"/>
              <w:jc w:val="center"/>
              <w:rPr>
                <w:sz w:val="22"/>
                <w:szCs w:val="22"/>
              </w:rPr>
            </w:pPr>
            <w:r w:rsidRPr="00582D17">
              <w:rPr>
                <w:sz w:val="22"/>
                <w:szCs w:val="22"/>
              </w:rPr>
              <w:t>S136</w:t>
            </w:r>
          </w:p>
        </w:tc>
      </w:tr>
      <w:tr w:rsidR="008E2F96" w:rsidRPr="0050469B" w14:paraId="60E8366B" w14:textId="77777777" w:rsidTr="00582D17">
        <w:tc>
          <w:tcPr>
            <w:tcW w:w="0" w:type="auto"/>
            <w:vAlign w:val="center"/>
          </w:tcPr>
          <w:p w14:paraId="3760EE67" w14:textId="77777777" w:rsidR="008E2F96" w:rsidRPr="00582D17" w:rsidRDefault="008E2F96" w:rsidP="00F628A7">
            <w:pPr>
              <w:spacing w:before="60" w:after="60"/>
              <w:jc w:val="center"/>
              <w:rPr>
                <w:sz w:val="22"/>
                <w:szCs w:val="22"/>
              </w:rPr>
            </w:pPr>
            <w:r w:rsidRPr="00582D17">
              <w:rPr>
                <w:sz w:val="22"/>
                <w:szCs w:val="22"/>
              </w:rPr>
              <w:t>763</w:t>
            </w:r>
          </w:p>
        </w:tc>
        <w:tc>
          <w:tcPr>
            <w:tcW w:w="0" w:type="auto"/>
            <w:vAlign w:val="center"/>
          </w:tcPr>
          <w:p w14:paraId="1CA6AA34" w14:textId="77777777" w:rsidR="008E2F96" w:rsidRPr="00582D17" w:rsidRDefault="008E2F96" w:rsidP="00F628A7">
            <w:pPr>
              <w:spacing w:before="60" w:after="60"/>
              <w:jc w:val="center"/>
              <w:rPr>
                <w:sz w:val="22"/>
                <w:szCs w:val="22"/>
              </w:rPr>
            </w:pPr>
            <w:r w:rsidRPr="00582D17">
              <w:rPr>
                <w:sz w:val="22"/>
                <w:szCs w:val="22"/>
              </w:rPr>
              <w:t>M034</w:t>
            </w:r>
          </w:p>
        </w:tc>
        <w:tc>
          <w:tcPr>
            <w:tcW w:w="0" w:type="auto"/>
            <w:vAlign w:val="center"/>
          </w:tcPr>
          <w:p w14:paraId="40DC5CFD" w14:textId="77777777" w:rsidR="008E2F96" w:rsidRPr="00582D17" w:rsidRDefault="008E2F96" w:rsidP="00F628A7">
            <w:pPr>
              <w:spacing w:before="60" w:after="60"/>
              <w:jc w:val="center"/>
              <w:rPr>
                <w:sz w:val="22"/>
                <w:szCs w:val="22"/>
              </w:rPr>
            </w:pPr>
            <w:r w:rsidRPr="00582D17">
              <w:rPr>
                <w:sz w:val="22"/>
                <w:szCs w:val="22"/>
              </w:rPr>
              <w:t>S137</w:t>
            </w:r>
          </w:p>
        </w:tc>
      </w:tr>
      <w:tr w:rsidR="008E2F96" w:rsidRPr="0050469B" w14:paraId="4F046A4A" w14:textId="77777777" w:rsidTr="00582D17">
        <w:tc>
          <w:tcPr>
            <w:tcW w:w="0" w:type="auto"/>
            <w:vAlign w:val="center"/>
          </w:tcPr>
          <w:p w14:paraId="477C7EE9" w14:textId="77777777" w:rsidR="008E2F96" w:rsidRPr="00582D17" w:rsidRDefault="008E2F96" w:rsidP="00F628A7">
            <w:pPr>
              <w:spacing w:before="60" w:after="60"/>
              <w:jc w:val="center"/>
              <w:rPr>
                <w:sz w:val="22"/>
                <w:szCs w:val="22"/>
              </w:rPr>
            </w:pPr>
            <w:r w:rsidRPr="00582D17">
              <w:rPr>
                <w:sz w:val="22"/>
                <w:szCs w:val="22"/>
              </w:rPr>
              <w:t>764</w:t>
            </w:r>
          </w:p>
        </w:tc>
        <w:tc>
          <w:tcPr>
            <w:tcW w:w="0" w:type="auto"/>
            <w:vAlign w:val="center"/>
          </w:tcPr>
          <w:p w14:paraId="0E1D9AE5" w14:textId="77777777" w:rsidR="008E2F96" w:rsidRPr="00582D17" w:rsidRDefault="008E2F96" w:rsidP="00F628A7">
            <w:pPr>
              <w:spacing w:before="60" w:after="60"/>
              <w:jc w:val="center"/>
              <w:rPr>
                <w:sz w:val="22"/>
                <w:szCs w:val="22"/>
              </w:rPr>
            </w:pPr>
            <w:r w:rsidRPr="00582D17">
              <w:rPr>
                <w:sz w:val="22"/>
                <w:szCs w:val="22"/>
              </w:rPr>
              <w:t>M035</w:t>
            </w:r>
          </w:p>
        </w:tc>
        <w:tc>
          <w:tcPr>
            <w:tcW w:w="0" w:type="auto"/>
            <w:vAlign w:val="center"/>
          </w:tcPr>
          <w:p w14:paraId="20CC0C66" w14:textId="77777777" w:rsidR="008E2F96" w:rsidRPr="00582D17" w:rsidRDefault="008E2F96" w:rsidP="00F628A7">
            <w:pPr>
              <w:spacing w:before="60" w:after="60"/>
              <w:jc w:val="center"/>
              <w:rPr>
                <w:sz w:val="22"/>
                <w:szCs w:val="22"/>
              </w:rPr>
            </w:pPr>
            <w:r w:rsidRPr="00582D17">
              <w:rPr>
                <w:sz w:val="22"/>
                <w:szCs w:val="22"/>
              </w:rPr>
              <w:t>S138</w:t>
            </w:r>
          </w:p>
        </w:tc>
      </w:tr>
      <w:tr w:rsidR="008E2F96" w:rsidRPr="0050469B" w14:paraId="1A6C6FED" w14:textId="77777777" w:rsidTr="00582D17">
        <w:tc>
          <w:tcPr>
            <w:tcW w:w="0" w:type="auto"/>
            <w:vAlign w:val="center"/>
          </w:tcPr>
          <w:p w14:paraId="776E6C6D" w14:textId="77777777" w:rsidR="008E2F96" w:rsidRPr="00582D17" w:rsidRDefault="008E2F96" w:rsidP="00F628A7">
            <w:pPr>
              <w:spacing w:before="60" w:after="60"/>
              <w:jc w:val="center"/>
              <w:rPr>
                <w:sz w:val="22"/>
                <w:szCs w:val="22"/>
              </w:rPr>
            </w:pPr>
            <w:r w:rsidRPr="00582D17">
              <w:rPr>
                <w:sz w:val="22"/>
                <w:szCs w:val="22"/>
              </w:rPr>
              <w:t>765</w:t>
            </w:r>
          </w:p>
        </w:tc>
        <w:tc>
          <w:tcPr>
            <w:tcW w:w="0" w:type="auto"/>
            <w:vAlign w:val="center"/>
          </w:tcPr>
          <w:p w14:paraId="62427FBE" w14:textId="77777777" w:rsidR="008E2F96" w:rsidRPr="00582D17" w:rsidRDefault="008E2F96" w:rsidP="00F628A7">
            <w:pPr>
              <w:spacing w:before="60" w:after="60"/>
              <w:jc w:val="center"/>
              <w:rPr>
                <w:sz w:val="22"/>
                <w:szCs w:val="22"/>
              </w:rPr>
            </w:pPr>
            <w:r w:rsidRPr="00582D17">
              <w:rPr>
                <w:sz w:val="22"/>
                <w:szCs w:val="22"/>
              </w:rPr>
              <w:t>M035</w:t>
            </w:r>
          </w:p>
        </w:tc>
        <w:tc>
          <w:tcPr>
            <w:tcW w:w="0" w:type="auto"/>
            <w:vAlign w:val="center"/>
          </w:tcPr>
          <w:p w14:paraId="2C2B7677" w14:textId="77777777" w:rsidR="008E2F96" w:rsidRPr="00582D17" w:rsidRDefault="008E2F96" w:rsidP="00F628A7">
            <w:pPr>
              <w:spacing w:before="60" w:after="60"/>
              <w:jc w:val="center"/>
              <w:rPr>
                <w:sz w:val="22"/>
                <w:szCs w:val="22"/>
              </w:rPr>
            </w:pPr>
            <w:r w:rsidRPr="00582D17">
              <w:rPr>
                <w:sz w:val="22"/>
                <w:szCs w:val="22"/>
              </w:rPr>
              <w:t>S139</w:t>
            </w:r>
          </w:p>
        </w:tc>
      </w:tr>
      <w:tr w:rsidR="008E2F96" w:rsidRPr="0050469B" w14:paraId="288E75DB" w14:textId="77777777" w:rsidTr="00582D17">
        <w:tc>
          <w:tcPr>
            <w:tcW w:w="0" w:type="auto"/>
            <w:vAlign w:val="center"/>
          </w:tcPr>
          <w:p w14:paraId="4D0E8F85" w14:textId="77777777" w:rsidR="008E2F96" w:rsidRPr="00582D17" w:rsidRDefault="008E2F96" w:rsidP="00F628A7">
            <w:pPr>
              <w:spacing w:before="60" w:after="60"/>
              <w:jc w:val="center"/>
              <w:rPr>
                <w:sz w:val="22"/>
                <w:szCs w:val="22"/>
              </w:rPr>
            </w:pPr>
            <w:r w:rsidRPr="00582D17">
              <w:rPr>
                <w:sz w:val="22"/>
                <w:szCs w:val="22"/>
              </w:rPr>
              <w:t>766</w:t>
            </w:r>
          </w:p>
        </w:tc>
        <w:tc>
          <w:tcPr>
            <w:tcW w:w="0" w:type="auto"/>
            <w:vAlign w:val="center"/>
          </w:tcPr>
          <w:p w14:paraId="42A4B28A" w14:textId="77777777" w:rsidR="008E2F96" w:rsidRPr="00582D17" w:rsidRDefault="008E2F96" w:rsidP="00F628A7">
            <w:pPr>
              <w:spacing w:before="60" w:after="60"/>
              <w:jc w:val="center"/>
              <w:rPr>
                <w:sz w:val="22"/>
                <w:szCs w:val="22"/>
              </w:rPr>
            </w:pPr>
            <w:r w:rsidRPr="00582D17">
              <w:rPr>
                <w:sz w:val="22"/>
                <w:szCs w:val="22"/>
              </w:rPr>
              <w:t>M035</w:t>
            </w:r>
          </w:p>
        </w:tc>
        <w:tc>
          <w:tcPr>
            <w:tcW w:w="0" w:type="auto"/>
            <w:vAlign w:val="center"/>
          </w:tcPr>
          <w:p w14:paraId="43622E13" w14:textId="77777777" w:rsidR="008E2F96" w:rsidRPr="00582D17" w:rsidRDefault="008E2F96" w:rsidP="00F628A7">
            <w:pPr>
              <w:spacing w:before="60" w:after="60"/>
              <w:jc w:val="center"/>
              <w:rPr>
                <w:sz w:val="22"/>
                <w:szCs w:val="22"/>
              </w:rPr>
            </w:pPr>
            <w:r w:rsidRPr="00582D17">
              <w:rPr>
                <w:sz w:val="22"/>
                <w:szCs w:val="22"/>
              </w:rPr>
              <w:t>S140</w:t>
            </w:r>
          </w:p>
        </w:tc>
      </w:tr>
      <w:tr w:rsidR="008E2F96" w:rsidRPr="0050469B" w14:paraId="576F7D63" w14:textId="77777777" w:rsidTr="00582D17">
        <w:tc>
          <w:tcPr>
            <w:tcW w:w="0" w:type="auto"/>
            <w:vAlign w:val="center"/>
          </w:tcPr>
          <w:p w14:paraId="7C4C1C0F" w14:textId="77777777" w:rsidR="008E2F96" w:rsidRPr="00582D17" w:rsidRDefault="008E2F96" w:rsidP="00F628A7">
            <w:pPr>
              <w:spacing w:before="60" w:after="60"/>
              <w:jc w:val="center"/>
              <w:rPr>
                <w:sz w:val="22"/>
                <w:szCs w:val="22"/>
              </w:rPr>
            </w:pPr>
            <w:r w:rsidRPr="00582D17">
              <w:rPr>
                <w:sz w:val="22"/>
                <w:szCs w:val="22"/>
              </w:rPr>
              <w:t>767</w:t>
            </w:r>
          </w:p>
        </w:tc>
        <w:tc>
          <w:tcPr>
            <w:tcW w:w="0" w:type="auto"/>
            <w:vAlign w:val="center"/>
          </w:tcPr>
          <w:p w14:paraId="0EDD72EC" w14:textId="77777777" w:rsidR="008E2F96" w:rsidRPr="00582D17" w:rsidRDefault="008E2F96" w:rsidP="00F628A7">
            <w:pPr>
              <w:spacing w:before="60" w:after="60"/>
              <w:jc w:val="center"/>
              <w:rPr>
                <w:sz w:val="22"/>
                <w:szCs w:val="22"/>
              </w:rPr>
            </w:pPr>
            <w:r w:rsidRPr="00582D17">
              <w:rPr>
                <w:sz w:val="22"/>
                <w:szCs w:val="22"/>
              </w:rPr>
              <w:t>M035</w:t>
            </w:r>
          </w:p>
        </w:tc>
        <w:tc>
          <w:tcPr>
            <w:tcW w:w="0" w:type="auto"/>
            <w:vAlign w:val="center"/>
          </w:tcPr>
          <w:p w14:paraId="608E8ACB" w14:textId="77777777" w:rsidR="008E2F96" w:rsidRPr="00582D17" w:rsidRDefault="008E2F96" w:rsidP="00F628A7">
            <w:pPr>
              <w:spacing w:before="60" w:after="60"/>
              <w:jc w:val="center"/>
              <w:rPr>
                <w:sz w:val="22"/>
                <w:szCs w:val="22"/>
              </w:rPr>
            </w:pPr>
            <w:r w:rsidRPr="00582D17">
              <w:rPr>
                <w:sz w:val="22"/>
                <w:szCs w:val="22"/>
              </w:rPr>
              <w:t>S141</w:t>
            </w:r>
          </w:p>
        </w:tc>
      </w:tr>
      <w:tr w:rsidR="008E2F96" w:rsidRPr="0050469B" w14:paraId="2B8A0A8A" w14:textId="77777777" w:rsidTr="00582D17">
        <w:tc>
          <w:tcPr>
            <w:tcW w:w="0" w:type="auto"/>
            <w:vAlign w:val="center"/>
          </w:tcPr>
          <w:p w14:paraId="6B2A3187" w14:textId="77777777" w:rsidR="008E2F96" w:rsidRPr="00582D17" w:rsidRDefault="008E2F96" w:rsidP="00F628A7">
            <w:pPr>
              <w:spacing w:before="60" w:after="60"/>
              <w:jc w:val="center"/>
              <w:rPr>
                <w:sz w:val="22"/>
                <w:szCs w:val="22"/>
              </w:rPr>
            </w:pPr>
            <w:r w:rsidRPr="00582D17">
              <w:rPr>
                <w:sz w:val="22"/>
                <w:szCs w:val="22"/>
              </w:rPr>
              <w:t>768</w:t>
            </w:r>
          </w:p>
        </w:tc>
        <w:tc>
          <w:tcPr>
            <w:tcW w:w="0" w:type="auto"/>
            <w:vAlign w:val="center"/>
          </w:tcPr>
          <w:p w14:paraId="4CBAFDD4" w14:textId="77777777" w:rsidR="008E2F96" w:rsidRPr="00582D17" w:rsidRDefault="008E2F96" w:rsidP="00F628A7">
            <w:pPr>
              <w:spacing w:before="60" w:after="60"/>
              <w:jc w:val="center"/>
              <w:rPr>
                <w:sz w:val="22"/>
                <w:szCs w:val="22"/>
              </w:rPr>
            </w:pPr>
            <w:r w:rsidRPr="00582D17">
              <w:rPr>
                <w:sz w:val="22"/>
                <w:szCs w:val="22"/>
              </w:rPr>
              <w:t>M036</w:t>
            </w:r>
          </w:p>
        </w:tc>
        <w:tc>
          <w:tcPr>
            <w:tcW w:w="0" w:type="auto"/>
            <w:vAlign w:val="center"/>
          </w:tcPr>
          <w:p w14:paraId="3CA89C89" w14:textId="77777777" w:rsidR="008E2F96" w:rsidRPr="00582D17" w:rsidRDefault="008E2F96" w:rsidP="00F628A7">
            <w:pPr>
              <w:spacing w:before="60" w:after="60"/>
              <w:jc w:val="center"/>
              <w:rPr>
                <w:sz w:val="22"/>
                <w:szCs w:val="22"/>
              </w:rPr>
            </w:pPr>
            <w:r w:rsidRPr="00582D17">
              <w:rPr>
                <w:sz w:val="22"/>
                <w:szCs w:val="22"/>
              </w:rPr>
              <w:t>S142</w:t>
            </w:r>
          </w:p>
        </w:tc>
      </w:tr>
      <w:tr w:rsidR="008E2F96" w:rsidRPr="0050469B" w14:paraId="4940B101" w14:textId="77777777" w:rsidTr="00582D17">
        <w:tc>
          <w:tcPr>
            <w:tcW w:w="0" w:type="auto"/>
            <w:vAlign w:val="center"/>
          </w:tcPr>
          <w:p w14:paraId="69C310A5" w14:textId="77777777" w:rsidR="008E2F96" w:rsidRPr="00582D17" w:rsidRDefault="008E2F96" w:rsidP="00F628A7">
            <w:pPr>
              <w:spacing w:before="60" w:after="60"/>
              <w:jc w:val="center"/>
              <w:rPr>
                <w:sz w:val="22"/>
                <w:szCs w:val="22"/>
              </w:rPr>
            </w:pPr>
            <w:r w:rsidRPr="00582D17">
              <w:rPr>
                <w:sz w:val="22"/>
                <w:szCs w:val="22"/>
              </w:rPr>
              <w:t>769</w:t>
            </w:r>
          </w:p>
        </w:tc>
        <w:tc>
          <w:tcPr>
            <w:tcW w:w="0" w:type="auto"/>
            <w:vAlign w:val="center"/>
          </w:tcPr>
          <w:p w14:paraId="7B6272D6" w14:textId="77777777" w:rsidR="008E2F96" w:rsidRPr="00582D17" w:rsidRDefault="008E2F96" w:rsidP="00F628A7">
            <w:pPr>
              <w:spacing w:before="60" w:after="60"/>
              <w:jc w:val="center"/>
              <w:rPr>
                <w:sz w:val="22"/>
                <w:szCs w:val="22"/>
              </w:rPr>
            </w:pPr>
            <w:r w:rsidRPr="00582D17">
              <w:rPr>
                <w:sz w:val="22"/>
                <w:szCs w:val="22"/>
              </w:rPr>
              <w:t>M036</w:t>
            </w:r>
          </w:p>
        </w:tc>
        <w:tc>
          <w:tcPr>
            <w:tcW w:w="0" w:type="auto"/>
            <w:vAlign w:val="center"/>
          </w:tcPr>
          <w:p w14:paraId="0ADC8756" w14:textId="77777777" w:rsidR="008E2F96" w:rsidRPr="00582D17" w:rsidRDefault="008E2F96" w:rsidP="00F628A7">
            <w:pPr>
              <w:spacing w:before="60" w:after="60"/>
              <w:jc w:val="center"/>
              <w:rPr>
                <w:sz w:val="22"/>
                <w:szCs w:val="22"/>
              </w:rPr>
            </w:pPr>
            <w:r w:rsidRPr="00582D17">
              <w:rPr>
                <w:sz w:val="22"/>
                <w:szCs w:val="22"/>
              </w:rPr>
              <w:t>S143</w:t>
            </w:r>
          </w:p>
        </w:tc>
      </w:tr>
      <w:tr w:rsidR="008E2F96" w:rsidRPr="0050469B" w14:paraId="0A54FD32" w14:textId="77777777" w:rsidTr="00582D17">
        <w:tc>
          <w:tcPr>
            <w:tcW w:w="0" w:type="auto"/>
            <w:vAlign w:val="center"/>
          </w:tcPr>
          <w:p w14:paraId="51D34722" w14:textId="77777777" w:rsidR="008E2F96" w:rsidRPr="00582D17" w:rsidRDefault="008E2F96" w:rsidP="00F628A7">
            <w:pPr>
              <w:spacing w:before="60" w:after="60"/>
              <w:jc w:val="center"/>
              <w:rPr>
                <w:sz w:val="22"/>
                <w:szCs w:val="22"/>
              </w:rPr>
            </w:pPr>
            <w:r w:rsidRPr="00582D17">
              <w:rPr>
                <w:sz w:val="22"/>
                <w:szCs w:val="22"/>
              </w:rPr>
              <w:t>770</w:t>
            </w:r>
          </w:p>
        </w:tc>
        <w:tc>
          <w:tcPr>
            <w:tcW w:w="0" w:type="auto"/>
            <w:vAlign w:val="center"/>
          </w:tcPr>
          <w:p w14:paraId="315CC00A" w14:textId="77777777" w:rsidR="008E2F96" w:rsidRPr="00582D17" w:rsidRDefault="008E2F96" w:rsidP="00F628A7">
            <w:pPr>
              <w:spacing w:before="60" w:after="60"/>
              <w:jc w:val="center"/>
              <w:rPr>
                <w:sz w:val="22"/>
                <w:szCs w:val="22"/>
              </w:rPr>
            </w:pPr>
            <w:r w:rsidRPr="00582D17">
              <w:rPr>
                <w:sz w:val="22"/>
                <w:szCs w:val="22"/>
              </w:rPr>
              <w:t>M036</w:t>
            </w:r>
          </w:p>
        </w:tc>
        <w:tc>
          <w:tcPr>
            <w:tcW w:w="0" w:type="auto"/>
            <w:vAlign w:val="center"/>
          </w:tcPr>
          <w:p w14:paraId="4E400D8F" w14:textId="77777777" w:rsidR="008E2F96" w:rsidRPr="00582D17" w:rsidRDefault="008E2F96" w:rsidP="00F628A7">
            <w:pPr>
              <w:spacing w:before="60" w:after="60"/>
              <w:jc w:val="center"/>
              <w:rPr>
                <w:sz w:val="22"/>
                <w:szCs w:val="22"/>
              </w:rPr>
            </w:pPr>
            <w:r w:rsidRPr="00582D17">
              <w:rPr>
                <w:sz w:val="22"/>
                <w:szCs w:val="22"/>
              </w:rPr>
              <w:t>S144</w:t>
            </w:r>
          </w:p>
        </w:tc>
      </w:tr>
      <w:tr w:rsidR="008E2F96" w:rsidRPr="0050469B" w14:paraId="7325B7C5" w14:textId="77777777" w:rsidTr="00582D17">
        <w:tc>
          <w:tcPr>
            <w:tcW w:w="0" w:type="auto"/>
            <w:vAlign w:val="center"/>
          </w:tcPr>
          <w:p w14:paraId="79821D42" w14:textId="77777777" w:rsidR="008E2F96" w:rsidRPr="00582D17" w:rsidRDefault="008E2F96" w:rsidP="00F628A7">
            <w:pPr>
              <w:spacing w:before="60" w:after="60"/>
              <w:jc w:val="center"/>
              <w:rPr>
                <w:sz w:val="22"/>
                <w:szCs w:val="22"/>
              </w:rPr>
            </w:pPr>
            <w:r w:rsidRPr="00582D17">
              <w:rPr>
                <w:sz w:val="22"/>
                <w:szCs w:val="22"/>
              </w:rPr>
              <w:t>771</w:t>
            </w:r>
          </w:p>
        </w:tc>
        <w:tc>
          <w:tcPr>
            <w:tcW w:w="0" w:type="auto"/>
            <w:vAlign w:val="center"/>
          </w:tcPr>
          <w:p w14:paraId="0FA972BA"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72A305E3" w14:textId="77777777" w:rsidR="008E2F96" w:rsidRPr="00582D17" w:rsidRDefault="008E2F96" w:rsidP="00F628A7">
            <w:pPr>
              <w:spacing w:before="60" w:after="60"/>
              <w:jc w:val="center"/>
              <w:rPr>
                <w:sz w:val="22"/>
                <w:szCs w:val="22"/>
              </w:rPr>
            </w:pPr>
            <w:r w:rsidRPr="00582D17">
              <w:rPr>
                <w:sz w:val="22"/>
                <w:szCs w:val="22"/>
              </w:rPr>
              <w:t>S145</w:t>
            </w:r>
          </w:p>
        </w:tc>
      </w:tr>
      <w:tr w:rsidR="008E2F96" w:rsidRPr="0050469B" w14:paraId="07A649F8" w14:textId="77777777" w:rsidTr="00582D17">
        <w:tc>
          <w:tcPr>
            <w:tcW w:w="0" w:type="auto"/>
            <w:vAlign w:val="center"/>
          </w:tcPr>
          <w:p w14:paraId="0907E666" w14:textId="77777777" w:rsidR="008E2F96" w:rsidRPr="00582D17" w:rsidRDefault="008E2F96" w:rsidP="00F628A7">
            <w:pPr>
              <w:spacing w:before="60" w:after="60"/>
              <w:jc w:val="center"/>
              <w:rPr>
                <w:sz w:val="22"/>
                <w:szCs w:val="22"/>
              </w:rPr>
            </w:pPr>
            <w:r w:rsidRPr="00582D17">
              <w:rPr>
                <w:sz w:val="22"/>
                <w:szCs w:val="22"/>
              </w:rPr>
              <w:t>772</w:t>
            </w:r>
          </w:p>
        </w:tc>
        <w:tc>
          <w:tcPr>
            <w:tcW w:w="0" w:type="auto"/>
            <w:vAlign w:val="center"/>
          </w:tcPr>
          <w:p w14:paraId="0F1E84D7"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20DADEE9" w14:textId="77777777" w:rsidR="008E2F96" w:rsidRPr="00582D17" w:rsidRDefault="008E2F96" w:rsidP="00F628A7">
            <w:pPr>
              <w:spacing w:before="60" w:after="60"/>
              <w:jc w:val="center"/>
              <w:rPr>
                <w:sz w:val="22"/>
                <w:szCs w:val="22"/>
              </w:rPr>
            </w:pPr>
            <w:r w:rsidRPr="00582D17">
              <w:rPr>
                <w:sz w:val="22"/>
                <w:szCs w:val="22"/>
              </w:rPr>
              <w:t>S146</w:t>
            </w:r>
          </w:p>
        </w:tc>
      </w:tr>
      <w:tr w:rsidR="008E2F96" w:rsidRPr="0050469B" w14:paraId="44DC03CA" w14:textId="77777777" w:rsidTr="00582D17">
        <w:tc>
          <w:tcPr>
            <w:tcW w:w="0" w:type="auto"/>
            <w:vAlign w:val="center"/>
          </w:tcPr>
          <w:p w14:paraId="117060D9" w14:textId="77777777" w:rsidR="008E2F96" w:rsidRPr="00582D17" w:rsidRDefault="008E2F96" w:rsidP="00F628A7">
            <w:pPr>
              <w:spacing w:before="60" w:after="60"/>
              <w:jc w:val="center"/>
              <w:rPr>
                <w:sz w:val="22"/>
                <w:szCs w:val="22"/>
              </w:rPr>
            </w:pPr>
            <w:r w:rsidRPr="00582D17">
              <w:rPr>
                <w:sz w:val="22"/>
                <w:szCs w:val="22"/>
              </w:rPr>
              <w:t>773</w:t>
            </w:r>
          </w:p>
        </w:tc>
        <w:tc>
          <w:tcPr>
            <w:tcW w:w="0" w:type="auto"/>
            <w:vAlign w:val="center"/>
          </w:tcPr>
          <w:p w14:paraId="1F402FB0"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7C723805" w14:textId="77777777" w:rsidR="008E2F96" w:rsidRPr="00582D17" w:rsidRDefault="008E2F96" w:rsidP="00F628A7">
            <w:pPr>
              <w:spacing w:before="60" w:after="60"/>
              <w:jc w:val="center"/>
              <w:rPr>
                <w:sz w:val="22"/>
                <w:szCs w:val="22"/>
              </w:rPr>
            </w:pPr>
            <w:r w:rsidRPr="00582D17">
              <w:rPr>
                <w:sz w:val="22"/>
                <w:szCs w:val="22"/>
              </w:rPr>
              <w:t>S147</w:t>
            </w:r>
          </w:p>
        </w:tc>
      </w:tr>
      <w:tr w:rsidR="008E2F96" w:rsidRPr="0050469B" w14:paraId="6677185A" w14:textId="77777777" w:rsidTr="00582D17">
        <w:tc>
          <w:tcPr>
            <w:tcW w:w="0" w:type="auto"/>
            <w:vAlign w:val="center"/>
          </w:tcPr>
          <w:p w14:paraId="478A2C7B" w14:textId="77777777" w:rsidR="008E2F96" w:rsidRPr="00582D17" w:rsidRDefault="008E2F96" w:rsidP="00F628A7">
            <w:pPr>
              <w:spacing w:before="60" w:after="60"/>
              <w:jc w:val="center"/>
              <w:rPr>
                <w:sz w:val="22"/>
                <w:szCs w:val="22"/>
              </w:rPr>
            </w:pPr>
            <w:r w:rsidRPr="00582D17">
              <w:rPr>
                <w:sz w:val="22"/>
                <w:szCs w:val="22"/>
              </w:rPr>
              <w:t>774</w:t>
            </w:r>
          </w:p>
        </w:tc>
        <w:tc>
          <w:tcPr>
            <w:tcW w:w="0" w:type="auto"/>
            <w:vAlign w:val="center"/>
          </w:tcPr>
          <w:p w14:paraId="1AD94B32"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1D266ED8" w14:textId="77777777" w:rsidR="008E2F96" w:rsidRPr="00582D17" w:rsidRDefault="008E2F96" w:rsidP="00F628A7">
            <w:pPr>
              <w:spacing w:before="60" w:after="60"/>
              <w:jc w:val="center"/>
              <w:rPr>
                <w:sz w:val="22"/>
                <w:szCs w:val="22"/>
              </w:rPr>
            </w:pPr>
            <w:r w:rsidRPr="00582D17">
              <w:rPr>
                <w:sz w:val="22"/>
                <w:szCs w:val="22"/>
              </w:rPr>
              <w:t>S148</w:t>
            </w:r>
          </w:p>
        </w:tc>
      </w:tr>
      <w:tr w:rsidR="008E2F96" w:rsidRPr="0050469B" w14:paraId="7E8C7E14" w14:textId="77777777" w:rsidTr="00582D17">
        <w:tc>
          <w:tcPr>
            <w:tcW w:w="0" w:type="auto"/>
            <w:vAlign w:val="center"/>
          </w:tcPr>
          <w:p w14:paraId="01EE2445" w14:textId="77777777" w:rsidR="008E2F96" w:rsidRPr="00582D17" w:rsidRDefault="008E2F96" w:rsidP="00F628A7">
            <w:pPr>
              <w:spacing w:before="60" w:after="60"/>
              <w:jc w:val="center"/>
              <w:rPr>
                <w:sz w:val="22"/>
                <w:szCs w:val="22"/>
              </w:rPr>
            </w:pPr>
            <w:r w:rsidRPr="00582D17">
              <w:rPr>
                <w:sz w:val="22"/>
                <w:szCs w:val="22"/>
              </w:rPr>
              <w:t>775</w:t>
            </w:r>
          </w:p>
        </w:tc>
        <w:tc>
          <w:tcPr>
            <w:tcW w:w="0" w:type="auto"/>
            <w:vAlign w:val="center"/>
          </w:tcPr>
          <w:p w14:paraId="27F209F0"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0B740FBD" w14:textId="77777777" w:rsidR="008E2F96" w:rsidRPr="00582D17" w:rsidRDefault="008E2F96" w:rsidP="00F628A7">
            <w:pPr>
              <w:spacing w:before="60" w:after="60"/>
              <w:jc w:val="center"/>
              <w:rPr>
                <w:sz w:val="22"/>
                <w:szCs w:val="22"/>
              </w:rPr>
            </w:pPr>
            <w:r w:rsidRPr="00582D17">
              <w:rPr>
                <w:sz w:val="22"/>
                <w:szCs w:val="22"/>
              </w:rPr>
              <w:t>S149</w:t>
            </w:r>
          </w:p>
        </w:tc>
      </w:tr>
      <w:tr w:rsidR="008E2F96" w:rsidRPr="0050469B" w14:paraId="291AAF80" w14:textId="77777777" w:rsidTr="00582D17">
        <w:tc>
          <w:tcPr>
            <w:tcW w:w="0" w:type="auto"/>
            <w:vAlign w:val="center"/>
          </w:tcPr>
          <w:p w14:paraId="6ECDBCD9" w14:textId="77777777" w:rsidR="008E2F96" w:rsidRPr="00582D17" w:rsidRDefault="008E2F96" w:rsidP="00F628A7">
            <w:pPr>
              <w:spacing w:before="60" w:after="60"/>
              <w:jc w:val="center"/>
              <w:rPr>
                <w:sz w:val="22"/>
                <w:szCs w:val="22"/>
              </w:rPr>
            </w:pPr>
            <w:r w:rsidRPr="00582D17">
              <w:rPr>
                <w:sz w:val="22"/>
                <w:szCs w:val="22"/>
              </w:rPr>
              <w:t>776</w:t>
            </w:r>
          </w:p>
        </w:tc>
        <w:tc>
          <w:tcPr>
            <w:tcW w:w="0" w:type="auto"/>
            <w:vAlign w:val="center"/>
          </w:tcPr>
          <w:p w14:paraId="65D2CD23"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63149EBD" w14:textId="77777777" w:rsidR="008E2F96" w:rsidRPr="00582D17" w:rsidRDefault="008E2F96" w:rsidP="00F628A7">
            <w:pPr>
              <w:spacing w:before="60" w:after="60"/>
              <w:jc w:val="center"/>
              <w:rPr>
                <w:sz w:val="22"/>
                <w:szCs w:val="22"/>
              </w:rPr>
            </w:pPr>
            <w:r w:rsidRPr="00582D17">
              <w:rPr>
                <w:sz w:val="22"/>
                <w:szCs w:val="22"/>
              </w:rPr>
              <w:t>S150</w:t>
            </w:r>
          </w:p>
        </w:tc>
      </w:tr>
      <w:tr w:rsidR="008E2F96" w:rsidRPr="0050469B" w14:paraId="751CFCFF" w14:textId="77777777" w:rsidTr="00582D17">
        <w:tc>
          <w:tcPr>
            <w:tcW w:w="0" w:type="auto"/>
            <w:vAlign w:val="center"/>
          </w:tcPr>
          <w:p w14:paraId="7FCB781F" w14:textId="77777777" w:rsidR="008E2F96" w:rsidRPr="00582D17" w:rsidRDefault="008E2F96" w:rsidP="00F628A7">
            <w:pPr>
              <w:spacing w:before="60" w:after="60"/>
              <w:jc w:val="center"/>
              <w:rPr>
                <w:sz w:val="22"/>
                <w:szCs w:val="22"/>
              </w:rPr>
            </w:pPr>
            <w:r w:rsidRPr="00582D17">
              <w:rPr>
                <w:sz w:val="22"/>
                <w:szCs w:val="22"/>
              </w:rPr>
              <w:t>777</w:t>
            </w:r>
          </w:p>
        </w:tc>
        <w:tc>
          <w:tcPr>
            <w:tcW w:w="0" w:type="auto"/>
            <w:vAlign w:val="center"/>
          </w:tcPr>
          <w:p w14:paraId="3BCC2710"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22035693" w14:textId="77777777" w:rsidR="008E2F96" w:rsidRPr="00582D17" w:rsidRDefault="008E2F96" w:rsidP="00F628A7">
            <w:pPr>
              <w:spacing w:before="60" w:after="60"/>
              <w:jc w:val="center"/>
              <w:rPr>
                <w:sz w:val="22"/>
                <w:szCs w:val="22"/>
              </w:rPr>
            </w:pPr>
            <w:r w:rsidRPr="00582D17">
              <w:rPr>
                <w:sz w:val="22"/>
                <w:szCs w:val="22"/>
              </w:rPr>
              <w:t>S151</w:t>
            </w:r>
          </w:p>
        </w:tc>
      </w:tr>
      <w:tr w:rsidR="008E2F96" w:rsidRPr="0050469B" w14:paraId="64959485" w14:textId="77777777" w:rsidTr="00582D17">
        <w:tc>
          <w:tcPr>
            <w:tcW w:w="0" w:type="auto"/>
            <w:vAlign w:val="center"/>
          </w:tcPr>
          <w:p w14:paraId="7422BA4B" w14:textId="77777777" w:rsidR="008E2F96" w:rsidRPr="00582D17" w:rsidRDefault="008E2F96" w:rsidP="00F628A7">
            <w:pPr>
              <w:spacing w:before="60" w:after="60"/>
              <w:jc w:val="center"/>
              <w:rPr>
                <w:sz w:val="22"/>
                <w:szCs w:val="22"/>
              </w:rPr>
            </w:pPr>
            <w:r w:rsidRPr="00582D17">
              <w:rPr>
                <w:sz w:val="22"/>
                <w:szCs w:val="22"/>
              </w:rPr>
              <w:t>778</w:t>
            </w:r>
          </w:p>
        </w:tc>
        <w:tc>
          <w:tcPr>
            <w:tcW w:w="0" w:type="auto"/>
            <w:vAlign w:val="center"/>
          </w:tcPr>
          <w:p w14:paraId="7351D298"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2508FB18" w14:textId="77777777" w:rsidR="008E2F96" w:rsidRPr="00582D17" w:rsidRDefault="008E2F96" w:rsidP="00F628A7">
            <w:pPr>
              <w:spacing w:before="60" w:after="60"/>
              <w:jc w:val="center"/>
              <w:rPr>
                <w:sz w:val="22"/>
                <w:szCs w:val="22"/>
              </w:rPr>
            </w:pPr>
            <w:r w:rsidRPr="00582D17">
              <w:rPr>
                <w:sz w:val="22"/>
                <w:szCs w:val="22"/>
              </w:rPr>
              <w:t>S152</w:t>
            </w:r>
          </w:p>
        </w:tc>
      </w:tr>
      <w:tr w:rsidR="008E2F96" w:rsidRPr="0050469B" w14:paraId="528B5B3D" w14:textId="77777777" w:rsidTr="00582D17">
        <w:tc>
          <w:tcPr>
            <w:tcW w:w="0" w:type="auto"/>
            <w:vAlign w:val="center"/>
          </w:tcPr>
          <w:p w14:paraId="596F931F" w14:textId="77777777" w:rsidR="008E2F96" w:rsidRPr="00582D17" w:rsidRDefault="008E2F96" w:rsidP="00F628A7">
            <w:pPr>
              <w:spacing w:before="60" w:after="60"/>
              <w:jc w:val="center"/>
              <w:rPr>
                <w:sz w:val="22"/>
                <w:szCs w:val="22"/>
              </w:rPr>
            </w:pPr>
            <w:r w:rsidRPr="00582D17">
              <w:rPr>
                <w:sz w:val="22"/>
                <w:szCs w:val="22"/>
              </w:rPr>
              <w:t>779</w:t>
            </w:r>
          </w:p>
        </w:tc>
        <w:tc>
          <w:tcPr>
            <w:tcW w:w="0" w:type="auto"/>
            <w:vAlign w:val="center"/>
          </w:tcPr>
          <w:p w14:paraId="286C002D"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524F981C" w14:textId="77777777" w:rsidR="008E2F96" w:rsidRPr="00582D17" w:rsidRDefault="008E2F96" w:rsidP="00F628A7">
            <w:pPr>
              <w:spacing w:before="60" w:after="60"/>
              <w:jc w:val="center"/>
              <w:rPr>
                <w:sz w:val="22"/>
                <w:szCs w:val="22"/>
              </w:rPr>
            </w:pPr>
            <w:r w:rsidRPr="00582D17">
              <w:rPr>
                <w:sz w:val="22"/>
                <w:szCs w:val="22"/>
              </w:rPr>
              <w:t>S153</w:t>
            </w:r>
          </w:p>
        </w:tc>
      </w:tr>
      <w:tr w:rsidR="008E2F96" w:rsidRPr="0050469B" w14:paraId="5D08D689" w14:textId="77777777" w:rsidTr="00582D17">
        <w:tc>
          <w:tcPr>
            <w:tcW w:w="0" w:type="auto"/>
            <w:vAlign w:val="center"/>
          </w:tcPr>
          <w:p w14:paraId="473810AC" w14:textId="77777777" w:rsidR="008E2F96" w:rsidRPr="00582D17" w:rsidRDefault="008E2F96" w:rsidP="00F628A7">
            <w:pPr>
              <w:spacing w:before="60" w:after="60"/>
              <w:jc w:val="center"/>
              <w:rPr>
                <w:sz w:val="22"/>
                <w:szCs w:val="22"/>
              </w:rPr>
            </w:pPr>
            <w:r w:rsidRPr="00582D17">
              <w:rPr>
                <w:sz w:val="22"/>
                <w:szCs w:val="22"/>
              </w:rPr>
              <w:t>780</w:t>
            </w:r>
          </w:p>
        </w:tc>
        <w:tc>
          <w:tcPr>
            <w:tcW w:w="0" w:type="auto"/>
            <w:vAlign w:val="center"/>
          </w:tcPr>
          <w:p w14:paraId="4CE46456"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70EA0683" w14:textId="77777777" w:rsidR="008E2F96" w:rsidRPr="00582D17" w:rsidRDefault="008E2F96" w:rsidP="00F628A7">
            <w:pPr>
              <w:spacing w:before="60" w:after="60"/>
              <w:jc w:val="center"/>
              <w:rPr>
                <w:sz w:val="22"/>
                <w:szCs w:val="22"/>
              </w:rPr>
            </w:pPr>
            <w:r w:rsidRPr="00582D17">
              <w:rPr>
                <w:sz w:val="22"/>
                <w:szCs w:val="22"/>
              </w:rPr>
              <w:t>S154</w:t>
            </w:r>
          </w:p>
        </w:tc>
      </w:tr>
      <w:tr w:rsidR="008E2F96" w:rsidRPr="0050469B" w14:paraId="5ED8A7D7" w14:textId="77777777" w:rsidTr="00582D17">
        <w:tc>
          <w:tcPr>
            <w:tcW w:w="0" w:type="auto"/>
            <w:vAlign w:val="center"/>
          </w:tcPr>
          <w:p w14:paraId="371B24DB" w14:textId="77777777" w:rsidR="008E2F96" w:rsidRPr="00582D17" w:rsidRDefault="008E2F96" w:rsidP="00F628A7">
            <w:pPr>
              <w:spacing w:before="60" w:after="60"/>
              <w:jc w:val="center"/>
              <w:rPr>
                <w:sz w:val="22"/>
                <w:szCs w:val="22"/>
              </w:rPr>
            </w:pPr>
            <w:r w:rsidRPr="00582D17">
              <w:rPr>
                <w:sz w:val="22"/>
                <w:szCs w:val="22"/>
              </w:rPr>
              <w:t>781</w:t>
            </w:r>
          </w:p>
        </w:tc>
        <w:tc>
          <w:tcPr>
            <w:tcW w:w="0" w:type="auto"/>
            <w:vAlign w:val="center"/>
          </w:tcPr>
          <w:p w14:paraId="2761AC4B"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691B7EB4" w14:textId="77777777" w:rsidR="008E2F96" w:rsidRPr="00582D17" w:rsidRDefault="008E2F96" w:rsidP="00F628A7">
            <w:pPr>
              <w:spacing w:before="60" w:after="60"/>
              <w:jc w:val="center"/>
              <w:rPr>
                <w:sz w:val="22"/>
                <w:szCs w:val="22"/>
              </w:rPr>
            </w:pPr>
            <w:r w:rsidRPr="00582D17">
              <w:rPr>
                <w:sz w:val="22"/>
                <w:szCs w:val="22"/>
              </w:rPr>
              <w:t>S155</w:t>
            </w:r>
          </w:p>
        </w:tc>
      </w:tr>
      <w:tr w:rsidR="008E2F96" w:rsidRPr="0050469B" w14:paraId="0E3431D3" w14:textId="77777777" w:rsidTr="00582D17">
        <w:tc>
          <w:tcPr>
            <w:tcW w:w="0" w:type="auto"/>
            <w:vAlign w:val="center"/>
          </w:tcPr>
          <w:p w14:paraId="38ABC4E3" w14:textId="77777777" w:rsidR="008E2F96" w:rsidRPr="00582D17" w:rsidRDefault="008E2F96" w:rsidP="00F628A7">
            <w:pPr>
              <w:spacing w:before="60" w:after="60"/>
              <w:jc w:val="center"/>
              <w:rPr>
                <w:sz w:val="22"/>
                <w:szCs w:val="22"/>
              </w:rPr>
            </w:pPr>
            <w:r w:rsidRPr="00582D17">
              <w:rPr>
                <w:sz w:val="22"/>
                <w:szCs w:val="22"/>
              </w:rPr>
              <w:t>782</w:t>
            </w:r>
          </w:p>
        </w:tc>
        <w:tc>
          <w:tcPr>
            <w:tcW w:w="0" w:type="auto"/>
            <w:vAlign w:val="center"/>
          </w:tcPr>
          <w:p w14:paraId="30AD13E1"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7AE0694A" w14:textId="77777777" w:rsidR="008E2F96" w:rsidRPr="00582D17" w:rsidRDefault="008E2F96" w:rsidP="00F628A7">
            <w:pPr>
              <w:spacing w:before="60" w:after="60"/>
              <w:jc w:val="center"/>
              <w:rPr>
                <w:sz w:val="22"/>
                <w:szCs w:val="22"/>
              </w:rPr>
            </w:pPr>
            <w:r w:rsidRPr="00582D17">
              <w:rPr>
                <w:sz w:val="22"/>
                <w:szCs w:val="22"/>
              </w:rPr>
              <w:t>S156</w:t>
            </w:r>
          </w:p>
        </w:tc>
      </w:tr>
      <w:tr w:rsidR="008E2F96" w:rsidRPr="0050469B" w14:paraId="556B9583" w14:textId="77777777" w:rsidTr="00582D17">
        <w:tc>
          <w:tcPr>
            <w:tcW w:w="0" w:type="auto"/>
            <w:vAlign w:val="center"/>
          </w:tcPr>
          <w:p w14:paraId="03681B89" w14:textId="77777777" w:rsidR="008E2F96" w:rsidRPr="00582D17" w:rsidRDefault="008E2F96" w:rsidP="00F628A7">
            <w:pPr>
              <w:spacing w:before="60" w:after="60"/>
              <w:jc w:val="center"/>
              <w:rPr>
                <w:sz w:val="22"/>
                <w:szCs w:val="22"/>
              </w:rPr>
            </w:pPr>
            <w:r w:rsidRPr="00582D17">
              <w:rPr>
                <w:sz w:val="22"/>
                <w:szCs w:val="22"/>
              </w:rPr>
              <w:t>783</w:t>
            </w:r>
          </w:p>
        </w:tc>
        <w:tc>
          <w:tcPr>
            <w:tcW w:w="0" w:type="auto"/>
            <w:vAlign w:val="center"/>
          </w:tcPr>
          <w:p w14:paraId="4BF50CDE"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12FB8009" w14:textId="77777777" w:rsidR="008E2F96" w:rsidRPr="00582D17" w:rsidRDefault="008E2F96" w:rsidP="00F628A7">
            <w:pPr>
              <w:spacing w:before="60" w:after="60"/>
              <w:jc w:val="center"/>
              <w:rPr>
                <w:sz w:val="22"/>
                <w:szCs w:val="22"/>
              </w:rPr>
            </w:pPr>
            <w:r w:rsidRPr="00582D17">
              <w:rPr>
                <w:sz w:val="22"/>
                <w:szCs w:val="22"/>
              </w:rPr>
              <w:t>S157</w:t>
            </w:r>
          </w:p>
        </w:tc>
      </w:tr>
      <w:tr w:rsidR="008E2F96" w:rsidRPr="0050469B" w14:paraId="09A57DE2" w14:textId="77777777" w:rsidTr="00582D17">
        <w:tc>
          <w:tcPr>
            <w:tcW w:w="0" w:type="auto"/>
            <w:vAlign w:val="center"/>
          </w:tcPr>
          <w:p w14:paraId="1B539DEE" w14:textId="77777777" w:rsidR="008E2F96" w:rsidRPr="00582D17" w:rsidRDefault="008E2F96" w:rsidP="00F628A7">
            <w:pPr>
              <w:spacing w:before="60" w:after="60"/>
              <w:jc w:val="center"/>
              <w:rPr>
                <w:sz w:val="22"/>
                <w:szCs w:val="22"/>
              </w:rPr>
            </w:pPr>
            <w:r w:rsidRPr="00582D17">
              <w:rPr>
                <w:sz w:val="22"/>
                <w:szCs w:val="22"/>
              </w:rPr>
              <w:t>784</w:t>
            </w:r>
          </w:p>
        </w:tc>
        <w:tc>
          <w:tcPr>
            <w:tcW w:w="0" w:type="auto"/>
            <w:vAlign w:val="center"/>
          </w:tcPr>
          <w:p w14:paraId="71DE770B"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7E89DB0D" w14:textId="77777777" w:rsidR="008E2F96" w:rsidRPr="00582D17" w:rsidRDefault="008E2F96" w:rsidP="00F628A7">
            <w:pPr>
              <w:spacing w:before="60" w:after="60"/>
              <w:jc w:val="center"/>
              <w:rPr>
                <w:sz w:val="22"/>
                <w:szCs w:val="22"/>
              </w:rPr>
            </w:pPr>
            <w:r w:rsidRPr="00582D17">
              <w:rPr>
                <w:sz w:val="22"/>
                <w:szCs w:val="22"/>
              </w:rPr>
              <w:t>S158</w:t>
            </w:r>
          </w:p>
        </w:tc>
      </w:tr>
      <w:tr w:rsidR="008E2F96" w:rsidRPr="0050469B" w14:paraId="21389E77" w14:textId="77777777" w:rsidTr="00582D17">
        <w:tc>
          <w:tcPr>
            <w:tcW w:w="0" w:type="auto"/>
            <w:vAlign w:val="center"/>
          </w:tcPr>
          <w:p w14:paraId="2CDAF9D4" w14:textId="77777777" w:rsidR="008E2F96" w:rsidRPr="00582D17" w:rsidRDefault="008E2F96" w:rsidP="00F628A7">
            <w:pPr>
              <w:spacing w:before="60" w:after="60"/>
              <w:jc w:val="center"/>
              <w:rPr>
                <w:sz w:val="22"/>
                <w:szCs w:val="22"/>
              </w:rPr>
            </w:pPr>
            <w:r w:rsidRPr="00582D17">
              <w:rPr>
                <w:sz w:val="22"/>
                <w:szCs w:val="22"/>
              </w:rPr>
              <w:t>785</w:t>
            </w:r>
          </w:p>
        </w:tc>
        <w:tc>
          <w:tcPr>
            <w:tcW w:w="0" w:type="auto"/>
            <w:vAlign w:val="center"/>
          </w:tcPr>
          <w:p w14:paraId="67AF12BB"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426E6C2C" w14:textId="77777777" w:rsidR="008E2F96" w:rsidRPr="00582D17" w:rsidRDefault="008E2F96" w:rsidP="00F628A7">
            <w:pPr>
              <w:spacing w:before="60" w:after="60"/>
              <w:jc w:val="center"/>
              <w:rPr>
                <w:sz w:val="22"/>
                <w:szCs w:val="22"/>
              </w:rPr>
            </w:pPr>
            <w:r w:rsidRPr="00582D17">
              <w:rPr>
                <w:sz w:val="22"/>
                <w:szCs w:val="22"/>
              </w:rPr>
              <w:t>S159</w:t>
            </w:r>
          </w:p>
        </w:tc>
      </w:tr>
      <w:tr w:rsidR="008E2F96" w:rsidRPr="0050469B" w14:paraId="2A9DA651" w14:textId="77777777" w:rsidTr="00582D17">
        <w:tc>
          <w:tcPr>
            <w:tcW w:w="0" w:type="auto"/>
            <w:vAlign w:val="center"/>
          </w:tcPr>
          <w:p w14:paraId="142403D7" w14:textId="77777777" w:rsidR="008E2F96" w:rsidRPr="00582D17" w:rsidRDefault="008E2F96" w:rsidP="00F628A7">
            <w:pPr>
              <w:spacing w:before="60" w:after="60"/>
              <w:jc w:val="center"/>
              <w:rPr>
                <w:sz w:val="22"/>
                <w:szCs w:val="22"/>
              </w:rPr>
            </w:pPr>
            <w:r w:rsidRPr="00582D17">
              <w:rPr>
                <w:sz w:val="22"/>
                <w:szCs w:val="22"/>
              </w:rPr>
              <w:t>786</w:t>
            </w:r>
          </w:p>
        </w:tc>
        <w:tc>
          <w:tcPr>
            <w:tcW w:w="0" w:type="auto"/>
            <w:vAlign w:val="center"/>
          </w:tcPr>
          <w:p w14:paraId="44B402F5"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48E23F27" w14:textId="77777777" w:rsidR="008E2F96" w:rsidRPr="00582D17" w:rsidRDefault="008E2F96" w:rsidP="00F628A7">
            <w:pPr>
              <w:spacing w:before="60" w:after="60"/>
              <w:jc w:val="center"/>
              <w:rPr>
                <w:sz w:val="22"/>
                <w:szCs w:val="22"/>
              </w:rPr>
            </w:pPr>
            <w:r w:rsidRPr="00582D17">
              <w:rPr>
                <w:sz w:val="22"/>
                <w:szCs w:val="22"/>
              </w:rPr>
              <w:t>S160</w:t>
            </w:r>
          </w:p>
        </w:tc>
      </w:tr>
      <w:tr w:rsidR="008E2F96" w:rsidRPr="0050469B" w14:paraId="1E511992" w14:textId="77777777" w:rsidTr="00582D17">
        <w:tc>
          <w:tcPr>
            <w:tcW w:w="0" w:type="auto"/>
            <w:vAlign w:val="center"/>
          </w:tcPr>
          <w:p w14:paraId="7D024185" w14:textId="77777777" w:rsidR="008E2F96" w:rsidRPr="00582D17" w:rsidRDefault="008E2F96" w:rsidP="00F628A7">
            <w:pPr>
              <w:spacing w:before="60" w:after="60"/>
              <w:jc w:val="center"/>
              <w:rPr>
                <w:sz w:val="22"/>
                <w:szCs w:val="22"/>
              </w:rPr>
            </w:pPr>
            <w:r w:rsidRPr="00582D17">
              <w:rPr>
                <w:sz w:val="22"/>
                <w:szCs w:val="22"/>
              </w:rPr>
              <w:t>787</w:t>
            </w:r>
          </w:p>
        </w:tc>
        <w:tc>
          <w:tcPr>
            <w:tcW w:w="0" w:type="auto"/>
            <w:vAlign w:val="center"/>
          </w:tcPr>
          <w:p w14:paraId="5A989230" w14:textId="77777777" w:rsidR="008E2F96" w:rsidRPr="00582D17" w:rsidRDefault="008E2F96" w:rsidP="00F628A7">
            <w:pPr>
              <w:spacing w:before="60" w:after="60"/>
              <w:jc w:val="center"/>
              <w:rPr>
                <w:sz w:val="22"/>
                <w:szCs w:val="22"/>
              </w:rPr>
            </w:pPr>
            <w:r w:rsidRPr="00582D17">
              <w:rPr>
                <w:sz w:val="22"/>
                <w:szCs w:val="22"/>
              </w:rPr>
              <w:t>M039</w:t>
            </w:r>
          </w:p>
        </w:tc>
        <w:tc>
          <w:tcPr>
            <w:tcW w:w="0" w:type="auto"/>
            <w:vAlign w:val="center"/>
          </w:tcPr>
          <w:p w14:paraId="2A2D137B" w14:textId="77777777" w:rsidR="008E2F96" w:rsidRPr="00582D17" w:rsidRDefault="008E2F96" w:rsidP="00F628A7">
            <w:pPr>
              <w:spacing w:before="60" w:after="60"/>
              <w:jc w:val="center"/>
              <w:rPr>
                <w:sz w:val="22"/>
                <w:szCs w:val="22"/>
              </w:rPr>
            </w:pPr>
            <w:r w:rsidRPr="00582D17">
              <w:rPr>
                <w:sz w:val="22"/>
                <w:szCs w:val="22"/>
              </w:rPr>
              <w:t>S161</w:t>
            </w:r>
          </w:p>
        </w:tc>
      </w:tr>
      <w:tr w:rsidR="008E2F96" w:rsidRPr="0050469B" w14:paraId="3864860E" w14:textId="77777777" w:rsidTr="00582D17">
        <w:tc>
          <w:tcPr>
            <w:tcW w:w="0" w:type="auto"/>
            <w:vAlign w:val="center"/>
          </w:tcPr>
          <w:p w14:paraId="284EBF3F" w14:textId="77777777" w:rsidR="008E2F96" w:rsidRPr="00582D17" w:rsidRDefault="008E2F96" w:rsidP="00F628A7">
            <w:pPr>
              <w:spacing w:before="60" w:after="60"/>
              <w:jc w:val="center"/>
              <w:rPr>
                <w:sz w:val="22"/>
                <w:szCs w:val="22"/>
              </w:rPr>
            </w:pPr>
            <w:r w:rsidRPr="00582D17">
              <w:rPr>
                <w:sz w:val="22"/>
                <w:szCs w:val="22"/>
              </w:rPr>
              <w:t>788</w:t>
            </w:r>
          </w:p>
        </w:tc>
        <w:tc>
          <w:tcPr>
            <w:tcW w:w="0" w:type="auto"/>
            <w:vAlign w:val="center"/>
          </w:tcPr>
          <w:p w14:paraId="700B991E" w14:textId="77777777" w:rsidR="008E2F96" w:rsidRPr="00582D17" w:rsidRDefault="008E2F96" w:rsidP="00F628A7">
            <w:pPr>
              <w:spacing w:before="60" w:after="60"/>
              <w:jc w:val="center"/>
              <w:rPr>
                <w:sz w:val="22"/>
                <w:szCs w:val="22"/>
              </w:rPr>
            </w:pPr>
            <w:r w:rsidRPr="00582D17">
              <w:rPr>
                <w:sz w:val="22"/>
                <w:szCs w:val="22"/>
              </w:rPr>
              <w:t>M039</w:t>
            </w:r>
          </w:p>
        </w:tc>
        <w:tc>
          <w:tcPr>
            <w:tcW w:w="0" w:type="auto"/>
            <w:vAlign w:val="center"/>
          </w:tcPr>
          <w:p w14:paraId="07FE0DCF" w14:textId="77777777" w:rsidR="008E2F96" w:rsidRPr="00582D17" w:rsidRDefault="008E2F96" w:rsidP="00F628A7">
            <w:pPr>
              <w:spacing w:before="60" w:after="60"/>
              <w:jc w:val="center"/>
              <w:rPr>
                <w:sz w:val="22"/>
                <w:szCs w:val="22"/>
              </w:rPr>
            </w:pPr>
            <w:r w:rsidRPr="00582D17">
              <w:rPr>
                <w:sz w:val="22"/>
                <w:szCs w:val="22"/>
              </w:rPr>
              <w:t>S162</w:t>
            </w:r>
          </w:p>
        </w:tc>
      </w:tr>
      <w:tr w:rsidR="008E2F96" w:rsidRPr="0050469B" w14:paraId="63168C4D" w14:textId="77777777" w:rsidTr="00582D17">
        <w:tc>
          <w:tcPr>
            <w:tcW w:w="0" w:type="auto"/>
            <w:vAlign w:val="center"/>
          </w:tcPr>
          <w:p w14:paraId="0377A859" w14:textId="77777777" w:rsidR="008E2F96" w:rsidRPr="00582D17" w:rsidRDefault="008E2F96" w:rsidP="00F628A7">
            <w:pPr>
              <w:spacing w:before="60" w:after="60"/>
              <w:jc w:val="center"/>
              <w:rPr>
                <w:sz w:val="22"/>
                <w:szCs w:val="22"/>
              </w:rPr>
            </w:pPr>
            <w:r w:rsidRPr="00582D17">
              <w:rPr>
                <w:sz w:val="22"/>
                <w:szCs w:val="22"/>
              </w:rPr>
              <w:t>789</w:t>
            </w:r>
          </w:p>
        </w:tc>
        <w:tc>
          <w:tcPr>
            <w:tcW w:w="0" w:type="auto"/>
            <w:vAlign w:val="center"/>
          </w:tcPr>
          <w:p w14:paraId="208208F8" w14:textId="77777777" w:rsidR="008E2F96" w:rsidRPr="00582D17" w:rsidRDefault="008E2F96" w:rsidP="00F628A7">
            <w:pPr>
              <w:spacing w:before="60" w:after="60"/>
              <w:jc w:val="center"/>
              <w:rPr>
                <w:sz w:val="22"/>
                <w:szCs w:val="22"/>
              </w:rPr>
            </w:pPr>
            <w:r w:rsidRPr="00582D17">
              <w:rPr>
                <w:sz w:val="22"/>
                <w:szCs w:val="22"/>
              </w:rPr>
              <w:t>M039</w:t>
            </w:r>
          </w:p>
        </w:tc>
        <w:tc>
          <w:tcPr>
            <w:tcW w:w="0" w:type="auto"/>
            <w:vAlign w:val="center"/>
          </w:tcPr>
          <w:p w14:paraId="379ED322" w14:textId="77777777" w:rsidR="008E2F96" w:rsidRPr="00582D17" w:rsidRDefault="008E2F96" w:rsidP="00F628A7">
            <w:pPr>
              <w:spacing w:before="60" w:after="60"/>
              <w:jc w:val="center"/>
              <w:rPr>
                <w:sz w:val="22"/>
                <w:szCs w:val="22"/>
              </w:rPr>
            </w:pPr>
            <w:r w:rsidRPr="00582D17">
              <w:rPr>
                <w:sz w:val="22"/>
                <w:szCs w:val="22"/>
              </w:rPr>
              <w:t>S163</w:t>
            </w:r>
          </w:p>
        </w:tc>
      </w:tr>
      <w:tr w:rsidR="008E2F96" w:rsidRPr="0050469B" w14:paraId="7FFC432D" w14:textId="77777777" w:rsidTr="00582D17">
        <w:tc>
          <w:tcPr>
            <w:tcW w:w="0" w:type="auto"/>
            <w:vAlign w:val="center"/>
          </w:tcPr>
          <w:p w14:paraId="731154B7" w14:textId="77777777" w:rsidR="008E2F96" w:rsidRPr="00582D17" w:rsidRDefault="008E2F96" w:rsidP="00F628A7">
            <w:pPr>
              <w:spacing w:before="60" w:after="60"/>
              <w:jc w:val="center"/>
              <w:rPr>
                <w:sz w:val="22"/>
                <w:szCs w:val="22"/>
              </w:rPr>
            </w:pPr>
            <w:r w:rsidRPr="00582D17">
              <w:rPr>
                <w:sz w:val="22"/>
                <w:szCs w:val="22"/>
              </w:rPr>
              <w:t>790</w:t>
            </w:r>
          </w:p>
        </w:tc>
        <w:tc>
          <w:tcPr>
            <w:tcW w:w="0" w:type="auto"/>
            <w:vAlign w:val="center"/>
          </w:tcPr>
          <w:p w14:paraId="7AEBDC26" w14:textId="77777777" w:rsidR="008E2F96" w:rsidRPr="00582D17" w:rsidRDefault="008E2F96" w:rsidP="00F628A7">
            <w:pPr>
              <w:spacing w:before="60" w:after="60"/>
              <w:jc w:val="center"/>
              <w:rPr>
                <w:sz w:val="22"/>
                <w:szCs w:val="22"/>
              </w:rPr>
            </w:pPr>
            <w:r w:rsidRPr="00582D17">
              <w:rPr>
                <w:sz w:val="22"/>
                <w:szCs w:val="22"/>
              </w:rPr>
              <w:t>M039</w:t>
            </w:r>
          </w:p>
        </w:tc>
        <w:tc>
          <w:tcPr>
            <w:tcW w:w="0" w:type="auto"/>
            <w:vAlign w:val="center"/>
          </w:tcPr>
          <w:p w14:paraId="45699EC2" w14:textId="77777777" w:rsidR="008E2F96" w:rsidRPr="00582D17" w:rsidRDefault="008E2F96" w:rsidP="00F628A7">
            <w:pPr>
              <w:spacing w:before="60" w:after="60"/>
              <w:jc w:val="center"/>
              <w:rPr>
                <w:sz w:val="22"/>
                <w:szCs w:val="22"/>
              </w:rPr>
            </w:pPr>
            <w:r w:rsidRPr="00582D17">
              <w:rPr>
                <w:sz w:val="22"/>
                <w:szCs w:val="22"/>
              </w:rPr>
              <w:t>S164</w:t>
            </w:r>
          </w:p>
        </w:tc>
      </w:tr>
      <w:tr w:rsidR="008E2F96" w:rsidRPr="0050469B" w14:paraId="72282949" w14:textId="77777777" w:rsidTr="00582D17">
        <w:tc>
          <w:tcPr>
            <w:tcW w:w="0" w:type="auto"/>
            <w:vAlign w:val="center"/>
          </w:tcPr>
          <w:p w14:paraId="0BAA193A" w14:textId="77777777" w:rsidR="008E2F96" w:rsidRPr="00582D17" w:rsidRDefault="008E2F96" w:rsidP="00F628A7">
            <w:pPr>
              <w:spacing w:before="60" w:after="60"/>
              <w:jc w:val="center"/>
              <w:rPr>
                <w:sz w:val="22"/>
                <w:szCs w:val="22"/>
              </w:rPr>
            </w:pPr>
            <w:r w:rsidRPr="00582D17">
              <w:rPr>
                <w:sz w:val="22"/>
                <w:szCs w:val="22"/>
              </w:rPr>
              <w:t>791</w:t>
            </w:r>
          </w:p>
        </w:tc>
        <w:tc>
          <w:tcPr>
            <w:tcW w:w="0" w:type="auto"/>
            <w:vAlign w:val="center"/>
          </w:tcPr>
          <w:p w14:paraId="17966D8F" w14:textId="77777777" w:rsidR="008E2F96" w:rsidRPr="00582D17" w:rsidRDefault="008E2F96" w:rsidP="00F628A7">
            <w:pPr>
              <w:spacing w:before="60" w:after="60"/>
              <w:jc w:val="center"/>
              <w:rPr>
                <w:sz w:val="22"/>
                <w:szCs w:val="22"/>
              </w:rPr>
            </w:pPr>
            <w:r w:rsidRPr="00582D17">
              <w:rPr>
                <w:sz w:val="22"/>
                <w:szCs w:val="22"/>
              </w:rPr>
              <w:t>M040</w:t>
            </w:r>
          </w:p>
        </w:tc>
        <w:tc>
          <w:tcPr>
            <w:tcW w:w="0" w:type="auto"/>
            <w:vAlign w:val="center"/>
          </w:tcPr>
          <w:p w14:paraId="00F5D63A" w14:textId="77777777" w:rsidR="008E2F96" w:rsidRPr="00582D17" w:rsidRDefault="008E2F96" w:rsidP="00F628A7">
            <w:pPr>
              <w:spacing w:before="60" w:after="60"/>
              <w:jc w:val="center"/>
              <w:rPr>
                <w:sz w:val="22"/>
                <w:szCs w:val="22"/>
              </w:rPr>
            </w:pPr>
            <w:r w:rsidRPr="00582D17">
              <w:rPr>
                <w:sz w:val="22"/>
                <w:szCs w:val="22"/>
              </w:rPr>
              <w:t>S165</w:t>
            </w:r>
          </w:p>
        </w:tc>
      </w:tr>
      <w:tr w:rsidR="008E2F96" w:rsidRPr="0050469B" w14:paraId="5B66415D" w14:textId="77777777" w:rsidTr="00582D17">
        <w:tc>
          <w:tcPr>
            <w:tcW w:w="0" w:type="auto"/>
            <w:vAlign w:val="center"/>
          </w:tcPr>
          <w:p w14:paraId="09C4DAE6" w14:textId="77777777" w:rsidR="008E2F96" w:rsidRPr="00582D17" w:rsidRDefault="008E2F96" w:rsidP="00F628A7">
            <w:pPr>
              <w:spacing w:before="60" w:after="60"/>
              <w:jc w:val="center"/>
              <w:rPr>
                <w:sz w:val="22"/>
                <w:szCs w:val="22"/>
              </w:rPr>
            </w:pPr>
            <w:r w:rsidRPr="00582D17">
              <w:rPr>
                <w:sz w:val="22"/>
                <w:szCs w:val="22"/>
              </w:rPr>
              <w:t>792</w:t>
            </w:r>
          </w:p>
        </w:tc>
        <w:tc>
          <w:tcPr>
            <w:tcW w:w="0" w:type="auto"/>
            <w:vAlign w:val="center"/>
          </w:tcPr>
          <w:p w14:paraId="600E4E7E" w14:textId="77777777" w:rsidR="008E2F96" w:rsidRPr="00582D17" w:rsidRDefault="008E2F96" w:rsidP="00F628A7">
            <w:pPr>
              <w:spacing w:before="60" w:after="60"/>
              <w:jc w:val="center"/>
              <w:rPr>
                <w:sz w:val="22"/>
                <w:szCs w:val="22"/>
              </w:rPr>
            </w:pPr>
            <w:r w:rsidRPr="00582D17">
              <w:rPr>
                <w:sz w:val="22"/>
                <w:szCs w:val="22"/>
              </w:rPr>
              <w:t>M040</w:t>
            </w:r>
          </w:p>
        </w:tc>
        <w:tc>
          <w:tcPr>
            <w:tcW w:w="0" w:type="auto"/>
            <w:vAlign w:val="center"/>
          </w:tcPr>
          <w:p w14:paraId="1FE626AB" w14:textId="77777777" w:rsidR="008E2F96" w:rsidRPr="00582D17" w:rsidRDefault="008E2F96" w:rsidP="00F628A7">
            <w:pPr>
              <w:spacing w:before="60" w:after="60"/>
              <w:jc w:val="center"/>
              <w:rPr>
                <w:sz w:val="22"/>
                <w:szCs w:val="22"/>
              </w:rPr>
            </w:pPr>
            <w:r w:rsidRPr="00582D17">
              <w:rPr>
                <w:sz w:val="22"/>
                <w:szCs w:val="22"/>
              </w:rPr>
              <w:t>S166</w:t>
            </w:r>
          </w:p>
        </w:tc>
      </w:tr>
      <w:tr w:rsidR="008E2F96" w:rsidRPr="0050469B" w14:paraId="2841DFEF" w14:textId="77777777" w:rsidTr="00582D17">
        <w:tc>
          <w:tcPr>
            <w:tcW w:w="0" w:type="auto"/>
            <w:vAlign w:val="center"/>
          </w:tcPr>
          <w:p w14:paraId="7CE6856B" w14:textId="77777777" w:rsidR="008E2F96" w:rsidRPr="00582D17" w:rsidRDefault="008E2F96" w:rsidP="00F628A7">
            <w:pPr>
              <w:spacing w:before="60" w:after="60"/>
              <w:jc w:val="center"/>
              <w:rPr>
                <w:sz w:val="22"/>
                <w:szCs w:val="22"/>
              </w:rPr>
            </w:pPr>
            <w:r w:rsidRPr="00582D17">
              <w:rPr>
                <w:sz w:val="22"/>
                <w:szCs w:val="22"/>
              </w:rPr>
              <w:t>793</w:t>
            </w:r>
          </w:p>
        </w:tc>
        <w:tc>
          <w:tcPr>
            <w:tcW w:w="0" w:type="auto"/>
            <w:vAlign w:val="center"/>
          </w:tcPr>
          <w:p w14:paraId="329944A5" w14:textId="77777777" w:rsidR="008E2F96" w:rsidRPr="00582D17" w:rsidRDefault="008E2F96" w:rsidP="00F628A7">
            <w:pPr>
              <w:spacing w:before="60" w:after="60"/>
              <w:jc w:val="center"/>
              <w:rPr>
                <w:sz w:val="22"/>
                <w:szCs w:val="22"/>
              </w:rPr>
            </w:pPr>
            <w:r w:rsidRPr="00582D17">
              <w:rPr>
                <w:sz w:val="22"/>
                <w:szCs w:val="22"/>
              </w:rPr>
              <w:t>M040</w:t>
            </w:r>
          </w:p>
        </w:tc>
        <w:tc>
          <w:tcPr>
            <w:tcW w:w="0" w:type="auto"/>
            <w:vAlign w:val="center"/>
          </w:tcPr>
          <w:p w14:paraId="3CEB41A3" w14:textId="77777777" w:rsidR="008E2F96" w:rsidRPr="00582D17" w:rsidRDefault="008E2F96" w:rsidP="00F628A7">
            <w:pPr>
              <w:spacing w:before="60" w:after="60"/>
              <w:jc w:val="center"/>
              <w:rPr>
                <w:sz w:val="22"/>
                <w:szCs w:val="22"/>
              </w:rPr>
            </w:pPr>
            <w:r w:rsidRPr="00582D17">
              <w:rPr>
                <w:sz w:val="22"/>
                <w:szCs w:val="22"/>
              </w:rPr>
              <w:t>S167</w:t>
            </w:r>
          </w:p>
        </w:tc>
      </w:tr>
      <w:tr w:rsidR="008E2F96" w:rsidRPr="0050469B" w14:paraId="6D12F1D5" w14:textId="77777777" w:rsidTr="00582D17">
        <w:tc>
          <w:tcPr>
            <w:tcW w:w="0" w:type="auto"/>
            <w:vAlign w:val="center"/>
          </w:tcPr>
          <w:p w14:paraId="0238A5E0" w14:textId="77777777" w:rsidR="008E2F96" w:rsidRPr="00582D17" w:rsidRDefault="008E2F96" w:rsidP="00F628A7">
            <w:pPr>
              <w:spacing w:before="60" w:after="60"/>
              <w:jc w:val="center"/>
              <w:rPr>
                <w:sz w:val="22"/>
                <w:szCs w:val="22"/>
              </w:rPr>
            </w:pPr>
            <w:r w:rsidRPr="00582D17">
              <w:rPr>
                <w:sz w:val="22"/>
                <w:szCs w:val="22"/>
              </w:rPr>
              <w:t>794</w:t>
            </w:r>
          </w:p>
        </w:tc>
        <w:tc>
          <w:tcPr>
            <w:tcW w:w="0" w:type="auto"/>
            <w:vAlign w:val="center"/>
          </w:tcPr>
          <w:p w14:paraId="524031E1" w14:textId="77777777" w:rsidR="008E2F96" w:rsidRPr="00582D17" w:rsidRDefault="008E2F96" w:rsidP="00F628A7">
            <w:pPr>
              <w:spacing w:before="60" w:after="60"/>
              <w:jc w:val="center"/>
              <w:rPr>
                <w:sz w:val="22"/>
                <w:szCs w:val="22"/>
              </w:rPr>
            </w:pPr>
            <w:r w:rsidRPr="00582D17">
              <w:rPr>
                <w:sz w:val="22"/>
                <w:szCs w:val="22"/>
              </w:rPr>
              <w:t>M040</w:t>
            </w:r>
          </w:p>
        </w:tc>
        <w:tc>
          <w:tcPr>
            <w:tcW w:w="0" w:type="auto"/>
            <w:vAlign w:val="center"/>
          </w:tcPr>
          <w:p w14:paraId="03C664BA" w14:textId="77777777" w:rsidR="008E2F96" w:rsidRPr="00582D17" w:rsidRDefault="008E2F96" w:rsidP="00F628A7">
            <w:pPr>
              <w:spacing w:before="60" w:after="60"/>
              <w:jc w:val="center"/>
              <w:rPr>
                <w:sz w:val="22"/>
                <w:szCs w:val="22"/>
              </w:rPr>
            </w:pPr>
            <w:r w:rsidRPr="00582D17">
              <w:rPr>
                <w:sz w:val="22"/>
                <w:szCs w:val="22"/>
              </w:rPr>
              <w:t>S168</w:t>
            </w:r>
          </w:p>
        </w:tc>
      </w:tr>
      <w:tr w:rsidR="008E2F96" w:rsidRPr="0050469B" w14:paraId="663EBC69" w14:textId="77777777" w:rsidTr="00582D17">
        <w:tc>
          <w:tcPr>
            <w:tcW w:w="0" w:type="auto"/>
            <w:vAlign w:val="center"/>
          </w:tcPr>
          <w:p w14:paraId="0AD47669" w14:textId="77777777" w:rsidR="008E2F96" w:rsidRPr="00582D17" w:rsidRDefault="008E2F96" w:rsidP="00F628A7">
            <w:pPr>
              <w:spacing w:before="60" w:after="60"/>
              <w:jc w:val="center"/>
              <w:rPr>
                <w:sz w:val="22"/>
                <w:szCs w:val="22"/>
              </w:rPr>
            </w:pPr>
            <w:r w:rsidRPr="00582D17">
              <w:rPr>
                <w:sz w:val="22"/>
                <w:szCs w:val="22"/>
              </w:rPr>
              <w:t>795</w:t>
            </w:r>
          </w:p>
        </w:tc>
        <w:tc>
          <w:tcPr>
            <w:tcW w:w="0" w:type="auto"/>
            <w:vAlign w:val="center"/>
          </w:tcPr>
          <w:p w14:paraId="13CF61B4"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15E3FBC7" w14:textId="77777777" w:rsidR="008E2F96" w:rsidRPr="00582D17" w:rsidRDefault="008E2F96" w:rsidP="00F628A7">
            <w:pPr>
              <w:spacing w:before="60" w:after="60"/>
              <w:jc w:val="center"/>
              <w:rPr>
                <w:sz w:val="22"/>
                <w:szCs w:val="22"/>
              </w:rPr>
            </w:pPr>
            <w:r w:rsidRPr="00582D17">
              <w:rPr>
                <w:sz w:val="22"/>
                <w:szCs w:val="22"/>
              </w:rPr>
              <w:t>S169</w:t>
            </w:r>
          </w:p>
        </w:tc>
      </w:tr>
      <w:tr w:rsidR="008E2F96" w:rsidRPr="0050469B" w14:paraId="6B76F62A" w14:textId="77777777" w:rsidTr="00582D17">
        <w:tc>
          <w:tcPr>
            <w:tcW w:w="0" w:type="auto"/>
            <w:vAlign w:val="center"/>
          </w:tcPr>
          <w:p w14:paraId="0FCEEE0D" w14:textId="77777777" w:rsidR="008E2F96" w:rsidRPr="00582D17" w:rsidRDefault="008E2F96" w:rsidP="00F628A7">
            <w:pPr>
              <w:spacing w:before="60" w:after="60"/>
              <w:jc w:val="center"/>
              <w:rPr>
                <w:sz w:val="22"/>
                <w:szCs w:val="22"/>
              </w:rPr>
            </w:pPr>
            <w:r w:rsidRPr="00582D17">
              <w:rPr>
                <w:sz w:val="22"/>
                <w:szCs w:val="22"/>
              </w:rPr>
              <w:t>796</w:t>
            </w:r>
          </w:p>
        </w:tc>
        <w:tc>
          <w:tcPr>
            <w:tcW w:w="0" w:type="auto"/>
            <w:vAlign w:val="center"/>
          </w:tcPr>
          <w:p w14:paraId="108F1D67"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5D67A021" w14:textId="77777777" w:rsidR="008E2F96" w:rsidRPr="00582D17" w:rsidRDefault="008E2F96" w:rsidP="00F628A7">
            <w:pPr>
              <w:spacing w:before="60" w:after="60"/>
              <w:jc w:val="center"/>
              <w:rPr>
                <w:sz w:val="22"/>
                <w:szCs w:val="22"/>
              </w:rPr>
            </w:pPr>
            <w:r w:rsidRPr="00582D17">
              <w:rPr>
                <w:sz w:val="22"/>
                <w:szCs w:val="22"/>
              </w:rPr>
              <w:t>S170</w:t>
            </w:r>
          </w:p>
        </w:tc>
      </w:tr>
      <w:tr w:rsidR="008E2F96" w:rsidRPr="0050469B" w14:paraId="0C813BB3" w14:textId="77777777" w:rsidTr="00582D17">
        <w:tc>
          <w:tcPr>
            <w:tcW w:w="0" w:type="auto"/>
            <w:vAlign w:val="center"/>
          </w:tcPr>
          <w:p w14:paraId="4DCEA3D7" w14:textId="77777777" w:rsidR="008E2F96" w:rsidRPr="00582D17" w:rsidRDefault="008E2F96" w:rsidP="00F628A7">
            <w:pPr>
              <w:spacing w:before="60" w:after="60"/>
              <w:jc w:val="center"/>
              <w:rPr>
                <w:sz w:val="22"/>
                <w:szCs w:val="22"/>
              </w:rPr>
            </w:pPr>
            <w:r w:rsidRPr="00582D17">
              <w:rPr>
                <w:sz w:val="22"/>
                <w:szCs w:val="22"/>
              </w:rPr>
              <w:t>797</w:t>
            </w:r>
          </w:p>
        </w:tc>
        <w:tc>
          <w:tcPr>
            <w:tcW w:w="0" w:type="auto"/>
            <w:vAlign w:val="center"/>
          </w:tcPr>
          <w:p w14:paraId="0B704F3E"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6E9CB2B8" w14:textId="77777777" w:rsidR="008E2F96" w:rsidRPr="00582D17" w:rsidRDefault="008E2F96" w:rsidP="00F628A7">
            <w:pPr>
              <w:spacing w:before="60" w:after="60"/>
              <w:jc w:val="center"/>
              <w:rPr>
                <w:sz w:val="22"/>
                <w:szCs w:val="22"/>
              </w:rPr>
            </w:pPr>
            <w:r w:rsidRPr="00582D17">
              <w:rPr>
                <w:sz w:val="22"/>
                <w:szCs w:val="22"/>
              </w:rPr>
              <w:t>S171</w:t>
            </w:r>
          </w:p>
        </w:tc>
      </w:tr>
      <w:tr w:rsidR="008E2F96" w:rsidRPr="0050469B" w14:paraId="28E4250F" w14:textId="77777777" w:rsidTr="00582D17">
        <w:tc>
          <w:tcPr>
            <w:tcW w:w="0" w:type="auto"/>
            <w:vAlign w:val="center"/>
          </w:tcPr>
          <w:p w14:paraId="54DC096F" w14:textId="77777777" w:rsidR="008E2F96" w:rsidRPr="00582D17" w:rsidRDefault="008E2F96" w:rsidP="00F628A7">
            <w:pPr>
              <w:spacing w:before="60" w:after="60"/>
              <w:jc w:val="center"/>
              <w:rPr>
                <w:sz w:val="22"/>
                <w:szCs w:val="22"/>
              </w:rPr>
            </w:pPr>
            <w:r w:rsidRPr="00582D17">
              <w:rPr>
                <w:sz w:val="22"/>
                <w:szCs w:val="22"/>
              </w:rPr>
              <w:t>798</w:t>
            </w:r>
          </w:p>
        </w:tc>
        <w:tc>
          <w:tcPr>
            <w:tcW w:w="0" w:type="auto"/>
            <w:vAlign w:val="center"/>
          </w:tcPr>
          <w:p w14:paraId="1862C523"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20319314" w14:textId="77777777" w:rsidR="008E2F96" w:rsidRPr="00582D17" w:rsidRDefault="008E2F96" w:rsidP="00F628A7">
            <w:pPr>
              <w:spacing w:before="60" w:after="60"/>
              <w:jc w:val="center"/>
              <w:rPr>
                <w:sz w:val="22"/>
                <w:szCs w:val="22"/>
              </w:rPr>
            </w:pPr>
            <w:r w:rsidRPr="00582D17">
              <w:rPr>
                <w:sz w:val="22"/>
                <w:szCs w:val="22"/>
              </w:rPr>
              <w:t>S172</w:t>
            </w:r>
          </w:p>
        </w:tc>
      </w:tr>
      <w:tr w:rsidR="008E2F96" w:rsidRPr="0050469B" w14:paraId="1887CD89" w14:textId="77777777" w:rsidTr="00582D17">
        <w:tc>
          <w:tcPr>
            <w:tcW w:w="0" w:type="auto"/>
            <w:vAlign w:val="center"/>
          </w:tcPr>
          <w:p w14:paraId="536E6C2B" w14:textId="77777777" w:rsidR="008E2F96" w:rsidRPr="00582D17" w:rsidRDefault="008E2F96" w:rsidP="00F628A7">
            <w:pPr>
              <w:spacing w:before="60" w:after="60"/>
              <w:jc w:val="center"/>
              <w:rPr>
                <w:sz w:val="22"/>
                <w:szCs w:val="22"/>
              </w:rPr>
            </w:pPr>
            <w:r w:rsidRPr="00582D17">
              <w:rPr>
                <w:sz w:val="22"/>
                <w:szCs w:val="22"/>
              </w:rPr>
              <w:t>799</w:t>
            </w:r>
          </w:p>
        </w:tc>
        <w:tc>
          <w:tcPr>
            <w:tcW w:w="0" w:type="auto"/>
            <w:vAlign w:val="center"/>
          </w:tcPr>
          <w:p w14:paraId="4E387E8B"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685B7AED" w14:textId="77777777" w:rsidR="008E2F96" w:rsidRPr="00582D17" w:rsidRDefault="008E2F96" w:rsidP="00F628A7">
            <w:pPr>
              <w:spacing w:before="60" w:after="60"/>
              <w:jc w:val="center"/>
              <w:rPr>
                <w:sz w:val="22"/>
                <w:szCs w:val="22"/>
              </w:rPr>
            </w:pPr>
            <w:r w:rsidRPr="00582D17">
              <w:rPr>
                <w:sz w:val="22"/>
                <w:szCs w:val="22"/>
              </w:rPr>
              <w:t>S173</w:t>
            </w:r>
          </w:p>
        </w:tc>
      </w:tr>
      <w:tr w:rsidR="008E2F96" w:rsidRPr="0050469B" w14:paraId="6F10D063" w14:textId="77777777" w:rsidTr="00582D17">
        <w:tc>
          <w:tcPr>
            <w:tcW w:w="0" w:type="auto"/>
            <w:vAlign w:val="center"/>
          </w:tcPr>
          <w:p w14:paraId="2CE4C8C7" w14:textId="77777777" w:rsidR="008E2F96" w:rsidRPr="00582D17" w:rsidRDefault="008E2F96" w:rsidP="00F628A7">
            <w:pPr>
              <w:spacing w:before="60" w:after="60"/>
              <w:jc w:val="center"/>
              <w:rPr>
                <w:sz w:val="22"/>
                <w:szCs w:val="22"/>
              </w:rPr>
            </w:pPr>
            <w:r w:rsidRPr="00582D17">
              <w:rPr>
                <w:sz w:val="22"/>
                <w:szCs w:val="22"/>
              </w:rPr>
              <w:t>800</w:t>
            </w:r>
          </w:p>
        </w:tc>
        <w:tc>
          <w:tcPr>
            <w:tcW w:w="0" w:type="auto"/>
            <w:vAlign w:val="center"/>
          </w:tcPr>
          <w:p w14:paraId="5FF7431F"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2BD6EB62" w14:textId="77777777" w:rsidR="008E2F96" w:rsidRPr="00582D17" w:rsidRDefault="008E2F96" w:rsidP="00F628A7">
            <w:pPr>
              <w:spacing w:before="60" w:after="60"/>
              <w:jc w:val="center"/>
              <w:rPr>
                <w:sz w:val="22"/>
                <w:szCs w:val="22"/>
              </w:rPr>
            </w:pPr>
            <w:r w:rsidRPr="00582D17">
              <w:rPr>
                <w:sz w:val="22"/>
                <w:szCs w:val="22"/>
              </w:rPr>
              <w:t>S174</w:t>
            </w:r>
          </w:p>
        </w:tc>
      </w:tr>
      <w:tr w:rsidR="008E2F96" w:rsidRPr="0050469B" w14:paraId="17E2C645" w14:textId="77777777" w:rsidTr="00582D17">
        <w:tc>
          <w:tcPr>
            <w:tcW w:w="0" w:type="auto"/>
            <w:vAlign w:val="center"/>
          </w:tcPr>
          <w:p w14:paraId="7317523C" w14:textId="77777777" w:rsidR="008E2F96" w:rsidRPr="00582D17" w:rsidRDefault="008E2F96" w:rsidP="00F628A7">
            <w:pPr>
              <w:spacing w:before="60" w:after="60"/>
              <w:jc w:val="center"/>
              <w:rPr>
                <w:sz w:val="22"/>
                <w:szCs w:val="22"/>
              </w:rPr>
            </w:pPr>
            <w:r w:rsidRPr="00582D17">
              <w:rPr>
                <w:sz w:val="22"/>
                <w:szCs w:val="22"/>
              </w:rPr>
              <w:t>801</w:t>
            </w:r>
          </w:p>
        </w:tc>
        <w:tc>
          <w:tcPr>
            <w:tcW w:w="0" w:type="auto"/>
            <w:vAlign w:val="center"/>
          </w:tcPr>
          <w:p w14:paraId="60BAB3C4" w14:textId="77777777" w:rsidR="008E2F96" w:rsidRPr="00582D17" w:rsidRDefault="008E2F96" w:rsidP="00F628A7">
            <w:pPr>
              <w:spacing w:before="60" w:after="60"/>
              <w:jc w:val="center"/>
              <w:rPr>
                <w:sz w:val="22"/>
                <w:szCs w:val="22"/>
              </w:rPr>
            </w:pPr>
            <w:r w:rsidRPr="00582D17">
              <w:rPr>
                <w:sz w:val="22"/>
                <w:szCs w:val="22"/>
              </w:rPr>
              <w:t>M042</w:t>
            </w:r>
          </w:p>
        </w:tc>
        <w:tc>
          <w:tcPr>
            <w:tcW w:w="0" w:type="auto"/>
            <w:vAlign w:val="center"/>
          </w:tcPr>
          <w:p w14:paraId="758F5CA9" w14:textId="77777777" w:rsidR="008E2F96" w:rsidRPr="00582D17" w:rsidRDefault="008E2F96" w:rsidP="00F628A7">
            <w:pPr>
              <w:spacing w:before="60" w:after="60"/>
              <w:jc w:val="center"/>
              <w:rPr>
                <w:sz w:val="22"/>
                <w:szCs w:val="22"/>
              </w:rPr>
            </w:pPr>
            <w:r w:rsidRPr="00582D17">
              <w:rPr>
                <w:sz w:val="22"/>
                <w:szCs w:val="22"/>
              </w:rPr>
              <w:t>S175</w:t>
            </w:r>
          </w:p>
        </w:tc>
      </w:tr>
      <w:tr w:rsidR="008E2F96" w:rsidRPr="0050469B" w14:paraId="4119E931" w14:textId="77777777" w:rsidTr="00582D17">
        <w:tc>
          <w:tcPr>
            <w:tcW w:w="0" w:type="auto"/>
            <w:vAlign w:val="center"/>
          </w:tcPr>
          <w:p w14:paraId="71DCF6BE" w14:textId="77777777" w:rsidR="008E2F96" w:rsidRPr="00582D17" w:rsidRDefault="008E2F96" w:rsidP="00F628A7">
            <w:pPr>
              <w:spacing w:before="60" w:after="60"/>
              <w:jc w:val="center"/>
              <w:rPr>
                <w:sz w:val="22"/>
                <w:szCs w:val="22"/>
              </w:rPr>
            </w:pPr>
            <w:r w:rsidRPr="00582D17">
              <w:rPr>
                <w:sz w:val="22"/>
                <w:szCs w:val="22"/>
              </w:rPr>
              <w:t>802</w:t>
            </w:r>
          </w:p>
        </w:tc>
        <w:tc>
          <w:tcPr>
            <w:tcW w:w="0" w:type="auto"/>
            <w:vAlign w:val="center"/>
          </w:tcPr>
          <w:p w14:paraId="44F2C146" w14:textId="77777777" w:rsidR="008E2F96" w:rsidRPr="00582D17" w:rsidRDefault="008E2F96" w:rsidP="00F628A7">
            <w:pPr>
              <w:spacing w:before="60" w:after="60"/>
              <w:jc w:val="center"/>
              <w:rPr>
                <w:sz w:val="22"/>
                <w:szCs w:val="22"/>
              </w:rPr>
            </w:pPr>
            <w:r w:rsidRPr="00582D17">
              <w:rPr>
                <w:sz w:val="22"/>
                <w:szCs w:val="22"/>
              </w:rPr>
              <w:t>M042</w:t>
            </w:r>
          </w:p>
        </w:tc>
        <w:tc>
          <w:tcPr>
            <w:tcW w:w="0" w:type="auto"/>
            <w:vAlign w:val="center"/>
          </w:tcPr>
          <w:p w14:paraId="2FED63C9" w14:textId="77777777" w:rsidR="008E2F96" w:rsidRPr="00582D17" w:rsidRDefault="008E2F96" w:rsidP="00F628A7">
            <w:pPr>
              <w:spacing w:before="60" w:after="60"/>
              <w:jc w:val="center"/>
              <w:rPr>
                <w:sz w:val="22"/>
                <w:szCs w:val="22"/>
              </w:rPr>
            </w:pPr>
            <w:r w:rsidRPr="00582D17">
              <w:rPr>
                <w:sz w:val="22"/>
                <w:szCs w:val="22"/>
              </w:rPr>
              <w:t>S176</w:t>
            </w:r>
          </w:p>
        </w:tc>
      </w:tr>
      <w:tr w:rsidR="008E2F96" w:rsidRPr="0050469B" w14:paraId="7197C577" w14:textId="77777777" w:rsidTr="00582D17">
        <w:tc>
          <w:tcPr>
            <w:tcW w:w="0" w:type="auto"/>
            <w:vAlign w:val="center"/>
          </w:tcPr>
          <w:p w14:paraId="1A13C81B" w14:textId="77777777" w:rsidR="008E2F96" w:rsidRPr="00582D17" w:rsidRDefault="008E2F96" w:rsidP="00F628A7">
            <w:pPr>
              <w:spacing w:before="60" w:after="60"/>
              <w:jc w:val="center"/>
              <w:rPr>
                <w:sz w:val="22"/>
                <w:szCs w:val="22"/>
              </w:rPr>
            </w:pPr>
            <w:r w:rsidRPr="00582D17">
              <w:rPr>
                <w:sz w:val="22"/>
                <w:szCs w:val="22"/>
              </w:rPr>
              <w:t>803</w:t>
            </w:r>
          </w:p>
        </w:tc>
        <w:tc>
          <w:tcPr>
            <w:tcW w:w="0" w:type="auto"/>
            <w:vAlign w:val="center"/>
          </w:tcPr>
          <w:p w14:paraId="03F07C58" w14:textId="77777777" w:rsidR="008E2F96" w:rsidRPr="00582D17" w:rsidRDefault="008E2F96" w:rsidP="00F628A7">
            <w:pPr>
              <w:spacing w:before="60" w:after="60"/>
              <w:jc w:val="center"/>
              <w:rPr>
                <w:sz w:val="22"/>
                <w:szCs w:val="22"/>
              </w:rPr>
            </w:pPr>
            <w:r w:rsidRPr="00582D17">
              <w:rPr>
                <w:sz w:val="22"/>
                <w:szCs w:val="22"/>
              </w:rPr>
              <w:t>M042</w:t>
            </w:r>
          </w:p>
        </w:tc>
        <w:tc>
          <w:tcPr>
            <w:tcW w:w="0" w:type="auto"/>
            <w:vAlign w:val="center"/>
          </w:tcPr>
          <w:p w14:paraId="3BDEE8DA" w14:textId="77777777" w:rsidR="008E2F96" w:rsidRPr="00582D17" w:rsidRDefault="008E2F96" w:rsidP="00F628A7">
            <w:pPr>
              <w:spacing w:before="60" w:after="60"/>
              <w:jc w:val="center"/>
              <w:rPr>
                <w:sz w:val="22"/>
                <w:szCs w:val="22"/>
              </w:rPr>
            </w:pPr>
            <w:r w:rsidRPr="00582D17">
              <w:rPr>
                <w:sz w:val="22"/>
                <w:szCs w:val="22"/>
              </w:rPr>
              <w:t>S177</w:t>
            </w:r>
          </w:p>
        </w:tc>
      </w:tr>
      <w:tr w:rsidR="008E2F96" w:rsidRPr="0050469B" w14:paraId="3F32C3AB" w14:textId="77777777" w:rsidTr="00582D17">
        <w:tc>
          <w:tcPr>
            <w:tcW w:w="0" w:type="auto"/>
            <w:vAlign w:val="center"/>
          </w:tcPr>
          <w:p w14:paraId="667F5100" w14:textId="77777777" w:rsidR="008E2F96" w:rsidRPr="00582D17" w:rsidRDefault="008E2F96" w:rsidP="00F628A7">
            <w:pPr>
              <w:spacing w:before="60" w:after="60"/>
              <w:jc w:val="center"/>
              <w:rPr>
                <w:sz w:val="22"/>
                <w:szCs w:val="22"/>
              </w:rPr>
            </w:pPr>
            <w:r w:rsidRPr="00582D17">
              <w:rPr>
                <w:sz w:val="22"/>
                <w:szCs w:val="22"/>
              </w:rPr>
              <w:t>804</w:t>
            </w:r>
          </w:p>
        </w:tc>
        <w:tc>
          <w:tcPr>
            <w:tcW w:w="0" w:type="auto"/>
            <w:vAlign w:val="center"/>
          </w:tcPr>
          <w:p w14:paraId="3D53670F" w14:textId="77777777" w:rsidR="008E2F96" w:rsidRPr="00582D17" w:rsidRDefault="008E2F96" w:rsidP="00F628A7">
            <w:pPr>
              <w:spacing w:before="60" w:after="60"/>
              <w:jc w:val="center"/>
              <w:rPr>
                <w:sz w:val="22"/>
                <w:szCs w:val="22"/>
              </w:rPr>
            </w:pPr>
            <w:r w:rsidRPr="00582D17">
              <w:rPr>
                <w:sz w:val="22"/>
                <w:szCs w:val="22"/>
              </w:rPr>
              <w:t>M042</w:t>
            </w:r>
          </w:p>
        </w:tc>
        <w:tc>
          <w:tcPr>
            <w:tcW w:w="0" w:type="auto"/>
            <w:vAlign w:val="center"/>
          </w:tcPr>
          <w:p w14:paraId="43A5802B" w14:textId="77777777" w:rsidR="008E2F96" w:rsidRPr="00582D17" w:rsidRDefault="008E2F96" w:rsidP="00F628A7">
            <w:pPr>
              <w:spacing w:before="60" w:after="60"/>
              <w:jc w:val="center"/>
              <w:rPr>
                <w:sz w:val="22"/>
                <w:szCs w:val="22"/>
              </w:rPr>
            </w:pPr>
            <w:r w:rsidRPr="00582D17">
              <w:rPr>
                <w:sz w:val="22"/>
                <w:szCs w:val="22"/>
              </w:rPr>
              <w:t>S178</w:t>
            </w:r>
          </w:p>
        </w:tc>
      </w:tr>
      <w:tr w:rsidR="008E2F96" w:rsidRPr="0050469B" w14:paraId="311165A9" w14:textId="77777777" w:rsidTr="00582D17">
        <w:tc>
          <w:tcPr>
            <w:tcW w:w="0" w:type="auto"/>
            <w:vAlign w:val="center"/>
          </w:tcPr>
          <w:p w14:paraId="19894CFE" w14:textId="77777777" w:rsidR="008E2F96" w:rsidRPr="00582D17" w:rsidRDefault="008E2F96" w:rsidP="00F628A7">
            <w:pPr>
              <w:spacing w:before="60" w:after="60"/>
              <w:jc w:val="center"/>
              <w:rPr>
                <w:sz w:val="22"/>
                <w:szCs w:val="22"/>
              </w:rPr>
            </w:pPr>
            <w:r w:rsidRPr="00582D17">
              <w:rPr>
                <w:sz w:val="22"/>
                <w:szCs w:val="22"/>
              </w:rPr>
              <w:t>805</w:t>
            </w:r>
          </w:p>
        </w:tc>
        <w:tc>
          <w:tcPr>
            <w:tcW w:w="0" w:type="auto"/>
            <w:vAlign w:val="center"/>
          </w:tcPr>
          <w:p w14:paraId="435B65E5" w14:textId="77777777" w:rsidR="008E2F96" w:rsidRPr="00582D17" w:rsidRDefault="008E2F96" w:rsidP="00F628A7">
            <w:pPr>
              <w:spacing w:before="60" w:after="60"/>
              <w:jc w:val="center"/>
              <w:rPr>
                <w:sz w:val="22"/>
                <w:szCs w:val="22"/>
              </w:rPr>
            </w:pPr>
            <w:r w:rsidRPr="00582D17">
              <w:rPr>
                <w:sz w:val="22"/>
                <w:szCs w:val="22"/>
              </w:rPr>
              <w:t>M043</w:t>
            </w:r>
          </w:p>
        </w:tc>
        <w:tc>
          <w:tcPr>
            <w:tcW w:w="0" w:type="auto"/>
            <w:vAlign w:val="center"/>
          </w:tcPr>
          <w:p w14:paraId="2460CFD2" w14:textId="77777777" w:rsidR="008E2F96" w:rsidRPr="00582D17" w:rsidRDefault="008E2F96" w:rsidP="00F628A7">
            <w:pPr>
              <w:spacing w:before="60" w:after="60"/>
              <w:jc w:val="center"/>
              <w:rPr>
                <w:sz w:val="22"/>
                <w:szCs w:val="22"/>
              </w:rPr>
            </w:pPr>
            <w:r w:rsidRPr="00582D17">
              <w:rPr>
                <w:sz w:val="22"/>
                <w:szCs w:val="22"/>
              </w:rPr>
              <w:t>S179</w:t>
            </w:r>
          </w:p>
        </w:tc>
      </w:tr>
      <w:tr w:rsidR="008E2F96" w:rsidRPr="0050469B" w14:paraId="28F0EEAA" w14:textId="77777777" w:rsidTr="00582D17">
        <w:tc>
          <w:tcPr>
            <w:tcW w:w="0" w:type="auto"/>
            <w:vAlign w:val="center"/>
          </w:tcPr>
          <w:p w14:paraId="0375CAFB" w14:textId="77777777" w:rsidR="008E2F96" w:rsidRPr="00582D17" w:rsidRDefault="008E2F96" w:rsidP="00F628A7">
            <w:pPr>
              <w:spacing w:before="60" w:after="60"/>
              <w:jc w:val="center"/>
              <w:rPr>
                <w:sz w:val="22"/>
                <w:szCs w:val="22"/>
              </w:rPr>
            </w:pPr>
            <w:r w:rsidRPr="00582D17">
              <w:rPr>
                <w:sz w:val="22"/>
                <w:szCs w:val="22"/>
              </w:rPr>
              <w:t>806</w:t>
            </w:r>
          </w:p>
        </w:tc>
        <w:tc>
          <w:tcPr>
            <w:tcW w:w="0" w:type="auto"/>
            <w:vAlign w:val="center"/>
          </w:tcPr>
          <w:p w14:paraId="58F8B6B4" w14:textId="77777777" w:rsidR="008E2F96" w:rsidRPr="00582D17" w:rsidRDefault="008E2F96" w:rsidP="00F628A7">
            <w:pPr>
              <w:spacing w:before="60" w:after="60"/>
              <w:jc w:val="center"/>
              <w:rPr>
                <w:sz w:val="22"/>
                <w:szCs w:val="22"/>
              </w:rPr>
            </w:pPr>
            <w:r w:rsidRPr="00582D17">
              <w:rPr>
                <w:sz w:val="22"/>
                <w:szCs w:val="22"/>
              </w:rPr>
              <w:t>M043</w:t>
            </w:r>
          </w:p>
        </w:tc>
        <w:tc>
          <w:tcPr>
            <w:tcW w:w="0" w:type="auto"/>
            <w:vAlign w:val="center"/>
          </w:tcPr>
          <w:p w14:paraId="58860815" w14:textId="77777777" w:rsidR="008E2F96" w:rsidRPr="00582D17" w:rsidRDefault="008E2F96" w:rsidP="00F628A7">
            <w:pPr>
              <w:spacing w:before="60" w:after="60"/>
              <w:jc w:val="center"/>
              <w:rPr>
                <w:sz w:val="22"/>
                <w:szCs w:val="22"/>
              </w:rPr>
            </w:pPr>
            <w:r w:rsidRPr="00582D17">
              <w:rPr>
                <w:sz w:val="22"/>
                <w:szCs w:val="22"/>
              </w:rPr>
              <w:t>S180</w:t>
            </w:r>
          </w:p>
        </w:tc>
      </w:tr>
      <w:tr w:rsidR="008E2F96" w:rsidRPr="0050469B" w14:paraId="61735317" w14:textId="77777777" w:rsidTr="00582D17">
        <w:tc>
          <w:tcPr>
            <w:tcW w:w="0" w:type="auto"/>
            <w:vAlign w:val="center"/>
          </w:tcPr>
          <w:p w14:paraId="3E00ABDA" w14:textId="77777777" w:rsidR="008E2F96" w:rsidRPr="00582D17" w:rsidRDefault="008E2F96" w:rsidP="00F628A7">
            <w:pPr>
              <w:spacing w:before="60" w:after="60"/>
              <w:jc w:val="center"/>
              <w:rPr>
                <w:sz w:val="22"/>
                <w:szCs w:val="22"/>
              </w:rPr>
            </w:pPr>
            <w:r w:rsidRPr="00582D17">
              <w:rPr>
                <w:sz w:val="22"/>
                <w:szCs w:val="22"/>
              </w:rPr>
              <w:t>807</w:t>
            </w:r>
          </w:p>
        </w:tc>
        <w:tc>
          <w:tcPr>
            <w:tcW w:w="0" w:type="auto"/>
            <w:vAlign w:val="center"/>
          </w:tcPr>
          <w:p w14:paraId="3ACD9799" w14:textId="77777777" w:rsidR="008E2F96" w:rsidRPr="00582D17" w:rsidRDefault="008E2F96" w:rsidP="00F628A7">
            <w:pPr>
              <w:spacing w:before="60" w:after="60"/>
              <w:jc w:val="center"/>
              <w:rPr>
                <w:sz w:val="22"/>
                <w:szCs w:val="22"/>
              </w:rPr>
            </w:pPr>
            <w:r w:rsidRPr="00582D17">
              <w:rPr>
                <w:sz w:val="22"/>
                <w:szCs w:val="22"/>
              </w:rPr>
              <w:t>M043</w:t>
            </w:r>
          </w:p>
        </w:tc>
        <w:tc>
          <w:tcPr>
            <w:tcW w:w="0" w:type="auto"/>
            <w:vAlign w:val="center"/>
          </w:tcPr>
          <w:p w14:paraId="7C3D9468" w14:textId="77777777" w:rsidR="008E2F96" w:rsidRPr="00582D17" w:rsidRDefault="008E2F96" w:rsidP="00F628A7">
            <w:pPr>
              <w:spacing w:before="60" w:after="60"/>
              <w:jc w:val="center"/>
              <w:rPr>
                <w:sz w:val="22"/>
                <w:szCs w:val="22"/>
              </w:rPr>
            </w:pPr>
            <w:r w:rsidRPr="00582D17">
              <w:rPr>
                <w:sz w:val="22"/>
                <w:szCs w:val="22"/>
              </w:rPr>
              <w:t>S181</w:t>
            </w:r>
          </w:p>
        </w:tc>
      </w:tr>
      <w:tr w:rsidR="008E2F96" w:rsidRPr="0050469B" w14:paraId="17B413C4" w14:textId="77777777" w:rsidTr="00582D17">
        <w:tc>
          <w:tcPr>
            <w:tcW w:w="0" w:type="auto"/>
            <w:vAlign w:val="center"/>
          </w:tcPr>
          <w:p w14:paraId="20477632" w14:textId="77777777" w:rsidR="008E2F96" w:rsidRPr="00582D17" w:rsidRDefault="008E2F96" w:rsidP="00F628A7">
            <w:pPr>
              <w:spacing w:before="60" w:after="60"/>
              <w:jc w:val="center"/>
              <w:rPr>
                <w:sz w:val="22"/>
                <w:szCs w:val="22"/>
              </w:rPr>
            </w:pPr>
            <w:r w:rsidRPr="00582D17">
              <w:rPr>
                <w:sz w:val="22"/>
                <w:szCs w:val="22"/>
              </w:rPr>
              <w:t>808</w:t>
            </w:r>
          </w:p>
        </w:tc>
        <w:tc>
          <w:tcPr>
            <w:tcW w:w="0" w:type="auto"/>
            <w:vAlign w:val="center"/>
          </w:tcPr>
          <w:p w14:paraId="708E11A9" w14:textId="77777777" w:rsidR="008E2F96" w:rsidRPr="00582D17" w:rsidRDefault="008E2F96" w:rsidP="00F628A7">
            <w:pPr>
              <w:spacing w:before="60" w:after="60"/>
              <w:jc w:val="center"/>
              <w:rPr>
                <w:sz w:val="22"/>
                <w:szCs w:val="22"/>
              </w:rPr>
            </w:pPr>
            <w:r w:rsidRPr="00582D17">
              <w:rPr>
                <w:sz w:val="22"/>
                <w:szCs w:val="22"/>
              </w:rPr>
              <w:t>M043</w:t>
            </w:r>
          </w:p>
        </w:tc>
        <w:tc>
          <w:tcPr>
            <w:tcW w:w="0" w:type="auto"/>
            <w:vAlign w:val="center"/>
          </w:tcPr>
          <w:p w14:paraId="154874C3" w14:textId="77777777" w:rsidR="008E2F96" w:rsidRPr="00582D17" w:rsidRDefault="008E2F96" w:rsidP="00F628A7">
            <w:pPr>
              <w:spacing w:before="60" w:after="60"/>
              <w:jc w:val="center"/>
              <w:rPr>
                <w:sz w:val="22"/>
                <w:szCs w:val="22"/>
              </w:rPr>
            </w:pPr>
            <w:r w:rsidRPr="00582D17">
              <w:rPr>
                <w:sz w:val="22"/>
                <w:szCs w:val="22"/>
              </w:rPr>
              <w:t>S182</w:t>
            </w:r>
          </w:p>
        </w:tc>
      </w:tr>
      <w:tr w:rsidR="008E2F96" w:rsidRPr="0050469B" w14:paraId="686FCABE" w14:textId="77777777" w:rsidTr="00582D17">
        <w:tc>
          <w:tcPr>
            <w:tcW w:w="0" w:type="auto"/>
            <w:vAlign w:val="center"/>
          </w:tcPr>
          <w:p w14:paraId="7266FF25" w14:textId="77777777" w:rsidR="008E2F96" w:rsidRPr="00582D17" w:rsidRDefault="008E2F96" w:rsidP="00F628A7">
            <w:pPr>
              <w:spacing w:before="60" w:after="60"/>
              <w:jc w:val="center"/>
              <w:rPr>
                <w:sz w:val="22"/>
                <w:szCs w:val="22"/>
              </w:rPr>
            </w:pPr>
            <w:r w:rsidRPr="00582D17">
              <w:rPr>
                <w:sz w:val="22"/>
                <w:szCs w:val="22"/>
              </w:rPr>
              <w:t>809</w:t>
            </w:r>
          </w:p>
        </w:tc>
        <w:tc>
          <w:tcPr>
            <w:tcW w:w="0" w:type="auto"/>
            <w:vAlign w:val="center"/>
          </w:tcPr>
          <w:p w14:paraId="74573070" w14:textId="77777777" w:rsidR="008E2F96" w:rsidRPr="00582D17" w:rsidRDefault="008E2F96" w:rsidP="00F628A7">
            <w:pPr>
              <w:spacing w:before="60" w:after="60"/>
              <w:jc w:val="center"/>
              <w:rPr>
                <w:sz w:val="22"/>
                <w:szCs w:val="22"/>
              </w:rPr>
            </w:pPr>
            <w:r w:rsidRPr="00582D17">
              <w:rPr>
                <w:sz w:val="22"/>
                <w:szCs w:val="22"/>
              </w:rPr>
              <w:t>M044</w:t>
            </w:r>
          </w:p>
        </w:tc>
        <w:tc>
          <w:tcPr>
            <w:tcW w:w="0" w:type="auto"/>
            <w:vAlign w:val="center"/>
          </w:tcPr>
          <w:p w14:paraId="4FEA3E95" w14:textId="77777777" w:rsidR="008E2F96" w:rsidRPr="00582D17" w:rsidRDefault="008E2F96" w:rsidP="00F628A7">
            <w:pPr>
              <w:spacing w:before="60" w:after="60"/>
              <w:jc w:val="center"/>
              <w:rPr>
                <w:sz w:val="22"/>
                <w:szCs w:val="22"/>
              </w:rPr>
            </w:pPr>
            <w:r w:rsidRPr="00582D17">
              <w:rPr>
                <w:sz w:val="22"/>
                <w:szCs w:val="22"/>
              </w:rPr>
              <w:t>S183</w:t>
            </w:r>
          </w:p>
        </w:tc>
      </w:tr>
      <w:tr w:rsidR="008E2F96" w:rsidRPr="0050469B" w14:paraId="6EEEC457" w14:textId="77777777" w:rsidTr="00582D17">
        <w:tc>
          <w:tcPr>
            <w:tcW w:w="0" w:type="auto"/>
            <w:vAlign w:val="center"/>
          </w:tcPr>
          <w:p w14:paraId="23C1DB74" w14:textId="77777777" w:rsidR="008E2F96" w:rsidRPr="00582D17" w:rsidRDefault="008E2F96" w:rsidP="00F628A7">
            <w:pPr>
              <w:spacing w:before="60" w:after="60"/>
              <w:jc w:val="center"/>
              <w:rPr>
                <w:sz w:val="22"/>
                <w:szCs w:val="22"/>
              </w:rPr>
            </w:pPr>
            <w:r w:rsidRPr="00582D17">
              <w:rPr>
                <w:sz w:val="22"/>
                <w:szCs w:val="22"/>
              </w:rPr>
              <w:t>810</w:t>
            </w:r>
          </w:p>
        </w:tc>
        <w:tc>
          <w:tcPr>
            <w:tcW w:w="0" w:type="auto"/>
            <w:vAlign w:val="center"/>
          </w:tcPr>
          <w:p w14:paraId="5F0CB15A" w14:textId="77777777" w:rsidR="008E2F96" w:rsidRPr="00582D17" w:rsidRDefault="008E2F96" w:rsidP="00F628A7">
            <w:pPr>
              <w:spacing w:before="60" w:after="60"/>
              <w:jc w:val="center"/>
              <w:rPr>
                <w:sz w:val="22"/>
                <w:szCs w:val="22"/>
              </w:rPr>
            </w:pPr>
            <w:r w:rsidRPr="00582D17">
              <w:rPr>
                <w:sz w:val="22"/>
                <w:szCs w:val="22"/>
              </w:rPr>
              <w:t>M044</w:t>
            </w:r>
          </w:p>
        </w:tc>
        <w:tc>
          <w:tcPr>
            <w:tcW w:w="0" w:type="auto"/>
            <w:vAlign w:val="center"/>
          </w:tcPr>
          <w:p w14:paraId="04FCBD17" w14:textId="77777777" w:rsidR="008E2F96" w:rsidRPr="00582D17" w:rsidRDefault="008E2F96" w:rsidP="00F628A7">
            <w:pPr>
              <w:spacing w:before="60" w:after="60"/>
              <w:jc w:val="center"/>
              <w:rPr>
                <w:sz w:val="22"/>
                <w:szCs w:val="22"/>
              </w:rPr>
            </w:pPr>
            <w:r w:rsidRPr="00582D17">
              <w:rPr>
                <w:sz w:val="22"/>
                <w:szCs w:val="22"/>
              </w:rPr>
              <w:t>S184</w:t>
            </w:r>
          </w:p>
        </w:tc>
      </w:tr>
      <w:tr w:rsidR="008E2F96" w:rsidRPr="0050469B" w14:paraId="4039E9B7" w14:textId="77777777" w:rsidTr="00582D17">
        <w:tc>
          <w:tcPr>
            <w:tcW w:w="0" w:type="auto"/>
            <w:vAlign w:val="center"/>
          </w:tcPr>
          <w:p w14:paraId="58EF2528" w14:textId="77777777" w:rsidR="008E2F96" w:rsidRPr="00582D17" w:rsidRDefault="008E2F96" w:rsidP="00F628A7">
            <w:pPr>
              <w:spacing w:before="60" w:after="60"/>
              <w:jc w:val="center"/>
              <w:rPr>
                <w:sz w:val="22"/>
                <w:szCs w:val="22"/>
              </w:rPr>
            </w:pPr>
            <w:r w:rsidRPr="00582D17">
              <w:rPr>
                <w:sz w:val="22"/>
                <w:szCs w:val="22"/>
              </w:rPr>
              <w:t>811</w:t>
            </w:r>
          </w:p>
        </w:tc>
        <w:tc>
          <w:tcPr>
            <w:tcW w:w="0" w:type="auto"/>
            <w:vAlign w:val="center"/>
          </w:tcPr>
          <w:p w14:paraId="69714A91" w14:textId="77777777" w:rsidR="008E2F96" w:rsidRPr="00582D17" w:rsidRDefault="008E2F96" w:rsidP="00F628A7">
            <w:pPr>
              <w:spacing w:before="60" w:after="60"/>
              <w:jc w:val="center"/>
              <w:rPr>
                <w:sz w:val="22"/>
                <w:szCs w:val="22"/>
              </w:rPr>
            </w:pPr>
            <w:r w:rsidRPr="00582D17">
              <w:rPr>
                <w:sz w:val="22"/>
                <w:szCs w:val="22"/>
              </w:rPr>
              <w:t>M044</w:t>
            </w:r>
          </w:p>
        </w:tc>
        <w:tc>
          <w:tcPr>
            <w:tcW w:w="0" w:type="auto"/>
            <w:vAlign w:val="center"/>
          </w:tcPr>
          <w:p w14:paraId="3A46911D" w14:textId="77777777" w:rsidR="008E2F96" w:rsidRPr="00582D17" w:rsidRDefault="008E2F96" w:rsidP="00F628A7">
            <w:pPr>
              <w:spacing w:before="60" w:after="60"/>
              <w:jc w:val="center"/>
              <w:rPr>
                <w:sz w:val="22"/>
                <w:szCs w:val="22"/>
              </w:rPr>
            </w:pPr>
            <w:r w:rsidRPr="00582D17">
              <w:rPr>
                <w:sz w:val="22"/>
                <w:szCs w:val="22"/>
              </w:rPr>
              <w:t>S185</w:t>
            </w:r>
          </w:p>
        </w:tc>
      </w:tr>
      <w:tr w:rsidR="008E2F96" w:rsidRPr="0050469B" w14:paraId="07276526" w14:textId="77777777" w:rsidTr="00582D17">
        <w:tc>
          <w:tcPr>
            <w:tcW w:w="0" w:type="auto"/>
            <w:vAlign w:val="center"/>
          </w:tcPr>
          <w:p w14:paraId="08C7E5B4" w14:textId="77777777" w:rsidR="008E2F96" w:rsidRPr="00582D17" w:rsidRDefault="008E2F96" w:rsidP="00F628A7">
            <w:pPr>
              <w:spacing w:before="60" w:after="60"/>
              <w:jc w:val="center"/>
              <w:rPr>
                <w:sz w:val="22"/>
                <w:szCs w:val="22"/>
              </w:rPr>
            </w:pPr>
            <w:r w:rsidRPr="00582D17">
              <w:rPr>
                <w:sz w:val="22"/>
                <w:szCs w:val="22"/>
              </w:rPr>
              <w:t>812</w:t>
            </w:r>
          </w:p>
        </w:tc>
        <w:tc>
          <w:tcPr>
            <w:tcW w:w="0" w:type="auto"/>
            <w:vAlign w:val="center"/>
          </w:tcPr>
          <w:p w14:paraId="77C3E428" w14:textId="77777777" w:rsidR="008E2F96" w:rsidRPr="00582D17" w:rsidRDefault="008E2F96" w:rsidP="00F628A7">
            <w:pPr>
              <w:spacing w:before="60" w:after="60"/>
              <w:jc w:val="center"/>
              <w:rPr>
                <w:sz w:val="22"/>
                <w:szCs w:val="22"/>
              </w:rPr>
            </w:pPr>
            <w:r w:rsidRPr="00582D17">
              <w:rPr>
                <w:sz w:val="22"/>
                <w:szCs w:val="22"/>
              </w:rPr>
              <w:t>M044</w:t>
            </w:r>
          </w:p>
        </w:tc>
        <w:tc>
          <w:tcPr>
            <w:tcW w:w="0" w:type="auto"/>
            <w:vAlign w:val="center"/>
          </w:tcPr>
          <w:p w14:paraId="3114D475" w14:textId="77777777" w:rsidR="008E2F96" w:rsidRPr="00582D17" w:rsidRDefault="008E2F96" w:rsidP="00F628A7">
            <w:pPr>
              <w:spacing w:before="60" w:after="60"/>
              <w:jc w:val="center"/>
              <w:rPr>
                <w:sz w:val="22"/>
                <w:szCs w:val="22"/>
              </w:rPr>
            </w:pPr>
            <w:r w:rsidRPr="00582D17">
              <w:rPr>
                <w:sz w:val="22"/>
                <w:szCs w:val="22"/>
              </w:rPr>
              <w:t>S186</w:t>
            </w:r>
          </w:p>
        </w:tc>
      </w:tr>
      <w:tr w:rsidR="008E2F96" w:rsidRPr="0050469B" w14:paraId="1E9ECEA4" w14:textId="77777777" w:rsidTr="00582D17">
        <w:tc>
          <w:tcPr>
            <w:tcW w:w="0" w:type="auto"/>
            <w:vAlign w:val="center"/>
          </w:tcPr>
          <w:p w14:paraId="0D6011B7" w14:textId="77777777" w:rsidR="008E2F96" w:rsidRPr="00582D17" w:rsidRDefault="008E2F96" w:rsidP="00F628A7">
            <w:pPr>
              <w:spacing w:before="60" w:after="60"/>
              <w:jc w:val="center"/>
              <w:rPr>
                <w:sz w:val="22"/>
                <w:szCs w:val="22"/>
              </w:rPr>
            </w:pPr>
            <w:r w:rsidRPr="00582D17">
              <w:rPr>
                <w:sz w:val="22"/>
                <w:szCs w:val="22"/>
              </w:rPr>
              <w:lastRenderedPageBreak/>
              <w:t>813</w:t>
            </w:r>
          </w:p>
        </w:tc>
        <w:tc>
          <w:tcPr>
            <w:tcW w:w="0" w:type="auto"/>
            <w:vAlign w:val="center"/>
          </w:tcPr>
          <w:p w14:paraId="399441B8"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07A9F814" w14:textId="77777777" w:rsidR="008E2F96" w:rsidRPr="00582D17" w:rsidRDefault="008E2F96" w:rsidP="00F628A7">
            <w:pPr>
              <w:spacing w:before="60" w:after="60"/>
              <w:jc w:val="center"/>
              <w:rPr>
                <w:sz w:val="22"/>
                <w:szCs w:val="22"/>
              </w:rPr>
            </w:pPr>
            <w:r w:rsidRPr="00582D17">
              <w:rPr>
                <w:sz w:val="22"/>
                <w:szCs w:val="22"/>
              </w:rPr>
              <w:t>S187</w:t>
            </w:r>
          </w:p>
        </w:tc>
      </w:tr>
      <w:tr w:rsidR="008E2F96" w:rsidRPr="0050469B" w14:paraId="62F60500" w14:textId="77777777" w:rsidTr="00582D17">
        <w:tc>
          <w:tcPr>
            <w:tcW w:w="0" w:type="auto"/>
            <w:vAlign w:val="center"/>
          </w:tcPr>
          <w:p w14:paraId="4D6A25F8" w14:textId="77777777" w:rsidR="008E2F96" w:rsidRPr="00582D17" w:rsidRDefault="008E2F96" w:rsidP="00F628A7">
            <w:pPr>
              <w:spacing w:before="60" w:after="60"/>
              <w:jc w:val="center"/>
              <w:rPr>
                <w:sz w:val="22"/>
                <w:szCs w:val="22"/>
              </w:rPr>
            </w:pPr>
            <w:r w:rsidRPr="00582D17">
              <w:rPr>
                <w:sz w:val="22"/>
                <w:szCs w:val="22"/>
              </w:rPr>
              <w:t>814</w:t>
            </w:r>
          </w:p>
        </w:tc>
        <w:tc>
          <w:tcPr>
            <w:tcW w:w="0" w:type="auto"/>
            <w:vAlign w:val="center"/>
          </w:tcPr>
          <w:p w14:paraId="7C3F845D"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2BC5EBDB" w14:textId="77777777" w:rsidR="008E2F96" w:rsidRPr="00582D17" w:rsidRDefault="008E2F96" w:rsidP="00F628A7">
            <w:pPr>
              <w:spacing w:before="60" w:after="60"/>
              <w:jc w:val="center"/>
              <w:rPr>
                <w:sz w:val="22"/>
                <w:szCs w:val="22"/>
              </w:rPr>
            </w:pPr>
            <w:r w:rsidRPr="00582D17">
              <w:rPr>
                <w:sz w:val="22"/>
                <w:szCs w:val="22"/>
              </w:rPr>
              <w:t>S188</w:t>
            </w:r>
          </w:p>
        </w:tc>
      </w:tr>
      <w:tr w:rsidR="008E2F96" w:rsidRPr="0050469B" w14:paraId="1BE54368" w14:textId="77777777" w:rsidTr="00582D17">
        <w:tc>
          <w:tcPr>
            <w:tcW w:w="0" w:type="auto"/>
            <w:vAlign w:val="center"/>
          </w:tcPr>
          <w:p w14:paraId="132AC60B" w14:textId="77777777" w:rsidR="008E2F96" w:rsidRPr="00582D17" w:rsidRDefault="008E2F96" w:rsidP="00F628A7">
            <w:pPr>
              <w:spacing w:before="60" w:after="60"/>
              <w:jc w:val="center"/>
              <w:rPr>
                <w:sz w:val="22"/>
                <w:szCs w:val="22"/>
              </w:rPr>
            </w:pPr>
            <w:r w:rsidRPr="00582D17">
              <w:rPr>
                <w:sz w:val="22"/>
                <w:szCs w:val="22"/>
              </w:rPr>
              <w:t>815</w:t>
            </w:r>
          </w:p>
        </w:tc>
        <w:tc>
          <w:tcPr>
            <w:tcW w:w="0" w:type="auto"/>
            <w:vAlign w:val="center"/>
          </w:tcPr>
          <w:p w14:paraId="6AFC3CD4"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69B690FE" w14:textId="77777777" w:rsidR="008E2F96" w:rsidRPr="00582D17" w:rsidRDefault="008E2F96" w:rsidP="00F628A7">
            <w:pPr>
              <w:spacing w:before="60" w:after="60"/>
              <w:jc w:val="center"/>
              <w:rPr>
                <w:sz w:val="22"/>
                <w:szCs w:val="22"/>
              </w:rPr>
            </w:pPr>
            <w:r w:rsidRPr="00582D17">
              <w:rPr>
                <w:sz w:val="22"/>
                <w:szCs w:val="22"/>
              </w:rPr>
              <w:t>S189</w:t>
            </w:r>
          </w:p>
        </w:tc>
      </w:tr>
      <w:tr w:rsidR="008E2F96" w:rsidRPr="0050469B" w14:paraId="60E2BD21" w14:textId="77777777" w:rsidTr="00582D17">
        <w:tc>
          <w:tcPr>
            <w:tcW w:w="0" w:type="auto"/>
            <w:vAlign w:val="center"/>
          </w:tcPr>
          <w:p w14:paraId="4557AC2C" w14:textId="77777777" w:rsidR="008E2F96" w:rsidRPr="00582D17" w:rsidRDefault="008E2F96" w:rsidP="00F628A7">
            <w:pPr>
              <w:spacing w:before="60" w:after="60"/>
              <w:jc w:val="center"/>
              <w:rPr>
                <w:sz w:val="22"/>
                <w:szCs w:val="22"/>
              </w:rPr>
            </w:pPr>
            <w:r w:rsidRPr="00582D17">
              <w:rPr>
                <w:sz w:val="22"/>
                <w:szCs w:val="22"/>
              </w:rPr>
              <w:t>816</w:t>
            </w:r>
          </w:p>
        </w:tc>
        <w:tc>
          <w:tcPr>
            <w:tcW w:w="0" w:type="auto"/>
            <w:vAlign w:val="center"/>
          </w:tcPr>
          <w:p w14:paraId="4F74E116"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51EBDF4F" w14:textId="77777777" w:rsidR="008E2F96" w:rsidRPr="00582D17" w:rsidRDefault="008E2F96" w:rsidP="00F628A7">
            <w:pPr>
              <w:spacing w:before="60" w:after="60"/>
              <w:jc w:val="center"/>
              <w:rPr>
                <w:sz w:val="22"/>
                <w:szCs w:val="22"/>
              </w:rPr>
            </w:pPr>
            <w:r w:rsidRPr="00582D17">
              <w:rPr>
                <w:sz w:val="22"/>
                <w:szCs w:val="22"/>
              </w:rPr>
              <w:t>S190</w:t>
            </w:r>
          </w:p>
        </w:tc>
      </w:tr>
      <w:tr w:rsidR="008E2F96" w:rsidRPr="0050469B" w14:paraId="6653F776" w14:textId="77777777" w:rsidTr="00582D17">
        <w:tc>
          <w:tcPr>
            <w:tcW w:w="0" w:type="auto"/>
            <w:vAlign w:val="center"/>
          </w:tcPr>
          <w:p w14:paraId="757E763F" w14:textId="77777777" w:rsidR="008E2F96" w:rsidRPr="00582D17" w:rsidRDefault="008E2F96" w:rsidP="00F628A7">
            <w:pPr>
              <w:spacing w:before="60" w:after="60"/>
              <w:jc w:val="center"/>
              <w:rPr>
                <w:sz w:val="22"/>
                <w:szCs w:val="22"/>
              </w:rPr>
            </w:pPr>
            <w:r w:rsidRPr="00582D17">
              <w:rPr>
                <w:sz w:val="22"/>
                <w:szCs w:val="22"/>
              </w:rPr>
              <w:t>817</w:t>
            </w:r>
          </w:p>
        </w:tc>
        <w:tc>
          <w:tcPr>
            <w:tcW w:w="0" w:type="auto"/>
            <w:vAlign w:val="center"/>
          </w:tcPr>
          <w:p w14:paraId="0F8B583C"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6FC4A752" w14:textId="77777777" w:rsidR="008E2F96" w:rsidRPr="00582D17" w:rsidRDefault="008E2F96" w:rsidP="00F628A7">
            <w:pPr>
              <w:spacing w:before="60" w:after="60"/>
              <w:jc w:val="center"/>
              <w:rPr>
                <w:sz w:val="22"/>
                <w:szCs w:val="22"/>
              </w:rPr>
            </w:pPr>
            <w:r w:rsidRPr="00582D17">
              <w:rPr>
                <w:sz w:val="22"/>
                <w:szCs w:val="22"/>
              </w:rPr>
              <w:t>S191</w:t>
            </w:r>
          </w:p>
        </w:tc>
      </w:tr>
      <w:tr w:rsidR="008E2F96" w:rsidRPr="0050469B" w14:paraId="3BED473E" w14:textId="77777777" w:rsidTr="00582D17">
        <w:tc>
          <w:tcPr>
            <w:tcW w:w="0" w:type="auto"/>
            <w:vAlign w:val="center"/>
          </w:tcPr>
          <w:p w14:paraId="3E4961AE" w14:textId="77777777" w:rsidR="008E2F96" w:rsidRPr="00582D17" w:rsidRDefault="008E2F96" w:rsidP="00F628A7">
            <w:pPr>
              <w:spacing w:before="60" w:after="60"/>
              <w:jc w:val="center"/>
              <w:rPr>
                <w:sz w:val="22"/>
                <w:szCs w:val="22"/>
              </w:rPr>
            </w:pPr>
            <w:r w:rsidRPr="00582D17">
              <w:rPr>
                <w:sz w:val="22"/>
                <w:szCs w:val="22"/>
              </w:rPr>
              <w:t>818</w:t>
            </w:r>
          </w:p>
        </w:tc>
        <w:tc>
          <w:tcPr>
            <w:tcW w:w="0" w:type="auto"/>
            <w:vAlign w:val="center"/>
          </w:tcPr>
          <w:p w14:paraId="203514B3"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2F67CB41" w14:textId="77777777" w:rsidR="008E2F96" w:rsidRPr="00582D17" w:rsidRDefault="008E2F96" w:rsidP="00F628A7">
            <w:pPr>
              <w:spacing w:before="60" w:after="60"/>
              <w:jc w:val="center"/>
              <w:rPr>
                <w:sz w:val="22"/>
                <w:szCs w:val="22"/>
              </w:rPr>
            </w:pPr>
            <w:r w:rsidRPr="00582D17">
              <w:rPr>
                <w:sz w:val="22"/>
                <w:szCs w:val="22"/>
              </w:rPr>
              <w:t>S192</w:t>
            </w:r>
          </w:p>
        </w:tc>
      </w:tr>
      <w:tr w:rsidR="008E2F96" w:rsidRPr="0050469B" w14:paraId="31D5C792" w14:textId="77777777" w:rsidTr="00582D17">
        <w:tc>
          <w:tcPr>
            <w:tcW w:w="0" w:type="auto"/>
            <w:vAlign w:val="center"/>
          </w:tcPr>
          <w:p w14:paraId="18D2EC11" w14:textId="77777777" w:rsidR="008E2F96" w:rsidRPr="00582D17" w:rsidRDefault="008E2F96" w:rsidP="00F628A7">
            <w:pPr>
              <w:spacing w:before="60" w:after="60"/>
              <w:jc w:val="center"/>
              <w:rPr>
                <w:sz w:val="22"/>
                <w:szCs w:val="22"/>
              </w:rPr>
            </w:pPr>
            <w:r w:rsidRPr="00582D17">
              <w:rPr>
                <w:sz w:val="22"/>
                <w:szCs w:val="22"/>
              </w:rPr>
              <w:t>819</w:t>
            </w:r>
          </w:p>
        </w:tc>
        <w:tc>
          <w:tcPr>
            <w:tcW w:w="0" w:type="auto"/>
            <w:vAlign w:val="center"/>
          </w:tcPr>
          <w:p w14:paraId="6EB71A25"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0172F2B5" w14:textId="77777777" w:rsidR="008E2F96" w:rsidRPr="00582D17" w:rsidRDefault="008E2F96" w:rsidP="00F628A7">
            <w:pPr>
              <w:spacing w:before="60" w:after="60"/>
              <w:jc w:val="center"/>
              <w:rPr>
                <w:sz w:val="22"/>
                <w:szCs w:val="22"/>
              </w:rPr>
            </w:pPr>
            <w:r w:rsidRPr="00582D17">
              <w:rPr>
                <w:sz w:val="22"/>
                <w:szCs w:val="22"/>
              </w:rPr>
              <w:t>S193</w:t>
            </w:r>
          </w:p>
        </w:tc>
      </w:tr>
      <w:tr w:rsidR="008E2F96" w:rsidRPr="0050469B" w14:paraId="4DC76FCF" w14:textId="77777777" w:rsidTr="00582D17">
        <w:tc>
          <w:tcPr>
            <w:tcW w:w="0" w:type="auto"/>
            <w:vAlign w:val="center"/>
          </w:tcPr>
          <w:p w14:paraId="71560042" w14:textId="77777777" w:rsidR="008E2F96" w:rsidRPr="00582D17" w:rsidRDefault="008E2F96" w:rsidP="00F628A7">
            <w:pPr>
              <w:spacing w:before="60" w:after="60"/>
              <w:jc w:val="center"/>
              <w:rPr>
                <w:sz w:val="22"/>
                <w:szCs w:val="22"/>
              </w:rPr>
            </w:pPr>
            <w:r w:rsidRPr="00582D17">
              <w:rPr>
                <w:sz w:val="22"/>
                <w:szCs w:val="22"/>
              </w:rPr>
              <w:t>820</w:t>
            </w:r>
          </w:p>
        </w:tc>
        <w:tc>
          <w:tcPr>
            <w:tcW w:w="0" w:type="auto"/>
            <w:vAlign w:val="center"/>
          </w:tcPr>
          <w:p w14:paraId="0B54CF9D"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4FAD7DFF" w14:textId="77777777" w:rsidR="008E2F96" w:rsidRPr="00582D17" w:rsidRDefault="008E2F96" w:rsidP="00F628A7">
            <w:pPr>
              <w:spacing w:before="60" w:after="60"/>
              <w:jc w:val="center"/>
              <w:rPr>
                <w:sz w:val="22"/>
                <w:szCs w:val="22"/>
              </w:rPr>
            </w:pPr>
            <w:r w:rsidRPr="00582D17">
              <w:rPr>
                <w:sz w:val="22"/>
                <w:szCs w:val="22"/>
              </w:rPr>
              <w:t>S194</w:t>
            </w:r>
          </w:p>
        </w:tc>
      </w:tr>
      <w:tr w:rsidR="008E2F96" w:rsidRPr="0050469B" w14:paraId="67420AB2" w14:textId="77777777" w:rsidTr="00582D17">
        <w:tc>
          <w:tcPr>
            <w:tcW w:w="0" w:type="auto"/>
            <w:vAlign w:val="center"/>
          </w:tcPr>
          <w:p w14:paraId="77193FAC" w14:textId="77777777" w:rsidR="008E2F96" w:rsidRPr="00582D17" w:rsidRDefault="008E2F96" w:rsidP="00F628A7">
            <w:pPr>
              <w:spacing w:before="60" w:after="60"/>
              <w:jc w:val="center"/>
              <w:rPr>
                <w:sz w:val="22"/>
                <w:szCs w:val="22"/>
              </w:rPr>
            </w:pPr>
            <w:r w:rsidRPr="00582D17">
              <w:rPr>
                <w:sz w:val="22"/>
                <w:szCs w:val="22"/>
              </w:rPr>
              <w:t>821</w:t>
            </w:r>
          </w:p>
        </w:tc>
        <w:tc>
          <w:tcPr>
            <w:tcW w:w="0" w:type="auto"/>
            <w:vAlign w:val="center"/>
          </w:tcPr>
          <w:p w14:paraId="1EACA3C5"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601380D3" w14:textId="77777777" w:rsidR="008E2F96" w:rsidRPr="00582D17" w:rsidRDefault="008E2F96" w:rsidP="00F628A7">
            <w:pPr>
              <w:spacing w:before="60" w:after="60"/>
              <w:jc w:val="center"/>
              <w:rPr>
                <w:sz w:val="22"/>
                <w:szCs w:val="22"/>
              </w:rPr>
            </w:pPr>
            <w:r w:rsidRPr="00582D17">
              <w:rPr>
                <w:sz w:val="22"/>
                <w:szCs w:val="22"/>
              </w:rPr>
              <w:t>S195</w:t>
            </w:r>
          </w:p>
        </w:tc>
      </w:tr>
      <w:tr w:rsidR="008E2F96" w:rsidRPr="0050469B" w14:paraId="61974E3B" w14:textId="77777777" w:rsidTr="00582D17">
        <w:tc>
          <w:tcPr>
            <w:tcW w:w="0" w:type="auto"/>
            <w:vAlign w:val="center"/>
          </w:tcPr>
          <w:p w14:paraId="6BA14C04" w14:textId="77777777" w:rsidR="008E2F96" w:rsidRPr="00582D17" w:rsidRDefault="008E2F96" w:rsidP="00F628A7">
            <w:pPr>
              <w:spacing w:before="60" w:after="60"/>
              <w:jc w:val="center"/>
              <w:rPr>
                <w:sz w:val="22"/>
                <w:szCs w:val="22"/>
              </w:rPr>
            </w:pPr>
            <w:r w:rsidRPr="00582D17">
              <w:rPr>
                <w:sz w:val="22"/>
                <w:szCs w:val="22"/>
              </w:rPr>
              <w:t>822</w:t>
            </w:r>
          </w:p>
        </w:tc>
        <w:tc>
          <w:tcPr>
            <w:tcW w:w="0" w:type="auto"/>
            <w:vAlign w:val="center"/>
          </w:tcPr>
          <w:p w14:paraId="25EE313D"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3DE3A755" w14:textId="77777777" w:rsidR="008E2F96" w:rsidRPr="00582D17" w:rsidRDefault="008E2F96" w:rsidP="00F628A7">
            <w:pPr>
              <w:spacing w:before="60" w:after="60"/>
              <w:jc w:val="center"/>
              <w:rPr>
                <w:sz w:val="22"/>
                <w:szCs w:val="22"/>
              </w:rPr>
            </w:pPr>
            <w:r w:rsidRPr="00582D17">
              <w:rPr>
                <w:sz w:val="22"/>
                <w:szCs w:val="22"/>
              </w:rPr>
              <w:t>S196</w:t>
            </w:r>
          </w:p>
        </w:tc>
      </w:tr>
      <w:tr w:rsidR="008E2F96" w:rsidRPr="0050469B" w14:paraId="4E2E7C8A" w14:textId="77777777" w:rsidTr="00582D17">
        <w:tc>
          <w:tcPr>
            <w:tcW w:w="0" w:type="auto"/>
            <w:vAlign w:val="center"/>
          </w:tcPr>
          <w:p w14:paraId="04A10BEC" w14:textId="77777777" w:rsidR="008E2F96" w:rsidRPr="00582D17" w:rsidRDefault="008E2F96" w:rsidP="00F628A7">
            <w:pPr>
              <w:spacing w:before="60" w:after="60"/>
              <w:jc w:val="center"/>
              <w:rPr>
                <w:sz w:val="22"/>
                <w:szCs w:val="22"/>
              </w:rPr>
            </w:pPr>
            <w:r w:rsidRPr="00582D17">
              <w:rPr>
                <w:sz w:val="22"/>
                <w:szCs w:val="22"/>
              </w:rPr>
              <w:t>823</w:t>
            </w:r>
          </w:p>
        </w:tc>
        <w:tc>
          <w:tcPr>
            <w:tcW w:w="0" w:type="auto"/>
            <w:vAlign w:val="center"/>
          </w:tcPr>
          <w:p w14:paraId="31531216" w14:textId="77777777" w:rsidR="008E2F96" w:rsidRPr="00582D17" w:rsidRDefault="008E2F96" w:rsidP="00F628A7">
            <w:pPr>
              <w:spacing w:before="60" w:after="60"/>
              <w:jc w:val="center"/>
              <w:rPr>
                <w:sz w:val="22"/>
                <w:szCs w:val="22"/>
              </w:rPr>
            </w:pPr>
            <w:r w:rsidRPr="00582D17">
              <w:rPr>
                <w:sz w:val="22"/>
                <w:szCs w:val="22"/>
              </w:rPr>
              <w:t>M047</w:t>
            </w:r>
          </w:p>
        </w:tc>
        <w:tc>
          <w:tcPr>
            <w:tcW w:w="0" w:type="auto"/>
            <w:vAlign w:val="center"/>
          </w:tcPr>
          <w:p w14:paraId="5AE9960E" w14:textId="77777777" w:rsidR="008E2F96" w:rsidRPr="00582D17" w:rsidRDefault="008E2F96" w:rsidP="00F628A7">
            <w:pPr>
              <w:spacing w:before="60" w:after="60"/>
              <w:jc w:val="center"/>
              <w:rPr>
                <w:sz w:val="22"/>
                <w:szCs w:val="22"/>
              </w:rPr>
            </w:pPr>
            <w:r w:rsidRPr="00582D17">
              <w:rPr>
                <w:sz w:val="22"/>
                <w:szCs w:val="22"/>
              </w:rPr>
              <w:t>S197</w:t>
            </w:r>
          </w:p>
        </w:tc>
      </w:tr>
      <w:tr w:rsidR="008E2F96" w:rsidRPr="0050469B" w14:paraId="73304161" w14:textId="77777777" w:rsidTr="00582D17">
        <w:tc>
          <w:tcPr>
            <w:tcW w:w="0" w:type="auto"/>
            <w:vAlign w:val="center"/>
          </w:tcPr>
          <w:p w14:paraId="686C91B9" w14:textId="77777777" w:rsidR="008E2F96" w:rsidRPr="00582D17" w:rsidRDefault="008E2F96" w:rsidP="00F628A7">
            <w:pPr>
              <w:spacing w:before="60" w:after="60"/>
              <w:jc w:val="center"/>
              <w:rPr>
                <w:sz w:val="22"/>
                <w:szCs w:val="22"/>
              </w:rPr>
            </w:pPr>
            <w:r w:rsidRPr="00582D17">
              <w:rPr>
                <w:sz w:val="22"/>
                <w:szCs w:val="22"/>
              </w:rPr>
              <w:t>824</w:t>
            </w:r>
          </w:p>
        </w:tc>
        <w:tc>
          <w:tcPr>
            <w:tcW w:w="0" w:type="auto"/>
            <w:vAlign w:val="center"/>
          </w:tcPr>
          <w:p w14:paraId="281F4D03" w14:textId="77777777" w:rsidR="008E2F96" w:rsidRPr="00582D17" w:rsidRDefault="008E2F96" w:rsidP="00F628A7">
            <w:pPr>
              <w:spacing w:before="60" w:after="60"/>
              <w:jc w:val="center"/>
              <w:rPr>
                <w:sz w:val="22"/>
                <w:szCs w:val="22"/>
              </w:rPr>
            </w:pPr>
            <w:r w:rsidRPr="00582D17">
              <w:rPr>
                <w:sz w:val="22"/>
                <w:szCs w:val="22"/>
              </w:rPr>
              <w:t>M047</w:t>
            </w:r>
          </w:p>
        </w:tc>
        <w:tc>
          <w:tcPr>
            <w:tcW w:w="0" w:type="auto"/>
            <w:vAlign w:val="center"/>
          </w:tcPr>
          <w:p w14:paraId="53DA27A8" w14:textId="77777777" w:rsidR="008E2F96" w:rsidRPr="00582D17" w:rsidRDefault="008E2F96" w:rsidP="00F628A7">
            <w:pPr>
              <w:spacing w:before="60" w:after="60"/>
              <w:jc w:val="center"/>
              <w:rPr>
                <w:sz w:val="22"/>
                <w:szCs w:val="22"/>
              </w:rPr>
            </w:pPr>
            <w:r w:rsidRPr="00582D17">
              <w:rPr>
                <w:sz w:val="22"/>
                <w:szCs w:val="22"/>
              </w:rPr>
              <w:t>S198</w:t>
            </w:r>
          </w:p>
        </w:tc>
      </w:tr>
      <w:tr w:rsidR="008E2F96" w:rsidRPr="0050469B" w14:paraId="6C724E07" w14:textId="77777777" w:rsidTr="00582D17">
        <w:tc>
          <w:tcPr>
            <w:tcW w:w="0" w:type="auto"/>
            <w:vAlign w:val="center"/>
          </w:tcPr>
          <w:p w14:paraId="1D490EEA" w14:textId="77777777" w:rsidR="008E2F96" w:rsidRPr="00582D17" w:rsidRDefault="008E2F96" w:rsidP="00F628A7">
            <w:pPr>
              <w:spacing w:before="60" w:after="60"/>
              <w:jc w:val="center"/>
              <w:rPr>
                <w:sz w:val="22"/>
                <w:szCs w:val="22"/>
              </w:rPr>
            </w:pPr>
            <w:r w:rsidRPr="00582D17">
              <w:rPr>
                <w:sz w:val="22"/>
                <w:szCs w:val="22"/>
              </w:rPr>
              <w:t>825</w:t>
            </w:r>
          </w:p>
        </w:tc>
        <w:tc>
          <w:tcPr>
            <w:tcW w:w="0" w:type="auto"/>
            <w:vAlign w:val="center"/>
          </w:tcPr>
          <w:p w14:paraId="16CDF769" w14:textId="77777777" w:rsidR="008E2F96" w:rsidRPr="00582D17" w:rsidRDefault="008E2F96" w:rsidP="00F628A7">
            <w:pPr>
              <w:spacing w:before="60" w:after="60"/>
              <w:jc w:val="center"/>
              <w:rPr>
                <w:sz w:val="22"/>
                <w:szCs w:val="22"/>
              </w:rPr>
            </w:pPr>
            <w:r w:rsidRPr="00582D17">
              <w:rPr>
                <w:sz w:val="22"/>
                <w:szCs w:val="22"/>
              </w:rPr>
              <w:t>M047</w:t>
            </w:r>
          </w:p>
        </w:tc>
        <w:tc>
          <w:tcPr>
            <w:tcW w:w="0" w:type="auto"/>
            <w:vAlign w:val="center"/>
          </w:tcPr>
          <w:p w14:paraId="769926CC" w14:textId="77777777" w:rsidR="008E2F96" w:rsidRPr="00582D17" w:rsidRDefault="008E2F96" w:rsidP="00F628A7">
            <w:pPr>
              <w:spacing w:before="60" w:after="60"/>
              <w:jc w:val="center"/>
              <w:rPr>
                <w:sz w:val="22"/>
                <w:szCs w:val="22"/>
              </w:rPr>
            </w:pPr>
            <w:r w:rsidRPr="00582D17">
              <w:rPr>
                <w:sz w:val="22"/>
                <w:szCs w:val="22"/>
              </w:rPr>
              <w:t>S199</w:t>
            </w:r>
          </w:p>
        </w:tc>
      </w:tr>
      <w:tr w:rsidR="008E2F96" w:rsidRPr="0050469B" w14:paraId="00BD73F2" w14:textId="77777777" w:rsidTr="00582D17">
        <w:tc>
          <w:tcPr>
            <w:tcW w:w="0" w:type="auto"/>
            <w:vAlign w:val="center"/>
          </w:tcPr>
          <w:p w14:paraId="78284E5D" w14:textId="77777777" w:rsidR="008E2F96" w:rsidRPr="00582D17" w:rsidRDefault="008E2F96" w:rsidP="00F628A7">
            <w:pPr>
              <w:spacing w:before="60" w:after="60"/>
              <w:jc w:val="center"/>
              <w:rPr>
                <w:sz w:val="22"/>
                <w:szCs w:val="22"/>
              </w:rPr>
            </w:pPr>
            <w:r w:rsidRPr="00582D17">
              <w:rPr>
                <w:sz w:val="22"/>
                <w:szCs w:val="22"/>
              </w:rPr>
              <w:t>826</w:t>
            </w:r>
          </w:p>
        </w:tc>
        <w:tc>
          <w:tcPr>
            <w:tcW w:w="0" w:type="auto"/>
            <w:vAlign w:val="center"/>
          </w:tcPr>
          <w:p w14:paraId="3D532E50" w14:textId="77777777" w:rsidR="008E2F96" w:rsidRPr="00582D17" w:rsidRDefault="008E2F96" w:rsidP="00F628A7">
            <w:pPr>
              <w:spacing w:before="60" w:after="60"/>
              <w:jc w:val="center"/>
              <w:rPr>
                <w:sz w:val="22"/>
                <w:szCs w:val="22"/>
              </w:rPr>
            </w:pPr>
            <w:r w:rsidRPr="00582D17">
              <w:rPr>
                <w:sz w:val="22"/>
                <w:szCs w:val="22"/>
              </w:rPr>
              <w:t>M048</w:t>
            </w:r>
          </w:p>
        </w:tc>
        <w:tc>
          <w:tcPr>
            <w:tcW w:w="0" w:type="auto"/>
            <w:vAlign w:val="center"/>
          </w:tcPr>
          <w:p w14:paraId="3B247586" w14:textId="77777777" w:rsidR="008E2F96" w:rsidRPr="00582D17" w:rsidRDefault="008E2F96" w:rsidP="00F628A7">
            <w:pPr>
              <w:spacing w:before="60" w:after="60"/>
              <w:jc w:val="center"/>
              <w:rPr>
                <w:sz w:val="22"/>
                <w:szCs w:val="22"/>
              </w:rPr>
            </w:pPr>
            <w:r w:rsidRPr="00582D17">
              <w:rPr>
                <w:sz w:val="22"/>
                <w:szCs w:val="22"/>
              </w:rPr>
              <w:t>S200</w:t>
            </w:r>
          </w:p>
        </w:tc>
      </w:tr>
      <w:tr w:rsidR="008E2F96" w:rsidRPr="0050469B" w14:paraId="26C72C36" w14:textId="77777777" w:rsidTr="00582D17">
        <w:tc>
          <w:tcPr>
            <w:tcW w:w="0" w:type="auto"/>
            <w:vAlign w:val="center"/>
          </w:tcPr>
          <w:p w14:paraId="7F15AB5B" w14:textId="77777777" w:rsidR="008E2F96" w:rsidRPr="00582D17" w:rsidRDefault="008E2F96" w:rsidP="00F628A7">
            <w:pPr>
              <w:spacing w:before="60" w:after="60"/>
              <w:jc w:val="center"/>
              <w:rPr>
                <w:sz w:val="22"/>
                <w:szCs w:val="22"/>
              </w:rPr>
            </w:pPr>
            <w:r w:rsidRPr="00582D17">
              <w:rPr>
                <w:sz w:val="22"/>
                <w:szCs w:val="22"/>
              </w:rPr>
              <w:t>827</w:t>
            </w:r>
          </w:p>
        </w:tc>
        <w:tc>
          <w:tcPr>
            <w:tcW w:w="0" w:type="auto"/>
            <w:vAlign w:val="center"/>
          </w:tcPr>
          <w:p w14:paraId="7D5BB4D9" w14:textId="77777777" w:rsidR="008E2F96" w:rsidRPr="00582D17" w:rsidRDefault="008E2F96" w:rsidP="00F628A7">
            <w:pPr>
              <w:spacing w:before="60" w:after="60"/>
              <w:jc w:val="center"/>
              <w:rPr>
                <w:sz w:val="22"/>
                <w:szCs w:val="22"/>
              </w:rPr>
            </w:pPr>
            <w:r w:rsidRPr="00582D17">
              <w:rPr>
                <w:sz w:val="22"/>
                <w:szCs w:val="22"/>
              </w:rPr>
              <w:t>M048</w:t>
            </w:r>
          </w:p>
        </w:tc>
        <w:tc>
          <w:tcPr>
            <w:tcW w:w="0" w:type="auto"/>
            <w:vAlign w:val="center"/>
          </w:tcPr>
          <w:p w14:paraId="4235D8B3" w14:textId="77777777" w:rsidR="008E2F96" w:rsidRPr="00582D17" w:rsidRDefault="008E2F96" w:rsidP="00F628A7">
            <w:pPr>
              <w:spacing w:before="60" w:after="60"/>
              <w:jc w:val="center"/>
              <w:rPr>
                <w:sz w:val="22"/>
                <w:szCs w:val="22"/>
              </w:rPr>
            </w:pPr>
            <w:r w:rsidRPr="00582D17">
              <w:rPr>
                <w:sz w:val="22"/>
                <w:szCs w:val="22"/>
              </w:rPr>
              <w:t>S201</w:t>
            </w:r>
          </w:p>
        </w:tc>
      </w:tr>
      <w:tr w:rsidR="008E2F96" w:rsidRPr="0050469B" w14:paraId="4D112C1A" w14:textId="77777777" w:rsidTr="00582D17">
        <w:tc>
          <w:tcPr>
            <w:tcW w:w="0" w:type="auto"/>
            <w:vAlign w:val="center"/>
          </w:tcPr>
          <w:p w14:paraId="41F7DDA6" w14:textId="77777777" w:rsidR="008E2F96" w:rsidRPr="00582D17" w:rsidRDefault="008E2F96" w:rsidP="00F628A7">
            <w:pPr>
              <w:spacing w:before="60" w:after="60"/>
              <w:jc w:val="center"/>
              <w:rPr>
                <w:sz w:val="22"/>
                <w:szCs w:val="22"/>
              </w:rPr>
            </w:pPr>
            <w:r w:rsidRPr="00582D17">
              <w:rPr>
                <w:sz w:val="22"/>
                <w:szCs w:val="22"/>
              </w:rPr>
              <w:t>828</w:t>
            </w:r>
          </w:p>
        </w:tc>
        <w:tc>
          <w:tcPr>
            <w:tcW w:w="0" w:type="auto"/>
            <w:vAlign w:val="center"/>
          </w:tcPr>
          <w:p w14:paraId="5CFEEE76" w14:textId="77777777" w:rsidR="008E2F96" w:rsidRPr="00582D17" w:rsidRDefault="008E2F96" w:rsidP="00F628A7">
            <w:pPr>
              <w:spacing w:before="60" w:after="60"/>
              <w:jc w:val="center"/>
              <w:rPr>
                <w:sz w:val="22"/>
                <w:szCs w:val="22"/>
              </w:rPr>
            </w:pPr>
            <w:r w:rsidRPr="00582D17">
              <w:rPr>
                <w:sz w:val="22"/>
                <w:szCs w:val="22"/>
              </w:rPr>
              <w:t>M048</w:t>
            </w:r>
          </w:p>
        </w:tc>
        <w:tc>
          <w:tcPr>
            <w:tcW w:w="0" w:type="auto"/>
            <w:vAlign w:val="center"/>
          </w:tcPr>
          <w:p w14:paraId="3B0F17CF" w14:textId="77777777" w:rsidR="008E2F96" w:rsidRPr="00582D17" w:rsidRDefault="008E2F96" w:rsidP="00F628A7">
            <w:pPr>
              <w:spacing w:before="60" w:after="60"/>
              <w:jc w:val="center"/>
              <w:rPr>
                <w:sz w:val="22"/>
                <w:szCs w:val="22"/>
              </w:rPr>
            </w:pPr>
            <w:r w:rsidRPr="00582D17">
              <w:rPr>
                <w:sz w:val="22"/>
                <w:szCs w:val="22"/>
              </w:rPr>
              <w:t>S202</w:t>
            </w:r>
          </w:p>
        </w:tc>
      </w:tr>
      <w:tr w:rsidR="008E2F96" w:rsidRPr="0050469B" w14:paraId="5F223C61" w14:textId="77777777" w:rsidTr="00582D17">
        <w:tc>
          <w:tcPr>
            <w:tcW w:w="0" w:type="auto"/>
            <w:vAlign w:val="center"/>
          </w:tcPr>
          <w:p w14:paraId="26D5BB5C" w14:textId="77777777" w:rsidR="008E2F96" w:rsidRPr="00582D17" w:rsidRDefault="008E2F96" w:rsidP="00F628A7">
            <w:pPr>
              <w:spacing w:before="60" w:after="60"/>
              <w:jc w:val="center"/>
              <w:rPr>
                <w:sz w:val="22"/>
                <w:szCs w:val="22"/>
              </w:rPr>
            </w:pPr>
            <w:r w:rsidRPr="00582D17">
              <w:rPr>
                <w:sz w:val="22"/>
                <w:szCs w:val="22"/>
              </w:rPr>
              <w:t>829</w:t>
            </w:r>
          </w:p>
        </w:tc>
        <w:tc>
          <w:tcPr>
            <w:tcW w:w="0" w:type="auto"/>
            <w:vAlign w:val="center"/>
          </w:tcPr>
          <w:p w14:paraId="7081910F" w14:textId="77777777" w:rsidR="008E2F96" w:rsidRPr="00582D17" w:rsidRDefault="008E2F96" w:rsidP="00F628A7">
            <w:pPr>
              <w:spacing w:before="60" w:after="60"/>
              <w:jc w:val="center"/>
              <w:rPr>
                <w:sz w:val="22"/>
                <w:szCs w:val="22"/>
              </w:rPr>
            </w:pPr>
            <w:r w:rsidRPr="00582D17">
              <w:rPr>
                <w:sz w:val="22"/>
                <w:szCs w:val="22"/>
              </w:rPr>
              <w:t>M048</w:t>
            </w:r>
          </w:p>
        </w:tc>
        <w:tc>
          <w:tcPr>
            <w:tcW w:w="0" w:type="auto"/>
            <w:vAlign w:val="center"/>
          </w:tcPr>
          <w:p w14:paraId="35A6E815" w14:textId="77777777" w:rsidR="008E2F96" w:rsidRPr="00582D17" w:rsidRDefault="008E2F96" w:rsidP="00F628A7">
            <w:pPr>
              <w:spacing w:before="60" w:after="60"/>
              <w:jc w:val="center"/>
              <w:rPr>
                <w:sz w:val="22"/>
                <w:szCs w:val="22"/>
              </w:rPr>
            </w:pPr>
            <w:r w:rsidRPr="00582D17">
              <w:rPr>
                <w:sz w:val="22"/>
                <w:szCs w:val="22"/>
              </w:rPr>
              <w:t>S203</w:t>
            </w:r>
          </w:p>
        </w:tc>
      </w:tr>
      <w:tr w:rsidR="008E2F96" w:rsidRPr="0050469B" w14:paraId="2C156D0F" w14:textId="77777777" w:rsidTr="00582D17">
        <w:tc>
          <w:tcPr>
            <w:tcW w:w="0" w:type="auto"/>
            <w:vAlign w:val="center"/>
          </w:tcPr>
          <w:p w14:paraId="3F732B68" w14:textId="77777777" w:rsidR="008E2F96" w:rsidRPr="00582D17" w:rsidRDefault="008E2F96" w:rsidP="00F628A7">
            <w:pPr>
              <w:spacing w:before="60" w:after="60"/>
              <w:jc w:val="center"/>
              <w:rPr>
                <w:sz w:val="22"/>
                <w:szCs w:val="22"/>
              </w:rPr>
            </w:pPr>
            <w:r w:rsidRPr="00582D17">
              <w:rPr>
                <w:sz w:val="22"/>
                <w:szCs w:val="22"/>
              </w:rPr>
              <w:t>830</w:t>
            </w:r>
          </w:p>
        </w:tc>
        <w:tc>
          <w:tcPr>
            <w:tcW w:w="0" w:type="auto"/>
            <w:vAlign w:val="center"/>
          </w:tcPr>
          <w:p w14:paraId="40550A46" w14:textId="77777777" w:rsidR="008E2F96" w:rsidRPr="00582D17" w:rsidRDefault="008E2F96" w:rsidP="00F628A7">
            <w:pPr>
              <w:spacing w:before="60" w:after="60"/>
              <w:jc w:val="center"/>
              <w:rPr>
                <w:sz w:val="22"/>
                <w:szCs w:val="22"/>
              </w:rPr>
            </w:pPr>
            <w:r w:rsidRPr="00582D17">
              <w:rPr>
                <w:sz w:val="22"/>
                <w:szCs w:val="22"/>
              </w:rPr>
              <w:t>M049</w:t>
            </w:r>
          </w:p>
        </w:tc>
        <w:tc>
          <w:tcPr>
            <w:tcW w:w="0" w:type="auto"/>
            <w:vAlign w:val="center"/>
          </w:tcPr>
          <w:p w14:paraId="197802F0" w14:textId="77777777" w:rsidR="008E2F96" w:rsidRPr="00582D17" w:rsidRDefault="008E2F96" w:rsidP="00F628A7">
            <w:pPr>
              <w:spacing w:before="60" w:after="60"/>
              <w:jc w:val="center"/>
              <w:rPr>
                <w:sz w:val="22"/>
                <w:szCs w:val="22"/>
              </w:rPr>
            </w:pPr>
            <w:r w:rsidRPr="00582D17">
              <w:rPr>
                <w:sz w:val="22"/>
                <w:szCs w:val="22"/>
              </w:rPr>
              <w:t>S204</w:t>
            </w:r>
          </w:p>
        </w:tc>
      </w:tr>
      <w:tr w:rsidR="008E2F96" w:rsidRPr="0050469B" w14:paraId="79EA1CD0" w14:textId="77777777" w:rsidTr="00582D17">
        <w:tc>
          <w:tcPr>
            <w:tcW w:w="0" w:type="auto"/>
            <w:vAlign w:val="center"/>
          </w:tcPr>
          <w:p w14:paraId="4D0590F2" w14:textId="77777777" w:rsidR="008E2F96" w:rsidRPr="00582D17" w:rsidRDefault="008E2F96" w:rsidP="00F628A7">
            <w:pPr>
              <w:spacing w:before="60" w:after="60"/>
              <w:jc w:val="center"/>
              <w:rPr>
                <w:sz w:val="22"/>
                <w:szCs w:val="22"/>
              </w:rPr>
            </w:pPr>
            <w:r w:rsidRPr="00582D17">
              <w:rPr>
                <w:sz w:val="22"/>
                <w:szCs w:val="22"/>
              </w:rPr>
              <w:t>831</w:t>
            </w:r>
          </w:p>
        </w:tc>
        <w:tc>
          <w:tcPr>
            <w:tcW w:w="0" w:type="auto"/>
            <w:vAlign w:val="center"/>
          </w:tcPr>
          <w:p w14:paraId="69966C1A" w14:textId="77777777" w:rsidR="008E2F96" w:rsidRPr="00582D17" w:rsidRDefault="008E2F96" w:rsidP="00F628A7">
            <w:pPr>
              <w:spacing w:before="60" w:after="60"/>
              <w:jc w:val="center"/>
              <w:rPr>
                <w:sz w:val="22"/>
                <w:szCs w:val="22"/>
              </w:rPr>
            </w:pPr>
            <w:r w:rsidRPr="00582D17">
              <w:rPr>
                <w:sz w:val="22"/>
                <w:szCs w:val="22"/>
              </w:rPr>
              <w:t>M049</w:t>
            </w:r>
          </w:p>
        </w:tc>
        <w:tc>
          <w:tcPr>
            <w:tcW w:w="0" w:type="auto"/>
            <w:vAlign w:val="center"/>
          </w:tcPr>
          <w:p w14:paraId="4ABE19A1" w14:textId="77777777" w:rsidR="008E2F96" w:rsidRPr="00582D17" w:rsidRDefault="008E2F96" w:rsidP="00F628A7">
            <w:pPr>
              <w:spacing w:before="60" w:after="60"/>
              <w:jc w:val="center"/>
              <w:rPr>
                <w:sz w:val="22"/>
                <w:szCs w:val="22"/>
              </w:rPr>
            </w:pPr>
            <w:r w:rsidRPr="00582D17">
              <w:rPr>
                <w:sz w:val="22"/>
                <w:szCs w:val="22"/>
              </w:rPr>
              <w:t>S205</w:t>
            </w:r>
          </w:p>
        </w:tc>
      </w:tr>
      <w:tr w:rsidR="008E2F96" w:rsidRPr="0050469B" w14:paraId="4EB9E0A0" w14:textId="77777777" w:rsidTr="00582D17">
        <w:tc>
          <w:tcPr>
            <w:tcW w:w="0" w:type="auto"/>
            <w:vAlign w:val="center"/>
          </w:tcPr>
          <w:p w14:paraId="256043E9" w14:textId="77777777" w:rsidR="008E2F96" w:rsidRPr="00582D17" w:rsidRDefault="008E2F96" w:rsidP="00F628A7">
            <w:pPr>
              <w:spacing w:before="60" w:after="60"/>
              <w:jc w:val="center"/>
              <w:rPr>
                <w:sz w:val="22"/>
                <w:szCs w:val="22"/>
              </w:rPr>
            </w:pPr>
            <w:r w:rsidRPr="00582D17">
              <w:rPr>
                <w:sz w:val="22"/>
                <w:szCs w:val="22"/>
              </w:rPr>
              <w:t>832</w:t>
            </w:r>
          </w:p>
        </w:tc>
        <w:tc>
          <w:tcPr>
            <w:tcW w:w="0" w:type="auto"/>
            <w:vAlign w:val="center"/>
          </w:tcPr>
          <w:p w14:paraId="791A0E4B" w14:textId="77777777" w:rsidR="008E2F96" w:rsidRPr="00582D17" w:rsidRDefault="008E2F96" w:rsidP="00F628A7">
            <w:pPr>
              <w:spacing w:before="60" w:after="60"/>
              <w:jc w:val="center"/>
              <w:rPr>
                <w:sz w:val="22"/>
                <w:szCs w:val="22"/>
              </w:rPr>
            </w:pPr>
            <w:r w:rsidRPr="00582D17">
              <w:rPr>
                <w:sz w:val="22"/>
                <w:szCs w:val="22"/>
              </w:rPr>
              <w:t>M049</w:t>
            </w:r>
          </w:p>
        </w:tc>
        <w:tc>
          <w:tcPr>
            <w:tcW w:w="0" w:type="auto"/>
            <w:vAlign w:val="center"/>
          </w:tcPr>
          <w:p w14:paraId="77A34C7A" w14:textId="77777777" w:rsidR="008E2F96" w:rsidRPr="00582D17" w:rsidRDefault="008E2F96" w:rsidP="00F628A7">
            <w:pPr>
              <w:spacing w:before="60" w:after="60"/>
              <w:jc w:val="center"/>
              <w:rPr>
                <w:sz w:val="22"/>
                <w:szCs w:val="22"/>
              </w:rPr>
            </w:pPr>
            <w:r w:rsidRPr="00582D17">
              <w:rPr>
                <w:sz w:val="22"/>
                <w:szCs w:val="22"/>
              </w:rPr>
              <w:t>S206</w:t>
            </w:r>
          </w:p>
        </w:tc>
      </w:tr>
      <w:tr w:rsidR="008E2F96" w:rsidRPr="0050469B" w14:paraId="3F6A5B1D" w14:textId="77777777" w:rsidTr="00582D17">
        <w:tc>
          <w:tcPr>
            <w:tcW w:w="0" w:type="auto"/>
            <w:vAlign w:val="center"/>
          </w:tcPr>
          <w:p w14:paraId="4BEB4127" w14:textId="77777777" w:rsidR="008E2F96" w:rsidRPr="00582D17" w:rsidRDefault="008E2F96" w:rsidP="00F628A7">
            <w:pPr>
              <w:spacing w:before="60" w:after="60"/>
              <w:jc w:val="center"/>
              <w:rPr>
                <w:sz w:val="22"/>
                <w:szCs w:val="22"/>
              </w:rPr>
            </w:pPr>
            <w:r w:rsidRPr="00582D17">
              <w:rPr>
                <w:sz w:val="22"/>
                <w:szCs w:val="22"/>
              </w:rPr>
              <w:t>833</w:t>
            </w:r>
          </w:p>
        </w:tc>
        <w:tc>
          <w:tcPr>
            <w:tcW w:w="0" w:type="auto"/>
            <w:vAlign w:val="center"/>
          </w:tcPr>
          <w:p w14:paraId="1B2F45A5" w14:textId="77777777" w:rsidR="008E2F96" w:rsidRPr="00582D17" w:rsidRDefault="008E2F96" w:rsidP="00F628A7">
            <w:pPr>
              <w:spacing w:before="60" w:after="60"/>
              <w:jc w:val="center"/>
              <w:rPr>
                <w:sz w:val="22"/>
                <w:szCs w:val="22"/>
              </w:rPr>
            </w:pPr>
            <w:r w:rsidRPr="00582D17">
              <w:rPr>
                <w:sz w:val="22"/>
                <w:szCs w:val="22"/>
              </w:rPr>
              <w:t>M049</w:t>
            </w:r>
          </w:p>
        </w:tc>
        <w:tc>
          <w:tcPr>
            <w:tcW w:w="0" w:type="auto"/>
            <w:vAlign w:val="center"/>
          </w:tcPr>
          <w:p w14:paraId="7F8F8190" w14:textId="77777777" w:rsidR="008E2F96" w:rsidRPr="00582D17" w:rsidRDefault="008E2F96" w:rsidP="00F628A7">
            <w:pPr>
              <w:spacing w:before="60" w:after="60"/>
              <w:jc w:val="center"/>
              <w:rPr>
                <w:sz w:val="22"/>
                <w:szCs w:val="22"/>
              </w:rPr>
            </w:pPr>
            <w:r w:rsidRPr="00582D17">
              <w:rPr>
                <w:sz w:val="22"/>
                <w:szCs w:val="22"/>
              </w:rPr>
              <w:t>S207</w:t>
            </w:r>
          </w:p>
        </w:tc>
      </w:tr>
      <w:tr w:rsidR="008E2F96" w:rsidRPr="0050469B" w14:paraId="4E914BE0" w14:textId="77777777" w:rsidTr="00582D17">
        <w:tc>
          <w:tcPr>
            <w:tcW w:w="0" w:type="auto"/>
            <w:vAlign w:val="center"/>
          </w:tcPr>
          <w:p w14:paraId="6E362D4A" w14:textId="77777777" w:rsidR="008E2F96" w:rsidRPr="00582D17" w:rsidRDefault="008E2F96" w:rsidP="00F628A7">
            <w:pPr>
              <w:spacing w:before="60" w:after="60"/>
              <w:jc w:val="center"/>
              <w:rPr>
                <w:sz w:val="22"/>
                <w:szCs w:val="22"/>
              </w:rPr>
            </w:pPr>
            <w:r w:rsidRPr="00582D17">
              <w:rPr>
                <w:sz w:val="22"/>
                <w:szCs w:val="22"/>
              </w:rPr>
              <w:t>834</w:t>
            </w:r>
          </w:p>
        </w:tc>
        <w:tc>
          <w:tcPr>
            <w:tcW w:w="0" w:type="auto"/>
            <w:vAlign w:val="center"/>
          </w:tcPr>
          <w:p w14:paraId="2F747435" w14:textId="77777777" w:rsidR="008E2F96" w:rsidRPr="00582D17" w:rsidRDefault="008E2F96" w:rsidP="00F628A7">
            <w:pPr>
              <w:spacing w:before="60" w:after="60"/>
              <w:jc w:val="center"/>
              <w:rPr>
                <w:sz w:val="22"/>
                <w:szCs w:val="22"/>
              </w:rPr>
            </w:pPr>
            <w:r w:rsidRPr="00582D17">
              <w:rPr>
                <w:sz w:val="22"/>
                <w:szCs w:val="22"/>
              </w:rPr>
              <w:t>M050</w:t>
            </w:r>
          </w:p>
        </w:tc>
        <w:tc>
          <w:tcPr>
            <w:tcW w:w="0" w:type="auto"/>
            <w:vAlign w:val="center"/>
          </w:tcPr>
          <w:p w14:paraId="219AE6B4" w14:textId="77777777" w:rsidR="008E2F96" w:rsidRPr="00582D17" w:rsidRDefault="008E2F96" w:rsidP="00F628A7">
            <w:pPr>
              <w:spacing w:before="60" w:after="60"/>
              <w:jc w:val="center"/>
              <w:rPr>
                <w:sz w:val="22"/>
                <w:szCs w:val="22"/>
              </w:rPr>
            </w:pPr>
            <w:r w:rsidRPr="00582D17">
              <w:rPr>
                <w:sz w:val="22"/>
                <w:szCs w:val="22"/>
              </w:rPr>
              <w:t>S208</w:t>
            </w:r>
          </w:p>
        </w:tc>
      </w:tr>
      <w:tr w:rsidR="008E2F96" w:rsidRPr="0050469B" w14:paraId="2EF3A8B4" w14:textId="77777777" w:rsidTr="00582D17">
        <w:tc>
          <w:tcPr>
            <w:tcW w:w="0" w:type="auto"/>
            <w:vAlign w:val="center"/>
          </w:tcPr>
          <w:p w14:paraId="3718AAF7" w14:textId="77777777" w:rsidR="008E2F96" w:rsidRPr="00582D17" w:rsidRDefault="008E2F96" w:rsidP="00F628A7">
            <w:pPr>
              <w:spacing w:before="60" w:after="60"/>
              <w:jc w:val="center"/>
              <w:rPr>
                <w:sz w:val="22"/>
                <w:szCs w:val="22"/>
              </w:rPr>
            </w:pPr>
            <w:r w:rsidRPr="00582D17">
              <w:rPr>
                <w:sz w:val="22"/>
                <w:szCs w:val="22"/>
              </w:rPr>
              <w:t>835</w:t>
            </w:r>
          </w:p>
        </w:tc>
        <w:tc>
          <w:tcPr>
            <w:tcW w:w="0" w:type="auto"/>
            <w:vAlign w:val="center"/>
          </w:tcPr>
          <w:p w14:paraId="4863905C" w14:textId="77777777" w:rsidR="008E2F96" w:rsidRPr="00582D17" w:rsidRDefault="008E2F96" w:rsidP="00F628A7">
            <w:pPr>
              <w:spacing w:before="60" w:after="60"/>
              <w:jc w:val="center"/>
              <w:rPr>
                <w:sz w:val="22"/>
                <w:szCs w:val="22"/>
              </w:rPr>
            </w:pPr>
            <w:r w:rsidRPr="00582D17">
              <w:rPr>
                <w:sz w:val="22"/>
                <w:szCs w:val="22"/>
              </w:rPr>
              <w:t>M050</w:t>
            </w:r>
          </w:p>
        </w:tc>
        <w:tc>
          <w:tcPr>
            <w:tcW w:w="0" w:type="auto"/>
            <w:vAlign w:val="center"/>
          </w:tcPr>
          <w:p w14:paraId="2EA5EFF7" w14:textId="77777777" w:rsidR="008E2F96" w:rsidRPr="00582D17" w:rsidRDefault="008E2F96" w:rsidP="00F628A7">
            <w:pPr>
              <w:spacing w:before="60" w:after="60"/>
              <w:jc w:val="center"/>
              <w:rPr>
                <w:sz w:val="22"/>
                <w:szCs w:val="22"/>
              </w:rPr>
            </w:pPr>
            <w:r w:rsidRPr="00582D17">
              <w:rPr>
                <w:sz w:val="22"/>
                <w:szCs w:val="22"/>
              </w:rPr>
              <w:t>S209</w:t>
            </w:r>
          </w:p>
        </w:tc>
      </w:tr>
      <w:tr w:rsidR="008E2F96" w:rsidRPr="0050469B" w14:paraId="5499DE39" w14:textId="77777777" w:rsidTr="00582D17">
        <w:tc>
          <w:tcPr>
            <w:tcW w:w="0" w:type="auto"/>
            <w:vAlign w:val="center"/>
          </w:tcPr>
          <w:p w14:paraId="549BD04A" w14:textId="77777777" w:rsidR="008E2F96" w:rsidRPr="00582D17" w:rsidRDefault="008E2F96" w:rsidP="00F628A7">
            <w:pPr>
              <w:spacing w:before="60" w:after="60"/>
              <w:jc w:val="center"/>
              <w:rPr>
                <w:sz w:val="22"/>
                <w:szCs w:val="22"/>
              </w:rPr>
            </w:pPr>
            <w:r w:rsidRPr="00582D17">
              <w:rPr>
                <w:sz w:val="22"/>
                <w:szCs w:val="22"/>
              </w:rPr>
              <w:t>836</w:t>
            </w:r>
          </w:p>
        </w:tc>
        <w:tc>
          <w:tcPr>
            <w:tcW w:w="0" w:type="auto"/>
            <w:vAlign w:val="center"/>
          </w:tcPr>
          <w:p w14:paraId="78928AFC" w14:textId="77777777" w:rsidR="008E2F96" w:rsidRPr="00582D17" w:rsidRDefault="008E2F96" w:rsidP="00F628A7">
            <w:pPr>
              <w:spacing w:before="60" w:after="60"/>
              <w:jc w:val="center"/>
              <w:rPr>
                <w:sz w:val="22"/>
                <w:szCs w:val="22"/>
              </w:rPr>
            </w:pPr>
            <w:r w:rsidRPr="00582D17">
              <w:rPr>
                <w:sz w:val="22"/>
                <w:szCs w:val="22"/>
              </w:rPr>
              <w:t>M050</w:t>
            </w:r>
          </w:p>
        </w:tc>
        <w:tc>
          <w:tcPr>
            <w:tcW w:w="0" w:type="auto"/>
            <w:vAlign w:val="center"/>
          </w:tcPr>
          <w:p w14:paraId="28EAD92A" w14:textId="77777777" w:rsidR="008E2F96" w:rsidRPr="00582D17" w:rsidRDefault="008E2F96" w:rsidP="00F628A7">
            <w:pPr>
              <w:spacing w:before="60" w:after="60"/>
              <w:jc w:val="center"/>
              <w:rPr>
                <w:sz w:val="22"/>
                <w:szCs w:val="22"/>
              </w:rPr>
            </w:pPr>
            <w:r w:rsidRPr="00582D17">
              <w:rPr>
                <w:sz w:val="22"/>
                <w:szCs w:val="22"/>
              </w:rPr>
              <w:t>S210</w:t>
            </w:r>
          </w:p>
        </w:tc>
      </w:tr>
      <w:tr w:rsidR="008E2F96" w:rsidRPr="0050469B" w14:paraId="2B9096D8" w14:textId="77777777" w:rsidTr="00582D17">
        <w:tc>
          <w:tcPr>
            <w:tcW w:w="0" w:type="auto"/>
            <w:vAlign w:val="center"/>
          </w:tcPr>
          <w:p w14:paraId="2DEF12DD" w14:textId="77777777" w:rsidR="008E2F96" w:rsidRPr="00582D17" w:rsidRDefault="008E2F96" w:rsidP="00F628A7">
            <w:pPr>
              <w:spacing w:before="60" w:after="60"/>
              <w:jc w:val="center"/>
              <w:rPr>
                <w:sz w:val="22"/>
                <w:szCs w:val="22"/>
              </w:rPr>
            </w:pPr>
            <w:r w:rsidRPr="00582D17">
              <w:rPr>
                <w:sz w:val="22"/>
                <w:szCs w:val="22"/>
              </w:rPr>
              <w:t>837</w:t>
            </w:r>
          </w:p>
        </w:tc>
        <w:tc>
          <w:tcPr>
            <w:tcW w:w="0" w:type="auto"/>
            <w:vAlign w:val="center"/>
          </w:tcPr>
          <w:p w14:paraId="47B3802D" w14:textId="77777777" w:rsidR="008E2F96" w:rsidRPr="00582D17" w:rsidRDefault="008E2F96" w:rsidP="00F628A7">
            <w:pPr>
              <w:spacing w:before="60" w:after="60"/>
              <w:jc w:val="center"/>
              <w:rPr>
                <w:sz w:val="22"/>
                <w:szCs w:val="22"/>
              </w:rPr>
            </w:pPr>
            <w:r w:rsidRPr="00582D17">
              <w:rPr>
                <w:sz w:val="22"/>
                <w:szCs w:val="22"/>
              </w:rPr>
              <w:t>M050</w:t>
            </w:r>
          </w:p>
        </w:tc>
        <w:tc>
          <w:tcPr>
            <w:tcW w:w="0" w:type="auto"/>
            <w:vAlign w:val="center"/>
          </w:tcPr>
          <w:p w14:paraId="4C491AA9" w14:textId="77777777" w:rsidR="008E2F96" w:rsidRPr="00582D17" w:rsidRDefault="008E2F96" w:rsidP="00F628A7">
            <w:pPr>
              <w:spacing w:before="60" w:after="60"/>
              <w:jc w:val="center"/>
              <w:rPr>
                <w:sz w:val="22"/>
                <w:szCs w:val="22"/>
              </w:rPr>
            </w:pPr>
            <w:r w:rsidRPr="00582D17">
              <w:rPr>
                <w:sz w:val="22"/>
                <w:szCs w:val="22"/>
              </w:rPr>
              <w:t>S211</w:t>
            </w:r>
          </w:p>
        </w:tc>
      </w:tr>
      <w:tr w:rsidR="008E2F96" w:rsidRPr="0050469B" w14:paraId="2099395B" w14:textId="77777777" w:rsidTr="00582D17">
        <w:tc>
          <w:tcPr>
            <w:tcW w:w="0" w:type="auto"/>
            <w:vAlign w:val="center"/>
          </w:tcPr>
          <w:p w14:paraId="64F7A0F4" w14:textId="77777777" w:rsidR="008E2F96" w:rsidRPr="00582D17" w:rsidRDefault="008E2F96" w:rsidP="00F628A7">
            <w:pPr>
              <w:spacing w:before="60" w:after="60"/>
              <w:jc w:val="center"/>
              <w:rPr>
                <w:sz w:val="22"/>
                <w:szCs w:val="22"/>
              </w:rPr>
            </w:pPr>
            <w:r w:rsidRPr="00582D17">
              <w:rPr>
                <w:sz w:val="22"/>
                <w:szCs w:val="22"/>
              </w:rPr>
              <w:t>838</w:t>
            </w:r>
          </w:p>
        </w:tc>
        <w:tc>
          <w:tcPr>
            <w:tcW w:w="0" w:type="auto"/>
            <w:vAlign w:val="center"/>
          </w:tcPr>
          <w:p w14:paraId="0AE68B3C"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49782110" w14:textId="77777777" w:rsidR="008E2F96" w:rsidRPr="00582D17" w:rsidRDefault="008E2F96" w:rsidP="00F628A7">
            <w:pPr>
              <w:spacing w:before="60" w:after="60"/>
              <w:jc w:val="center"/>
              <w:rPr>
                <w:sz w:val="22"/>
                <w:szCs w:val="22"/>
              </w:rPr>
            </w:pPr>
            <w:r w:rsidRPr="00582D17">
              <w:rPr>
                <w:sz w:val="22"/>
                <w:szCs w:val="22"/>
              </w:rPr>
              <w:t>S212</w:t>
            </w:r>
          </w:p>
        </w:tc>
      </w:tr>
      <w:tr w:rsidR="008E2F96" w:rsidRPr="0050469B" w14:paraId="5190FFCD" w14:textId="77777777" w:rsidTr="00582D17">
        <w:tc>
          <w:tcPr>
            <w:tcW w:w="0" w:type="auto"/>
            <w:vAlign w:val="center"/>
          </w:tcPr>
          <w:p w14:paraId="313A2A08" w14:textId="77777777" w:rsidR="008E2F96" w:rsidRPr="00582D17" w:rsidRDefault="008E2F96" w:rsidP="00F628A7">
            <w:pPr>
              <w:spacing w:before="60" w:after="60"/>
              <w:jc w:val="center"/>
              <w:rPr>
                <w:sz w:val="22"/>
                <w:szCs w:val="22"/>
              </w:rPr>
            </w:pPr>
            <w:r w:rsidRPr="00582D17">
              <w:rPr>
                <w:sz w:val="22"/>
                <w:szCs w:val="22"/>
              </w:rPr>
              <w:t>839</w:t>
            </w:r>
          </w:p>
        </w:tc>
        <w:tc>
          <w:tcPr>
            <w:tcW w:w="0" w:type="auto"/>
            <w:vAlign w:val="center"/>
          </w:tcPr>
          <w:p w14:paraId="1F6B43CF"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711519F0" w14:textId="77777777" w:rsidR="008E2F96" w:rsidRPr="00582D17" w:rsidRDefault="008E2F96" w:rsidP="00F628A7">
            <w:pPr>
              <w:spacing w:before="60" w:after="60"/>
              <w:jc w:val="center"/>
              <w:rPr>
                <w:sz w:val="22"/>
                <w:szCs w:val="22"/>
              </w:rPr>
            </w:pPr>
            <w:r w:rsidRPr="00582D17">
              <w:rPr>
                <w:sz w:val="22"/>
                <w:szCs w:val="22"/>
              </w:rPr>
              <w:t>S213</w:t>
            </w:r>
          </w:p>
        </w:tc>
      </w:tr>
      <w:tr w:rsidR="008E2F96" w:rsidRPr="0050469B" w14:paraId="5BFAA28C" w14:textId="77777777" w:rsidTr="00582D17">
        <w:tc>
          <w:tcPr>
            <w:tcW w:w="0" w:type="auto"/>
            <w:vAlign w:val="center"/>
          </w:tcPr>
          <w:p w14:paraId="42B23FCD" w14:textId="77777777" w:rsidR="008E2F96" w:rsidRPr="00582D17" w:rsidRDefault="008E2F96" w:rsidP="00F628A7">
            <w:pPr>
              <w:spacing w:before="60" w:after="60"/>
              <w:jc w:val="center"/>
              <w:rPr>
                <w:sz w:val="22"/>
                <w:szCs w:val="22"/>
              </w:rPr>
            </w:pPr>
            <w:r w:rsidRPr="00582D17">
              <w:rPr>
                <w:sz w:val="22"/>
                <w:szCs w:val="22"/>
              </w:rPr>
              <w:t>840</w:t>
            </w:r>
          </w:p>
        </w:tc>
        <w:tc>
          <w:tcPr>
            <w:tcW w:w="0" w:type="auto"/>
            <w:vAlign w:val="center"/>
          </w:tcPr>
          <w:p w14:paraId="4B467DA1"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6A4E6160" w14:textId="77777777" w:rsidR="008E2F96" w:rsidRPr="00582D17" w:rsidRDefault="008E2F96" w:rsidP="00F628A7">
            <w:pPr>
              <w:spacing w:before="60" w:after="60"/>
              <w:jc w:val="center"/>
              <w:rPr>
                <w:sz w:val="22"/>
                <w:szCs w:val="22"/>
              </w:rPr>
            </w:pPr>
            <w:r w:rsidRPr="00582D17">
              <w:rPr>
                <w:sz w:val="22"/>
                <w:szCs w:val="22"/>
              </w:rPr>
              <w:t>S214</w:t>
            </w:r>
          </w:p>
        </w:tc>
      </w:tr>
      <w:tr w:rsidR="008E2F96" w:rsidRPr="0050469B" w14:paraId="5594CE34" w14:textId="77777777" w:rsidTr="00582D17">
        <w:tc>
          <w:tcPr>
            <w:tcW w:w="0" w:type="auto"/>
            <w:vAlign w:val="center"/>
          </w:tcPr>
          <w:p w14:paraId="393ACCAC" w14:textId="77777777" w:rsidR="008E2F96" w:rsidRPr="00582D17" w:rsidRDefault="008E2F96" w:rsidP="00F628A7">
            <w:pPr>
              <w:spacing w:before="60" w:after="60"/>
              <w:jc w:val="center"/>
              <w:rPr>
                <w:sz w:val="22"/>
                <w:szCs w:val="22"/>
              </w:rPr>
            </w:pPr>
            <w:r w:rsidRPr="00582D17">
              <w:rPr>
                <w:sz w:val="22"/>
                <w:szCs w:val="22"/>
              </w:rPr>
              <w:t>841</w:t>
            </w:r>
          </w:p>
        </w:tc>
        <w:tc>
          <w:tcPr>
            <w:tcW w:w="0" w:type="auto"/>
            <w:vAlign w:val="center"/>
          </w:tcPr>
          <w:p w14:paraId="1FCAA6F9"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3C7452AF" w14:textId="77777777" w:rsidR="008E2F96" w:rsidRPr="00582D17" w:rsidRDefault="008E2F96" w:rsidP="00F628A7">
            <w:pPr>
              <w:spacing w:before="60" w:after="60"/>
              <w:jc w:val="center"/>
              <w:rPr>
                <w:sz w:val="22"/>
                <w:szCs w:val="22"/>
              </w:rPr>
            </w:pPr>
            <w:r w:rsidRPr="00582D17">
              <w:rPr>
                <w:sz w:val="22"/>
                <w:szCs w:val="22"/>
              </w:rPr>
              <w:t>S215</w:t>
            </w:r>
          </w:p>
        </w:tc>
      </w:tr>
      <w:tr w:rsidR="008E2F96" w:rsidRPr="0050469B" w14:paraId="74A7F054" w14:textId="77777777" w:rsidTr="00582D17">
        <w:tc>
          <w:tcPr>
            <w:tcW w:w="0" w:type="auto"/>
            <w:vAlign w:val="center"/>
          </w:tcPr>
          <w:p w14:paraId="48B7776F" w14:textId="77777777" w:rsidR="008E2F96" w:rsidRPr="00582D17" w:rsidRDefault="008E2F96" w:rsidP="00F628A7">
            <w:pPr>
              <w:spacing w:before="60" w:after="60"/>
              <w:jc w:val="center"/>
              <w:rPr>
                <w:sz w:val="22"/>
                <w:szCs w:val="22"/>
              </w:rPr>
            </w:pPr>
            <w:r w:rsidRPr="00582D17">
              <w:rPr>
                <w:sz w:val="22"/>
                <w:szCs w:val="22"/>
              </w:rPr>
              <w:t>842</w:t>
            </w:r>
          </w:p>
        </w:tc>
        <w:tc>
          <w:tcPr>
            <w:tcW w:w="0" w:type="auto"/>
            <w:vAlign w:val="center"/>
          </w:tcPr>
          <w:p w14:paraId="416DAF4C"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27EAC583" w14:textId="77777777" w:rsidR="008E2F96" w:rsidRPr="00582D17" w:rsidRDefault="008E2F96" w:rsidP="00F628A7">
            <w:pPr>
              <w:spacing w:before="60" w:after="60"/>
              <w:jc w:val="center"/>
              <w:rPr>
                <w:sz w:val="22"/>
                <w:szCs w:val="22"/>
              </w:rPr>
            </w:pPr>
            <w:r w:rsidRPr="00582D17">
              <w:rPr>
                <w:sz w:val="22"/>
                <w:szCs w:val="22"/>
              </w:rPr>
              <w:t>S216</w:t>
            </w:r>
          </w:p>
        </w:tc>
      </w:tr>
      <w:tr w:rsidR="008E2F96" w:rsidRPr="0050469B" w14:paraId="47F1A505" w14:textId="77777777" w:rsidTr="00582D17">
        <w:tc>
          <w:tcPr>
            <w:tcW w:w="0" w:type="auto"/>
            <w:vAlign w:val="center"/>
          </w:tcPr>
          <w:p w14:paraId="69BBBA21" w14:textId="77777777" w:rsidR="008E2F96" w:rsidRPr="00582D17" w:rsidRDefault="008E2F96" w:rsidP="00F628A7">
            <w:pPr>
              <w:spacing w:before="60" w:after="60"/>
              <w:jc w:val="center"/>
              <w:rPr>
                <w:sz w:val="22"/>
                <w:szCs w:val="22"/>
              </w:rPr>
            </w:pPr>
            <w:r w:rsidRPr="00582D17">
              <w:rPr>
                <w:sz w:val="22"/>
                <w:szCs w:val="22"/>
              </w:rPr>
              <w:t>843</w:t>
            </w:r>
          </w:p>
        </w:tc>
        <w:tc>
          <w:tcPr>
            <w:tcW w:w="0" w:type="auto"/>
            <w:vAlign w:val="center"/>
          </w:tcPr>
          <w:p w14:paraId="61E06851" w14:textId="77777777" w:rsidR="008E2F96" w:rsidRPr="00582D17" w:rsidRDefault="008E2F96" w:rsidP="00F628A7">
            <w:pPr>
              <w:spacing w:before="60" w:after="60"/>
              <w:jc w:val="center"/>
              <w:rPr>
                <w:sz w:val="22"/>
                <w:szCs w:val="22"/>
              </w:rPr>
            </w:pPr>
            <w:r w:rsidRPr="00582D17">
              <w:rPr>
                <w:sz w:val="22"/>
                <w:szCs w:val="22"/>
              </w:rPr>
              <w:t>M052</w:t>
            </w:r>
          </w:p>
        </w:tc>
        <w:tc>
          <w:tcPr>
            <w:tcW w:w="0" w:type="auto"/>
            <w:vAlign w:val="center"/>
          </w:tcPr>
          <w:p w14:paraId="790ECD94" w14:textId="77777777" w:rsidR="008E2F96" w:rsidRPr="00582D17" w:rsidRDefault="008E2F96" w:rsidP="00F628A7">
            <w:pPr>
              <w:spacing w:before="60" w:after="60"/>
              <w:jc w:val="center"/>
              <w:rPr>
                <w:sz w:val="22"/>
                <w:szCs w:val="22"/>
              </w:rPr>
            </w:pPr>
            <w:r w:rsidRPr="00582D17">
              <w:rPr>
                <w:sz w:val="22"/>
                <w:szCs w:val="22"/>
              </w:rPr>
              <w:t>S217</w:t>
            </w:r>
          </w:p>
        </w:tc>
      </w:tr>
      <w:tr w:rsidR="008E2F96" w:rsidRPr="0050469B" w14:paraId="08C1D7DB" w14:textId="77777777" w:rsidTr="00582D17">
        <w:tc>
          <w:tcPr>
            <w:tcW w:w="0" w:type="auto"/>
            <w:vAlign w:val="center"/>
          </w:tcPr>
          <w:p w14:paraId="1C548D35" w14:textId="77777777" w:rsidR="008E2F96" w:rsidRPr="00582D17" w:rsidRDefault="008E2F96" w:rsidP="00F628A7">
            <w:pPr>
              <w:spacing w:before="60" w:after="60"/>
              <w:jc w:val="center"/>
              <w:rPr>
                <w:sz w:val="22"/>
                <w:szCs w:val="22"/>
              </w:rPr>
            </w:pPr>
            <w:r w:rsidRPr="00582D17">
              <w:rPr>
                <w:sz w:val="22"/>
                <w:szCs w:val="22"/>
              </w:rPr>
              <w:t>844</w:t>
            </w:r>
          </w:p>
        </w:tc>
        <w:tc>
          <w:tcPr>
            <w:tcW w:w="0" w:type="auto"/>
            <w:vAlign w:val="center"/>
          </w:tcPr>
          <w:p w14:paraId="72B9DC4E" w14:textId="77777777" w:rsidR="008E2F96" w:rsidRPr="00582D17" w:rsidRDefault="008E2F96" w:rsidP="00F628A7">
            <w:pPr>
              <w:spacing w:before="60" w:after="60"/>
              <w:jc w:val="center"/>
              <w:rPr>
                <w:sz w:val="22"/>
                <w:szCs w:val="22"/>
              </w:rPr>
            </w:pPr>
            <w:r w:rsidRPr="00582D17">
              <w:rPr>
                <w:sz w:val="22"/>
                <w:szCs w:val="22"/>
              </w:rPr>
              <w:t>M052</w:t>
            </w:r>
          </w:p>
        </w:tc>
        <w:tc>
          <w:tcPr>
            <w:tcW w:w="0" w:type="auto"/>
            <w:vAlign w:val="center"/>
          </w:tcPr>
          <w:p w14:paraId="5F458310" w14:textId="77777777" w:rsidR="008E2F96" w:rsidRPr="00582D17" w:rsidRDefault="008E2F96" w:rsidP="00F628A7">
            <w:pPr>
              <w:spacing w:before="60" w:after="60"/>
              <w:jc w:val="center"/>
              <w:rPr>
                <w:sz w:val="22"/>
                <w:szCs w:val="22"/>
              </w:rPr>
            </w:pPr>
            <w:r w:rsidRPr="00582D17">
              <w:rPr>
                <w:sz w:val="22"/>
                <w:szCs w:val="22"/>
              </w:rPr>
              <w:t>S218</w:t>
            </w:r>
          </w:p>
        </w:tc>
      </w:tr>
      <w:tr w:rsidR="008E2F96" w:rsidRPr="0050469B" w14:paraId="7E5F33F0" w14:textId="77777777" w:rsidTr="00582D17">
        <w:tc>
          <w:tcPr>
            <w:tcW w:w="0" w:type="auto"/>
            <w:vAlign w:val="center"/>
          </w:tcPr>
          <w:p w14:paraId="0F829446" w14:textId="77777777" w:rsidR="008E2F96" w:rsidRPr="00582D17" w:rsidRDefault="008E2F96" w:rsidP="00F628A7">
            <w:pPr>
              <w:spacing w:before="60" w:after="60"/>
              <w:jc w:val="center"/>
              <w:rPr>
                <w:sz w:val="22"/>
                <w:szCs w:val="22"/>
              </w:rPr>
            </w:pPr>
            <w:r w:rsidRPr="00582D17">
              <w:rPr>
                <w:sz w:val="22"/>
                <w:szCs w:val="22"/>
              </w:rPr>
              <w:t>845</w:t>
            </w:r>
          </w:p>
        </w:tc>
        <w:tc>
          <w:tcPr>
            <w:tcW w:w="0" w:type="auto"/>
            <w:vAlign w:val="center"/>
          </w:tcPr>
          <w:p w14:paraId="1F7EFF3F" w14:textId="77777777" w:rsidR="008E2F96" w:rsidRPr="00582D17" w:rsidRDefault="008E2F96" w:rsidP="00F628A7">
            <w:pPr>
              <w:spacing w:before="60" w:after="60"/>
              <w:jc w:val="center"/>
              <w:rPr>
                <w:sz w:val="22"/>
                <w:szCs w:val="22"/>
              </w:rPr>
            </w:pPr>
            <w:r w:rsidRPr="00582D17">
              <w:rPr>
                <w:sz w:val="22"/>
                <w:szCs w:val="22"/>
              </w:rPr>
              <w:t>M052</w:t>
            </w:r>
          </w:p>
        </w:tc>
        <w:tc>
          <w:tcPr>
            <w:tcW w:w="0" w:type="auto"/>
            <w:vAlign w:val="center"/>
          </w:tcPr>
          <w:p w14:paraId="6612E81B" w14:textId="77777777" w:rsidR="008E2F96" w:rsidRPr="00582D17" w:rsidRDefault="008E2F96" w:rsidP="00F628A7">
            <w:pPr>
              <w:spacing w:before="60" w:after="60"/>
              <w:jc w:val="center"/>
              <w:rPr>
                <w:sz w:val="22"/>
                <w:szCs w:val="22"/>
              </w:rPr>
            </w:pPr>
            <w:r w:rsidRPr="00582D17">
              <w:rPr>
                <w:sz w:val="22"/>
                <w:szCs w:val="22"/>
              </w:rPr>
              <w:t>S219</w:t>
            </w:r>
          </w:p>
        </w:tc>
      </w:tr>
      <w:tr w:rsidR="008E2F96" w:rsidRPr="0050469B" w14:paraId="3879DC00" w14:textId="77777777" w:rsidTr="00582D17">
        <w:tc>
          <w:tcPr>
            <w:tcW w:w="0" w:type="auto"/>
            <w:vAlign w:val="center"/>
          </w:tcPr>
          <w:p w14:paraId="2558801D" w14:textId="77777777" w:rsidR="008E2F96" w:rsidRPr="00582D17" w:rsidRDefault="008E2F96" w:rsidP="00F628A7">
            <w:pPr>
              <w:spacing w:before="60" w:after="60"/>
              <w:jc w:val="center"/>
              <w:rPr>
                <w:sz w:val="22"/>
                <w:szCs w:val="22"/>
              </w:rPr>
            </w:pPr>
            <w:r w:rsidRPr="00582D17">
              <w:rPr>
                <w:sz w:val="22"/>
                <w:szCs w:val="22"/>
              </w:rPr>
              <w:t>846</w:t>
            </w:r>
          </w:p>
        </w:tc>
        <w:tc>
          <w:tcPr>
            <w:tcW w:w="0" w:type="auto"/>
            <w:vAlign w:val="center"/>
          </w:tcPr>
          <w:p w14:paraId="4F37B12D" w14:textId="77777777" w:rsidR="008E2F96" w:rsidRPr="00582D17" w:rsidRDefault="008E2F96" w:rsidP="00F628A7">
            <w:pPr>
              <w:spacing w:before="60" w:after="60"/>
              <w:jc w:val="center"/>
              <w:rPr>
                <w:sz w:val="22"/>
                <w:szCs w:val="22"/>
              </w:rPr>
            </w:pPr>
            <w:r w:rsidRPr="00582D17">
              <w:rPr>
                <w:sz w:val="22"/>
                <w:szCs w:val="22"/>
              </w:rPr>
              <w:t>M053</w:t>
            </w:r>
          </w:p>
        </w:tc>
        <w:tc>
          <w:tcPr>
            <w:tcW w:w="0" w:type="auto"/>
            <w:vAlign w:val="center"/>
          </w:tcPr>
          <w:p w14:paraId="2694E09E" w14:textId="77777777" w:rsidR="008E2F96" w:rsidRPr="00582D17" w:rsidRDefault="008E2F96" w:rsidP="00F628A7">
            <w:pPr>
              <w:spacing w:before="60" w:after="60"/>
              <w:jc w:val="center"/>
              <w:rPr>
                <w:sz w:val="22"/>
                <w:szCs w:val="22"/>
              </w:rPr>
            </w:pPr>
            <w:r w:rsidRPr="00582D17">
              <w:rPr>
                <w:sz w:val="22"/>
                <w:szCs w:val="22"/>
              </w:rPr>
              <w:t>S220</w:t>
            </w:r>
          </w:p>
        </w:tc>
      </w:tr>
      <w:tr w:rsidR="008E2F96" w:rsidRPr="0050469B" w14:paraId="23C57127" w14:textId="77777777" w:rsidTr="00582D17">
        <w:tc>
          <w:tcPr>
            <w:tcW w:w="0" w:type="auto"/>
            <w:vAlign w:val="center"/>
          </w:tcPr>
          <w:p w14:paraId="35F9B43B" w14:textId="77777777" w:rsidR="008E2F96" w:rsidRPr="00582D17" w:rsidRDefault="008E2F96" w:rsidP="00F628A7">
            <w:pPr>
              <w:spacing w:before="60" w:after="60"/>
              <w:jc w:val="center"/>
              <w:rPr>
                <w:sz w:val="22"/>
                <w:szCs w:val="22"/>
              </w:rPr>
            </w:pPr>
            <w:r w:rsidRPr="00582D17">
              <w:rPr>
                <w:sz w:val="22"/>
                <w:szCs w:val="22"/>
              </w:rPr>
              <w:t>847</w:t>
            </w:r>
          </w:p>
        </w:tc>
        <w:tc>
          <w:tcPr>
            <w:tcW w:w="0" w:type="auto"/>
            <w:vAlign w:val="center"/>
          </w:tcPr>
          <w:p w14:paraId="4784192B" w14:textId="77777777" w:rsidR="008E2F96" w:rsidRPr="00582D17" w:rsidRDefault="008E2F96" w:rsidP="00F628A7">
            <w:pPr>
              <w:spacing w:before="60" w:after="60"/>
              <w:jc w:val="center"/>
              <w:rPr>
                <w:sz w:val="22"/>
                <w:szCs w:val="22"/>
              </w:rPr>
            </w:pPr>
            <w:r w:rsidRPr="00582D17">
              <w:rPr>
                <w:sz w:val="22"/>
                <w:szCs w:val="22"/>
              </w:rPr>
              <w:t>M053</w:t>
            </w:r>
          </w:p>
        </w:tc>
        <w:tc>
          <w:tcPr>
            <w:tcW w:w="0" w:type="auto"/>
            <w:vAlign w:val="center"/>
          </w:tcPr>
          <w:p w14:paraId="31C66961" w14:textId="77777777" w:rsidR="008E2F96" w:rsidRPr="00582D17" w:rsidRDefault="008E2F96" w:rsidP="00F628A7">
            <w:pPr>
              <w:spacing w:before="60" w:after="60"/>
              <w:jc w:val="center"/>
              <w:rPr>
                <w:sz w:val="22"/>
                <w:szCs w:val="22"/>
              </w:rPr>
            </w:pPr>
            <w:r w:rsidRPr="00582D17">
              <w:rPr>
                <w:sz w:val="22"/>
                <w:szCs w:val="22"/>
              </w:rPr>
              <w:t>S221</w:t>
            </w:r>
          </w:p>
        </w:tc>
      </w:tr>
      <w:tr w:rsidR="008E2F96" w:rsidRPr="0050469B" w14:paraId="4E97041D" w14:textId="77777777" w:rsidTr="00582D17">
        <w:tc>
          <w:tcPr>
            <w:tcW w:w="0" w:type="auto"/>
            <w:vAlign w:val="center"/>
          </w:tcPr>
          <w:p w14:paraId="6892A082" w14:textId="77777777" w:rsidR="008E2F96" w:rsidRPr="00582D17" w:rsidRDefault="008E2F96" w:rsidP="00F628A7">
            <w:pPr>
              <w:spacing w:before="60" w:after="60"/>
              <w:jc w:val="center"/>
              <w:rPr>
                <w:sz w:val="22"/>
                <w:szCs w:val="22"/>
              </w:rPr>
            </w:pPr>
            <w:r w:rsidRPr="00582D17">
              <w:rPr>
                <w:sz w:val="22"/>
                <w:szCs w:val="22"/>
              </w:rPr>
              <w:t>848</w:t>
            </w:r>
          </w:p>
        </w:tc>
        <w:tc>
          <w:tcPr>
            <w:tcW w:w="0" w:type="auto"/>
            <w:vAlign w:val="center"/>
          </w:tcPr>
          <w:p w14:paraId="5C249608" w14:textId="77777777" w:rsidR="008E2F96" w:rsidRPr="00582D17" w:rsidRDefault="008E2F96" w:rsidP="00F628A7">
            <w:pPr>
              <w:spacing w:before="60" w:after="60"/>
              <w:jc w:val="center"/>
              <w:rPr>
                <w:sz w:val="22"/>
                <w:szCs w:val="22"/>
              </w:rPr>
            </w:pPr>
            <w:r w:rsidRPr="00582D17">
              <w:rPr>
                <w:sz w:val="22"/>
                <w:szCs w:val="22"/>
              </w:rPr>
              <w:t>M053</w:t>
            </w:r>
          </w:p>
        </w:tc>
        <w:tc>
          <w:tcPr>
            <w:tcW w:w="0" w:type="auto"/>
            <w:vAlign w:val="center"/>
          </w:tcPr>
          <w:p w14:paraId="029CA5F3" w14:textId="77777777" w:rsidR="008E2F96" w:rsidRPr="00582D17" w:rsidRDefault="008E2F96" w:rsidP="00F628A7">
            <w:pPr>
              <w:spacing w:before="60" w:after="60"/>
              <w:jc w:val="center"/>
              <w:rPr>
                <w:sz w:val="22"/>
                <w:szCs w:val="22"/>
              </w:rPr>
            </w:pPr>
            <w:r w:rsidRPr="00582D17">
              <w:rPr>
                <w:sz w:val="22"/>
                <w:szCs w:val="22"/>
              </w:rPr>
              <w:t>S222</w:t>
            </w:r>
          </w:p>
        </w:tc>
      </w:tr>
      <w:tr w:rsidR="008E2F96" w:rsidRPr="0050469B" w14:paraId="7270874C" w14:textId="77777777" w:rsidTr="00582D17">
        <w:tc>
          <w:tcPr>
            <w:tcW w:w="0" w:type="auto"/>
            <w:vAlign w:val="center"/>
          </w:tcPr>
          <w:p w14:paraId="1285A628" w14:textId="77777777" w:rsidR="008E2F96" w:rsidRPr="00582D17" w:rsidRDefault="008E2F96" w:rsidP="00F628A7">
            <w:pPr>
              <w:spacing w:before="60" w:after="60"/>
              <w:jc w:val="center"/>
              <w:rPr>
                <w:sz w:val="22"/>
                <w:szCs w:val="22"/>
              </w:rPr>
            </w:pPr>
            <w:r w:rsidRPr="00582D17">
              <w:rPr>
                <w:sz w:val="22"/>
                <w:szCs w:val="22"/>
              </w:rPr>
              <w:t>849</w:t>
            </w:r>
          </w:p>
        </w:tc>
        <w:tc>
          <w:tcPr>
            <w:tcW w:w="0" w:type="auto"/>
            <w:vAlign w:val="center"/>
          </w:tcPr>
          <w:p w14:paraId="2C43F9F0" w14:textId="77777777" w:rsidR="008E2F96" w:rsidRPr="00582D17" w:rsidRDefault="008E2F96" w:rsidP="00F628A7">
            <w:pPr>
              <w:spacing w:before="60" w:after="60"/>
              <w:jc w:val="center"/>
              <w:rPr>
                <w:sz w:val="22"/>
                <w:szCs w:val="22"/>
              </w:rPr>
            </w:pPr>
            <w:r w:rsidRPr="00582D17">
              <w:rPr>
                <w:sz w:val="22"/>
                <w:szCs w:val="22"/>
              </w:rPr>
              <w:t>M053</w:t>
            </w:r>
          </w:p>
        </w:tc>
        <w:tc>
          <w:tcPr>
            <w:tcW w:w="0" w:type="auto"/>
            <w:vAlign w:val="center"/>
          </w:tcPr>
          <w:p w14:paraId="46D848E0" w14:textId="77777777" w:rsidR="008E2F96" w:rsidRPr="00582D17" w:rsidRDefault="008E2F96" w:rsidP="00F628A7">
            <w:pPr>
              <w:spacing w:before="60" w:after="60"/>
              <w:jc w:val="center"/>
              <w:rPr>
                <w:sz w:val="22"/>
                <w:szCs w:val="22"/>
              </w:rPr>
            </w:pPr>
            <w:r w:rsidRPr="00582D17">
              <w:rPr>
                <w:sz w:val="22"/>
                <w:szCs w:val="22"/>
              </w:rPr>
              <w:t>S223</w:t>
            </w:r>
          </w:p>
        </w:tc>
      </w:tr>
      <w:tr w:rsidR="008E2F96" w:rsidRPr="0050469B" w14:paraId="543845D2" w14:textId="77777777" w:rsidTr="00582D17">
        <w:tc>
          <w:tcPr>
            <w:tcW w:w="0" w:type="auto"/>
            <w:vAlign w:val="center"/>
          </w:tcPr>
          <w:p w14:paraId="62036B37" w14:textId="77777777" w:rsidR="008E2F96" w:rsidRPr="00582D17" w:rsidRDefault="008E2F96" w:rsidP="00F628A7">
            <w:pPr>
              <w:spacing w:before="60" w:after="60"/>
              <w:jc w:val="center"/>
              <w:rPr>
                <w:sz w:val="22"/>
                <w:szCs w:val="22"/>
              </w:rPr>
            </w:pPr>
            <w:r w:rsidRPr="00582D17">
              <w:rPr>
                <w:sz w:val="22"/>
                <w:szCs w:val="22"/>
              </w:rPr>
              <w:t>850</w:t>
            </w:r>
          </w:p>
        </w:tc>
        <w:tc>
          <w:tcPr>
            <w:tcW w:w="0" w:type="auto"/>
            <w:vAlign w:val="center"/>
          </w:tcPr>
          <w:p w14:paraId="3834F985" w14:textId="77777777" w:rsidR="008E2F96" w:rsidRPr="00582D17" w:rsidRDefault="008E2F96" w:rsidP="00F628A7">
            <w:pPr>
              <w:spacing w:before="60" w:after="60"/>
              <w:jc w:val="center"/>
              <w:rPr>
                <w:sz w:val="22"/>
                <w:szCs w:val="22"/>
              </w:rPr>
            </w:pPr>
            <w:r w:rsidRPr="00582D17">
              <w:rPr>
                <w:sz w:val="22"/>
                <w:szCs w:val="22"/>
              </w:rPr>
              <w:t>M054</w:t>
            </w:r>
          </w:p>
        </w:tc>
        <w:tc>
          <w:tcPr>
            <w:tcW w:w="0" w:type="auto"/>
            <w:vAlign w:val="center"/>
          </w:tcPr>
          <w:p w14:paraId="6355234E" w14:textId="77777777" w:rsidR="008E2F96" w:rsidRPr="00582D17" w:rsidRDefault="008E2F96" w:rsidP="00F628A7">
            <w:pPr>
              <w:spacing w:before="60" w:after="60"/>
              <w:jc w:val="center"/>
              <w:rPr>
                <w:sz w:val="22"/>
                <w:szCs w:val="22"/>
              </w:rPr>
            </w:pPr>
            <w:r w:rsidRPr="00582D17">
              <w:rPr>
                <w:sz w:val="22"/>
                <w:szCs w:val="22"/>
              </w:rPr>
              <w:t>S224</w:t>
            </w:r>
          </w:p>
        </w:tc>
      </w:tr>
      <w:tr w:rsidR="008E2F96" w:rsidRPr="0050469B" w14:paraId="138EC851" w14:textId="77777777" w:rsidTr="00582D17">
        <w:tc>
          <w:tcPr>
            <w:tcW w:w="0" w:type="auto"/>
            <w:vAlign w:val="center"/>
          </w:tcPr>
          <w:p w14:paraId="0DDB6501" w14:textId="77777777" w:rsidR="008E2F96" w:rsidRPr="00582D17" w:rsidRDefault="008E2F96" w:rsidP="00F628A7">
            <w:pPr>
              <w:spacing w:before="60" w:after="60"/>
              <w:jc w:val="center"/>
              <w:rPr>
                <w:sz w:val="22"/>
                <w:szCs w:val="22"/>
              </w:rPr>
            </w:pPr>
            <w:r w:rsidRPr="00582D17">
              <w:rPr>
                <w:sz w:val="22"/>
                <w:szCs w:val="22"/>
              </w:rPr>
              <w:t>851</w:t>
            </w:r>
          </w:p>
        </w:tc>
        <w:tc>
          <w:tcPr>
            <w:tcW w:w="0" w:type="auto"/>
            <w:vAlign w:val="center"/>
          </w:tcPr>
          <w:p w14:paraId="34BE976E" w14:textId="77777777" w:rsidR="008E2F96" w:rsidRPr="00582D17" w:rsidRDefault="008E2F96" w:rsidP="00F628A7">
            <w:pPr>
              <w:spacing w:before="60" w:after="60"/>
              <w:jc w:val="center"/>
              <w:rPr>
                <w:sz w:val="22"/>
                <w:szCs w:val="22"/>
              </w:rPr>
            </w:pPr>
            <w:r w:rsidRPr="00582D17">
              <w:rPr>
                <w:sz w:val="22"/>
                <w:szCs w:val="22"/>
              </w:rPr>
              <w:t>M054</w:t>
            </w:r>
          </w:p>
        </w:tc>
        <w:tc>
          <w:tcPr>
            <w:tcW w:w="0" w:type="auto"/>
            <w:vAlign w:val="center"/>
          </w:tcPr>
          <w:p w14:paraId="0EC4160E" w14:textId="77777777" w:rsidR="008E2F96" w:rsidRPr="00582D17" w:rsidRDefault="008E2F96" w:rsidP="00F628A7">
            <w:pPr>
              <w:spacing w:before="60" w:after="60"/>
              <w:jc w:val="center"/>
              <w:rPr>
                <w:sz w:val="22"/>
                <w:szCs w:val="22"/>
              </w:rPr>
            </w:pPr>
            <w:r w:rsidRPr="00582D17">
              <w:rPr>
                <w:sz w:val="22"/>
                <w:szCs w:val="22"/>
              </w:rPr>
              <w:t>S225</w:t>
            </w:r>
          </w:p>
        </w:tc>
      </w:tr>
      <w:tr w:rsidR="008E2F96" w:rsidRPr="0050469B" w14:paraId="5E8E6130" w14:textId="77777777" w:rsidTr="00582D17">
        <w:tc>
          <w:tcPr>
            <w:tcW w:w="0" w:type="auto"/>
            <w:vAlign w:val="center"/>
          </w:tcPr>
          <w:p w14:paraId="67A78BDD" w14:textId="77777777" w:rsidR="008E2F96" w:rsidRPr="00582D17" w:rsidRDefault="008E2F96" w:rsidP="00F628A7">
            <w:pPr>
              <w:spacing w:before="60" w:after="60"/>
              <w:jc w:val="center"/>
              <w:rPr>
                <w:sz w:val="22"/>
                <w:szCs w:val="22"/>
              </w:rPr>
            </w:pPr>
            <w:r w:rsidRPr="00582D17">
              <w:rPr>
                <w:sz w:val="22"/>
                <w:szCs w:val="22"/>
              </w:rPr>
              <w:t>852</w:t>
            </w:r>
          </w:p>
        </w:tc>
        <w:tc>
          <w:tcPr>
            <w:tcW w:w="0" w:type="auto"/>
            <w:vAlign w:val="center"/>
          </w:tcPr>
          <w:p w14:paraId="21AD7F38" w14:textId="77777777" w:rsidR="008E2F96" w:rsidRPr="00582D17" w:rsidRDefault="008E2F96" w:rsidP="00F628A7">
            <w:pPr>
              <w:spacing w:before="60" w:after="60"/>
              <w:jc w:val="center"/>
              <w:rPr>
                <w:sz w:val="22"/>
                <w:szCs w:val="22"/>
              </w:rPr>
            </w:pPr>
            <w:r w:rsidRPr="00582D17">
              <w:rPr>
                <w:sz w:val="22"/>
                <w:szCs w:val="22"/>
              </w:rPr>
              <w:t>M054</w:t>
            </w:r>
          </w:p>
        </w:tc>
        <w:tc>
          <w:tcPr>
            <w:tcW w:w="0" w:type="auto"/>
            <w:vAlign w:val="center"/>
          </w:tcPr>
          <w:p w14:paraId="17F64A55" w14:textId="77777777" w:rsidR="008E2F96" w:rsidRPr="00582D17" w:rsidRDefault="008E2F96" w:rsidP="00F628A7">
            <w:pPr>
              <w:spacing w:before="60" w:after="60"/>
              <w:jc w:val="center"/>
              <w:rPr>
                <w:sz w:val="22"/>
                <w:szCs w:val="22"/>
              </w:rPr>
            </w:pPr>
            <w:r w:rsidRPr="00582D17">
              <w:rPr>
                <w:sz w:val="22"/>
                <w:szCs w:val="22"/>
              </w:rPr>
              <w:t>S226</w:t>
            </w:r>
          </w:p>
        </w:tc>
      </w:tr>
      <w:tr w:rsidR="008E2F96" w:rsidRPr="0050469B" w14:paraId="36EEBB0E" w14:textId="77777777" w:rsidTr="00582D17">
        <w:tc>
          <w:tcPr>
            <w:tcW w:w="0" w:type="auto"/>
            <w:vAlign w:val="center"/>
          </w:tcPr>
          <w:p w14:paraId="17336520" w14:textId="77777777" w:rsidR="008E2F96" w:rsidRPr="00582D17" w:rsidRDefault="008E2F96" w:rsidP="00F628A7">
            <w:pPr>
              <w:spacing w:before="60" w:after="60"/>
              <w:jc w:val="center"/>
              <w:rPr>
                <w:sz w:val="22"/>
                <w:szCs w:val="22"/>
              </w:rPr>
            </w:pPr>
            <w:r w:rsidRPr="00582D17">
              <w:rPr>
                <w:sz w:val="22"/>
                <w:szCs w:val="22"/>
              </w:rPr>
              <w:t>853</w:t>
            </w:r>
          </w:p>
        </w:tc>
        <w:tc>
          <w:tcPr>
            <w:tcW w:w="0" w:type="auto"/>
            <w:vAlign w:val="center"/>
          </w:tcPr>
          <w:p w14:paraId="29BB4BAD"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1152F787" w14:textId="77777777" w:rsidR="008E2F96" w:rsidRPr="00582D17" w:rsidRDefault="008E2F96" w:rsidP="00F628A7">
            <w:pPr>
              <w:spacing w:before="60" w:after="60"/>
              <w:jc w:val="center"/>
              <w:rPr>
                <w:sz w:val="22"/>
                <w:szCs w:val="22"/>
              </w:rPr>
            </w:pPr>
            <w:r w:rsidRPr="00582D17">
              <w:rPr>
                <w:sz w:val="22"/>
                <w:szCs w:val="22"/>
              </w:rPr>
              <w:t>S227</w:t>
            </w:r>
          </w:p>
        </w:tc>
      </w:tr>
      <w:tr w:rsidR="008E2F96" w:rsidRPr="0050469B" w14:paraId="7988F37E" w14:textId="77777777" w:rsidTr="00582D17">
        <w:tc>
          <w:tcPr>
            <w:tcW w:w="0" w:type="auto"/>
            <w:vAlign w:val="center"/>
          </w:tcPr>
          <w:p w14:paraId="7F8AC6B9" w14:textId="77777777" w:rsidR="008E2F96" w:rsidRPr="00582D17" w:rsidRDefault="008E2F96" w:rsidP="00F628A7">
            <w:pPr>
              <w:spacing w:before="60" w:after="60"/>
              <w:jc w:val="center"/>
              <w:rPr>
                <w:sz w:val="22"/>
                <w:szCs w:val="22"/>
              </w:rPr>
            </w:pPr>
            <w:r w:rsidRPr="00582D17">
              <w:rPr>
                <w:sz w:val="22"/>
                <w:szCs w:val="22"/>
              </w:rPr>
              <w:t>854</w:t>
            </w:r>
          </w:p>
        </w:tc>
        <w:tc>
          <w:tcPr>
            <w:tcW w:w="0" w:type="auto"/>
            <w:vAlign w:val="center"/>
          </w:tcPr>
          <w:p w14:paraId="09F6A1B8"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55A6C2B8" w14:textId="77777777" w:rsidR="008E2F96" w:rsidRPr="00582D17" w:rsidRDefault="008E2F96" w:rsidP="00F628A7">
            <w:pPr>
              <w:spacing w:before="60" w:after="60"/>
              <w:jc w:val="center"/>
              <w:rPr>
                <w:sz w:val="22"/>
                <w:szCs w:val="22"/>
              </w:rPr>
            </w:pPr>
            <w:r w:rsidRPr="00582D17">
              <w:rPr>
                <w:sz w:val="22"/>
                <w:szCs w:val="22"/>
              </w:rPr>
              <w:t>S228</w:t>
            </w:r>
          </w:p>
        </w:tc>
      </w:tr>
      <w:tr w:rsidR="008E2F96" w:rsidRPr="0050469B" w14:paraId="5EFF528E" w14:textId="77777777" w:rsidTr="00582D17">
        <w:tc>
          <w:tcPr>
            <w:tcW w:w="0" w:type="auto"/>
            <w:vAlign w:val="center"/>
          </w:tcPr>
          <w:p w14:paraId="15F22322" w14:textId="77777777" w:rsidR="008E2F96" w:rsidRPr="00582D17" w:rsidRDefault="008E2F96" w:rsidP="00F628A7">
            <w:pPr>
              <w:spacing w:before="60" w:after="60"/>
              <w:jc w:val="center"/>
              <w:rPr>
                <w:sz w:val="22"/>
                <w:szCs w:val="22"/>
              </w:rPr>
            </w:pPr>
            <w:r w:rsidRPr="00582D17">
              <w:rPr>
                <w:sz w:val="22"/>
                <w:szCs w:val="22"/>
              </w:rPr>
              <w:t>855</w:t>
            </w:r>
          </w:p>
        </w:tc>
        <w:tc>
          <w:tcPr>
            <w:tcW w:w="0" w:type="auto"/>
            <w:vAlign w:val="center"/>
          </w:tcPr>
          <w:p w14:paraId="053A9AA9"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344BE790" w14:textId="77777777" w:rsidR="008E2F96" w:rsidRPr="00582D17" w:rsidRDefault="008E2F96" w:rsidP="00F628A7">
            <w:pPr>
              <w:spacing w:before="60" w:after="60"/>
              <w:jc w:val="center"/>
              <w:rPr>
                <w:sz w:val="22"/>
                <w:szCs w:val="22"/>
              </w:rPr>
            </w:pPr>
            <w:r w:rsidRPr="00582D17">
              <w:rPr>
                <w:sz w:val="22"/>
                <w:szCs w:val="22"/>
              </w:rPr>
              <w:t>S229</w:t>
            </w:r>
          </w:p>
        </w:tc>
      </w:tr>
      <w:tr w:rsidR="008E2F96" w:rsidRPr="0050469B" w14:paraId="04C0C012" w14:textId="77777777" w:rsidTr="00582D17">
        <w:tc>
          <w:tcPr>
            <w:tcW w:w="0" w:type="auto"/>
            <w:vAlign w:val="center"/>
          </w:tcPr>
          <w:p w14:paraId="040F0A39" w14:textId="77777777" w:rsidR="008E2F96" w:rsidRPr="00582D17" w:rsidRDefault="008E2F96" w:rsidP="00F628A7">
            <w:pPr>
              <w:spacing w:before="60" w:after="60"/>
              <w:jc w:val="center"/>
              <w:rPr>
                <w:sz w:val="22"/>
                <w:szCs w:val="22"/>
              </w:rPr>
            </w:pPr>
            <w:r w:rsidRPr="00582D17">
              <w:rPr>
                <w:sz w:val="22"/>
                <w:szCs w:val="22"/>
              </w:rPr>
              <w:t>856</w:t>
            </w:r>
          </w:p>
        </w:tc>
        <w:tc>
          <w:tcPr>
            <w:tcW w:w="0" w:type="auto"/>
            <w:vAlign w:val="center"/>
          </w:tcPr>
          <w:p w14:paraId="5007F11E"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5BB9DF84" w14:textId="77777777" w:rsidR="008E2F96" w:rsidRPr="00582D17" w:rsidRDefault="008E2F96" w:rsidP="00F628A7">
            <w:pPr>
              <w:spacing w:before="60" w:after="60"/>
              <w:jc w:val="center"/>
              <w:rPr>
                <w:sz w:val="22"/>
                <w:szCs w:val="22"/>
              </w:rPr>
            </w:pPr>
            <w:r w:rsidRPr="00582D17">
              <w:rPr>
                <w:sz w:val="22"/>
                <w:szCs w:val="22"/>
              </w:rPr>
              <w:t>S230</w:t>
            </w:r>
          </w:p>
        </w:tc>
      </w:tr>
      <w:tr w:rsidR="008E2F96" w:rsidRPr="0050469B" w14:paraId="777D9F9D" w14:textId="77777777" w:rsidTr="00582D17">
        <w:tc>
          <w:tcPr>
            <w:tcW w:w="0" w:type="auto"/>
            <w:vAlign w:val="center"/>
          </w:tcPr>
          <w:p w14:paraId="71952257" w14:textId="77777777" w:rsidR="008E2F96" w:rsidRPr="00582D17" w:rsidRDefault="008E2F96" w:rsidP="00F628A7">
            <w:pPr>
              <w:spacing w:before="60" w:after="60"/>
              <w:jc w:val="center"/>
              <w:rPr>
                <w:sz w:val="22"/>
                <w:szCs w:val="22"/>
              </w:rPr>
            </w:pPr>
            <w:r w:rsidRPr="00582D17">
              <w:rPr>
                <w:sz w:val="22"/>
                <w:szCs w:val="22"/>
              </w:rPr>
              <w:t>857</w:t>
            </w:r>
          </w:p>
        </w:tc>
        <w:tc>
          <w:tcPr>
            <w:tcW w:w="0" w:type="auto"/>
            <w:vAlign w:val="center"/>
          </w:tcPr>
          <w:p w14:paraId="01535F77"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76821572" w14:textId="77777777" w:rsidR="008E2F96" w:rsidRPr="00582D17" w:rsidRDefault="008E2F96" w:rsidP="00F628A7">
            <w:pPr>
              <w:spacing w:before="60" w:after="60"/>
              <w:jc w:val="center"/>
              <w:rPr>
                <w:sz w:val="22"/>
                <w:szCs w:val="22"/>
              </w:rPr>
            </w:pPr>
            <w:r w:rsidRPr="00582D17">
              <w:rPr>
                <w:sz w:val="22"/>
                <w:szCs w:val="22"/>
              </w:rPr>
              <w:t>S231</w:t>
            </w:r>
          </w:p>
        </w:tc>
      </w:tr>
      <w:tr w:rsidR="008E2F96" w:rsidRPr="0050469B" w14:paraId="2C7C5A87" w14:textId="77777777" w:rsidTr="00582D17">
        <w:tc>
          <w:tcPr>
            <w:tcW w:w="0" w:type="auto"/>
            <w:vAlign w:val="center"/>
          </w:tcPr>
          <w:p w14:paraId="29613050" w14:textId="77777777" w:rsidR="008E2F96" w:rsidRPr="00582D17" w:rsidRDefault="008E2F96" w:rsidP="00F628A7">
            <w:pPr>
              <w:spacing w:before="60" w:after="60"/>
              <w:jc w:val="center"/>
              <w:rPr>
                <w:sz w:val="22"/>
                <w:szCs w:val="22"/>
              </w:rPr>
            </w:pPr>
            <w:r w:rsidRPr="00582D17">
              <w:rPr>
                <w:sz w:val="22"/>
                <w:szCs w:val="22"/>
              </w:rPr>
              <w:t>858</w:t>
            </w:r>
          </w:p>
        </w:tc>
        <w:tc>
          <w:tcPr>
            <w:tcW w:w="0" w:type="auto"/>
            <w:vAlign w:val="center"/>
          </w:tcPr>
          <w:p w14:paraId="108744A8" w14:textId="77777777" w:rsidR="008E2F96" w:rsidRPr="00582D17" w:rsidRDefault="008E2F96" w:rsidP="00F628A7">
            <w:pPr>
              <w:spacing w:before="60" w:after="60"/>
              <w:jc w:val="center"/>
              <w:rPr>
                <w:sz w:val="22"/>
                <w:szCs w:val="22"/>
              </w:rPr>
            </w:pPr>
            <w:r w:rsidRPr="00582D17">
              <w:rPr>
                <w:sz w:val="22"/>
                <w:szCs w:val="22"/>
              </w:rPr>
              <w:t>M056</w:t>
            </w:r>
          </w:p>
        </w:tc>
        <w:tc>
          <w:tcPr>
            <w:tcW w:w="0" w:type="auto"/>
            <w:vAlign w:val="center"/>
          </w:tcPr>
          <w:p w14:paraId="3061A179" w14:textId="77777777" w:rsidR="008E2F96" w:rsidRPr="00582D17" w:rsidRDefault="008E2F96" w:rsidP="00F628A7">
            <w:pPr>
              <w:spacing w:before="60" w:after="60"/>
              <w:jc w:val="center"/>
              <w:rPr>
                <w:sz w:val="22"/>
                <w:szCs w:val="22"/>
              </w:rPr>
            </w:pPr>
            <w:r w:rsidRPr="00582D17">
              <w:rPr>
                <w:sz w:val="22"/>
                <w:szCs w:val="22"/>
              </w:rPr>
              <w:t>S232</w:t>
            </w:r>
          </w:p>
        </w:tc>
      </w:tr>
      <w:tr w:rsidR="008E2F96" w:rsidRPr="0050469B" w14:paraId="3039202C" w14:textId="77777777" w:rsidTr="00582D17">
        <w:tc>
          <w:tcPr>
            <w:tcW w:w="0" w:type="auto"/>
            <w:vAlign w:val="center"/>
          </w:tcPr>
          <w:p w14:paraId="39A9B008" w14:textId="77777777" w:rsidR="008E2F96" w:rsidRPr="00582D17" w:rsidRDefault="008E2F96" w:rsidP="00F628A7">
            <w:pPr>
              <w:spacing w:before="60" w:after="60"/>
              <w:jc w:val="center"/>
              <w:rPr>
                <w:sz w:val="22"/>
                <w:szCs w:val="22"/>
              </w:rPr>
            </w:pPr>
            <w:r w:rsidRPr="00582D17">
              <w:rPr>
                <w:sz w:val="22"/>
                <w:szCs w:val="22"/>
              </w:rPr>
              <w:t>859</w:t>
            </w:r>
          </w:p>
        </w:tc>
        <w:tc>
          <w:tcPr>
            <w:tcW w:w="0" w:type="auto"/>
            <w:vAlign w:val="center"/>
          </w:tcPr>
          <w:p w14:paraId="3DD2E538" w14:textId="77777777" w:rsidR="008E2F96" w:rsidRPr="00582D17" w:rsidRDefault="008E2F96" w:rsidP="00F628A7">
            <w:pPr>
              <w:spacing w:before="60" w:after="60"/>
              <w:jc w:val="center"/>
              <w:rPr>
                <w:sz w:val="22"/>
                <w:szCs w:val="22"/>
              </w:rPr>
            </w:pPr>
            <w:r w:rsidRPr="00582D17">
              <w:rPr>
                <w:sz w:val="22"/>
                <w:szCs w:val="22"/>
              </w:rPr>
              <w:t>M056</w:t>
            </w:r>
          </w:p>
        </w:tc>
        <w:tc>
          <w:tcPr>
            <w:tcW w:w="0" w:type="auto"/>
            <w:vAlign w:val="center"/>
          </w:tcPr>
          <w:p w14:paraId="5EB065AA" w14:textId="77777777" w:rsidR="008E2F96" w:rsidRPr="00582D17" w:rsidRDefault="008E2F96" w:rsidP="00F628A7">
            <w:pPr>
              <w:spacing w:before="60" w:after="60"/>
              <w:jc w:val="center"/>
              <w:rPr>
                <w:sz w:val="22"/>
                <w:szCs w:val="22"/>
              </w:rPr>
            </w:pPr>
            <w:r w:rsidRPr="00582D17">
              <w:rPr>
                <w:sz w:val="22"/>
                <w:szCs w:val="22"/>
              </w:rPr>
              <w:t>S233</w:t>
            </w:r>
          </w:p>
        </w:tc>
      </w:tr>
      <w:tr w:rsidR="008E2F96" w:rsidRPr="0050469B" w14:paraId="2E903666" w14:textId="77777777" w:rsidTr="00582D17">
        <w:tc>
          <w:tcPr>
            <w:tcW w:w="0" w:type="auto"/>
            <w:vAlign w:val="center"/>
          </w:tcPr>
          <w:p w14:paraId="1A9403AA" w14:textId="77777777" w:rsidR="008E2F96" w:rsidRPr="00582D17" w:rsidRDefault="008E2F96" w:rsidP="00F628A7">
            <w:pPr>
              <w:spacing w:before="60" w:after="60"/>
              <w:jc w:val="center"/>
              <w:rPr>
                <w:sz w:val="22"/>
                <w:szCs w:val="22"/>
              </w:rPr>
            </w:pPr>
            <w:r w:rsidRPr="00582D17">
              <w:rPr>
                <w:sz w:val="22"/>
                <w:szCs w:val="22"/>
              </w:rPr>
              <w:t>860</w:t>
            </w:r>
          </w:p>
        </w:tc>
        <w:tc>
          <w:tcPr>
            <w:tcW w:w="0" w:type="auto"/>
            <w:vAlign w:val="center"/>
          </w:tcPr>
          <w:p w14:paraId="3B5D55C4" w14:textId="77777777" w:rsidR="008E2F96" w:rsidRPr="00582D17" w:rsidRDefault="008E2F96" w:rsidP="00F628A7">
            <w:pPr>
              <w:spacing w:before="60" w:after="60"/>
              <w:jc w:val="center"/>
              <w:rPr>
                <w:sz w:val="22"/>
                <w:szCs w:val="22"/>
              </w:rPr>
            </w:pPr>
            <w:r w:rsidRPr="00582D17">
              <w:rPr>
                <w:sz w:val="22"/>
                <w:szCs w:val="22"/>
              </w:rPr>
              <w:t>M056</w:t>
            </w:r>
          </w:p>
        </w:tc>
        <w:tc>
          <w:tcPr>
            <w:tcW w:w="0" w:type="auto"/>
            <w:vAlign w:val="center"/>
          </w:tcPr>
          <w:p w14:paraId="06B02536" w14:textId="77777777" w:rsidR="008E2F96" w:rsidRPr="00582D17" w:rsidRDefault="008E2F96" w:rsidP="00F628A7">
            <w:pPr>
              <w:spacing w:before="60" w:after="60"/>
              <w:jc w:val="center"/>
              <w:rPr>
                <w:sz w:val="22"/>
                <w:szCs w:val="22"/>
              </w:rPr>
            </w:pPr>
            <w:r w:rsidRPr="00582D17">
              <w:rPr>
                <w:sz w:val="22"/>
                <w:szCs w:val="22"/>
              </w:rPr>
              <w:t>S234</w:t>
            </w:r>
          </w:p>
        </w:tc>
      </w:tr>
      <w:tr w:rsidR="008E2F96" w:rsidRPr="0050469B" w14:paraId="0385F633" w14:textId="77777777" w:rsidTr="00582D17">
        <w:tc>
          <w:tcPr>
            <w:tcW w:w="0" w:type="auto"/>
            <w:vAlign w:val="center"/>
          </w:tcPr>
          <w:p w14:paraId="6D83C038" w14:textId="77777777" w:rsidR="008E2F96" w:rsidRPr="00582D17" w:rsidRDefault="008E2F96" w:rsidP="00F628A7">
            <w:pPr>
              <w:spacing w:before="60" w:after="60"/>
              <w:jc w:val="center"/>
              <w:rPr>
                <w:sz w:val="22"/>
                <w:szCs w:val="22"/>
              </w:rPr>
            </w:pPr>
            <w:r w:rsidRPr="00582D17">
              <w:rPr>
                <w:sz w:val="22"/>
                <w:szCs w:val="22"/>
              </w:rPr>
              <w:t>861</w:t>
            </w:r>
          </w:p>
        </w:tc>
        <w:tc>
          <w:tcPr>
            <w:tcW w:w="0" w:type="auto"/>
            <w:vAlign w:val="center"/>
          </w:tcPr>
          <w:p w14:paraId="72720406" w14:textId="77777777" w:rsidR="008E2F96" w:rsidRPr="00582D17" w:rsidRDefault="008E2F96" w:rsidP="00F628A7">
            <w:pPr>
              <w:spacing w:before="60" w:after="60"/>
              <w:jc w:val="center"/>
              <w:rPr>
                <w:sz w:val="22"/>
                <w:szCs w:val="22"/>
              </w:rPr>
            </w:pPr>
            <w:r w:rsidRPr="00582D17">
              <w:rPr>
                <w:sz w:val="22"/>
                <w:szCs w:val="22"/>
              </w:rPr>
              <w:t>M056</w:t>
            </w:r>
          </w:p>
        </w:tc>
        <w:tc>
          <w:tcPr>
            <w:tcW w:w="0" w:type="auto"/>
            <w:vAlign w:val="center"/>
          </w:tcPr>
          <w:p w14:paraId="1B1158BC" w14:textId="77777777" w:rsidR="008E2F96" w:rsidRPr="00582D17" w:rsidRDefault="008E2F96" w:rsidP="00F628A7">
            <w:pPr>
              <w:spacing w:before="60" w:after="60"/>
              <w:jc w:val="center"/>
              <w:rPr>
                <w:sz w:val="22"/>
                <w:szCs w:val="22"/>
              </w:rPr>
            </w:pPr>
            <w:r w:rsidRPr="00582D17">
              <w:rPr>
                <w:sz w:val="22"/>
                <w:szCs w:val="22"/>
              </w:rPr>
              <w:t>S235</w:t>
            </w:r>
          </w:p>
        </w:tc>
      </w:tr>
      <w:tr w:rsidR="008E2F96" w:rsidRPr="0050469B" w14:paraId="493FB129" w14:textId="77777777" w:rsidTr="00582D17">
        <w:tc>
          <w:tcPr>
            <w:tcW w:w="0" w:type="auto"/>
            <w:vAlign w:val="center"/>
          </w:tcPr>
          <w:p w14:paraId="4542A418" w14:textId="77777777" w:rsidR="008E2F96" w:rsidRPr="00582D17" w:rsidRDefault="008E2F96" w:rsidP="00F628A7">
            <w:pPr>
              <w:spacing w:before="60" w:after="60"/>
              <w:jc w:val="center"/>
              <w:rPr>
                <w:sz w:val="22"/>
                <w:szCs w:val="22"/>
              </w:rPr>
            </w:pPr>
            <w:r w:rsidRPr="00582D17">
              <w:rPr>
                <w:sz w:val="22"/>
                <w:szCs w:val="22"/>
              </w:rPr>
              <w:t>862</w:t>
            </w:r>
          </w:p>
        </w:tc>
        <w:tc>
          <w:tcPr>
            <w:tcW w:w="0" w:type="auto"/>
            <w:vAlign w:val="center"/>
          </w:tcPr>
          <w:p w14:paraId="289E14F2"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539654CA" w14:textId="77777777" w:rsidR="008E2F96" w:rsidRPr="00582D17" w:rsidRDefault="008E2F96" w:rsidP="00F628A7">
            <w:pPr>
              <w:spacing w:before="60" w:after="60"/>
              <w:jc w:val="center"/>
              <w:rPr>
                <w:sz w:val="22"/>
                <w:szCs w:val="22"/>
              </w:rPr>
            </w:pPr>
            <w:r w:rsidRPr="00582D17">
              <w:rPr>
                <w:sz w:val="22"/>
                <w:szCs w:val="22"/>
              </w:rPr>
              <w:t>S236</w:t>
            </w:r>
          </w:p>
        </w:tc>
      </w:tr>
      <w:tr w:rsidR="008E2F96" w:rsidRPr="0050469B" w14:paraId="3470F9DE" w14:textId="77777777" w:rsidTr="00582D17">
        <w:tc>
          <w:tcPr>
            <w:tcW w:w="0" w:type="auto"/>
            <w:vAlign w:val="center"/>
          </w:tcPr>
          <w:p w14:paraId="2B7C3B53" w14:textId="77777777" w:rsidR="008E2F96" w:rsidRPr="00582D17" w:rsidRDefault="008E2F96" w:rsidP="00F628A7">
            <w:pPr>
              <w:spacing w:before="60" w:after="60"/>
              <w:jc w:val="center"/>
              <w:rPr>
                <w:sz w:val="22"/>
                <w:szCs w:val="22"/>
              </w:rPr>
            </w:pPr>
            <w:r w:rsidRPr="00582D17">
              <w:rPr>
                <w:sz w:val="22"/>
                <w:szCs w:val="22"/>
              </w:rPr>
              <w:t>863</w:t>
            </w:r>
          </w:p>
        </w:tc>
        <w:tc>
          <w:tcPr>
            <w:tcW w:w="0" w:type="auto"/>
            <w:vAlign w:val="center"/>
          </w:tcPr>
          <w:p w14:paraId="57FCB94A"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155D396E" w14:textId="77777777" w:rsidR="008E2F96" w:rsidRPr="00582D17" w:rsidRDefault="008E2F96" w:rsidP="00F628A7">
            <w:pPr>
              <w:spacing w:before="60" w:after="60"/>
              <w:jc w:val="center"/>
              <w:rPr>
                <w:sz w:val="22"/>
                <w:szCs w:val="22"/>
              </w:rPr>
            </w:pPr>
            <w:r w:rsidRPr="00582D17">
              <w:rPr>
                <w:sz w:val="22"/>
                <w:szCs w:val="22"/>
              </w:rPr>
              <w:t>S237</w:t>
            </w:r>
          </w:p>
        </w:tc>
      </w:tr>
      <w:tr w:rsidR="008E2F96" w:rsidRPr="0050469B" w14:paraId="0A1B598B" w14:textId="77777777" w:rsidTr="00582D17">
        <w:tc>
          <w:tcPr>
            <w:tcW w:w="0" w:type="auto"/>
            <w:vAlign w:val="center"/>
          </w:tcPr>
          <w:p w14:paraId="6D2E895F" w14:textId="77777777" w:rsidR="008E2F96" w:rsidRPr="00582D17" w:rsidRDefault="008E2F96" w:rsidP="00F628A7">
            <w:pPr>
              <w:spacing w:before="60" w:after="60"/>
              <w:jc w:val="center"/>
              <w:rPr>
                <w:sz w:val="22"/>
                <w:szCs w:val="22"/>
              </w:rPr>
            </w:pPr>
            <w:r w:rsidRPr="00582D17">
              <w:rPr>
                <w:sz w:val="22"/>
                <w:szCs w:val="22"/>
              </w:rPr>
              <w:t>864</w:t>
            </w:r>
          </w:p>
        </w:tc>
        <w:tc>
          <w:tcPr>
            <w:tcW w:w="0" w:type="auto"/>
            <w:vAlign w:val="center"/>
          </w:tcPr>
          <w:p w14:paraId="2D58E58B"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466ACBDB" w14:textId="77777777" w:rsidR="008E2F96" w:rsidRPr="00582D17" w:rsidRDefault="008E2F96" w:rsidP="00F628A7">
            <w:pPr>
              <w:spacing w:before="60" w:after="60"/>
              <w:jc w:val="center"/>
              <w:rPr>
                <w:sz w:val="22"/>
                <w:szCs w:val="22"/>
              </w:rPr>
            </w:pPr>
            <w:r w:rsidRPr="00582D17">
              <w:rPr>
                <w:sz w:val="22"/>
                <w:szCs w:val="22"/>
              </w:rPr>
              <w:t>S238</w:t>
            </w:r>
          </w:p>
        </w:tc>
      </w:tr>
      <w:tr w:rsidR="008E2F96" w:rsidRPr="0050469B" w14:paraId="24E7EC06" w14:textId="77777777" w:rsidTr="00582D17">
        <w:tc>
          <w:tcPr>
            <w:tcW w:w="0" w:type="auto"/>
            <w:vAlign w:val="center"/>
          </w:tcPr>
          <w:p w14:paraId="5646D9D3" w14:textId="77777777" w:rsidR="008E2F96" w:rsidRPr="00582D17" w:rsidRDefault="008E2F96" w:rsidP="00F628A7">
            <w:pPr>
              <w:spacing w:before="60" w:after="60"/>
              <w:jc w:val="center"/>
              <w:rPr>
                <w:sz w:val="22"/>
                <w:szCs w:val="22"/>
              </w:rPr>
            </w:pPr>
            <w:r w:rsidRPr="00582D17">
              <w:rPr>
                <w:sz w:val="22"/>
                <w:szCs w:val="22"/>
              </w:rPr>
              <w:t>865</w:t>
            </w:r>
          </w:p>
        </w:tc>
        <w:tc>
          <w:tcPr>
            <w:tcW w:w="0" w:type="auto"/>
            <w:vAlign w:val="center"/>
          </w:tcPr>
          <w:p w14:paraId="771F538F"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07D581F9" w14:textId="77777777" w:rsidR="008E2F96" w:rsidRPr="00582D17" w:rsidRDefault="008E2F96" w:rsidP="00F628A7">
            <w:pPr>
              <w:spacing w:before="60" w:after="60"/>
              <w:jc w:val="center"/>
              <w:rPr>
                <w:sz w:val="22"/>
                <w:szCs w:val="22"/>
              </w:rPr>
            </w:pPr>
            <w:r w:rsidRPr="00582D17">
              <w:rPr>
                <w:sz w:val="22"/>
                <w:szCs w:val="22"/>
              </w:rPr>
              <w:t>S239</w:t>
            </w:r>
          </w:p>
        </w:tc>
      </w:tr>
      <w:tr w:rsidR="008E2F96" w:rsidRPr="0050469B" w14:paraId="5F827D4D" w14:textId="77777777" w:rsidTr="00582D17">
        <w:tc>
          <w:tcPr>
            <w:tcW w:w="0" w:type="auto"/>
            <w:vAlign w:val="center"/>
          </w:tcPr>
          <w:p w14:paraId="70566F5A" w14:textId="77777777" w:rsidR="008E2F96" w:rsidRPr="00582D17" w:rsidRDefault="008E2F96" w:rsidP="00F628A7">
            <w:pPr>
              <w:spacing w:before="60" w:after="60"/>
              <w:jc w:val="center"/>
              <w:rPr>
                <w:sz w:val="22"/>
                <w:szCs w:val="22"/>
              </w:rPr>
            </w:pPr>
            <w:r w:rsidRPr="00582D17">
              <w:rPr>
                <w:sz w:val="22"/>
                <w:szCs w:val="22"/>
              </w:rPr>
              <w:t>866</w:t>
            </w:r>
          </w:p>
        </w:tc>
        <w:tc>
          <w:tcPr>
            <w:tcW w:w="0" w:type="auto"/>
            <w:vAlign w:val="center"/>
          </w:tcPr>
          <w:p w14:paraId="3EFAD358"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378AB65A" w14:textId="77777777" w:rsidR="008E2F96" w:rsidRPr="00582D17" w:rsidRDefault="008E2F96" w:rsidP="00F628A7">
            <w:pPr>
              <w:spacing w:before="60" w:after="60"/>
              <w:jc w:val="center"/>
              <w:rPr>
                <w:sz w:val="22"/>
                <w:szCs w:val="22"/>
              </w:rPr>
            </w:pPr>
            <w:r w:rsidRPr="00582D17">
              <w:rPr>
                <w:sz w:val="22"/>
                <w:szCs w:val="22"/>
              </w:rPr>
              <w:t>S240</w:t>
            </w:r>
          </w:p>
        </w:tc>
      </w:tr>
      <w:tr w:rsidR="008E2F96" w:rsidRPr="0050469B" w14:paraId="4BDAFFB8" w14:textId="77777777" w:rsidTr="00582D17">
        <w:tc>
          <w:tcPr>
            <w:tcW w:w="0" w:type="auto"/>
            <w:vAlign w:val="center"/>
          </w:tcPr>
          <w:p w14:paraId="2C0DCE50" w14:textId="77777777" w:rsidR="008E2F96" w:rsidRPr="00582D17" w:rsidRDefault="008E2F96" w:rsidP="00F628A7">
            <w:pPr>
              <w:spacing w:before="60" w:after="60"/>
              <w:jc w:val="center"/>
              <w:rPr>
                <w:sz w:val="22"/>
                <w:szCs w:val="22"/>
              </w:rPr>
            </w:pPr>
            <w:r w:rsidRPr="00582D17">
              <w:rPr>
                <w:sz w:val="22"/>
                <w:szCs w:val="22"/>
              </w:rPr>
              <w:t>867</w:t>
            </w:r>
          </w:p>
        </w:tc>
        <w:tc>
          <w:tcPr>
            <w:tcW w:w="0" w:type="auto"/>
            <w:vAlign w:val="center"/>
          </w:tcPr>
          <w:p w14:paraId="28B096A6"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19903201" w14:textId="77777777" w:rsidR="008E2F96" w:rsidRPr="00582D17" w:rsidRDefault="008E2F96" w:rsidP="00F628A7">
            <w:pPr>
              <w:spacing w:before="60" w:after="60"/>
              <w:jc w:val="center"/>
              <w:rPr>
                <w:sz w:val="22"/>
                <w:szCs w:val="22"/>
              </w:rPr>
            </w:pPr>
            <w:r w:rsidRPr="00582D17">
              <w:rPr>
                <w:sz w:val="22"/>
                <w:szCs w:val="22"/>
              </w:rPr>
              <w:t>S241</w:t>
            </w:r>
          </w:p>
        </w:tc>
      </w:tr>
      <w:tr w:rsidR="008E2F96" w:rsidRPr="0050469B" w14:paraId="4E7FAD01" w14:textId="77777777" w:rsidTr="00582D17">
        <w:tc>
          <w:tcPr>
            <w:tcW w:w="0" w:type="auto"/>
            <w:vAlign w:val="center"/>
          </w:tcPr>
          <w:p w14:paraId="2B9107E4" w14:textId="77777777" w:rsidR="008E2F96" w:rsidRPr="00582D17" w:rsidRDefault="008E2F96" w:rsidP="00F628A7">
            <w:pPr>
              <w:spacing w:before="60" w:after="60"/>
              <w:jc w:val="center"/>
              <w:rPr>
                <w:sz w:val="22"/>
                <w:szCs w:val="22"/>
              </w:rPr>
            </w:pPr>
            <w:r w:rsidRPr="00582D17">
              <w:rPr>
                <w:sz w:val="22"/>
                <w:szCs w:val="22"/>
              </w:rPr>
              <w:t>868</w:t>
            </w:r>
          </w:p>
        </w:tc>
        <w:tc>
          <w:tcPr>
            <w:tcW w:w="0" w:type="auto"/>
            <w:vAlign w:val="center"/>
          </w:tcPr>
          <w:p w14:paraId="75E88BB1"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75440BA5" w14:textId="77777777" w:rsidR="008E2F96" w:rsidRPr="00582D17" w:rsidRDefault="008E2F96" w:rsidP="00F628A7">
            <w:pPr>
              <w:spacing w:before="60" w:after="60"/>
              <w:jc w:val="center"/>
              <w:rPr>
                <w:sz w:val="22"/>
                <w:szCs w:val="22"/>
              </w:rPr>
            </w:pPr>
            <w:r w:rsidRPr="00582D17">
              <w:rPr>
                <w:sz w:val="22"/>
                <w:szCs w:val="22"/>
              </w:rPr>
              <w:t>S242</w:t>
            </w:r>
          </w:p>
        </w:tc>
      </w:tr>
      <w:tr w:rsidR="008E2F96" w:rsidRPr="0050469B" w14:paraId="1ABC5F55" w14:textId="77777777" w:rsidTr="00582D17">
        <w:tc>
          <w:tcPr>
            <w:tcW w:w="0" w:type="auto"/>
            <w:vAlign w:val="center"/>
          </w:tcPr>
          <w:p w14:paraId="131CE724" w14:textId="77777777" w:rsidR="008E2F96" w:rsidRPr="00582D17" w:rsidRDefault="008E2F96" w:rsidP="00F628A7">
            <w:pPr>
              <w:spacing w:before="60" w:after="60"/>
              <w:jc w:val="center"/>
              <w:rPr>
                <w:sz w:val="22"/>
                <w:szCs w:val="22"/>
              </w:rPr>
            </w:pPr>
            <w:r w:rsidRPr="00582D17">
              <w:rPr>
                <w:sz w:val="22"/>
                <w:szCs w:val="22"/>
              </w:rPr>
              <w:t>869</w:t>
            </w:r>
          </w:p>
        </w:tc>
        <w:tc>
          <w:tcPr>
            <w:tcW w:w="0" w:type="auto"/>
            <w:vAlign w:val="center"/>
          </w:tcPr>
          <w:p w14:paraId="56DC1982"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54CB6A5D" w14:textId="77777777" w:rsidR="008E2F96" w:rsidRPr="00582D17" w:rsidRDefault="008E2F96" w:rsidP="00F628A7">
            <w:pPr>
              <w:spacing w:before="60" w:after="60"/>
              <w:jc w:val="center"/>
              <w:rPr>
                <w:sz w:val="22"/>
                <w:szCs w:val="22"/>
              </w:rPr>
            </w:pPr>
            <w:r w:rsidRPr="00582D17">
              <w:rPr>
                <w:sz w:val="22"/>
                <w:szCs w:val="22"/>
              </w:rPr>
              <w:t>S243</w:t>
            </w:r>
          </w:p>
        </w:tc>
      </w:tr>
      <w:tr w:rsidR="008E2F96" w:rsidRPr="0050469B" w14:paraId="49B8AE5E" w14:textId="77777777" w:rsidTr="00582D17">
        <w:tc>
          <w:tcPr>
            <w:tcW w:w="0" w:type="auto"/>
            <w:vAlign w:val="center"/>
          </w:tcPr>
          <w:p w14:paraId="47A208C9" w14:textId="77777777" w:rsidR="008E2F96" w:rsidRPr="00582D17" w:rsidRDefault="008E2F96" w:rsidP="00F628A7">
            <w:pPr>
              <w:spacing w:before="60" w:after="60"/>
              <w:jc w:val="center"/>
              <w:rPr>
                <w:sz w:val="22"/>
                <w:szCs w:val="22"/>
              </w:rPr>
            </w:pPr>
            <w:r w:rsidRPr="00582D17">
              <w:rPr>
                <w:sz w:val="22"/>
                <w:szCs w:val="22"/>
              </w:rPr>
              <w:t>870</w:t>
            </w:r>
          </w:p>
        </w:tc>
        <w:tc>
          <w:tcPr>
            <w:tcW w:w="0" w:type="auto"/>
            <w:vAlign w:val="center"/>
          </w:tcPr>
          <w:p w14:paraId="2E37D6BF"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2F361B0E" w14:textId="77777777" w:rsidR="008E2F96" w:rsidRPr="00582D17" w:rsidRDefault="008E2F96" w:rsidP="00F628A7">
            <w:pPr>
              <w:spacing w:before="60" w:after="60"/>
              <w:jc w:val="center"/>
              <w:rPr>
                <w:sz w:val="22"/>
                <w:szCs w:val="22"/>
              </w:rPr>
            </w:pPr>
            <w:r w:rsidRPr="00582D17">
              <w:rPr>
                <w:sz w:val="22"/>
                <w:szCs w:val="22"/>
              </w:rPr>
              <w:t>S244</w:t>
            </w:r>
          </w:p>
        </w:tc>
      </w:tr>
      <w:tr w:rsidR="008E2F96" w:rsidRPr="0050469B" w14:paraId="505568E1" w14:textId="77777777" w:rsidTr="00582D17">
        <w:tc>
          <w:tcPr>
            <w:tcW w:w="0" w:type="auto"/>
            <w:vAlign w:val="center"/>
          </w:tcPr>
          <w:p w14:paraId="4D063486" w14:textId="77777777" w:rsidR="008E2F96" w:rsidRPr="00582D17" w:rsidRDefault="008E2F96" w:rsidP="00F628A7">
            <w:pPr>
              <w:spacing w:before="60" w:after="60"/>
              <w:jc w:val="center"/>
              <w:rPr>
                <w:sz w:val="22"/>
                <w:szCs w:val="22"/>
              </w:rPr>
            </w:pPr>
            <w:r w:rsidRPr="00582D17">
              <w:rPr>
                <w:sz w:val="22"/>
                <w:szCs w:val="22"/>
              </w:rPr>
              <w:t>871</w:t>
            </w:r>
          </w:p>
        </w:tc>
        <w:tc>
          <w:tcPr>
            <w:tcW w:w="0" w:type="auto"/>
            <w:vAlign w:val="center"/>
          </w:tcPr>
          <w:p w14:paraId="0219D37F"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33D3684F" w14:textId="77777777" w:rsidR="008E2F96" w:rsidRPr="00582D17" w:rsidRDefault="008E2F96" w:rsidP="00F628A7">
            <w:pPr>
              <w:spacing w:before="60" w:after="60"/>
              <w:jc w:val="center"/>
              <w:rPr>
                <w:sz w:val="22"/>
                <w:szCs w:val="22"/>
              </w:rPr>
            </w:pPr>
            <w:r w:rsidRPr="00582D17">
              <w:rPr>
                <w:sz w:val="22"/>
                <w:szCs w:val="22"/>
              </w:rPr>
              <w:t>S245</w:t>
            </w:r>
          </w:p>
        </w:tc>
      </w:tr>
      <w:tr w:rsidR="008E2F96" w:rsidRPr="0050469B" w14:paraId="6B12775C" w14:textId="77777777" w:rsidTr="00582D17">
        <w:tc>
          <w:tcPr>
            <w:tcW w:w="0" w:type="auto"/>
            <w:vAlign w:val="center"/>
          </w:tcPr>
          <w:p w14:paraId="77A569D5" w14:textId="77777777" w:rsidR="008E2F96" w:rsidRPr="00582D17" w:rsidRDefault="008E2F96" w:rsidP="00F628A7">
            <w:pPr>
              <w:spacing w:before="60" w:after="60"/>
              <w:jc w:val="center"/>
              <w:rPr>
                <w:sz w:val="22"/>
                <w:szCs w:val="22"/>
              </w:rPr>
            </w:pPr>
            <w:r w:rsidRPr="00582D17">
              <w:rPr>
                <w:sz w:val="22"/>
                <w:szCs w:val="22"/>
              </w:rPr>
              <w:t>872</w:t>
            </w:r>
          </w:p>
        </w:tc>
        <w:tc>
          <w:tcPr>
            <w:tcW w:w="0" w:type="auto"/>
            <w:vAlign w:val="center"/>
          </w:tcPr>
          <w:p w14:paraId="1FDA1860"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0CE5E86E" w14:textId="77777777" w:rsidR="008E2F96" w:rsidRPr="00582D17" w:rsidRDefault="008E2F96" w:rsidP="00F628A7">
            <w:pPr>
              <w:spacing w:before="60" w:after="60"/>
              <w:jc w:val="center"/>
              <w:rPr>
                <w:sz w:val="22"/>
                <w:szCs w:val="22"/>
              </w:rPr>
            </w:pPr>
            <w:r w:rsidRPr="00582D17">
              <w:rPr>
                <w:sz w:val="22"/>
                <w:szCs w:val="22"/>
              </w:rPr>
              <w:t>S246</w:t>
            </w:r>
          </w:p>
        </w:tc>
      </w:tr>
      <w:tr w:rsidR="008E2F96" w:rsidRPr="0050469B" w14:paraId="061B73A9" w14:textId="77777777" w:rsidTr="00582D17">
        <w:tc>
          <w:tcPr>
            <w:tcW w:w="0" w:type="auto"/>
            <w:vAlign w:val="center"/>
          </w:tcPr>
          <w:p w14:paraId="3E79F57D" w14:textId="77777777" w:rsidR="008E2F96" w:rsidRPr="00582D17" w:rsidRDefault="008E2F96" w:rsidP="00F628A7">
            <w:pPr>
              <w:spacing w:before="60" w:after="60"/>
              <w:jc w:val="center"/>
              <w:rPr>
                <w:sz w:val="22"/>
                <w:szCs w:val="22"/>
              </w:rPr>
            </w:pPr>
            <w:r w:rsidRPr="00582D17">
              <w:rPr>
                <w:sz w:val="22"/>
                <w:szCs w:val="22"/>
              </w:rPr>
              <w:t>873</w:t>
            </w:r>
          </w:p>
        </w:tc>
        <w:tc>
          <w:tcPr>
            <w:tcW w:w="0" w:type="auto"/>
            <w:vAlign w:val="center"/>
          </w:tcPr>
          <w:p w14:paraId="67CB99FE"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08DFA076" w14:textId="77777777" w:rsidR="008E2F96" w:rsidRPr="00582D17" w:rsidRDefault="008E2F96" w:rsidP="00F628A7">
            <w:pPr>
              <w:spacing w:before="60" w:after="60"/>
              <w:jc w:val="center"/>
              <w:rPr>
                <w:sz w:val="22"/>
                <w:szCs w:val="22"/>
              </w:rPr>
            </w:pPr>
            <w:r w:rsidRPr="00582D17">
              <w:rPr>
                <w:sz w:val="22"/>
                <w:szCs w:val="22"/>
              </w:rPr>
              <w:t>S247</w:t>
            </w:r>
          </w:p>
        </w:tc>
      </w:tr>
      <w:tr w:rsidR="008E2F96" w:rsidRPr="0050469B" w14:paraId="52163C38" w14:textId="77777777" w:rsidTr="00582D17">
        <w:tc>
          <w:tcPr>
            <w:tcW w:w="0" w:type="auto"/>
            <w:vAlign w:val="center"/>
          </w:tcPr>
          <w:p w14:paraId="6630D4FD" w14:textId="77777777" w:rsidR="008E2F96" w:rsidRPr="00582D17" w:rsidRDefault="008E2F96" w:rsidP="00F628A7">
            <w:pPr>
              <w:spacing w:before="60" w:after="60"/>
              <w:jc w:val="center"/>
              <w:rPr>
                <w:sz w:val="22"/>
                <w:szCs w:val="22"/>
              </w:rPr>
            </w:pPr>
            <w:r w:rsidRPr="00582D17">
              <w:rPr>
                <w:sz w:val="22"/>
                <w:szCs w:val="22"/>
              </w:rPr>
              <w:t>874</w:t>
            </w:r>
          </w:p>
        </w:tc>
        <w:tc>
          <w:tcPr>
            <w:tcW w:w="0" w:type="auto"/>
            <w:vAlign w:val="center"/>
          </w:tcPr>
          <w:p w14:paraId="7A67C965" w14:textId="77777777" w:rsidR="008E2F96" w:rsidRPr="00582D17" w:rsidRDefault="008E2F96" w:rsidP="00F628A7">
            <w:pPr>
              <w:spacing w:before="60" w:after="60"/>
              <w:jc w:val="center"/>
              <w:rPr>
                <w:sz w:val="22"/>
                <w:szCs w:val="22"/>
              </w:rPr>
            </w:pPr>
            <w:r w:rsidRPr="00582D17">
              <w:rPr>
                <w:sz w:val="22"/>
                <w:szCs w:val="22"/>
              </w:rPr>
              <w:t>M059</w:t>
            </w:r>
          </w:p>
        </w:tc>
        <w:tc>
          <w:tcPr>
            <w:tcW w:w="0" w:type="auto"/>
            <w:vAlign w:val="center"/>
          </w:tcPr>
          <w:p w14:paraId="7AA61F93" w14:textId="77777777" w:rsidR="008E2F96" w:rsidRPr="00582D17" w:rsidRDefault="008E2F96" w:rsidP="00F628A7">
            <w:pPr>
              <w:spacing w:before="60" w:after="60"/>
              <w:jc w:val="center"/>
              <w:rPr>
                <w:sz w:val="22"/>
                <w:szCs w:val="22"/>
              </w:rPr>
            </w:pPr>
            <w:r w:rsidRPr="00582D17">
              <w:rPr>
                <w:sz w:val="22"/>
                <w:szCs w:val="22"/>
              </w:rPr>
              <w:t>S248</w:t>
            </w:r>
          </w:p>
        </w:tc>
      </w:tr>
      <w:tr w:rsidR="008E2F96" w:rsidRPr="0050469B" w14:paraId="50165D99" w14:textId="77777777" w:rsidTr="00582D17">
        <w:tc>
          <w:tcPr>
            <w:tcW w:w="0" w:type="auto"/>
            <w:vAlign w:val="center"/>
          </w:tcPr>
          <w:p w14:paraId="3A1106E3" w14:textId="77777777" w:rsidR="008E2F96" w:rsidRPr="00582D17" w:rsidRDefault="008E2F96" w:rsidP="00F628A7">
            <w:pPr>
              <w:spacing w:before="60" w:after="60"/>
              <w:jc w:val="center"/>
              <w:rPr>
                <w:sz w:val="22"/>
                <w:szCs w:val="22"/>
              </w:rPr>
            </w:pPr>
            <w:r w:rsidRPr="00582D17">
              <w:rPr>
                <w:sz w:val="22"/>
                <w:szCs w:val="22"/>
              </w:rPr>
              <w:t>875</w:t>
            </w:r>
          </w:p>
        </w:tc>
        <w:tc>
          <w:tcPr>
            <w:tcW w:w="0" w:type="auto"/>
            <w:vAlign w:val="center"/>
          </w:tcPr>
          <w:p w14:paraId="3A420470" w14:textId="77777777" w:rsidR="008E2F96" w:rsidRPr="00582D17" w:rsidRDefault="008E2F96" w:rsidP="00F628A7">
            <w:pPr>
              <w:spacing w:before="60" w:after="60"/>
              <w:jc w:val="center"/>
              <w:rPr>
                <w:sz w:val="22"/>
                <w:szCs w:val="22"/>
              </w:rPr>
            </w:pPr>
            <w:r w:rsidRPr="00582D17">
              <w:rPr>
                <w:sz w:val="22"/>
                <w:szCs w:val="22"/>
              </w:rPr>
              <w:t>M059</w:t>
            </w:r>
          </w:p>
        </w:tc>
        <w:tc>
          <w:tcPr>
            <w:tcW w:w="0" w:type="auto"/>
            <w:vAlign w:val="center"/>
          </w:tcPr>
          <w:p w14:paraId="11B10B97" w14:textId="77777777" w:rsidR="008E2F96" w:rsidRPr="00582D17" w:rsidRDefault="008E2F96" w:rsidP="00F628A7">
            <w:pPr>
              <w:spacing w:before="60" w:after="60"/>
              <w:jc w:val="center"/>
              <w:rPr>
                <w:sz w:val="22"/>
                <w:szCs w:val="22"/>
              </w:rPr>
            </w:pPr>
            <w:r w:rsidRPr="00582D17">
              <w:rPr>
                <w:sz w:val="22"/>
                <w:szCs w:val="22"/>
              </w:rPr>
              <w:t>S249</w:t>
            </w:r>
          </w:p>
        </w:tc>
      </w:tr>
      <w:tr w:rsidR="008E2F96" w:rsidRPr="0050469B" w14:paraId="1748CBA6" w14:textId="77777777" w:rsidTr="00582D17">
        <w:tc>
          <w:tcPr>
            <w:tcW w:w="0" w:type="auto"/>
            <w:vAlign w:val="center"/>
          </w:tcPr>
          <w:p w14:paraId="051183D6" w14:textId="77777777" w:rsidR="008E2F96" w:rsidRPr="00582D17" w:rsidRDefault="008E2F96" w:rsidP="00F628A7">
            <w:pPr>
              <w:spacing w:before="60" w:after="60"/>
              <w:jc w:val="center"/>
              <w:rPr>
                <w:sz w:val="22"/>
                <w:szCs w:val="22"/>
              </w:rPr>
            </w:pPr>
            <w:r w:rsidRPr="00582D17">
              <w:rPr>
                <w:sz w:val="22"/>
                <w:szCs w:val="22"/>
              </w:rPr>
              <w:t>876</w:t>
            </w:r>
          </w:p>
        </w:tc>
        <w:tc>
          <w:tcPr>
            <w:tcW w:w="0" w:type="auto"/>
            <w:vAlign w:val="center"/>
          </w:tcPr>
          <w:p w14:paraId="0BFB66A3" w14:textId="77777777" w:rsidR="008E2F96" w:rsidRPr="00582D17" w:rsidRDefault="008E2F96" w:rsidP="00F628A7">
            <w:pPr>
              <w:spacing w:before="60" w:after="60"/>
              <w:jc w:val="center"/>
              <w:rPr>
                <w:sz w:val="22"/>
                <w:szCs w:val="22"/>
              </w:rPr>
            </w:pPr>
            <w:r w:rsidRPr="00582D17">
              <w:rPr>
                <w:sz w:val="22"/>
                <w:szCs w:val="22"/>
              </w:rPr>
              <w:t>M059</w:t>
            </w:r>
          </w:p>
        </w:tc>
        <w:tc>
          <w:tcPr>
            <w:tcW w:w="0" w:type="auto"/>
            <w:vAlign w:val="center"/>
          </w:tcPr>
          <w:p w14:paraId="469D300A" w14:textId="77777777" w:rsidR="008E2F96" w:rsidRPr="00582D17" w:rsidRDefault="008E2F96" w:rsidP="00F628A7">
            <w:pPr>
              <w:spacing w:before="60" w:after="60"/>
              <w:jc w:val="center"/>
              <w:rPr>
                <w:sz w:val="22"/>
                <w:szCs w:val="22"/>
              </w:rPr>
            </w:pPr>
            <w:r w:rsidRPr="00582D17">
              <w:rPr>
                <w:sz w:val="22"/>
                <w:szCs w:val="22"/>
              </w:rPr>
              <w:t>S250</w:t>
            </w:r>
          </w:p>
        </w:tc>
      </w:tr>
      <w:tr w:rsidR="008E2F96" w:rsidRPr="0050469B" w14:paraId="6FA8DF2E" w14:textId="77777777" w:rsidTr="00582D17">
        <w:tc>
          <w:tcPr>
            <w:tcW w:w="0" w:type="auto"/>
            <w:vAlign w:val="center"/>
          </w:tcPr>
          <w:p w14:paraId="5EB954E0" w14:textId="77777777" w:rsidR="008E2F96" w:rsidRPr="00582D17" w:rsidRDefault="008E2F96" w:rsidP="00F628A7">
            <w:pPr>
              <w:spacing w:before="60" w:after="60"/>
              <w:jc w:val="center"/>
              <w:rPr>
                <w:sz w:val="22"/>
                <w:szCs w:val="22"/>
              </w:rPr>
            </w:pPr>
            <w:r w:rsidRPr="00582D17">
              <w:rPr>
                <w:sz w:val="22"/>
                <w:szCs w:val="22"/>
              </w:rPr>
              <w:t>877</w:t>
            </w:r>
          </w:p>
        </w:tc>
        <w:tc>
          <w:tcPr>
            <w:tcW w:w="0" w:type="auto"/>
            <w:vAlign w:val="center"/>
          </w:tcPr>
          <w:p w14:paraId="06FA10B6" w14:textId="77777777" w:rsidR="008E2F96" w:rsidRPr="00582D17" w:rsidRDefault="008E2F96" w:rsidP="00F628A7">
            <w:pPr>
              <w:spacing w:before="60" w:after="60"/>
              <w:jc w:val="center"/>
              <w:rPr>
                <w:sz w:val="22"/>
                <w:szCs w:val="22"/>
              </w:rPr>
            </w:pPr>
            <w:r w:rsidRPr="00582D17">
              <w:rPr>
                <w:sz w:val="22"/>
                <w:szCs w:val="22"/>
              </w:rPr>
              <w:t>M060</w:t>
            </w:r>
          </w:p>
        </w:tc>
        <w:tc>
          <w:tcPr>
            <w:tcW w:w="0" w:type="auto"/>
            <w:vAlign w:val="center"/>
          </w:tcPr>
          <w:p w14:paraId="425FC8D8" w14:textId="77777777" w:rsidR="008E2F96" w:rsidRPr="00582D17" w:rsidRDefault="008E2F96" w:rsidP="00F628A7">
            <w:pPr>
              <w:spacing w:before="60" w:after="60"/>
              <w:jc w:val="center"/>
              <w:rPr>
                <w:sz w:val="22"/>
                <w:szCs w:val="22"/>
              </w:rPr>
            </w:pPr>
            <w:r w:rsidRPr="00582D17">
              <w:rPr>
                <w:sz w:val="22"/>
                <w:szCs w:val="22"/>
              </w:rPr>
              <w:t>S251</w:t>
            </w:r>
          </w:p>
        </w:tc>
      </w:tr>
      <w:tr w:rsidR="008E2F96" w:rsidRPr="0050469B" w14:paraId="5FAD038C" w14:textId="77777777" w:rsidTr="00582D17">
        <w:tc>
          <w:tcPr>
            <w:tcW w:w="0" w:type="auto"/>
            <w:vAlign w:val="center"/>
          </w:tcPr>
          <w:p w14:paraId="3C86EA50" w14:textId="77777777" w:rsidR="008E2F96" w:rsidRPr="00582D17" w:rsidRDefault="008E2F96" w:rsidP="00F628A7">
            <w:pPr>
              <w:spacing w:before="60" w:after="60"/>
              <w:jc w:val="center"/>
              <w:rPr>
                <w:sz w:val="22"/>
                <w:szCs w:val="22"/>
              </w:rPr>
            </w:pPr>
            <w:r w:rsidRPr="00582D17">
              <w:rPr>
                <w:sz w:val="22"/>
                <w:szCs w:val="22"/>
              </w:rPr>
              <w:t>878</w:t>
            </w:r>
          </w:p>
        </w:tc>
        <w:tc>
          <w:tcPr>
            <w:tcW w:w="0" w:type="auto"/>
            <w:vAlign w:val="center"/>
          </w:tcPr>
          <w:p w14:paraId="1ED7C99E" w14:textId="77777777" w:rsidR="008E2F96" w:rsidRPr="00582D17" w:rsidRDefault="008E2F96" w:rsidP="00F628A7">
            <w:pPr>
              <w:spacing w:before="60" w:after="60"/>
              <w:jc w:val="center"/>
              <w:rPr>
                <w:sz w:val="22"/>
                <w:szCs w:val="22"/>
              </w:rPr>
            </w:pPr>
            <w:r w:rsidRPr="00582D17">
              <w:rPr>
                <w:sz w:val="22"/>
                <w:szCs w:val="22"/>
              </w:rPr>
              <w:t>M060</w:t>
            </w:r>
          </w:p>
        </w:tc>
        <w:tc>
          <w:tcPr>
            <w:tcW w:w="0" w:type="auto"/>
            <w:vAlign w:val="center"/>
          </w:tcPr>
          <w:p w14:paraId="575E81F9" w14:textId="77777777" w:rsidR="008E2F96" w:rsidRPr="00582D17" w:rsidRDefault="008E2F96" w:rsidP="00F628A7">
            <w:pPr>
              <w:spacing w:before="60" w:after="60"/>
              <w:jc w:val="center"/>
              <w:rPr>
                <w:sz w:val="22"/>
                <w:szCs w:val="22"/>
              </w:rPr>
            </w:pPr>
            <w:r w:rsidRPr="00582D17">
              <w:rPr>
                <w:sz w:val="22"/>
                <w:szCs w:val="22"/>
              </w:rPr>
              <w:t>S252</w:t>
            </w:r>
          </w:p>
        </w:tc>
      </w:tr>
      <w:tr w:rsidR="008E2F96" w:rsidRPr="0050469B" w14:paraId="3E9CC74C" w14:textId="77777777" w:rsidTr="00582D17">
        <w:tc>
          <w:tcPr>
            <w:tcW w:w="0" w:type="auto"/>
            <w:vAlign w:val="center"/>
          </w:tcPr>
          <w:p w14:paraId="0B6E06C0" w14:textId="77777777" w:rsidR="008E2F96" w:rsidRPr="00582D17" w:rsidRDefault="008E2F96" w:rsidP="00F628A7">
            <w:pPr>
              <w:spacing w:before="60" w:after="60"/>
              <w:jc w:val="center"/>
              <w:rPr>
                <w:sz w:val="22"/>
                <w:szCs w:val="22"/>
              </w:rPr>
            </w:pPr>
            <w:r w:rsidRPr="00582D17">
              <w:rPr>
                <w:sz w:val="22"/>
                <w:szCs w:val="22"/>
              </w:rPr>
              <w:t>879</w:t>
            </w:r>
          </w:p>
        </w:tc>
        <w:tc>
          <w:tcPr>
            <w:tcW w:w="0" w:type="auto"/>
            <w:vAlign w:val="center"/>
          </w:tcPr>
          <w:p w14:paraId="1705B504" w14:textId="77777777" w:rsidR="008E2F96" w:rsidRPr="00582D17" w:rsidRDefault="008E2F96" w:rsidP="00F628A7">
            <w:pPr>
              <w:spacing w:before="60" w:after="60"/>
              <w:jc w:val="center"/>
              <w:rPr>
                <w:sz w:val="22"/>
                <w:szCs w:val="22"/>
              </w:rPr>
            </w:pPr>
            <w:r w:rsidRPr="00582D17">
              <w:rPr>
                <w:sz w:val="22"/>
                <w:szCs w:val="22"/>
              </w:rPr>
              <w:t>M060</w:t>
            </w:r>
          </w:p>
        </w:tc>
        <w:tc>
          <w:tcPr>
            <w:tcW w:w="0" w:type="auto"/>
            <w:vAlign w:val="center"/>
          </w:tcPr>
          <w:p w14:paraId="50FE15F2" w14:textId="77777777" w:rsidR="008E2F96" w:rsidRPr="00582D17" w:rsidRDefault="008E2F96" w:rsidP="00F628A7">
            <w:pPr>
              <w:spacing w:before="60" w:after="60"/>
              <w:jc w:val="center"/>
              <w:rPr>
                <w:sz w:val="22"/>
                <w:szCs w:val="22"/>
              </w:rPr>
            </w:pPr>
            <w:r w:rsidRPr="00582D17">
              <w:rPr>
                <w:sz w:val="22"/>
                <w:szCs w:val="22"/>
              </w:rPr>
              <w:t>S253</w:t>
            </w:r>
          </w:p>
        </w:tc>
      </w:tr>
      <w:tr w:rsidR="008E2F96" w:rsidRPr="0050469B" w14:paraId="134B9955" w14:textId="77777777" w:rsidTr="00582D17">
        <w:tc>
          <w:tcPr>
            <w:tcW w:w="0" w:type="auto"/>
            <w:vAlign w:val="center"/>
          </w:tcPr>
          <w:p w14:paraId="1F96750B" w14:textId="77777777" w:rsidR="008E2F96" w:rsidRPr="00582D17" w:rsidRDefault="008E2F96" w:rsidP="00F628A7">
            <w:pPr>
              <w:spacing w:before="60" w:after="60"/>
              <w:jc w:val="center"/>
              <w:rPr>
                <w:sz w:val="22"/>
                <w:szCs w:val="22"/>
              </w:rPr>
            </w:pPr>
            <w:r w:rsidRPr="00582D17">
              <w:rPr>
                <w:sz w:val="22"/>
                <w:szCs w:val="22"/>
              </w:rPr>
              <w:t>880</w:t>
            </w:r>
          </w:p>
        </w:tc>
        <w:tc>
          <w:tcPr>
            <w:tcW w:w="0" w:type="auto"/>
            <w:vAlign w:val="center"/>
          </w:tcPr>
          <w:p w14:paraId="6A14F6F1" w14:textId="77777777" w:rsidR="008E2F96" w:rsidRPr="00582D17" w:rsidRDefault="008E2F96" w:rsidP="00F628A7">
            <w:pPr>
              <w:spacing w:before="60" w:after="60"/>
              <w:jc w:val="center"/>
              <w:rPr>
                <w:sz w:val="22"/>
                <w:szCs w:val="22"/>
              </w:rPr>
            </w:pPr>
            <w:r w:rsidRPr="00582D17">
              <w:rPr>
                <w:sz w:val="22"/>
                <w:szCs w:val="22"/>
              </w:rPr>
              <w:t>M061</w:t>
            </w:r>
          </w:p>
        </w:tc>
        <w:tc>
          <w:tcPr>
            <w:tcW w:w="0" w:type="auto"/>
            <w:vAlign w:val="center"/>
          </w:tcPr>
          <w:p w14:paraId="4152747C" w14:textId="77777777" w:rsidR="008E2F96" w:rsidRPr="00582D17" w:rsidRDefault="008E2F96" w:rsidP="00F628A7">
            <w:pPr>
              <w:spacing w:before="60" w:after="60"/>
              <w:jc w:val="center"/>
              <w:rPr>
                <w:sz w:val="22"/>
                <w:szCs w:val="22"/>
              </w:rPr>
            </w:pPr>
            <w:r w:rsidRPr="00582D17">
              <w:rPr>
                <w:sz w:val="22"/>
                <w:szCs w:val="22"/>
              </w:rPr>
              <w:t>S254</w:t>
            </w:r>
          </w:p>
        </w:tc>
      </w:tr>
      <w:tr w:rsidR="008E2F96" w:rsidRPr="0050469B" w14:paraId="1908E8C2" w14:textId="77777777" w:rsidTr="00582D17">
        <w:tc>
          <w:tcPr>
            <w:tcW w:w="0" w:type="auto"/>
            <w:vAlign w:val="center"/>
          </w:tcPr>
          <w:p w14:paraId="56461503" w14:textId="77777777" w:rsidR="008E2F96" w:rsidRPr="00582D17" w:rsidRDefault="008E2F96" w:rsidP="00F628A7">
            <w:pPr>
              <w:spacing w:before="60" w:after="60"/>
              <w:jc w:val="center"/>
              <w:rPr>
                <w:sz w:val="22"/>
                <w:szCs w:val="22"/>
              </w:rPr>
            </w:pPr>
            <w:r w:rsidRPr="00582D17">
              <w:rPr>
                <w:sz w:val="22"/>
                <w:szCs w:val="22"/>
              </w:rPr>
              <w:t>881</w:t>
            </w:r>
          </w:p>
        </w:tc>
        <w:tc>
          <w:tcPr>
            <w:tcW w:w="0" w:type="auto"/>
            <w:vAlign w:val="center"/>
          </w:tcPr>
          <w:p w14:paraId="59A10AB3" w14:textId="77777777" w:rsidR="008E2F96" w:rsidRPr="00582D17" w:rsidRDefault="008E2F96" w:rsidP="00F628A7">
            <w:pPr>
              <w:spacing w:before="60" w:after="60"/>
              <w:jc w:val="center"/>
              <w:rPr>
                <w:sz w:val="22"/>
                <w:szCs w:val="22"/>
              </w:rPr>
            </w:pPr>
            <w:r w:rsidRPr="00582D17">
              <w:rPr>
                <w:sz w:val="22"/>
                <w:szCs w:val="22"/>
              </w:rPr>
              <w:t>M061</w:t>
            </w:r>
          </w:p>
        </w:tc>
        <w:tc>
          <w:tcPr>
            <w:tcW w:w="0" w:type="auto"/>
            <w:vAlign w:val="center"/>
          </w:tcPr>
          <w:p w14:paraId="1224637A" w14:textId="77777777" w:rsidR="008E2F96" w:rsidRPr="00582D17" w:rsidRDefault="008E2F96" w:rsidP="00F628A7">
            <w:pPr>
              <w:spacing w:before="60" w:after="60"/>
              <w:jc w:val="center"/>
              <w:rPr>
                <w:sz w:val="22"/>
                <w:szCs w:val="22"/>
              </w:rPr>
            </w:pPr>
            <w:r w:rsidRPr="00582D17">
              <w:rPr>
                <w:sz w:val="22"/>
                <w:szCs w:val="22"/>
              </w:rPr>
              <w:t>S255</w:t>
            </w:r>
          </w:p>
        </w:tc>
      </w:tr>
      <w:tr w:rsidR="008E2F96" w:rsidRPr="0050469B" w14:paraId="11A1DFCE" w14:textId="77777777" w:rsidTr="00582D17">
        <w:tc>
          <w:tcPr>
            <w:tcW w:w="0" w:type="auto"/>
            <w:vAlign w:val="center"/>
          </w:tcPr>
          <w:p w14:paraId="05D61F1D" w14:textId="77777777" w:rsidR="008E2F96" w:rsidRPr="00582D17" w:rsidRDefault="008E2F96" w:rsidP="00F628A7">
            <w:pPr>
              <w:spacing w:before="60" w:after="60"/>
              <w:jc w:val="center"/>
              <w:rPr>
                <w:sz w:val="22"/>
                <w:szCs w:val="22"/>
              </w:rPr>
            </w:pPr>
            <w:r w:rsidRPr="00582D17">
              <w:rPr>
                <w:sz w:val="22"/>
                <w:szCs w:val="22"/>
              </w:rPr>
              <w:t>882</w:t>
            </w:r>
          </w:p>
        </w:tc>
        <w:tc>
          <w:tcPr>
            <w:tcW w:w="0" w:type="auto"/>
            <w:vAlign w:val="center"/>
          </w:tcPr>
          <w:p w14:paraId="02745DB3" w14:textId="77777777" w:rsidR="008E2F96" w:rsidRPr="00582D17" w:rsidRDefault="008E2F96" w:rsidP="00F628A7">
            <w:pPr>
              <w:spacing w:before="60" w:after="60"/>
              <w:jc w:val="center"/>
              <w:rPr>
                <w:sz w:val="22"/>
                <w:szCs w:val="22"/>
              </w:rPr>
            </w:pPr>
            <w:r w:rsidRPr="00582D17">
              <w:rPr>
                <w:sz w:val="22"/>
                <w:szCs w:val="22"/>
              </w:rPr>
              <w:t>M061</w:t>
            </w:r>
          </w:p>
        </w:tc>
        <w:tc>
          <w:tcPr>
            <w:tcW w:w="0" w:type="auto"/>
            <w:vAlign w:val="center"/>
          </w:tcPr>
          <w:p w14:paraId="453B5E6A" w14:textId="77777777" w:rsidR="008E2F96" w:rsidRPr="00582D17" w:rsidRDefault="008E2F96" w:rsidP="00F628A7">
            <w:pPr>
              <w:spacing w:before="60" w:after="60"/>
              <w:jc w:val="center"/>
              <w:rPr>
                <w:sz w:val="22"/>
                <w:szCs w:val="22"/>
              </w:rPr>
            </w:pPr>
            <w:r w:rsidRPr="00582D17">
              <w:rPr>
                <w:sz w:val="22"/>
                <w:szCs w:val="22"/>
              </w:rPr>
              <w:t>S256</w:t>
            </w:r>
          </w:p>
        </w:tc>
      </w:tr>
      <w:tr w:rsidR="008E2F96" w:rsidRPr="0050469B" w14:paraId="0A577C11" w14:textId="77777777" w:rsidTr="00582D17">
        <w:tc>
          <w:tcPr>
            <w:tcW w:w="0" w:type="auto"/>
            <w:vAlign w:val="center"/>
          </w:tcPr>
          <w:p w14:paraId="0A139D68" w14:textId="77777777" w:rsidR="008E2F96" w:rsidRPr="00582D17" w:rsidRDefault="008E2F96" w:rsidP="00F628A7">
            <w:pPr>
              <w:spacing w:before="60" w:after="60"/>
              <w:jc w:val="center"/>
              <w:rPr>
                <w:sz w:val="22"/>
                <w:szCs w:val="22"/>
              </w:rPr>
            </w:pPr>
            <w:r w:rsidRPr="00582D17">
              <w:rPr>
                <w:sz w:val="22"/>
                <w:szCs w:val="22"/>
              </w:rPr>
              <w:t>883</w:t>
            </w:r>
          </w:p>
        </w:tc>
        <w:tc>
          <w:tcPr>
            <w:tcW w:w="0" w:type="auto"/>
            <w:vAlign w:val="center"/>
          </w:tcPr>
          <w:p w14:paraId="2D8A61C5" w14:textId="77777777" w:rsidR="008E2F96" w:rsidRPr="00582D17" w:rsidRDefault="008E2F96" w:rsidP="00F628A7">
            <w:pPr>
              <w:spacing w:before="60" w:after="60"/>
              <w:jc w:val="center"/>
              <w:rPr>
                <w:sz w:val="22"/>
                <w:szCs w:val="22"/>
              </w:rPr>
            </w:pPr>
            <w:r w:rsidRPr="00582D17">
              <w:rPr>
                <w:sz w:val="22"/>
                <w:szCs w:val="22"/>
              </w:rPr>
              <w:t>M062</w:t>
            </w:r>
          </w:p>
        </w:tc>
        <w:tc>
          <w:tcPr>
            <w:tcW w:w="0" w:type="auto"/>
            <w:vAlign w:val="center"/>
          </w:tcPr>
          <w:p w14:paraId="30D584E1" w14:textId="77777777" w:rsidR="008E2F96" w:rsidRPr="00582D17" w:rsidRDefault="008E2F96" w:rsidP="00F628A7">
            <w:pPr>
              <w:spacing w:before="60" w:after="60"/>
              <w:jc w:val="center"/>
              <w:rPr>
                <w:sz w:val="22"/>
                <w:szCs w:val="22"/>
              </w:rPr>
            </w:pPr>
            <w:r w:rsidRPr="00582D17">
              <w:rPr>
                <w:sz w:val="22"/>
                <w:szCs w:val="22"/>
              </w:rPr>
              <w:t>S257</w:t>
            </w:r>
          </w:p>
        </w:tc>
      </w:tr>
      <w:tr w:rsidR="008E2F96" w:rsidRPr="0050469B" w14:paraId="5B3C10AA" w14:textId="77777777" w:rsidTr="00582D17">
        <w:tc>
          <w:tcPr>
            <w:tcW w:w="0" w:type="auto"/>
            <w:vAlign w:val="center"/>
          </w:tcPr>
          <w:p w14:paraId="593F40DC" w14:textId="77777777" w:rsidR="008E2F96" w:rsidRPr="00582D17" w:rsidRDefault="008E2F96" w:rsidP="00F628A7">
            <w:pPr>
              <w:spacing w:before="60" w:after="60"/>
              <w:jc w:val="center"/>
              <w:rPr>
                <w:sz w:val="22"/>
                <w:szCs w:val="22"/>
              </w:rPr>
            </w:pPr>
            <w:r w:rsidRPr="00582D17">
              <w:rPr>
                <w:sz w:val="22"/>
                <w:szCs w:val="22"/>
              </w:rPr>
              <w:t>884</w:t>
            </w:r>
          </w:p>
        </w:tc>
        <w:tc>
          <w:tcPr>
            <w:tcW w:w="0" w:type="auto"/>
            <w:vAlign w:val="center"/>
          </w:tcPr>
          <w:p w14:paraId="6AA829F6" w14:textId="77777777" w:rsidR="008E2F96" w:rsidRPr="00582D17" w:rsidRDefault="008E2F96" w:rsidP="00F628A7">
            <w:pPr>
              <w:spacing w:before="60" w:after="60"/>
              <w:jc w:val="center"/>
              <w:rPr>
                <w:sz w:val="22"/>
                <w:szCs w:val="22"/>
              </w:rPr>
            </w:pPr>
            <w:r w:rsidRPr="00582D17">
              <w:rPr>
                <w:sz w:val="22"/>
                <w:szCs w:val="22"/>
              </w:rPr>
              <w:t>M062</w:t>
            </w:r>
          </w:p>
        </w:tc>
        <w:tc>
          <w:tcPr>
            <w:tcW w:w="0" w:type="auto"/>
            <w:vAlign w:val="center"/>
          </w:tcPr>
          <w:p w14:paraId="505EADBD" w14:textId="77777777" w:rsidR="008E2F96" w:rsidRPr="00582D17" w:rsidRDefault="008E2F96" w:rsidP="00F628A7">
            <w:pPr>
              <w:spacing w:before="60" w:after="60"/>
              <w:jc w:val="center"/>
              <w:rPr>
                <w:sz w:val="22"/>
                <w:szCs w:val="22"/>
              </w:rPr>
            </w:pPr>
            <w:r w:rsidRPr="00582D17">
              <w:rPr>
                <w:sz w:val="22"/>
                <w:szCs w:val="22"/>
              </w:rPr>
              <w:t>S258</w:t>
            </w:r>
          </w:p>
        </w:tc>
      </w:tr>
      <w:tr w:rsidR="008E2F96" w:rsidRPr="0050469B" w14:paraId="0E28A62E" w14:textId="77777777" w:rsidTr="00582D17">
        <w:tc>
          <w:tcPr>
            <w:tcW w:w="0" w:type="auto"/>
            <w:vAlign w:val="center"/>
          </w:tcPr>
          <w:p w14:paraId="2A581DE7" w14:textId="77777777" w:rsidR="008E2F96" w:rsidRPr="00582D17" w:rsidRDefault="008E2F96" w:rsidP="00F628A7">
            <w:pPr>
              <w:spacing w:before="60" w:after="60"/>
              <w:jc w:val="center"/>
              <w:rPr>
                <w:sz w:val="22"/>
                <w:szCs w:val="22"/>
              </w:rPr>
            </w:pPr>
            <w:r w:rsidRPr="00582D17">
              <w:rPr>
                <w:sz w:val="22"/>
                <w:szCs w:val="22"/>
              </w:rPr>
              <w:t>885</w:t>
            </w:r>
          </w:p>
        </w:tc>
        <w:tc>
          <w:tcPr>
            <w:tcW w:w="0" w:type="auto"/>
            <w:vAlign w:val="center"/>
          </w:tcPr>
          <w:p w14:paraId="11800016" w14:textId="77777777" w:rsidR="008E2F96" w:rsidRPr="00582D17" w:rsidRDefault="008E2F96" w:rsidP="00F628A7">
            <w:pPr>
              <w:spacing w:before="60" w:after="60"/>
              <w:jc w:val="center"/>
              <w:rPr>
                <w:sz w:val="22"/>
                <w:szCs w:val="22"/>
              </w:rPr>
            </w:pPr>
            <w:r w:rsidRPr="00582D17">
              <w:rPr>
                <w:sz w:val="22"/>
                <w:szCs w:val="22"/>
              </w:rPr>
              <w:t>M062</w:t>
            </w:r>
          </w:p>
        </w:tc>
        <w:tc>
          <w:tcPr>
            <w:tcW w:w="0" w:type="auto"/>
            <w:vAlign w:val="center"/>
          </w:tcPr>
          <w:p w14:paraId="7690054F" w14:textId="77777777" w:rsidR="008E2F96" w:rsidRPr="00582D17" w:rsidRDefault="008E2F96" w:rsidP="00F628A7">
            <w:pPr>
              <w:spacing w:before="60" w:after="60"/>
              <w:jc w:val="center"/>
              <w:rPr>
                <w:sz w:val="22"/>
                <w:szCs w:val="22"/>
              </w:rPr>
            </w:pPr>
            <w:r w:rsidRPr="00582D17">
              <w:rPr>
                <w:sz w:val="22"/>
                <w:szCs w:val="22"/>
              </w:rPr>
              <w:t>S259</w:t>
            </w:r>
          </w:p>
        </w:tc>
      </w:tr>
      <w:tr w:rsidR="008E2F96" w:rsidRPr="0050469B" w14:paraId="0AFFF9CE" w14:textId="77777777" w:rsidTr="00582D17">
        <w:tc>
          <w:tcPr>
            <w:tcW w:w="0" w:type="auto"/>
            <w:vAlign w:val="center"/>
          </w:tcPr>
          <w:p w14:paraId="487BFD90" w14:textId="77777777" w:rsidR="008E2F96" w:rsidRPr="00582D17" w:rsidRDefault="008E2F96" w:rsidP="00F628A7">
            <w:pPr>
              <w:spacing w:before="60" w:after="60"/>
              <w:jc w:val="center"/>
              <w:rPr>
                <w:sz w:val="22"/>
                <w:szCs w:val="22"/>
              </w:rPr>
            </w:pPr>
            <w:r w:rsidRPr="00582D17">
              <w:rPr>
                <w:sz w:val="22"/>
                <w:szCs w:val="22"/>
              </w:rPr>
              <w:t>886</w:t>
            </w:r>
          </w:p>
        </w:tc>
        <w:tc>
          <w:tcPr>
            <w:tcW w:w="0" w:type="auto"/>
            <w:vAlign w:val="center"/>
          </w:tcPr>
          <w:p w14:paraId="57BB68C2" w14:textId="77777777" w:rsidR="008E2F96" w:rsidRPr="00582D17" w:rsidRDefault="008E2F96" w:rsidP="00F628A7">
            <w:pPr>
              <w:spacing w:before="60" w:after="60"/>
              <w:jc w:val="center"/>
              <w:rPr>
                <w:sz w:val="22"/>
                <w:szCs w:val="22"/>
              </w:rPr>
            </w:pPr>
            <w:r w:rsidRPr="00582D17">
              <w:rPr>
                <w:sz w:val="22"/>
                <w:szCs w:val="22"/>
              </w:rPr>
              <w:t>M063</w:t>
            </w:r>
          </w:p>
        </w:tc>
        <w:tc>
          <w:tcPr>
            <w:tcW w:w="0" w:type="auto"/>
            <w:vAlign w:val="center"/>
          </w:tcPr>
          <w:p w14:paraId="4BAEC673" w14:textId="77777777" w:rsidR="008E2F96" w:rsidRPr="00582D17" w:rsidRDefault="008E2F96" w:rsidP="00F628A7">
            <w:pPr>
              <w:spacing w:before="60" w:after="60"/>
              <w:jc w:val="center"/>
              <w:rPr>
                <w:sz w:val="22"/>
                <w:szCs w:val="22"/>
              </w:rPr>
            </w:pPr>
            <w:r w:rsidRPr="00582D17">
              <w:rPr>
                <w:sz w:val="22"/>
                <w:szCs w:val="22"/>
              </w:rPr>
              <w:t>S260</w:t>
            </w:r>
          </w:p>
        </w:tc>
      </w:tr>
      <w:tr w:rsidR="008E2F96" w:rsidRPr="0050469B" w14:paraId="4B3D9F5A" w14:textId="77777777" w:rsidTr="00582D17">
        <w:tc>
          <w:tcPr>
            <w:tcW w:w="0" w:type="auto"/>
            <w:vAlign w:val="center"/>
          </w:tcPr>
          <w:p w14:paraId="191F0704" w14:textId="77777777" w:rsidR="008E2F96" w:rsidRPr="00582D17" w:rsidRDefault="008E2F96" w:rsidP="00F628A7">
            <w:pPr>
              <w:spacing w:before="60" w:after="60"/>
              <w:jc w:val="center"/>
              <w:rPr>
                <w:sz w:val="22"/>
                <w:szCs w:val="22"/>
              </w:rPr>
            </w:pPr>
            <w:r w:rsidRPr="00582D17">
              <w:rPr>
                <w:sz w:val="22"/>
                <w:szCs w:val="22"/>
              </w:rPr>
              <w:t>887</w:t>
            </w:r>
          </w:p>
        </w:tc>
        <w:tc>
          <w:tcPr>
            <w:tcW w:w="0" w:type="auto"/>
            <w:vAlign w:val="center"/>
          </w:tcPr>
          <w:p w14:paraId="565CDA40" w14:textId="77777777" w:rsidR="008E2F96" w:rsidRPr="00582D17" w:rsidRDefault="008E2F96" w:rsidP="00F628A7">
            <w:pPr>
              <w:spacing w:before="60" w:after="60"/>
              <w:jc w:val="center"/>
              <w:rPr>
                <w:sz w:val="22"/>
                <w:szCs w:val="22"/>
              </w:rPr>
            </w:pPr>
            <w:r w:rsidRPr="00582D17">
              <w:rPr>
                <w:sz w:val="22"/>
                <w:szCs w:val="22"/>
              </w:rPr>
              <w:t>M063</w:t>
            </w:r>
          </w:p>
        </w:tc>
        <w:tc>
          <w:tcPr>
            <w:tcW w:w="0" w:type="auto"/>
            <w:vAlign w:val="center"/>
          </w:tcPr>
          <w:p w14:paraId="432DB320" w14:textId="77777777" w:rsidR="008E2F96" w:rsidRPr="00582D17" w:rsidRDefault="008E2F96" w:rsidP="00F628A7">
            <w:pPr>
              <w:spacing w:before="60" w:after="60"/>
              <w:jc w:val="center"/>
              <w:rPr>
                <w:sz w:val="22"/>
                <w:szCs w:val="22"/>
              </w:rPr>
            </w:pPr>
            <w:r w:rsidRPr="00582D17">
              <w:rPr>
                <w:sz w:val="22"/>
                <w:szCs w:val="22"/>
              </w:rPr>
              <w:t>S261</w:t>
            </w:r>
          </w:p>
        </w:tc>
      </w:tr>
      <w:tr w:rsidR="008E2F96" w:rsidRPr="0050469B" w14:paraId="487EC347" w14:textId="77777777" w:rsidTr="00582D17">
        <w:tc>
          <w:tcPr>
            <w:tcW w:w="0" w:type="auto"/>
            <w:vAlign w:val="center"/>
          </w:tcPr>
          <w:p w14:paraId="1617198A" w14:textId="77777777" w:rsidR="008E2F96" w:rsidRPr="00582D17" w:rsidRDefault="008E2F96" w:rsidP="00F628A7">
            <w:pPr>
              <w:spacing w:before="60" w:after="60"/>
              <w:jc w:val="center"/>
              <w:rPr>
                <w:sz w:val="22"/>
                <w:szCs w:val="22"/>
              </w:rPr>
            </w:pPr>
            <w:r w:rsidRPr="00582D17">
              <w:rPr>
                <w:sz w:val="22"/>
                <w:szCs w:val="22"/>
              </w:rPr>
              <w:t>888</w:t>
            </w:r>
          </w:p>
        </w:tc>
        <w:tc>
          <w:tcPr>
            <w:tcW w:w="0" w:type="auto"/>
            <w:vAlign w:val="center"/>
          </w:tcPr>
          <w:p w14:paraId="0F3B6E72" w14:textId="77777777" w:rsidR="008E2F96" w:rsidRPr="00582D17" w:rsidRDefault="008E2F96" w:rsidP="00F628A7">
            <w:pPr>
              <w:spacing w:before="60" w:after="60"/>
              <w:jc w:val="center"/>
              <w:rPr>
                <w:sz w:val="22"/>
                <w:szCs w:val="22"/>
              </w:rPr>
            </w:pPr>
            <w:r w:rsidRPr="00582D17">
              <w:rPr>
                <w:sz w:val="22"/>
                <w:szCs w:val="22"/>
              </w:rPr>
              <w:t>M063</w:t>
            </w:r>
          </w:p>
        </w:tc>
        <w:tc>
          <w:tcPr>
            <w:tcW w:w="0" w:type="auto"/>
            <w:vAlign w:val="center"/>
          </w:tcPr>
          <w:p w14:paraId="7608BE70" w14:textId="77777777" w:rsidR="008E2F96" w:rsidRPr="00582D17" w:rsidRDefault="008E2F96" w:rsidP="00F628A7">
            <w:pPr>
              <w:spacing w:before="60" w:after="60"/>
              <w:jc w:val="center"/>
              <w:rPr>
                <w:sz w:val="22"/>
                <w:szCs w:val="22"/>
              </w:rPr>
            </w:pPr>
            <w:r w:rsidRPr="00582D17">
              <w:rPr>
                <w:sz w:val="22"/>
                <w:szCs w:val="22"/>
              </w:rPr>
              <w:t>S262</w:t>
            </w:r>
          </w:p>
        </w:tc>
      </w:tr>
      <w:tr w:rsidR="008E2F96" w:rsidRPr="0050469B" w14:paraId="00368CB9" w14:textId="77777777" w:rsidTr="00582D17">
        <w:tc>
          <w:tcPr>
            <w:tcW w:w="0" w:type="auto"/>
            <w:vAlign w:val="center"/>
          </w:tcPr>
          <w:p w14:paraId="4216468C" w14:textId="77777777" w:rsidR="008E2F96" w:rsidRPr="00582D17" w:rsidRDefault="008E2F96" w:rsidP="00F628A7">
            <w:pPr>
              <w:spacing w:before="60" w:after="60"/>
              <w:jc w:val="center"/>
              <w:rPr>
                <w:sz w:val="22"/>
                <w:szCs w:val="22"/>
              </w:rPr>
            </w:pPr>
            <w:r w:rsidRPr="00582D17">
              <w:rPr>
                <w:sz w:val="22"/>
                <w:szCs w:val="22"/>
              </w:rPr>
              <w:t>889</w:t>
            </w:r>
          </w:p>
        </w:tc>
        <w:tc>
          <w:tcPr>
            <w:tcW w:w="0" w:type="auto"/>
            <w:vAlign w:val="center"/>
          </w:tcPr>
          <w:p w14:paraId="6B9D34D6" w14:textId="77777777" w:rsidR="008E2F96" w:rsidRPr="00582D17" w:rsidRDefault="008E2F96" w:rsidP="00F628A7">
            <w:pPr>
              <w:spacing w:before="60" w:after="60"/>
              <w:jc w:val="center"/>
              <w:rPr>
                <w:sz w:val="22"/>
                <w:szCs w:val="22"/>
              </w:rPr>
            </w:pPr>
            <w:r w:rsidRPr="00582D17">
              <w:rPr>
                <w:sz w:val="22"/>
                <w:szCs w:val="22"/>
              </w:rPr>
              <w:t>M064</w:t>
            </w:r>
          </w:p>
        </w:tc>
        <w:tc>
          <w:tcPr>
            <w:tcW w:w="0" w:type="auto"/>
            <w:vAlign w:val="center"/>
          </w:tcPr>
          <w:p w14:paraId="0900D6A1" w14:textId="77777777" w:rsidR="008E2F96" w:rsidRPr="00582D17" w:rsidRDefault="008E2F96" w:rsidP="00F628A7">
            <w:pPr>
              <w:spacing w:before="60" w:after="60"/>
              <w:jc w:val="center"/>
              <w:rPr>
                <w:sz w:val="22"/>
                <w:szCs w:val="22"/>
              </w:rPr>
            </w:pPr>
            <w:r w:rsidRPr="00582D17">
              <w:rPr>
                <w:sz w:val="22"/>
                <w:szCs w:val="22"/>
              </w:rPr>
              <w:t>S263</w:t>
            </w:r>
          </w:p>
        </w:tc>
      </w:tr>
      <w:tr w:rsidR="008E2F96" w:rsidRPr="0050469B" w14:paraId="5628DDB0" w14:textId="77777777" w:rsidTr="00582D17">
        <w:tc>
          <w:tcPr>
            <w:tcW w:w="0" w:type="auto"/>
            <w:vAlign w:val="center"/>
          </w:tcPr>
          <w:p w14:paraId="47C14B74" w14:textId="77777777" w:rsidR="008E2F96" w:rsidRPr="00582D17" w:rsidRDefault="008E2F96" w:rsidP="00F628A7">
            <w:pPr>
              <w:spacing w:before="60" w:after="60"/>
              <w:jc w:val="center"/>
              <w:rPr>
                <w:sz w:val="22"/>
                <w:szCs w:val="22"/>
              </w:rPr>
            </w:pPr>
            <w:r w:rsidRPr="00582D17">
              <w:rPr>
                <w:sz w:val="22"/>
                <w:szCs w:val="22"/>
              </w:rPr>
              <w:t>890</w:t>
            </w:r>
          </w:p>
        </w:tc>
        <w:tc>
          <w:tcPr>
            <w:tcW w:w="0" w:type="auto"/>
            <w:vAlign w:val="center"/>
          </w:tcPr>
          <w:p w14:paraId="5D788E76" w14:textId="77777777" w:rsidR="008E2F96" w:rsidRPr="00582D17" w:rsidRDefault="008E2F96" w:rsidP="00F628A7">
            <w:pPr>
              <w:spacing w:before="60" w:after="60"/>
              <w:jc w:val="center"/>
              <w:rPr>
                <w:sz w:val="22"/>
                <w:szCs w:val="22"/>
              </w:rPr>
            </w:pPr>
            <w:r w:rsidRPr="00582D17">
              <w:rPr>
                <w:sz w:val="22"/>
                <w:szCs w:val="22"/>
              </w:rPr>
              <w:t>M064</w:t>
            </w:r>
          </w:p>
        </w:tc>
        <w:tc>
          <w:tcPr>
            <w:tcW w:w="0" w:type="auto"/>
            <w:vAlign w:val="center"/>
          </w:tcPr>
          <w:p w14:paraId="74FE2D9D" w14:textId="77777777" w:rsidR="008E2F96" w:rsidRPr="00582D17" w:rsidRDefault="008E2F96" w:rsidP="00F628A7">
            <w:pPr>
              <w:spacing w:before="60" w:after="60"/>
              <w:jc w:val="center"/>
              <w:rPr>
                <w:sz w:val="22"/>
                <w:szCs w:val="22"/>
              </w:rPr>
            </w:pPr>
            <w:r w:rsidRPr="00582D17">
              <w:rPr>
                <w:sz w:val="22"/>
                <w:szCs w:val="22"/>
              </w:rPr>
              <w:t>S264</w:t>
            </w:r>
          </w:p>
        </w:tc>
      </w:tr>
      <w:tr w:rsidR="008E2F96" w:rsidRPr="0050469B" w14:paraId="69FBA128" w14:textId="77777777" w:rsidTr="00582D17">
        <w:tc>
          <w:tcPr>
            <w:tcW w:w="0" w:type="auto"/>
            <w:vAlign w:val="center"/>
          </w:tcPr>
          <w:p w14:paraId="78CD9A4D" w14:textId="77777777" w:rsidR="008E2F96" w:rsidRPr="00582D17" w:rsidRDefault="008E2F96" w:rsidP="00F628A7">
            <w:pPr>
              <w:spacing w:before="60" w:after="60"/>
              <w:jc w:val="center"/>
              <w:rPr>
                <w:sz w:val="22"/>
                <w:szCs w:val="22"/>
              </w:rPr>
            </w:pPr>
            <w:r w:rsidRPr="00582D17">
              <w:rPr>
                <w:sz w:val="22"/>
                <w:szCs w:val="22"/>
              </w:rPr>
              <w:t>891</w:t>
            </w:r>
          </w:p>
        </w:tc>
        <w:tc>
          <w:tcPr>
            <w:tcW w:w="0" w:type="auto"/>
            <w:vAlign w:val="center"/>
          </w:tcPr>
          <w:p w14:paraId="02A5755C" w14:textId="77777777" w:rsidR="008E2F96" w:rsidRPr="00582D17" w:rsidRDefault="008E2F96" w:rsidP="00F628A7">
            <w:pPr>
              <w:spacing w:before="60" w:after="60"/>
              <w:jc w:val="center"/>
              <w:rPr>
                <w:sz w:val="22"/>
                <w:szCs w:val="22"/>
              </w:rPr>
            </w:pPr>
            <w:r w:rsidRPr="00582D17">
              <w:rPr>
                <w:sz w:val="22"/>
                <w:szCs w:val="22"/>
              </w:rPr>
              <w:t>M064</w:t>
            </w:r>
          </w:p>
        </w:tc>
        <w:tc>
          <w:tcPr>
            <w:tcW w:w="0" w:type="auto"/>
            <w:vAlign w:val="center"/>
          </w:tcPr>
          <w:p w14:paraId="209407CA" w14:textId="77777777" w:rsidR="008E2F96" w:rsidRPr="00582D17" w:rsidRDefault="008E2F96" w:rsidP="00F628A7">
            <w:pPr>
              <w:spacing w:before="60" w:after="60"/>
              <w:jc w:val="center"/>
              <w:rPr>
                <w:sz w:val="22"/>
                <w:szCs w:val="22"/>
              </w:rPr>
            </w:pPr>
            <w:r w:rsidRPr="00582D17">
              <w:rPr>
                <w:sz w:val="22"/>
                <w:szCs w:val="22"/>
              </w:rPr>
              <w:t>S265</w:t>
            </w:r>
          </w:p>
        </w:tc>
      </w:tr>
      <w:tr w:rsidR="008E2F96" w:rsidRPr="0050469B" w14:paraId="766878B4" w14:textId="77777777" w:rsidTr="00582D17">
        <w:tc>
          <w:tcPr>
            <w:tcW w:w="0" w:type="auto"/>
            <w:vAlign w:val="center"/>
          </w:tcPr>
          <w:p w14:paraId="75626507" w14:textId="77777777" w:rsidR="008E2F96" w:rsidRPr="00582D17" w:rsidRDefault="008E2F96" w:rsidP="00F628A7">
            <w:pPr>
              <w:spacing w:before="60" w:after="60"/>
              <w:jc w:val="center"/>
              <w:rPr>
                <w:sz w:val="22"/>
                <w:szCs w:val="22"/>
              </w:rPr>
            </w:pPr>
            <w:r w:rsidRPr="00582D17">
              <w:rPr>
                <w:sz w:val="22"/>
                <w:szCs w:val="22"/>
              </w:rPr>
              <w:t>892</w:t>
            </w:r>
          </w:p>
        </w:tc>
        <w:tc>
          <w:tcPr>
            <w:tcW w:w="0" w:type="auto"/>
            <w:vAlign w:val="center"/>
          </w:tcPr>
          <w:p w14:paraId="5ACAB427"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2D6E2AB0" w14:textId="77777777" w:rsidR="008E2F96" w:rsidRPr="00582D17" w:rsidRDefault="008E2F96" w:rsidP="00F628A7">
            <w:pPr>
              <w:spacing w:before="60" w:after="60"/>
              <w:jc w:val="center"/>
              <w:rPr>
                <w:sz w:val="22"/>
                <w:szCs w:val="22"/>
              </w:rPr>
            </w:pPr>
            <w:r w:rsidRPr="00582D17">
              <w:rPr>
                <w:sz w:val="22"/>
                <w:szCs w:val="22"/>
              </w:rPr>
              <w:t>S266</w:t>
            </w:r>
          </w:p>
        </w:tc>
      </w:tr>
      <w:tr w:rsidR="008E2F96" w:rsidRPr="0050469B" w14:paraId="385258ED" w14:textId="77777777" w:rsidTr="00582D17">
        <w:tc>
          <w:tcPr>
            <w:tcW w:w="0" w:type="auto"/>
            <w:vAlign w:val="center"/>
          </w:tcPr>
          <w:p w14:paraId="20EB7845" w14:textId="77777777" w:rsidR="008E2F96" w:rsidRPr="00582D17" w:rsidRDefault="008E2F96" w:rsidP="00F628A7">
            <w:pPr>
              <w:spacing w:before="60" w:after="60"/>
              <w:jc w:val="center"/>
              <w:rPr>
                <w:sz w:val="22"/>
                <w:szCs w:val="22"/>
              </w:rPr>
            </w:pPr>
            <w:r w:rsidRPr="00582D17">
              <w:rPr>
                <w:sz w:val="22"/>
                <w:szCs w:val="22"/>
              </w:rPr>
              <w:t>893</w:t>
            </w:r>
          </w:p>
        </w:tc>
        <w:tc>
          <w:tcPr>
            <w:tcW w:w="0" w:type="auto"/>
            <w:vAlign w:val="center"/>
          </w:tcPr>
          <w:p w14:paraId="0471B1AE"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18BA260C" w14:textId="77777777" w:rsidR="008E2F96" w:rsidRPr="00582D17" w:rsidRDefault="008E2F96" w:rsidP="00F628A7">
            <w:pPr>
              <w:spacing w:before="60" w:after="60"/>
              <w:jc w:val="center"/>
              <w:rPr>
                <w:sz w:val="22"/>
                <w:szCs w:val="22"/>
              </w:rPr>
            </w:pPr>
            <w:r w:rsidRPr="00582D17">
              <w:rPr>
                <w:sz w:val="22"/>
                <w:szCs w:val="22"/>
              </w:rPr>
              <w:t>S267</w:t>
            </w:r>
          </w:p>
        </w:tc>
      </w:tr>
      <w:tr w:rsidR="008E2F96" w:rsidRPr="0050469B" w14:paraId="43937705" w14:textId="77777777" w:rsidTr="00582D17">
        <w:tc>
          <w:tcPr>
            <w:tcW w:w="0" w:type="auto"/>
            <w:vAlign w:val="center"/>
          </w:tcPr>
          <w:p w14:paraId="4A2A4946" w14:textId="77777777" w:rsidR="008E2F96" w:rsidRPr="00582D17" w:rsidRDefault="008E2F96" w:rsidP="00F628A7">
            <w:pPr>
              <w:spacing w:before="60" w:after="60"/>
              <w:jc w:val="center"/>
              <w:rPr>
                <w:sz w:val="22"/>
                <w:szCs w:val="22"/>
              </w:rPr>
            </w:pPr>
            <w:r w:rsidRPr="00582D17">
              <w:rPr>
                <w:sz w:val="22"/>
                <w:szCs w:val="22"/>
              </w:rPr>
              <w:t>894</w:t>
            </w:r>
          </w:p>
        </w:tc>
        <w:tc>
          <w:tcPr>
            <w:tcW w:w="0" w:type="auto"/>
            <w:vAlign w:val="center"/>
          </w:tcPr>
          <w:p w14:paraId="5349DFB7"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54184ECA" w14:textId="77777777" w:rsidR="008E2F96" w:rsidRPr="00582D17" w:rsidRDefault="008E2F96" w:rsidP="00F628A7">
            <w:pPr>
              <w:spacing w:before="60" w:after="60"/>
              <w:jc w:val="center"/>
              <w:rPr>
                <w:sz w:val="22"/>
                <w:szCs w:val="22"/>
              </w:rPr>
            </w:pPr>
            <w:r w:rsidRPr="00582D17">
              <w:rPr>
                <w:sz w:val="22"/>
                <w:szCs w:val="22"/>
              </w:rPr>
              <w:t>S268</w:t>
            </w:r>
          </w:p>
        </w:tc>
      </w:tr>
      <w:tr w:rsidR="008E2F96" w:rsidRPr="0050469B" w14:paraId="5A952216" w14:textId="77777777" w:rsidTr="00582D17">
        <w:tc>
          <w:tcPr>
            <w:tcW w:w="0" w:type="auto"/>
            <w:vAlign w:val="center"/>
          </w:tcPr>
          <w:p w14:paraId="0B49DA47" w14:textId="77777777" w:rsidR="008E2F96" w:rsidRPr="00582D17" w:rsidRDefault="008E2F96" w:rsidP="00F628A7">
            <w:pPr>
              <w:spacing w:before="60" w:after="60"/>
              <w:jc w:val="center"/>
              <w:rPr>
                <w:sz w:val="22"/>
                <w:szCs w:val="22"/>
              </w:rPr>
            </w:pPr>
            <w:r w:rsidRPr="00582D17">
              <w:rPr>
                <w:sz w:val="22"/>
                <w:szCs w:val="22"/>
              </w:rPr>
              <w:t>895</w:t>
            </w:r>
          </w:p>
        </w:tc>
        <w:tc>
          <w:tcPr>
            <w:tcW w:w="0" w:type="auto"/>
            <w:vAlign w:val="center"/>
          </w:tcPr>
          <w:p w14:paraId="2B479901"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74C59294" w14:textId="77777777" w:rsidR="008E2F96" w:rsidRPr="00582D17" w:rsidRDefault="008E2F96" w:rsidP="00F628A7">
            <w:pPr>
              <w:spacing w:before="60" w:after="60"/>
              <w:jc w:val="center"/>
              <w:rPr>
                <w:sz w:val="22"/>
                <w:szCs w:val="22"/>
              </w:rPr>
            </w:pPr>
            <w:r w:rsidRPr="00582D17">
              <w:rPr>
                <w:sz w:val="22"/>
                <w:szCs w:val="22"/>
              </w:rPr>
              <w:t>S269</w:t>
            </w:r>
          </w:p>
        </w:tc>
      </w:tr>
      <w:tr w:rsidR="008E2F96" w:rsidRPr="0050469B" w14:paraId="4C8270B2" w14:textId="77777777" w:rsidTr="00582D17">
        <w:tc>
          <w:tcPr>
            <w:tcW w:w="0" w:type="auto"/>
            <w:vAlign w:val="center"/>
          </w:tcPr>
          <w:p w14:paraId="26499C9B" w14:textId="77777777" w:rsidR="008E2F96" w:rsidRPr="00582D17" w:rsidRDefault="008E2F96" w:rsidP="00F628A7">
            <w:pPr>
              <w:spacing w:before="60" w:after="60"/>
              <w:jc w:val="center"/>
              <w:rPr>
                <w:sz w:val="22"/>
                <w:szCs w:val="22"/>
              </w:rPr>
            </w:pPr>
            <w:r w:rsidRPr="00582D17">
              <w:rPr>
                <w:sz w:val="22"/>
                <w:szCs w:val="22"/>
              </w:rPr>
              <w:t>896</w:t>
            </w:r>
          </w:p>
        </w:tc>
        <w:tc>
          <w:tcPr>
            <w:tcW w:w="0" w:type="auto"/>
            <w:vAlign w:val="center"/>
          </w:tcPr>
          <w:p w14:paraId="7109AE63"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1B740221" w14:textId="77777777" w:rsidR="008E2F96" w:rsidRPr="00582D17" w:rsidRDefault="008E2F96" w:rsidP="00F628A7">
            <w:pPr>
              <w:spacing w:before="60" w:after="60"/>
              <w:jc w:val="center"/>
              <w:rPr>
                <w:sz w:val="22"/>
                <w:szCs w:val="22"/>
              </w:rPr>
            </w:pPr>
            <w:r w:rsidRPr="00582D17">
              <w:rPr>
                <w:sz w:val="22"/>
                <w:szCs w:val="22"/>
              </w:rPr>
              <w:t>S270</w:t>
            </w:r>
          </w:p>
        </w:tc>
      </w:tr>
      <w:tr w:rsidR="008E2F96" w:rsidRPr="0050469B" w14:paraId="520E9EB8" w14:textId="77777777" w:rsidTr="00582D17">
        <w:tc>
          <w:tcPr>
            <w:tcW w:w="0" w:type="auto"/>
            <w:vAlign w:val="center"/>
          </w:tcPr>
          <w:p w14:paraId="432A4C28" w14:textId="77777777" w:rsidR="008E2F96" w:rsidRPr="00582D17" w:rsidRDefault="008E2F96" w:rsidP="00F628A7">
            <w:pPr>
              <w:spacing w:before="60" w:after="60"/>
              <w:jc w:val="center"/>
              <w:rPr>
                <w:sz w:val="22"/>
                <w:szCs w:val="22"/>
              </w:rPr>
            </w:pPr>
            <w:r w:rsidRPr="00582D17">
              <w:rPr>
                <w:sz w:val="22"/>
                <w:szCs w:val="22"/>
              </w:rPr>
              <w:t>897</w:t>
            </w:r>
          </w:p>
        </w:tc>
        <w:tc>
          <w:tcPr>
            <w:tcW w:w="0" w:type="auto"/>
            <w:vAlign w:val="center"/>
          </w:tcPr>
          <w:p w14:paraId="48B87F29" w14:textId="77777777" w:rsidR="008E2F96" w:rsidRPr="00582D17" w:rsidRDefault="008E2F96" w:rsidP="00F628A7">
            <w:pPr>
              <w:spacing w:before="60" w:after="60"/>
              <w:jc w:val="center"/>
              <w:rPr>
                <w:sz w:val="22"/>
                <w:szCs w:val="22"/>
              </w:rPr>
            </w:pPr>
            <w:r w:rsidRPr="00582D17">
              <w:rPr>
                <w:sz w:val="22"/>
                <w:szCs w:val="22"/>
              </w:rPr>
              <w:t>M066</w:t>
            </w:r>
          </w:p>
        </w:tc>
        <w:tc>
          <w:tcPr>
            <w:tcW w:w="0" w:type="auto"/>
            <w:vAlign w:val="center"/>
          </w:tcPr>
          <w:p w14:paraId="68F31F8F" w14:textId="77777777" w:rsidR="008E2F96" w:rsidRPr="00582D17" w:rsidRDefault="008E2F96" w:rsidP="00F628A7">
            <w:pPr>
              <w:spacing w:before="60" w:after="60"/>
              <w:jc w:val="center"/>
              <w:rPr>
                <w:sz w:val="22"/>
                <w:szCs w:val="22"/>
              </w:rPr>
            </w:pPr>
            <w:r w:rsidRPr="00582D17">
              <w:rPr>
                <w:sz w:val="22"/>
                <w:szCs w:val="22"/>
              </w:rPr>
              <w:t>S271</w:t>
            </w:r>
          </w:p>
        </w:tc>
      </w:tr>
      <w:tr w:rsidR="008E2F96" w:rsidRPr="0050469B" w14:paraId="096AABC5" w14:textId="77777777" w:rsidTr="00582D17">
        <w:tc>
          <w:tcPr>
            <w:tcW w:w="0" w:type="auto"/>
            <w:vAlign w:val="center"/>
          </w:tcPr>
          <w:p w14:paraId="15EBD6A8" w14:textId="77777777" w:rsidR="008E2F96" w:rsidRPr="00582D17" w:rsidRDefault="008E2F96" w:rsidP="00F628A7">
            <w:pPr>
              <w:spacing w:before="60" w:after="60"/>
              <w:jc w:val="center"/>
              <w:rPr>
                <w:sz w:val="22"/>
                <w:szCs w:val="22"/>
              </w:rPr>
            </w:pPr>
            <w:r w:rsidRPr="00582D17">
              <w:rPr>
                <w:sz w:val="22"/>
                <w:szCs w:val="22"/>
              </w:rPr>
              <w:t>898</w:t>
            </w:r>
          </w:p>
        </w:tc>
        <w:tc>
          <w:tcPr>
            <w:tcW w:w="0" w:type="auto"/>
            <w:vAlign w:val="center"/>
          </w:tcPr>
          <w:p w14:paraId="1396AE65" w14:textId="77777777" w:rsidR="008E2F96" w:rsidRPr="00582D17" w:rsidRDefault="008E2F96" w:rsidP="00F628A7">
            <w:pPr>
              <w:spacing w:before="60" w:after="60"/>
              <w:jc w:val="center"/>
              <w:rPr>
                <w:sz w:val="22"/>
                <w:szCs w:val="22"/>
              </w:rPr>
            </w:pPr>
            <w:r w:rsidRPr="00582D17">
              <w:rPr>
                <w:sz w:val="22"/>
                <w:szCs w:val="22"/>
              </w:rPr>
              <w:t>M066</w:t>
            </w:r>
          </w:p>
        </w:tc>
        <w:tc>
          <w:tcPr>
            <w:tcW w:w="0" w:type="auto"/>
            <w:vAlign w:val="center"/>
          </w:tcPr>
          <w:p w14:paraId="16AD177C" w14:textId="77777777" w:rsidR="008E2F96" w:rsidRPr="00582D17" w:rsidRDefault="008E2F96" w:rsidP="00F628A7">
            <w:pPr>
              <w:spacing w:before="60" w:after="60"/>
              <w:jc w:val="center"/>
              <w:rPr>
                <w:sz w:val="22"/>
                <w:szCs w:val="22"/>
              </w:rPr>
            </w:pPr>
            <w:r w:rsidRPr="00582D17">
              <w:rPr>
                <w:sz w:val="22"/>
                <w:szCs w:val="22"/>
              </w:rPr>
              <w:t>S272</w:t>
            </w:r>
          </w:p>
        </w:tc>
      </w:tr>
      <w:tr w:rsidR="008E2F96" w:rsidRPr="0050469B" w14:paraId="550B43D6" w14:textId="77777777" w:rsidTr="00582D17">
        <w:tc>
          <w:tcPr>
            <w:tcW w:w="0" w:type="auto"/>
            <w:vAlign w:val="center"/>
          </w:tcPr>
          <w:p w14:paraId="5C4C4F20" w14:textId="77777777" w:rsidR="008E2F96" w:rsidRPr="00582D17" w:rsidRDefault="008E2F96" w:rsidP="00F628A7">
            <w:pPr>
              <w:spacing w:before="60" w:after="60"/>
              <w:jc w:val="center"/>
              <w:rPr>
                <w:sz w:val="22"/>
                <w:szCs w:val="22"/>
              </w:rPr>
            </w:pPr>
            <w:r w:rsidRPr="00582D17">
              <w:rPr>
                <w:sz w:val="22"/>
                <w:szCs w:val="22"/>
              </w:rPr>
              <w:t>899</w:t>
            </w:r>
          </w:p>
        </w:tc>
        <w:tc>
          <w:tcPr>
            <w:tcW w:w="0" w:type="auto"/>
            <w:vAlign w:val="center"/>
          </w:tcPr>
          <w:p w14:paraId="76845F0E" w14:textId="77777777" w:rsidR="008E2F96" w:rsidRPr="00582D17" w:rsidRDefault="008E2F96" w:rsidP="00F628A7">
            <w:pPr>
              <w:spacing w:before="60" w:after="60"/>
              <w:jc w:val="center"/>
              <w:rPr>
                <w:sz w:val="22"/>
                <w:szCs w:val="22"/>
              </w:rPr>
            </w:pPr>
            <w:r w:rsidRPr="00582D17">
              <w:rPr>
                <w:sz w:val="22"/>
                <w:szCs w:val="22"/>
              </w:rPr>
              <w:t>M066</w:t>
            </w:r>
          </w:p>
        </w:tc>
        <w:tc>
          <w:tcPr>
            <w:tcW w:w="0" w:type="auto"/>
            <w:vAlign w:val="center"/>
          </w:tcPr>
          <w:p w14:paraId="4F3F9385" w14:textId="77777777" w:rsidR="008E2F96" w:rsidRPr="00582D17" w:rsidRDefault="008E2F96" w:rsidP="00F628A7">
            <w:pPr>
              <w:spacing w:before="60" w:after="60"/>
              <w:jc w:val="center"/>
              <w:rPr>
                <w:sz w:val="22"/>
                <w:szCs w:val="22"/>
              </w:rPr>
            </w:pPr>
            <w:r w:rsidRPr="00582D17">
              <w:rPr>
                <w:sz w:val="22"/>
                <w:szCs w:val="22"/>
              </w:rPr>
              <w:t>S273</w:t>
            </w:r>
          </w:p>
        </w:tc>
      </w:tr>
      <w:tr w:rsidR="008E2F96" w:rsidRPr="0050469B" w14:paraId="6CD71832" w14:textId="77777777" w:rsidTr="00582D17">
        <w:tc>
          <w:tcPr>
            <w:tcW w:w="0" w:type="auto"/>
            <w:vAlign w:val="center"/>
          </w:tcPr>
          <w:p w14:paraId="2C363F83" w14:textId="77777777" w:rsidR="008E2F96" w:rsidRPr="00582D17" w:rsidRDefault="008E2F96" w:rsidP="00F628A7">
            <w:pPr>
              <w:spacing w:before="60" w:after="60"/>
              <w:jc w:val="center"/>
              <w:rPr>
                <w:sz w:val="22"/>
                <w:szCs w:val="22"/>
              </w:rPr>
            </w:pPr>
            <w:r w:rsidRPr="00582D17">
              <w:rPr>
                <w:sz w:val="22"/>
                <w:szCs w:val="22"/>
              </w:rPr>
              <w:t>900</w:t>
            </w:r>
          </w:p>
        </w:tc>
        <w:tc>
          <w:tcPr>
            <w:tcW w:w="0" w:type="auto"/>
            <w:vAlign w:val="center"/>
          </w:tcPr>
          <w:p w14:paraId="382F451B" w14:textId="77777777" w:rsidR="008E2F96" w:rsidRPr="00582D17" w:rsidRDefault="008E2F96" w:rsidP="00F628A7">
            <w:pPr>
              <w:spacing w:before="60" w:after="60"/>
              <w:jc w:val="center"/>
              <w:rPr>
                <w:sz w:val="22"/>
                <w:szCs w:val="22"/>
              </w:rPr>
            </w:pPr>
            <w:r w:rsidRPr="00582D17">
              <w:rPr>
                <w:sz w:val="22"/>
                <w:szCs w:val="22"/>
              </w:rPr>
              <w:t>M067</w:t>
            </w:r>
          </w:p>
        </w:tc>
        <w:tc>
          <w:tcPr>
            <w:tcW w:w="0" w:type="auto"/>
            <w:vAlign w:val="center"/>
          </w:tcPr>
          <w:p w14:paraId="087ADF59" w14:textId="77777777" w:rsidR="008E2F96" w:rsidRPr="00582D17" w:rsidRDefault="008E2F96" w:rsidP="00F628A7">
            <w:pPr>
              <w:spacing w:before="60" w:after="60"/>
              <w:jc w:val="center"/>
              <w:rPr>
                <w:sz w:val="22"/>
                <w:szCs w:val="22"/>
              </w:rPr>
            </w:pPr>
            <w:r w:rsidRPr="00582D17">
              <w:rPr>
                <w:sz w:val="22"/>
                <w:szCs w:val="22"/>
              </w:rPr>
              <w:t>S274</w:t>
            </w:r>
          </w:p>
        </w:tc>
      </w:tr>
      <w:tr w:rsidR="008E2F96" w:rsidRPr="0050469B" w14:paraId="3779C090" w14:textId="77777777" w:rsidTr="00582D17">
        <w:tc>
          <w:tcPr>
            <w:tcW w:w="0" w:type="auto"/>
            <w:vAlign w:val="center"/>
          </w:tcPr>
          <w:p w14:paraId="12C81F37" w14:textId="77777777" w:rsidR="008E2F96" w:rsidRPr="00582D17" w:rsidRDefault="008E2F96" w:rsidP="00F628A7">
            <w:pPr>
              <w:spacing w:before="60" w:after="60"/>
              <w:jc w:val="center"/>
              <w:rPr>
                <w:sz w:val="22"/>
                <w:szCs w:val="22"/>
              </w:rPr>
            </w:pPr>
            <w:r w:rsidRPr="00582D17">
              <w:rPr>
                <w:sz w:val="22"/>
                <w:szCs w:val="22"/>
              </w:rPr>
              <w:t>901</w:t>
            </w:r>
          </w:p>
        </w:tc>
        <w:tc>
          <w:tcPr>
            <w:tcW w:w="0" w:type="auto"/>
            <w:vAlign w:val="center"/>
          </w:tcPr>
          <w:p w14:paraId="22624DEF" w14:textId="77777777" w:rsidR="008E2F96" w:rsidRPr="00582D17" w:rsidRDefault="008E2F96" w:rsidP="00F628A7">
            <w:pPr>
              <w:spacing w:before="60" w:after="60"/>
              <w:jc w:val="center"/>
              <w:rPr>
                <w:sz w:val="22"/>
                <w:szCs w:val="22"/>
              </w:rPr>
            </w:pPr>
            <w:r w:rsidRPr="00582D17">
              <w:rPr>
                <w:sz w:val="22"/>
                <w:szCs w:val="22"/>
              </w:rPr>
              <w:t>M067</w:t>
            </w:r>
          </w:p>
        </w:tc>
        <w:tc>
          <w:tcPr>
            <w:tcW w:w="0" w:type="auto"/>
            <w:vAlign w:val="center"/>
          </w:tcPr>
          <w:p w14:paraId="30549235" w14:textId="77777777" w:rsidR="008E2F96" w:rsidRPr="00582D17" w:rsidRDefault="008E2F96" w:rsidP="00F628A7">
            <w:pPr>
              <w:spacing w:before="60" w:after="60"/>
              <w:jc w:val="center"/>
              <w:rPr>
                <w:sz w:val="22"/>
                <w:szCs w:val="22"/>
              </w:rPr>
            </w:pPr>
            <w:r w:rsidRPr="00582D17">
              <w:rPr>
                <w:sz w:val="22"/>
                <w:szCs w:val="22"/>
              </w:rPr>
              <w:t>S275</w:t>
            </w:r>
          </w:p>
        </w:tc>
      </w:tr>
      <w:tr w:rsidR="008E2F96" w:rsidRPr="0050469B" w14:paraId="46616C30" w14:textId="77777777" w:rsidTr="00582D17">
        <w:tc>
          <w:tcPr>
            <w:tcW w:w="0" w:type="auto"/>
            <w:vAlign w:val="center"/>
          </w:tcPr>
          <w:p w14:paraId="54DD2ED3" w14:textId="77777777" w:rsidR="008E2F96" w:rsidRPr="00582D17" w:rsidRDefault="008E2F96" w:rsidP="00F628A7">
            <w:pPr>
              <w:spacing w:before="60" w:after="60"/>
              <w:jc w:val="center"/>
              <w:rPr>
                <w:sz w:val="22"/>
                <w:szCs w:val="22"/>
              </w:rPr>
            </w:pPr>
            <w:r w:rsidRPr="00582D17">
              <w:rPr>
                <w:sz w:val="22"/>
                <w:szCs w:val="22"/>
              </w:rPr>
              <w:t>902</w:t>
            </w:r>
          </w:p>
        </w:tc>
        <w:tc>
          <w:tcPr>
            <w:tcW w:w="0" w:type="auto"/>
            <w:vAlign w:val="center"/>
          </w:tcPr>
          <w:p w14:paraId="445A3EAD" w14:textId="77777777" w:rsidR="008E2F96" w:rsidRPr="00582D17" w:rsidRDefault="008E2F96" w:rsidP="00F628A7">
            <w:pPr>
              <w:spacing w:before="60" w:after="60"/>
              <w:jc w:val="center"/>
              <w:rPr>
                <w:sz w:val="22"/>
                <w:szCs w:val="22"/>
              </w:rPr>
            </w:pPr>
            <w:r w:rsidRPr="00582D17">
              <w:rPr>
                <w:sz w:val="22"/>
                <w:szCs w:val="22"/>
              </w:rPr>
              <w:t>M067</w:t>
            </w:r>
          </w:p>
        </w:tc>
        <w:tc>
          <w:tcPr>
            <w:tcW w:w="0" w:type="auto"/>
            <w:vAlign w:val="center"/>
          </w:tcPr>
          <w:p w14:paraId="55234D83" w14:textId="77777777" w:rsidR="008E2F96" w:rsidRPr="00582D17" w:rsidRDefault="008E2F96" w:rsidP="00F628A7">
            <w:pPr>
              <w:spacing w:before="60" w:after="60"/>
              <w:jc w:val="center"/>
              <w:rPr>
                <w:sz w:val="22"/>
                <w:szCs w:val="22"/>
              </w:rPr>
            </w:pPr>
            <w:r w:rsidRPr="00582D17">
              <w:rPr>
                <w:sz w:val="22"/>
                <w:szCs w:val="22"/>
              </w:rPr>
              <w:t>S276</w:t>
            </w:r>
          </w:p>
        </w:tc>
      </w:tr>
      <w:tr w:rsidR="008E2F96" w:rsidRPr="0050469B" w14:paraId="076013EB" w14:textId="77777777" w:rsidTr="00582D17">
        <w:tc>
          <w:tcPr>
            <w:tcW w:w="0" w:type="auto"/>
            <w:vAlign w:val="center"/>
          </w:tcPr>
          <w:p w14:paraId="22803FDC" w14:textId="77777777" w:rsidR="008E2F96" w:rsidRPr="00582D17" w:rsidRDefault="008E2F96" w:rsidP="00F628A7">
            <w:pPr>
              <w:spacing w:before="60" w:after="60"/>
              <w:jc w:val="center"/>
              <w:rPr>
                <w:sz w:val="22"/>
                <w:szCs w:val="22"/>
              </w:rPr>
            </w:pPr>
            <w:r w:rsidRPr="00582D17">
              <w:rPr>
                <w:sz w:val="22"/>
                <w:szCs w:val="22"/>
              </w:rPr>
              <w:t>903</w:t>
            </w:r>
          </w:p>
        </w:tc>
        <w:tc>
          <w:tcPr>
            <w:tcW w:w="0" w:type="auto"/>
            <w:vAlign w:val="center"/>
          </w:tcPr>
          <w:p w14:paraId="2D1EAD45" w14:textId="77777777" w:rsidR="008E2F96" w:rsidRPr="00582D17" w:rsidRDefault="008E2F96" w:rsidP="00F628A7">
            <w:pPr>
              <w:spacing w:before="60" w:after="60"/>
              <w:jc w:val="center"/>
              <w:rPr>
                <w:sz w:val="22"/>
                <w:szCs w:val="22"/>
              </w:rPr>
            </w:pPr>
            <w:r w:rsidRPr="00582D17">
              <w:rPr>
                <w:sz w:val="22"/>
                <w:szCs w:val="22"/>
              </w:rPr>
              <w:t>M067</w:t>
            </w:r>
          </w:p>
        </w:tc>
        <w:tc>
          <w:tcPr>
            <w:tcW w:w="0" w:type="auto"/>
            <w:vAlign w:val="center"/>
          </w:tcPr>
          <w:p w14:paraId="0CE9FB73" w14:textId="77777777" w:rsidR="008E2F96" w:rsidRPr="00582D17" w:rsidRDefault="008E2F96" w:rsidP="00F628A7">
            <w:pPr>
              <w:spacing w:before="60" w:after="60"/>
              <w:jc w:val="center"/>
              <w:rPr>
                <w:sz w:val="22"/>
                <w:szCs w:val="22"/>
              </w:rPr>
            </w:pPr>
            <w:r w:rsidRPr="00582D17">
              <w:rPr>
                <w:sz w:val="22"/>
                <w:szCs w:val="22"/>
              </w:rPr>
              <w:t>S277</w:t>
            </w:r>
          </w:p>
        </w:tc>
      </w:tr>
      <w:tr w:rsidR="008E2F96" w:rsidRPr="0050469B" w14:paraId="3FE50FFE" w14:textId="77777777" w:rsidTr="00582D17">
        <w:tc>
          <w:tcPr>
            <w:tcW w:w="0" w:type="auto"/>
            <w:vAlign w:val="center"/>
          </w:tcPr>
          <w:p w14:paraId="0BE8C723" w14:textId="77777777" w:rsidR="008E2F96" w:rsidRPr="00582D17" w:rsidRDefault="008E2F96" w:rsidP="00F628A7">
            <w:pPr>
              <w:spacing w:before="60" w:after="60"/>
              <w:jc w:val="center"/>
              <w:rPr>
                <w:sz w:val="22"/>
                <w:szCs w:val="22"/>
              </w:rPr>
            </w:pPr>
            <w:r w:rsidRPr="00582D17">
              <w:rPr>
                <w:sz w:val="22"/>
                <w:szCs w:val="22"/>
              </w:rPr>
              <w:t>904</w:t>
            </w:r>
          </w:p>
        </w:tc>
        <w:tc>
          <w:tcPr>
            <w:tcW w:w="0" w:type="auto"/>
            <w:vAlign w:val="center"/>
          </w:tcPr>
          <w:p w14:paraId="7C2C35FE" w14:textId="77777777" w:rsidR="008E2F96" w:rsidRPr="00582D17" w:rsidRDefault="008E2F96" w:rsidP="00F628A7">
            <w:pPr>
              <w:spacing w:before="60" w:after="60"/>
              <w:jc w:val="center"/>
              <w:rPr>
                <w:sz w:val="22"/>
                <w:szCs w:val="22"/>
              </w:rPr>
            </w:pPr>
            <w:r w:rsidRPr="00582D17">
              <w:rPr>
                <w:sz w:val="22"/>
                <w:szCs w:val="22"/>
              </w:rPr>
              <w:t>M068</w:t>
            </w:r>
          </w:p>
        </w:tc>
        <w:tc>
          <w:tcPr>
            <w:tcW w:w="0" w:type="auto"/>
            <w:vAlign w:val="center"/>
          </w:tcPr>
          <w:p w14:paraId="47205EE3" w14:textId="77777777" w:rsidR="008E2F96" w:rsidRPr="00582D17" w:rsidRDefault="008E2F96" w:rsidP="00F628A7">
            <w:pPr>
              <w:spacing w:before="60" w:after="60"/>
              <w:jc w:val="center"/>
              <w:rPr>
                <w:sz w:val="22"/>
                <w:szCs w:val="22"/>
              </w:rPr>
            </w:pPr>
            <w:r w:rsidRPr="00582D17">
              <w:rPr>
                <w:sz w:val="22"/>
                <w:szCs w:val="22"/>
              </w:rPr>
              <w:t>S278</w:t>
            </w:r>
          </w:p>
        </w:tc>
      </w:tr>
      <w:tr w:rsidR="008E2F96" w:rsidRPr="0050469B" w14:paraId="79CB71F0" w14:textId="77777777" w:rsidTr="00582D17">
        <w:tc>
          <w:tcPr>
            <w:tcW w:w="0" w:type="auto"/>
            <w:vAlign w:val="center"/>
          </w:tcPr>
          <w:p w14:paraId="51A361D5" w14:textId="77777777" w:rsidR="008E2F96" w:rsidRPr="00582D17" w:rsidRDefault="008E2F96" w:rsidP="00F628A7">
            <w:pPr>
              <w:spacing w:before="60" w:after="60"/>
              <w:jc w:val="center"/>
              <w:rPr>
                <w:sz w:val="22"/>
                <w:szCs w:val="22"/>
              </w:rPr>
            </w:pPr>
            <w:r w:rsidRPr="00582D17">
              <w:rPr>
                <w:sz w:val="22"/>
                <w:szCs w:val="22"/>
              </w:rPr>
              <w:t>905</w:t>
            </w:r>
          </w:p>
        </w:tc>
        <w:tc>
          <w:tcPr>
            <w:tcW w:w="0" w:type="auto"/>
            <w:vAlign w:val="center"/>
          </w:tcPr>
          <w:p w14:paraId="03ED0B10" w14:textId="77777777" w:rsidR="008E2F96" w:rsidRPr="00582D17" w:rsidRDefault="008E2F96" w:rsidP="00F628A7">
            <w:pPr>
              <w:spacing w:before="60" w:after="60"/>
              <w:jc w:val="center"/>
              <w:rPr>
                <w:sz w:val="22"/>
                <w:szCs w:val="22"/>
              </w:rPr>
            </w:pPr>
            <w:r w:rsidRPr="00582D17">
              <w:rPr>
                <w:sz w:val="22"/>
                <w:szCs w:val="22"/>
              </w:rPr>
              <w:t>M068</w:t>
            </w:r>
          </w:p>
        </w:tc>
        <w:tc>
          <w:tcPr>
            <w:tcW w:w="0" w:type="auto"/>
            <w:vAlign w:val="center"/>
          </w:tcPr>
          <w:p w14:paraId="37CE20C2" w14:textId="77777777" w:rsidR="008E2F96" w:rsidRPr="00582D17" w:rsidRDefault="008E2F96" w:rsidP="00F628A7">
            <w:pPr>
              <w:spacing w:before="60" w:after="60"/>
              <w:jc w:val="center"/>
              <w:rPr>
                <w:sz w:val="22"/>
                <w:szCs w:val="22"/>
              </w:rPr>
            </w:pPr>
            <w:r w:rsidRPr="00582D17">
              <w:rPr>
                <w:sz w:val="22"/>
                <w:szCs w:val="22"/>
              </w:rPr>
              <w:t>S279</w:t>
            </w:r>
          </w:p>
        </w:tc>
      </w:tr>
      <w:tr w:rsidR="008E2F96" w:rsidRPr="0050469B" w14:paraId="7EFB25B8" w14:textId="77777777" w:rsidTr="00582D17">
        <w:tc>
          <w:tcPr>
            <w:tcW w:w="0" w:type="auto"/>
            <w:vAlign w:val="center"/>
          </w:tcPr>
          <w:p w14:paraId="0CDEFEA0" w14:textId="77777777" w:rsidR="008E2F96" w:rsidRPr="00582D17" w:rsidRDefault="008E2F96" w:rsidP="00F628A7">
            <w:pPr>
              <w:spacing w:before="60" w:after="60"/>
              <w:jc w:val="center"/>
              <w:rPr>
                <w:sz w:val="22"/>
                <w:szCs w:val="22"/>
              </w:rPr>
            </w:pPr>
            <w:r w:rsidRPr="00582D17">
              <w:rPr>
                <w:sz w:val="22"/>
                <w:szCs w:val="22"/>
              </w:rPr>
              <w:t>906</w:t>
            </w:r>
          </w:p>
        </w:tc>
        <w:tc>
          <w:tcPr>
            <w:tcW w:w="0" w:type="auto"/>
            <w:vAlign w:val="center"/>
          </w:tcPr>
          <w:p w14:paraId="61DAEC1B" w14:textId="77777777" w:rsidR="008E2F96" w:rsidRPr="00582D17" w:rsidRDefault="008E2F96" w:rsidP="00F628A7">
            <w:pPr>
              <w:spacing w:before="60" w:after="60"/>
              <w:jc w:val="center"/>
              <w:rPr>
                <w:sz w:val="22"/>
                <w:szCs w:val="22"/>
              </w:rPr>
            </w:pPr>
            <w:r w:rsidRPr="00582D17">
              <w:rPr>
                <w:sz w:val="22"/>
                <w:szCs w:val="22"/>
              </w:rPr>
              <w:t>M068</w:t>
            </w:r>
          </w:p>
        </w:tc>
        <w:tc>
          <w:tcPr>
            <w:tcW w:w="0" w:type="auto"/>
            <w:vAlign w:val="center"/>
          </w:tcPr>
          <w:p w14:paraId="26A0B98D" w14:textId="77777777" w:rsidR="008E2F96" w:rsidRPr="00582D17" w:rsidRDefault="008E2F96" w:rsidP="00F628A7">
            <w:pPr>
              <w:spacing w:before="60" w:after="60"/>
              <w:jc w:val="center"/>
              <w:rPr>
                <w:sz w:val="22"/>
                <w:szCs w:val="22"/>
              </w:rPr>
            </w:pPr>
            <w:r w:rsidRPr="00582D17">
              <w:rPr>
                <w:sz w:val="22"/>
                <w:szCs w:val="22"/>
              </w:rPr>
              <w:t>S280</w:t>
            </w:r>
          </w:p>
        </w:tc>
      </w:tr>
      <w:tr w:rsidR="008E2F96" w:rsidRPr="0050469B" w14:paraId="5308E2D7" w14:textId="77777777" w:rsidTr="00582D17">
        <w:tc>
          <w:tcPr>
            <w:tcW w:w="0" w:type="auto"/>
            <w:vAlign w:val="center"/>
          </w:tcPr>
          <w:p w14:paraId="03E2F956" w14:textId="77777777" w:rsidR="008E2F96" w:rsidRPr="00582D17" w:rsidRDefault="008E2F96" w:rsidP="00F628A7">
            <w:pPr>
              <w:spacing w:before="60" w:after="60"/>
              <w:jc w:val="center"/>
              <w:rPr>
                <w:sz w:val="22"/>
                <w:szCs w:val="22"/>
              </w:rPr>
            </w:pPr>
            <w:r w:rsidRPr="00582D17">
              <w:rPr>
                <w:sz w:val="22"/>
                <w:szCs w:val="22"/>
              </w:rPr>
              <w:t>907</w:t>
            </w:r>
          </w:p>
        </w:tc>
        <w:tc>
          <w:tcPr>
            <w:tcW w:w="0" w:type="auto"/>
            <w:vAlign w:val="center"/>
          </w:tcPr>
          <w:p w14:paraId="35840487" w14:textId="77777777" w:rsidR="008E2F96" w:rsidRPr="00582D17" w:rsidRDefault="008E2F96" w:rsidP="00F628A7">
            <w:pPr>
              <w:spacing w:before="60" w:after="60"/>
              <w:jc w:val="center"/>
              <w:rPr>
                <w:sz w:val="22"/>
                <w:szCs w:val="22"/>
              </w:rPr>
            </w:pPr>
            <w:r w:rsidRPr="00582D17">
              <w:rPr>
                <w:sz w:val="22"/>
                <w:szCs w:val="22"/>
              </w:rPr>
              <w:t>M069</w:t>
            </w:r>
          </w:p>
        </w:tc>
        <w:tc>
          <w:tcPr>
            <w:tcW w:w="0" w:type="auto"/>
            <w:vAlign w:val="center"/>
          </w:tcPr>
          <w:p w14:paraId="24AE6FEF" w14:textId="77777777" w:rsidR="008E2F96" w:rsidRPr="00582D17" w:rsidRDefault="008E2F96" w:rsidP="00F628A7">
            <w:pPr>
              <w:spacing w:before="60" w:after="60"/>
              <w:jc w:val="center"/>
              <w:rPr>
                <w:sz w:val="22"/>
                <w:szCs w:val="22"/>
              </w:rPr>
            </w:pPr>
            <w:r w:rsidRPr="00582D17">
              <w:rPr>
                <w:sz w:val="22"/>
                <w:szCs w:val="22"/>
              </w:rPr>
              <w:t>S281</w:t>
            </w:r>
          </w:p>
        </w:tc>
      </w:tr>
      <w:tr w:rsidR="008E2F96" w:rsidRPr="0050469B" w14:paraId="3E0D9E63" w14:textId="77777777" w:rsidTr="00582D17">
        <w:tc>
          <w:tcPr>
            <w:tcW w:w="0" w:type="auto"/>
            <w:vAlign w:val="center"/>
          </w:tcPr>
          <w:p w14:paraId="16F322BB" w14:textId="77777777" w:rsidR="008E2F96" w:rsidRPr="00582D17" w:rsidRDefault="008E2F96" w:rsidP="00F628A7">
            <w:pPr>
              <w:spacing w:before="60" w:after="60"/>
              <w:jc w:val="center"/>
              <w:rPr>
                <w:sz w:val="22"/>
                <w:szCs w:val="22"/>
              </w:rPr>
            </w:pPr>
            <w:r w:rsidRPr="00582D17">
              <w:rPr>
                <w:sz w:val="22"/>
                <w:szCs w:val="22"/>
              </w:rPr>
              <w:t>908</w:t>
            </w:r>
          </w:p>
        </w:tc>
        <w:tc>
          <w:tcPr>
            <w:tcW w:w="0" w:type="auto"/>
            <w:vAlign w:val="center"/>
          </w:tcPr>
          <w:p w14:paraId="0888247F" w14:textId="77777777" w:rsidR="008E2F96" w:rsidRPr="00582D17" w:rsidRDefault="008E2F96" w:rsidP="00F628A7">
            <w:pPr>
              <w:spacing w:before="60" w:after="60"/>
              <w:jc w:val="center"/>
              <w:rPr>
                <w:sz w:val="22"/>
                <w:szCs w:val="22"/>
              </w:rPr>
            </w:pPr>
            <w:r w:rsidRPr="00582D17">
              <w:rPr>
                <w:sz w:val="22"/>
                <w:szCs w:val="22"/>
              </w:rPr>
              <w:t>M069</w:t>
            </w:r>
          </w:p>
        </w:tc>
        <w:tc>
          <w:tcPr>
            <w:tcW w:w="0" w:type="auto"/>
            <w:vAlign w:val="center"/>
          </w:tcPr>
          <w:p w14:paraId="69ECD754" w14:textId="77777777" w:rsidR="008E2F96" w:rsidRPr="00582D17" w:rsidRDefault="008E2F96" w:rsidP="00F628A7">
            <w:pPr>
              <w:spacing w:before="60" w:after="60"/>
              <w:jc w:val="center"/>
              <w:rPr>
                <w:sz w:val="22"/>
                <w:szCs w:val="22"/>
              </w:rPr>
            </w:pPr>
            <w:r w:rsidRPr="00582D17">
              <w:rPr>
                <w:sz w:val="22"/>
                <w:szCs w:val="22"/>
              </w:rPr>
              <w:t>S282</w:t>
            </w:r>
          </w:p>
        </w:tc>
      </w:tr>
      <w:tr w:rsidR="008E2F96" w:rsidRPr="0050469B" w14:paraId="70EA60B7" w14:textId="77777777" w:rsidTr="00582D17">
        <w:tc>
          <w:tcPr>
            <w:tcW w:w="0" w:type="auto"/>
            <w:vAlign w:val="center"/>
          </w:tcPr>
          <w:p w14:paraId="2B8212E2" w14:textId="77777777" w:rsidR="008E2F96" w:rsidRPr="00582D17" w:rsidRDefault="008E2F96" w:rsidP="00F628A7">
            <w:pPr>
              <w:spacing w:before="60" w:after="60"/>
              <w:jc w:val="center"/>
              <w:rPr>
                <w:sz w:val="22"/>
                <w:szCs w:val="22"/>
              </w:rPr>
            </w:pPr>
            <w:r w:rsidRPr="00582D17">
              <w:rPr>
                <w:sz w:val="22"/>
                <w:szCs w:val="22"/>
              </w:rPr>
              <w:t>909</w:t>
            </w:r>
          </w:p>
        </w:tc>
        <w:tc>
          <w:tcPr>
            <w:tcW w:w="0" w:type="auto"/>
            <w:vAlign w:val="center"/>
          </w:tcPr>
          <w:p w14:paraId="381B368D" w14:textId="77777777" w:rsidR="008E2F96" w:rsidRPr="00582D17" w:rsidRDefault="008E2F96" w:rsidP="00F628A7">
            <w:pPr>
              <w:spacing w:before="60" w:after="60"/>
              <w:jc w:val="center"/>
              <w:rPr>
                <w:sz w:val="22"/>
                <w:szCs w:val="22"/>
              </w:rPr>
            </w:pPr>
            <w:r w:rsidRPr="00582D17">
              <w:rPr>
                <w:sz w:val="22"/>
                <w:szCs w:val="22"/>
              </w:rPr>
              <w:t>M069</w:t>
            </w:r>
          </w:p>
        </w:tc>
        <w:tc>
          <w:tcPr>
            <w:tcW w:w="0" w:type="auto"/>
            <w:vAlign w:val="center"/>
          </w:tcPr>
          <w:p w14:paraId="07089FE2" w14:textId="77777777" w:rsidR="008E2F96" w:rsidRPr="00582D17" w:rsidRDefault="008E2F96" w:rsidP="00F628A7">
            <w:pPr>
              <w:spacing w:before="60" w:after="60"/>
              <w:jc w:val="center"/>
              <w:rPr>
                <w:sz w:val="22"/>
                <w:szCs w:val="22"/>
              </w:rPr>
            </w:pPr>
            <w:r w:rsidRPr="00582D17">
              <w:rPr>
                <w:sz w:val="22"/>
                <w:szCs w:val="22"/>
              </w:rPr>
              <w:t>S283</w:t>
            </w:r>
          </w:p>
        </w:tc>
      </w:tr>
      <w:tr w:rsidR="008E2F96" w:rsidRPr="0050469B" w14:paraId="05F3314F" w14:textId="77777777" w:rsidTr="00582D17">
        <w:tc>
          <w:tcPr>
            <w:tcW w:w="0" w:type="auto"/>
            <w:vAlign w:val="center"/>
          </w:tcPr>
          <w:p w14:paraId="6A8D2E7C" w14:textId="77777777" w:rsidR="008E2F96" w:rsidRPr="00582D17" w:rsidRDefault="008E2F96" w:rsidP="00F628A7">
            <w:pPr>
              <w:spacing w:before="60" w:after="60"/>
              <w:jc w:val="center"/>
              <w:rPr>
                <w:sz w:val="22"/>
                <w:szCs w:val="22"/>
              </w:rPr>
            </w:pPr>
            <w:r w:rsidRPr="00582D17">
              <w:rPr>
                <w:sz w:val="22"/>
                <w:szCs w:val="22"/>
              </w:rPr>
              <w:t>910</w:t>
            </w:r>
          </w:p>
        </w:tc>
        <w:tc>
          <w:tcPr>
            <w:tcW w:w="0" w:type="auto"/>
            <w:vAlign w:val="center"/>
          </w:tcPr>
          <w:p w14:paraId="453D3B5D" w14:textId="77777777" w:rsidR="008E2F96" w:rsidRPr="00582D17" w:rsidRDefault="008E2F96" w:rsidP="00F628A7">
            <w:pPr>
              <w:spacing w:before="60" w:after="60"/>
              <w:jc w:val="center"/>
              <w:rPr>
                <w:sz w:val="22"/>
                <w:szCs w:val="22"/>
              </w:rPr>
            </w:pPr>
            <w:r w:rsidRPr="00582D17">
              <w:rPr>
                <w:sz w:val="22"/>
                <w:szCs w:val="22"/>
              </w:rPr>
              <w:t>M070</w:t>
            </w:r>
          </w:p>
        </w:tc>
        <w:tc>
          <w:tcPr>
            <w:tcW w:w="0" w:type="auto"/>
            <w:vAlign w:val="center"/>
          </w:tcPr>
          <w:p w14:paraId="591B4356" w14:textId="77777777" w:rsidR="008E2F96" w:rsidRPr="00582D17" w:rsidRDefault="008E2F96" w:rsidP="00F628A7">
            <w:pPr>
              <w:spacing w:before="60" w:after="60"/>
              <w:jc w:val="center"/>
              <w:rPr>
                <w:sz w:val="22"/>
                <w:szCs w:val="22"/>
              </w:rPr>
            </w:pPr>
            <w:r w:rsidRPr="00582D17">
              <w:rPr>
                <w:sz w:val="22"/>
                <w:szCs w:val="22"/>
              </w:rPr>
              <w:t>S284</w:t>
            </w:r>
          </w:p>
        </w:tc>
      </w:tr>
      <w:tr w:rsidR="008E2F96" w:rsidRPr="0050469B" w14:paraId="670440C0" w14:textId="77777777" w:rsidTr="00582D17">
        <w:tc>
          <w:tcPr>
            <w:tcW w:w="0" w:type="auto"/>
            <w:vAlign w:val="center"/>
          </w:tcPr>
          <w:p w14:paraId="5DB748DD" w14:textId="77777777" w:rsidR="008E2F96" w:rsidRPr="00582D17" w:rsidRDefault="008E2F96" w:rsidP="00F628A7">
            <w:pPr>
              <w:spacing w:before="60" w:after="60"/>
              <w:jc w:val="center"/>
              <w:rPr>
                <w:sz w:val="22"/>
                <w:szCs w:val="22"/>
              </w:rPr>
            </w:pPr>
            <w:r w:rsidRPr="00582D17">
              <w:rPr>
                <w:sz w:val="22"/>
                <w:szCs w:val="22"/>
              </w:rPr>
              <w:t>911</w:t>
            </w:r>
          </w:p>
        </w:tc>
        <w:tc>
          <w:tcPr>
            <w:tcW w:w="0" w:type="auto"/>
            <w:vAlign w:val="center"/>
          </w:tcPr>
          <w:p w14:paraId="5B7323B8" w14:textId="77777777" w:rsidR="008E2F96" w:rsidRPr="00582D17" w:rsidRDefault="008E2F96" w:rsidP="00F628A7">
            <w:pPr>
              <w:spacing w:before="60" w:after="60"/>
              <w:jc w:val="center"/>
              <w:rPr>
                <w:sz w:val="22"/>
                <w:szCs w:val="22"/>
              </w:rPr>
            </w:pPr>
            <w:r w:rsidRPr="00582D17">
              <w:rPr>
                <w:sz w:val="22"/>
                <w:szCs w:val="22"/>
              </w:rPr>
              <w:t>M070</w:t>
            </w:r>
          </w:p>
        </w:tc>
        <w:tc>
          <w:tcPr>
            <w:tcW w:w="0" w:type="auto"/>
            <w:vAlign w:val="center"/>
          </w:tcPr>
          <w:p w14:paraId="6B2E3716" w14:textId="77777777" w:rsidR="008E2F96" w:rsidRPr="00582D17" w:rsidRDefault="008E2F96" w:rsidP="00F628A7">
            <w:pPr>
              <w:spacing w:before="60" w:after="60"/>
              <w:jc w:val="center"/>
              <w:rPr>
                <w:sz w:val="22"/>
                <w:szCs w:val="22"/>
              </w:rPr>
            </w:pPr>
            <w:r w:rsidRPr="00582D17">
              <w:rPr>
                <w:sz w:val="22"/>
                <w:szCs w:val="22"/>
              </w:rPr>
              <w:t>S285</w:t>
            </w:r>
          </w:p>
        </w:tc>
      </w:tr>
      <w:tr w:rsidR="008E2F96" w:rsidRPr="0050469B" w14:paraId="6BFB830F" w14:textId="77777777" w:rsidTr="00582D17">
        <w:tc>
          <w:tcPr>
            <w:tcW w:w="0" w:type="auto"/>
            <w:vAlign w:val="center"/>
          </w:tcPr>
          <w:p w14:paraId="2934E609" w14:textId="77777777" w:rsidR="008E2F96" w:rsidRPr="00582D17" w:rsidRDefault="008E2F96" w:rsidP="00F628A7">
            <w:pPr>
              <w:spacing w:before="60" w:after="60"/>
              <w:jc w:val="center"/>
              <w:rPr>
                <w:sz w:val="22"/>
                <w:szCs w:val="22"/>
              </w:rPr>
            </w:pPr>
            <w:r w:rsidRPr="00582D17">
              <w:rPr>
                <w:sz w:val="22"/>
                <w:szCs w:val="22"/>
              </w:rPr>
              <w:t>912</w:t>
            </w:r>
          </w:p>
        </w:tc>
        <w:tc>
          <w:tcPr>
            <w:tcW w:w="0" w:type="auto"/>
            <w:vAlign w:val="center"/>
          </w:tcPr>
          <w:p w14:paraId="6D69AA67" w14:textId="77777777" w:rsidR="008E2F96" w:rsidRPr="00582D17" w:rsidRDefault="008E2F96" w:rsidP="00F628A7">
            <w:pPr>
              <w:spacing w:before="60" w:after="60"/>
              <w:jc w:val="center"/>
              <w:rPr>
                <w:sz w:val="22"/>
                <w:szCs w:val="22"/>
              </w:rPr>
            </w:pPr>
            <w:r w:rsidRPr="00582D17">
              <w:rPr>
                <w:sz w:val="22"/>
                <w:szCs w:val="22"/>
              </w:rPr>
              <w:t>M070</w:t>
            </w:r>
          </w:p>
        </w:tc>
        <w:tc>
          <w:tcPr>
            <w:tcW w:w="0" w:type="auto"/>
            <w:vAlign w:val="center"/>
          </w:tcPr>
          <w:p w14:paraId="09BB2808" w14:textId="77777777" w:rsidR="008E2F96" w:rsidRPr="00582D17" w:rsidRDefault="008E2F96" w:rsidP="00F628A7">
            <w:pPr>
              <w:spacing w:before="60" w:after="60"/>
              <w:jc w:val="center"/>
              <w:rPr>
                <w:sz w:val="22"/>
                <w:szCs w:val="22"/>
              </w:rPr>
            </w:pPr>
            <w:r w:rsidRPr="00582D17">
              <w:rPr>
                <w:sz w:val="22"/>
                <w:szCs w:val="22"/>
              </w:rPr>
              <w:t>S286</w:t>
            </w:r>
          </w:p>
        </w:tc>
      </w:tr>
      <w:tr w:rsidR="008E2F96" w:rsidRPr="0050469B" w14:paraId="2137E055" w14:textId="77777777" w:rsidTr="00582D17">
        <w:tc>
          <w:tcPr>
            <w:tcW w:w="0" w:type="auto"/>
            <w:vAlign w:val="center"/>
          </w:tcPr>
          <w:p w14:paraId="2ADFD395" w14:textId="77777777" w:rsidR="008E2F96" w:rsidRPr="00582D17" w:rsidRDefault="008E2F96" w:rsidP="00F628A7">
            <w:pPr>
              <w:spacing w:before="60" w:after="60"/>
              <w:jc w:val="center"/>
              <w:rPr>
                <w:sz w:val="22"/>
                <w:szCs w:val="22"/>
              </w:rPr>
            </w:pPr>
            <w:r w:rsidRPr="00582D17">
              <w:rPr>
                <w:sz w:val="22"/>
                <w:szCs w:val="22"/>
              </w:rPr>
              <w:t>913</w:t>
            </w:r>
          </w:p>
        </w:tc>
        <w:tc>
          <w:tcPr>
            <w:tcW w:w="0" w:type="auto"/>
            <w:vAlign w:val="center"/>
          </w:tcPr>
          <w:p w14:paraId="67C4BBCA" w14:textId="77777777" w:rsidR="008E2F96" w:rsidRPr="00582D17" w:rsidRDefault="008E2F96" w:rsidP="00F628A7">
            <w:pPr>
              <w:spacing w:before="60" w:after="60"/>
              <w:jc w:val="center"/>
              <w:rPr>
                <w:sz w:val="22"/>
                <w:szCs w:val="22"/>
              </w:rPr>
            </w:pPr>
            <w:r w:rsidRPr="00582D17">
              <w:rPr>
                <w:sz w:val="22"/>
                <w:szCs w:val="22"/>
              </w:rPr>
              <w:t>M071</w:t>
            </w:r>
          </w:p>
        </w:tc>
        <w:tc>
          <w:tcPr>
            <w:tcW w:w="0" w:type="auto"/>
            <w:vAlign w:val="center"/>
          </w:tcPr>
          <w:p w14:paraId="01652B39" w14:textId="77777777" w:rsidR="008E2F96" w:rsidRPr="00582D17" w:rsidRDefault="008E2F96" w:rsidP="00F628A7">
            <w:pPr>
              <w:spacing w:before="60" w:after="60"/>
              <w:jc w:val="center"/>
              <w:rPr>
                <w:sz w:val="22"/>
                <w:szCs w:val="22"/>
              </w:rPr>
            </w:pPr>
            <w:r w:rsidRPr="00582D17">
              <w:rPr>
                <w:sz w:val="22"/>
                <w:szCs w:val="22"/>
              </w:rPr>
              <w:t>S287</w:t>
            </w:r>
          </w:p>
        </w:tc>
      </w:tr>
      <w:tr w:rsidR="008E2F96" w:rsidRPr="0050469B" w14:paraId="13EDEE98" w14:textId="77777777" w:rsidTr="00582D17">
        <w:tc>
          <w:tcPr>
            <w:tcW w:w="0" w:type="auto"/>
            <w:vAlign w:val="center"/>
          </w:tcPr>
          <w:p w14:paraId="77A5E050" w14:textId="77777777" w:rsidR="008E2F96" w:rsidRPr="00582D17" w:rsidRDefault="008E2F96" w:rsidP="00F628A7">
            <w:pPr>
              <w:spacing w:before="60" w:after="60"/>
              <w:jc w:val="center"/>
              <w:rPr>
                <w:sz w:val="22"/>
                <w:szCs w:val="22"/>
              </w:rPr>
            </w:pPr>
            <w:r w:rsidRPr="00582D17">
              <w:rPr>
                <w:sz w:val="22"/>
                <w:szCs w:val="22"/>
              </w:rPr>
              <w:t>914</w:t>
            </w:r>
          </w:p>
        </w:tc>
        <w:tc>
          <w:tcPr>
            <w:tcW w:w="0" w:type="auto"/>
            <w:vAlign w:val="center"/>
          </w:tcPr>
          <w:p w14:paraId="319B54B0" w14:textId="77777777" w:rsidR="008E2F96" w:rsidRPr="00582D17" w:rsidRDefault="008E2F96" w:rsidP="00F628A7">
            <w:pPr>
              <w:spacing w:before="60" w:after="60"/>
              <w:jc w:val="center"/>
              <w:rPr>
                <w:sz w:val="22"/>
                <w:szCs w:val="22"/>
              </w:rPr>
            </w:pPr>
            <w:r w:rsidRPr="00582D17">
              <w:rPr>
                <w:sz w:val="22"/>
                <w:szCs w:val="22"/>
              </w:rPr>
              <w:t>M071</w:t>
            </w:r>
          </w:p>
        </w:tc>
        <w:tc>
          <w:tcPr>
            <w:tcW w:w="0" w:type="auto"/>
            <w:vAlign w:val="center"/>
          </w:tcPr>
          <w:p w14:paraId="2F0CAA4C" w14:textId="77777777" w:rsidR="008E2F96" w:rsidRPr="00582D17" w:rsidRDefault="008E2F96" w:rsidP="00F628A7">
            <w:pPr>
              <w:spacing w:before="60" w:after="60"/>
              <w:jc w:val="center"/>
              <w:rPr>
                <w:sz w:val="22"/>
                <w:szCs w:val="22"/>
              </w:rPr>
            </w:pPr>
            <w:r w:rsidRPr="00582D17">
              <w:rPr>
                <w:sz w:val="22"/>
                <w:szCs w:val="22"/>
              </w:rPr>
              <w:t>S288</w:t>
            </w:r>
          </w:p>
        </w:tc>
      </w:tr>
      <w:tr w:rsidR="008E2F96" w:rsidRPr="0050469B" w14:paraId="43EBD690" w14:textId="77777777" w:rsidTr="00582D17">
        <w:tc>
          <w:tcPr>
            <w:tcW w:w="0" w:type="auto"/>
            <w:vAlign w:val="center"/>
          </w:tcPr>
          <w:p w14:paraId="29E6ED8D" w14:textId="77777777" w:rsidR="008E2F96" w:rsidRPr="00582D17" w:rsidRDefault="008E2F96" w:rsidP="00F628A7">
            <w:pPr>
              <w:spacing w:before="60" w:after="60"/>
              <w:jc w:val="center"/>
              <w:rPr>
                <w:sz w:val="22"/>
                <w:szCs w:val="22"/>
              </w:rPr>
            </w:pPr>
            <w:r w:rsidRPr="00582D17">
              <w:rPr>
                <w:sz w:val="22"/>
                <w:szCs w:val="22"/>
              </w:rPr>
              <w:t>915</w:t>
            </w:r>
          </w:p>
        </w:tc>
        <w:tc>
          <w:tcPr>
            <w:tcW w:w="0" w:type="auto"/>
            <w:vAlign w:val="center"/>
          </w:tcPr>
          <w:p w14:paraId="1B33F3C5" w14:textId="77777777" w:rsidR="008E2F96" w:rsidRPr="00582D17" w:rsidRDefault="008E2F96" w:rsidP="00F628A7">
            <w:pPr>
              <w:spacing w:before="60" w:after="60"/>
              <w:jc w:val="center"/>
              <w:rPr>
                <w:sz w:val="22"/>
                <w:szCs w:val="22"/>
              </w:rPr>
            </w:pPr>
            <w:r w:rsidRPr="00582D17">
              <w:rPr>
                <w:sz w:val="22"/>
                <w:szCs w:val="22"/>
              </w:rPr>
              <w:t>M071</w:t>
            </w:r>
          </w:p>
        </w:tc>
        <w:tc>
          <w:tcPr>
            <w:tcW w:w="0" w:type="auto"/>
            <w:vAlign w:val="center"/>
          </w:tcPr>
          <w:p w14:paraId="331B933A" w14:textId="77777777" w:rsidR="008E2F96" w:rsidRPr="00582D17" w:rsidRDefault="008E2F96" w:rsidP="00F628A7">
            <w:pPr>
              <w:spacing w:before="60" w:after="60"/>
              <w:jc w:val="center"/>
              <w:rPr>
                <w:sz w:val="22"/>
                <w:szCs w:val="22"/>
              </w:rPr>
            </w:pPr>
            <w:r w:rsidRPr="00582D17">
              <w:rPr>
                <w:sz w:val="22"/>
                <w:szCs w:val="22"/>
              </w:rPr>
              <w:t>S289</w:t>
            </w:r>
          </w:p>
        </w:tc>
      </w:tr>
      <w:tr w:rsidR="008E2F96" w:rsidRPr="0050469B" w14:paraId="18967B3D" w14:textId="77777777" w:rsidTr="00582D17">
        <w:tc>
          <w:tcPr>
            <w:tcW w:w="0" w:type="auto"/>
            <w:vAlign w:val="center"/>
          </w:tcPr>
          <w:p w14:paraId="49931885" w14:textId="77777777" w:rsidR="008E2F96" w:rsidRPr="00582D17" w:rsidRDefault="008E2F96" w:rsidP="00F628A7">
            <w:pPr>
              <w:spacing w:before="60" w:after="60"/>
              <w:jc w:val="center"/>
              <w:rPr>
                <w:sz w:val="22"/>
                <w:szCs w:val="22"/>
              </w:rPr>
            </w:pPr>
            <w:r w:rsidRPr="00582D17">
              <w:rPr>
                <w:sz w:val="22"/>
                <w:szCs w:val="22"/>
              </w:rPr>
              <w:t>916</w:t>
            </w:r>
          </w:p>
        </w:tc>
        <w:tc>
          <w:tcPr>
            <w:tcW w:w="0" w:type="auto"/>
            <w:vAlign w:val="center"/>
          </w:tcPr>
          <w:p w14:paraId="2B2087BA" w14:textId="77777777" w:rsidR="008E2F96" w:rsidRPr="00582D17" w:rsidRDefault="008E2F96" w:rsidP="00F628A7">
            <w:pPr>
              <w:spacing w:before="60" w:after="60"/>
              <w:jc w:val="center"/>
              <w:rPr>
                <w:sz w:val="22"/>
                <w:szCs w:val="22"/>
              </w:rPr>
            </w:pPr>
            <w:r w:rsidRPr="00582D17">
              <w:rPr>
                <w:sz w:val="22"/>
                <w:szCs w:val="22"/>
              </w:rPr>
              <w:t>M072</w:t>
            </w:r>
          </w:p>
        </w:tc>
        <w:tc>
          <w:tcPr>
            <w:tcW w:w="0" w:type="auto"/>
            <w:vAlign w:val="center"/>
          </w:tcPr>
          <w:p w14:paraId="1A03A325" w14:textId="77777777" w:rsidR="008E2F96" w:rsidRPr="00582D17" w:rsidRDefault="008E2F96" w:rsidP="00F628A7">
            <w:pPr>
              <w:spacing w:before="60" w:after="60"/>
              <w:jc w:val="center"/>
              <w:rPr>
                <w:sz w:val="22"/>
                <w:szCs w:val="22"/>
              </w:rPr>
            </w:pPr>
            <w:r w:rsidRPr="00582D17">
              <w:rPr>
                <w:sz w:val="22"/>
                <w:szCs w:val="22"/>
              </w:rPr>
              <w:t>S290</w:t>
            </w:r>
          </w:p>
        </w:tc>
      </w:tr>
      <w:tr w:rsidR="008E2F96" w:rsidRPr="0050469B" w14:paraId="4E17DBC0" w14:textId="77777777" w:rsidTr="00582D17">
        <w:tc>
          <w:tcPr>
            <w:tcW w:w="0" w:type="auto"/>
            <w:vAlign w:val="center"/>
          </w:tcPr>
          <w:p w14:paraId="6002A0DC" w14:textId="77777777" w:rsidR="008E2F96" w:rsidRPr="00582D17" w:rsidRDefault="008E2F96" w:rsidP="00F628A7">
            <w:pPr>
              <w:spacing w:before="60" w:after="60"/>
              <w:jc w:val="center"/>
              <w:rPr>
                <w:sz w:val="22"/>
                <w:szCs w:val="22"/>
              </w:rPr>
            </w:pPr>
            <w:r w:rsidRPr="00582D17">
              <w:rPr>
                <w:sz w:val="22"/>
                <w:szCs w:val="22"/>
              </w:rPr>
              <w:t>917</w:t>
            </w:r>
          </w:p>
        </w:tc>
        <w:tc>
          <w:tcPr>
            <w:tcW w:w="0" w:type="auto"/>
            <w:vAlign w:val="center"/>
          </w:tcPr>
          <w:p w14:paraId="5FE1FF9F" w14:textId="77777777" w:rsidR="008E2F96" w:rsidRPr="00582D17" w:rsidRDefault="008E2F96" w:rsidP="00F628A7">
            <w:pPr>
              <w:spacing w:before="60" w:after="60"/>
              <w:jc w:val="center"/>
              <w:rPr>
                <w:sz w:val="22"/>
                <w:szCs w:val="22"/>
              </w:rPr>
            </w:pPr>
            <w:r w:rsidRPr="00582D17">
              <w:rPr>
                <w:sz w:val="22"/>
                <w:szCs w:val="22"/>
              </w:rPr>
              <w:t>M072</w:t>
            </w:r>
          </w:p>
        </w:tc>
        <w:tc>
          <w:tcPr>
            <w:tcW w:w="0" w:type="auto"/>
            <w:vAlign w:val="center"/>
          </w:tcPr>
          <w:p w14:paraId="7C185F95" w14:textId="77777777" w:rsidR="008E2F96" w:rsidRPr="00582D17" w:rsidRDefault="008E2F96" w:rsidP="00F628A7">
            <w:pPr>
              <w:spacing w:before="60" w:after="60"/>
              <w:jc w:val="center"/>
              <w:rPr>
                <w:sz w:val="22"/>
                <w:szCs w:val="22"/>
              </w:rPr>
            </w:pPr>
            <w:r w:rsidRPr="00582D17">
              <w:rPr>
                <w:sz w:val="22"/>
                <w:szCs w:val="22"/>
              </w:rPr>
              <w:t>S291</w:t>
            </w:r>
          </w:p>
        </w:tc>
      </w:tr>
      <w:tr w:rsidR="008E2F96" w:rsidRPr="0050469B" w14:paraId="14389159" w14:textId="77777777" w:rsidTr="00582D17">
        <w:tc>
          <w:tcPr>
            <w:tcW w:w="0" w:type="auto"/>
            <w:vAlign w:val="center"/>
          </w:tcPr>
          <w:p w14:paraId="04564213" w14:textId="77777777" w:rsidR="008E2F96" w:rsidRPr="00582D17" w:rsidRDefault="008E2F96" w:rsidP="00F628A7">
            <w:pPr>
              <w:spacing w:before="60" w:after="60"/>
              <w:jc w:val="center"/>
              <w:rPr>
                <w:sz w:val="22"/>
                <w:szCs w:val="22"/>
              </w:rPr>
            </w:pPr>
            <w:r w:rsidRPr="00582D17">
              <w:rPr>
                <w:sz w:val="22"/>
                <w:szCs w:val="22"/>
              </w:rPr>
              <w:t>918</w:t>
            </w:r>
          </w:p>
        </w:tc>
        <w:tc>
          <w:tcPr>
            <w:tcW w:w="0" w:type="auto"/>
            <w:vAlign w:val="center"/>
          </w:tcPr>
          <w:p w14:paraId="7C3186E6" w14:textId="77777777" w:rsidR="008E2F96" w:rsidRPr="00582D17" w:rsidRDefault="008E2F96" w:rsidP="00F628A7">
            <w:pPr>
              <w:spacing w:before="60" w:after="60"/>
              <w:jc w:val="center"/>
              <w:rPr>
                <w:sz w:val="22"/>
                <w:szCs w:val="22"/>
              </w:rPr>
            </w:pPr>
            <w:r w:rsidRPr="00582D17">
              <w:rPr>
                <w:sz w:val="22"/>
                <w:szCs w:val="22"/>
              </w:rPr>
              <w:t>M072</w:t>
            </w:r>
          </w:p>
        </w:tc>
        <w:tc>
          <w:tcPr>
            <w:tcW w:w="0" w:type="auto"/>
            <w:vAlign w:val="center"/>
          </w:tcPr>
          <w:p w14:paraId="13112802" w14:textId="77777777" w:rsidR="008E2F96" w:rsidRPr="00582D17" w:rsidRDefault="008E2F96" w:rsidP="00F628A7">
            <w:pPr>
              <w:spacing w:before="60" w:after="60"/>
              <w:jc w:val="center"/>
              <w:rPr>
                <w:sz w:val="22"/>
                <w:szCs w:val="22"/>
              </w:rPr>
            </w:pPr>
            <w:r w:rsidRPr="00582D17">
              <w:rPr>
                <w:sz w:val="22"/>
                <w:szCs w:val="22"/>
              </w:rPr>
              <w:t>S292</w:t>
            </w:r>
          </w:p>
        </w:tc>
      </w:tr>
      <w:tr w:rsidR="008E2F96" w:rsidRPr="0050469B" w14:paraId="0A6F102C" w14:textId="77777777" w:rsidTr="00582D17">
        <w:tc>
          <w:tcPr>
            <w:tcW w:w="0" w:type="auto"/>
            <w:vAlign w:val="center"/>
          </w:tcPr>
          <w:p w14:paraId="592CB4C9" w14:textId="77777777" w:rsidR="008E2F96" w:rsidRPr="00582D17" w:rsidRDefault="008E2F96" w:rsidP="00F628A7">
            <w:pPr>
              <w:spacing w:before="60" w:after="60"/>
              <w:jc w:val="center"/>
              <w:rPr>
                <w:sz w:val="22"/>
                <w:szCs w:val="22"/>
              </w:rPr>
            </w:pPr>
            <w:r w:rsidRPr="00582D17">
              <w:rPr>
                <w:sz w:val="22"/>
                <w:szCs w:val="22"/>
              </w:rPr>
              <w:t>919</w:t>
            </w:r>
          </w:p>
        </w:tc>
        <w:tc>
          <w:tcPr>
            <w:tcW w:w="0" w:type="auto"/>
            <w:vAlign w:val="center"/>
          </w:tcPr>
          <w:p w14:paraId="2320585D" w14:textId="77777777" w:rsidR="008E2F96" w:rsidRPr="00582D17" w:rsidRDefault="008E2F96" w:rsidP="00F628A7">
            <w:pPr>
              <w:spacing w:before="60" w:after="60"/>
              <w:jc w:val="center"/>
              <w:rPr>
                <w:sz w:val="22"/>
                <w:szCs w:val="22"/>
              </w:rPr>
            </w:pPr>
            <w:r w:rsidRPr="00582D17">
              <w:rPr>
                <w:sz w:val="22"/>
                <w:szCs w:val="22"/>
              </w:rPr>
              <w:t>M073</w:t>
            </w:r>
          </w:p>
        </w:tc>
        <w:tc>
          <w:tcPr>
            <w:tcW w:w="0" w:type="auto"/>
            <w:vAlign w:val="center"/>
          </w:tcPr>
          <w:p w14:paraId="2AEABD5B" w14:textId="77777777" w:rsidR="008E2F96" w:rsidRPr="00582D17" w:rsidRDefault="008E2F96" w:rsidP="00F628A7">
            <w:pPr>
              <w:spacing w:before="60" w:after="60"/>
              <w:jc w:val="center"/>
              <w:rPr>
                <w:sz w:val="22"/>
                <w:szCs w:val="22"/>
              </w:rPr>
            </w:pPr>
            <w:r w:rsidRPr="00582D17">
              <w:rPr>
                <w:sz w:val="22"/>
                <w:szCs w:val="22"/>
              </w:rPr>
              <w:t>S293</w:t>
            </w:r>
          </w:p>
        </w:tc>
      </w:tr>
      <w:tr w:rsidR="008E2F96" w:rsidRPr="0050469B" w14:paraId="1ADDD09D" w14:textId="77777777" w:rsidTr="00582D17">
        <w:tc>
          <w:tcPr>
            <w:tcW w:w="0" w:type="auto"/>
            <w:vAlign w:val="center"/>
          </w:tcPr>
          <w:p w14:paraId="61CC1FBB" w14:textId="77777777" w:rsidR="008E2F96" w:rsidRPr="00582D17" w:rsidRDefault="008E2F96" w:rsidP="00F628A7">
            <w:pPr>
              <w:spacing w:before="60" w:after="60"/>
              <w:jc w:val="center"/>
              <w:rPr>
                <w:sz w:val="22"/>
                <w:szCs w:val="22"/>
              </w:rPr>
            </w:pPr>
            <w:r w:rsidRPr="00582D17">
              <w:rPr>
                <w:sz w:val="22"/>
                <w:szCs w:val="22"/>
              </w:rPr>
              <w:t>920</w:t>
            </w:r>
          </w:p>
        </w:tc>
        <w:tc>
          <w:tcPr>
            <w:tcW w:w="0" w:type="auto"/>
            <w:vAlign w:val="center"/>
          </w:tcPr>
          <w:p w14:paraId="6EEA282A" w14:textId="77777777" w:rsidR="008E2F96" w:rsidRPr="00582D17" w:rsidRDefault="008E2F96" w:rsidP="00F628A7">
            <w:pPr>
              <w:spacing w:before="60" w:after="60"/>
              <w:jc w:val="center"/>
              <w:rPr>
                <w:sz w:val="22"/>
                <w:szCs w:val="22"/>
              </w:rPr>
            </w:pPr>
            <w:r w:rsidRPr="00582D17">
              <w:rPr>
                <w:sz w:val="22"/>
                <w:szCs w:val="22"/>
              </w:rPr>
              <w:t>M073</w:t>
            </w:r>
          </w:p>
        </w:tc>
        <w:tc>
          <w:tcPr>
            <w:tcW w:w="0" w:type="auto"/>
            <w:vAlign w:val="center"/>
          </w:tcPr>
          <w:p w14:paraId="2813CE4B" w14:textId="77777777" w:rsidR="008E2F96" w:rsidRPr="00582D17" w:rsidRDefault="008E2F96" w:rsidP="00F628A7">
            <w:pPr>
              <w:spacing w:before="60" w:after="60"/>
              <w:jc w:val="center"/>
              <w:rPr>
                <w:sz w:val="22"/>
                <w:szCs w:val="22"/>
              </w:rPr>
            </w:pPr>
            <w:r w:rsidRPr="00582D17">
              <w:rPr>
                <w:sz w:val="22"/>
                <w:szCs w:val="22"/>
              </w:rPr>
              <w:t>S294</w:t>
            </w:r>
          </w:p>
        </w:tc>
      </w:tr>
      <w:tr w:rsidR="008E2F96" w:rsidRPr="0050469B" w14:paraId="40E70771" w14:textId="77777777" w:rsidTr="00582D17">
        <w:tc>
          <w:tcPr>
            <w:tcW w:w="0" w:type="auto"/>
            <w:vAlign w:val="center"/>
          </w:tcPr>
          <w:p w14:paraId="4A98E7CF" w14:textId="77777777" w:rsidR="008E2F96" w:rsidRPr="00582D17" w:rsidRDefault="008E2F96" w:rsidP="00F628A7">
            <w:pPr>
              <w:spacing w:before="60" w:after="60"/>
              <w:jc w:val="center"/>
              <w:rPr>
                <w:sz w:val="22"/>
                <w:szCs w:val="22"/>
              </w:rPr>
            </w:pPr>
            <w:r w:rsidRPr="00582D17">
              <w:rPr>
                <w:sz w:val="22"/>
                <w:szCs w:val="22"/>
              </w:rPr>
              <w:lastRenderedPageBreak/>
              <w:t>921</w:t>
            </w:r>
          </w:p>
        </w:tc>
        <w:tc>
          <w:tcPr>
            <w:tcW w:w="0" w:type="auto"/>
            <w:vAlign w:val="center"/>
          </w:tcPr>
          <w:p w14:paraId="6701C2B1" w14:textId="77777777" w:rsidR="008E2F96" w:rsidRPr="00582D17" w:rsidRDefault="008E2F96" w:rsidP="00F628A7">
            <w:pPr>
              <w:spacing w:before="60" w:after="60"/>
              <w:jc w:val="center"/>
              <w:rPr>
                <w:sz w:val="22"/>
                <w:szCs w:val="22"/>
              </w:rPr>
            </w:pPr>
            <w:r w:rsidRPr="00582D17">
              <w:rPr>
                <w:sz w:val="22"/>
                <w:szCs w:val="22"/>
              </w:rPr>
              <w:t>M074</w:t>
            </w:r>
          </w:p>
        </w:tc>
        <w:tc>
          <w:tcPr>
            <w:tcW w:w="0" w:type="auto"/>
            <w:vAlign w:val="center"/>
          </w:tcPr>
          <w:p w14:paraId="4996FFFA" w14:textId="77777777" w:rsidR="008E2F96" w:rsidRPr="00582D17" w:rsidRDefault="008E2F96" w:rsidP="00F628A7">
            <w:pPr>
              <w:spacing w:before="60" w:after="60"/>
              <w:jc w:val="center"/>
              <w:rPr>
                <w:sz w:val="22"/>
                <w:szCs w:val="22"/>
              </w:rPr>
            </w:pPr>
            <w:r w:rsidRPr="00582D17">
              <w:rPr>
                <w:sz w:val="22"/>
                <w:szCs w:val="22"/>
              </w:rPr>
              <w:t>S295</w:t>
            </w:r>
          </w:p>
        </w:tc>
      </w:tr>
      <w:tr w:rsidR="008E2F96" w:rsidRPr="0050469B" w14:paraId="006B33F6" w14:textId="77777777" w:rsidTr="00582D17">
        <w:tc>
          <w:tcPr>
            <w:tcW w:w="0" w:type="auto"/>
            <w:vAlign w:val="center"/>
          </w:tcPr>
          <w:p w14:paraId="7A1549EC" w14:textId="77777777" w:rsidR="008E2F96" w:rsidRPr="00582D17" w:rsidRDefault="008E2F96" w:rsidP="00F628A7">
            <w:pPr>
              <w:spacing w:before="60" w:after="60"/>
              <w:jc w:val="center"/>
              <w:rPr>
                <w:sz w:val="22"/>
                <w:szCs w:val="22"/>
              </w:rPr>
            </w:pPr>
            <w:r w:rsidRPr="00582D17">
              <w:rPr>
                <w:sz w:val="22"/>
                <w:szCs w:val="22"/>
              </w:rPr>
              <w:t>922</w:t>
            </w:r>
          </w:p>
        </w:tc>
        <w:tc>
          <w:tcPr>
            <w:tcW w:w="0" w:type="auto"/>
            <w:vAlign w:val="center"/>
          </w:tcPr>
          <w:p w14:paraId="1DC1D4B4" w14:textId="77777777" w:rsidR="008E2F96" w:rsidRPr="00582D17" w:rsidRDefault="008E2F96" w:rsidP="00F628A7">
            <w:pPr>
              <w:spacing w:before="60" w:after="60"/>
              <w:jc w:val="center"/>
              <w:rPr>
                <w:sz w:val="22"/>
                <w:szCs w:val="22"/>
              </w:rPr>
            </w:pPr>
            <w:r w:rsidRPr="00582D17">
              <w:rPr>
                <w:sz w:val="22"/>
                <w:szCs w:val="22"/>
              </w:rPr>
              <w:t>M074</w:t>
            </w:r>
          </w:p>
        </w:tc>
        <w:tc>
          <w:tcPr>
            <w:tcW w:w="0" w:type="auto"/>
            <w:vAlign w:val="center"/>
          </w:tcPr>
          <w:p w14:paraId="3009BB82" w14:textId="77777777" w:rsidR="008E2F96" w:rsidRPr="00582D17" w:rsidRDefault="008E2F96" w:rsidP="00F628A7">
            <w:pPr>
              <w:spacing w:before="60" w:after="60"/>
              <w:jc w:val="center"/>
              <w:rPr>
                <w:sz w:val="22"/>
                <w:szCs w:val="22"/>
              </w:rPr>
            </w:pPr>
            <w:r w:rsidRPr="00582D17">
              <w:rPr>
                <w:sz w:val="22"/>
                <w:szCs w:val="22"/>
              </w:rPr>
              <w:t>S296</w:t>
            </w:r>
          </w:p>
        </w:tc>
      </w:tr>
      <w:tr w:rsidR="008E2F96" w:rsidRPr="0050469B" w14:paraId="338E136E" w14:textId="77777777" w:rsidTr="00582D17">
        <w:tc>
          <w:tcPr>
            <w:tcW w:w="0" w:type="auto"/>
            <w:vAlign w:val="center"/>
          </w:tcPr>
          <w:p w14:paraId="2BB50DA7" w14:textId="77777777" w:rsidR="008E2F96" w:rsidRPr="00582D17" w:rsidRDefault="008E2F96" w:rsidP="00F628A7">
            <w:pPr>
              <w:spacing w:before="60" w:after="60"/>
              <w:jc w:val="center"/>
              <w:rPr>
                <w:sz w:val="22"/>
                <w:szCs w:val="22"/>
              </w:rPr>
            </w:pPr>
            <w:r w:rsidRPr="00582D17">
              <w:rPr>
                <w:sz w:val="22"/>
                <w:szCs w:val="22"/>
              </w:rPr>
              <w:t>923</w:t>
            </w:r>
          </w:p>
        </w:tc>
        <w:tc>
          <w:tcPr>
            <w:tcW w:w="0" w:type="auto"/>
            <w:vAlign w:val="center"/>
          </w:tcPr>
          <w:p w14:paraId="5BD99CBB" w14:textId="77777777" w:rsidR="008E2F96" w:rsidRPr="00582D17" w:rsidRDefault="008E2F96" w:rsidP="00F628A7">
            <w:pPr>
              <w:spacing w:before="60" w:after="60"/>
              <w:jc w:val="center"/>
              <w:rPr>
                <w:sz w:val="22"/>
                <w:szCs w:val="22"/>
              </w:rPr>
            </w:pPr>
            <w:r w:rsidRPr="00582D17">
              <w:rPr>
                <w:sz w:val="22"/>
                <w:szCs w:val="22"/>
              </w:rPr>
              <w:t>M074</w:t>
            </w:r>
          </w:p>
        </w:tc>
        <w:tc>
          <w:tcPr>
            <w:tcW w:w="0" w:type="auto"/>
            <w:vAlign w:val="center"/>
          </w:tcPr>
          <w:p w14:paraId="465E87D7" w14:textId="77777777" w:rsidR="008E2F96" w:rsidRPr="00582D17" w:rsidRDefault="008E2F96" w:rsidP="00F628A7">
            <w:pPr>
              <w:spacing w:before="60" w:after="60"/>
              <w:jc w:val="center"/>
              <w:rPr>
                <w:sz w:val="22"/>
                <w:szCs w:val="22"/>
              </w:rPr>
            </w:pPr>
            <w:r w:rsidRPr="00582D17">
              <w:rPr>
                <w:sz w:val="22"/>
                <w:szCs w:val="22"/>
              </w:rPr>
              <w:t>S297</w:t>
            </w:r>
          </w:p>
        </w:tc>
      </w:tr>
      <w:tr w:rsidR="008E2F96" w:rsidRPr="0050469B" w14:paraId="627A3625" w14:textId="77777777" w:rsidTr="00582D17">
        <w:tc>
          <w:tcPr>
            <w:tcW w:w="0" w:type="auto"/>
            <w:vAlign w:val="center"/>
          </w:tcPr>
          <w:p w14:paraId="6C8C3202" w14:textId="77777777" w:rsidR="008E2F96" w:rsidRPr="00582D17" w:rsidRDefault="008E2F96" w:rsidP="00F628A7">
            <w:pPr>
              <w:spacing w:before="60" w:after="60"/>
              <w:jc w:val="center"/>
              <w:rPr>
                <w:sz w:val="22"/>
                <w:szCs w:val="22"/>
              </w:rPr>
            </w:pPr>
            <w:r w:rsidRPr="00582D17">
              <w:rPr>
                <w:sz w:val="22"/>
                <w:szCs w:val="22"/>
              </w:rPr>
              <w:t>924</w:t>
            </w:r>
          </w:p>
        </w:tc>
        <w:tc>
          <w:tcPr>
            <w:tcW w:w="0" w:type="auto"/>
            <w:vAlign w:val="center"/>
          </w:tcPr>
          <w:p w14:paraId="596768C4" w14:textId="77777777" w:rsidR="008E2F96" w:rsidRPr="00582D17" w:rsidRDefault="008E2F96" w:rsidP="00F628A7">
            <w:pPr>
              <w:spacing w:before="60" w:after="60"/>
              <w:jc w:val="center"/>
              <w:rPr>
                <w:sz w:val="22"/>
                <w:szCs w:val="22"/>
              </w:rPr>
            </w:pPr>
            <w:r w:rsidRPr="00582D17">
              <w:rPr>
                <w:sz w:val="22"/>
                <w:szCs w:val="22"/>
              </w:rPr>
              <w:t>M075</w:t>
            </w:r>
          </w:p>
        </w:tc>
        <w:tc>
          <w:tcPr>
            <w:tcW w:w="0" w:type="auto"/>
            <w:vAlign w:val="center"/>
          </w:tcPr>
          <w:p w14:paraId="6F2B12B9" w14:textId="77777777" w:rsidR="008E2F96" w:rsidRPr="00582D17" w:rsidRDefault="008E2F96" w:rsidP="00F628A7">
            <w:pPr>
              <w:spacing w:before="60" w:after="60"/>
              <w:jc w:val="center"/>
              <w:rPr>
                <w:sz w:val="22"/>
                <w:szCs w:val="22"/>
              </w:rPr>
            </w:pPr>
            <w:r w:rsidRPr="00582D17">
              <w:rPr>
                <w:sz w:val="22"/>
                <w:szCs w:val="22"/>
              </w:rPr>
              <w:t>S298</w:t>
            </w:r>
          </w:p>
        </w:tc>
      </w:tr>
      <w:tr w:rsidR="008E2F96" w:rsidRPr="0050469B" w14:paraId="22484E84" w14:textId="77777777" w:rsidTr="00582D17">
        <w:tc>
          <w:tcPr>
            <w:tcW w:w="0" w:type="auto"/>
            <w:vAlign w:val="center"/>
          </w:tcPr>
          <w:p w14:paraId="057C1BDC" w14:textId="77777777" w:rsidR="008E2F96" w:rsidRPr="00582D17" w:rsidRDefault="008E2F96" w:rsidP="00F628A7">
            <w:pPr>
              <w:spacing w:before="60" w:after="60"/>
              <w:jc w:val="center"/>
              <w:rPr>
                <w:sz w:val="22"/>
                <w:szCs w:val="22"/>
              </w:rPr>
            </w:pPr>
            <w:r w:rsidRPr="00582D17">
              <w:rPr>
                <w:sz w:val="22"/>
                <w:szCs w:val="22"/>
              </w:rPr>
              <w:t>925</w:t>
            </w:r>
          </w:p>
        </w:tc>
        <w:tc>
          <w:tcPr>
            <w:tcW w:w="0" w:type="auto"/>
            <w:vAlign w:val="center"/>
          </w:tcPr>
          <w:p w14:paraId="0545886A" w14:textId="77777777" w:rsidR="008E2F96" w:rsidRPr="00582D17" w:rsidRDefault="008E2F96" w:rsidP="00F628A7">
            <w:pPr>
              <w:spacing w:before="60" w:after="60"/>
              <w:jc w:val="center"/>
              <w:rPr>
                <w:sz w:val="22"/>
                <w:szCs w:val="22"/>
              </w:rPr>
            </w:pPr>
            <w:r w:rsidRPr="00582D17">
              <w:rPr>
                <w:sz w:val="22"/>
                <w:szCs w:val="22"/>
              </w:rPr>
              <w:t>M075</w:t>
            </w:r>
          </w:p>
        </w:tc>
        <w:tc>
          <w:tcPr>
            <w:tcW w:w="0" w:type="auto"/>
            <w:vAlign w:val="center"/>
          </w:tcPr>
          <w:p w14:paraId="578EF48B" w14:textId="77777777" w:rsidR="008E2F96" w:rsidRPr="00582D17" w:rsidRDefault="008E2F96" w:rsidP="00F628A7">
            <w:pPr>
              <w:spacing w:before="60" w:after="60"/>
              <w:jc w:val="center"/>
              <w:rPr>
                <w:sz w:val="22"/>
                <w:szCs w:val="22"/>
              </w:rPr>
            </w:pPr>
            <w:r w:rsidRPr="00582D17">
              <w:rPr>
                <w:sz w:val="22"/>
                <w:szCs w:val="22"/>
              </w:rPr>
              <w:t>S299</w:t>
            </w:r>
          </w:p>
        </w:tc>
      </w:tr>
      <w:tr w:rsidR="008E2F96" w:rsidRPr="0050469B" w14:paraId="6A353916" w14:textId="77777777" w:rsidTr="00582D17">
        <w:tc>
          <w:tcPr>
            <w:tcW w:w="0" w:type="auto"/>
            <w:vAlign w:val="center"/>
          </w:tcPr>
          <w:p w14:paraId="4AF8E582" w14:textId="77777777" w:rsidR="008E2F96" w:rsidRPr="00582D17" w:rsidRDefault="008E2F96" w:rsidP="00F628A7">
            <w:pPr>
              <w:spacing w:before="60" w:after="60"/>
              <w:jc w:val="center"/>
              <w:rPr>
                <w:sz w:val="22"/>
                <w:szCs w:val="22"/>
              </w:rPr>
            </w:pPr>
            <w:r w:rsidRPr="00582D17">
              <w:rPr>
                <w:sz w:val="22"/>
                <w:szCs w:val="22"/>
              </w:rPr>
              <w:t>926</w:t>
            </w:r>
          </w:p>
        </w:tc>
        <w:tc>
          <w:tcPr>
            <w:tcW w:w="0" w:type="auto"/>
            <w:vAlign w:val="center"/>
          </w:tcPr>
          <w:p w14:paraId="498997F9" w14:textId="77777777" w:rsidR="008E2F96" w:rsidRPr="00582D17" w:rsidRDefault="008E2F96" w:rsidP="00F628A7">
            <w:pPr>
              <w:spacing w:before="60" w:after="60"/>
              <w:jc w:val="center"/>
              <w:rPr>
                <w:sz w:val="22"/>
                <w:szCs w:val="22"/>
              </w:rPr>
            </w:pPr>
            <w:r w:rsidRPr="00582D17">
              <w:rPr>
                <w:sz w:val="22"/>
                <w:szCs w:val="22"/>
              </w:rPr>
              <w:t>M075</w:t>
            </w:r>
          </w:p>
        </w:tc>
        <w:tc>
          <w:tcPr>
            <w:tcW w:w="0" w:type="auto"/>
            <w:vAlign w:val="center"/>
          </w:tcPr>
          <w:p w14:paraId="3E980CF0" w14:textId="77777777" w:rsidR="008E2F96" w:rsidRPr="00582D17" w:rsidRDefault="008E2F96" w:rsidP="00F628A7">
            <w:pPr>
              <w:spacing w:before="60" w:after="60"/>
              <w:jc w:val="center"/>
              <w:rPr>
                <w:sz w:val="22"/>
                <w:szCs w:val="22"/>
              </w:rPr>
            </w:pPr>
            <w:r w:rsidRPr="00582D17">
              <w:rPr>
                <w:sz w:val="22"/>
                <w:szCs w:val="22"/>
              </w:rPr>
              <w:t>S300</w:t>
            </w:r>
          </w:p>
        </w:tc>
      </w:tr>
      <w:tr w:rsidR="008E2F96" w:rsidRPr="0050469B" w14:paraId="326354D2" w14:textId="77777777" w:rsidTr="00582D17">
        <w:tc>
          <w:tcPr>
            <w:tcW w:w="0" w:type="auto"/>
            <w:vAlign w:val="center"/>
          </w:tcPr>
          <w:p w14:paraId="16DC0265" w14:textId="77777777" w:rsidR="008E2F96" w:rsidRPr="00582D17" w:rsidRDefault="008E2F96" w:rsidP="00F628A7">
            <w:pPr>
              <w:spacing w:before="60" w:after="60"/>
              <w:jc w:val="center"/>
              <w:rPr>
                <w:sz w:val="22"/>
                <w:szCs w:val="22"/>
              </w:rPr>
            </w:pPr>
            <w:r w:rsidRPr="00582D17">
              <w:rPr>
                <w:sz w:val="22"/>
                <w:szCs w:val="22"/>
              </w:rPr>
              <w:t>927</w:t>
            </w:r>
          </w:p>
        </w:tc>
        <w:tc>
          <w:tcPr>
            <w:tcW w:w="0" w:type="auto"/>
            <w:vAlign w:val="center"/>
          </w:tcPr>
          <w:p w14:paraId="1154AAC5" w14:textId="77777777" w:rsidR="008E2F96" w:rsidRPr="00582D17" w:rsidRDefault="008E2F96" w:rsidP="00F628A7">
            <w:pPr>
              <w:spacing w:before="60" w:after="60"/>
              <w:jc w:val="center"/>
              <w:rPr>
                <w:sz w:val="22"/>
                <w:szCs w:val="22"/>
              </w:rPr>
            </w:pPr>
            <w:r w:rsidRPr="00582D17">
              <w:rPr>
                <w:sz w:val="22"/>
                <w:szCs w:val="22"/>
              </w:rPr>
              <w:t>M076</w:t>
            </w:r>
          </w:p>
        </w:tc>
        <w:tc>
          <w:tcPr>
            <w:tcW w:w="0" w:type="auto"/>
            <w:vAlign w:val="center"/>
          </w:tcPr>
          <w:p w14:paraId="78280561" w14:textId="77777777" w:rsidR="008E2F96" w:rsidRPr="00582D17" w:rsidRDefault="008E2F96" w:rsidP="00F628A7">
            <w:pPr>
              <w:spacing w:before="60" w:after="60"/>
              <w:jc w:val="center"/>
              <w:rPr>
                <w:sz w:val="22"/>
                <w:szCs w:val="22"/>
              </w:rPr>
            </w:pPr>
            <w:r w:rsidRPr="00582D17">
              <w:rPr>
                <w:sz w:val="22"/>
                <w:szCs w:val="22"/>
              </w:rPr>
              <w:t>S301</w:t>
            </w:r>
          </w:p>
        </w:tc>
      </w:tr>
      <w:tr w:rsidR="008E2F96" w:rsidRPr="0050469B" w14:paraId="6A558346" w14:textId="77777777" w:rsidTr="00582D17">
        <w:tc>
          <w:tcPr>
            <w:tcW w:w="0" w:type="auto"/>
            <w:vAlign w:val="center"/>
          </w:tcPr>
          <w:p w14:paraId="27B9DC6D" w14:textId="77777777" w:rsidR="008E2F96" w:rsidRPr="00582D17" w:rsidRDefault="008E2F96" w:rsidP="00F628A7">
            <w:pPr>
              <w:spacing w:before="60" w:after="60"/>
              <w:jc w:val="center"/>
              <w:rPr>
                <w:sz w:val="22"/>
                <w:szCs w:val="22"/>
              </w:rPr>
            </w:pPr>
            <w:r w:rsidRPr="00582D17">
              <w:rPr>
                <w:sz w:val="22"/>
                <w:szCs w:val="22"/>
              </w:rPr>
              <w:t>928</w:t>
            </w:r>
          </w:p>
        </w:tc>
        <w:tc>
          <w:tcPr>
            <w:tcW w:w="0" w:type="auto"/>
            <w:vAlign w:val="center"/>
          </w:tcPr>
          <w:p w14:paraId="2049F6CD" w14:textId="77777777" w:rsidR="008E2F96" w:rsidRPr="00582D17" w:rsidRDefault="008E2F96" w:rsidP="00F628A7">
            <w:pPr>
              <w:spacing w:before="60" w:after="60"/>
              <w:jc w:val="center"/>
              <w:rPr>
                <w:sz w:val="22"/>
                <w:szCs w:val="22"/>
              </w:rPr>
            </w:pPr>
            <w:r w:rsidRPr="00582D17">
              <w:rPr>
                <w:sz w:val="22"/>
                <w:szCs w:val="22"/>
              </w:rPr>
              <w:t>M076</w:t>
            </w:r>
          </w:p>
        </w:tc>
        <w:tc>
          <w:tcPr>
            <w:tcW w:w="0" w:type="auto"/>
            <w:vAlign w:val="center"/>
          </w:tcPr>
          <w:p w14:paraId="508DC899" w14:textId="77777777" w:rsidR="008E2F96" w:rsidRPr="00582D17" w:rsidRDefault="008E2F96" w:rsidP="00F628A7">
            <w:pPr>
              <w:spacing w:before="60" w:after="60"/>
              <w:jc w:val="center"/>
              <w:rPr>
                <w:sz w:val="22"/>
                <w:szCs w:val="22"/>
              </w:rPr>
            </w:pPr>
            <w:r w:rsidRPr="00582D17">
              <w:rPr>
                <w:sz w:val="22"/>
                <w:szCs w:val="22"/>
              </w:rPr>
              <w:t>S302</w:t>
            </w:r>
          </w:p>
        </w:tc>
      </w:tr>
      <w:tr w:rsidR="008E2F96" w:rsidRPr="0050469B" w14:paraId="6FED6A64" w14:textId="77777777" w:rsidTr="00582D17">
        <w:tc>
          <w:tcPr>
            <w:tcW w:w="0" w:type="auto"/>
            <w:vAlign w:val="center"/>
          </w:tcPr>
          <w:p w14:paraId="6D9A11A2" w14:textId="77777777" w:rsidR="008E2F96" w:rsidRPr="00582D17" w:rsidRDefault="008E2F96" w:rsidP="00F628A7">
            <w:pPr>
              <w:spacing w:before="60" w:after="60"/>
              <w:jc w:val="center"/>
              <w:rPr>
                <w:sz w:val="22"/>
                <w:szCs w:val="22"/>
              </w:rPr>
            </w:pPr>
            <w:r w:rsidRPr="00582D17">
              <w:rPr>
                <w:sz w:val="22"/>
                <w:szCs w:val="22"/>
              </w:rPr>
              <w:t>929</w:t>
            </w:r>
          </w:p>
        </w:tc>
        <w:tc>
          <w:tcPr>
            <w:tcW w:w="0" w:type="auto"/>
            <w:vAlign w:val="center"/>
          </w:tcPr>
          <w:p w14:paraId="4AA361B2" w14:textId="77777777" w:rsidR="008E2F96" w:rsidRPr="00582D17" w:rsidRDefault="008E2F96" w:rsidP="00F628A7">
            <w:pPr>
              <w:spacing w:before="60" w:after="60"/>
              <w:jc w:val="center"/>
              <w:rPr>
                <w:sz w:val="22"/>
                <w:szCs w:val="22"/>
              </w:rPr>
            </w:pPr>
            <w:r w:rsidRPr="00582D17">
              <w:rPr>
                <w:sz w:val="22"/>
                <w:szCs w:val="22"/>
              </w:rPr>
              <w:t>M077</w:t>
            </w:r>
          </w:p>
        </w:tc>
        <w:tc>
          <w:tcPr>
            <w:tcW w:w="0" w:type="auto"/>
            <w:vAlign w:val="center"/>
          </w:tcPr>
          <w:p w14:paraId="78E7CE97" w14:textId="77777777" w:rsidR="008E2F96" w:rsidRPr="00582D17" w:rsidRDefault="008E2F96" w:rsidP="00F628A7">
            <w:pPr>
              <w:spacing w:before="60" w:after="60"/>
              <w:jc w:val="center"/>
              <w:rPr>
                <w:sz w:val="22"/>
                <w:szCs w:val="22"/>
              </w:rPr>
            </w:pPr>
            <w:r w:rsidRPr="00582D17">
              <w:rPr>
                <w:sz w:val="22"/>
                <w:szCs w:val="22"/>
              </w:rPr>
              <w:t>S303</w:t>
            </w:r>
          </w:p>
        </w:tc>
      </w:tr>
      <w:tr w:rsidR="008E2F96" w:rsidRPr="0050469B" w14:paraId="722A7EE1" w14:textId="77777777" w:rsidTr="00582D17">
        <w:tc>
          <w:tcPr>
            <w:tcW w:w="0" w:type="auto"/>
            <w:vAlign w:val="center"/>
          </w:tcPr>
          <w:p w14:paraId="02178222" w14:textId="77777777" w:rsidR="008E2F96" w:rsidRPr="00582D17" w:rsidRDefault="008E2F96" w:rsidP="00F628A7">
            <w:pPr>
              <w:spacing w:before="60" w:after="60"/>
              <w:jc w:val="center"/>
              <w:rPr>
                <w:sz w:val="22"/>
                <w:szCs w:val="22"/>
              </w:rPr>
            </w:pPr>
            <w:r w:rsidRPr="00582D17">
              <w:rPr>
                <w:sz w:val="22"/>
                <w:szCs w:val="22"/>
              </w:rPr>
              <w:t>930</w:t>
            </w:r>
          </w:p>
        </w:tc>
        <w:tc>
          <w:tcPr>
            <w:tcW w:w="0" w:type="auto"/>
            <w:vAlign w:val="center"/>
          </w:tcPr>
          <w:p w14:paraId="5AE7F2F2" w14:textId="77777777" w:rsidR="008E2F96" w:rsidRPr="00582D17" w:rsidRDefault="008E2F96" w:rsidP="00F628A7">
            <w:pPr>
              <w:spacing w:before="60" w:after="60"/>
              <w:jc w:val="center"/>
              <w:rPr>
                <w:sz w:val="22"/>
                <w:szCs w:val="22"/>
              </w:rPr>
            </w:pPr>
            <w:r w:rsidRPr="00582D17">
              <w:rPr>
                <w:sz w:val="22"/>
                <w:szCs w:val="22"/>
              </w:rPr>
              <w:t>M077</w:t>
            </w:r>
          </w:p>
        </w:tc>
        <w:tc>
          <w:tcPr>
            <w:tcW w:w="0" w:type="auto"/>
            <w:vAlign w:val="center"/>
          </w:tcPr>
          <w:p w14:paraId="0F600849" w14:textId="77777777" w:rsidR="008E2F96" w:rsidRPr="00582D17" w:rsidRDefault="008E2F96" w:rsidP="00F628A7">
            <w:pPr>
              <w:spacing w:before="60" w:after="60"/>
              <w:jc w:val="center"/>
              <w:rPr>
                <w:sz w:val="22"/>
                <w:szCs w:val="22"/>
              </w:rPr>
            </w:pPr>
            <w:r w:rsidRPr="00582D17">
              <w:rPr>
                <w:sz w:val="22"/>
                <w:szCs w:val="22"/>
              </w:rPr>
              <w:t>S304</w:t>
            </w:r>
          </w:p>
        </w:tc>
      </w:tr>
      <w:tr w:rsidR="008E2F96" w:rsidRPr="0050469B" w14:paraId="41176359" w14:textId="77777777" w:rsidTr="00582D17">
        <w:tc>
          <w:tcPr>
            <w:tcW w:w="0" w:type="auto"/>
            <w:vAlign w:val="center"/>
          </w:tcPr>
          <w:p w14:paraId="63527DF0" w14:textId="77777777" w:rsidR="008E2F96" w:rsidRPr="00582D17" w:rsidRDefault="008E2F96" w:rsidP="00F628A7">
            <w:pPr>
              <w:spacing w:before="60" w:after="60"/>
              <w:jc w:val="center"/>
              <w:rPr>
                <w:sz w:val="22"/>
                <w:szCs w:val="22"/>
              </w:rPr>
            </w:pPr>
            <w:r w:rsidRPr="00582D17">
              <w:rPr>
                <w:sz w:val="22"/>
                <w:szCs w:val="22"/>
              </w:rPr>
              <w:t>931</w:t>
            </w:r>
          </w:p>
        </w:tc>
        <w:tc>
          <w:tcPr>
            <w:tcW w:w="0" w:type="auto"/>
            <w:vAlign w:val="center"/>
          </w:tcPr>
          <w:p w14:paraId="6EB6584C" w14:textId="77777777" w:rsidR="008E2F96" w:rsidRPr="00582D17" w:rsidRDefault="008E2F96" w:rsidP="00F628A7">
            <w:pPr>
              <w:spacing w:before="60" w:after="60"/>
              <w:jc w:val="center"/>
              <w:rPr>
                <w:sz w:val="22"/>
                <w:szCs w:val="22"/>
              </w:rPr>
            </w:pPr>
            <w:r w:rsidRPr="00582D17">
              <w:rPr>
                <w:sz w:val="22"/>
                <w:szCs w:val="22"/>
              </w:rPr>
              <w:t>M077</w:t>
            </w:r>
          </w:p>
        </w:tc>
        <w:tc>
          <w:tcPr>
            <w:tcW w:w="0" w:type="auto"/>
            <w:vAlign w:val="center"/>
          </w:tcPr>
          <w:p w14:paraId="64663BF7" w14:textId="77777777" w:rsidR="008E2F96" w:rsidRPr="00582D17" w:rsidRDefault="008E2F96" w:rsidP="00F628A7">
            <w:pPr>
              <w:spacing w:before="60" w:after="60"/>
              <w:jc w:val="center"/>
              <w:rPr>
                <w:sz w:val="22"/>
                <w:szCs w:val="22"/>
              </w:rPr>
            </w:pPr>
            <w:r w:rsidRPr="00582D17">
              <w:rPr>
                <w:sz w:val="22"/>
                <w:szCs w:val="22"/>
              </w:rPr>
              <w:t>S305</w:t>
            </w:r>
          </w:p>
        </w:tc>
      </w:tr>
      <w:tr w:rsidR="008E2F96" w:rsidRPr="0050469B" w14:paraId="0E685012" w14:textId="77777777" w:rsidTr="00582D17">
        <w:tc>
          <w:tcPr>
            <w:tcW w:w="0" w:type="auto"/>
            <w:vAlign w:val="center"/>
          </w:tcPr>
          <w:p w14:paraId="394B2766" w14:textId="77777777" w:rsidR="008E2F96" w:rsidRPr="00582D17" w:rsidRDefault="008E2F96" w:rsidP="00F628A7">
            <w:pPr>
              <w:spacing w:before="60" w:after="60"/>
              <w:jc w:val="center"/>
              <w:rPr>
                <w:sz w:val="22"/>
                <w:szCs w:val="22"/>
              </w:rPr>
            </w:pPr>
            <w:r w:rsidRPr="00582D17">
              <w:rPr>
                <w:sz w:val="22"/>
                <w:szCs w:val="22"/>
              </w:rPr>
              <w:t>932</w:t>
            </w:r>
          </w:p>
        </w:tc>
        <w:tc>
          <w:tcPr>
            <w:tcW w:w="0" w:type="auto"/>
            <w:vAlign w:val="center"/>
          </w:tcPr>
          <w:p w14:paraId="13333445" w14:textId="77777777" w:rsidR="008E2F96" w:rsidRPr="00582D17" w:rsidRDefault="008E2F96" w:rsidP="00F628A7">
            <w:pPr>
              <w:spacing w:before="60" w:after="60"/>
              <w:jc w:val="center"/>
              <w:rPr>
                <w:sz w:val="22"/>
                <w:szCs w:val="22"/>
              </w:rPr>
            </w:pPr>
            <w:r w:rsidRPr="00582D17">
              <w:rPr>
                <w:sz w:val="22"/>
                <w:szCs w:val="22"/>
              </w:rPr>
              <w:t>M078</w:t>
            </w:r>
          </w:p>
        </w:tc>
        <w:tc>
          <w:tcPr>
            <w:tcW w:w="0" w:type="auto"/>
            <w:vAlign w:val="center"/>
          </w:tcPr>
          <w:p w14:paraId="2E690818" w14:textId="77777777" w:rsidR="008E2F96" w:rsidRPr="00582D17" w:rsidRDefault="008E2F96" w:rsidP="00F628A7">
            <w:pPr>
              <w:spacing w:before="60" w:after="60"/>
              <w:jc w:val="center"/>
              <w:rPr>
                <w:sz w:val="22"/>
                <w:szCs w:val="22"/>
              </w:rPr>
            </w:pPr>
            <w:r w:rsidRPr="00582D17">
              <w:rPr>
                <w:sz w:val="22"/>
                <w:szCs w:val="22"/>
              </w:rPr>
              <w:t>S306</w:t>
            </w:r>
          </w:p>
        </w:tc>
      </w:tr>
      <w:tr w:rsidR="008E2F96" w:rsidRPr="0050469B" w14:paraId="415FFEC9" w14:textId="77777777" w:rsidTr="00582D17">
        <w:tc>
          <w:tcPr>
            <w:tcW w:w="0" w:type="auto"/>
            <w:vAlign w:val="center"/>
          </w:tcPr>
          <w:p w14:paraId="52D483BA" w14:textId="77777777" w:rsidR="008E2F96" w:rsidRPr="00582D17" w:rsidRDefault="008E2F96" w:rsidP="00F628A7">
            <w:pPr>
              <w:spacing w:before="60" w:after="60"/>
              <w:jc w:val="center"/>
              <w:rPr>
                <w:sz w:val="22"/>
                <w:szCs w:val="22"/>
              </w:rPr>
            </w:pPr>
            <w:r w:rsidRPr="00582D17">
              <w:rPr>
                <w:sz w:val="22"/>
                <w:szCs w:val="22"/>
              </w:rPr>
              <w:t>933</w:t>
            </w:r>
          </w:p>
        </w:tc>
        <w:tc>
          <w:tcPr>
            <w:tcW w:w="0" w:type="auto"/>
            <w:vAlign w:val="center"/>
          </w:tcPr>
          <w:p w14:paraId="3DCE5175" w14:textId="77777777" w:rsidR="008E2F96" w:rsidRPr="00582D17" w:rsidRDefault="008E2F96" w:rsidP="00F628A7">
            <w:pPr>
              <w:spacing w:before="60" w:after="60"/>
              <w:jc w:val="center"/>
              <w:rPr>
                <w:sz w:val="22"/>
                <w:szCs w:val="22"/>
              </w:rPr>
            </w:pPr>
            <w:r w:rsidRPr="00582D17">
              <w:rPr>
                <w:sz w:val="22"/>
                <w:szCs w:val="22"/>
              </w:rPr>
              <w:t>M078</w:t>
            </w:r>
          </w:p>
        </w:tc>
        <w:tc>
          <w:tcPr>
            <w:tcW w:w="0" w:type="auto"/>
            <w:vAlign w:val="center"/>
          </w:tcPr>
          <w:p w14:paraId="2F17DC02" w14:textId="77777777" w:rsidR="008E2F96" w:rsidRPr="00582D17" w:rsidRDefault="008E2F96" w:rsidP="00F628A7">
            <w:pPr>
              <w:spacing w:before="60" w:after="60"/>
              <w:jc w:val="center"/>
              <w:rPr>
                <w:sz w:val="22"/>
                <w:szCs w:val="22"/>
              </w:rPr>
            </w:pPr>
            <w:r w:rsidRPr="00582D17">
              <w:rPr>
                <w:sz w:val="22"/>
                <w:szCs w:val="22"/>
              </w:rPr>
              <w:t>S307</w:t>
            </w:r>
          </w:p>
        </w:tc>
      </w:tr>
      <w:tr w:rsidR="008E2F96" w:rsidRPr="0050469B" w14:paraId="03FDB4AA" w14:textId="77777777" w:rsidTr="00582D17">
        <w:tc>
          <w:tcPr>
            <w:tcW w:w="0" w:type="auto"/>
            <w:vAlign w:val="center"/>
          </w:tcPr>
          <w:p w14:paraId="1ABE387E" w14:textId="77777777" w:rsidR="008E2F96" w:rsidRPr="00582D17" w:rsidRDefault="008E2F96" w:rsidP="00F628A7">
            <w:pPr>
              <w:spacing w:before="60" w:after="60"/>
              <w:jc w:val="center"/>
              <w:rPr>
                <w:sz w:val="22"/>
                <w:szCs w:val="22"/>
              </w:rPr>
            </w:pPr>
            <w:r w:rsidRPr="00582D17">
              <w:rPr>
                <w:sz w:val="22"/>
                <w:szCs w:val="22"/>
              </w:rPr>
              <w:t>934</w:t>
            </w:r>
          </w:p>
        </w:tc>
        <w:tc>
          <w:tcPr>
            <w:tcW w:w="0" w:type="auto"/>
            <w:vAlign w:val="center"/>
          </w:tcPr>
          <w:p w14:paraId="0E89FA97" w14:textId="77777777" w:rsidR="008E2F96" w:rsidRPr="00582D17" w:rsidRDefault="008E2F96" w:rsidP="00F628A7">
            <w:pPr>
              <w:spacing w:before="60" w:after="60"/>
              <w:jc w:val="center"/>
              <w:rPr>
                <w:sz w:val="22"/>
                <w:szCs w:val="22"/>
              </w:rPr>
            </w:pPr>
            <w:r w:rsidRPr="00582D17">
              <w:rPr>
                <w:sz w:val="22"/>
                <w:szCs w:val="22"/>
              </w:rPr>
              <w:t>M078</w:t>
            </w:r>
          </w:p>
        </w:tc>
        <w:tc>
          <w:tcPr>
            <w:tcW w:w="0" w:type="auto"/>
            <w:vAlign w:val="center"/>
          </w:tcPr>
          <w:p w14:paraId="5E5F2AE6" w14:textId="77777777" w:rsidR="008E2F96" w:rsidRPr="00582D17" w:rsidRDefault="008E2F96" w:rsidP="00F628A7">
            <w:pPr>
              <w:spacing w:before="60" w:after="60"/>
              <w:jc w:val="center"/>
              <w:rPr>
                <w:sz w:val="22"/>
                <w:szCs w:val="22"/>
              </w:rPr>
            </w:pPr>
            <w:r w:rsidRPr="00582D17">
              <w:rPr>
                <w:sz w:val="22"/>
                <w:szCs w:val="22"/>
              </w:rPr>
              <w:t>S308</w:t>
            </w:r>
          </w:p>
        </w:tc>
      </w:tr>
      <w:tr w:rsidR="008E2F96" w:rsidRPr="0050469B" w14:paraId="7EBCCEFC" w14:textId="77777777" w:rsidTr="00582D17">
        <w:tc>
          <w:tcPr>
            <w:tcW w:w="0" w:type="auto"/>
            <w:vAlign w:val="center"/>
          </w:tcPr>
          <w:p w14:paraId="3708A1F2" w14:textId="77777777" w:rsidR="008E2F96" w:rsidRPr="00582D17" w:rsidRDefault="008E2F96" w:rsidP="00F628A7">
            <w:pPr>
              <w:spacing w:before="60" w:after="60"/>
              <w:jc w:val="center"/>
              <w:rPr>
                <w:sz w:val="22"/>
                <w:szCs w:val="22"/>
              </w:rPr>
            </w:pPr>
            <w:r w:rsidRPr="00582D17">
              <w:rPr>
                <w:sz w:val="22"/>
                <w:szCs w:val="22"/>
              </w:rPr>
              <w:t>935</w:t>
            </w:r>
          </w:p>
        </w:tc>
        <w:tc>
          <w:tcPr>
            <w:tcW w:w="0" w:type="auto"/>
            <w:vAlign w:val="center"/>
          </w:tcPr>
          <w:p w14:paraId="61397FA1" w14:textId="77777777" w:rsidR="008E2F96" w:rsidRPr="00582D17" w:rsidRDefault="008E2F96" w:rsidP="00F628A7">
            <w:pPr>
              <w:spacing w:before="60" w:after="60"/>
              <w:jc w:val="center"/>
              <w:rPr>
                <w:sz w:val="22"/>
                <w:szCs w:val="22"/>
              </w:rPr>
            </w:pPr>
            <w:r w:rsidRPr="00582D17">
              <w:rPr>
                <w:sz w:val="22"/>
                <w:szCs w:val="22"/>
              </w:rPr>
              <w:t>M079</w:t>
            </w:r>
          </w:p>
        </w:tc>
        <w:tc>
          <w:tcPr>
            <w:tcW w:w="0" w:type="auto"/>
            <w:vAlign w:val="center"/>
          </w:tcPr>
          <w:p w14:paraId="75E21E99" w14:textId="77777777" w:rsidR="008E2F96" w:rsidRPr="00582D17" w:rsidRDefault="008E2F96" w:rsidP="00F628A7">
            <w:pPr>
              <w:spacing w:before="60" w:after="60"/>
              <w:jc w:val="center"/>
              <w:rPr>
                <w:sz w:val="22"/>
                <w:szCs w:val="22"/>
              </w:rPr>
            </w:pPr>
            <w:r w:rsidRPr="00582D17">
              <w:rPr>
                <w:sz w:val="22"/>
                <w:szCs w:val="22"/>
              </w:rPr>
              <w:t>S309</w:t>
            </w:r>
          </w:p>
        </w:tc>
      </w:tr>
      <w:tr w:rsidR="008E2F96" w:rsidRPr="0050469B" w14:paraId="10AFF747" w14:textId="77777777" w:rsidTr="00582D17">
        <w:tc>
          <w:tcPr>
            <w:tcW w:w="0" w:type="auto"/>
            <w:vAlign w:val="center"/>
          </w:tcPr>
          <w:p w14:paraId="2C5DA00B" w14:textId="77777777" w:rsidR="008E2F96" w:rsidRPr="00582D17" w:rsidRDefault="008E2F96" w:rsidP="00F628A7">
            <w:pPr>
              <w:spacing w:before="60" w:after="60"/>
              <w:jc w:val="center"/>
              <w:rPr>
                <w:sz w:val="22"/>
                <w:szCs w:val="22"/>
              </w:rPr>
            </w:pPr>
            <w:r w:rsidRPr="00582D17">
              <w:rPr>
                <w:sz w:val="22"/>
                <w:szCs w:val="22"/>
              </w:rPr>
              <w:t>936</w:t>
            </w:r>
          </w:p>
        </w:tc>
        <w:tc>
          <w:tcPr>
            <w:tcW w:w="0" w:type="auto"/>
            <w:vAlign w:val="center"/>
          </w:tcPr>
          <w:p w14:paraId="1ED1A1A3" w14:textId="77777777" w:rsidR="008E2F96" w:rsidRPr="00582D17" w:rsidRDefault="008E2F96" w:rsidP="00F628A7">
            <w:pPr>
              <w:spacing w:before="60" w:after="60"/>
              <w:jc w:val="center"/>
              <w:rPr>
                <w:sz w:val="22"/>
                <w:szCs w:val="22"/>
              </w:rPr>
            </w:pPr>
            <w:r w:rsidRPr="00582D17">
              <w:rPr>
                <w:sz w:val="22"/>
                <w:szCs w:val="22"/>
              </w:rPr>
              <w:t>M079</w:t>
            </w:r>
          </w:p>
        </w:tc>
        <w:tc>
          <w:tcPr>
            <w:tcW w:w="0" w:type="auto"/>
            <w:vAlign w:val="center"/>
          </w:tcPr>
          <w:p w14:paraId="6B32A34F" w14:textId="77777777" w:rsidR="008E2F96" w:rsidRPr="00582D17" w:rsidRDefault="008E2F96" w:rsidP="00F628A7">
            <w:pPr>
              <w:spacing w:before="60" w:after="60"/>
              <w:jc w:val="center"/>
              <w:rPr>
                <w:sz w:val="22"/>
                <w:szCs w:val="22"/>
              </w:rPr>
            </w:pPr>
            <w:r w:rsidRPr="00582D17">
              <w:rPr>
                <w:sz w:val="22"/>
                <w:szCs w:val="22"/>
              </w:rPr>
              <w:t>S310</w:t>
            </w:r>
          </w:p>
        </w:tc>
      </w:tr>
      <w:tr w:rsidR="008E2F96" w:rsidRPr="0050469B" w14:paraId="1F95D80E" w14:textId="77777777" w:rsidTr="00582D17">
        <w:tc>
          <w:tcPr>
            <w:tcW w:w="0" w:type="auto"/>
            <w:vAlign w:val="center"/>
          </w:tcPr>
          <w:p w14:paraId="49AE0FB9" w14:textId="77777777" w:rsidR="008E2F96" w:rsidRPr="00582D17" w:rsidRDefault="008E2F96" w:rsidP="00F628A7">
            <w:pPr>
              <w:spacing w:before="60" w:after="60"/>
              <w:jc w:val="center"/>
              <w:rPr>
                <w:sz w:val="22"/>
                <w:szCs w:val="22"/>
              </w:rPr>
            </w:pPr>
            <w:r w:rsidRPr="00582D17">
              <w:rPr>
                <w:sz w:val="22"/>
                <w:szCs w:val="22"/>
              </w:rPr>
              <w:t>937</w:t>
            </w:r>
          </w:p>
        </w:tc>
        <w:tc>
          <w:tcPr>
            <w:tcW w:w="0" w:type="auto"/>
            <w:vAlign w:val="center"/>
          </w:tcPr>
          <w:p w14:paraId="359DF723" w14:textId="77777777" w:rsidR="008E2F96" w:rsidRPr="00582D17" w:rsidRDefault="008E2F96" w:rsidP="00F628A7">
            <w:pPr>
              <w:spacing w:before="60" w:after="60"/>
              <w:jc w:val="center"/>
              <w:rPr>
                <w:sz w:val="22"/>
                <w:szCs w:val="22"/>
              </w:rPr>
            </w:pPr>
            <w:r w:rsidRPr="00582D17">
              <w:rPr>
                <w:sz w:val="22"/>
                <w:szCs w:val="22"/>
              </w:rPr>
              <w:t>M080</w:t>
            </w:r>
          </w:p>
        </w:tc>
        <w:tc>
          <w:tcPr>
            <w:tcW w:w="0" w:type="auto"/>
            <w:vAlign w:val="center"/>
          </w:tcPr>
          <w:p w14:paraId="081EC5C5" w14:textId="77777777" w:rsidR="008E2F96" w:rsidRPr="00582D17" w:rsidRDefault="008E2F96" w:rsidP="00F628A7">
            <w:pPr>
              <w:spacing w:before="60" w:after="60"/>
              <w:jc w:val="center"/>
              <w:rPr>
                <w:sz w:val="22"/>
                <w:szCs w:val="22"/>
              </w:rPr>
            </w:pPr>
            <w:r w:rsidRPr="00582D17">
              <w:rPr>
                <w:sz w:val="22"/>
                <w:szCs w:val="22"/>
              </w:rPr>
              <w:t>S311</w:t>
            </w:r>
          </w:p>
        </w:tc>
      </w:tr>
      <w:tr w:rsidR="008E2F96" w:rsidRPr="0050469B" w14:paraId="544600AE" w14:textId="77777777" w:rsidTr="00582D17">
        <w:tc>
          <w:tcPr>
            <w:tcW w:w="0" w:type="auto"/>
            <w:vAlign w:val="center"/>
          </w:tcPr>
          <w:p w14:paraId="528E617C" w14:textId="77777777" w:rsidR="008E2F96" w:rsidRPr="00582D17" w:rsidRDefault="008E2F96" w:rsidP="00F628A7">
            <w:pPr>
              <w:spacing w:before="60" w:after="60"/>
              <w:jc w:val="center"/>
              <w:rPr>
                <w:sz w:val="22"/>
                <w:szCs w:val="22"/>
              </w:rPr>
            </w:pPr>
            <w:r w:rsidRPr="00582D17">
              <w:rPr>
                <w:sz w:val="22"/>
                <w:szCs w:val="22"/>
              </w:rPr>
              <w:t>938</w:t>
            </w:r>
          </w:p>
        </w:tc>
        <w:tc>
          <w:tcPr>
            <w:tcW w:w="0" w:type="auto"/>
            <w:vAlign w:val="center"/>
          </w:tcPr>
          <w:p w14:paraId="3B3EA811" w14:textId="77777777" w:rsidR="008E2F96" w:rsidRPr="00582D17" w:rsidRDefault="008E2F96" w:rsidP="00F628A7">
            <w:pPr>
              <w:spacing w:before="60" w:after="60"/>
              <w:jc w:val="center"/>
              <w:rPr>
                <w:sz w:val="22"/>
                <w:szCs w:val="22"/>
              </w:rPr>
            </w:pPr>
            <w:r w:rsidRPr="00582D17">
              <w:rPr>
                <w:sz w:val="22"/>
                <w:szCs w:val="22"/>
              </w:rPr>
              <w:t>M080</w:t>
            </w:r>
          </w:p>
        </w:tc>
        <w:tc>
          <w:tcPr>
            <w:tcW w:w="0" w:type="auto"/>
            <w:vAlign w:val="center"/>
          </w:tcPr>
          <w:p w14:paraId="6DC25BBB" w14:textId="77777777" w:rsidR="008E2F96" w:rsidRPr="00582D17" w:rsidRDefault="008E2F96" w:rsidP="00F628A7">
            <w:pPr>
              <w:spacing w:before="60" w:after="60"/>
              <w:jc w:val="center"/>
              <w:rPr>
                <w:sz w:val="22"/>
                <w:szCs w:val="22"/>
              </w:rPr>
            </w:pPr>
            <w:r w:rsidRPr="00582D17">
              <w:rPr>
                <w:sz w:val="22"/>
                <w:szCs w:val="22"/>
              </w:rPr>
              <w:t>S312</w:t>
            </w:r>
          </w:p>
        </w:tc>
      </w:tr>
      <w:tr w:rsidR="008E2F96" w:rsidRPr="0050469B" w14:paraId="12FF99F2" w14:textId="77777777" w:rsidTr="00582D17">
        <w:tc>
          <w:tcPr>
            <w:tcW w:w="0" w:type="auto"/>
            <w:vAlign w:val="center"/>
          </w:tcPr>
          <w:p w14:paraId="1C94F4D8" w14:textId="77777777" w:rsidR="008E2F96" w:rsidRPr="00582D17" w:rsidRDefault="008E2F96" w:rsidP="00F628A7">
            <w:pPr>
              <w:spacing w:before="60" w:after="60"/>
              <w:jc w:val="center"/>
              <w:rPr>
                <w:sz w:val="22"/>
                <w:szCs w:val="22"/>
              </w:rPr>
            </w:pPr>
            <w:r w:rsidRPr="00582D17">
              <w:rPr>
                <w:sz w:val="22"/>
                <w:szCs w:val="22"/>
              </w:rPr>
              <w:t>939</w:t>
            </w:r>
          </w:p>
        </w:tc>
        <w:tc>
          <w:tcPr>
            <w:tcW w:w="0" w:type="auto"/>
            <w:vAlign w:val="center"/>
          </w:tcPr>
          <w:p w14:paraId="1981CFF3" w14:textId="77777777" w:rsidR="008E2F96" w:rsidRPr="00582D17" w:rsidRDefault="008E2F96" w:rsidP="00F628A7">
            <w:pPr>
              <w:spacing w:before="60" w:after="60"/>
              <w:jc w:val="center"/>
              <w:rPr>
                <w:sz w:val="22"/>
                <w:szCs w:val="22"/>
              </w:rPr>
            </w:pPr>
            <w:r w:rsidRPr="00582D17">
              <w:rPr>
                <w:sz w:val="22"/>
                <w:szCs w:val="22"/>
              </w:rPr>
              <w:t>M081</w:t>
            </w:r>
          </w:p>
        </w:tc>
        <w:tc>
          <w:tcPr>
            <w:tcW w:w="0" w:type="auto"/>
            <w:vAlign w:val="center"/>
          </w:tcPr>
          <w:p w14:paraId="241349B6" w14:textId="77777777" w:rsidR="008E2F96" w:rsidRPr="00582D17" w:rsidRDefault="008E2F96" w:rsidP="00F628A7">
            <w:pPr>
              <w:spacing w:before="60" w:after="60"/>
              <w:jc w:val="center"/>
              <w:rPr>
                <w:sz w:val="22"/>
                <w:szCs w:val="22"/>
              </w:rPr>
            </w:pPr>
            <w:r w:rsidRPr="00582D17">
              <w:rPr>
                <w:sz w:val="22"/>
                <w:szCs w:val="22"/>
              </w:rPr>
              <w:t>S313</w:t>
            </w:r>
          </w:p>
        </w:tc>
      </w:tr>
      <w:tr w:rsidR="008E2F96" w:rsidRPr="0050469B" w14:paraId="4132A237" w14:textId="77777777" w:rsidTr="00582D17">
        <w:tc>
          <w:tcPr>
            <w:tcW w:w="0" w:type="auto"/>
            <w:vAlign w:val="center"/>
          </w:tcPr>
          <w:p w14:paraId="72C18FAF" w14:textId="77777777" w:rsidR="008E2F96" w:rsidRPr="00582D17" w:rsidRDefault="008E2F96" w:rsidP="00F628A7">
            <w:pPr>
              <w:spacing w:before="60" w:after="60"/>
              <w:jc w:val="center"/>
              <w:rPr>
                <w:sz w:val="22"/>
                <w:szCs w:val="22"/>
              </w:rPr>
            </w:pPr>
            <w:r w:rsidRPr="00582D17">
              <w:rPr>
                <w:sz w:val="22"/>
                <w:szCs w:val="22"/>
              </w:rPr>
              <w:t>940</w:t>
            </w:r>
          </w:p>
        </w:tc>
        <w:tc>
          <w:tcPr>
            <w:tcW w:w="0" w:type="auto"/>
            <w:vAlign w:val="center"/>
          </w:tcPr>
          <w:p w14:paraId="06B22450" w14:textId="77777777" w:rsidR="008E2F96" w:rsidRPr="00582D17" w:rsidRDefault="008E2F96" w:rsidP="00F628A7">
            <w:pPr>
              <w:spacing w:before="60" w:after="60"/>
              <w:jc w:val="center"/>
              <w:rPr>
                <w:sz w:val="22"/>
                <w:szCs w:val="22"/>
              </w:rPr>
            </w:pPr>
            <w:r w:rsidRPr="00582D17">
              <w:rPr>
                <w:sz w:val="22"/>
                <w:szCs w:val="22"/>
              </w:rPr>
              <w:t>M081</w:t>
            </w:r>
          </w:p>
        </w:tc>
        <w:tc>
          <w:tcPr>
            <w:tcW w:w="0" w:type="auto"/>
            <w:vAlign w:val="center"/>
          </w:tcPr>
          <w:p w14:paraId="7B27CEBA" w14:textId="77777777" w:rsidR="008E2F96" w:rsidRPr="00582D17" w:rsidRDefault="008E2F96" w:rsidP="00F628A7">
            <w:pPr>
              <w:spacing w:before="60" w:after="60"/>
              <w:jc w:val="center"/>
              <w:rPr>
                <w:sz w:val="22"/>
                <w:szCs w:val="22"/>
              </w:rPr>
            </w:pPr>
            <w:r w:rsidRPr="00582D17">
              <w:rPr>
                <w:sz w:val="22"/>
                <w:szCs w:val="22"/>
              </w:rPr>
              <w:t>S314</w:t>
            </w:r>
          </w:p>
        </w:tc>
      </w:tr>
      <w:tr w:rsidR="008E2F96" w:rsidRPr="0050469B" w14:paraId="323A6C72" w14:textId="77777777" w:rsidTr="00582D17">
        <w:tc>
          <w:tcPr>
            <w:tcW w:w="0" w:type="auto"/>
            <w:vAlign w:val="center"/>
          </w:tcPr>
          <w:p w14:paraId="4E860081" w14:textId="77777777" w:rsidR="008E2F96" w:rsidRPr="00582D17" w:rsidRDefault="008E2F96" w:rsidP="00F628A7">
            <w:pPr>
              <w:spacing w:before="60" w:after="60"/>
              <w:jc w:val="center"/>
              <w:rPr>
                <w:sz w:val="22"/>
                <w:szCs w:val="22"/>
              </w:rPr>
            </w:pPr>
            <w:r w:rsidRPr="00582D17">
              <w:rPr>
                <w:sz w:val="22"/>
                <w:szCs w:val="22"/>
              </w:rPr>
              <w:t>941</w:t>
            </w:r>
          </w:p>
        </w:tc>
        <w:tc>
          <w:tcPr>
            <w:tcW w:w="0" w:type="auto"/>
            <w:vAlign w:val="center"/>
          </w:tcPr>
          <w:p w14:paraId="05CE3D9E" w14:textId="77777777" w:rsidR="008E2F96" w:rsidRPr="00582D17" w:rsidRDefault="008E2F96" w:rsidP="00F628A7">
            <w:pPr>
              <w:spacing w:before="60" w:after="60"/>
              <w:jc w:val="center"/>
              <w:rPr>
                <w:sz w:val="22"/>
                <w:szCs w:val="22"/>
              </w:rPr>
            </w:pPr>
            <w:r w:rsidRPr="00582D17">
              <w:rPr>
                <w:sz w:val="22"/>
                <w:szCs w:val="22"/>
              </w:rPr>
              <w:t>M081</w:t>
            </w:r>
          </w:p>
        </w:tc>
        <w:tc>
          <w:tcPr>
            <w:tcW w:w="0" w:type="auto"/>
            <w:vAlign w:val="center"/>
          </w:tcPr>
          <w:p w14:paraId="541E8753" w14:textId="77777777" w:rsidR="008E2F96" w:rsidRPr="00582D17" w:rsidRDefault="008E2F96" w:rsidP="00F628A7">
            <w:pPr>
              <w:spacing w:before="60" w:after="60"/>
              <w:jc w:val="center"/>
              <w:rPr>
                <w:sz w:val="22"/>
                <w:szCs w:val="22"/>
              </w:rPr>
            </w:pPr>
            <w:r w:rsidRPr="00582D17">
              <w:rPr>
                <w:sz w:val="22"/>
                <w:szCs w:val="22"/>
              </w:rPr>
              <w:t>S315</w:t>
            </w:r>
          </w:p>
        </w:tc>
      </w:tr>
      <w:tr w:rsidR="008E2F96" w:rsidRPr="0050469B" w14:paraId="238D3690" w14:textId="77777777" w:rsidTr="00582D17">
        <w:tc>
          <w:tcPr>
            <w:tcW w:w="0" w:type="auto"/>
            <w:vAlign w:val="center"/>
          </w:tcPr>
          <w:p w14:paraId="065F1D78" w14:textId="77777777" w:rsidR="008E2F96" w:rsidRPr="00582D17" w:rsidRDefault="008E2F96" w:rsidP="00F628A7">
            <w:pPr>
              <w:spacing w:before="60" w:after="60"/>
              <w:jc w:val="center"/>
              <w:rPr>
                <w:sz w:val="22"/>
                <w:szCs w:val="22"/>
              </w:rPr>
            </w:pPr>
            <w:r w:rsidRPr="00582D17">
              <w:rPr>
                <w:sz w:val="22"/>
                <w:szCs w:val="22"/>
              </w:rPr>
              <w:t>942</w:t>
            </w:r>
          </w:p>
        </w:tc>
        <w:tc>
          <w:tcPr>
            <w:tcW w:w="0" w:type="auto"/>
            <w:vAlign w:val="center"/>
          </w:tcPr>
          <w:p w14:paraId="09FA4616" w14:textId="77777777" w:rsidR="008E2F96" w:rsidRPr="00582D17" w:rsidRDefault="008E2F96" w:rsidP="00F628A7">
            <w:pPr>
              <w:spacing w:before="60" w:after="60"/>
              <w:jc w:val="center"/>
              <w:rPr>
                <w:sz w:val="22"/>
                <w:szCs w:val="22"/>
              </w:rPr>
            </w:pPr>
            <w:r w:rsidRPr="00582D17">
              <w:rPr>
                <w:sz w:val="22"/>
                <w:szCs w:val="22"/>
              </w:rPr>
              <w:t>M082</w:t>
            </w:r>
          </w:p>
        </w:tc>
        <w:tc>
          <w:tcPr>
            <w:tcW w:w="0" w:type="auto"/>
            <w:vAlign w:val="center"/>
          </w:tcPr>
          <w:p w14:paraId="615F6406" w14:textId="77777777" w:rsidR="008E2F96" w:rsidRPr="00582D17" w:rsidRDefault="008E2F96" w:rsidP="00F628A7">
            <w:pPr>
              <w:spacing w:before="60" w:after="60"/>
              <w:jc w:val="center"/>
              <w:rPr>
                <w:sz w:val="22"/>
                <w:szCs w:val="22"/>
              </w:rPr>
            </w:pPr>
            <w:r w:rsidRPr="00582D17">
              <w:rPr>
                <w:sz w:val="22"/>
                <w:szCs w:val="22"/>
              </w:rPr>
              <w:t>S316</w:t>
            </w:r>
          </w:p>
        </w:tc>
      </w:tr>
      <w:tr w:rsidR="008E2F96" w:rsidRPr="0050469B" w14:paraId="54593EA1" w14:textId="77777777" w:rsidTr="00582D17">
        <w:tc>
          <w:tcPr>
            <w:tcW w:w="0" w:type="auto"/>
            <w:vAlign w:val="center"/>
          </w:tcPr>
          <w:p w14:paraId="7B72F9DE" w14:textId="77777777" w:rsidR="008E2F96" w:rsidRPr="00582D17" w:rsidRDefault="008E2F96" w:rsidP="00F628A7">
            <w:pPr>
              <w:spacing w:before="60" w:after="60"/>
              <w:jc w:val="center"/>
              <w:rPr>
                <w:sz w:val="22"/>
                <w:szCs w:val="22"/>
              </w:rPr>
            </w:pPr>
            <w:r w:rsidRPr="00582D17">
              <w:rPr>
                <w:sz w:val="22"/>
                <w:szCs w:val="22"/>
              </w:rPr>
              <w:t>943</w:t>
            </w:r>
          </w:p>
        </w:tc>
        <w:tc>
          <w:tcPr>
            <w:tcW w:w="0" w:type="auto"/>
            <w:vAlign w:val="center"/>
          </w:tcPr>
          <w:p w14:paraId="04E8A566" w14:textId="77777777" w:rsidR="008E2F96" w:rsidRPr="00582D17" w:rsidRDefault="008E2F96" w:rsidP="00F628A7">
            <w:pPr>
              <w:spacing w:before="60" w:after="60"/>
              <w:jc w:val="center"/>
              <w:rPr>
                <w:sz w:val="22"/>
                <w:szCs w:val="22"/>
              </w:rPr>
            </w:pPr>
            <w:r w:rsidRPr="00582D17">
              <w:rPr>
                <w:sz w:val="22"/>
                <w:szCs w:val="22"/>
              </w:rPr>
              <w:t>M082</w:t>
            </w:r>
          </w:p>
        </w:tc>
        <w:tc>
          <w:tcPr>
            <w:tcW w:w="0" w:type="auto"/>
            <w:vAlign w:val="center"/>
          </w:tcPr>
          <w:p w14:paraId="6C1DF552" w14:textId="77777777" w:rsidR="008E2F96" w:rsidRPr="00582D17" w:rsidRDefault="008E2F96" w:rsidP="00F628A7">
            <w:pPr>
              <w:spacing w:before="60" w:after="60"/>
              <w:jc w:val="center"/>
              <w:rPr>
                <w:sz w:val="22"/>
                <w:szCs w:val="22"/>
              </w:rPr>
            </w:pPr>
            <w:r w:rsidRPr="00582D17">
              <w:rPr>
                <w:sz w:val="22"/>
                <w:szCs w:val="22"/>
              </w:rPr>
              <w:t>S317</w:t>
            </w:r>
          </w:p>
        </w:tc>
      </w:tr>
      <w:tr w:rsidR="008E2F96" w:rsidRPr="0050469B" w14:paraId="5A1A4A54" w14:textId="77777777" w:rsidTr="00582D17">
        <w:tc>
          <w:tcPr>
            <w:tcW w:w="0" w:type="auto"/>
            <w:vAlign w:val="center"/>
          </w:tcPr>
          <w:p w14:paraId="7EC4796E" w14:textId="77777777" w:rsidR="008E2F96" w:rsidRPr="00582D17" w:rsidRDefault="008E2F96" w:rsidP="00F628A7">
            <w:pPr>
              <w:spacing w:before="60" w:after="60"/>
              <w:jc w:val="center"/>
              <w:rPr>
                <w:sz w:val="22"/>
                <w:szCs w:val="22"/>
              </w:rPr>
            </w:pPr>
            <w:r w:rsidRPr="00582D17">
              <w:rPr>
                <w:sz w:val="22"/>
                <w:szCs w:val="22"/>
              </w:rPr>
              <w:t>944</w:t>
            </w:r>
          </w:p>
        </w:tc>
        <w:tc>
          <w:tcPr>
            <w:tcW w:w="0" w:type="auto"/>
            <w:vAlign w:val="center"/>
          </w:tcPr>
          <w:p w14:paraId="52737416" w14:textId="77777777" w:rsidR="008E2F96" w:rsidRPr="00582D17" w:rsidRDefault="008E2F96" w:rsidP="00F628A7">
            <w:pPr>
              <w:spacing w:before="60" w:after="60"/>
              <w:jc w:val="center"/>
              <w:rPr>
                <w:sz w:val="22"/>
                <w:szCs w:val="22"/>
              </w:rPr>
            </w:pPr>
            <w:r w:rsidRPr="00582D17">
              <w:rPr>
                <w:sz w:val="22"/>
                <w:szCs w:val="22"/>
              </w:rPr>
              <w:t>M083</w:t>
            </w:r>
          </w:p>
        </w:tc>
        <w:tc>
          <w:tcPr>
            <w:tcW w:w="0" w:type="auto"/>
            <w:vAlign w:val="center"/>
          </w:tcPr>
          <w:p w14:paraId="32394509" w14:textId="77777777" w:rsidR="008E2F96" w:rsidRPr="00582D17" w:rsidRDefault="008E2F96" w:rsidP="00F628A7">
            <w:pPr>
              <w:spacing w:before="60" w:after="60"/>
              <w:jc w:val="center"/>
              <w:rPr>
                <w:sz w:val="22"/>
                <w:szCs w:val="22"/>
              </w:rPr>
            </w:pPr>
            <w:r w:rsidRPr="00582D17">
              <w:rPr>
                <w:sz w:val="22"/>
                <w:szCs w:val="22"/>
              </w:rPr>
              <w:t>S318</w:t>
            </w:r>
          </w:p>
        </w:tc>
      </w:tr>
      <w:tr w:rsidR="008E2F96" w:rsidRPr="0050469B" w14:paraId="18D30130" w14:textId="77777777" w:rsidTr="00582D17">
        <w:tc>
          <w:tcPr>
            <w:tcW w:w="0" w:type="auto"/>
            <w:vAlign w:val="center"/>
          </w:tcPr>
          <w:p w14:paraId="3DA24D1C" w14:textId="77777777" w:rsidR="008E2F96" w:rsidRPr="00582D17" w:rsidRDefault="008E2F96" w:rsidP="00F628A7">
            <w:pPr>
              <w:spacing w:before="60" w:after="60"/>
              <w:jc w:val="center"/>
              <w:rPr>
                <w:sz w:val="22"/>
                <w:szCs w:val="22"/>
              </w:rPr>
            </w:pPr>
            <w:r w:rsidRPr="00582D17">
              <w:rPr>
                <w:sz w:val="22"/>
                <w:szCs w:val="22"/>
              </w:rPr>
              <w:t>945</w:t>
            </w:r>
          </w:p>
        </w:tc>
        <w:tc>
          <w:tcPr>
            <w:tcW w:w="0" w:type="auto"/>
            <w:vAlign w:val="center"/>
          </w:tcPr>
          <w:p w14:paraId="167507C9" w14:textId="77777777" w:rsidR="008E2F96" w:rsidRPr="00582D17" w:rsidRDefault="008E2F96" w:rsidP="00F628A7">
            <w:pPr>
              <w:spacing w:before="60" w:after="60"/>
              <w:jc w:val="center"/>
              <w:rPr>
                <w:sz w:val="22"/>
                <w:szCs w:val="22"/>
              </w:rPr>
            </w:pPr>
            <w:r w:rsidRPr="00582D17">
              <w:rPr>
                <w:sz w:val="22"/>
                <w:szCs w:val="22"/>
              </w:rPr>
              <w:t>M083</w:t>
            </w:r>
          </w:p>
        </w:tc>
        <w:tc>
          <w:tcPr>
            <w:tcW w:w="0" w:type="auto"/>
            <w:vAlign w:val="center"/>
          </w:tcPr>
          <w:p w14:paraId="22B870FB" w14:textId="77777777" w:rsidR="008E2F96" w:rsidRPr="00582D17" w:rsidRDefault="008E2F96" w:rsidP="00F628A7">
            <w:pPr>
              <w:spacing w:before="60" w:after="60"/>
              <w:jc w:val="center"/>
              <w:rPr>
                <w:sz w:val="22"/>
                <w:szCs w:val="22"/>
              </w:rPr>
            </w:pPr>
            <w:r w:rsidRPr="00582D17">
              <w:rPr>
                <w:sz w:val="22"/>
                <w:szCs w:val="22"/>
              </w:rPr>
              <w:t>S319</w:t>
            </w:r>
          </w:p>
        </w:tc>
      </w:tr>
      <w:tr w:rsidR="008E2F96" w:rsidRPr="0050469B" w14:paraId="39E1BB41" w14:textId="77777777" w:rsidTr="00582D17">
        <w:tc>
          <w:tcPr>
            <w:tcW w:w="0" w:type="auto"/>
            <w:vAlign w:val="center"/>
          </w:tcPr>
          <w:p w14:paraId="71E14429" w14:textId="77777777" w:rsidR="008E2F96" w:rsidRPr="00582D17" w:rsidRDefault="008E2F96" w:rsidP="00F628A7">
            <w:pPr>
              <w:spacing w:before="60" w:after="60"/>
              <w:jc w:val="center"/>
              <w:rPr>
                <w:sz w:val="22"/>
                <w:szCs w:val="22"/>
              </w:rPr>
            </w:pPr>
            <w:r w:rsidRPr="00582D17">
              <w:rPr>
                <w:sz w:val="22"/>
                <w:szCs w:val="22"/>
              </w:rPr>
              <w:t>946</w:t>
            </w:r>
          </w:p>
        </w:tc>
        <w:tc>
          <w:tcPr>
            <w:tcW w:w="0" w:type="auto"/>
            <w:vAlign w:val="center"/>
          </w:tcPr>
          <w:p w14:paraId="6A00BBCC" w14:textId="77777777" w:rsidR="008E2F96" w:rsidRPr="00582D17" w:rsidRDefault="008E2F96" w:rsidP="00F628A7">
            <w:pPr>
              <w:spacing w:before="60" w:after="60"/>
              <w:jc w:val="center"/>
              <w:rPr>
                <w:sz w:val="22"/>
                <w:szCs w:val="22"/>
              </w:rPr>
            </w:pPr>
            <w:r w:rsidRPr="00582D17">
              <w:rPr>
                <w:sz w:val="22"/>
                <w:szCs w:val="22"/>
              </w:rPr>
              <w:t>M084</w:t>
            </w:r>
          </w:p>
        </w:tc>
        <w:tc>
          <w:tcPr>
            <w:tcW w:w="0" w:type="auto"/>
            <w:vAlign w:val="center"/>
          </w:tcPr>
          <w:p w14:paraId="39317852" w14:textId="77777777" w:rsidR="008E2F96" w:rsidRPr="00582D17" w:rsidRDefault="008E2F96" w:rsidP="00F628A7">
            <w:pPr>
              <w:spacing w:before="60" w:after="60"/>
              <w:jc w:val="center"/>
              <w:rPr>
                <w:sz w:val="22"/>
                <w:szCs w:val="22"/>
              </w:rPr>
            </w:pPr>
            <w:r w:rsidRPr="00582D17">
              <w:rPr>
                <w:sz w:val="22"/>
                <w:szCs w:val="22"/>
              </w:rPr>
              <w:t>S320</w:t>
            </w:r>
          </w:p>
        </w:tc>
      </w:tr>
      <w:tr w:rsidR="008E2F96" w:rsidRPr="0050469B" w14:paraId="6F980F4B" w14:textId="77777777" w:rsidTr="00582D17">
        <w:tc>
          <w:tcPr>
            <w:tcW w:w="0" w:type="auto"/>
            <w:vAlign w:val="center"/>
          </w:tcPr>
          <w:p w14:paraId="23D981CF" w14:textId="77777777" w:rsidR="008E2F96" w:rsidRPr="00582D17" w:rsidRDefault="008E2F96" w:rsidP="00F628A7">
            <w:pPr>
              <w:spacing w:before="60" w:after="60"/>
              <w:jc w:val="center"/>
              <w:rPr>
                <w:sz w:val="22"/>
                <w:szCs w:val="22"/>
              </w:rPr>
            </w:pPr>
            <w:r w:rsidRPr="00582D17">
              <w:rPr>
                <w:sz w:val="22"/>
                <w:szCs w:val="22"/>
              </w:rPr>
              <w:t>947</w:t>
            </w:r>
          </w:p>
        </w:tc>
        <w:tc>
          <w:tcPr>
            <w:tcW w:w="0" w:type="auto"/>
            <w:vAlign w:val="center"/>
          </w:tcPr>
          <w:p w14:paraId="6A55A9D4" w14:textId="77777777" w:rsidR="008E2F96" w:rsidRPr="00582D17" w:rsidRDefault="008E2F96" w:rsidP="00F628A7">
            <w:pPr>
              <w:spacing w:before="60" w:after="60"/>
              <w:jc w:val="center"/>
              <w:rPr>
                <w:sz w:val="22"/>
                <w:szCs w:val="22"/>
              </w:rPr>
            </w:pPr>
            <w:r w:rsidRPr="00582D17">
              <w:rPr>
                <w:sz w:val="22"/>
                <w:szCs w:val="22"/>
              </w:rPr>
              <w:t>M084</w:t>
            </w:r>
          </w:p>
        </w:tc>
        <w:tc>
          <w:tcPr>
            <w:tcW w:w="0" w:type="auto"/>
            <w:vAlign w:val="center"/>
          </w:tcPr>
          <w:p w14:paraId="73611CBA" w14:textId="77777777" w:rsidR="008E2F96" w:rsidRPr="00582D17" w:rsidRDefault="008E2F96" w:rsidP="00F628A7">
            <w:pPr>
              <w:spacing w:before="60" w:after="60"/>
              <w:jc w:val="center"/>
              <w:rPr>
                <w:sz w:val="22"/>
                <w:szCs w:val="22"/>
              </w:rPr>
            </w:pPr>
            <w:r w:rsidRPr="00582D17">
              <w:rPr>
                <w:sz w:val="22"/>
                <w:szCs w:val="22"/>
              </w:rPr>
              <w:t>S321</w:t>
            </w:r>
          </w:p>
        </w:tc>
      </w:tr>
      <w:tr w:rsidR="008E2F96" w:rsidRPr="0050469B" w14:paraId="005929FD" w14:textId="77777777" w:rsidTr="00582D17">
        <w:tc>
          <w:tcPr>
            <w:tcW w:w="0" w:type="auto"/>
            <w:vAlign w:val="center"/>
          </w:tcPr>
          <w:p w14:paraId="378F96AD" w14:textId="77777777" w:rsidR="008E2F96" w:rsidRPr="00582D17" w:rsidRDefault="008E2F96" w:rsidP="00F628A7">
            <w:pPr>
              <w:spacing w:before="60" w:after="60"/>
              <w:jc w:val="center"/>
              <w:rPr>
                <w:sz w:val="22"/>
                <w:szCs w:val="22"/>
              </w:rPr>
            </w:pPr>
            <w:r w:rsidRPr="00582D17">
              <w:rPr>
                <w:sz w:val="22"/>
                <w:szCs w:val="22"/>
              </w:rPr>
              <w:t>948</w:t>
            </w:r>
          </w:p>
        </w:tc>
        <w:tc>
          <w:tcPr>
            <w:tcW w:w="0" w:type="auto"/>
            <w:vAlign w:val="center"/>
          </w:tcPr>
          <w:p w14:paraId="1A942A04" w14:textId="77777777" w:rsidR="008E2F96" w:rsidRPr="00582D17" w:rsidRDefault="008E2F96" w:rsidP="00F628A7">
            <w:pPr>
              <w:spacing w:before="60" w:after="60"/>
              <w:jc w:val="center"/>
              <w:rPr>
                <w:sz w:val="22"/>
                <w:szCs w:val="22"/>
              </w:rPr>
            </w:pPr>
            <w:r w:rsidRPr="00582D17">
              <w:rPr>
                <w:sz w:val="22"/>
                <w:szCs w:val="22"/>
              </w:rPr>
              <w:t>M084</w:t>
            </w:r>
          </w:p>
        </w:tc>
        <w:tc>
          <w:tcPr>
            <w:tcW w:w="0" w:type="auto"/>
            <w:vAlign w:val="center"/>
          </w:tcPr>
          <w:p w14:paraId="411C93A6" w14:textId="77777777" w:rsidR="008E2F96" w:rsidRPr="00582D17" w:rsidRDefault="008E2F96" w:rsidP="00F628A7">
            <w:pPr>
              <w:spacing w:before="60" w:after="60"/>
              <w:jc w:val="center"/>
              <w:rPr>
                <w:sz w:val="22"/>
                <w:szCs w:val="22"/>
              </w:rPr>
            </w:pPr>
            <w:r w:rsidRPr="00582D17">
              <w:rPr>
                <w:sz w:val="22"/>
                <w:szCs w:val="22"/>
              </w:rPr>
              <w:t>S322</w:t>
            </w:r>
          </w:p>
        </w:tc>
      </w:tr>
      <w:tr w:rsidR="008E2F96" w:rsidRPr="0050469B" w14:paraId="04DC4D7E" w14:textId="77777777" w:rsidTr="00582D17">
        <w:tc>
          <w:tcPr>
            <w:tcW w:w="0" w:type="auto"/>
            <w:vAlign w:val="center"/>
          </w:tcPr>
          <w:p w14:paraId="77AC8ADA" w14:textId="77777777" w:rsidR="008E2F96" w:rsidRPr="00582D17" w:rsidRDefault="008E2F96" w:rsidP="00F628A7">
            <w:pPr>
              <w:spacing w:before="60" w:after="60"/>
              <w:jc w:val="center"/>
              <w:rPr>
                <w:sz w:val="22"/>
                <w:szCs w:val="22"/>
              </w:rPr>
            </w:pPr>
            <w:r w:rsidRPr="00582D17">
              <w:rPr>
                <w:sz w:val="22"/>
                <w:szCs w:val="22"/>
              </w:rPr>
              <w:t>949</w:t>
            </w:r>
          </w:p>
        </w:tc>
        <w:tc>
          <w:tcPr>
            <w:tcW w:w="0" w:type="auto"/>
            <w:vAlign w:val="center"/>
          </w:tcPr>
          <w:p w14:paraId="3157B307" w14:textId="77777777" w:rsidR="008E2F96" w:rsidRPr="00582D17" w:rsidRDefault="008E2F96" w:rsidP="00F628A7">
            <w:pPr>
              <w:spacing w:before="60" w:after="60"/>
              <w:jc w:val="center"/>
              <w:rPr>
                <w:sz w:val="22"/>
                <w:szCs w:val="22"/>
              </w:rPr>
            </w:pPr>
            <w:r w:rsidRPr="00582D17">
              <w:rPr>
                <w:sz w:val="22"/>
                <w:szCs w:val="22"/>
              </w:rPr>
              <w:t>M085</w:t>
            </w:r>
          </w:p>
        </w:tc>
        <w:tc>
          <w:tcPr>
            <w:tcW w:w="0" w:type="auto"/>
            <w:vAlign w:val="center"/>
          </w:tcPr>
          <w:p w14:paraId="0C7BCFB7" w14:textId="77777777" w:rsidR="008E2F96" w:rsidRPr="00582D17" w:rsidRDefault="008E2F96" w:rsidP="00F628A7">
            <w:pPr>
              <w:spacing w:before="60" w:after="60"/>
              <w:jc w:val="center"/>
              <w:rPr>
                <w:sz w:val="22"/>
                <w:szCs w:val="22"/>
              </w:rPr>
            </w:pPr>
            <w:r w:rsidRPr="00582D17">
              <w:rPr>
                <w:sz w:val="22"/>
                <w:szCs w:val="22"/>
              </w:rPr>
              <w:t>S323</w:t>
            </w:r>
          </w:p>
        </w:tc>
      </w:tr>
      <w:tr w:rsidR="008E2F96" w:rsidRPr="0050469B" w14:paraId="2AD731C8" w14:textId="77777777" w:rsidTr="00582D17">
        <w:tc>
          <w:tcPr>
            <w:tcW w:w="0" w:type="auto"/>
            <w:vAlign w:val="center"/>
          </w:tcPr>
          <w:p w14:paraId="12957C1F" w14:textId="77777777" w:rsidR="008E2F96" w:rsidRPr="00582D17" w:rsidRDefault="008E2F96" w:rsidP="00F628A7">
            <w:pPr>
              <w:spacing w:before="60" w:after="60"/>
              <w:jc w:val="center"/>
              <w:rPr>
                <w:sz w:val="22"/>
                <w:szCs w:val="22"/>
              </w:rPr>
            </w:pPr>
            <w:r w:rsidRPr="00582D17">
              <w:rPr>
                <w:sz w:val="22"/>
                <w:szCs w:val="22"/>
              </w:rPr>
              <w:t>950</w:t>
            </w:r>
          </w:p>
        </w:tc>
        <w:tc>
          <w:tcPr>
            <w:tcW w:w="0" w:type="auto"/>
            <w:vAlign w:val="center"/>
          </w:tcPr>
          <w:p w14:paraId="0BC75E39" w14:textId="77777777" w:rsidR="008E2F96" w:rsidRPr="00582D17" w:rsidRDefault="008E2F96" w:rsidP="00F628A7">
            <w:pPr>
              <w:spacing w:before="60" w:after="60"/>
              <w:jc w:val="center"/>
              <w:rPr>
                <w:sz w:val="22"/>
                <w:szCs w:val="22"/>
              </w:rPr>
            </w:pPr>
            <w:r w:rsidRPr="00582D17">
              <w:rPr>
                <w:sz w:val="22"/>
                <w:szCs w:val="22"/>
              </w:rPr>
              <w:t>M085</w:t>
            </w:r>
          </w:p>
        </w:tc>
        <w:tc>
          <w:tcPr>
            <w:tcW w:w="0" w:type="auto"/>
            <w:vAlign w:val="center"/>
          </w:tcPr>
          <w:p w14:paraId="7A766395" w14:textId="77777777" w:rsidR="008E2F96" w:rsidRPr="00582D17" w:rsidRDefault="008E2F96" w:rsidP="00F628A7">
            <w:pPr>
              <w:spacing w:before="60" w:after="60"/>
              <w:jc w:val="center"/>
              <w:rPr>
                <w:sz w:val="22"/>
                <w:szCs w:val="22"/>
              </w:rPr>
            </w:pPr>
            <w:r w:rsidRPr="00582D17">
              <w:rPr>
                <w:sz w:val="22"/>
                <w:szCs w:val="22"/>
              </w:rPr>
              <w:t>S324</w:t>
            </w:r>
          </w:p>
        </w:tc>
      </w:tr>
      <w:tr w:rsidR="008E2F96" w:rsidRPr="0050469B" w14:paraId="78E1C1AB" w14:textId="77777777" w:rsidTr="00582D17">
        <w:tc>
          <w:tcPr>
            <w:tcW w:w="0" w:type="auto"/>
            <w:vAlign w:val="center"/>
          </w:tcPr>
          <w:p w14:paraId="1C9D99CE" w14:textId="77777777" w:rsidR="008E2F96" w:rsidRPr="00582D17" w:rsidRDefault="008E2F96" w:rsidP="00F628A7">
            <w:pPr>
              <w:spacing w:before="60" w:after="60"/>
              <w:jc w:val="center"/>
              <w:rPr>
                <w:sz w:val="22"/>
                <w:szCs w:val="22"/>
              </w:rPr>
            </w:pPr>
            <w:r w:rsidRPr="00582D17">
              <w:rPr>
                <w:sz w:val="22"/>
                <w:szCs w:val="22"/>
              </w:rPr>
              <w:t>951</w:t>
            </w:r>
          </w:p>
        </w:tc>
        <w:tc>
          <w:tcPr>
            <w:tcW w:w="0" w:type="auto"/>
            <w:vAlign w:val="center"/>
          </w:tcPr>
          <w:p w14:paraId="652226A3" w14:textId="77777777" w:rsidR="008E2F96" w:rsidRPr="00582D17" w:rsidRDefault="008E2F96" w:rsidP="00F628A7">
            <w:pPr>
              <w:spacing w:before="60" w:after="60"/>
              <w:jc w:val="center"/>
              <w:rPr>
                <w:sz w:val="22"/>
                <w:szCs w:val="22"/>
              </w:rPr>
            </w:pPr>
            <w:r w:rsidRPr="00582D17">
              <w:rPr>
                <w:sz w:val="22"/>
                <w:szCs w:val="22"/>
              </w:rPr>
              <w:t>M086</w:t>
            </w:r>
          </w:p>
        </w:tc>
        <w:tc>
          <w:tcPr>
            <w:tcW w:w="0" w:type="auto"/>
            <w:vAlign w:val="center"/>
          </w:tcPr>
          <w:p w14:paraId="6A311AE5" w14:textId="77777777" w:rsidR="008E2F96" w:rsidRPr="00582D17" w:rsidRDefault="008E2F96" w:rsidP="00F628A7">
            <w:pPr>
              <w:spacing w:before="60" w:after="60"/>
              <w:jc w:val="center"/>
              <w:rPr>
                <w:sz w:val="22"/>
                <w:szCs w:val="22"/>
              </w:rPr>
            </w:pPr>
            <w:r w:rsidRPr="00582D17">
              <w:rPr>
                <w:sz w:val="22"/>
                <w:szCs w:val="22"/>
              </w:rPr>
              <w:t>S325</w:t>
            </w:r>
          </w:p>
        </w:tc>
      </w:tr>
      <w:tr w:rsidR="008E2F96" w:rsidRPr="0050469B" w14:paraId="13358790" w14:textId="77777777" w:rsidTr="00582D17">
        <w:tc>
          <w:tcPr>
            <w:tcW w:w="0" w:type="auto"/>
            <w:vAlign w:val="center"/>
          </w:tcPr>
          <w:p w14:paraId="07CFAE57" w14:textId="77777777" w:rsidR="008E2F96" w:rsidRPr="00582D17" w:rsidRDefault="008E2F96" w:rsidP="00F628A7">
            <w:pPr>
              <w:spacing w:before="60" w:after="60"/>
              <w:jc w:val="center"/>
              <w:rPr>
                <w:sz w:val="22"/>
                <w:szCs w:val="22"/>
              </w:rPr>
            </w:pPr>
            <w:r w:rsidRPr="00582D17">
              <w:rPr>
                <w:sz w:val="22"/>
                <w:szCs w:val="22"/>
              </w:rPr>
              <w:t>952</w:t>
            </w:r>
          </w:p>
        </w:tc>
        <w:tc>
          <w:tcPr>
            <w:tcW w:w="0" w:type="auto"/>
            <w:vAlign w:val="center"/>
          </w:tcPr>
          <w:p w14:paraId="456004C4" w14:textId="77777777" w:rsidR="008E2F96" w:rsidRPr="00582D17" w:rsidRDefault="008E2F96" w:rsidP="00F628A7">
            <w:pPr>
              <w:spacing w:before="60" w:after="60"/>
              <w:jc w:val="center"/>
              <w:rPr>
                <w:sz w:val="22"/>
                <w:szCs w:val="22"/>
              </w:rPr>
            </w:pPr>
            <w:r w:rsidRPr="00582D17">
              <w:rPr>
                <w:sz w:val="22"/>
                <w:szCs w:val="22"/>
              </w:rPr>
              <w:t>M086</w:t>
            </w:r>
          </w:p>
        </w:tc>
        <w:tc>
          <w:tcPr>
            <w:tcW w:w="0" w:type="auto"/>
            <w:vAlign w:val="center"/>
          </w:tcPr>
          <w:p w14:paraId="0FA39FC8" w14:textId="77777777" w:rsidR="008E2F96" w:rsidRPr="00582D17" w:rsidRDefault="008E2F96" w:rsidP="00F628A7">
            <w:pPr>
              <w:spacing w:before="60" w:after="60"/>
              <w:jc w:val="center"/>
              <w:rPr>
                <w:sz w:val="22"/>
                <w:szCs w:val="22"/>
              </w:rPr>
            </w:pPr>
            <w:r w:rsidRPr="00582D17">
              <w:rPr>
                <w:sz w:val="22"/>
                <w:szCs w:val="22"/>
              </w:rPr>
              <w:t>S326</w:t>
            </w:r>
          </w:p>
        </w:tc>
      </w:tr>
      <w:tr w:rsidR="008E2F96" w:rsidRPr="0050469B" w14:paraId="64BCF9BF" w14:textId="77777777" w:rsidTr="00582D17">
        <w:tc>
          <w:tcPr>
            <w:tcW w:w="0" w:type="auto"/>
            <w:vAlign w:val="center"/>
          </w:tcPr>
          <w:p w14:paraId="079E52DE" w14:textId="77777777" w:rsidR="008E2F96" w:rsidRPr="00582D17" w:rsidRDefault="008E2F96" w:rsidP="00F628A7">
            <w:pPr>
              <w:spacing w:before="60" w:after="60"/>
              <w:jc w:val="center"/>
              <w:rPr>
                <w:sz w:val="22"/>
                <w:szCs w:val="22"/>
              </w:rPr>
            </w:pPr>
            <w:r w:rsidRPr="00582D17">
              <w:rPr>
                <w:sz w:val="22"/>
                <w:szCs w:val="22"/>
              </w:rPr>
              <w:t>953</w:t>
            </w:r>
          </w:p>
        </w:tc>
        <w:tc>
          <w:tcPr>
            <w:tcW w:w="0" w:type="auto"/>
            <w:vAlign w:val="center"/>
          </w:tcPr>
          <w:p w14:paraId="5FDDC0EC" w14:textId="77777777" w:rsidR="008E2F96" w:rsidRPr="00582D17" w:rsidRDefault="008E2F96" w:rsidP="00F628A7">
            <w:pPr>
              <w:spacing w:before="60" w:after="60"/>
              <w:jc w:val="center"/>
              <w:rPr>
                <w:sz w:val="22"/>
                <w:szCs w:val="22"/>
              </w:rPr>
            </w:pPr>
            <w:r w:rsidRPr="00582D17">
              <w:rPr>
                <w:sz w:val="22"/>
                <w:szCs w:val="22"/>
              </w:rPr>
              <w:t>M087</w:t>
            </w:r>
          </w:p>
        </w:tc>
        <w:tc>
          <w:tcPr>
            <w:tcW w:w="0" w:type="auto"/>
            <w:vAlign w:val="center"/>
          </w:tcPr>
          <w:p w14:paraId="593F195D" w14:textId="77777777" w:rsidR="008E2F96" w:rsidRPr="00582D17" w:rsidRDefault="008E2F96" w:rsidP="00F628A7">
            <w:pPr>
              <w:spacing w:before="60" w:after="60"/>
              <w:jc w:val="center"/>
              <w:rPr>
                <w:sz w:val="22"/>
                <w:szCs w:val="22"/>
              </w:rPr>
            </w:pPr>
            <w:r w:rsidRPr="00582D17">
              <w:rPr>
                <w:sz w:val="22"/>
                <w:szCs w:val="22"/>
              </w:rPr>
              <w:t>S327</w:t>
            </w:r>
          </w:p>
        </w:tc>
      </w:tr>
      <w:tr w:rsidR="008E2F96" w:rsidRPr="0050469B" w14:paraId="5F88FAE6" w14:textId="77777777" w:rsidTr="00582D17">
        <w:tc>
          <w:tcPr>
            <w:tcW w:w="0" w:type="auto"/>
            <w:vAlign w:val="center"/>
          </w:tcPr>
          <w:p w14:paraId="40C602FB" w14:textId="77777777" w:rsidR="008E2F96" w:rsidRPr="00582D17" w:rsidRDefault="008E2F96" w:rsidP="00F628A7">
            <w:pPr>
              <w:spacing w:before="60" w:after="60"/>
              <w:jc w:val="center"/>
              <w:rPr>
                <w:sz w:val="22"/>
                <w:szCs w:val="22"/>
              </w:rPr>
            </w:pPr>
            <w:r w:rsidRPr="00582D17">
              <w:rPr>
                <w:sz w:val="22"/>
                <w:szCs w:val="22"/>
              </w:rPr>
              <w:t>954</w:t>
            </w:r>
          </w:p>
        </w:tc>
        <w:tc>
          <w:tcPr>
            <w:tcW w:w="0" w:type="auto"/>
            <w:vAlign w:val="center"/>
          </w:tcPr>
          <w:p w14:paraId="076D34EC" w14:textId="77777777" w:rsidR="008E2F96" w:rsidRPr="00582D17" w:rsidRDefault="008E2F96" w:rsidP="00F628A7">
            <w:pPr>
              <w:spacing w:before="60" w:after="60"/>
              <w:jc w:val="center"/>
              <w:rPr>
                <w:sz w:val="22"/>
                <w:szCs w:val="22"/>
              </w:rPr>
            </w:pPr>
            <w:r w:rsidRPr="00582D17">
              <w:rPr>
                <w:sz w:val="22"/>
                <w:szCs w:val="22"/>
              </w:rPr>
              <w:t>M087</w:t>
            </w:r>
          </w:p>
        </w:tc>
        <w:tc>
          <w:tcPr>
            <w:tcW w:w="0" w:type="auto"/>
            <w:vAlign w:val="center"/>
          </w:tcPr>
          <w:p w14:paraId="0393FE21" w14:textId="77777777" w:rsidR="008E2F96" w:rsidRPr="00582D17" w:rsidRDefault="008E2F96" w:rsidP="00F628A7">
            <w:pPr>
              <w:spacing w:before="60" w:after="60"/>
              <w:jc w:val="center"/>
              <w:rPr>
                <w:sz w:val="22"/>
                <w:szCs w:val="22"/>
              </w:rPr>
            </w:pPr>
            <w:r w:rsidRPr="00582D17">
              <w:rPr>
                <w:sz w:val="22"/>
                <w:szCs w:val="22"/>
              </w:rPr>
              <w:t>S328</w:t>
            </w:r>
          </w:p>
        </w:tc>
      </w:tr>
      <w:tr w:rsidR="008E2F96" w:rsidRPr="0050469B" w14:paraId="5DA6B9DD" w14:textId="77777777" w:rsidTr="00582D17">
        <w:tc>
          <w:tcPr>
            <w:tcW w:w="0" w:type="auto"/>
            <w:vAlign w:val="center"/>
          </w:tcPr>
          <w:p w14:paraId="250E2B43" w14:textId="77777777" w:rsidR="008E2F96" w:rsidRPr="00582D17" w:rsidRDefault="008E2F96" w:rsidP="00F628A7">
            <w:pPr>
              <w:spacing w:before="60" w:after="60"/>
              <w:jc w:val="center"/>
              <w:rPr>
                <w:sz w:val="22"/>
                <w:szCs w:val="22"/>
              </w:rPr>
            </w:pPr>
            <w:r w:rsidRPr="00582D17">
              <w:rPr>
                <w:sz w:val="22"/>
                <w:szCs w:val="22"/>
              </w:rPr>
              <w:t>955</w:t>
            </w:r>
          </w:p>
        </w:tc>
        <w:tc>
          <w:tcPr>
            <w:tcW w:w="0" w:type="auto"/>
            <w:vAlign w:val="center"/>
          </w:tcPr>
          <w:p w14:paraId="2B9E7DC9" w14:textId="77777777" w:rsidR="008E2F96" w:rsidRPr="00582D17" w:rsidRDefault="008E2F96" w:rsidP="00F628A7">
            <w:pPr>
              <w:spacing w:before="60" w:after="60"/>
              <w:jc w:val="center"/>
              <w:rPr>
                <w:sz w:val="22"/>
                <w:szCs w:val="22"/>
              </w:rPr>
            </w:pPr>
            <w:r w:rsidRPr="00582D17">
              <w:rPr>
                <w:sz w:val="22"/>
                <w:szCs w:val="22"/>
              </w:rPr>
              <w:t>M088</w:t>
            </w:r>
          </w:p>
        </w:tc>
        <w:tc>
          <w:tcPr>
            <w:tcW w:w="0" w:type="auto"/>
            <w:vAlign w:val="center"/>
          </w:tcPr>
          <w:p w14:paraId="7A4C56B1" w14:textId="77777777" w:rsidR="008E2F96" w:rsidRPr="00582D17" w:rsidRDefault="008E2F96" w:rsidP="00F628A7">
            <w:pPr>
              <w:spacing w:before="60" w:after="60"/>
              <w:jc w:val="center"/>
              <w:rPr>
                <w:sz w:val="22"/>
                <w:szCs w:val="22"/>
              </w:rPr>
            </w:pPr>
            <w:r w:rsidRPr="00582D17">
              <w:rPr>
                <w:sz w:val="22"/>
                <w:szCs w:val="22"/>
              </w:rPr>
              <w:t>S329</w:t>
            </w:r>
          </w:p>
        </w:tc>
      </w:tr>
      <w:tr w:rsidR="008E2F96" w:rsidRPr="0050469B" w14:paraId="6D3F7CE4" w14:textId="77777777" w:rsidTr="00582D17">
        <w:tc>
          <w:tcPr>
            <w:tcW w:w="0" w:type="auto"/>
            <w:vAlign w:val="center"/>
          </w:tcPr>
          <w:p w14:paraId="60352CF9" w14:textId="77777777" w:rsidR="008E2F96" w:rsidRPr="00582D17" w:rsidRDefault="008E2F96" w:rsidP="00F628A7">
            <w:pPr>
              <w:spacing w:before="60" w:after="60"/>
              <w:jc w:val="center"/>
              <w:rPr>
                <w:sz w:val="22"/>
                <w:szCs w:val="22"/>
              </w:rPr>
            </w:pPr>
            <w:r w:rsidRPr="00582D17">
              <w:rPr>
                <w:sz w:val="22"/>
                <w:szCs w:val="22"/>
              </w:rPr>
              <w:t>956</w:t>
            </w:r>
          </w:p>
        </w:tc>
        <w:tc>
          <w:tcPr>
            <w:tcW w:w="0" w:type="auto"/>
            <w:vAlign w:val="center"/>
          </w:tcPr>
          <w:p w14:paraId="730B368D" w14:textId="77777777" w:rsidR="008E2F96" w:rsidRPr="00582D17" w:rsidRDefault="008E2F96" w:rsidP="00F628A7">
            <w:pPr>
              <w:spacing w:before="60" w:after="60"/>
              <w:jc w:val="center"/>
              <w:rPr>
                <w:sz w:val="22"/>
                <w:szCs w:val="22"/>
              </w:rPr>
            </w:pPr>
            <w:r w:rsidRPr="00582D17">
              <w:rPr>
                <w:sz w:val="22"/>
                <w:szCs w:val="22"/>
              </w:rPr>
              <w:t>M088</w:t>
            </w:r>
          </w:p>
        </w:tc>
        <w:tc>
          <w:tcPr>
            <w:tcW w:w="0" w:type="auto"/>
            <w:vAlign w:val="center"/>
          </w:tcPr>
          <w:p w14:paraId="1038C739" w14:textId="77777777" w:rsidR="008E2F96" w:rsidRPr="00582D17" w:rsidRDefault="008E2F96" w:rsidP="00F628A7">
            <w:pPr>
              <w:spacing w:before="60" w:after="60"/>
              <w:jc w:val="center"/>
              <w:rPr>
                <w:sz w:val="22"/>
                <w:szCs w:val="22"/>
              </w:rPr>
            </w:pPr>
            <w:r w:rsidRPr="00582D17">
              <w:rPr>
                <w:sz w:val="22"/>
                <w:szCs w:val="22"/>
              </w:rPr>
              <w:t>S330</w:t>
            </w:r>
          </w:p>
        </w:tc>
      </w:tr>
      <w:tr w:rsidR="008E2F96" w:rsidRPr="0050469B" w14:paraId="24481256" w14:textId="77777777" w:rsidTr="00582D17">
        <w:tc>
          <w:tcPr>
            <w:tcW w:w="0" w:type="auto"/>
            <w:vAlign w:val="center"/>
          </w:tcPr>
          <w:p w14:paraId="37A736F5" w14:textId="77777777" w:rsidR="008E2F96" w:rsidRPr="00582D17" w:rsidRDefault="008E2F96" w:rsidP="00F628A7">
            <w:pPr>
              <w:spacing w:before="60" w:after="60"/>
              <w:jc w:val="center"/>
              <w:rPr>
                <w:sz w:val="22"/>
                <w:szCs w:val="22"/>
              </w:rPr>
            </w:pPr>
            <w:r w:rsidRPr="00582D17">
              <w:rPr>
                <w:sz w:val="22"/>
                <w:szCs w:val="22"/>
              </w:rPr>
              <w:t>957</w:t>
            </w:r>
          </w:p>
        </w:tc>
        <w:tc>
          <w:tcPr>
            <w:tcW w:w="0" w:type="auto"/>
            <w:vAlign w:val="center"/>
          </w:tcPr>
          <w:p w14:paraId="24F41FDC" w14:textId="77777777" w:rsidR="008E2F96" w:rsidRPr="00582D17" w:rsidRDefault="008E2F96" w:rsidP="00F628A7">
            <w:pPr>
              <w:spacing w:before="60" w:after="60"/>
              <w:jc w:val="center"/>
              <w:rPr>
                <w:sz w:val="22"/>
                <w:szCs w:val="22"/>
              </w:rPr>
            </w:pPr>
            <w:r w:rsidRPr="00582D17">
              <w:rPr>
                <w:sz w:val="22"/>
                <w:szCs w:val="22"/>
              </w:rPr>
              <w:t>M089</w:t>
            </w:r>
          </w:p>
        </w:tc>
        <w:tc>
          <w:tcPr>
            <w:tcW w:w="0" w:type="auto"/>
            <w:vAlign w:val="center"/>
          </w:tcPr>
          <w:p w14:paraId="44770001" w14:textId="77777777" w:rsidR="008E2F96" w:rsidRPr="00582D17" w:rsidRDefault="008E2F96" w:rsidP="00F628A7">
            <w:pPr>
              <w:spacing w:before="60" w:after="60"/>
              <w:jc w:val="center"/>
              <w:rPr>
                <w:sz w:val="22"/>
                <w:szCs w:val="22"/>
              </w:rPr>
            </w:pPr>
            <w:r w:rsidRPr="00582D17">
              <w:rPr>
                <w:sz w:val="22"/>
                <w:szCs w:val="22"/>
              </w:rPr>
              <w:t>S331</w:t>
            </w:r>
          </w:p>
        </w:tc>
      </w:tr>
      <w:tr w:rsidR="008E2F96" w:rsidRPr="0050469B" w14:paraId="7BBFDC51" w14:textId="77777777" w:rsidTr="00582D17">
        <w:tc>
          <w:tcPr>
            <w:tcW w:w="0" w:type="auto"/>
            <w:vAlign w:val="center"/>
          </w:tcPr>
          <w:p w14:paraId="7BF43D43" w14:textId="77777777" w:rsidR="008E2F96" w:rsidRPr="00582D17" w:rsidRDefault="008E2F96" w:rsidP="00F628A7">
            <w:pPr>
              <w:spacing w:before="60" w:after="60"/>
              <w:jc w:val="center"/>
              <w:rPr>
                <w:sz w:val="22"/>
                <w:szCs w:val="22"/>
              </w:rPr>
            </w:pPr>
            <w:r w:rsidRPr="00582D17">
              <w:rPr>
                <w:sz w:val="22"/>
                <w:szCs w:val="22"/>
              </w:rPr>
              <w:t>958</w:t>
            </w:r>
          </w:p>
        </w:tc>
        <w:tc>
          <w:tcPr>
            <w:tcW w:w="0" w:type="auto"/>
            <w:vAlign w:val="center"/>
          </w:tcPr>
          <w:p w14:paraId="63DF333E" w14:textId="77777777" w:rsidR="008E2F96" w:rsidRPr="00582D17" w:rsidRDefault="008E2F96" w:rsidP="00F628A7">
            <w:pPr>
              <w:spacing w:before="60" w:after="60"/>
              <w:jc w:val="center"/>
              <w:rPr>
                <w:sz w:val="22"/>
                <w:szCs w:val="22"/>
              </w:rPr>
            </w:pPr>
            <w:r w:rsidRPr="00582D17">
              <w:rPr>
                <w:sz w:val="22"/>
                <w:szCs w:val="22"/>
              </w:rPr>
              <w:t>M089</w:t>
            </w:r>
          </w:p>
        </w:tc>
        <w:tc>
          <w:tcPr>
            <w:tcW w:w="0" w:type="auto"/>
            <w:vAlign w:val="center"/>
          </w:tcPr>
          <w:p w14:paraId="04BDADC4" w14:textId="77777777" w:rsidR="008E2F96" w:rsidRPr="00582D17" w:rsidRDefault="008E2F96" w:rsidP="00F628A7">
            <w:pPr>
              <w:spacing w:before="60" w:after="60"/>
              <w:jc w:val="center"/>
              <w:rPr>
                <w:sz w:val="22"/>
                <w:szCs w:val="22"/>
              </w:rPr>
            </w:pPr>
            <w:r w:rsidRPr="00582D17">
              <w:rPr>
                <w:sz w:val="22"/>
                <w:szCs w:val="22"/>
              </w:rPr>
              <w:t>S332</w:t>
            </w:r>
          </w:p>
        </w:tc>
      </w:tr>
      <w:tr w:rsidR="008E2F96" w:rsidRPr="0050469B" w14:paraId="1C10AD00" w14:textId="77777777" w:rsidTr="00582D17">
        <w:tc>
          <w:tcPr>
            <w:tcW w:w="0" w:type="auto"/>
            <w:vAlign w:val="center"/>
          </w:tcPr>
          <w:p w14:paraId="0A73FE66" w14:textId="77777777" w:rsidR="008E2F96" w:rsidRPr="00582D17" w:rsidRDefault="008E2F96" w:rsidP="00F628A7">
            <w:pPr>
              <w:spacing w:before="60" w:after="60"/>
              <w:jc w:val="center"/>
              <w:rPr>
                <w:sz w:val="22"/>
                <w:szCs w:val="22"/>
              </w:rPr>
            </w:pPr>
            <w:r w:rsidRPr="00582D17">
              <w:rPr>
                <w:sz w:val="22"/>
                <w:szCs w:val="22"/>
              </w:rPr>
              <w:t>959</w:t>
            </w:r>
          </w:p>
        </w:tc>
        <w:tc>
          <w:tcPr>
            <w:tcW w:w="0" w:type="auto"/>
            <w:vAlign w:val="center"/>
          </w:tcPr>
          <w:p w14:paraId="1EF342FB" w14:textId="77777777" w:rsidR="008E2F96" w:rsidRPr="00582D17" w:rsidRDefault="008E2F96" w:rsidP="00F628A7">
            <w:pPr>
              <w:spacing w:before="60" w:after="60"/>
              <w:jc w:val="center"/>
              <w:rPr>
                <w:sz w:val="22"/>
                <w:szCs w:val="22"/>
              </w:rPr>
            </w:pPr>
            <w:r w:rsidRPr="00582D17">
              <w:rPr>
                <w:sz w:val="22"/>
                <w:szCs w:val="22"/>
              </w:rPr>
              <w:t>M090</w:t>
            </w:r>
          </w:p>
        </w:tc>
        <w:tc>
          <w:tcPr>
            <w:tcW w:w="0" w:type="auto"/>
            <w:vAlign w:val="center"/>
          </w:tcPr>
          <w:p w14:paraId="755D6C4D" w14:textId="77777777" w:rsidR="008E2F96" w:rsidRPr="00582D17" w:rsidRDefault="008E2F96" w:rsidP="00F628A7">
            <w:pPr>
              <w:spacing w:before="60" w:after="60"/>
              <w:jc w:val="center"/>
              <w:rPr>
                <w:sz w:val="22"/>
                <w:szCs w:val="22"/>
              </w:rPr>
            </w:pPr>
            <w:r w:rsidRPr="00582D17">
              <w:rPr>
                <w:sz w:val="22"/>
                <w:szCs w:val="22"/>
              </w:rPr>
              <w:t>S333</w:t>
            </w:r>
          </w:p>
        </w:tc>
      </w:tr>
      <w:tr w:rsidR="008E2F96" w:rsidRPr="0050469B" w14:paraId="2E13D8A8" w14:textId="77777777" w:rsidTr="00582D17">
        <w:tc>
          <w:tcPr>
            <w:tcW w:w="0" w:type="auto"/>
            <w:vAlign w:val="center"/>
          </w:tcPr>
          <w:p w14:paraId="46C9A98C" w14:textId="77777777" w:rsidR="008E2F96" w:rsidRPr="00582D17" w:rsidRDefault="008E2F96" w:rsidP="00F628A7">
            <w:pPr>
              <w:spacing w:before="60" w:after="60"/>
              <w:jc w:val="center"/>
              <w:rPr>
                <w:sz w:val="22"/>
                <w:szCs w:val="22"/>
              </w:rPr>
            </w:pPr>
            <w:r w:rsidRPr="00582D17">
              <w:rPr>
                <w:sz w:val="22"/>
                <w:szCs w:val="22"/>
              </w:rPr>
              <w:t>960</w:t>
            </w:r>
          </w:p>
        </w:tc>
        <w:tc>
          <w:tcPr>
            <w:tcW w:w="0" w:type="auto"/>
            <w:vAlign w:val="center"/>
          </w:tcPr>
          <w:p w14:paraId="417A43D0" w14:textId="77777777" w:rsidR="008E2F96" w:rsidRPr="00582D17" w:rsidRDefault="008E2F96" w:rsidP="00F628A7">
            <w:pPr>
              <w:spacing w:before="60" w:after="60"/>
              <w:jc w:val="center"/>
              <w:rPr>
                <w:sz w:val="22"/>
                <w:szCs w:val="22"/>
              </w:rPr>
            </w:pPr>
            <w:r w:rsidRPr="00582D17">
              <w:rPr>
                <w:sz w:val="22"/>
                <w:szCs w:val="22"/>
              </w:rPr>
              <w:t>M090</w:t>
            </w:r>
          </w:p>
        </w:tc>
        <w:tc>
          <w:tcPr>
            <w:tcW w:w="0" w:type="auto"/>
            <w:vAlign w:val="center"/>
          </w:tcPr>
          <w:p w14:paraId="0A88683E" w14:textId="77777777" w:rsidR="008E2F96" w:rsidRPr="00582D17" w:rsidRDefault="008E2F96" w:rsidP="00F628A7">
            <w:pPr>
              <w:spacing w:before="60" w:after="60"/>
              <w:jc w:val="center"/>
              <w:rPr>
                <w:sz w:val="22"/>
                <w:szCs w:val="22"/>
              </w:rPr>
            </w:pPr>
            <w:r w:rsidRPr="00582D17">
              <w:rPr>
                <w:sz w:val="22"/>
                <w:szCs w:val="22"/>
              </w:rPr>
              <w:t>S334</w:t>
            </w:r>
          </w:p>
        </w:tc>
      </w:tr>
      <w:tr w:rsidR="008E2F96" w:rsidRPr="0050469B" w14:paraId="65946F93" w14:textId="77777777" w:rsidTr="00582D17">
        <w:tc>
          <w:tcPr>
            <w:tcW w:w="0" w:type="auto"/>
            <w:vAlign w:val="center"/>
          </w:tcPr>
          <w:p w14:paraId="4A6B7F78" w14:textId="77777777" w:rsidR="008E2F96" w:rsidRPr="00582D17" w:rsidRDefault="008E2F96" w:rsidP="00F628A7">
            <w:pPr>
              <w:spacing w:before="60" w:after="60"/>
              <w:jc w:val="center"/>
              <w:rPr>
                <w:sz w:val="22"/>
                <w:szCs w:val="22"/>
              </w:rPr>
            </w:pPr>
            <w:r w:rsidRPr="00582D17">
              <w:rPr>
                <w:sz w:val="22"/>
                <w:szCs w:val="22"/>
              </w:rPr>
              <w:t>961</w:t>
            </w:r>
          </w:p>
        </w:tc>
        <w:tc>
          <w:tcPr>
            <w:tcW w:w="0" w:type="auto"/>
            <w:vAlign w:val="center"/>
          </w:tcPr>
          <w:p w14:paraId="190601A7" w14:textId="77777777" w:rsidR="008E2F96" w:rsidRPr="00582D17" w:rsidRDefault="008E2F96" w:rsidP="00F628A7">
            <w:pPr>
              <w:spacing w:before="60" w:after="60"/>
              <w:jc w:val="center"/>
              <w:rPr>
                <w:sz w:val="22"/>
                <w:szCs w:val="22"/>
              </w:rPr>
            </w:pPr>
            <w:r w:rsidRPr="00582D17">
              <w:rPr>
                <w:sz w:val="22"/>
                <w:szCs w:val="22"/>
              </w:rPr>
              <w:t>M090</w:t>
            </w:r>
          </w:p>
        </w:tc>
        <w:tc>
          <w:tcPr>
            <w:tcW w:w="0" w:type="auto"/>
            <w:vAlign w:val="center"/>
          </w:tcPr>
          <w:p w14:paraId="167A1C18" w14:textId="77777777" w:rsidR="008E2F96" w:rsidRPr="00582D17" w:rsidRDefault="008E2F96" w:rsidP="00F628A7">
            <w:pPr>
              <w:spacing w:before="60" w:after="60"/>
              <w:jc w:val="center"/>
              <w:rPr>
                <w:sz w:val="22"/>
                <w:szCs w:val="22"/>
              </w:rPr>
            </w:pPr>
            <w:r w:rsidRPr="00582D17">
              <w:rPr>
                <w:sz w:val="22"/>
                <w:szCs w:val="22"/>
              </w:rPr>
              <w:t>S335</w:t>
            </w:r>
          </w:p>
        </w:tc>
      </w:tr>
      <w:tr w:rsidR="008E2F96" w:rsidRPr="0050469B" w14:paraId="1FE5CE16" w14:textId="77777777" w:rsidTr="00582D17">
        <w:tc>
          <w:tcPr>
            <w:tcW w:w="0" w:type="auto"/>
            <w:vAlign w:val="center"/>
          </w:tcPr>
          <w:p w14:paraId="0A8956B6" w14:textId="77777777" w:rsidR="008E2F96" w:rsidRPr="00582D17" w:rsidRDefault="008E2F96" w:rsidP="00F628A7">
            <w:pPr>
              <w:spacing w:before="60" w:after="60"/>
              <w:jc w:val="center"/>
              <w:rPr>
                <w:sz w:val="22"/>
                <w:szCs w:val="22"/>
              </w:rPr>
            </w:pPr>
            <w:r w:rsidRPr="00582D17">
              <w:rPr>
                <w:sz w:val="22"/>
                <w:szCs w:val="22"/>
              </w:rPr>
              <w:t>962</w:t>
            </w:r>
          </w:p>
        </w:tc>
        <w:tc>
          <w:tcPr>
            <w:tcW w:w="0" w:type="auto"/>
            <w:vAlign w:val="center"/>
          </w:tcPr>
          <w:p w14:paraId="51D044B4" w14:textId="77777777" w:rsidR="008E2F96" w:rsidRPr="00582D17" w:rsidRDefault="008E2F96" w:rsidP="00F628A7">
            <w:pPr>
              <w:spacing w:before="60" w:after="60"/>
              <w:jc w:val="center"/>
              <w:rPr>
                <w:sz w:val="22"/>
                <w:szCs w:val="22"/>
              </w:rPr>
            </w:pPr>
            <w:r w:rsidRPr="00582D17">
              <w:rPr>
                <w:sz w:val="22"/>
                <w:szCs w:val="22"/>
              </w:rPr>
              <w:t>M091</w:t>
            </w:r>
          </w:p>
        </w:tc>
        <w:tc>
          <w:tcPr>
            <w:tcW w:w="0" w:type="auto"/>
            <w:vAlign w:val="center"/>
          </w:tcPr>
          <w:p w14:paraId="3DE89D42" w14:textId="77777777" w:rsidR="008E2F96" w:rsidRPr="00582D17" w:rsidRDefault="008E2F96" w:rsidP="00F628A7">
            <w:pPr>
              <w:spacing w:before="60" w:after="60"/>
              <w:jc w:val="center"/>
              <w:rPr>
                <w:sz w:val="22"/>
                <w:szCs w:val="22"/>
              </w:rPr>
            </w:pPr>
            <w:r w:rsidRPr="00582D17">
              <w:rPr>
                <w:sz w:val="22"/>
                <w:szCs w:val="22"/>
              </w:rPr>
              <w:t>S336</w:t>
            </w:r>
          </w:p>
        </w:tc>
      </w:tr>
      <w:tr w:rsidR="008E2F96" w:rsidRPr="0050469B" w14:paraId="7B7B511E" w14:textId="77777777" w:rsidTr="00582D17">
        <w:tc>
          <w:tcPr>
            <w:tcW w:w="0" w:type="auto"/>
            <w:vAlign w:val="center"/>
          </w:tcPr>
          <w:p w14:paraId="4E1FE50D" w14:textId="77777777" w:rsidR="008E2F96" w:rsidRPr="00582D17" w:rsidRDefault="008E2F96" w:rsidP="00F628A7">
            <w:pPr>
              <w:spacing w:before="60" w:after="60"/>
              <w:jc w:val="center"/>
              <w:rPr>
                <w:sz w:val="22"/>
                <w:szCs w:val="22"/>
              </w:rPr>
            </w:pPr>
            <w:r w:rsidRPr="00582D17">
              <w:rPr>
                <w:sz w:val="22"/>
                <w:szCs w:val="22"/>
              </w:rPr>
              <w:t>963</w:t>
            </w:r>
          </w:p>
        </w:tc>
        <w:tc>
          <w:tcPr>
            <w:tcW w:w="0" w:type="auto"/>
            <w:vAlign w:val="center"/>
          </w:tcPr>
          <w:p w14:paraId="38A3135E" w14:textId="77777777" w:rsidR="008E2F96" w:rsidRPr="00582D17" w:rsidRDefault="008E2F96" w:rsidP="00F628A7">
            <w:pPr>
              <w:spacing w:before="60" w:after="60"/>
              <w:jc w:val="center"/>
              <w:rPr>
                <w:sz w:val="22"/>
                <w:szCs w:val="22"/>
              </w:rPr>
            </w:pPr>
            <w:r w:rsidRPr="00582D17">
              <w:rPr>
                <w:sz w:val="22"/>
                <w:szCs w:val="22"/>
              </w:rPr>
              <w:t>M091</w:t>
            </w:r>
          </w:p>
        </w:tc>
        <w:tc>
          <w:tcPr>
            <w:tcW w:w="0" w:type="auto"/>
            <w:vAlign w:val="center"/>
          </w:tcPr>
          <w:p w14:paraId="632AC959" w14:textId="77777777" w:rsidR="008E2F96" w:rsidRPr="00582D17" w:rsidRDefault="008E2F96" w:rsidP="00F628A7">
            <w:pPr>
              <w:spacing w:before="60" w:after="60"/>
              <w:jc w:val="center"/>
              <w:rPr>
                <w:sz w:val="22"/>
                <w:szCs w:val="22"/>
              </w:rPr>
            </w:pPr>
            <w:r w:rsidRPr="00582D17">
              <w:rPr>
                <w:sz w:val="22"/>
                <w:szCs w:val="22"/>
              </w:rPr>
              <w:t>S337</w:t>
            </w:r>
          </w:p>
        </w:tc>
      </w:tr>
      <w:tr w:rsidR="008E2F96" w:rsidRPr="0050469B" w14:paraId="746FA24B" w14:textId="77777777" w:rsidTr="00582D17">
        <w:tc>
          <w:tcPr>
            <w:tcW w:w="0" w:type="auto"/>
            <w:vAlign w:val="center"/>
          </w:tcPr>
          <w:p w14:paraId="44E3DA6B" w14:textId="77777777" w:rsidR="008E2F96" w:rsidRPr="00582D17" w:rsidRDefault="008E2F96" w:rsidP="00F628A7">
            <w:pPr>
              <w:spacing w:before="60" w:after="60"/>
              <w:jc w:val="center"/>
              <w:rPr>
                <w:sz w:val="22"/>
                <w:szCs w:val="22"/>
              </w:rPr>
            </w:pPr>
            <w:r w:rsidRPr="00582D17">
              <w:rPr>
                <w:sz w:val="22"/>
                <w:szCs w:val="22"/>
              </w:rPr>
              <w:t>964</w:t>
            </w:r>
          </w:p>
        </w:tc>
        <w:tc>
          <w:tcPr>
            <w:tcW w:w="0" w:type="auto"/>
            <w:vAlign w:val="center"/>
          </w:tcPr>
          <w:p w14:paraId="743F11B6"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329760F7" w14:textId="77777777" w:rsidR="008E2F96" w:rsidRPr="00582D17" w:rsidRDefault="008E2F96" w:rsidP="00F628A7">
            <w:pPr>
              <w:spacing w:before="60" w:after="60"/>
              <w:jc w:val="center"/>
              <w:rPr>
                <w:sz w:val="22"/>
                <w:szCs w:val="22"/>
              </w:rPr>
            </w:pPr>
            <w:r w:rsidRPr="00582D17">
              <w:rPr>
                <w:sz w:val="22"/>
                <w:szCs w:val="22"/>
              </w:rPr>
              <w:t>S338</w:t>
            </w:r>
          </w:p>
        </w:tc>
      </w:tr>
      <w:tr w:rsidR="008E2F96" w:rsidRPr="0050469B" w14:paraId="3FF14A3B" w14:textId="77777777" w:rsidTr="00582D17">
        <w:tc>
          <w:tcPr>
            <w:tcW w:w="0" w:type="auto"/>
            <w:vAlign w:val="center"/>
          </w:tcPr>
          <w:p w14:paraId="79B20AC8" w14:textId="77777777" w:rsidR="008E2F96" w:rsidRPr="00582D17" w:rsidRDefault="008E2F96" w:rsidP="00F628A7">
            <w:pPr>
              <w:spacing w:before="60" w:after="60"/>
              <w:jc w:val="center"/>
              <w:rPr>
                <w:sz w:val="22"/>
                <w:szCs w:val="22"/>
              </w:rPr>
            </w:pPr>
            <w:r w:rsidRPr="00582D17">
              <w:rPr>
                <w:sz w:val="22"/>
                <w:szCs w:val="22"/>
              </w:rPr>
              <w:t>965</w:t>
            </w:r>
          </w:p>
        </w:tc>
        <w:tc>
          <w:tcPr>
            <w:tcW w:w="0" w:type="auto"/>
            <w:vAlign w:val="center"/>
          </w:tcPr>
          <w:p w14:paraId="3E549E75"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4F4FB576" w14:textId="77777777" w:rsidR="008E2F96" w:rsidRPr="00582D17" w:rsidRDefault="008E2F96" w:rsidP="00F628A7">
            <w:pPr>
              <w:spacing w:before="60" w:after="60"/>
              <w:jc w:val="center"/>
              <w:rPr>
                <w:sz w:val="22"/>
                <w:szCs w:val="22"/>
              </w:rPr>
            </w:pPr>
            <w:r w:rsidRPr="00582D17">
              <w:rPr>
                <w:sz w:val="22"/>
                <w:szCs w:val="22"/>
              </w:rPr>
              <w:t>S339</w:t>
            </w:r>
          </w:p>
        </w:tc>
      </w:tr>
      <w:tr w:rsidR="008E2F96" w:rsidRPr="0050469B" w14:paraId="207F320D" w14:textId="77777777" w:rsidTr="00582D17">
        <w:tc>
          <w:tcPr>
            <w:tcW w:w="0" w:type="auto"/>
            <w:vAlign w:val="center"/>
          </w:tcPr>
          <w:p w14:paraId="26B99586" w14:textId="77777777" w:rsidR="008E2F96" w:rsidRPr="00582D17" w:rsidRDefault="008E2F96" w:rsidP="00F628A7">
            <w:pPr>
              <w:spacing w:before="60" w:after="60"/>
              <w:jc w:val="center"/>
              <w:rPr>
                <w:sz w:val="22"/>
                <w:szCs w:val="22"/>
              </w:rPr>
            </w:pPr>
            <w:r w:rsidRPr="00582D17">
              <w:rPr>
                <w:sz w:val="22"/>
                <w:szCs w:val="22"/>
              </w:rPr>
              <w:t>966</w:t>
            </w:r>
          </w:p>
        </w:tc>
        <w:tc>
          <w:tcPr>
            <w:tcW w:w="0" w:type="auto"/>
            <w:vAlign w:val="center"/>
          </w:tcPr>
          <w:p w14:paraId="38A9F239"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6ABE458D" w14:textId="77777777" w:rsidR="008E2F96" w:rsidRPr="00582D17" w:rsidRDefault="008E2F96" w:rsidP="00F628A7">
            <w:pPr>
              <w:spacing w:before="60" w:after="60"/>
              <w:jc w:val="center"/>
              <w:rPr>
                <w:sz w:val="22"/>
                <w:szCs w:val="22"/>
              </w:rPr>
            </w:pPr>
            <w:r w:rsidRPr="00582D17">
              <w:rPr>
                <w:sz w:val="22"/>
                <w:szCs w:val="22"/>
              </w:rPr>
              <w:t>S340</w:t>
            </w:r>
          </w:p>
        </w:tc>
      </w:tr>
      <w:tr w:rsidR="008E2F96" w:rsidRPr="0050469B" w14:paraId="70721FD7" w14:textId="77777777" w:rsidTr="00582D17">
        <w:tc>
          <w:tcPr>
            <w:tcW w:w="0" w:type="auto"/>
            <w:vAlign w:val="center"/>
          </w:tcPr>
          <w:p w14:paraId="4AAFF1EA" w14:textId="77777777" w:rsidR="008E2F96" w:rsidRPr="00582D17" w:rsidRDefault="008E2F96" w:rsidP="00F628A7">
            <w:pPr>
              <w:spacing w:before="60" w:after="60"/>
              <w:jc w:val="center"/>
              <w:rPr>
                <w:sz w:val="22"/>
                <w:szCs w:val="22"/>
              </w:rPr>
            </w:pPr>
            <w:r w:rsidRPr="00582D17">
              <w:rPr>
                <w:sz w:val="22"/>
                <w:szCs w:val="22"/>
              </w:rPr>
              <w:t>967</w:t>
            </w:r>
          </w:p>
        </w:tc>
        <w:tc>
          <w:tcPr>
            <w:tcW w:w="0" w:type="auto"/>
            <w:vAlign w:val="center"/>
          </w:tcPr>
          <w:p w14:paraId="5AE08C00"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7367CEB6" w14:textId="77777777" w:rsidR="008E2F96" w:rsidRPr="00582D17" w:rsidRDefault="008E2F96" w:rsidP="00F628A7">
            <w:pPr>
              <w:spacing w:before="60" w:after="60"/>
              <w:jc w:val="center"/>
              <w:rPr>
                <w:sz w:val="22"/>
                <w:szCs w:val="22"/>
              </w:rPr>
            </w:pPr>
            <w:r w:rsidRPr="00582D17">
              <w:rPr>
                <w:sz w:val="22"/>
                <w:szCs w:val="22"/>
              </w:rPr>
              <w:t>S341</w:t>
            </w:r>
          </w:p>
        </w:tc>
      </w:tr>
      <w:tr w:rsidR="008E2F96" w:rsidRPr="0050469B" w14:paraId="66890048" w14:textId="77777777" w:rsidTr="00582D17">
        <w:tc>
          <w:tcPr>
            <w:tcW w:w="0" w:type="auto"/>
            <w:vAlign w:val="center"/>
          </w:tcPr>
          <w:p w14:paraId="653C6188" w14:textId="77777777" w:rsidR="008E2F96" w:rsidRPr="00582D17" w:rsidRDefault="008E2F96" w:rsidP="00F628A7">
            <w:pPr>
              <w:spacing w:before="60" w:after="60"/>
              <w:jc w:val="center"/>
              <w:rPr>
                <w:sz w:val="22"/>
                <w:szCs w:val="22"/>
              </w:rPr>
            </w:pPr>
            <w:r w:rsidRPr="00582D17">
              <w:rPr>
                <w:sz w:val="22"/>
                <w:szCs w:val="22"/>
              </w:rPr>
              <w:t>968</w:t>
            </w:r>
          </w:p>
        </w:tc>
        <w:tc>
          <w:tcPr>
            <w:tcW w:w="0" w:type="auto"/>
            <w:vAlign w:val="center"/>
          </w:tcPr>
          <w:p w14:paraId="587683EF" w14:textId="77777777" w:rsidR="008E2F96" w:rsidRPr="00582D17" w:rsidRDefault="008E2F96" w:rsidP="00F628A7">
            <w:pPr>
              <w:spacing w:before="60" w:after="60"/>
              <w:jc w:val="center"/>
              <w:rPr>
                <w:sz w:val="22"/>
                <w:szCs w:val="22"/>
              </w:rPr>
            </w:pPr>
            <w:r w:rsidRPr="00582D17">
              <w:rPr>
                <w:sz w:val="22"/>
                <w:szCs w:val="22"/>
              </w:rPr>
              <w:t>M093</w:t>
            </w:r>
          </w:p>
        </w:tc>
        <w:tc>
          <w:tcPr>
            <w:tcW w:w="0" w:type="auto"/>
            <w:vAlign w:val="center"/>
          </w:tcPr>
          <w:p w14:paraId="55B04662" w14:textId="77777777" w:rsidR="008E2F96" w:rsidRPr="00582D17" w:rsidRDefault="008E2F96" w:rsidP="00F628A7">
            <w:pPr>
              <w:spacing w:before="60" w:after="60"/>
              <w:jc w:val="center"/>
              <w:rPr>
                <w:sz w:val="22"/>
                <w:szCs w:val="22"/>
              </w:rPr>
            </w:pPr>
            <w:r w:rsidRPr="00582D17">
              <w:rPr>
                <w:sz w:val="22"/>
                <w:szCs w:val="22"/>
              </w:rPr>
              <w:t>S342</w:t>
            </w:r>
          </w:p>
        </w:tc>
      </w:tr>
      <w:tr w:rsidR="008E2F96" w:rsidRPr="0050469B" w14:paraId="3E780E7E" w14:textId="77777777" w:rsidTr="00582D17">
        <w:tc>
          <w:tcPr>
            <w:tcW w:w="0" w:type="auto"/>
            <w:vAlign w:val="center"/>
          </w:tcPr>
          <w:p w14:paraId="30DCAC77" w14:textId="77777777" w:rsidR="008E2F96" w:rsidRPr="00582D17" w:rsidRDefault="008E2F96" w:rsidP="00F628A7">
            <w:pPr>
              <w:spacing w:before="60" w:after="60"/>
              <w:jc w:val="center"/>
              <w:rPr>
                <w:sz w:val="22"/>
                <w:szCs w:val="22"/>
              </w:rPr>
            </w:pPr>
            <w:r w:rsidRPr="00582D17">
              <w:rPr>
                <w:sz w:val="22"/>
                <w:szCs w:val="22"/>
              </w:rPr>
              <w:t>969</w:t>
            </w:r>
          </w:p>
        </w:tc>
        <w:tc>
          <w:tcPr>
            <w:tcW w:w="0" w:type="auto"/>
            <w:vAlign w:val="center"/>
          </w:tcPr>
          <w:p w14:paraId="1CD110B2" w14:textId="77777777" w:rsidR="008E2F96" w:rsidRPr="00582D17" w:rsidRDefault="008E2F96" w:rsidP="00F628A7">
            <w:pPr>
              <w:spacing w:before="60" w:after="60"/>
              <w:jc w:val="center"/>
              <w:rPr>
                <w:sz w:val="22"/>
                <w:szCs w:val="22"/>
              </w:rPr>
            </w:pPr>
            <w:r w:rsidRPr="00582D17">
              <w:rPr>
                <w:sz w:val="22"/>
                <w:szCs w:val="22"/>
              </w:rPr>
              <w:t>M093</w:t>
            </w:r>
          </w:p>
        </w:tc>
        <w:tc>
          <w:tcPr>
            <w:tcW w:w="0" w:type="auto"/>
            <w:vAlign w:val="center"/>
          </w:tcPr>
          <w:p w14:paraId="1B7A50BC" w14:textId="77777777" w:rsidR="008E2F96" w:rsidRPr="00582D17" w:rsidRDefault="008E2F96" w:rsidP="00F628A7">
            <w:pPr>
              <w:spacing w:before="60" w:after="60"/>
              <w:jc w:val="center"/>
              <w:rPr>
                <w:sz w:val="22"/>
                <w:szCs w:val="22"/>
              </w:rPr>
            </w:pPr>
            <w:r w:rsidRPr="00582D17">
              <w:rPr>
                <w:sz w:val="22"/>
                <w:szCs w:val="22"/>
              </w:rPr>
              <w:t>S343</w:t>
            </w:r>
          </w:p>
        </w:tc>
      </w:tr>
      <w:tr w:rsidR="008E2F96" w:rsidRPr="0050469B" w14:paraId="6B10A6A2" w14:textId="77777777" w:rsidTr="00582D17">
        <w:tc>
          <w:tcPr>
            <w:tcW w:w="0" w:type="auto"/>
            <w:vAlign w:val="center"/>
          </w:tcPr>
          <w:p w14:paraId="1ED0DB95" w14:textId="77777777" w:rsidR="008E2F96" w:rsidRPr="00582D17" w:rsidRDefault="008E2F96" w:rsidP="00F628A7">
            <w:pPr>
              <w:spacing w:before="60" w:after="60"/>
              <w:jc w:val="center"/>
              <w:rPr>
                <w:sz w:val="22"/>
                <w:szCs w:val="22"/>
              </w:rPr>
            </w:pPr>
            <w:r w:rsidRPr="00582D17">
              <w:rPr>
                <w:sz w:val="22"/>
                <w:szCs w:val="22"/>
              </w:rPr>
              <w:t>970</w:t>
            </w:r>
          </w:p>
        </w:tc>
        <w:tc>
          <w:tcPr>
            <w:tcW w:w="0" w:type="auto"/>
            <w:vAlign w:val="center"/>
          </w:tcPr>
          <w:p w14:paraId="4D849482" w14:textId="77777777" w:rsidR="008E2F96" w:rsidRPr="00582D17" w:rsidRDefault="008E2F96" w:rsidP="00F628A7">
            <w:pPr>
              <w:spacing w:before="60" w:after="60"/>
              <w:jc w:val="center"/>
              <w:rPr>
                <w:sz w:val="22"/>
                <w:szCs w:val="22"/>
              </w:rPr>
            </w:pPr>
            <w:r w:rsidRPr="00582D17">
              <w:rPr>
                <w:sz w:val="22"/>
                <w:szCs w:val="22"/>
              </w:rPr>
              <w:t>M093</w:t>
            </w:r>
          </w:p>
        </w:tc>
        <w:tc>
          <w:tcPr>
            <w:tcW w:w="0" w:type="auto"/>
            <w:vAlign w:val="center"/>
          </w:tcPr>
          <w:p w14:paraId="72420D99" w14:textId="77777777" w:rsidR="008E2F96" w:rsidRPr="00582D17" w:rsidRDefault="008E2F96" w:rsidP="00F628A7">
            <w:pPr>
              <w:spacing w:before="60" w:after="60"/>
              <w:jc w:val="center"/>
              <w:rPr>
                <w:sz w:val="22"/>
                <w:szCs w:val="22"/>
              </w:rPr>
            </w:pPr>
            <w:r w:rsidRPr="00582D17">
              <w:rPr>
                <w:sz w:val="22"/>
                <w:szCs w:val="22"/>
              </w:rPr>
              <w:t>S344</w:t>
            </w:r>
          </w:p>
        </w:tc>
      </w:tr>
      <w:tr w:rsidR="008E2F96" w:rsidRPr="0050469B" w14:paraId="35FB4306" w14:textId="77777777" w:rsidTr="00582D17">
        <w:tc>
          <w:tcPr>
            <w:tcW w:w="0" w:type="auto"/>
            <w:vAlign w:val="center"/>
          </w:tcPr>
          <w:p w14:paraId="78D57F06" w14:textId="77777777" w:rsidR="008E2F96" w:rsidRPr="00582D17" w:rsidRDefault="008E2F96" w:rsidP="00F628A7">
            <w:pPr>
              <w:spacing w:before="60" w:after="60"/>
              <w:jc w:val="center"/>
              <w:rPr>
                <w:sz w:val="22"/>
                <w:szCs w:val="22"/>
              </w:rPr>
            </w:pPr>
            <w:r w:rsidRPr="00582D17">
              <w:rPr>
                <w:sz w:val="22"/>
                <w:szCs w:val="22"/>
              </w:rPr>
              <w:t>971</w:t>
            </w:r>
          </w:p>
        </w:tc>
        <w:tc>
          <w:tcPr>
            <w:tcW w:w="0" w:type="auto"/>
            <w:vAlign w:val="center"/>
          </w:tcPr>
          <w:p w14:paraId="3176F1DB" w14:textId="77777777" w:rsidR="008E2F96" w:rsidRPr="00582D17" w:rsidRDefault="008E2F96" w:rsidP="00F628A7">
            <w:pPr>
              <w:spacing w:before="60" w:after="60"/>
              <w:jc w:val="center"/>
              <w:rPr>
                <w:sz w:val="22"/>
                <w:szCs w:val="22"/>
              </w:rPr>
            </w:pPr>
            <w:r w:rsidRPr="00582D17">
              <w:rPr>
                <w:sz w:val="22"/>
                <w:szCs w:val="22"/>
              </w:rPr>
              <w:t>M094</w:t>
            </w:r>
          </w:p>
        </w:tc>
        <w:tc>
          <w:tcPr>
            <w:tcW w:w="0" w:type="auto"/>
            <w:vAlign w:val="center"/>
          </w:tcPr>
          <w:p w14:paraId="3B292EF5" w14:textId="77777777" w:rsidR="008E2F96" w:rsidRPr="00582D17" w:rsidRDefault="008E2F96" w:rsidP="00F628A7">
            <w:pPr>
              <w:spacing w:before="60" w:after="60"/>
              <w:jc w:val="center"/>
              <w:rPr>
                <w:sz w:val="22"/>
                <w:szCs w:val="22"/>
              </w:rPr>
            </w:pPr>
            <w:r w:rsidRPr="00582D17">
              <w:rPr>
                <w:sz w:val="22"/>
                <w:szCs w:val="22"/>
              </w:rPr>
              <w:t>S345</w:t>
            </w:r>
          </w:p>
        </w:tc>
      </w:tr>
      <w:tr w:rsidR="008E2F96" w:rsidRPr="0050469B" w14:paraId="00EF3C3B" w14:textId="77777777" w:rsidTr="00582D17">
        <w:tc>
          <w:tcPr>
            <w:tcW w:w="0" w:type="auto"/>
            <w:vAlign w:val="center"/>
          </w:tcPr>
          <w:p w14:paraId="034704BE" w14:textId="77777777" w:rsidR="008E2F96" w:rsidRPr="00582D17" w:rsidRDefault="008E2F96" w:rsidP="00F628A7">
            <w:pPr>
              <w:spacing w:before="60" w:after="60"/>
              <w:jc w:val="center"/>
              <w:rPr>
                <w:sz w:val="22"/>
                <w:szCs w:val="22"/>
              </w:rPr>
            </w:pPr>
            <w:r w:rsidRPr="00582D17">
              <w:rPr>
                <w:sz w:val="22"/>
                <w:szCs w:val="22"/>
              </w:rPr>
              <w:t>972</w:t>
            </w:r>
          </w:p>
        </w:tc>
        <w:tc>
          <w:tcPr>
            <w:tcW w:w="0" w:type="auto"/>
            <w:vAlign w:val="center"/>
          </w:tcPr>
          <w:p w14:paraId="568D8C0B" w14:textId="77777777" w:rsidR="008E2F96" w:rsidRPr="00582D17" w:rsidRDefault="008E2F96" w:rsidP="00F628A7">
            <w:pPr>
              <w:spacing w:before="60" w:after="60"/>
              <w:jc w:val="center"/>
              <w:rPr>
                <w:sz w:val="22"/>
                <w:szCs w:val="22"/>
              </w:rPr>
            </w:pPr>
            <w:r w:rsidRPr="00582D17">
              <w:rPr>
                <w:sz w:val="22"/>
                <w:szCs w:val="22"/>
              </w:rPr>
              <w:t>M094</w:t>
            </w:r>
          </w:p>
        </w:tc>
        <w:tc>
          <w:tcPr>
            <w:tcW w:w="0" w:type="auto"/>
            <w:vAlign w:val="center"/>
          </w:tcPr>
          <w:p w14:paraId="0F42637C" w14:textId="77777777" w:rsidR="008E2F96" w:rsidRPr="00582D17" w:rsidRDefault="008E2F96" w:rsidP="00F628A7">
            <w:pPr>
              <w:spacing w:before="60" w:after="60"/>
              <w:jc w:val="center"/>
              <w:rPr>
                <w:sz w:val="22"/>
                <w:szCs w:val="22"/>
              </w:rPr>
            </w:pPr>
            <w:r w:rsidRPr="00582D17">
              <w:rPr>
                <w:sz w:val="22"/>
                <w:szCs w:val="22"/>
              </w:rPr>
              <w:t>S346</w:t>
            </w:r>
          </w:p>
        </w:tc>
      </w:tr>
      <w:tr w:rsidR="008E2F96" w:rsidRPr="0050469B" w14:paraId="480E9CD1" w14:textId="77777777" w:rsidTr="00582D17">
        <w:tc>
          <w:tcPr>
            <w:tcW w:w="0" w:type="auto"/>
            <w:vAlign w:val="center"/>
          </w:tcPr>
          <w:p w14:paraId="74E64F0A" w14:textId="77777777" w:rsidR="008E2F96" w:rsidRPr="00582D17" w:rsidRDefault="008E2F96" w:rsidP="00F628A7">
            <w:pPr>
              <w:spacing w:before="60" w:after="60"/>
              <w:jc w:val="center"/>
              <w:rPr>
                <w:sz w:val="22"/>
                <w:szCs w:val="22"/>
              </w:rPr>
            </w:pPr>
            <w:r w:rsidRPr="00582D17">
              <w:rPr>
                <w:sz w:val="22"/>
                <w:szCs w:val="22"/>
              </w:rPr>
              <w:t>973</w:t>
            </w:r>
          </w:p>
        </w:tc>
        <w:tc>
          <w:tcPr>
            <w:tcW w:w="0" w:type="auto"/>
            <w:vAlign w:val="center"/>
          </w:tcPr>
          <w:p w14:paraId="427327E6" w14:textId="77777777" w:rsidR="008E2F96" w:rsidRPr="00582D17" w:rsidRDefault="008E2F96" w:rsidP="00F628A7">
            <w:pPr>
              <w:spacing w:before="60" w:after="60"/>
              <w:jc w:val="center"/>
              <w:rPr>
                <w:sz w:val="22"/>
                <w:szCs w:val="22"/>
              </w:rPr>
            </w:pPr>
            <w:r w:rsidRPr="00582D17">
              <w:rPr>
                <w:sz w:val="22"/>
                <w:szCs w:val="22"/>
              </w:rPr>
              <w:t>M095</w:t>
            </w:r>
          </w:p>
        </w:tc>
        <w:tc>
          <w:tcPr>
            <w:tcW w:w="0" w:type="auto"/>
            <w:vAlign w:val="center"/>
          </w:tcPr>
          <w:p w14:paraId="56CE6BE9" w14:textId="77777777" w:rsidR="008E2F96" w:rsidRPr="00582D17" w:rsidRDefault="008E2F96" w:rsidP="00F628A7">
            <w:pPr>
              <w:spacing w:before="60" w:after="60"/>
              <w:jc w:val="center"/>
              <w:rPr>
                <w:sz w:val="22"/>
                <w:szCs w:val="22"/>
              </w:rPr>
            </w:pPr>
            <w:r w:rsidRPr="00582D17">
              <w:rPr>
                <w:sz w:val="22"/>
                <w:szCs w:val="22"/>
              </w:rPr>
              <w:t>S347</w:t>
            </w:r>
          </w:p>
        </w:tc>
      </w:tr>
      <w:tr w:rsidR="008E2F96" w:rsidRPr="0050469B" w14:paraId="57A3CB17" w14:textId="77777777" w:rsidTr="00582D17">
        <w:tc>
          <w:tcPr>
            <w:tcW w:w="0" w:type="auto"/>
            <w:vAlign w:val="center"/>
          </w:tcPr>
          <w:p w14:paraId="73A2C93A" w14:textId="77777777" w:rsidR="008E2F96" w:rsidRPr="00582D17" w:rsidRDefault="008E2F96" w:rsidP="00F628A7">
            <w:pPr>
              <w:spacing w:before="60" w:after="60"/>
              <w:jc w:val="center"/>
              <w:rPr>
                <w:sz w:val="22"/>
                <w:szCs w:val="22"/>
              </w:rPr>
            </w:pPr>
            <w:r w:rsidRPr="00582D17">
              <w:rPr>
                <w:sz w:val="22"/>
                <w:szCs w:val="22"/>
              </w:rPr>
              <w:t>974</w:t>
            </w:r>
          </w:p>
        </w:tc>
        <w:tc>
          <w:tcPr>
            <w:tcW w:w="0" w:type="auto"/>
            <w:vAlign w:val="center"/>
          </w:tcPr>
          <w:p w14:paraId="470EA4F7" w14:textId="77777777" w:rsidR="008E2F96" w:rsidRPr="00582D17" w:rsidRDefault="008E2F96" w:rsidP="00F628A7">
            <w:pPr>
              <w:spacing w:before="60" w:after="60"/>
              <w:jc w:val="center"/>
              <w:rPr>
                <w:sz w:val="22"/>
                <w:szCs w:val="22"/>
              </w:rPr>
            </w:pPr>
            <w:r w:rsidRPr="00582D17">
              <w:rPr>
                <w:sz w:val="22"/>
                <w:szCs w:val="22"/>
              </w:rPr>
              <w:t>M095</w:t>
            </w:r>
          </w:p>
        </w:tc>
        <w:tc>
          <w:tcPr>
            <w:tcW w:w="0" w:type="auto"/>
            <w:vAlign w:val="center"/>
          </w:tcPr>
          <w:p w14:paraId="17DB6AFB" w14:textId="77777777" w:rsidR="008E2F96" w:rsidRPr="00582D17" w:rsidRDefault="008E2F96" w:rsidP="00F628A7">
            <w:pPr>
              <w:spacing w:before="60" w:after="60"/>
              <w:jc w:val="center"/>
              <w:rPr>
                <w:sz w:val="22"/>
                <w:szCs w:val="22"/>
              </w:rPr>
            </w:pPr>
            <w:r w:rsidRPr="00582D17">
              <w:rPr>
                <w:sz w:val="22"/>
                <w:szCs w:val="22"/>
              </w:rPr>
              <w:t>S348</w:t>
            </w:r>
          </w:p>
        </w:tc>
      </w:tr>
      <w:tr w:rsidR="008E2F96" w:rsidRPr="0050469B" w14:paraId="7B005166" w14:textId="77777777" w:rsidTr="00582D17">
        <w:tc>
          <w:tcPr>
            <w:tcW w:w="0" w:type="auto"/>
            <w:vAlign w:val="center"/>
          </w:tcPr>
          <w:p w14:paraId="41B31C21" w14:textId="77777777" w:rsidR="008E2F96" w:rsidRPr="00582D17" w:rsidRDefault="008E2F96" w:rsidP="00F628A7">
            <w:pPr>
              <w:spacing w:before="60" w:after="60"/>
              <w:jc w:val="center"/>
              <w:rPr>
                <w:sz w:val="22"/>
                <w:szCs w:val="22"/>
              </w:rPr>
            </w:pPr>
            <w:r w:rsidRPr="00582D17">
              <w:rPr>
                <w:sz w:val="22"/>
                <w:szCs w:val="22"/>
              </w:rPr>
              <w:t>975</w:t>
            </w:r>
          </w:p>
        </w:tc>
        <w:tc>
          <w:tcPr>
            <w:tcW w:w="0" w:type="auto"/>
            <w:vAlign w:val="center"/>
          </w:tcPr>
          <w:p w14:paraId="0F4AF19D" w14:textId="77777777" w:rsidR="008E2F96" w:rsidRPr="00582D17" w:rsidRDefault="008E2F96" w:rsidP="00F628A7">
            <w:pPr>
              <w:spacing w:before="60" w:after="60"/>
              <w:jc w:val="center"/>
              <w:rPr>
                <w:sz w:val="22"/>
                <w:szCs w:val="22"/>
              </w:rPr>
            </w:pPr>
            <w:r w:rsidRPr="00582D17">
              <w:rPr>
                <w:sz w:val="22"/>
                <w:szCs w:val="22"/>
              </w:rPr>
              <w:t>M095</w:t>
            </w:r>
          </w:p>
        </w:tc>
        <w:tc>
          <w:tcPr>
            <w:tcW w:w="0" w:type="auto"/>
            <w:vAlign w:val="center"/>
          </w:tcPr>
          <w:p w14:paraId="4923BC6C" w14:textId="77777777" w:rsidR="008E2F96" w:rsidRPr="00582D17" w:rsidRDefault="008E2F96" w:rsidP="00F628A7">
            <w:pPr>
              <w:spacing w:before="60" w:after="60"/>
              <w:jc w:val="center"/>
              <w:rPr>
                <w:sz w:val="22"/>
                <w:szCs w:val="22"/>
              </w:rPr>
            </w:pPr>
            <w:r w:rsidRPr="00582D17">
              <w:rPr>
                <w:sz w:val="22"/>
                <w:szCs w:val="22"/>
              </w:rPr>
              <w:t>S349</w:t>
            </w:r>
          </w:p>
        </w:tc>
      </w:tr>
      <w:tr w:rsidR="008E2F96" w:rsidRPr="0050469B" w14:paraId="4B319905" w14:textId="77777777" w:rsidTr="00582D17">
        <w:tc>
          <w:tcPr>
            <w:tcW w:w="0" w:type="auto"/>
            <w:vAlign w:val="center"/>
          </w:tcPr>
          <w:p w14:paraId="563FB1E9" w14:textId="77777777" w:rsidR="008E2F96" w:rsidRPr="00582D17" w:rsidRDefault="008E2F96" w:rsidP="00F628A7">
            <w:pPr>
              <w:spacing w:before="60" w:after="60"/>
              <w:jc w:val="center"/>
              <w:rPr>
                <w:sz w:val="22"/>
                <w:szCs w:val="22"/>
              </w:rPr>
            </w:pPr>
            <w:r w:rsidRPr="00582D17">
              <w:rPr>
                <w:sz w:val="22"/>
                <w:szCs w:val="22"/>
              </w:rPr>
              <w:t>976</w:t>
            </w:r>
          </w:p>
        </w:tc>
        <w:tc>
          <w:tcPr>
            <w:tcW w:w="0" w:type="auto"/>
            <w:vAlign w:val="center"/>
          </w:tcPr>
          <w:p w14:paraId="64991B39" w14:textId="77777777" w:rsidR="008E2F96" w:rsidRPr="00582D17" w:rsidRDefault="008E2F96" w:rsidP="00F628A7">
            <w:pPr>
              <w:spacing w:before="60" w:after="60"/>
              <w:jc w:val="center"/>
              <w:rPr>
                <w:sz w:val="22"/>
                <w:szCs w:val="22"/>
              </w:rPr>
            </w:pPr>
            <w:r w:rsidRPr="00582D17">
              <w:rPr>
                <w:sz w:val="22"/>
                <w:szCs w:val="22"/>
              </w:rPr>
              <w:t>M096</w:t>
            </w:r>
          </w:p>
        </w:tc>
        <w:tc>
          <w:tcPr>
            <w:tcW w:w="0" w:type="auto"/>
            <w:vAlign w:val="center"/>
          </w:tcPr>
          <w:p w14:paraId="60B642E8" w14:textId="77777777" w:rsidR="008E2F96" w:rsidRPr="00582D17" w:rsidRDefault="008E2F96" w:rsidP="00F628A7">
            <w:pPr>
              <w:spacing w:before="60" w:after="60"/>
              <w:jc w:val="center"/>
              <w:rPr>
                <w:sz w:val="22"/>
                <w:szCs w:val="22"/>
              </w:rPr>
            </w:pPr>
            <w:r w:rsidRPr="00582D17">
              <w:rPr>
                <w:sz w:val="22"/>
                <w:szCs w:val="22"/>
              </w:rPr>
              <w:t>S350</w:t>
            </w:r>
          </w:p>
        </w:tc>
      </w:tr>
      <w:tr w:rsidR="008E2F96" w:rsidRPr="0050469B" w14:paraId="42F0116F" w14:textId="77777777" w:rsidTr="00582D17">
        <w:tc>
          <w:tcPr>
            <w:tcW w:w="0" w:type="auto"/>
            <w:vAlign w:val="center"/>
          </w:tcPr>
          <w:p w14:paraId="48C82D62" w14:textId="77777777" w:rsidR="008E2F96" w:rsidRPr="00582D17" w:rsidRDefault="008E2F96" w:rsidP="00F628A7">
            <w:pPr>
              <w:spacing w:before="60" w:after="60"/>
              <w:jc w:val="center"/>
              <w:rPr>
                <w:sz w:val="22"/>
                <w:szCs w:val="22"/>
              </w:rPr>
            </w:pPr>
            <w:r w:rsidRPr="00582D17">
              <w:rPr>
                <w:sz w:val="22"/>
                <w:szCs w:val="22"/>
              </w:rPr>
              <w:t>977</w:t>
            </w:r>
          </w:p>
        </w:tc>
        <w:tc>
          <w:tcPr>
            <w:tcW w:w="0" w:type="auto"/>
            <w:vAlign w:val="center"/>
          </w:tcPr>
          <w:p w14:paraId="4281D6E7" w14:textId="77777777" w:rsidR="008E2F96" w:rsidRPr="00582D17" w:rsidRDefault="008E2F96" w:rsidP="00F628A7">
            <w:pPr>
              <w:spacing w:before="60" w:after="60"/>
              <w:jc w:val="center"/>
              <w:rPr>
                <w:sz w:val="22"/>
                <w:szCs w:val="22"/>
              </w:rPr>
            </w:pPr>
            <w:r w:rsidRPr="00582D17">
              <w:rPr>
                <w:sz w:val="22"/>
                <w:szCs w:val="22"/>
              </w:rPr>
              <w:t>M096</w:t>
            </w:r>
          </w:p>
        </w:tc>
        <w:tc>
          <w:tcPr>
            <w:tcW w:w="0" w:type="auto"/>
            <w:vAlign w:val="center"/>
          </w:tcPr>
          <w:p w14:paraId="0A1E2EA4" w14:textId="77777777" w:rsidR="008E2F96" w:rsidRPr="00582D17" w:rsidRDefault="008E2F96" w:rsidP="00F628A7">
            <w:pPr>
              <w:spacing w:before="60" w:after="60"/>
              <w:jc w:val="center"/>
              <w:rPr>
                <w:sz w:val="22"/>
                <w:szCs w:val="22"/>
              </w:rPr>
            </w:pPr>
            <w:r w:rsidRPr="00582D17">
              <w:rPr>
                <w:sz w:val="22"/>
                <w:szCs w:val="22"/>
              </w:rPr>
              <w:t>S351</w:t>
            </w:r>
          </w:p>
        </w:tc>
      </w:tr>
      <w:tr w:rsidR="008E2F96" w:rsidRPr="0050469B" w14:paraId="58B75D7E" w14:textId="77777777" w:rsidTr="00582D17">
        <w:tc>
          <w:tcPr>
            <w:tcW w:w="0" w:type="auto"/>
            <w:vAlign w:val="center"/>
          </w:tcPr>
          <w:p w14:paraId="0ED9B096" w14:textId="77777777" w:rsidR="008E2F96" w:rsidRPr="00582D17" w:rsidRDefault="008E2F96" w:rsidP="00F628A7">
            <w:pPr>
              <w:spacing w:before="60" w:after="60"/>
              <w:jc w:val="center"/>
              <w:rPr>
                <w:sz w:val="22"/>
                <w:szCs w:val="22"/>
              </w:rPr>
            </w:pPr>
            <w:r w:rsidRPr="00582D17">
              <w:rPr>
                <w:sz w:val="22"/>
                <w:szCs w:val="22"/>
              </w:rPr>
              <w:t>978</w:t>
            </w:r>
          </w:p>
        </w:tc>
        <w:tc>
          <w:tcPr>
            <w:tcW w:w="0" w:type="auto"/>
            <w:vAlign w:val="center"/>
          </w:tcPr>
          <w:p w14:paraId="50581520" w14:textId="77777777" w:rsidR="008E2F96" w:rsidRPr="00582D17" w:rsidRDefault="008E2F96" w:rsidP="00F628A7">
            <w:pPr>
              <w:spacing w:before="60" w:after="60"/>
              <w:jc w:val="center"/>
              <w:rPr>
                <w:sz w:val="22"/>
                <w:szCs w:val="22"/>
              </w:rPr>
            </w:pPr>
            <w:r w:rsidRPr="00582D17">
              <w:rPr>
                <w:sz w:val="22"/>
                <w:szCs w:val="22"/>
              </w:rPr>
              <w:t>M096</w:t>
            </w:r>
          </w:p>
        </w:tc>
        <w:tc>
          <w:tcPr>
            <w:tcW w:w="0" w:type="auto"/>
            <w:vAlign w:val="center"/>
          </w:tcPr>
          <w:p w14:paraId="5E2F5406" w14:textId="77777777" w:rsidR="008E2F96" w:rsidRPr="00582D17" w:rsidRDefault="008E2F96" w:rsidP="00F628A7">
            <w:pPr>
              <w:spacing w:before="60" w:after="60"/>
              <w:jc w:val="center"/>
              <w:rPr>
                <w:sz w:val="22"/>
                <w:szCs w:val="22"/>
              </w:rPr>
            </w:pPr>
            <w:r w:rsidRPr="00582D17">
              <w:rPr>
                <w:sz w:val="22"/>
                <w:szCs w:val="22"/>
              </w:rPr>
              <w:t>S352</w:t>
            </w:r>
          </w:p>
        </w:tc>
      </w:tr>
      <w:tr w:rsidR="008E2F96" w:rsidRPr="0050469B" w14:paraId="130EE33E" w14:textId="77777777" w:rsidTr="00582D17">
        <w:tc>
          <w:tcPr>
            <w:tcW w:w="0" w:type="auto"/>
            <w:vAlign w:val="center"/>
          </w:tcPr>
          <w:p w14:paraId="0D8A9985" w14:textId="77777777" w:rsidR="008E2F96" w:rsidRPr="00582D17" w:rsidRDefault="008E2F96" w:rsidP="00F628A7">
            <w:pPr>
              <w:spacing w:before="60" w:after="60"/>
              <w:jc w:val="center"/>
              <w:rPr>
                <w:sz w:val="22"/>
                <w:szCs w:val="22"/>
              </w:rPr>
            </w:pPr>
            <w:r w:rsidRPr="00582D17">
              <w:rPr>
                <w:sz w:val="22"/>
                <w:szCs w:val="22"/>
              </w:rPr>
              <w:t>979</w:t>
            </w:r>
          </w:p>
        </w:tc>
        <w:tc>
          <w:tcPr>
            <w:tcW w:w="0" w:type="auto"/>
            <w:vAlign w:val="center"/>
          </w:tcPr>
          <w:p w14:paraId="193048A1" w14:textId="77777777" w:rsidR="008E2F96" w:rsidRPr="00582D17" w:rsidRDefault="008E2F96" w:rsidP="00F628A7">
            <w:pPr>
              <w:spacing w:before="60" w:after="60"/>
              <w:jc w:val="center"/>
              <w:rPr>
                <w:sz w:val="22"/>
                <w:szCs w:val="22"/>
              </w:rPr>
            </w:pPr>
            <w:r w:rsidRPr="00582D17">
              <w:rPr>
                <w:sz w:val="22"/>
                <w:szCs w:val="22"/>
              </w:rPr>
              <w:t>M097</w:t>
            </w:r>
          </w:p>
        </w:tc>
        <w:tc>
          <w:tcPr>
            <w:tcW w:w="0" w:type="auto"/>
            <w:vAlign w:val="center"/>
          </w:tcPr>
          <w:p w14:paraId="6C5EFCA3" w14:textId="77777777" w:rsidR="008E2F96" w:rsidRPr="00582D17" w:rsidRDefault="008E2F96" w:rsidP="00F628A7">
            <w:pPr>
              <w:spacing w:before="60" w:after="60"/>
              <w:jc w:val="center"/>
              <w:rPr>
                <w:sz w:val="22"/>
                <w:szCs w:val="22"/>
              </w:rPr>
            </w:pPr>
            <w:r w:rsidRPr="00582D17">
              <w:rPr>
                <w:sz w:val="22"/>
                <w:szCs w:val="22"/>
              </w:rPr>
              <w:t>S353</w:t>
            </w:r>
          </w:p>
        </w:tc>
      </w:tr>
      <w:tr w:rsidR="008E2F96" w:rsidRPr="0050469B" w14:paraId="7A1B4708" w14:textId="77777777" w:rsidTr="00582D17">
        <w:tc>
          <w:tcPr>
            <w:tcW w:w="0" w:type="auto"/>
            <w:vAlign w:val="center"/>
          </w:tcPr>
          <w:p w14:paraId="3D3075E6" w14:textId="77777777" w:rsidR="008E2F96" w:rsidRPr="00582D17" w:rsidRDefault="008E2F96" w:rsidP="00F628A7">
            <w:pPr>
              <w:spacing w:before="60" w:after="60"/>
              <w:jc w:val="center"/>
              <w:rPr>
                <w:sz w:val="22"/>
                <w:szCs w:val="22"/>
              </w:rPr>
            </w:pPr>
            <w:r w:rsidRPr="00582D17">
              <w:rPr>
                <w:sz w:val="22"/>
                <w:szCs w:val="22"/>
              </w:rPr>
              <w:t>980</w:t>
            </w:r>
          </w:p>
        </w:tc>
        <w:tc>
          <w:tcPr>
            <w:tcW w:w="0" w:type="auto"/>
            <w:vAlign w:val="center"/>
          </w:tcPr>
          <w:p w14:paraId="0727D120" w14:textId="77777777" w:rsidR="008E2F96" w:rsidRPr="00582D17" w:rsidRDefault="008E2F96" w:rsidP="00F628A7">
            <w:pPr>
              <w:spacing w:before="60" w:after="60"/>
              <w:jc w:val="center"/>
              <w:rPr>
                <w:sz w:val="22"/>
                <w:szCs w:val="22"/>
              </w:rPr>
            </w:pPr>
            <w:r w:rsidRPr="00582D17">
              <w:rPr>
                <w:sz w:val="22"/>
                <w:szCs w:val="22"/>
              </w:rPr>
              <w:t>M097</w:t>
            </w:r>
          </w:p>
        </w:tc>
        <w:tc>
          <w:tcPr>
            <w:tcW w:w="0" w:type="auto"/>
            <w:vAlign w:val="center"/>
          </w:tcPr>
          <w:p w14:paraId="1D8E6090" w14:textId="77777777" w:rsidR="008E2F96" w:rsidRPr="00582D17" w:rsidRDefault="008E2F96" w:rsidP="00F628A7">
            <w:pPr>
              <w:spacing w:before="60" w:after="60"/>
              <w:jc w:val="center"/>
              <w:rPr>
                <w:sz w:val="22"/>
                <w:szCs w:val="22"/>
              </w:rPr>
            </w:pPr>
            <w:r w:rsidRPr="00582D17">
              <w:rPr>
                <w:sz w:val="22"/>
                <w:szCs w:val="22"/>
              </w:rPr>
              <w:t>S354</w:t>
            </w:r>
          </w:p>
        </w:tc>
      </w:tr>
      <w:tr w:rsidR="008E2F96" w:rsidRPr="0050469B" w14:paraId="46074B60" w14:textId="77777777" w:rsidTr="00582D17">
        <w:tc>
          <w:tcPr>
            <w:tcW w:w="0" w:type="auto"/>
            <w:vAlign w:val="center"/>
          </w:tcPr>
          <w:p w14:paraId="0380EC21" w14:textId="77777777" w:rsidR="008E2F96" w:rsidRPr="00582D17" w:rsidRDefault="008E2F96" w:rsidP="00F628A7">
            <w:pPr>
              <w:spacing w:before="60" w:after="60"/>
              <w:jc w:val="center"/>
              <w:rPr>
                <w:sz w:val="22"/>
                <w:szCs w:val="22"/>
              </w:rPr>
            </w:pPr>
            <w:r w:rsidRPr="00582D17">
              <w:rPr>
                <w:sz w:val="22"/>
                <w:szCs w:val="22"/>
              </w:rPr>
              <w:t>981</w:t>
            </w:r>
          </w:p>
        </w:tc>
        <w:tc>
          <w:tcPr>
            <w:tcW w:w="0" w:type="auto"/>
            <w:vAlign w:val="center"/>
          </w:tcPr>
          <w:p w14:paraId="03EF68F6" w14:textId="77777777" w:rsidR="008E2F96" w:rsidRPr="00582D17" w:rsidRDefault="008E2F96" w:rsidP="00F628A7">
            <w:pPr>
              <w:spacing w:before="60" w:after="60"/>
              <w:jc w:val="center"/>
              <w:rPr>
                <w:sz w:val="22"/>
                <w:szCs w:val="22"/>
              </w:rPr>
            </w:pPr>
            <w:r w:rsidRPr="00582D17">
              <w:rPr>
                <w:sz w:val="22"/>
                <w:szCs w:val="22"/>
              </w:rPr>
              <w:t>M098</w:t>
            </w:r>
          </w:p>
        </w:tc>
        <w:tc>
          <w:tcPr>
            <w:tcW w:w="0" w:type="auto"/>
            <w:vAlign w:val="center"/>
          </w:tcPr>
          <w:p w14:paraId="129A56F9" w14:textId="77777777" w:rsidR="008E2F96" w:rsidRPr="00582D17" w:rsidRDefault="008E2F96" w:rsidP="00F628A7">
            <w:pPr>
              <w:spacing w:before="60" w:after="60"/>
              <w:jc w:val="center"/>
              <w:rPr>
                <w:sz w:val="22"/>
                <w:szCs w:val="22"/>
              </w:rPr>
            </w:pPr>
            <w:r w:rsidRPr="00582D17">
              <w:rPr>
                <w:sz w:val="22"/>
                <w:szCs w:val="22"/>
              </w:rPr>
              <w:t>S355</w:t>
            </w:r>
          </w:p>
        </w:tc>
      </w:tr>
      <w:tr w:rsidR="008E2F96" w:rsidRPr="0050469B" w14:paraId="18524C51" w14:textId="77777777" w:rsidTr="00582D17">
        <w:tc>
          <w:tcPr>
            <w:tcW w:w="0" w:type="auto"/>
            <w:vAlign w:val="center"/>
          </w:tcPr>
          <w:p w14:paraId="20E36F34" w14:textId="77777777" w:rsidR="008E2F96" w:rsidRPr="00582D17" w:rsidRDefault="008E2F96" w:rsidP="00F628A7">
            <w:pPr>
              <w:spacing w:before="60" w:after="60"/>
              <w:jc w:val="center"/>
              <w:rPr>
                <w:sz w:val="22"/>
                <w:szCs w:val="22"/>
              </w:rPr>
            </w:pPr>
            <w:r w:rsidRPr="00582D17">
              <w:rPr>
                <w:sz w:val="22"/>
                <w:szCs w:val="22"/>
              </w:rPr>
              <w:t>982</w:t>
            </w:r>
          </w:p>
        </w:tc>
        <w:tc>
          <w:tcPr>
            <w:tcW w:w="0" w:type="auto"/>
            <w:vAlign w:val="center"/>
          </w:tcPr>
          <w:p w14:paraId="502DE2C0" w14:textId="77777777" w:rsidR="008E2F96" w:rsidRPr="00582D17" w:rsidRDefault="008E2F96" w:rsidP="00F628A7">
            <w:pPr>
              <w:spacing w:before="60" w:after="60"/>
              <w:jc w:val="center"/>
              <w:rPr>
                <w:sz w:val="22"/>
                <w:szCs w:val="22"/>
              </w:rPr>
            </w:pPr>
            <w:r w:rsidRPr="00582D17">
              <w:rPr>
                <w:sz w:val="22"/>
                <w:szCs w:val="22"/>
              </w:rPr>
              <w:t>M098</w:t>
            </w:r>
          </w:p>
        </w:tc>
        <w:tc>
          <w:tcPr>
            <w:tcW w:w="0" w:type="auto"/>
            <w:vAlign w:val="center"/>
          </w:tcPr>
          <w:p w14:paraId="0B60B6D2" w14:textId="77777777" w:rsidR="008E2F96" w:rsidRPr="00582D17" w:rsidRDefault="008E2F96" w:rsidP="00F628A7">
            <w:pPr>
              <w:spacing w:before="60" w:after="60"/>
              <w:jc w:val="center"/>
              <w:rPr>
                <w:sz w:val="22"/>
                <w:szCs w:val="22"/>
              </w:rPr>
            </w:pPr>
            <w:r w:rsidRPr="00582D17">
              <w:rPr>
                <w:sz w:val="22"/>
                <w:szCs w:val="22"/>
              </w:rPr>
              <w:t>S356</w:t>
            </w:r>
          </w:p>
        </w:tc>
      </w:tr>
      <w:tr w:rsidR="008E2F96" w:rsidRPr="0050469B" w14:paraId="730CFE42" w14:textId="77777777" w:rsidTr="00582D17">
        <w:tc>
          <w:tcPr>
            <w:tcW w:w="0" w:type="auto"/>
            <w:vAlign w:val="center"/>
          </w:tcPr>
          <w:p w14:paraId="2846717B" w14:textId="77777777" w:rsidR="008E2F96" w:rsidRPr="00582D17" w:rsidRDefault="008E2F96" w:rsidP="00F628A7">
            <w:pPr>
              <w:spacing w:before="60" w:after="60"/>
              <w:jc w:val="center"/>
              <w:rPr>
                <w:sz w:val="22"/>
                <w:szCs w:val="22"/>
              </w:rPr>
            </w:pPr>
            <w:r w:rsidRPr="00582D17">
              <w:rPr>
                <w:sz w:val="22"/>
                <w:szCs w:val="22"/>
              </w:rPr>
              <w:t>983</w:t>
            </w:r>
          </w:p>
        </w:tc>
        <w:tc>
          <w:tcPr>
            <w:tcW w:w="0" w:type="auto"/>
            <w:vAlign w:val="center"/>
          </w:tcPr>
          <w:p w14:paraId="317C3C0C" w14:textId="77777777" w:rsidR="008E2F96" w:rsidRPr="00582D17" w:rsidRDefault="008E2F96" w:rsidP="00F628A7">
            <w:pPr>
              <w:spacing w:before="60" w:after="60"/>
              <w:jc w:val="center"/>
              <w:rPr>
                <w:sz w:val="22"/>
                <w:szCs w:val="22"/>
              </w:rPr>
            </w:pPr>
            <w:r w:rsidRPr="00582D17">
              <w:rPr>
                <w:sz w:val="22"/>
                <w:szCs w:val="22"/>
              </w:rPr>
              <w:t>M099</w:t>
            </w:r>
          </w:p>
        </w:tc>
        <w:tc>
          <w:tcPr>
            <w:tcW w:w="0" w:type="auto"/>
            <w:vAlign w:val="center"/>
          </w:tcPr>
          <w:p w14:paraId="06187354" w14:textId="77777777" w:rsidR="008E2F96" w:rsidRPr="00582D17" w:rsidRDefault="008E2F96" w:rsidP="00F628A7">
            <w:pPr>
              <w:spacing w:before="60" w:after="60"/>
              <w:jc w:val="center"/>
              <w:rPr>
                <w:sz w:val="22"/>
                <w:szCs w:val="22"/>
              </w:rPr>
            </w:pPr>
            <w:r w:rsidRPr="00582D17">
              <w:rPr>
                <w:sz w:val="22"/>
                <w:szCs w:val="22"/>
              </w:rPr>
              <w:t>S357</w:t>
            </w:r>
          </w:p>
        </w:tc>
      </w:tr>
      <w:tr w:rsidR="008E2F96" w:rsidRPr="0050469B" w14:paraId="45830DD1" w14:textId="77777777" w:rsidTr="00582D17">
        <w:tc>
          <w:tcPr>
            <w:tcW w:w="0" w:type="auto"/>
            <w:vAlign w:val="center"/>
          </w:tcPr>
          <w:p w14:paraId="54831247" w14:textId="77777777" w:rsidR="008E2F96" w:rsidRPr="00582D17" w:rsidRDefault="008E2F96" w:rsidP="00F628A7">
            <w:pPr>
              <w:spacing w:before="60" w:after="60"/>
              <w:jc w:val="center"/>
              <w:rPr>
                <w:sz w:val="22"/>
                <w:szCs w:val="22"/>
              </w:rPr>
            </w:pPr>
            <w:r w:rsidRPr="00582D17">
              <w:rPr>
                <w:sz w:val="22"/>
                <w:szCs w:val="22"/>
              </w:rPr>
              <w:t>984</w:t>
            </w:r>
          </w:p>
        </w:tc>
        <w:tc>
          <w:tcPr>
            <w:tcW w:w="0" w:type="auto"/>
            <w:vAlign w:val="center"/>
          </w:tcPr>
          <w:p w14:paraId="436101A3" w14:textId="77777777" w:rsidR="008E2F96" w:rsidRPr="00582D17" w:rsidRDefault="008E2F96" w:rsidP="00F628A7">
            <w:pPr>
              <w:spacing w:before="60" w:after="60"/>
              <w:jc w:val="center"/>
              <w:rPr>
                <w:sz w:val="22"/>
                <w:szCs w:val="22"/>
              </w:rPr>
            </w:pPr>
            <w:r w:rsidRPr="00582D17">
              <w:rPr>
                <w:sz w:val="22"/>
                <w:szCs w:val="22"/>
              </w:rPr>
              <w:t>M099</w:t>
            </w:r>
          </w:p>
        </w:tc>
        <w:tc>
          <w:tcPr>
            <w:tcW w:w="0" w:type="auto"/>
            <w:vAlign w:val="center"/>
          </w:tcPr>
          <w:p w14:paraId="7B88ADDE" w14:textId="77777777" w:rsidR="008E2F96" w:rsidRPr="00582D17" w:rsidRDefault="008E2F96" w:rsidP="00F628A7">
            <w:pPr>
              <w:spacing w:before="60" w:after="60"/>
              <w:jc w:val="center"/>
              <w:rPr>
                <w:sz w:val="22"/>
                <w:szCs w:val="22"/>
              </w:rPr>
            </w:pPr>
            <w:r w:rsidRPr="00582D17">
              <w:rPr>
                <w:sz w:val="22"/>
                <w:szCs w:val="22"/>
              </w:rPr>
              <w:t>S358</w:t>
            </w:r>
          </w:p>
        </w:tc>
      </w:tr>
      <w:tr w:rsidR="008E2F96" w:rsidRPr="0050469B" w14:paraId="327AAAEA" w14:textId="77777777" w:rsidTr="00582D17">
        <w:tc>
          <w:tcPr>
            <w:tcW w:w="0" w:type="auto"/>
            <w:vAlign w:val="center"/>
          </w:tcPr>
          <w:p w14:paraId="4FB5E19E" w14:textId="77777777" w:rsidR="008E2F96" w:rsidRPr="00582D17" w:rsidRDefault="008E2F96" w:rsidP="00F628A7">
            <w:pPr>
              <w:spacing w:before="60" w:after="60"/>
              <w:jc w:val="center"/>
              <w:rPr>
                <w:sz w:val="22"/>
                <w:szCs w:val="22"/>
              </w:rPr>
            </w:pPr>
            <w:r w:rsidRPr="00582D17">
              <w:rPr>
                <w:sz w:val="22"/>
                <w:szCs w:val="22"/>
              </w:rPr>
              <w:t>985</w:t>
            </w:r>
          </w:p>
        </w:tc>
        <w:tc>
          <w:tcPr>
            <w:tcW w:w="0" w:type="auto"/>
            <w:vAlign w:val="center"/>
          </w:tcPr>
          <w:p w14:paraId="0F9D4A4F" w14:textId="77777777" w:rsidR="008E2F96" w:rsidRPr="00582D17" w:rsidRDefault="008E2F96" w:rsidP="00F628A7">
            <w:pPr>
              <w:spacing w:before="60" w:after="60"/>
              <w:jc w:val="center"/>
              <w:rPr>
                <w:sz w:val="22"/>
                <w:szCs w:val="22"/>
              </w:rPr>
            </w:pPr>
            <w:r w:rsidRPr="00582D17">
              <w:rPr>
                <w:sz w:val="22"/>
                <w:szCs w:val="22"/>
              </w:rPr>
              <w:t>M100</w:t>
            </w:r>
          </w:p>
        </w:tc>
        <w:tc>
          <w:tcPr>
            <w:tcW w:w="0" w:type="auto"/>
            <w:vAlign w:val="center"/>
          </w:tcPr>
          <w:p w14:paraId="20387F5C" w14:textId="77777777" w:rsidR="008E2F96" w:rsidRPr="00582D17" w:rsidRDefault="008E2F96" w:rsidP="00F628A7">
            <w:pPr>
              <w:spacing w:before="60" w:after="60"/>
              <w:jc w:val="center"/>
              <w:rPr>
                <w:sz w:val="22"/>
                <w:szCs w:val="22"/>
              </w:rPr>
            </w:pPr>
            <w:r w:rsidRPr="00582D17">
              <w:rPr>
                <w:sz w:val="22"/>
                <w:szCs w:val="22"/>
              </w:rPr>
              <w:t>S359</w:t>
            </w:r>
          </w:p>
        </w:tc>
      </w:tr>
      <w:tr w:rsidR="008E2F96" w:rsidRPr="0050469B" w14:paraId="7AE20EB6" w14:textId="77777777" w:rsidTr="00582D17">
        <w:tc>
          <w:tcPr>
            <w:tcW w:w="0" w:type="auto"/>
            <w:vAlign w:val="center"/>
          </w:tcPr>
          <w:p w14:paraId="26FB9938" w14:textId="77777777" w:rsidR="008E2F96" w:rsidRPr="00582D17" w:rsidRDefault="008E2F96" w:rsidP="00F628A7">
            <w:pPr>
              <w:spacing w:before="60" w:after="60"/>
              <w:jc w:val="center"/>
              <w:rPr>
                <w:sz w:val="22"/>
                <w:szCs w:val="22"/>
              </w:rPr>
            </w:pPr>
            <w:r w:rsidRPr="00582D17">
              <w:rPr>
                <w:sz w:val="22"/>
                <w:szCs w:val="22"/>
              </w:rPr>
              <w:t>986</w:t>
            </w:r>
          </w:p>
        </w:tc>
        <w:tc>
          <w:tcPr>
            <w:tcW w:w="0" w:type="auto"/>
            <w:vAlign w:val="center"/>
          </w:tcPr>
          <w:p w14:paraId="1D31B464" w14:textId="77777777" w:rsidR="008E2F96" w:rsidRPr="00582D17" w:rsidRDefault="008E2F96" w:rsidP="00F628A7">
            <w:pPr>
              <w:spacing w:before="60" w:after="60"/>
              <w:jc w:val="center"/>
              <w:rPr>
                <w:sz w:val="22"/>
                <w:szCs w:val="22"/>
              </w:rPr>
            </w:pPr>
            <w:r w:rsidRPr="00582D17">
              <w:rPr>
                <w:sz w:val="22"/>
                <w:szCs w:val="22"/>
              </w:rPr>
              <w:t>M100</w:t>
            </w:r>
          </w:p>
        </w:tc>
        <w:tc>
          <w:tcPr>
            <w:tcW w:w="0" w:type="auto"/>
            <w:vAlign w:val="center"/>
          </w:tcPr>
          <w:p w14:paraId="16E218E7" w14:textId="77777777" w:rsidR="008E2F96" w:rsidRPr="00582D17" w:rsidRDefault="008E2F96" w:rsidP="00F628A7">
            <w:pPr>
              <w:spacing w:before="60" w:after="60"/>
              <w:jc w:val="center"/>
              <w:rPr>
                <w:sz w:val="22"/>
                <w:szCs w:val="22"/>
              </w:rPr>
            </w:pPr>
            <w:r w:rsidRPr="00582D17">
              <w:rPr>
                <w:sz w:val="22"/>
                <w:szCs w:val="22"/>
              </w:rPr>
              <w:t>S360</w:t>
            </w:r>
          </w:p>
        </w:tc>
      </w:tr>
      <w:tr w:rsidR="008E2F96" w:rsidRPr="0050469B" w14:paraId="00A7C240" w14:textId="77777777" w:rsidTr="00582D17">
        <w:tc>
          <w:tcPr>
            <w:tcW w:w="0" w:type="auto"/>
            <w:vAlign w:val="center"/>
          </w:tcPr>
          <w:p w14:paraId="4D5B502E" w14:textId="77777777" w:rsidR="008E2F96" w:rsidRPr="00582D17" w:rsidRDefault="008E2F96" w:rsidP="00F628A7">
            <w:pPr>
              <w:spacing w:before="60" w:after="60"/>
              <w:jc w:val="center"/>
              <w:rPr>
                <w:sz w:val="22"/>
                <w:szCs w:val="22"/>
              </w:rPr>
            </w:pPr>
            <w:r w:rsidRPr="00582D17">
              <w:rPr>
                <w:sz w:val="22"/>
                <w:szCs w:val="22"/>
              </w:rPr>
              <w:t>987</w:t>
            </w:r>
          </w:p>
        </w:tc>
        <w:tc>
          <w:tcPr>
            <w:tcW w:w="0" w:type="auto"/>
            <w:vAlign w:val="center"/>
          </w:tcPr>
          <w:p w14:paraId="431FDC7D" w14:textId="77777777" w:rsidR="008E2F96" w:rsidRPr="00582D17" w:rsidRDefault="008E2F96" w:rsidP="00F628A7">
            <w:pPr>
              <w:spacing w:before="60" w:after="60"/>
              <w:jc w:val="center"/>
              <w:rPr>
                <w:sz w:val="22"/>
                <w:szCs w:val="22"/>
              </w:rPr>
            </w:pPr>
            <w:r w:rsidRPr="00582D17">
              <w:rPr>
                <w:sz w:val="22"/>
                <w:szCs w:val="22"/>
              </w:rPr>
              <w:t>M100</w:t>
            </w:r>
          </w:p>
        </w:tc>
        <w:tc>
          <w:tcPr>
            <w:tcW w:w="0" w:type="auto"/>
            <w:vAlign w:val="center"/>
          </w:tcPr>
          <w:p w14:paraId="385A70D7" w14:textId="77777777" w:rsidR="008E2F96" w:rsidRPr="00582D17" w:rsidRDefault="008E2F96" w:rsidP="00F628A7">
            <w:pPr>
              <w:spacing w:before="60" w:after="60"/>
              <w:jc w:val="center"/>
              <w:rPr>
                <w:sz w:val="22"/>
                <w:szCs w:val="22"/>
              </w:rPr>
            </w:pPr>
            <w:r w:rsidRPr="00582D17">
              <w:rPr>
                <w:sz w:val="22"/>
                <w:szCs w:val="22"/>
              </w:rPr>
              <w:t>S361</w:t>
            </w:r>
          </w:p>
        </w:tc>
      </w:tr>
      <w:tr w:rsidR="008E2F96" w:rsidRPr="0050469B" w14:paraId="2BCD2CF5" w14:textId="77777777" w:rsidTr="00582D17">
        <w:tc>
          <w:tcPr>
            <w:tcW w:w="0" w:type="auto"/>
            <w:vAlign w:val="center"/>
          </w:tcPr>
          <w:p w14:paraId="3ED3B212" w14:textId="77777777" w:rsidR="008E2F96" w:rsidRPr="00582D17" w:rsidRDefault="008E2F96" w:rsidP="00F628A7">
            <w:pPr>
              <w:spacing w:before="60" w:after="60"/>
              <w:jc w:val="center"/>
              <w:rPr>
                <w:sz w:val="22"/>
                <w:szCs w:val="22"/>
              </w:rPr>
            </w:pPr>
            <w:r w:rsidRPr="00582D17">
              <w:rPr>
                <w:sz w:val="22"/>
                <w:szCs w:val="22"/>
              </w:rPr>
              <w:t>988</w:t>
            </w:r>
          </w:p>
        </w:tc>
        <w:tc>
          <w:tcPr>
            <w:tcW w:w="0" w:type="auto"/>
            <w:vAlign w:val="center"/>
          </w:tcPr>
          <w:p w14:paraId="5A632572" w14:textId="77777777" w:rsidR="008E2F96" w:rsidRPr="00582D17" w:rsidRDefault="008E2F96" w:rsidP="00F628A7">
            <w:pPr>
              <w:spacing w:before="60" w:after="60"/>
              <w:jc w:val="center"/>
              <w:rPr>
                <w:sz w:val="22"/>
                <w:szCs w:val="22"/>
              </w:rPr>
            </w:pPr>
            <w:r w:rsidRPr="00582D17">
              <w:rPr>
                <w:sz w:val="22"/>
                <w:szCs w:val="22"/>
              </w:rPr>
              <w:t>M101</w:t>
            </w:r>
          </w:p>
        </w:tc>
        <w:tc>
          <w:tcPr>
            <w:tcW w:w="0" w:type="auto"/>
            <w:vAlign w:val="center"/>
          </w:tcPr>
          <w:p w14:paraId="28A0619B" w14:textId="77777777" w:rsidR="008E2F96" w:rsidRPr="00582D17" w:rsidRDefault="008E2F96" w:rsidP="00F628A7">
            <w:pPr>
              <w:spacing w:before="60" w:after="60"/>
              <w:jc w:val="center"/>
              <w:rPr>
                <w:sz w:val="22"/>
                <w:szCs w:val="22"/>
              </w:rPr>
            </w:pPr>
            <w:r w:rsidRPr="00582D17">
              <w:rPr>
                <w:sz w:val="22"/>
                <w:szCs w:val="22"/>
              </w:rPr>
              <w:t>S362</w:t>
            </w:r>
          </w:p>
        </w:tc>
      </w:tr>
      <w:tr w:rsidR="008E2F96" w:rsidRPr="0050469B" w14:paraId="44E9413D" w14:textId="77777777" w:rsidTr="00582D17">
        <w:tc>
          <w:tcPr>
            <w:tcW w:w="0" w:type="auto"/>
            <w:vAlign w:val="center"/>
          </w:tcPr>
          <w:p w14:paraId="79428EF0" w14:textId="77777777" w:rsidR="008E2F96" w:rsidRPr="00582D17" w:rsidRDefault="008E2F96" w:rsidP="00F628A7">
            <w:pPr>
              <w:spacing w:before="60" w:after="60"/>
              <w:jc w:val="center"/>
              <w:rPr>
                <w:sz w:val="22"/>
                <w:szCs w:val="22"/>
              </w:rPr>
            </w:pPr>
            <w:r w:rsidRPr="00582D17">
              <w:rPr>
                <w:sz w:val="22"/>
                <w:szCs w:val="22"/>
              </w:rPr>
              <w:t>989</w:t>
            </w:r>
          </w:p>
        </w:tc>
        <w:tc>
          <w:tcPr>
            <w:tcW w:w="0" w:type="auto"/>
            <w:vAlign w:val="center"/>
          </w:tcPr>
          <w:p w14:paraId="09728886" w14:textId="77777777" w:rsidR="008E2F96" w:rsidRPr="00582D17" w:rsidRDefault="008E2F96" w:rsidP="00F628A7">
            <w:pPr>
              <w:spacing w:before="60" w:after="60"/>
              <w:jc w:val="center"/>
              <w:rPr>
                <w:sz w:val="22"/>
                <w:szCs w:val="22"/>
              </w:rPr>
            </w:pPr>
            <w:r w:rsidRPr="00582D17">
              <w:rPr>
                <w:sz w:val="22"/>
                <w:szCs w:val="22"/>
              </w:rPr>
              <w:t>M101</w:t>
            </w:r>
          </w:p>
        </w:tc>
        <w:tc>
          <w:tcPr>
            <w:tcW w:w="0" w:type="auto"/>
            <w:vAlign w:val="center"/>
          </w:tcPr>
          <w:p w14:paraId="09EC2F8F" w14:textId="77777777" w:rsidR="008E2F96" w:rsidRPr="00582D17" w:rsidRDefault="008E2F96" w:rsidP="00F628A7">
            <w:pPr>
              <w:spacing w:before="60" w:after="60"/>
              <w:jc w:val="center"/>
              <w:rPr>
                <w:sz w:val="22"/>
                <w:szCs w:val="22"/>
              </w:rPr>
            </w:pPr>
            <w:r w:rsidRPr="00582D17">
              <w:rPr>
                <w:sz w:val="22"/>
                <w:szCs w:val="22"/>
              </w:rPr>
              <w:t>S363</w:t>
            </w:r>
          </w:p>
        </w:tc>
      </w:tr>
      <w:tr w:rsidR="008E2F96" w:rsidRPr="0050469B" w14:paraId="205FD2C9" w14:textId="77777777" w:rsidTr="00582D17">
        <w:tc>
          <w:tcPr>
            <w:tcW w:w="0" w:type="auto"/>
            <w:vAlign w:val="center"/>
          </w:tcPr>
          <w:p w14:paraId="43789528" w14:textId="77777777" w:rsidR="008E2F96" w:rsidRPr="00582D17" w:rsidRDefault="008E2F96" w:rsidP="00F628A7">
            <w:pPr>
              <w:spacing w:before="60" w:after="60"/>
              <w:jc w:val="center"/>
              <w:rPr>
                <w:sz w:val="22"/>
                <w:szCs w:val="22"/>
              </w:rPr>
            </w:pPr>
            <w:r w:rsidRPr="00582D17">
              <w:rPr>
                <w:sz w:val="22"/>
                <w:szCs w:val="22"/>
              </w:rPr>
              <w:t>990</w:t>
            </w:r>
          </w:p>
        </w:tc>
        <w:tc>
          <w:tcPr>
            <w:tcW w:w="0" w:type="auto"/>
            <w:vAlign w:val="center"/>
          </w:tcPr>
          <w:p w14:paraId="03FEEAC3" w14:textId="77777777" w:rsidR="008E2F96" w:rsidRPr="00582D17" w:rsidRDefault="008E2F96" w:rsidP="00F628A7">
            <w:pPr>
              <w:spacing w:before="60" w:after="60"/>
              <w:jc w:val="center"/>
              <w:rPr>
                <w:sz w:val="22"/>
                <w:szCs w:val="22"/>
              </w:rPr>
            </w:pPr>
            <w:r w:rsidRPr="00582D17">
              <w:rPr>
                <w:sz w:val="22"/>
                <w:szCs w:val="22"/>
              </w:rPr>
              <w:t>M101</w:t>
            </w:r>
          </w:p>
        </w:tc>
        <w:tc>
          <w:tcPr>
            <w:tcW w:w="0" w:type="auto"/>
            <w:vAlign w:val="center"/>
          </w:tcPr>
          <w:p w14:paraId="6580FC66" w14:textId="77777777" w:rsidR="008E2F96" w:rsidRPr="00582D17" w:rsidRDefault="008E2F96" w:rsidP="00F628A7">
            <w:pPr>
              <w:spacing w:before="60" w:after="60"/>
              <w:jc w:val="center"/>
              <w:rPr>
                <w:sz w:val="22"/>
                <w:szCs w:val="22"/>
              </w:rPr>
            </w:pPr>
            <w:r w:rsidRPr="00582D17">
              <w:rPr>
                <w:sz w:val="22"/>
                <w:szCs w:val="22"/>
              </w:rPr>
              <w:t>S364</w:t>
            </w:r>
          </w:p>
        </w:tc>
      </w:tr>
      <w:tr w:rsidR="008E2F96" w:rsidRPr="0050469B" w14:paraId="3BE33468" w14:textId="77777777" w:rsidTr="00582D17">
        <w:tc>
          <w:tcPr>
            <w:tcW w:w="0" w:type="auto"/>
            <w:vAlign w:val="center"/>
          </w:tcPr>
          <w:p w14:paraId="17263AEB" w14:textId="77777777" w:rsidR="008E2F96" w:rsidRPr="00582D17" w:rsidRDefault="008E2F96" w:rsidP="00F628A7">
            <w:pPr>
              <w:spacing w:before="60" w:after="60"/>
              <w:jc w:val="center"/>
              <w:rPr>
                <w:sz w:val="22"/>
                <w:szCs w:val="22"/>
              </w:rPr>
            </w:pPr>
            <w:r w:rsidRPr="00582D17">
              <w:rPr>
                <w:sz w:val="22"/>
                <w:szCs w:val="22"/>
              </w:rPr>
              <w:t>991</w:t>
            </w:r>
          </w:p>
        </w:tc>
        <w:tc>
          <w:tcPr>
            <w:tcW w:w="0" w:type="auto"/>
            <w:vAlign w:val="center"/>
          </w:tcPr>
          <w:p w14:paraId="30AF114E" w14:textId="77777777" w:rsidR="008E2F96" w:rsidRPr="00582D17" w:rsidRDefault="008E2F96" w:rsidP="00F628A7">
            <w:pPr>
              <w:spacing w:before="60" w:after="60"/>
              <w:jc w:val="center"/>
              <w:rPr>
                <w:sz w:val="22"/>
                <w:szCs w:val="22"/>
              </w:rPr>
            </w:pPr>
            <w:r w:rsidRPr="00582D17">
              <w:rPr>
                <w:sz w:val="22"/>
                <w:szCs w:val="22"/>
              </w:rPr>
              <w:t>M102</w:t>
            </w:r>
          </w:p>
        </w:tc>
        <w:tc>
          <w:tcPr>
            <w:tcW w:w="0" w:type="auto"/>
            <w:vAlign w:val="center"/>
          </w:tcPr>
          <w:p w14:paraId="47379F33" w14:textId="77777777" w:rsidR="008E2F96" w:rsidRPr="00582D17" w:rsidRDefault="008E2F96" w:rsidP="00F628A7">
            <w:pPr>
              <w:spacing w:before="60" w:after="60"/>
              <w:jc w:val="center"/>
              <w:rPr>
                <w:sz w:val="22"/>
                <w:szCs w:val="22"/>
              </w:rPr>
            </w:pPr>
            <w:r w:rsidRPr="00582D17">
              <w:rPr>
                <w:sz w:val="22"/>
                <w:szCs w:val="22"/>
              </w:rPr>
              <w:t>S365</w:t>
            </w:r>
          </w:p>
        </w:tc>
      </w:tr>
      <w:tr w:rsidR="008E2F96" w:rsidRPr="0050469B" w14:paraId="2437F39B" w14:textId="77777777" w:rsidTr="00582D17">
        <w:tc>
          <w:tcPr>
            <w:tcW w:w="0" w:type="auto"/>
            <w:vAlign w:val="center"/>
          </w:tcPr>
          <w:p w14:paraId="165E3B32" w14:textId="77777777" w:rsidR="008E2F96" w:rsidRPr="00582D17" w:rsidRDefault="008E2F96" w:rsidP="00F628A7">
            <w:pPr>
              <w:spacing w:before="60" w:after="60"/>
              <w:jc w:val="center"/>
              <w:rPr>
                <w:sz w:val="22"/>
                <w:szCs w:val="22"/>
              </w:rPr>
            </w:pPr>
            <w:r w:rsidRPr="00582D17">
              <w:rPr>
                <w:sz w:val="22"/>
                <w:szCs w:val="22"/>
              </w:rPr>
              <w:t>992</w:t>
            </w:r>
          </w:p>
        </w:tc>
        <w:tc>
          <w:tcPr>
            <w:tcW w:w="0" w:type="auto"/>
            <w:vAlign w:val="center"/>
          </w:tcPr>
          <w:p w14:paraId="3811B698" w14:textId="77777777" w:rsidR="008E2F96" w:rsidRPr="00582D17" w:rsidRDefault="008E2F96" w:rsidP="00F628A7">
            <w:pPr>
              <w:spacing w:before="60" w:after="60"/>
              <w:jc w:val="center"/>
              <w:rPr>
                <w:sz w:val="22"/>
                <w:szCs w:val="22"/>
              </w:rPr>
            </w:pPr>
            <w:r w:rsidRPr="00582D17">
              <w:rPr>
                <w:sz w:val="22"/>
                <w:szCs w:val="22"/>
              </w:rPr>
              <w:t>M102</w:t>
            </w:r>
          </w:p>
        </w:tc>
        <w:tc>
          <w:tcPr>
            <w:tcW w:w="0" w:type="auto"/>
            <w:vAlign w:val="center"/>
          </w:tcPr>
          <w:p w14:paraId="1A96BF5C" w14:textId="77777777" w:rsidR="008E2F96" w:rsidRPr="00582D17" w:rsidRDefault="008E2F96" w:rsidP="00F628A7">
            <w:pPr>
              <w:spacing w:before="60" w:after="60"/>
              <w:jc w:val="center"/>
              <w:rPr>
                <w:sz w:val="22"/>
                <w:szCs w:val="22"/>
              </w:rPr>
            </w:pPr>
            <w:r w:rsidRPr="00582D17">
              <w:rPr>
                <w:sz w:val="22"/>
                <w:szCs w:val="22"/>
              </w:rPr>
              <w:t>S366</w:t>
            </w:r>
          </w:p>
        </w:tc>
      </w:tr>
      <w:tr w:rsidR="008E2F96" w:rsidRPr="0050469B" w14:paraId="7C04E584" w14:textId="77777777" w:rsidTr="00582D17">
        <w:tc>
          <w:tcPr>
            <w:tcW w:w="0" w:type="auto"/>
            <w:vAlign w:val="center"/>
          </w:tcPr>
          <w:p w14:paraId="11894A38" w14:textId="77777777" w:rsidR="008E2F96" w:rsidRPr="00582D17" w:rsidRDefault="008E2F96" w:rsidP="00F628A7">
            <w:pPr>
              <w:spacing w:before="60" w:after="60"/>
              <w:jc w:val="center"/>
              <w:rPr>
                <w:sz w:val="22"/>
                <w:szCs w:val="22"/>
              </w:rPr>
            </w:pPr>
            <w:r w:rsidRPr="00582D17">
              <w:rPr>
                <w:sz w:val="22"/>
                <w:szCs w:val="22"/>
              </w:rPr>
              <w:t>993</w:t>
            </w:r>
          </w:p>
        </w:tc>
        <w:tc>
          <w:tcPr>
            <w:tcW w:w="0" w:type="auto"/>
            <w:vAlign w:val="center"/>
          </w:tcPr>
          <w:p w14:paraId="5AF0EFB4" w14:textId="77777777" w:rsidR="008E2F96" w:rsidRPr="00582D17" w:rsidRDefault="008E2F96" w:rsidP="00F628A7">
            <w:pPr>
              <w:spacing w:before="60" w:after="60"/>
              <w:jc w:val="center"/>
              <w:rPr>
                <w:sz w:val="22"/>
                <w:szCs w:val="22"/>
              </w:rPr>
            </w:pPr>
            <w:r w:rsidRPr="00582D17">
              <w:rPr>
                <w:sz w:val="22"/>
                <w:szCs w:val="22"/>
              </w:rPr>
              <w:t>M103</w:t>
            </w:r>
          </w:p>
        </w:tc>
        <w:tc>
          <w:tcPr>
            <w:tcW w:w="0" w:type="auto"/>
            <w:vAlign w:val="center"/>
          </w:tcPr>
          <w:p w14:paraId="6828B06B" w14:textId="77777777" w:rsidR="008E2F96" w:rsidRPr="00582D17" w:rsidRDefault="008E2F96" w:rsidP="00F628A7">
            <w:pPr>
              <w:spacing w:before="60" w:after="60"/>
              <w:jc w:val="center"/>
              <w:rPr>
                <w:sz w:val="22"/>
                <w:szCs w:val="22"/>
              </w:rPr>
            </w:pPr>
            <w:r w:rsidRPr="00582D17">
              <w:rPr>
                <w:sz w:val="22"/>
                <w:szCs w:val="22"/>
              </w:rPr>
              <w:t>S367</w:t>
            </w:r>
          </w:p>
        </w:tc>
      </w:tr>
      <w:tr w:rsidR="008E2F96" w:rsidRPr="0050469B" w14:paraId="00C522CC" w14:textId="77777777" w:rsidTr="00582D17">
        <w:tc>
          <w:tcPr>
            <w:tcW w:w="0" w:type="auto"/>
            <w:vAlign w:val="center"/>
          </w:tcPr>
          <w:p w14:paraId="62E5E154" w14:textId="77777777" w:rsidR="008E2F96" w:rsidRPr="00582D17" w:rsidRDefault="008E2F96" w:rsidP="00F628A7">
            <w:pPr>
              <w:spacing w:before="60" w:after="60"/>
              <w:jc w:val="center"/>
              <w:rPr>
                <w:sz w:val="22"/>
                <w:szCs w:val="22"/>
              </w:rPr>
            </w:pPr>
            <w:r w:rsidRPr="00582D17">
              <w:rPr>
                <w:sz w:val="22"/>
                <w:szCs w:val="22"/>
              </w:rPr>
              <w:t>994</w:t>
            </w:r>
          </w:p>
        </w:tc>
        <w:tc>
          <w:tcPr>
            <w:tcW w:w="0" w:type="auto"/>
            <w:vAlign w:val="center"/>
          </w:tcPr>
          <w:p w14:paraId="28022E68" w14:textId="77777777" w:rsidR="008E2F96" w:rsidRPr="00582D17" w:rsidRDefault="008E2F96" w:rsidP="00F628A7">
            <w:pPr>
              <w:spacing w:before="60" w:after="60"/>
              <w:jc w:val="center"/>
              <w:rPr>
                <w:sz w:val="22"/>
                <w:szCs w:val="22"/>
              </w:rPr>
            </w:pPr>
            <w:r w:rsidRPr="00582D17">
              <w:rPr>
                <w:sz w:val="22"/>
                <w:szCs w:val="22"/>
              </w:rPr>
              <w:t>M103</w:t>
            </w:r>
          </w:p>
        </w:tc>
        <w:tc>
          <w:tcPr>
            <w:tcW w:w="0" w:type="auto"/>
            <w:vAlign w:val="center"/>
          </w:tcPr>
          <w:p w14:paraId="76BB0BEB" w14:textId="77777777" w:rsidR="008E2F96" w:rsidRPr="00582D17" w:rsidRDefault="008E2F96" w:rsidP="00F628A7">
            <w:pPr>
              <w:spacing w:before="60" w:after="60"/>
              <w:jc w:val="center"/>
              <w:rPr>
                <w:sz w:val="22"/>
                <w:szCs w:val="22"/>
              </w:rPr>
            </w:pPr>
            <w:r w:rsidRPr="00582D17">
              <w:rPr>
                <w:sz w:val="22"/>
                <w:szCs w:val="22"/>
              </w:rPr>
              <w:t>S368</w:t>
            </w:r>
          </w:p>
        </w:tc>
      </w:tr>
      <w:tr w:rsidR="008E2F96" w:rsidRPr="0050469B" w14:paraId="2D5274AF" w14:textId="77777777" w:rsidTr="00582D17">
        <w:tc>
          <w:tcPr>
            <w:tcW w:w="0" w:type="auto"/>
            <w:vAlign w:val="center"/>
          </w:tcPr>
          <w:p w14:paraId="25D4994B" w14:textId="77777777" w:rsidR="008E2F96" w:rsidRPr="00582D17" w:rsidRDefault="008E2F96" w:rsidP="00F628A7">
            <w:pPr>
              <w:spacing w:before="60" w:after="60"/>
              <w:jc w:val="center"/>
              <w:rPr>
                <w:sz w:val="22"/>
                <w:szCs w:val="22"/>
              </w:rPr>
            </w:pPr>
            <w:r w:rsidRPr="00582D17">
              <w:rPr>
                <w:sz w:val="22"/>
                <w:szCs w:val="22"/>
              </w:rPr>
              <w:t>995</w:t>
            </w:r>
          </w:p>
        </w:tc>
        <w:tc>
          <w:tcPr>
            <w:tcW w:w="0" w:type="auto"/>
            <w:vAlign w:val="center"/>
          </w:tcPr>
          <w:p w14:paraId="68099A07" w14:textId="77777777" w:rsidR="008E2F96" w:rsidRPr="00582D17" w:rsidRDefault="008E2F96" w:rsidP="00F628A7">
            <w:pPr>
              <w:spacing w:before="60" w:after="60"/>
              <w:jc w:val="center"/>
              <w:rPr>
                <w:sz w:val="22"/>
                <w:szCs w:val="22"/>
              </w:rPr>
            </w:pPr>
            <w:r w:rsidRPr="00582D17">
              <w:rPr>
                <w:sz w:val="22"/>
                <w:szCs w:val="22"/>
              </w:rPr>
              <w:t>M103</w:t>
            </w:r>
          </w:p>
        </w:tc>
        <w:tc>
          <w:tcPr>
            <w:tcW w:w="0" w:type="auto"/>
            <w:vAlign w:val="center"/>
          </w:tcPr>
          <w:p w14:paraId="5366E455" w14:textId="77777777" w:rsidR="008E2F96" w:rsidRPr="00582D17" w:rsidRDefault="008E2F96" w:rsidP="00F628A7">
            <w:pPr>
              <w:spacing w:before="60" w:after="60"/>
              <w:jc w:val="center"/>
              <w:rPr>
                <w:sz w:val="22"/>
                <w:szCs w:val="22"/>
              </w:rPr>
            </w:pPr>
            <w:r w:rsidRPr="00582D17">
              <w:rPr>
                <w:sz w:val="22"/>
                <w:szCs w:val="22"/>
              </w:rPr>
              <w:t>S369</w:t>
            </w:r>
          </w:p>
        </w:tc>
      </w:tr>
      <w:tr w:rsidR="008E2F96" w:rsidRPr="0050469B" w14:paraId="2E1D5AFF" w14:textId="77777777" w:rsidTr="00582D17">
        <w:tc>
          <w:tcPr>
            <w:tcW w:w="0" w:type="auto"/>
            <w:vAlign w:val="center"/>
          </w:tcPr>
          <w:p w14:paraId="4F533551" w14:textId="77777777" w:rsidR="008E2F96" w:rsidRPr="00582D17" w:rsidRDefault="008E2F96" w:rsidP="00F628A7">
            <w:pPr>
              <w:spacing w:before="60" w:after="60"/>
              <w:jc w:val="center"/>
              <w:rPr>
                <w:sz w:val="22"/>
                <w:szCs w:val="22"/>
              </w:rPr>
            </w:pPr>
            <w:r w:rsidRPr="00582D17">
              <w:rPr>
                <w:sz w:val="22"/>
                <w:szCs w:val="22"/>
              </w:rPr>
              <w:t>996</w:t>
            </w:r>
          </w:p>
        </w:tc>
        <w:tc>
          <w:tcPr>
            <w:tcW w:w="0" w:type="auto"/>
            <w:vAlign w:val="center"/>
          </w:tcPr>
          <w:p w14:paraId="463132CD" w14:textId="77777777" w:rsidR="008E2F96" w:rsidRPr="00582D17" w:rsidRDefault="008E2F96" w:rsidP="00F628A7">
            <w:pPr>
              <w:spacing w:before="60" w:after="60"/>
              <w:jc w:val="center"/>
              <w:rPr>
                <w:sz w:val="22"/>
                <w:szCs w:val="22"/>
              </w:rPr>
            </w:pPr>
            <w:r w:rsidRPr="00582D17">
              <w:rPr>
                <w:sz w:val="22"/>
                <w:szCs w:val="22"/>
              </w:rPr>
              <w:t>M104</w:t>
            </w:r>
          </w:p>
        </w:tc>
        <w:tc>
          <w:tcPr>
            <w:tcW w:w="0" w:type="auto"/>
            <w:vAlign w:val="center"/>
          </w:tcPr>
          <w:p w14:paraId="6876BC29" w14:textId="77777777" w:rsidR="008E2F96" w:rsidRPr="00582D17" w:rsidRDefault="008E2F96" w:rsidP="00F628A7">
            <w:pPr>
              <w:spacing w:before="60" w:after="60"/>
              <w:jc w:val="center"/>
              <w:rPr>
                <w:sz w:val="22"/>
                <w:szCs w:val="22"/>
              </w:rPr>
            </w:pPr>
            <w:r w:rsidRPr="00582D17">
              <w:rPr>
                <w:sz w:val="22"/>
                <w:szCs w:val="22"/>
              </w:rPr>
              <w:t>S370</w:t>
            </w:r>
          </w:p>
        </w:tc>
      </w:tr>
      <w:tr w:rsidR="008E2F96" w:rsidRPr="0050469B" w14:paraId="03268542" w14:textId="77777777" w:rsidTr="00582D17">
        <w:tc>
          <w:tcPr>
            <w:tcW w:w="0" w:type="auto"/>
            <w:vAlign w:val="center"/>
          </w:tcPr>
          <w:p w14:paraId="3738A3E8" w14:textId="77777777" w:rsidR="008E2F96" w:rsidRPr="00582D17" w:rsidRDefault="008E2F96" w:rsidP="00F628A7">
            <w:pPr>
              <w:spacing w:before="60" w:after="60"/>
              <w:jc w:val="center"/>
              <w:rPr>
                <w:sz w:val="22"/>
                <w:szCs w:val="22"/>
              </w:rPr>
            </w:pPr>
            <w:r w:rsidRPr="00582D17">
              <w:rPr>
                <w:sz w:val="22"/>
                <w:szCs w:val="22"/>
              </w:rPr>
              <w:t>997</w:t>
            </w:r>
          </w:p>
        </w:tc>
        <w:tc>
          <w:tcPr>
            <w:tcW w:w="0" w:type="auto"/>
            <w:vAlign w:val="center"/>
          </w:tcPr>
          <w:p w14:paraId="12F4C8C3" w14:textId="77777777" w:rsidR="008E2F96" w:rsidRPr="00582D17" w:rsidRDefault="008E2F96" w:rsidP="00F628A7">
            <w:pPr>
              <w:spacing w:before="60" w:after="60"/>
              <w:jc w:val="center"/>
              <w:rPr>
                <w:sz w:val="22"/>
                <w:szCs w:val="22"/>
              </w:rPr>
            </w:pPr>
            <w:r w:rsidRPr="00582D17">
              <w:rPr>
                <w:sz w:val="22"/>
                <w:szCs w:val="22"/>
              </w:rPr>
              <w:t>M104</w:t>
            </w:r>
          </w:p>
        </w:tc>
        <w:tc>
          <w:tcPr>
            <w:tcW w:w="0" w:type="auto"/>
            <w:vAlign w:val="center"/>
          </w:tcPr>
          <w:p w14:paraId="53C68D45" w14:textId="77777777" w:rsidR="008E2F96" w:rsidRPr="00582D17" w:rsidRDefault="008E2F96" w:rsidP="00F628A7">
            <w:pPr>
              <w:spacing w:before="60" w:after="60"/>
              <w:jc w:val="center"/>
              <w:rPr>
                <w:sz w:val="22"/>
                <w:szCs w:val="22"/>
              </w:rPr>
            </w:pPr>
            <w:r w:rsidRPr="00582D17">
              <w:rPr>
                <w:sz w:val="22"/>
                <w:szCs w:val="22"/>
              </w:rPr>
              <w:t>S371</w:t>
            </w:r>
          </w:p>
        </w:tc>
      </w:tr>
      <w:tr w:rsidR="008E2F96" w:rsidRPr="0050469B" w14:paraId="0F158709" w14:textId="77777777" w:rsidTr="00582D17">
        <w:tc>
          <w:tcPr>
            <w:tcW w:w="0" w:type="auto"/>
            <w:vAlign w:val="center"/>
          </w:tcPr>
          <w:p w14:paraId="77D2EBBF" w14:textId="77777777" w:rsidR="008E2F96" w:rsidRPr="00582D17" w:rsidRDefault="008E2F96" w:rsidP="00F628A7">
            <w:pPr>
              <w:spacing w:before="60" w:after="60"/>
              <w:jc w:val="center"/>
              <w:rPr>
                <w:sz w:val="22"/>
                <w:szCs w:val="22"/>
              </w:rPr>
            </w:pPr>
            <w:r w:rsidRPr="00582D17">
              <w:rPr>
                <w:sz w:val="22"/>
                <w:szCs w:val="22"/>
              </w:rPr>
              <w:t>998</w:t>
            </w:r>
          </w:p>
        </w:tc>
        <w:tc>
          <w:tcPr>
            <w:tcW w:w="0" w:type="auto"/>
            <w:vAlign w:val="center"/>
          </w:tcPr>
          <w:p w14:paraId="71AAF61F" w14:textId="77777777" w:rsidR="008E2F96" w:rsidRPr="00582D17" w:rsidRDefault="008E2F96" w:rsidP="00F628A7">
            <w:pPr>
              <w:spacing w:before="60" w:after="60"/>
              <w:jc w:val="center"/>
              <w:rPr>
                <w:sz w:val="22"/>
                <w:szCs w:val="22"/>
              </w:rPr>
            </w:pPr>
            <w:r w:rsidRPr="00582D17">
              <w:rPr>
                <w:sz w:val="22"/>
                <w:szCs w:val="22"/>
              </w:rPr>
              <w:t>M105</w:t>
            </w:r>
          </w:p>
        </w:tc>
        <w:tc>
          <w:tcPr>
            <w:tcW w:w="0" w:type="auto"/>
            <w:vAlign w:val="center"/>
          </w:tcPr>
          <w:p w14:paraId="46B0FE38" w14:textId="77777777" w:rsidR="008E2F96" w:rsidRPr="00582D17" w:rsidRDefault="008E2F96" w:rsidP="00F628A7">
            <w:pPr>
              <w:spacing w:before="60" w:after="60"/>
              <w:jc w:val="center"/>
              <w:rPr>
                <w:sz w:val="22"/>
                <w:szCs w:val="22"/>
              </w:rPr>
            </w:pPr>
            <w:r w:rsidRPr="00582D17">
              <w:rPr>
                <w:sz w:val="22"/>
                <w:szCs w:val="22"/>
              </w:rPr>
              <w:t>S372</w:t>
            </w:r>
          </w:p>
        </w:tc>
      </w:tr>
      <w:tr w:rsidR="008E2F96" w:rsidRPr="0050469B" w14:paraId="1A541A3E" w14:textId="77777777" w:rsidTr="00582D17">
        <w:tc>
          <w:tcPr>
            <w:tcW w:w="0" w:type="auto"/>
            <w:vAlign w:val="center"/>
          </w:tcPr>
          <w:p w14:paraId="47EA0BD5" w14:textId="77777777" w:rsidR="008E2F96" w:rsidRPr="00582D17" w:rsidRDefault="008E2F96" w:rsidP="00F628A7">
            <w:pPr>
              <w:spacing w:before="60" w:after="60"/>
              <w:jc w:val="center"/>
              <w:rPr>
                <w:sz w:val="22"/>
                <w:szCs w:val="22"/>
              </w:rPr>
            </w:pPr>
            <w:r w:rsidRPr="00582D17">
              <w:rPr>
                <w:sz w:val="22"/>
                <w:szCs w:val="22"/>
              </w:rPr>
              <w:t>999</w:t>
            </w:r>
          </w:p>
        </w:tc>
        <w:tc>
          <w:tcPr>
            <w:tcW w:w="0" w:type="auto"/>
            <w:vAlign w:val="center"/>
          </w:tcPr>
          <w:p w14:paraId="78D4C09E" w14:textId="77777777" w:rsidR="008E2F96" w:rsidRPr="00582D17" w:rsidRDefault="008E2F96" w:rsidP="00F628A7">
            <w:pPr>
              <w:spacing w:before="60" w:after="60"/>
              <w:jc w:val="center"/>
              <w:rPr>
                <w:sz w:val="22"/>
                <w:szCs w:val="22"/>
              </w:rPr>
            </w:pPr>
            <w:r w:rsidRPr="00582D17">
              <w:rPr>
                <w:sz w:val="22"/>
                <w:szCs w:val="22"/>
              </w:rPr>
              <w:t>M105</w:t>
            </w:r>
          </w:p>
        </w:tc>
        <w:tc>
          <w:tcPr>
            <w:tcW w:w="0" w:type="auto"/>
            <w:vAlign w:val="center"/>
          </w:tcPr>
          <w:p w14:paraId="14EE703A" w14:textId="77777777" w:rsidR="008E2F96" w:rsidRPr="00582D17" w:rsidRDefault="008E2F96" w:rsidP="00F628A7">
            <w:pPr>
              <w:spacing w:before="60" w:after="60"/>
              <w:jc w:val="center"/>
              <w:rPr>
                <w:sz w:val="22"/>
                <w:szCs w:val="22"/>
              </w:rPr>
            </w:pPr>
            <w:r w:rsidRPr="00582D17">
              <w:rPr>
                <w:sz w:val="22"/>
                <w:szCs w:val="22"/>
              </w:rPr>
              <w:t>S373</w:t>
            </w:r>
          </w:p>
        </w:tc>
      </w:tr>
      <w:tr w:rsidR="008E2F96" w:rsidRPr="0050469B" w14:paraId="627D5909" w14:textId="77777777" w:rsidTr="00582D17">
        <w:tc>
          <w:tcPr>
            <w:tcW w:w="0" w:type="auto"/>
            <w:vAlign w:val="center"/>
          </w:tcPr>
          <w:p w14:paraId="277F86B4" w14:textId="77777777" w:rsidR="008E2F96" w:rsidRPr="00582D17" w:rsidRDefault="008E2F96" w:rsidP="00F628A7">
            <w:pPr>
              <w:spacing w:before="60" w:after="60"/>
              <w:jc w:val="center"/>
              <w:rPr>
                <w:sz w:val="22"/>
                <w:szCs w:val="22"/>
              </w:rPr>
            </w:pPr>
            <w:r w:rsidRPr="00582D17">
              <w:rPr>
                <w:sz w:val="22"/>
                <w:szCs w:val="22"/>
              </w:rPr>
              <w:t>1000</w:t>
            </w:r>
          </w:p>
        </w:tc>
        <w:tc>
          <w:tcPr>
            <w:tcW w:w="0" w:type="auto"/>
            <w:vAlign w:val="center"/>
          </w:tcPr>
          <w:p w14:paraId="625F7A7C" w14:textId="77777777" w:rsidR="008E2F96" w:rsidRPr="00582D17" w:rsidRDefault="008E2F96" w:rsidP="00F628A7">
            <w:pPr>
              <w:spacing w:before="60" w:after="60"/>
              <w:jc w:val="center"/>
              <w:rPr>
                <w:sz w:val="22"/>
                <w:szCs w:val="22"/>
              </w:rPr>
            </w:pPr>
            <w:r w:rsidRPr="00582D17">
              <w:rPr>
                <w:sz w:val="22"/>
                <w:szCs w:val="22"/>
              </w:rPr>
              <w:t>M106</w:t>
            </w:r>
          </w:p>
        </w:tc>
        <w:tc>
          <w:tcPr>
            <w:tcW w:w="0" w:type="auto"/>
            <w:vAlign w:val="center"/>
          </w:tcPr>
          <w:p w14:paraId="03EAD1C0" w14:textId="77777777" w:rsidR="008E2F96" w:rsidRPr="00582D17" w:rsidRDefault="008E2F96" w:rsidP="00F628A7">
            <w:pPr>
              <w:spacing w:before="60" w:after="60"/>
              <w:jc w:val="center"/>
              <w:rPr>
                <w:sz w:val="22"/>
                <w:szCs w:val="22"/>
              </w:rPr>
            </w:pPr>
            <w:r w:rsidRPr="00582D17">
              <w:rPr>
                <w:sz w:val="22"/>
                <w:szCs w:val="22"/>
              </w:rPr>
              <w:t>S374</w:t>
            </w:r>
          </w:p>
        </w:tc>
      </w:tr>
      <w:tr w:rsidR="008E2F96" w:rsidRPr="0050469B" w14:paraId="4284E8FA" w14:textId="77777777" w:rsidTr="00582D17">
        <w:tc>
          <w:tcPr>
            <w:tcW w:w="0" w:type="auto"/>
            <w:vAlign w:val="center"/>
          </w:tcPr>
          <w:p w14:paraId="7DCDA780" w14:textId="77777777" w:rsidR="008E2F96" w:rsidRPr="00582D17" w:rsidRDefault="008E2F96" w:rsidP="00F628A7">
            <w:pPr>
              <w:spacing w:before="60" w:after="60"/>
              <w:jc w:val="center"/>
              <w:rPr>
                <w:sz w:val="22"/>
                <w:szCs w:val="22"/>
              </w:rPr>
            </w:pPr>
            <w:r w:rsidRPr="00582D17">
              <w:rPr>
                <w:sz w:val="22"/>
                <w:szCs w:val="22"/>
              </w:rPr>
              <w:t>1001</w:t>
            </w:r>
          </w:p>
        </w:tc>
        <w:tc>
          <w:tcPr>
            <w:tcW w:w="0" w:type="auto"/>
            <w:vAlign w:val="center"/>
          </w:tcPr>
          <w:p w14:paraId="559FD5A8" w14:textId="77777777" w:rsidR="008E2F96" w:rsidRPr="00582D17" w:rsidRDefault="008E2F96" w:rsidP="00F628A7">
            <w:pPr>
              <w:spacing w:before="60" w:after="60"/>
              <w:jc w:val="center"/>
              <w:rPr>
                <w:sz w:val="22"/>
                <w:szCs w:val="22"/>
              </w:rPr>
            </w:pPr>
            <w:r w:rsidRPr="00582D17">
              <w:rPr>
                <w:sz w:val="22"/>
                <w:szCs w:val="22"/>
              </w:rPr>
              <w:t>M106</w:t>
            </w:r>
          </w:p>
        </w:tc>
        <w:tc>
          <w:tcPr>
            <w:tcW w:w="0" w:type="auto"/>
            <w:vAlign w:val="center"/>
          </w:tcPr>
          <w:p w14:paraId="6FD4671E" w14:textId="77777777" w:rsidR="008E2F96" w:rsidRPr="00582D17" w:rsidRDefault="008E2F96" w:rsidP="00F628A7">
            <w:pPr>
              <w:spacing w:before="60" w:after="60"/>
              <w:jc w:val="center"/>
              <w:rPr>
                <w:sz w:val="22"/>
                <w:szCs w:val="22"/>
              </w:rPr>
            </w:pPr>
            <w:r w:rsidRPr="00582D17">
              <w:rPr>
                <w:sz w:val="22"/>
                <w:szCs w:val="22"/>
              </w:rPr>
              <w:t>S375</w:t>
            </w:r>
          </w:p>
        </w:tc>
      </w:tr>
      <w:tr w:rsidR="008E2F96" w:rsidRPr="0050469B" w14:paraId="45E10521" w14:textId="77777777" w:rsidTr="00582D17">
        <w:tc>
          <w:tcPr>
            <w:tcW w:w="0" w:type="auto"/>
            <w:vAlign w:val="center"/>
          </w:tcPr>
          <w:p w14:paraId="7FEA9B0E" w14:textId="77777777" w:rsidR="008E2F96" w:rsidRPr="00582D17" w:rsidRDefault="008E2F96" w:rsidP="00F628A7">
            <w:pPr>
              <w:spacing w:before="60" w:after="60"/>
              <w:jc w:val="center"/>
              <w:rPr>
                <w:sz w:val="22"/>
                <w:szCs w:val="22"/>
              </w:rPr>
            </w:pPr>
            <w:r w:rsidRPr="00582D17">
              <w:rPr>
                <w:sz w:val="22"/>
                <w:szCs w:val="22"/>
              </w:rPr>
              <w:t>1002</w:t>
            </w:r>
          </w:p>
        </w:tc>
        <w:tc>
          <w:tcPr>
            <w:tcW w:w="0" w:type="auto"/>
            <w:vAlign w:val="center"/>
          </w:tcPr>
          <w:p w14:paraId="664B58ED" w14:textId="77777777" w:rsidR="008E2F96" w:rsidRPr="00582D17" w:rsidRDefault="008E2F96" w:rsidP="00F628A7">
            <w:pPr>
              <w:spacing w:before="60" w:after="60"/>
              <w:jc w:val="center"/>
              <w:rPr>
                <w:sz w:val="22"/>
                <w:szCs w:val="22"/>
              </w:rPr>
            </w:pPr>
            <w:r w:rsidRPr="00582D17">
              <w:rPr>
                <w:sz w:val="22"/>
                <w:szCs w:val="22"/>
              </w:rPr>
              <w:t>M107</w:t>
            </w:r>
          </w:p>
        </w:tc>
        <w:tc>
          <w:tcPr>
            <w:tcW w:w="0" w:type="auto"/>
            <w:vAlign w:val="center"/>
          </w:tcPr>
          <w:p w14:paraId="739F6B37" w14:textId="77777777" w:rsidR="008E2F96" w:rsidRPr="00582D17" w:rsidRDefault="008E2F96" w:rsidP="00F628A7">
            <w:pPr>
              <w:spacing w:before="60" w:after="60"/>
              <w:jc w:val="center"/>
              <w:rPr>
                <w:sz w:val="22"/>
                <w:szCs w:val="22"/>
              </w:rPr>
            </w:pPr>
            <w:r w:rsidRPr="00582D17">
              <w:rPr>
                <w:sz w:val="22"/>
                <w:szCs w:val="22"/>
              </w:rPr>
              <w:t>S376</w:t>
            </w:r>
          </w:p>
        </w:tc>
      </w:tr>
      <w:tr w:rsidR="008E2F96" w:rsidRPr="0050469B" w14:paraId="1C259E08" w14:textId="77777777" w:rsidTr="00582D17">
        <w:tc>
          <w:tcPr>
            <w:tcW w:w="0" w:type="auto"/>
            <w:vAlign w:val="center"/>
          </w:tcPr>
          <w:p w14:paraId="648EAF68" w14:textId="77777777" w:rsidR="008E2F96" w:rsidRPr="00582D17" w:rsidRDefault="008E2F96" w:rsidP="00F628A7">
            <w:pPr>
              <w:spacing w:before="60" w:after="60"/>
              <w:jc w:val="center"/>
              <w:rPr>
                <w:sz w:val="22"/>
                <w:szCs w:val="22"/>
              </w:rPr>
            </w:pPr>
            <w:r w:rsidRPr="00582D17">
              <w:rPr>
                <w:sz w:val="22"/>
                <w:szCs w:val="22"/>
              </w:rPr>
              <w:t>1003</w:t>
            </w:r>
          </w:p>
        </w:tc>
        <w:tc>
          <w:tcPr>
            <w:tcW w:w="0" w:type="auto"/>
            <w:vAlign w:val="center"/>
          </w:tcPr>
          <w:p w14:paraId="50EC229D" w14:textId="77777777" w:rsidR="008E2F96" w:rsidRPr="00582D17" w:rsidRDefault="008E2F96" w:rsidP="00F628A7">
            <w:pPr>
              <w:spacing w:before="60" w:after="60"/>
              <w:jc w:val="center"/>
              <w:rPr>
                <w:sz w:val="22"/>
                <w:szCs w:val="22"/>
              </w:rPr>
            </w:pPr>
            <w:r w:rsidRPr="00582D17">
              <w:rPr>
                <w:sz w:val="22"/>
                <w:szCs w:val="22"/>
              </w:rPr>
              <w:t>M107</w:t>
            </w:r>
          </w:p>
        </w:tc>
        <w:tc>
          <w:tcPr>
            <w:tcW w:w="0" w:type="auto"/>
            <w:vAlign w:val="center"/>
          </w:tcPr>
          <w:p w14:paraId="0DF8C837" w14:textId="77777777" w:rsidR="008E2F96" w:rsidRPr="00582D17" w:rsidRDefault="008E2F96" w:rsidP="00F628A7">
            <w:pPr>
              <w:spacing w:before="60" w:after="60"/>
              <w:jc w:val="center"/>
              <w:rPr>
                <w:sz w:val="22"/>
                <w:szCs w:val="22"/>
              </w:rPr>
            </w:pPr>
            <w:r w:rsidRPr="00582D17">
              <w:rPr>
                <w:sz w:val="22"/>
                <w:szCs w:val="22"/>
              </w:rPr>
              <w:t>S377</w:t>
            </w:r>
          </w:p>
        </w:tc>
      </w:tr>
      <w:tr w:rsidR="008E2F96" w:rsidRPr="0050469B" w14:paraId="3137FBBA" w14:textId="77777777" w:rsidTr="00582D17">
        <w:tc>
          <w:tcPr>
            <w:tcW w:w="0" w:type="auto"/>
            <w:vAlign w:val="center"/>
          </w:tcPr>
          <w:p w14:paraId="6A2C4749" w14:textId="77777777" w:rsidR="008E2F96" w:rsidRPr="00582D17" w:rsidRDefault="008E2F96" w:rsidP="00F628A7">
            <w:pPr>
              <w:spacing w:before="60" w:after="60"/>
              <w:jc w:val="center"/>
              <w:rPr>
                <w:sz w:val="22"/>
                <w:szCs w:val="22"/>
              </w:rPr>
            </w:pPr>
            <w:r w:rsidRPr="00582D17">
              <w:rPr>
                <w:sz w:val="22"/>
                <w:szCs w:val="22"/>
              </w:rPr>
              <w:t>1004</w:t>
            </w:r>
          </w:p>
        </w:tc>
        <w:tc>
          <w:tcPr>
            <w:tcW w:w="0" w:type="auto"/>
            <w:vAlign w:val="center"/>
          </w:tcPr>
          <w:p w14:paraId="3FB7A611" w14:textId="77777777" w:rsidR="008E2F96" w:rsidRPr="00582D17" w:rsidRDefault="008E2F96" w:rsidP="00F628A7">
            <w:pPr>
              <w:spacing w:before="60" w:after="60"/>
              <w:jc w:val="center"/>
              <w:rPr>
                <w:sz w:val="22"/>
                <w:szCs w:val="22"/>
              </w:rPr>
            </w:pPr>
            <w:r w:rsidRPr="00582D17">
              <w:rPr>
                <w:sz w:val="22"/>
                <w:szCs w:val="22"/>
              </w:rPr>
              <w:t>M107</w:t>
            </w:r>
          </w:p>
        </w:tc>
        <w:tc>
          <w:tcPr>
            <w:tcW w:w="0" w:type="auto"/>
            <w:vAlign w:val="center"/>
          </w:tcPr>
          <w:p w14:paraId="036ABF42" w14:textId="77777777" w:rsidR="008E2F96" w:rsidRPr="00582D17" w:rsidRDefault="008E2F96" w:rsidP="00F628A7">
            <w:pPr>
              <w:spacing w:before="60" w:after="60"/>
              <w:jc w:val="center"/>
              <w:rPr>
                <w:sz w:val="22"/>
                <w:szCs w:val="22"/>
              </w:rPr>
            </w:pPr>
            <w:r w:rsidRPr="00582D17">
              <w:rPr>
                <w:sz w:val="22"/>
                <w:szCs w:val="22"/>
              </w:rPr>
              <w:t>S378</w:t>
            </w:r>
          </w:p>
        </w:tc>
      </w:tr>
      <w:tr w:rsidR="008E2F96" w:rsidRPr="0050469B" w14:paraId="2DFAC0AD" w14:textId="77777777" w:rsidTr="00582D17">
        <w:tc>
          <w:tcPr>
            <w:tcW w:w="0" w:type="auto"/>
            <w:vAlign w:val="center"/>
          </w:tcPr>
          <w:p w14:paraId="4BC0E39D" w14:textId="77777777" w:rsidR="008E2F96" w:rsidRPr="00582D17" w:rsidRDefault="008E2F96" w:rsidP="00F628A7">
            <w:pPr>
              <w:spacing w:before="60" w:after="60"/>
              <w:jc w:val="center"/>
              <w:rPr>
                <w:sz w:val="22"/>
                <w:szCs w:val="22"/>
              </w:rPr>
            </w:pPr>
            <w:r w:rsidRPr="00582D17">
              <w:rPr>
                <w:sz w:val="22"/>
                <w:szCs w:val="22"/>
              </w:rPr>
              <w:t>1005</w:t>
            </w:r>
          </w:p>
        </w:tc>
        <w:tc>
          <w:tcPr>
            <w:tcW w:w="0" w:type="auto"/>
            <w:vAlign w:val="center"/>
          </w:tcPr>
          <w:p w14:paraId="41E8DE18" w14:textId="77777777" w:rsidR="008E2F96" w:rsidRPr="00582D17" w:rsidRDefault="008E2F96" w:rsidP="00F628A7">
            <w:pPr>
              <w:spacing w:before="60" w:after="60"/>
              <w:jc w:val="center"/>
              <w:rPr>
                <w:sz w:val="22"/>
                <w:szCs w:val="22"/>
              </w:rPr>
            </w:pPr>
            <w:r w:rsidRPr="00582D17">
              <w:rPr>
                <w:sz w:val="22"/>
                <w:szCs w:val="22"/>
              </w:rPr>
              <w:t>M108</w:t>
            </w:r>
          </w:p>
        </w:tc>
        <w:tc>
          <w:tcPr>
            <w:tcW w:w="0" w:type="auto"/>
            <w:vAlign w:val="center"/>
          </w:tcPr>
          <w:p w14:paraId="1D9D1351" w14:textId="77777777" w:rsidR="008E2F96" w:rsidRPr="00582D17" w:rsidRDefault="008E2F96" w:rsidP="00F628A7">
            <w:pPr>
              <w:spacing w:before="60" w:after="60"/>
              <w:jc w:val="center"/>
              <w:rPr>
                <w:sz w:val="22"/>
                <w:szCs w:val="22"/>
              </w:rPr>
            </w:pPr>
            <w:r w:rsidRPr="00582D17">
              <w:rPr>
                <w:sz w:val="22"/>
                <w:szCs w:val="22"/>
              </w:rPr>
              <w:t>S379</w:t>
            </w:r>
          </w:p>
        </w:tc>
      </w:tr>
      <w:tr w:rsidR="008E2F96" w:rsidRPr="0050469B" w14:paraId="5A1069F0" w14:textId="77777777" w:rsidTr="00582D17">
        <w:tc>
          <w:tcPr>
            <w:tcW w:w="0" w:type="auto"/>
            <w:vAlign w:val="center"/>
          </w:tcPr>
          <w:p w14:paraId="07BE73CF" w14:textId="77777777" w:rsidR="008E2F96" w:rsidRPr="00582D17" w:rsidRDefault="008E2F96" w:rsidP="00F628A7">
            <w:pPr>
              <w:spacing w:before="60" w:after="60"/>
              <w:jc w:val="center"/>
              <w:rPr>
                <w:sz w:val="22"/>
                <w:szCs w:val="22"/>
              </w:rPr>
            </w:pPr>
            <w:r w:rsidRPr="00582D17">
              <w:rPr>
                <w:sz w:val="22"/>
                <w:szCs w:val="22"/>
              </w:rPr>
              <w:t>1006</w:t>
            </w:r>
          </w:p>
        </w:tc>
        <w:tc>
          <w:tcPr>
            <w:tcW w:w="0" w:type="auto"/>
            <w:vAlign w:val="center"/>
          </w:tcPr>
          <w:p w14:paraId="306D8033" w14:textId="77777777" w:rsidR="008E2F96" w:rsidRPr="00582D17" w:rsidRDefault="008E2F96" w:rsidP="00F628A7">
            <w:pPr>
              <w:spacing w:before="60" w:after="60"/>
              <w:jc w:val="center"/>
              <w:rPr>
                <w:sz w:val="22"/>
                <w:szCs w:val="22"/>
              </w:rPr>
            </w:pPr>
            <w:r w:rsidRPr="00582D17">
              <w:rPr>
                <w:sz w:val="22"/>
                <w:szCs w:val="22"/>
              </w:rPr>
              <w:t>M108</w:t>
            </w:r>
          </w:p>
        </w:tc>
        <w:tc>
          <w:tcPr>
            <w:tcW w:w="0" w:type="auto"/>
            <w:vAlign w:val="center"/>
          </w:tcPr>
          <w:p w14:paraId="73DC009D" w14:textId="77777777" w:rsidR="008E2F96" w:rsidRPr="00582D17" w:rsidRDefault="008E2F96" w:rsidP="00F628A7">
            <w:pPr>
              <w:spacing w:before="60" w:after="60"/>
              <w:jc w:val="center"/>
              <w:rPr>
                <w:sz w:val="22"/>
                <w:szCs w:val="22"/>
              </w:rPr>
            </w:pPr>
            <w:r w:rsidRPr="00582D17">
              <w:rPr>
                <w:sz w:val="22"/>
                <w:szCs w:val="22"/>
              </w:rPr>
              <w:t>S380</w:t>
            </w:r>
          </w:p>
        </w:tc>
      </w:tr>
      <w:tr w:rsidR="008E2F96" w:rsidRPr="0050469B" w14:paraId="6CB35138" w14:textId="77777777" w:rsidTr="00582D17">
        <w:tc>
          <w:tcPr>
            <w:tcW w:w="0" w:type="auto"/>
            <w:vAlign w:val="center"/>
          </w:tcPr>
          <w:p w14:paraId="42BD1366" w14:textId="77777777" w:rsidR="008E2F96" w:rsidRPr="00582D17" w:rsidRDefault="008E2F96" w:rsidP="00F628A7">
            <w:pPr>
              <w:spacing w:before="60" w:after="60"/>
              <w:jc w:val="center"/>
              <w:rPr>
                <w:sz w:val="22"/>
                <w:szCs w:val="22"/>
              </w:rPr>
            </w:pPr>
            <w:r w:rsidRPr="00582D17">
              <w:rPr>
                <w:sz w:val="22"/>
                <w:szCs w:val="22"/>
              </w:rPr>
              <w:t>1007</w:t>
            </w:r>
          </w:p>
        </w:tc>
        <w:tc>
          <w:tcPr>
            <w:tcW w:w="0" w:type="auto"/>
            <w:vAlign w:val="center"/>
          </w:tcPr>
          <w:p w14:paraId="6A9E0984" w14:textId="77777777" w:rsidR="008E2F96" w:rsidRPr="00582D17" w:rsidRDefault="008E2F96" w:rsidP="00F628A7">
            <w:pPr>
              <w:spacing w:before="60" w:after="60"/>
              <w:jc w:val="center"/>
              <w:rPr>
                <w:sz w:val="22"/>
                <w:szCs w:val="22"/>
              </w:rPr>
            </w:pPr>
            <w:r w:rsidRPr="00582D17">
              <w:rPr>
                <w:sz w:val="22"/>
                <w:szCs w:val="22"/>
              </w:rPr>
              <w:t>M108</w:t>
            </w:r>
          </w:p>
        </w:tc>
        <w:tc>
          <w:tcPr>
            <w:tcW w:w="0" w:type="auto"/>
            <w:vAlign w:val="center"/>
          </w:tcPr>
          <w:p w14:paraId="4BE00882" w14:textId="77777777" w:rsidR="008E2F96" w:rsidRPr="00582D17" w:rsidRDefault="008E2F96" w:rsidP="00F628A7">
            <w:pPr>
              <w:spacing w:before="60" w:after="60"/>
              <w:jc w:val="center"/>
              <w:rPr>
                <w:sz w:val="22"/>
                <w:szCs w:val="22"/>
              </w:rPr>
            </w:pPr>
            <w:r w:rsidRPr="00582D17">
              <w:rPr>
                <w:sz w:val="22"/>
                <w:szCs w:val="22"/>
              </w:rPr>
              <w:t>S381</w:t>
            </w:r>
          </w:p>
        </w:tc>
      </w:tr>
      <w:tr w:rsidR="008E2F96" w:rsidRPr="0050469B" w14:paraId="2423B8BB" w14:textId="77777777" w:rsidTr="00582D17">
        <w:tc>
          <w:tcPr>
            <w:tcW w:w="0" w:type="auto"/>
            <w:vAlign w:val="center"/>
          </w:tcPr>
          <w:p w14:paraId="363FC40F" w14:textId="77777777" w:rsidR="008E2F96" w:rsidRPr="00582D17" w:rsidRDefault="008E2F96" w:rsidP="00F628A7">
            <w:pPr>
              <w:spacing w:before="60" w:after="60"/>
              <w:jc w:val="center"/>
              <w:rPr>
                <w:sz w:val="22"/>
                <w:szCs w:val="22"/>
              </w:rPr>
            </w:pPr>
            <w:r w:rsidRPr="00582D17">
              <w:rPr>
                <w:sz w:val="22"/>
                <w:szCs w:val="22"/>
              </w:rPr>
              <w:t>1008</w:t>
            </w:r>
          </w:p>
        </w:tc>
        <w:tc>
          <w:tcPr>
            <w:tcW w:w="0" w:type="auto"/>
            <w:vAlign w:val="center"/>
          </w:tcPr>
          <w:p w14:paraId="475150E2" w14:textId="77777777" w:rsidR="008E2F96" w:rsidRPr="00582D17" w:rsidRDefault="008E2F96" w:rsidP="00F628A7">
            <w:pPr>
              <w:spacing w:before="60" w:after="60"/>
              <w:jc w:val="center"/>
              <w:rPr>
                <w:sz w:val="22"/>
                <w:szCs w:val="22"/>
              </w:rPr>
            </w:pPr>
            <w:r w:rsidRPr="00582D17">
              <w:rPr>
                <w:sz w:val="22"/>
                <w:szCs w:val="22"/>
              </w:rPr>
              <w:t>M109</w:t>
            </w:r>
          </w:p>
        </w:tc>
        <w:tc>
          <w:tcPr>
            <w:tcW w:w="0" w:type="auto"/>
            <w:vAlign w:val="center"/>
          </w:tcPr>
          <w:p w14:paraId="1598DB5A" w14:textId="77777777" w:rsidR="008E2F96" w:rsidRPr="00582D17" w:rsidRDefault="008E2F96" w:rsidP="00F628A7">
            <w:pPr>
              <w:spacing w:before="60" w:after="60"/>
              <w:jc w:val="center"/>
              <w:rPr>
                <w:sz w:val="22"/>
                <w:szCs w:val="22"/>
              </w:rPr>
            </w:pPr>
            <w:r w:rsidRPr="00582D17">
              <w:rPr>
                <w:sz w:val="22"/>
                <w:szCs w:val="22"/>
              </w:rPr>
              <w:t>S382</w:t>
            </w:r>
          </w:p>
        </w:tc>
      </w:tr>
      <w:tr w:rsidR="008E2F96" w:rsidRPr="0050469B" w14:paraId="64E5BBE2" w14:textId="77777777" w:rsidTr="00582D17">
        <w:tc>
          <w:tcPr>
            <w:tcW w:w="0" w:type="auto"/>
            <w:vAlign w:val="center"/>
          </w:tcPr>
          <w:p w14:paraId="097297C8" w14:textId="77777777" w:rsidR="008E2F96" w:rsidRPr="00582D17" w:rsidRDefault="008E2F96" w:rsidP="00F628A7">
            <w:pPr>
              <w:spacing w:before="60" w:after="60"/>
              <w:jc w:val="center"/>
              <w:rPr>
                <w:sz w:val="22"/>
                <w:szCs w:val="22"/>
              </w:rPr>
            </w:pPr>
            <w:r w:rsidRPr="00582D17">
              <w:rPr>
                <w:sz w:val="22"/>
                <w:szCs w:val="22"/>
              </w:rPr>
              <w:t>1009</w:t>
            </w:r>
          </w:p>
        </w:tc>
        <w:tc>
          <w:tcPr>
            <w:tcW w:w="0" w:type="auto"/>
            <w:vAlign w:val="center"/>
          </w:tcPr>
          <w:p w14:paraId="0C358FD4" w14:textId="77777777" w:rsidR="008E2F96" w:rsidRPr="00582D17" w:rsidRDefault="008E2F96" w:rsidP="00F628A7">
            <w:pPr>
              <w:spacing w:before="60" w:after="60"/>
              <w:jc w:val="center"/>
              <w:rPr>
                <w:sz w:val="22"/>
                <w:szCs w:val="22"/>
              </w:rPr>
            </w:pPr>
            <w:r w:rsidRPr="00582D17">
              <w:rPr>
                <w:sz w:val="22"/>
                <w:szCs w:val="22"/>
              </w:rPr>
              <w:t>M109</w:t>
            </w:r>
          </w:p>
        </w:tc>
        <w:tc>
          <w:tcPr>
            <w:tcW w:w="0" w:type="auto"/>
            <w:vAlign w:val="center"/>
          </w:tcPr>
          <w:p w14:paraId="7DDB6605" w14:textId="77777777" w:rsidR="008E2F96" w:rsidRPr="00582D17" w:rsidRDefault="008E2F96" w:rsidP="00F628A7">
            <w:pPr>
              <w:spacing w:before="60" w:after="60"/>
              <w:jc w:val="center"/>
              <w:rPr>
                <w:sz w:val="22"/>
                <w:szCs w:val="22"/>
              </w:rPr>
            </w:pPr>
            <w:r w:rsidRPr="00582D17">
              <w:rPr>
                <w:sz w:val="22"/>
                <w:szCs w:val="22"/>
              </w:rPr>
              <w:t>S383</w:t>
            </w:r>
          </w:p>
        </w:tc>
      </w:tr>
      <w:tr w:rsidR="008E2F96" w:rsidRPr="0050469B" w14:paraId="70363CAF" w14:textId="77777777" w:rsidTr="00582D17">
        <w:tc>
          <w:tcPr>
            <w:tcW w:w="0" w:type="auto"/>
            <w:vAlign w:val="center"/>
          </w:tcPr>
          <w:p w14:paraId="5C65C6DC" w14:textId="77777777" w:rsidR="008E2F96" w:rsidRPr="00582D17" w:rsidRDefault="008E2F96" w:rsidP="00F628A7">
            <w:pPr>
              <w:spacing w:before="60" w:after="60"/>
              <w:jc w:val="center"/>
              <w:rPr>
                <w:sz w:val="22"/>
                <w:szCs w:val="22"/>
              </w:rPr>
            </w:pPr>
            <w:r w:rsidRPr="00582D17">
              <w:rPr>
                <w:sz w:val="22"/>
                <w:szCs w:val="22"/>
              </w:rPr>
              <w:t>1010</w:t>
            </w:r>
          </w:p>
        </w:tc>
        <w:tc>
          <w:tcPr>
            <w:tcW w:w="0" w:type="auto"/>
            <w:vAlign w:val="center"/>
          </w:tcPr>
          <w:p w14:paraId="478AC621" w14:textId="77777777" w:rsidR="008E2F96" w:rsidRPr="00582D17" w:rsidRDefault="008E2F96" w:rsidP="00F628A7">
            <w:pPr>
              <w:spacing w:before="60" w:after="60"/>
              <w:jc w:val="center"/>
              <w:rPr>
                <w:sz w:val="22"/>
                <w:szCs w:val="22"/>
              </w:rPr>
            </w:pPr>
            <w:r w:rsidRPr="00582D17">
              <w:rPr>
                <w:sz w:val="22"/>
                <w:szCs w:val="22"/>
              </w:rPr>
              <w:t>M109</w:t>
            </w:r>
          </w:p>
        </w:tc>
        <w:tc>
          <w:tcPr>
            <w:tcW w:w="0" w:type="auto"/>
            <w:vAlign w:val="center"/>
          </w:tcPr>
          <w:p w14:paraId="31DFC285" w14:textId="77777777" w:rsidR="008E2F96" w:rsidRPr="00582D17" w:rsidRDefault="008E2F96" w:rsidP="00F628A7">
            <w:pPr>
              <w:spacing w:before="60" w:after="60"/>
              <w:jc w:val="center"/>
              <w:rPr>
                <w:sz w:val="22"/>
                <w:szCs w:val="22"/>
              </w:rPr>
            </w:pPr>
            <w:r w:rsidRPr="00582D17">
              <w:rPr>
                <w:sz w:val="22"/>
                <w:szCs w:val="22"/>
              </w:rPr>
              <w:t>S384</w:t>
            </w:r>
          </w:p>
        </w:tc>
      </w:tr>
      <w:tr w:rsidR="008E2F96" w:rsidRPr="0050469B" w14:paraId="34AA492E" w14:textId="77777777" w:rsidTr="00582D17">
        <w:tc>
          <w:tcPr>
            <w:tcW w:w="0" w:type="auto"/>
            <w:vAlign w:val="center"/>
          </w:tcPr>
          <w:p w14:paraId="6BC2F3A4" w14:textId="77777777" w:rsidR="008E2F96" w:rsidRPr="00582D17" w:rsidRDefault="008E2F96" w:rsidP="00F628A7">
            <w:pPr>
              <w:spacing w:before="60" w:after="60"/>
              <w:jc w:val="center"/>
              <w:rPr>
                <w:sz w:val="22"/>
                <w:szCs w:val="22"/>
              </w:rPr>
            </w:pPr>
            <w:r w:rsidRPr="00582D17">
              <w:rPr>
                <w:sz w:val="22"/>
                <w:szCs w:val="22"/>
              </w:rPr>
              <w:t>1011</w:t>
            </w:r>
          </w:p>
        </w:tc>
        <w:tc>
          <w:tcPr>
            <w:tcW w:w="0" w:type="auto"/>
            <w:vAlign w:val="center"/>
          </w:tcPr>
          <w:p w14:paraId="3109D456" w14:textId="77777777" w:rsidR="008E2F96" w:rsidRPr="00582D17" w:rsidRDefault="008E2F96" w:rsidP="00F628A7">
            <w:pPr>
              <w:spacing w:before="60" w:after="60"/>
              <w:jc w:val="center"/>
              <w:rPr>
                <w:sz w:val="22"/>
                <w:szCs w:val="22"/>
              </w:rPr>
            </w:pPr>
            <w:r w:rsidRPr="00582D17">
              <w:rPr>
                <w:sz w:val="22"/>
                <w:szCs w:val="22"/>
              </w:rPr>
              <w:t>M109</w:t>
            </w:r>
          </w:p>
        </w:tc>
        <w:tc>
          <w:tcPr>
            <w:tcW w:w="0" w:type="auto"/>
            <w:vAlign w:val="center"/>
          </w:tcPr>
          <w:p w14:paraId="6123C786" w14:textId="77777777" w:rsidR="008E2F96" w:rsidRPr="00582D17" w:rsidRDefault="008E2F96" w:rsidP="00F628A7">
            <w:pPr>
              <w:spacing w:before="60" w:after="60"/>
              <w:jc w:val="center"/>
              <w:rPr>
                <w:sz w:val="22"/>
                <w:szCs w:val="22"/>
              </w:rPr>
            </w:pPr>
            <w:r w:rsidRPr="00582D17">
              <w:rPr>
                <w:sz w:val="22"/>
                <w:szCs w:val="22"/>
              </w:rPr>
              <w:t>S385</w:t>
            </w:r>
          </w:p>
        </w:tc>
      </w:tr>
      <w:tr w:rsidR="008E2F96" w:rsidRPr="0050469B" w14:paraId="70E19B66" w14:textId="77777777" w:rsidTr="00582D17">
        <w:tc>
          <w:tcPr>
            <w:tcW w:w="0" w:type="auto"/>
            <w:vAlign w:val="center"/>
          </w:tcPr>
          <w:p w14:paraId="03C639F7" w14:textId="77777777" w:rsidR="008E2F96" w:rsidRPr="00582D17" w:rsidRDefault="008E2F96" w:rsidP="00F628A7">
            <w:pPr>
              <w:spacing w:before="60" w:after="60"/>
              <w:jc w:val="center"/>
              <w:rPr>
                <w:sz w:val="22"/>
                <w:szCs w:val="22"/>
              </w:rPr>
            </w:pPr>
            <w:r w:rsidRPr="00582D17">
              <w:rPr>
                <w:sz w:val="22"/>
                <w:szCs w:val="22"/>
              </w:rPr>
              <w:t>1012</w:t>
            </w:r>
          </w:p>
        </w:tc>
        <w:tc>
          <w:tcPr>
            <w:tcW w:w="0" w:type="auto"/>
            <w:vAlign w:val="center"/>
          </w:tcPr>
          <w:p w14:paraId="66AA5A72"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305CBD94" w14:textId="77777777" w:rsidR="008E2F96" w:rsidRPr="00582D17" w:rsidRDefault="008E2F96" w:rsidP="00F628A7">
            <w:pPr>
              <w:spacing w:before="60" w:after="60"/>
              <w:jc w:val="center"/>
              <w:rPr>
                <w:sz w:val="22"/>
                <w:szCs w:val="22"/>
              </w:rPr>
            </w:pPr>
            <w:r w:rsidRPr="00582D17">
              <w:rPr>
                <w:sz w:val="22"/>
                <w:szCs w:val="22"/>
              </w:rPr>
              <w:t>S386</w:t>
            </w:r>
          </w:p>
        </w:tc>
      </w:tr>
      <w:tr w:rsidR="008E2F96" w:rsidRPr="0050469B" w14:paraId="19FC2EDC" w14:textId="77777777" w:rsidTr="00582D17">
        <w:tc>
          <w:tcPr>
            <w:tcW w:w="0" w:type="auto"/>
            <w:vAlign w:val="center"/>
          </w:tcPr>
          <w:p w14:paraId="1A138095" w14:textId="77777777" w:rsidR="008E2F96" w:rsidRPr="00582D17" w:rsidRDefault="008E2F96" w:rsidP="00F628A7">
            <w:pPr>
              <w:spacing w:before="60" w:after="60"/>
              <w:jc w:val="center"/>
              <w:rPr>
                <w:sz w:val="22"/>
                <w:szCs w:val="22"/>
              </w:rPr>
            </w:pPr>
            <w:r w:rsidRPr="00582D17">
              <w:rPr>
                <w:sz w:val="22"/>
                <w:szCs w:val="22"/>
              </w:rPr>
              <w:t>1013</w:t>
            </w:r>
          </w:p>
        </w:tc>
        <w:tc>
          <w:tcPr>
            <w:tcW w:w="0" w:type="auto"/>
            <w:vAlign w:val="center"/>
          </w:tcPr>
          <w:p w14:paraId="79389696"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0AF5FD1E" w14:textId="77777777" w:rsidR="008E2F96" w:rsidRPr="00582D17" w:rsidRDefault="008E2F96" w:rsidP="00F628A7">
            <w:pPr>
              <w:spacing w:before="60" w:after="60"/>
              <w:jc w:val="center"/>
              <w:rPr>
                <w:sz w:val="22"/>
                <w:szCs w:val="22"/>
              </w:rPr>
            </w:pPr>
            <w:r w:rsidRPr="00582D17">
              <w:rPr>
                <w:sz w:val="22"/>
                <w:szCs w:val="22"/>
              </w:rPr>
              <w:t>S387</w:t>
            </w:r>
          </w:p>
        </w:tc>
      </w:tr>
      <w:tr w:rsidR="008E2F96" w:rsidRPr="0050469B" w14:paraId="1D87E3E3" w14:textId="77777777" w:rsidTr="00582D17">
        <w:tc>
          <w:tcPr>
            <w:tcW w:w="0" w:type="auto"/>
            <w:vAlign w:val="center"/>
          </w:tcPr>
          <w:p w14:paraId="7A9E61EB" w14:textId="77777777" w:rsidR="008E2F96" w:rsidRPr="00582D17" w:rsidRDefault="008E2F96" w:rsidP="00F628A7">
            <w:pPr>
              <w:spacing w:before="60" w:after="60"/>
              <w:jc w:val="center"/>
              <w:rPr>
                <w:sz w:val="22"/>
                <w:szCs w:val="22"/>
              </w:rPr>
            </w:pPr>
            <w:r w:rsidRPr="00582D17">
              <w:rPr>
                <w:sz w:val="22"/>
                <w:szCs w:val="22"/>
              </w:rPr>
              <w:t>1014</w:t>
            </w:r>
          </w:p>
        </w:tc>
        <w:tc>
          <w:tcPr>
            <w:tcW w:w="0" w:type="auto"/>
            <w:vAlign w:val="center"/>
          </w:tcPr>
          <w:p w14:paraId="291F76D3"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371E3945" w14:textId="77777777" w:rsidR="008E2F96" w:rsidRPr="00582D17" w:rsidRDefault="008E2F96" w:rsidP="00F628A7">
            <w:pPr>
              <w:spacing w:before="60" w:after="60"/>
              <w:jc w:val="center"/>
              <w:rPr>
                <w:sz w:val="22"/>
                <w:szCs w:val="22"/>
              </w:rPr>
            </w:pPr>
            <w:r w:rsidRPr="00582D17">
              <w:rPr>
                <w:sz w:val="22"/>
                <w:szCs w:val="22"/>
              </w:rPr>
              <w:t>S388</w:t>
            </w:r>
          </w:p>
        </w:tc>
      </w:tr>
      <w:tr w:rsidR="008E2F96" w:rsidRPr="0050469B" w14:paraId="27D0AD9B" w14:textId="77777777" w:rsidTr="00582D17">
        <w:tc>
          <w:tcPr>
            <w:tcW w:w="0" w:type="auto"/>
            <w:vAlign w:val="center"/>
          </w:tcPr>
          <w:p w14:paraId="013E2A73" w14:textId="77777777" w:rsidR="008E2F96" w:rsidRPr="00582D17" w:rsidRDefault="008E2F96" w:rsidP="00F628A7">
            <w:pPr>
              <w:spacing w:before="60" w:after="60"/>
              <w:jc w:val="center"/>
              <w:rPr>
                <w:sz w:val="22"/>
                <w:szCs w:val="22"/>
              </w:rPr>
            </w:pPr>
            <w:r w:rsidRPr="00582D17">
              <w:rPr>
                <w:sz w:val="22"/>
                <w:szCs w:val="22"/>
              </w:rPr>
              <w:t>1015</w:t>
            </w:r>
          </w:p>
        </w:tc>
        <w:tc>
          <w:tcPr>
            <w:tcW w:w="0" w:type="auto"/>
            <w:vAlign w:val="center"/>
          </w:tcPr>
          <w:p w14:paraId="48EF2CFB"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1A9D83A9" w14:textId="77777777" w:rsidR="008E2F96" w:rsidRPr="00582D17" w:rsidRDefault="008E2F96" w:rsidP="00F628A7">
            <w:pPr>
              <w:spacing w:before="60" w:after="60"/>
              <w:jc w:val="center"/>
              <w:rPr>
                <w:sz w:val="22"/>
                <w:szCs w:val="22"/>
              </w:rPr>
            </w:pPr>
            <w:r w:rsidRPr="00582D17">
              <w:rPr>
                <w:sz w:val="22"/>
                <w:szCs w:val="22"/>
              </w:rPr>
              <w:t>S389</w:t>
            </w:r>
          </w:p>
        </w:tc>
      </w:tr>
      <w:tr w:rsidR="008E2F96" w:rsidRPr="0050469B" w14:paraId="147A9640" w14:textId="77777777" w:rsidTr="00582D17">
        <w:tc>
          <w:tcPr>
            <w:tcW w:w="0" w:type="auto"/>
            <w:vAlign w:val="center"/>
          </w:tcPr>
          <w:p w14:paraId="0BA0EA87" w14:textId="77777777" w:rsidR="008E2F96" w:rsidRPr="00582D17" w:rsidRDefault="008E2F96" w:rsidP="00F628A7">
            <w:pPr>
              <w:spacing w:before="60" w:after="60"/>
              <w:jc w:val="center"/>
              <w:rPr>
                <w:sz w:val="22"/>
                <w:szCs w:val="22"/>
              </w:rPr>
            </w:pPr>
            <w:r w:rsidRPr="00582D17">
              <w:rPr>
                <w:sz w:val="22"/>
                <w:szCs w:val="22"/>
              </w:rPr>
              <w:t>1016</w:t>
            </w:r>
          </w:p>
        </w:tc>
        <w:tc>
          <w:tcPr>
            <w:tcW w:w="0" w:type="auto"/>
            <w:vAlign w:val="center"/>
          </w:tcPr>
          <w:p w14:paraId="37520101"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5FFD5389" w14:textId="77777777" w:rsidR="008E2F96" w:rsidRPr="00582D17" w:rsidRDefault="008E2F96" w:rsidP="00F628A7">
            <w:pPr>
              <w:spacing w:before="60" w:after="60"/>
              <w:jc w:val="center"/>
              <w:rPr>
                <w:sz w:val="22"/>
                <w:szCs w:val="22"/>
              </w:rPr>
            </w:pPr>
            <w:r w:rsidRPr="00582D17">
              <w:rPr>
                <w:sz w:val="22"/>
                <w:szCs w:val="22"/>
              </w:rPr>
              <w:t>S390</w:t>
            </w:r>
          </w:p>
        </w:tc>
      </w:tr>
      <w:tr w:rsidR="008E2F96" w:rsidRPr="0050469B" w14:paraId="5D2DB737" w14:textId="77777777" w:rsidTr="00582D17">
        <w:tc>
          <w:tcPr>
            <w:tcW w:w="0" w:type="auto"/>
            <w:vAlign w:val="center"/>
          </w:tcPr>
          <w:p w14:paraId="3DE2C2CF" w14:textId="77777777" w:rsidR="008E2F96" w:rsidRPr="00582D17" w:rsidRDefault="008E2F96" w:rsidP="00F628A7">
            <w:pPr>
              <w:spacing w:before="60" w:after="60"/>
              <w:jc w:val="center"/>
              <w:rPr>
                <w:sz w:val="22"/>
                <w:szCs w:val="22"/>
              </w:rPr>
            </w:pPr>
            <w:r w:rsidRPr="00582D17">
              <w:rPr>
                <w:sz w:val="22"/>
                <w:szCs w:val="22"/>
              </w:rPr>
              <w:t>1017</w:t>
            </w:r>
          </w:p>
        </w:tc>
        <w:tc>
          <w:tcPr>
            <w:tcW w:w="0" w:type="auto"/>
            <w:vAlign w:val="center"/>
          </w:tcPr>
          <w:p w14:paraId="3F584376"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3820CB8D" w14:textId="77777777" w:rsidR="008E2F96" w:rsidRPr="00582D17" w:rsidRDefault="008E2F96" w:rsidP="00F628A7">
            <w:pPr>
              <w:spacing w:before="60" w:after="60"/>
              <w:jc w:val="center"/>
              <w:rPr>
                <w:sz w:val="22"/>
                <w:szCs w:val="22"/>
              </w:rPr>
            </w:pPr>
            <w:r w:rsidRPr="00582D17">
              <w:rPr>
                <w:sz w:val="22"/>
                <w:szCs w:val="22"/>
              </w:rPr>
              <w:t>S391</w:t>
            </w:r>
          </w:p>
        </w:tc>
      </w:tr>
      <w:tr w:rsidR="008E2F96" w:rsidRPr="0050469B" w14:paraId="66A5ADBD" w14:textId="77777777" w:rsidTr="00582D17">
        <w:tc>
          <w:tcPr>
            <w:tcW w:w="0" w:type="auto"/>
            <w:vAlign w:val="center"/>
          </w:tcPr>
          <w:p w14:paraId="3DDA8E66" w14:textId="77777777" w:rsidR="008E2F96" w:rsidRPr="00582D17" w:rsidRDefault="008E2F96" w:rsidP="00F628A7">
            <w:pPr>
              <w:spacing w:before="60" w:after="60"/>
              <w:jc w:val="center"/>
              <w:rPr>
                <w:sz w:val="22"/>
                <w:szCs w:val="22"/>
              </w:rPr>
            </w:pPr>
            <w:r w:rsidRPr="00582D17">
              <w:rPr>
                <w:sz w:val="22"/>
                <w:szCs w:val="22"/>
              </w:rPr>
              <w:t>1018</w:t>
            </w:r>
          </w:p>
        </w:tc>
        <w:tc>
          <w:tcPr>
            <w:tcW w:w="0" w:type="auto"/>
            <w:vAlign w:val="center"/>
          </w:tcPr>
          <w:p w14:paraId="0495BB98"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7F4A7634" w14:textId="77777777" w:rsidR="008E2F96" w:rsidRPr="00582D17" w:rsidRDefault="008E2F96" w:rsidP="00F628A7">
            <w:pPr>
              <w:spacing w:before="60" w:after="60"/>
              <w:jc w:val="center"/>
              <w:rPr>
                <w:sz w:val="22"/>
                <w:szCs w:val="22"/>
              </w:rPr>
            </w:pPr>
            <w:r w:rsidRPr="00582D17">
              <w:rPr>
                <w:sz w:val="22"/>
                <w:szCs w:val="22"/>
              </w:rPr>
              <w:t>S392</w:t>
            </w:r>
          </w:p>
        </w:tc>
      </w:tr>
      <w:tr w:rsidR="008E2F96" w:rsidRPr="0050469B" w14:paraId="21DC7C60" w14:textId="77777777" w:rsidTr="00582D17">
        <w:tc>
          <w:tcPr>
            <w:tcW w:w="0" w:type="auto"/>
            <w:vAlign w:val="center"/>
          </w:tcPr>
          <w:p w14:paraId="7D070772" w14:textId="77777777" w:rsidR="008E2F96" w:rsidRPr="00582D17" w:rsidRDefault="008E2F96" w:rsidP="00F628A7">
            <w:pPr>
              <w:spacing w:before="60" w:after="60"/>
              <w:jc w:val="center"/>
              <w:rPr>
                <w:sz w:val="22"/>
                <w:szCs w:val="22"/>
              </w:rPr>
            </w:pPr>
            <w:r w:rsidRPr="00582D17">
              <w:rPr>
                <w:sz w:val="22"/>
                <w:szCs w:val="22"/>
              </w:rPr>
              <w:t>1019</w:t>
            </w:r>
          </w:p>
        </w:tc>
        <w:tc>
          <w:tcPr>
            <w:tcW w:w="0" w:type="auto"/>
            <w:vAlign w:val="center"/>
          </w:tcPr>
          <w:p w14:paraId="11B58DD0" w14:textId="77777777" w:rsidR="008E2F96" w:rsidRPr="00582D17" w:rsidRDefault="008E2F96" w:rsidP="00F628A7">
            <w:pPr>
              <w:spacing w:before="60" w:after="60"/>
              <w:jc w:val="center"/>
              <w:rPr>
                <w:sz w:val="22"/>
                <w:szCs w:val="22"/>
              </w:rPr>
            </w:pPr>
            <w:r w:rsidRPr="00582D17">
              <w:rPr>
                <w:sz w:val="22"/>
                <w:szCs w:val="22"/>
              </w:rPr>
              <w:t>M004</w:t>
            </w:r>
          </w:p>
        </w:tc>
        <w:tc>
          <w:tcPr>
            <w:tcW w:w="0" w:type="auto"/>
            <w:vAlign w:val="center"/>
          </w:tcPr>
          <w:p w14:paraId="7D0E1F87" w14:textId="77777777" w:rsidR="008E2F96" w:rsidRPr="00582D17" w:rsidRDefault="008E2F96" w:rsidP="00F628A7">
            <w:pPr>
              <w:spacing w:before="60" w:after="60"/>
              <w:jc w:val="center"/>
              <w:rPr>
                <w:sz w:val="22"/>
                <w:szCs w:val="22"/>
              </w:rPr>
            </w:pPr>
            <w:r w:rsidRPr="00582D17">
              <w:rPr>
                <w:sz w:val="22"/>
                <w:szCs w:val="22"/>
              </w:rPr>
              <w:t>S393</w:t>
            </w:r>
          </w:p>
        </w:tc>
      </w:tr>
      <w:tr w:rsidR="008E2F96" w:rsidRPr="0050469B" w14:paraId="2C665150" w14:textId="77777777" w:rsidTr="00582D17">
        <w:tc>
          <w:tcPr>
            <w:tcW w:w="0" w:type="auto"/>
            <w:vAlign w:val="center"/>
          </w:tcPr>
          <w:p w14:paraId="229C2BF2" w14:textId="77777777" w:rsidR="008E2F96" w:rsidRPr="00582D17" w:rsidRDefault="008E2F96" w:rsidP="00F628A7">
            <w:pPr>
              <w:spacing w:before="60" w:after="60"/>
              <w:jc w:val="center"/>
              <w:rPr>
                <w:sz w:val="22"/>
                <w:szCs w:val="22"/>
              </w:rPr>
            </w:pPr>
            <w:r w:rsidRPr="00582D17">
              <w:rPr>
                <w:sz w:val="22"/>
                <w:szCs w:val="22"/>
              </w:rPr>
              <w:t>1020</w:t>
            </w:r>
          </w:p>
        </w:tc>
        <w:tc>
          <w:tcPr>
            <w:tcW w:w="0" w:type="auto"/>
            <w:vAlign w:val="center"/>
          </w:tcPr>
          <w:p w14:paraId="5C4E97D0"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4E22E98B" w14:textId="77777777" w:rsidR="008E2F96" w:rsidRPr="00582D17" w:rsidRDefault="008E2F96" w:rsidP="00F628A7">
            <w:pPr>
              <w:spacing w:before="60" w:after="60"/>
              <w:jc w:val="center"/>
              <w:rPr>
                <w:sz w:val="22"/>
                <w:szCs w:val="22"/>
              </w:rPr>
            </w:pPr>
            <w:r w:rsidRPr="00582D17">
              <w:rPr>
                <w:sz w:val="22"/>
                <w:szCs w:val="22"/>
              </w:rPr>
              <w:t>S394</w:t>
            </w:r>
          </w:p>
        </w:tc>
      </w:tr>
      <w:tr w:rsidR="008E2F96" w:rsidRPr="0050469B" w14:paraId="7E34FAC2" w14:textId="77777777" w:rsidTr="00582D17">
        <w:tc>
          <w:tcPr>
            <w:tcW w:w="0" w:type="auto"/>
            <w:vAlign w:val="center"/>
          </w:tcPr>
          <w:p w14:paraId="6C4A3F67" w14:textId="77777777" w:rsidR="008E2F96" w:rsidRPr="00582D17" w:rsidRDefault="008E2F96" w:rsidP="00F628A7">
            <w:pPr>
              <w:spacing w:before="60" w:after="60"/>
              <w:jc w:val="center"/>
              <w:rPr>
                <w:sz w:val="22"/>
                <w:szCs w:val="22"/>
              </w:rPr>
            </w:pPr>
            <w:r w:rsidRPr="00582D17">
              <w:rPr>
                <w:sz w:val="22"/>
                <w:szCs w:val="22"/>
              </w:rPr>
              <w:t>1021</w:t>
            </w:r>
          </w:p>
        </w:tc>
        <w:tc>
          <w:tcPr>
            <w:tcW w:w="0" w:type="auto"/>
            <w:vAlign w:val="center"/>
          </w:tcPr>
          <w:p w14:paraId="776F4E59"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041D96F5" w14:textId="77777777" w:rsidR="008E2F96" w:rsidRPr="00582D17" w:rsidRDefault="008E2F96" w:rsidP="00F628A7">
            <w:pPr>
              <w:spacing w:before="60" w:after="60"/>
              <w:jc w:val="center"/>
              <w:rPr>
                <w:sz w:val="22"/>
                <w:szCs w:val="22"/>
              </w:rPr>
            </w:pPr>
            <w:r w:rsidRPr="00582D17">
              <w:rPr>
                <w:sz w:val="22"/>
                <w:szCs w:val="22"/>
              </w:rPr>
              <w:t>S395</w:t>
            </w:r>
          </w:p>
        </w:tc>
      </w:tr>
      <w:tr w:rsidR="008E2F96" w:rsidRPr="0050469B" w14:paraId="75C9B214" w14:textId="77777777" w:rsidTr="00582D17">
        <w:tc>
          <w:tcPr>
            <w:tcW w:w="0" w:type="auto"/>
            <w:vAlign w:val="center"/>
          </w:tcPr>
          <w:p w14:paraId="5184E8CD" w14:textId="77777777" w:rsidR="008E2F96" w:rsidRPr="00582D17" w:rsidRDefault="008E2F96" w:rsidP="00F628A7">
            <w:pPr>
              <w:spacing w:before="60" w:after="60"/>
              <w:jc w:val="center"/>
              <w:rPr>
                <w:sz w:val="22"/>
                <w:szCs w:val="22"/>
              </w:rPr>
            </w:pPr>
            <w:r w:rsidRPr="00582D17">
              <w:rPr>
                <w:sz w:val="22"/>
                <w:szCs w:val="22"/>
              </w:rPr>
              <w:t>1022</w:t>
            </w:r>
          </w:p>
        </w:tc>
        <w:tc>
          <w:tcPr>
            <w:tcW w:w="0" w:type="auto"/>
            <w:vAlign w:val="center"/>
          </w:tcPr>
          <w:p w14:paraId="72E3D1EB"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28F90F38" w14:textId="77777777" w:rsidR="008E2F96" w:rsidRPr="00582D17" w:rsidRDefault="008E2F96" w:rsidP="00F628A7">
            <w:pPr>
              <w:spacing w:before="60" w:after="60"/>
              <w:jc w:val="center"/>
              <w:rPr>
                <w:sz w:val="22"/>
                <w:szCs w:val="22"/>
              </w:rPr>
            </w:pPr>
            <w:r w:rsidRPr="00582D17">
              <w:rPr>
                <w:sz w:val="22"/>
                <w:szCs w:val="22"/>
              </w:rPr>
              <w:t>S396</w:t>
            </w:r>
          </w:p>
        </w:tc>
      </w:tr>
      <w:tr w:rsidR="008E2F96" w:rsidRPr="0050469B" w14:paraId="41BECB48" w14:textId="77777777" w:rsidTr="00582D17">
        <w:tc>
          <w:tcPr>
            <w:tcW w:w="0" w:type="auto"/>
            <w:vAlign w:val="center"/>
          </w:tcPr>
          <w:p w14:paraId="55C1A831" w14:textId="77777777" w:rsidR="008E2F96" w:rsidRPr="00582D17" w:rsidRDefault="008E2F96" w:rsidP="00F628A7">
            <w:pPr>
              <w:spacing w:before="60" w:after="60"/>
              <w:jc w:val="center"/>
              <w:rPr>
                <w:sz w:val="22"/>
                <w:szCs w:val="22"/>
              </w:rPr>
            </w:pPr>
            <w:r w:rsidRPr="00582D17">
              <w:rPr>
                <w:sz w:val="22"/>
                <w:szCs w:val="22"/>
              </w:rPr>
              <w:t>1023</w:t>
            </w:r>
          </w:p>
        </w:tc>
        <w:tc>
          <w:tcPr>
            <w:tcW w:w="0" w:type="auto"/>
            <w:vAlign w:val="center"/>
          </w:tcPr>
          <w:p w14:paraId="015E549E" w14:textId="77777777" w:rsidR="008E2F96" w:rsidRPr="00582D17" w:rsidRDefault="008E2F96" w:rsidP="00F628A7">
            <w:pPr>
              <w:spacing w:before="60" w:after="60"/>
              <w:jc w:val="center"/>
              <w:rPr>
                <w:sz w:val="22"/>
                <w:szCs w:val="22"/>
              </w:rPr>
            </w:pPr>
            <w:r w:rsidRPr="00582D17">
              <w:rPr>
                <w:sz w:val="22"/>
                <w:szCs w:val="22"/>
              </w:rPr>
              <w:t>M054</w:t>
            </w:r>
          </w:p>
        </w:tc>
        <w:tc>
          <w:tcPr>
            <w:tcW w:w="0" w:type="auto"/>
            <w:vAlign w:val="center"/>
          </w:tcPr>
          <w:p w14:paraId="1AE0EBB2" w14:textId="77777777" w:rsidR="008E2F96" w:rsidRPr="00582D17" w:rsidRDefault="008E2F96" w:rsidP="00F628A7">
            <w:pPr>
              <w:spacing w:before="60" w:after="60"/>
              <w:jc w:val="center"/>
              <w:rPr>
                <w:sz w:val="22"/>
                <w:szCs w:val="22"/>
              </w:rPr>
            </w:pPr>
            <w:r w:rsidRPr="00582D17">
              <w:rPr>
                <w:sz w:val="22"/>
                <w:szCs w:val="22"/>
              </w:rPr>
              <w:t>S397</w:t>
            </w:r>
          </w:p>
        </w:tc>
      </w:tr>
      <w:tr w:rsidR="008E2F96" w:rsidRPr="0050469B" w14:paraId="175D030C" w14:textId="77777777" w:rsidTr="00582D17">
        <w:tc>
          <w:tcPr>
            <w:tcW w:w="0" w:type="auto"/>
            <w:vAlign w:val="center"/>
          </w:tcPr>
          <w:p w14:paraId="4F89504D" w14:textId="77777777" w:rsidR="008E2F96" w:rsidRPr="00582D17" w:rsidRDefault="008E2F96" w:rsidP="00F628A7">
            <w:pPr>
              <w:spacing w:before="60" w:after="60"/>
              <w:jc w:val="center"/>
              <w:rPr>
                <w:sz w:val="22"/>
                <w:szCs w:val="22"/>
              </w:rPr>
            </w:pPr>
            <w:r w:rsidRPr="00582D17">
              <w:rPr>
                <w:sz w:val="22"/>
                <w:szCs w:val="22"/>
              </w:rPr>
              <w:t>1024</w:t>
            </w:r>
          </w:p>
        </w:tc>
        <w:tc>
          <w:tcPr>
            <w:tcW w:w="0" w:type="auto"/>
            <w:vAlign w:val="center"/>
          </w:tcPr>
          <w:p w14:paraId="61DA7289"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1468E670" w14:textId="77777777" w:rsidR="008E2F96" w:rsidRPr="00582D17" w:rsidRDefault="008E2F96" w:rsidP="00F628A7">
            <w:pPr>
              <w:spacing w:before="60" w:after="60"/>
              <w:jc w:val="center"/>
              <w:rPr>
                <w:sz w:val="22"/>
                <w:szCs w:val="22"/>
              </w:rPr>
            </w:pPr>
            <w:r w:rsidRPr="00582D17">
              <w:rPr>
                <w:sz w:val="22"/>
                <w:szCs w:val="22"/>
              </w:rPr>
              <w:t>S398</w:t>
            </w:r>
          </w:p>
        </w:tc>
      </w:tr>
      <w:tr w:rsidR="008E2F96" w:rsidRPr="0050469B" w14:paraId="76F094EE" w14:textId="77777777" w:rsidTr="00582D17">
        <w:tc>
          <w:tcPr>
            <w:tcW w:w="0" w:type="auto"/>
            <w:vAlign w:val="center"/>
          </w:tcPr>
          <w:p w14:paraId="664AAB37" w14:textId="77777777" w:rsidR="008E2F96" w:rsidRPr="00582D17" w:rsidRDefault="008E2F96" w:rsidP="00F628A7">
            <w:pPr>
              <w:spacing w:before="60" w:after="60"/>
              <w:jc w:val="center"/>
              <w:rPr>
                <w:sz w:val="22"/>
                <w:szCs w:val="22"/>
              </w:rPr>
            </w:pPr>
            <w:r w:rsidRPr="00582D17">
              <w:rPr>
                <w:sz w:val="22"/>
                <w:szCs w:val="22"/>
              </w:rPr>
              <w:t>1025</w:t>
            </w:r>
          </w:p>
        </w:tc>
        <w:tc>
          <w:tcPr>
            <w:tcW w:w="0" w:type="auto"/>
            <w:vAlign w:val="center"/>
          </w:tcPr>
          <w:p w14:paraId="59973E3C" w14:textId="77777777" w:rsidR="008E2F96" w:rsidRPr="00582D17" w:rsidRDefault="008E2F96" w:rsidP="00F628A7">
            <w:pPr>
              <w:spacing w:before="60" w:after="60"/>
              <w:jc w:val="center"/>
              <w:rPr>
                <w:sz w:val="22"/>
                <w:szCs w:val="22"/>
              </w:rPr>
            </w:pPr>
            <w:r w:rsidRPr="00582D17">
              <w:rPr>
                <w:sz w:val="22"/>
                <w:szCs w:val="22"/>
              </w:rPr>
              <w:t>M066</w:t>
            </w:r>
          </w:p>
        </w:tc>
        <w:tc>
          <w:tcPr>
            <w:tcW w:w="0" w:type="auto"/>
            <w:vAlign w:val="center"/>
          </w:tcPr>
          <w:p w14:paraId="1A3B7B29" w14:textId="77777777" w:rsidR="008E2F96" w:rsidRPr="00582D17" w:rsidRDefault="008E2F96" w:rsidP="00F628A7">
            <w:pPr>
              <w:spacing w:before="60" w:after="60"/>
              <w:jc w:val="center"/>
              <w:rPr>
                <w:sz w:val="22"/>
                <w:szCs w:val="22"/>
              </w:rPr>
            </w:pPr>
            <w:r w:rsidRPr="00582D17">
              <w:rPr>
                <w:sz w:val="22"/>
                <w:szCs w:val="22"/>
              </w:rPr>
              <w:t>S399</w:t>
            </w:r>
          </w:p>
        </w:tc>
      </w:tr>
      <w:tr w:rsidR="008E2F96" w:rsidRPr="0050469B" w14:paraId="2288BBF0" w14:textId="77777777" w:rsidTr="00582D17">
        <w:tc>
          <w:tcPr>
            <w:tcW w:w="0" w:type="auto"/>
            <w:vAlign w:val="center"/>
          </w:tcPr>
          <w:p w14:paraId="068E61C8" w14:textId="77777777" w:rsidR="008E2F96" w:rsidRPr="00582D17" w:rsidRDefault="008E2F96" w:rsidP="00F628A7">
            <w:pPr>
              <w:spacing w:before="60" w:after="60"/>
              <w:jc w:val="center"/>
              <w:rPr>
                <w:sz w:val="22"/>
                <w:szCs w:val="22"/>
              </w:rPr>
            </w:pPr>
            <w:r w:rsidRPr="00582D17">
              <w:rPr>
                <w:sz w:val="22"/>
                <w:szCs w:val="22"/>
              </w:rPr>
              <w:t>1026</w:t>
            </w:r>
          </w:p>
        </w:tc>
        <w:tc>
          <w:tcPr>
            <w:tcW w:w="0" w:type="auto"/>
            <w:vAlign w:val="center"/>
          </w:tcPr>
          <w:p w14:paraId="1F49D7C0" w14:textId="77777777" w:rsidR="008E2F96" w:rsidRPr="00582D17" w:rsidRDefault="008E2F96" w:rsidP="00F628A7">
            <w:pPr>
              <w:spacing w:before="60" w:after="60"/>
              <w:jc w:val="center"/>
              <w:rPr>
                <w:sz w:val="22"/>
                <w:szCs w:val="22"/>
              </w:rPr>
            </w:pPr>
            <w:r w:rsidRPr="00582D17">
              <w:rPr>
                <w:sz w:val="22"/>
                <w:szCs w:val="22"/>
              </w:rPr>
              <w:t>M070</w:t>
            </w:r>
          </w:p>
        </w:tc>
        <w:tc>
          <w:tcPr>
            <w:tcW w:w="0" w:type="auto"/>
            <w:vAlign w:val="center"/>
          </w:tcPr>
          <w:p w14:paraId="6EE6AD06" w14:textId="77777777" w:rsidR="008E2F96" w:rsidRPr="00582D17" w:rsidRDefault="008E2F96" w:rsidP="00F628A7">
            <w:pPr>
              <w:spacing w:before="60" w:after="60"/>
              <w:jc w:val="center"/>
              <w:rPr>
                <w:sz w:val="22"/>
                <w:szCs w:val="22"/>
              </w:rPr>
            </w:pPr>
            <w:r w:rsidRPr="00582D17">
              <w:rPr>
                <w:sz w:val="22"/>
                <w:szCs w:val="22"/>
              </w:rPr>
              <w:t>S400</w:t>
            </w:r>
          </w:p>
        </w:tc>
      </w:tr>
      <w:tr w:rsidR="008E2F96" w:rsidRPr="0050469B" w14:paraId="769E98EE" w14:textId="77777777" w:rsidTr="00582D17">
        <w:tc>
          <w:tcPr>
            <w:tcW w:w="0" w:type="auto"/>
            <w:vAlign w:val="center"/>
          </w:tcPr>
          <w:p w14:paraId="729EAA4B" w14:textId="77777777" w:rsidR="008E2F96" w:rsidRPr="00582D17" w:rsidRDefault="008E2F96" w:rsidP="00F628A7">
            <w:pPr>
              <w:spacing w:before="60" w:after="60"/>
              <w:jc w:val="center"/>
              <w:rPr>
                <w:sz w:val="22"/>
                <w:szCs w:val="22"/>
              </w:rPr>
            </w:pPr>
            <w:r w:rsidRPr="00582D17">
              <w:rPr>
                <w:sz w:val="22"/>
                <w:szCs w:val="22"/>
              </w:rPr>
              <w:t>1027</w:t>
            </w:r>
          </w:p>
        </w:tc>
        <w:tc>
          <w:tcPr>
            <w:tcW w:w="0" w:type="auto"/>
            <w:vAlign w:val="center"/>
          </w:tcPr>
          <w:p w14:paraId="4BF803B8" w14:textId="77777777" w:rsidR="008E2F96" w:rsidRPr="00582D17" w:rsidRDefault="008E2F96" w:rsidP="00F628A7">
            <w:pPr>
              <w:spacing w:before="60" w:after="60"/>
              <w:jc w:val="center"/>
              <w:rPr>
                <w:sz w:val="22"/>
                <w:szCs w:val="22"/>
              </w:rPr>
            </w:pPr>
            <w:r w:rsidRPr="00582D17">
              <w:rPr>
                <w:sz w:val="22"/>
                <w:szCs w:val="22"/>
              </w:rPr>
              <w:t>M073</w:t>
            </w:r>
          </w:p>
        </w:tc>
        <w:tc>
          <w:tcPr>
            <w:tcW w:w="0" w:type="auto"/>
            <w:vAlign w:val="center"/>
          </w:tcPr>
          <w:p w14:paraId="04B38915" w14:textId="77777777" w:rsidR="008E2F96" w:rsidRPr="00582D17" w:rsidRDefault="008E2F96" w:rsidP="00F628A7">
            <w:pPr>
              <w:spacing w:before="60" w:after="60"/>
              <w:jc w:val="center"/>
              <w:rPr>
                <w:sz w:val="22"/>
                <w:szCs w:val="22"/>
              </w:rPr>
            </w:pPr>
            <w:r w:rsidRPr="00582D17">
              <w:rPr>
                <w:sz w:val="22"/>
                <w:szCs w:val="22"/>
              </w:rPr>
              <w:t>S401</w:t>
            </w:r>
          </w:p>
        </w:tc>
      </w:tr>
      <w:tr w:rsidR="008E2F96" w:rsidRPr="0050469B" w14:paraId="473C9D2C" w14:textId="77777777" w:rsidTr="00582D17">
        <w:tc>
          <w:tcPr>
            <w:tcW w:w="0" w:type="auto"/>
            <w:vAlign w:val="center"/>
          </w:tcPr>
          <w:p w14:paraId="3D5DEC68" w14:textId="77777777" w:rsidR="008E2F96" w:rsidRPr="00582D17" w:rsidRDefault="008E2F96" w:rsidP="00F628A7">
            <w:pPr>
              <w:spacing w:before="60" w:after="60"/>
              <w:jc w:val="center"/>
              <w:rPr>
                <w:sz w:val="22"/>
                <w:szCs w:val="22"/>
              </w:rPr>
            </w:pPr>
            <w:r w:rsidRPr="00582D17">
              <w:rPr>
                <w:sz w:val="22"/>
                <w:szCs w:val="22"/>
              </w:rPr>
              <w:t>1028</w:t>
            </w:r>
          </w:p>
        </w:tc>
        <w:tc>
          <w:tcPr>
            <w:tcW w:w="0" w:type="auto"/>
            <w:vAlign w:val="center"/>
          </w:tcPr>
          <w:p w14:paraId="574314B1" w14:textId="77777777" w:rsidR="008E2F96" w:rsidRPr="00582D17" w:rsidRDefault="008E2F96" w:rsidP="00F628A7">
            <w:pPr>
              <w:spacing w:before="60" w:after="60"/>
              <w:jc w:val="center"/>
              <w:rPr>
                <w:sz w:val="22"/>
                <w:szCs w:val="22"/>
              </w:rPr>
            </w:pPr>
            <w:r w:rsidRPr="00582D17">
              <w:rPr>
                <w:sz w:val="22"/>
                <w:szCs w:val="22"/>
              </w:rPr>
              <w:t>M074</w:t>
            </w:r>
          </w:p>
        </w:tc>
        <w:tc>
          <w:tcPr>
            <w:tcW w:w="0" w:type="auto"/>
            <w:vAlign w:val="center"/>
          </w:tcPr>
          <w:p w14:paraId="437DAC02" w14:textId="77777777" w:rsidR="008E2F96" w:rsidRPr="00582D17" w:rsidRDefault="008E2F96" w:rsidP="00F628A7">
            <w:pPr>
              <w:spacing w:before="60" w:after="60"/>
              <w:jc w:val="center"/>
              <w:rPr>
                <w:sz w:val="22"/>
                <w:szCs w:val="22"/>
              </w:rPr>
            </w:pPr>
            <w:r w:rsidRPr="00582D17">
              <w:rPr>
                <w:sz w:val="22"/>
                <w:szCs w:val="22"/>
              </w:rPr>
              <w:t>S402</w:t>
            </w:r>
          </w:p>
        </w:tc>
      </w:tr>
      <w:tr w:rsidR="008E2F96" w:rsidRPr="0050469B" w14:paraId="03A3AB62" w14:textId="77777777" w:rsidTr="00582D17">
        <w:tc>
          <w:tcPr>
            <w:tcW w:w="0" w:type="auto"/>
            <w:vAlign w:val="center"/>
          </w:tcPr>
          <w:p w14:paraId="7B666FA8" w14:textId="77777777" w:rsidR="008E2F96" w:rsidRPr="00582D17" w:rsidRDefault="008E2F96" w:rsidP="00F628A7">
            <w:pPr>
              <w:spacing w:before="60" w:after="60"/>
              <w:jc w:val="center"/>
              <w:rPr>
                <w:sz w:val="22"/>
                <w:szCs w:val="22"/>
              </w:rPr>
            </w:pPr>
            <w:r w:rsidRPr="00582D17">
              <w:rPr>
                <w:sz w:val="22"/>
                <w:szCs w:val="22"/>
              </w:rPr>
              <w:lastRenderedPageBreak/>
              <w:t>1029</w:t>
            </w:r>
          </w:p>
        </w:tc>
        <w:tc>
          <w:tcPr>
            <w:tcW w:w="0" w:type="auto"/>
            <w:vAlign w:val="center"/>
          </w:tcPr>
          <w:p w14:paraId="23D67599" w14:textId="77777777" w:rsidR="008E2F96" w:rsidRPr="00582D17" w:rsidRDefault="008E2F96" w:rsidP="00F628A7">
            <w:pPr>
              <w:spacing w:before="60" w:after="60"/>
              <w:jc w:val="center"/>
              <w:rPr>
                <w:sz w:val="22"/>
                <w:szCs w:val="22"/>
              </w:rPr>
            </w:pPr>
            <w:r w:rsidRPr="00582D17">
              <w:rPr>
                <w:sz w:val="22"/>
                <w:szCs w:val="22"/>
              </w:rPr>
              <w:t>M075</w:t>
            </w:r>
          </w:p>
        </w:tc>
        <w:tc>
          <w:tcPr>
            <w:tcW w:w="0" w:type="auto"/>
            <w:vAlign w:val="center"/>
          </w:tcPr>
          <w:p w14:paraId="756A21E8" w14:textId="77777777" w:rsidR="008E2F96" w:rsidRPr="00582D17" w:rsidRDefault="008E2F96" w:rsidP="00F628A7">
            <w:pPr>
              <w:spacing w:before="60" w:after="60"/>
              <w:jc w:val="center"/>
              <w:rPr>
                <w:sz w:val="22"/>
                <w:szCs w:val="22"/>
              </w:rPr>
            </w:pPr>
            <w:r w:rsidRPr="00582D17">
              <w:rPr>
                <w:sz w:val="22"/>
                <w:szCs w:val="22"/>
              </w:rPr>
              <w:t>S403</w:t>
            </w:r>
          </w:p>
        </w:tc>
      </w:tr>
      <w:tr w:rsidR="008E2F96" w:rsidRPr="0050469B" w14:paraId="6605FB14" w14:textId="77777777" w:rsidTr="00582D17">
        <w:tc>
          <w:tcPr>
            <w:tcW w:w="0" w:type="auto"/>
            <w:vAlign w:val="center"/>
          </w:tcPr>
          <w:p w14:paraId="38F289DF" w14:textId="77777777" w:rsidR="008E2F96" w:rsidRPr="00582D17" w:rsidRDefault="008E2F96" w:rsidP="00F628A7">
            <w:pPr>
              <w:spacing w:before="60" w:after="60"/>
              <w:jc w:val="center"/>
              <w:rPr>
                <w:sz w:val="22"/>
                <w:szCs w:val="22"/>
              </w:rPr>
            </w:pPr>
            <w:r w:rsidRPr="00582D17">
              <w:rPr>
                <w:sz w:val="22"/>
                <w:szCs w:val="22"/>
              </w:rPr>
              <w:t>1030</w:t>
            </w:r>
          </w:p>
        </w:tc>
        <w:tc>
          <w:tcPr>
            <w:tcW w:w="0" w:type="auto"/>
            <w:vAlign w:val="center"/>
          </w:tcPr>
          <w:p w14:paraId="4B9FFD7D" w14:textId="77777777" w:rsidR="008E2F96" w:rsidRPr="00582D17" w:rsidRDefault="008E2F96" w:rsidP="00F628A7">
            <w:pPr>
              <w:spacing w:before="60" w:after="60"/>
              <w:jc w:val="center"/>
              <w:rPr>
                <w:sz w:val="22"/>
                <w:szCs w:val="22"/>
              </w:rPr>
            </w:pPr>
            <w:r w:rsidRPr="00582D17">
              <w:rPr>
                <w:sz w:val="22"/>
                <w:szCs w:val="22"/>
              </w:rPr>
              <w:t>M076</w:t>
            </w:r>
          </w:p>
        </w:tc>
        <w:tc>
          <w:tcPr>
            <w:tcW w:w="0" w:type="auto"/>
            <w:vAlign w:val="center"/>
          </w:tcPr>
          <w:p w14:paraId="53CC7734" w14:textId="77777777" w:rsidR="008E2F96" w:rsidRPr="00582D17" w:rsidRDefault="008E2F96" w:rsidP="00F628A7">
            <w:pPr>
              <w:spacing w:before="60" w:after="60"/>
              <w:jc w:val="center"/>
              <w:rPr>
                <w:sz w:val="22"/>
                <w:szCs w:val="22"/>
              </w:rPr>
            </w:pPr>
            <w:r w:rsidRPr="00582D17">
              <w:rPr>
                <w:sz w:val="22"/>
                <w:szCs w:val="22"/>
              </w:rPr>
              <w:t>S404</w:t>
            </w:r>
          </w:p>
        </w:tc>
      </w:tr>
      <w:tr w:rsidR="008E2F96" w:rsidRPr="0050469B" w14:paraId="1857450D" w14:textId="77777777" w:rsidTr="00582D17">
        <w:tc>
          <w:tcPr>
            <w:tcW w:w="0" w:type="auto"/>
            <w:vAlign w:val="center"/>
          </w:tcPr>
          <w:p w14:paraId="0E7E0B68" w14:textId="77777777" w:rsidR="008E2F96" w:rsidRPr="00582D17" w:rsidRDefault="008E2F96" w:rsidP="00F628A7">
            <w:pPr>
              <w:spacing w:before="60" w:after="60"/>
              <w:jc w:val="center"/>
              <w:rPr>
                <w:sz w:val="22"/>
                <w:szCs w:val="22"/>
              </w:rPr>
            </w:pPr>
            <w:r w:rsidRPr="00582D17">
              <w:rPr>
                <w:sz w:val="22"/>
                <w:szCs w:val="22"/>
              </w:rPr>
              <w:t>1031</w:t>
            </w:r>
          </w:p>
        </w:tc>
        <w:tc>
          <w:tcPr>
            <w:tcW w:w="0" w:type="auto"/>
            <w:vAlign w:val="center"/>
          </w:tcPr>
          <w:p w14:paraId="14883FCB" w14:textId="77777777" w:rsidR="008E2F96" w:rsidRPr="00582D17" w:rsidRDefault="008E2F96" w:rsidP="00F628A7">
            <w:pPr>
              <w:spacing w:before="60" w:after="60"/>
              <w:jc w:val="center"/>
              <w:rPr>
                <w:sz w:val="22"/>
                <w:szCs w:val="22"/>
              </w:rPr>
            </w:pPr>
            <w:r w:rsidRPr="00582D17">
              <w:rPr>
                <w:sz w:val="22"/>
                <w:szCs w:val="22"/>
              </w:rPr>
              <w:t>M081</w:t>
            </w:r>
          </w:p>
        </w:tc>
        <w:tc>
          <w:tcPr>
            <w:tcW w:w="0" w:type="auto"/>
            <w:vAlign w:val="center"/>
          </w:tcPr>
          <w:p w14:paraId="4A040C43" w14:textId="77777777" w:rsidR="008E2F96" w:rsidRPr="00582D17" w:rsidRDefault="008E2F96" w:rsidP="00F628A7">
            <w:pPr>
              <w:spacing w:before="60" w:after="60"/>
              <w:jc w:val="center"/>
              <w:rPr>
                <w:sz w:val="22"/>
                <w:szCs w:val="22"/>
              </w:rPr>
            </w:pPr>
            <w:r w:rsidRPr="00582D17">
              <w:rPr>
                <w:sz w:val="22"/>
                <w:szCs w:val="22"/>
              </w:rPr>
              <w:t>S405</w:t>
            </w:r>
          </w:p>
        </w:tc>
      </w:tr>
      <w:tr w:rsidR="008E2F96" w:rsidRPr="0050469B" w14:paraId="35F8E53D" w14:textId="77777777" w:rsidTr="00582D17">
        <w:tc>
          <w:tcPr>
            <w:tcW w:w="0" w:type="auto"/>
            <w:vAlign w:val="center"/>
          </w:tcPr>
          <w:p w14:paraId="6700CDF9" w14:textId="77777777" w:rsidR="008E2F96" w:rsidRPr="00582D17" w:rsidRDefault="008E2F96" w:rsidP="00F628A7">
            <w:pPr>
              <w:spacing w:before="60" w:after="60"/>
              <w:jc w:val="center"/>
              <w:rPr>
                <w:sz w:val="22"/>
                <w:szCs w:val="22"/>
              </w:rPr>
            </w:pPr>
            <w:r w:rsidRPr="00582D17">
              <w:rPr>
                <w:sz w:val="22"/>
                <w:szCs w:val="22"/>
              </w:rPr>
              <w:t>1032</w:t>
            </w:r>
          </w:p>
        </w:tc>
        <w:tc>
          <w:tcPr>
            <w:tcW w:w="0" w:type="auto"/>
            <w:vAlign w:val="center"/>
          </w:tcPr>
          <w:p w14:paraId="24EAC9E3" w14:textId="77777777" w:rsidR="008E2F96" w:rsidRPr="00582D17" w:rsidRDefault="008E2F96" w:rsidP="00F628A7">
            <w:pPr>
              <w:spacing w:before="60" w:after="60"/>
              <w:jc w:val="center"/>
              <w:rPr>
                <w:sz w:val="22"/>
                <w:szCs w:val="22"/>
              </w:rPr>
            </w:pPr>
            <w:r w:rsidRPr="00582D17">
              <w:rPr>
                <w:sz w:val="22"/>
                <w:szCs w:val="22"/>
              </w:rPr>
              <w:t>M082</w:t>
            </w:r>
          </w:p>
        </w:tc>
        <w:tc>
          <w:tcPr>
            <w:tcW w:w="0" w:type="auto"/>
            <w:vAlign w:val="center"/>
          </w:tcPr>
          <w:p w14:paraId="5E4FC9AD" w14:textId="77777777" w:rsidR="008E2F96" w:rsidRPr="00582D17" w:rsidRDefault="008E2F96" w:rsidP="00F628A7">
            <w:pPr>
              <w:spacing w:before="60" w:after="60"/>
              <w:jc w:val="center"/>
              <w:rPr>
                <w:sz w:val="22"/>
                <w:szCs w:val="22"/>
              </w:rPr>
            </w:pPr>
            <w:r w:rsidRPr="00582D17">
              <w:rPr>
                <w:sz w:val="22"/>
                <w:szCs w:val="22"/>
              </w:rPr>
              <w:t>S406</w:t>
            </w:r>
          </w:p>
        </w:tc>
      </w:tr>
      <w:tr w:rsidR="008E2F96" w:rsidRPr="0050469B" w14:paraId="6CA54A36" w14:textId="77777777" w:rsidTr="00582D17">
        <w:tc>
          <w:tcPr>
            <w:tcW w:w="0" w:type="auto"/>
            <w:vAlign w:val="center"/>
          </w:tcPr>
          <w:p w14:paraId="287F2483" w14:textId="77777777" w:rsidR="008E2F96" w:rsidRPr="00582D17" w:rsidRDefault="008E2F96" w:rsidP="00F628A7">
            <w:pPr>
              <w:spacing w:before="60" w:after="60"/>
              <w:jc w:val="center"/>
              <w:rPr>
                <w:sz w:val="22"/>
                <w:szCs w:val="22"/>
              </w:rPr>
            </w:pPr>
            <w:r w:rsidRPr="00582D17">
              <w:rPr>
                <w:sz w:val="22"/>
                <w:szCs w:val="22"/>
              </w:rPr>
              <w:t>1033</w:t>
            </w:r>
          </w:p>
        </w:tc>
        <w:tc>
          <w:tcPr>
            <w:tcW w:w="0" w:type="auto"/>
            <w:vAlign w:val="center"/>
          </w:tcPr>
          <w:p w14:paraId="30A876C7"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49E18B2E" w14:textId="77777777" w:rsidR="008E2F96" w:rsidRPr="00582D17" w:rsidRDefault="008E2F96" w:rsidP="00F628A7">
            <w:pPr>
              <w:spacing w:before="60" w:after="60"/>
              <w:jc w:val="center"/>
              <w:rPr>
                <w:sz w:val="22"/>
                <w:szCs w:val="22"/>
              </w:rPr>
            </w:pPr>
            <w:r w:rsidRPr="00582D17">
              <w:rPr>
                <w:sz w:val="22"/>
                <w:szCs w:val="22"/>
              </w:rPr>
              <w:t>S407</w:t>
            </w:r>
          </w:p>
        </w:tc>
      </w:tr>
      <w:tr w:rsidR="008E2F96" w:rsidRPr="0050469B" w14:paraId="4D93E110" w14:textId="77777777" w:rsidTr="00582D17">
        <w:tc>
          <w:tcPr>
            <w:tcW w:w="0" w:type="auto"/>
            <w:vAlign w:val="center"/>
          </w:tcPr>
          <w:p w14:paraId="1C1CE60A" w14:textId="77777777" w:rsidR="008E2F96" w:rsidRPr="00582D17" w:rsidRDefault="008E2F96" w:rsidP="00F628A7">
            <w:pPr>
              <w:spacing w:before="60" w:after="60"/>
              <w:jc w:val="center"/>
              <w:rPr>
                <w:sz w:val="22"/>
                <w:szCs w:val="22"/>
              </w:rPr>
            </w:pPr>
            <w:r w:rsidRPr="00582D17">
              <w:rPr>
                <w:sz w:val="22"/>
                <w:szCs w:val="22"/>
              </w:rPr>
              <w:t>1034</w:t>
            </w:r>
          </w:p>
        </w:tc>
        <w:tc>
          <w:tcPr>
            <w:tcW w:w="0" w:type="auto"/>
            <w:vAlign w:val="center"/>
          </w:tcPr>
          <w:p w14:paraId="1BB1E12E" w14:textId="77777777" w:rsidR="008E2F96" w:rsidRPr="00582D17" w:rsidRDefault="008E2F96" w:rsidP="00F628A7">
            <w:pPr>
              <w:spacing w:before="60" w:after="60"/>
              <w:jc w:val="center"/>
              <w:rPr>
                <w:sz w:val="22"/>
                <w:szCs w:val="22"/>
              </w:rPr>
            </w:pPr>
            <w:r w:rsidRPr="00582D17">
              <w:rPr>
                <w:sz w:val="22"/>
                <w:szCs w:val="22"/>
              </w:rPr>
              <w:t>M093</w:t>
            </w:r>
          </w:p>
        </w:tc>
        <w:tc>
          <w:tcPr>
            <w:tcW w:w="0" w:type="auto"/>
            <w:vAlign w:val="center"/>
          </w:tcPr>
          <w:p w14:paraId="1218697F" w14:textId="77777777" w:rsidR="008E2F96" w:rsidRPr="00582D17" w:rsidRDefault="008E2F96" w:rsidP="00F628A7">
            <w:pPr>
              <w:spacing w:before="60" w:after="60"/>
              <w:jc w:val="center"/>
              <w:rPr>
                <w:sz w:val="22"/>
                <w:szCs w:val="22"/>
              </w:rPr>
            </w:pPr>
            <w:r w:rsidRPr="00582D17">
              <w:rPr>
                <w:sz w:val="22"/>
                <w:szCs w:val="22"/>
              </w:rPr>
              <w:t>S408</w:t>
            </w:r>
          </w:p>
        </w:tc>
      </w:tr>
      <w:tr w:rsidR="008E2F96" w:rsidRPr="0050469B" w14:paraId="3752E617" w14:textId="77777777" w:rsidTr="00582D17">
        <w:tc>
          <w:tcPr>
            <w:tcW w:w="0" w:type="auto"/>
            <w:vAlign w:val="center"/>
          </w:tcPr>
          <w:p w14:paraId="3D2DF7EE" w14:textId="77777777" w:rsidR="008E2F96" w:rsidRPr="00582D17" w:rsidRDefault="008E2F96" w:rsidP="00F628A7">
            <w:pPr>
              <w:spacing w:before="60" w:after="60"/>
              <w:jc w:val="center"/>
              <w:rPr>
                <w:sz w:val="22"/>
                <w:szCs w:val="22"/>
              </w:rPr>
            </w:pPr>
            <w:r w:rsidRPr="00582D17">
              <w:rPr>
                <w:sz w:val="22"/>
                <w:szCs w:val="22"/>
              </w:rPr>
              <w:t>1035</w:t>
            </w:r>
          </w:p>
        </w:tc>
        <w:tc>
          <w:tcPr>
            <w:tcW w:w="0" w:type="auto"/>
            <w:vAlign w:val="center"/>
          </w:tcPr>
          <w:p w14:paraId="278D4C7D" w14:textId="77777777" w:rsidR="008E2F96" w:rsidRPr="00582D17" w:rsidRDefault="008E2F96" w:rsidP="00F628A7">
            <w:pPr>
              <w:spacing w:before="60" w:after="60"/>
              <w:jc w:val="center"/>
              <w:rPr>
                <w:sz w:val="22"/>
                <w:szCs w:val="22"/>
              </w:rPr>
            </w:pPr>
            <w:r w:rsidRPr="00582D17">
              <w:rPr>
                <w:sz w:val="22"/>
                <w:szCs w:val="22"/>
              </w:rPr>
              <w:t>M097</w:t>
            </w:r>
          </w:p>
        </w:tc>
        <w:tc>
          <w:tcPr>
            <w:tcW w:w="0" w:type="auto"/>
            <w:vAlign w:val="center"/>
          </w:tcPr>
          <w:p w14:paraId="72BC27E1" w14:textId="77777777" w:rsidR="008E2F96" w:rsidRPr="00582D17" w:rsidRDefault="008E2F96" w:rsidP="00F628A7">
            <w:pPr>
              <w:spacing w:before="60" w:after="60"/>
              <w:jc w:val="center"/>
              <w:rPr>
                <w:sz w:val="22"/>
                <w:szCs w:val="22"/>
              </w:rPr>
            </w:pPr>
            <w:r w:rsidRPr="00582D17">
              <w:rPr>
                <w:sz w:val="22"/>
                <w:szCs w:val="22"/>
              </w:rPr>
              <w:t>S409</w:t>
            </w:r>
          </w:p>
        </w:tc>
      </w:tr>
      <w:tr w:rsidR="008E2F96" w:rsidRPr="0050469B" w14:paraId="2C9E4928" w14:textId="77777777" w:rsidTr="00582D17">
        <w:tc>
          <w:tcPr>
            <w:tcW w:w="0" w:type="auto"/>
            <w:vAlign w:val="center"/>
          </w:tcPr>
          <w:p w14:paraId="0251C3DF" w14:textId="77777777" w:rsidR="008E2F96" w:rsidRPr="00582D17" w:rsidRDefault="008E2F96" w:rsidP="00F628A7">
            <w:pPr>
              <w:spacing w:before="60" w:after="60"/>
              <w:jc w:val="center"/>
              <w:rPr>
                <w:sz w:val="22"/>
                <w:szCs w:val="22"/>
              </w:rPr>
            </w:pPr>
            <w:r w:rsidRPr="00582D17">
              <w:rPr>
                <w:sz w:val="22"/>
                <w:szCs w:val="22"/>
              </w:rPr>
              <w:t>1036</w:t>
            </w:r>
          </w:p>
        </w:tc>
        <w:tc>
          <w:tcPr>
            <w:tcW w:w="0" w:type="auto"/>
            <w:vAlign w:val="center"/>
          </w:tcPr>
          <w:p w14:paraId="15D3E861" w14:textId="77777777" w:rsidR="008E2F96" w:rsidRPr="00582D17" w:rsidRDefault="008E2F96" w:rsidP="00F628A7">
            <w:pPr>
              <w:spacing w:before="60" w:after="60"/>
              <w:jc w:val="center"/>
              <w:rPr>
                <w:sz w:val="22"/>
                <w:szCs w:val="22"/>
              </w:rPr>
            </w:pPr>
            <w:r w:rsidRPr="00582D17">
              <w:rPr>
                <w:sz w:val="22"/>
                <w:szCs w:val="22"/>
              </w:rPr>
              <w:t>M098</w:t>
            </w:r>
          </w:p>
        </w:tc>
        <w:tc>
          <w:tcPr>
            <w:tcW w:w="0" w:type="auto"/>
            <w:vAlign w:val="center"/>
          </w:tcPr>
          <w:p w14:paraId="7D8684B7" w14:textId="77777777" w:rsidR="008E2F96" w:rsidRPr="00582D17" w:rsidRDefault="008E2F96" w:rsidP="00F628A7">
            <w:pPr>
              <w:spacing w:before="60" w:after="60"/>
              <w:jc w:val="center"/>
              <w:rPr>
                <w:sz w:val="22"/>
                <w:szCs w:val="22"/>
              </w:rPr>
            </w:pPr>
            <w:r w:rsidRPr="00582D17">
              <w:rPr>
                <w:sz w:val="22"/>
                <w:szCs w:val="22"/>
              </w:rPr>
              <w:t>S410</w:t>
            </w:r>
          </w:p>
        </w:tc>
      </w:tr>
      <w:tr w:rsidR="008E2F96" w:rsidRPr="0050469B" w14:paraId="7DEBCCE7" w14:textId="77777777" w:rsidTr="00582D17">
        <w:tc>
          <w:tcPr>
            <w:tcW w:w="0" w:type="auto"/>
            <w:vAlign w:val="center"/>
          </w:tcPr>
          <w:p w14:paraId="4F6953EE" w14:textId="77777777" w:rsidR="008E2F96" w:rsidRPr="00582D17" w:rsidRDefault="008E2F96" w:rsidP="00F628A7">
            <w:pPr>
              <w:spacing w:before="60" w:after="60"/>
              <w:jc w:val="center"/>
              <w:rPr>
                <w:sz w:val="22"/>
                <w:szCs w:val="22"/>
              </w:rPr>
            </w:pPr>
            <w:r w:rsidRPr="00582D17">
              <w:rPr>
                <w:sz w:val="22"/>
                <w:szCs w:val="22"/>
              </w:rPr>
              <w:t>1037</w:t>
            </w:r>
          </w:p>
        </w:tc>
        <w:tc>
          <w:tcPr>
            <w:tcW w:w="0" w:type="auto"/>
            <w:vAlign w:val="center"/>
          </w:tcPr>
          <w:p w14:paraId="16C5A77B"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37B6E13E" w14:textId="77777777" w:rsidR="008E2F96" w:rsidRPr="00582D17" w:rsidRDefault="008E2F96" w:rsidP="00F628A7">
            <w:pPr>
              <w:spacing w:before="60" w:after="60"/>
              <w:jc w:val="center"/>
              <w:rPr>
                <w:sz w:val="22"/>
                <w:szCs w:val="22"/>
              </w:rPr>
            </w:pPr>
            <w:r w:rsidRPr="00582D17">
              <w:rPr>
                <w:sz w:val="22"/>
                <w:szCs w:val="22"/>
              </w:rPr>
              <w:t>S411</w:t>
            </w:r>
          </w:p>
        </w:tc>
      </w:tr>
      <w:tr w:rsidR="008E2F96" w:rsidRPr="0050469B" w14:paraId="447474C7" w14:textId="77777777" w:rsidTr="00582D17">
        <w:tc>
          <w:tcPr>
            <w:tcW w:w="0" w:type="auto"/>
            <w:vAlign w:val="center"/>
          </w:tcPr>
          <w:p w14:paraId="5A20C1C3" w14:textId="77777777" w:rsidR="008E2F96" w:rsidRPr="00582D17" w:rsidRDefault="008E2F96" w:rsidP="00F628A7">
            <w:pPr>
              <w:spacing w:before="60" w:after="60"/>
              <w:jc w:val="center"/>
              <w:rPr>
                <w:sz w:val="22"/>
                <w:szCs w:val="22"/>
              </w:rPr>
            </w:pPr>
            <w:r w:rsidRPr="00582D17">
              <w:rPr>
                <w:sz w:val="22"/>
                <w:szCs w:val="22"/>
              </w:rPr>
              <w:t>1038</w:t>
            </w:r>
          </w:p>
        </w:tc>
        <w:tc>
          <w:tcPr>
            <w:tcW w:w="0" w:type="auto"/>
            <w:vAlign w:val="center"/>
          </w:tcPr>
          <w:p w14:paraId="35B63BD1"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2B21A2EF" w14:textId="77777777" w:rsidR="008E2F96" w:rsidRPr="00582D17" w:rsidRDefault="008E2F96" w:rsidP="00F628A7">
            <w:pPr>
              <w:spacing w:before="60" w:after="60"/>
              <w:jc w:val="center"/>
              <w:rPr>
                <w:sz w:val="22"/>
                <w:szCs w:val="22"/>
              </w:rPr>
            </w:pPr>
            <w:r w:rsidRPr="00582D17">
              <w:rPr>
                <w:sz w:val="22"/>
                <w:szCs w:val="22"/>
              </w:rPr>
              <w:t>S412</w:t>
            </w:r>
          </w:p>
        </w:tc>
      </w:tr>
      <w:tr w:rsidR="008E2F96" w:rsidRPr="0050469B" w14:paraId="41E2A943" w14:textId="77777777" w:rsidTr="00582D17">
        <w:tc>
          <w:tcPr>
            <w:tcW w:w="0" w:type="auto"/>
            <w:vAlign w:val="center"/>
          </w:tcPr>
          <w:p w14:paraId="42B0DAD9" w14:textId="77777777" w:rsidR="008E2F96" w:rsidRPr="00582D17" w:rsidRDefault="008E2F96" w:rsidP="00F628A7">
            <w:pPr>
              <w:spacing w:before="60" w:after="60"/>
              <w:jc w:val="center"/>
              <w:rPr>
                <w:sz w:val="22"/>
                <w:szCs w:val="22"/>
              </w:rPr>
            </w:pPr>
            <w:r w:rsidRPr="00582D17">
              <w:rPr>
                <w:sz w:val="22"/>
                <w:szCs w:val="22"/>
              </w:rPr>
              <w:t>1039</w:t>
            </w:r>
          </w:p>
        </w:tc>
        <w:tc>
          <w:tcPr>
            <w:tcW w:w="0" w:type="auto"/>
            <w:vAlign w:val="center"/>
          </w:tcPr>
          <w:p w14:paraId="15C88788"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90437EF" w14:textId="77777777" w:rsidR="008E2F96" w:rsidRPr="00582D17" w:rsidRDefault="008E2F96" w:rsidP="00F628A7">
            <w:pPr>
              <w:spacing w:before="60" w:after="60"/>
              <w:jc w:val="center"/>
              <w:rPr>
                <w:sz w:val="22"/>
                <w:szCs w:val="22"/>
              </w:rPr>
            </w:pPr>
            <w:r w:rsidRPr="00582D17">
              <w:rPr>
                <w:sz w:val="22"/>
                <w:szCs w:val="22"/>
              </w:rPr>
              <w:t>S413</w:t>
            </w:r>
          </w:p>
        </w:tc>
      </w:tr>
      <w:tr w:rsidR="008E2F96" w:rsidRPr="0050469B" w14:paraId="536D5633" w14:textId="77777777" w:rsidTr="00582D17">
        <w:tc>
          <w:tcPr>
            <w:tcW w:w="0" w:type="auto"/>
            <w:vAlign w:val="center"/>
          </w:tcPr>
          <w:p w14:paraId="2F843639" w14:textId="77777777" w:rsidR="008E2F96" w:rsidRPr="00582D17" w:rsidRDefault="008E2F96" w:rsidP="00F628A7">
            <w:pPr>
              <w:spacing w:before="60" w:after="60"/>
              <w:jc w:val="center"/>
              <w:rPr>
                <w:sz w:val="22"/>
                <w:szCs w:val="22"/>
              </w:rPr>
            </w:pPr>
            <w:r w:rsidRPr="00582D17">
              <w:rPr>
                <w:sz w:val="22"/>
                <w:szCs w:val="22"/>
              </w:rPr>
              <w:t>1040</w:t>
            </w:r>
          </w:p>
        </w:tc>
        <w:tc>
          <w:tcPr>
            <w:tcW w:w="0" w:type="auto"/>
            <w:vAlign w:val="center"/>
          </w:tcPr>
          <w:p w14:paraId="7E20FC19"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27451A7" w14:textId="77777777" w:rsidR="008E2F96" w:rsidRPr="00582D17" w:rsidRDefault="008E2F96" w:rsidP="00F628A7">
            <w:pPr>
              <w:spacing w:before="60" w:after="60"/>
              <w:jc w:val="center"/>
              <w:rPr>
                <w:sz w:val="22"/>
                <w:szCs w:val="22"/>
              </w:rPr>
            </w:pPr>
            <w:r w:rsidRPr="00582D17">
              <w:rPr>
                <w:sz w:val="22"/>
                <w:szCs w:val="22"/>
              </w:rPr>
              <w:t>S414</w:t>
            </w:r>
          </w:p>
        </w:tc>
      </w:tr>
      <w:tr w:rsidR="008E2F96" w:rsidRPr="0050469B" w14:paraId="58E17AA2" w14:textId="77777777" w:rsidTr="00582D17">
        <w:tc>
          <w:tcPr>
            <w:tcW w:w="0" w:type="auto"/>
            <w:vAlign w:val="center"/>
          </w:tcPr>
          <w:p w14:paraId="2490B6E6" w14:textId="77777777" w:rsidR="008E2F96" w:rsidRPr="00582D17" w:rsidRDefault="008E2F96" w:rsidP="00F628A7">
            <w:pPr>
              <w:spacing w:before="60" w:after="60"/>
              <w:jc w:val="center"/>
              <w:rPr>
                <w:sz w:val="22"/>
                <w:szCs w:val="22"/>
              </w:rPr>
            </w:pPr>
            <w:r w:rsidRPr="00582D17">
              <w:rPr>
                <w:sz w:val="22"/>
                <w:szCs w:val="22"/>
              </w:rPr>
              <w:t>1041</w:t>
            </w:r>
          </w:p>
        </w:tc>
        <w:tc>
          <w:tcPr>
            <w:tcW w:w="0" w:type="auto"/>
            <w:vAlign w:val="center"/>
          </w:tcPr>
          <w:p w14:paraId="5EC55D4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497A6A9" w14:textId="77777777" w:rsidR="008E2F96" w:rsidRPr="00582D17" w:rsidRDefault="008E2F96" w:rsidP="00F628A7">
            <w:pPr>
              <w:spacing w:before="60" w:after="60"/>
              <w:jc w:val="center"/>
              <w:rPr>
                <w:sz w:val="22"/>
                <w:szCs w:val="22"/>
              </w:rPr>
            </w:pPr>
            <w:r w:rsidRPr="00582D17">
              <w:rPr>
                <w:sz w:val="22"/>
                <w:szCs w:val="22"/>
              </w:rPr>
              <w:t>S415</w:t>
            </w:r>
          </w:p>
        </w:tc>
      </w:tr>
      <w:tr w:rsidR="008E2F96" w:rsidRPr="0050469B" w14:paraId="597853BB" w14:textId="77777777" w:rsidTr="00582D17">
        <w:tc>
          <w:tcPr>
            <w:tcW w:w="0" w:type="auto"/>
            <w:vAlign w:val="center"/>
          </w:tcPr>
          <w:p w14:paraId="5D2A7F80" w14:textId="77777777" w:rsidR="008E2F96" w:rsidRPr="00582D17" w:rsidRDefault="008E2F96" w:rsidP="00F628A7">
            <w:pPr>
              <w:spacing w:before="60" w:after="60"/>
              <w:jc w:val="center"/>
              <w:rPr>
                <w:sz w:val="22"/>
                <w:szCs w:val="22"/>
              </w:rPr>
            </w:pPr>
            <w:r w:rsidRPr="00582D17">
              <w:rPr>
                <w:sz w:val="22"/>
                <w:szCs w:val="22"/>
              </w:rPr>
              <w:t>1042</w:t>
            </w:r>
          </w:p>
        </w:tc>
        <w:tc>
          <w:tcPr>
            <w:tcW w:w="0" w:type="auto"/>
            <w:vAlign w:val="center"/>
          </w:tcPr>
          <w:p w14:paraId="426A4BDC"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02ED0227" w14:textId="77777777" w:rsidR="008E2F96" w:rsidRPr="00582D17" w:rsidRDefault="008E2F96" w:rsidP="00F628A7">
            <w:pPr>
              <w:spacing w:before="60" w:after="60"/>
              <w:jc w:val="center"/>
              <w:rPr>
                <w:sz w:val="22"/>
                <w:szCs w:val="22"/>
              </w:rPr>
            </w:pPr>
            <w:r w:rsidRPr="00582D17">
              <w:rPr>
                <w:sz w:val="22"/>
                <w:szCs w:val="22"/>
              </w:rPr>
              <w:t>S416</w:t>
            </w:r>
          </w:p>
        </w:tc>
      </w:tr>
      <w:tr w:rsidR="008E2F96" w:rsidRPr="0050469B" w14:paraId="2B39B336" w14:textId="77777777" w:rsidTr="00582D17">
        <w:tc>
          <w:tcPr>
            <w:tcW w:w="0" w:type="auto"/>
            <w:vAlign w:val="center"/>
          </w:tcPr>
          <w:p w14:paraId="7831044D" w14:textId="77777777" w:rsidR="008E2F96" w:rsidRPr="00582D17" w:rsidRDefault="008E2F96" w:rsidP="00F628A7">
            <w:pPr>
              <w:spacing w:before="60" w:after="60"/>
              <w:jc w:val="center"/>
              <w:rPr>
                <w:sz w:val="22"/>
                <w:szCs w:val="22"/>
              </w:rPr>
            </w:pPr>
            <w:r w:rsidRPr="00582D17">
              <w:rPr>
                <w:sz w:val="22"/>
                <w:szCs w:val="22"/>
              </w:rPr>
              <w:t>1043</w:t>
            </w:r>
          </w:p>
        </w:tc>
        <w:tc>
          <w:tcPr>
            <w:tcW w:w="0" w:type="auto"/>
            <w:vAlign w:val="center"/>
          </w:tcPr>
          <w:p w14:paraId="0B7EE6E0"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1E6BDE3E" w14:textId="77777777" w:rsidR="008E2F96" w:rsidRPr="00582D17" w:rsidRDefault="008E2F96" w:rsidP="00F628A7">
            <w:pPr>
              <w:spacing w:before="60" w:after="60"/>
              <w:jc w:val="center"/>
              <w:rPr>
                <w:sz w:val="22"/>
                <w:szCs w:val="22"/>
              </w:rPr>
            </w:pPr>
            <w:r w:rsidRPr="00582D17">
              <w:rPr>
                <w:sz w:val="22"/>
                <w:szCs w:val="22"/>
              </w:rPr>
              <w:t>S417</w:t>
            </w:r>
          </w:p>
        </w:tc>
      </w:tr>
      <w:tr w:rsidR="008E2F96" w:rsidRPr="0050469B" w14:paraId="5CE9FA9A" w14:textId="77777777" w:rsidTr="00582D17">
        <w:tc>
          <w:tcPr>
            <w:tcW w:w="0" w:type="auto"/>
            <w:vAlign w:val="center"/>
          </w:tcPr>
          <w:p w14:paraId="5F9CEB6B" w14:textId="77777777" w:rsidR="008E2F96" w:rsidRPr="00582D17" w:rsidRDefault="008E2F96" w:rsidP="00F628A7">
            <w:pPr>
              <w:spacing w:before="60" w:after="60"/>
              <w:jc w:val="center"/>
              <w:rPr>
                <w:sz w:val="22"/>
                <w:szCs w:val="22"/>
              </w:rPr>
            </w:pPr>
            <w:r w:rsidRPr="00582D17">
              <w:rPr>
                <w:sz w:val="22"/>
                <w:szCs w:val="22"/>
              </w:rPr>
              <w:t>1044</w:t>
            </w:r>
          </w:p>
        </w:tc>
        <w:tc>
          <w:tcPr>
            <w:tcW w:w="0" w:type="auto"/>
            <w:vAlign w:val="center"/>
          </w:tcPr>
          <w:p w14:paraId="220048AE"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FF108C2" w14:textId="77777777" w:rsidR="008E2F96" w:rsidRPr="00582D17" w:rsidRDefault="008E2F96" w:rsidP="00F628A7">
            <w:pPr>
              <w:spacing w:before="60" w:after="60"/>
              <w:jc w:val="center"/>
              <w:rPr>
                <w:sz w:val="22"/>
                <w:szCs w:val="22"/>
              </w:rPr>
            </w:pPr>
            <w:r w:rsidRPr="00582D17">
              <w:rPr>
                <w:sz w:val="22"/>
                <w:szCs w:val="22"/>
              </w:rPr>
              <w:t>S418</w:t>
            </w:r>
          </w:p>
        </w:tc>
      </w:tr>
      <w:tr w:rsidR="008E2F96" w:rsidRPr="0050469B" w14:paraId="1BEDC1CB" w14:textId="77777777" w:rsidTr="00582D17">
        <w:tc>
          <w:tcPr>
            <w:tcW w:w="0" w:type="auto"/>
            <w:vAlign w:val="center"/>
          </w:tcPr>
          <w:p w14:paraId="173FD72A" w14:textId="77777777" w:rsidR="008E2F96" w:rsidRPr="00582D17" w:rsidRDefault="008E2F96" w:rsidP="00F628A7">
            <w:pPr>
              <w:spacing w:before="60" w:after="60"/>
              <w:jc w:val="center"/>
              <w:rPr>
                <w:sz w:val="22"/>
                <w:szCs w:val="22"/>
              </w:rPr>
            </w:pPr>
            <w:r w:rsidRPr="00582D17">
              <w:rPr>
                <w:sz w:val="22"/>
                <w:szCs w:val="22"/>
              </w:rPr>
              <w:t>1045</w:t>
            </w:r>
          </w:p>
        </w:tc>
        <w:tc>
          <w:tcPr>
            <w:tcW w:w="0" w:type="auto"/>
            <w:vAlign w:val="center"/>
          </w:tcPr>
          <w:p w14:paraId="072E2B58"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11419495" w14:textId="77777777" w:rsidR="008E2F96" w:rsidRPr="00582D17" w:rsidRDefault="008E2F96" w:rsidP="00F628A7">
            <w:pPr>
              <w:spacing w:before="60" w:after="60"/>
              <w:jc w:val="center"/>
              <w:rPr>
                <w:sz w:val="22"/>
                <w:szCs w:val="22"/>
              </w:rPr>
            </w:pPr>
            <w:r w:rsidRPr="00582D17">
              <w:rPr>
                <w:sz w:val="22"/>
                <w:szCs w:val="22"/>
              </w:rPr>
              <w:t>S419</w:t>
            </w:r>
          </w:p>
        </w:tc>
      </w:tr>
      <w:tr w:rsidR="008E2F96" w:rsidRPr="0050469B" w14:paraId="7EF4AFE6" w14:textId="77777777" w:rsidTr="00582D17">
        <w:tc>
          <w:tcPr>
            <w:tcW w:w="0" w:type="auto"/>
            <w:vAlign w:val="center"/>
          </w:tcPr>
          <w:p w14:paraId="0B303BED" w14:textId="77777777" w:rsidR="008E2F96" w:rsidRPr="00582D17" w:rsidRDefault="008E2F96" w:rsidP="00F628A7">
            <w:pPr>
              <w:spacing w:before="60" w:after="60"/>
              <w:jc w:val="center"/>
              <w:rPr>
                <w:sz w:val="22"/>
                <w:szCs w:val="22"/>
              </w:rPr>
            </w:pPr>
            <w:r w:rsidRPr="00582D17">
              <w:rPr>
                <w:sz w:val="22"/>
                <w:szCs w:val="22"/>
              </w:rPr>
              <w:t>1046</w:t>
            </w:r>
          </w:p>
        </w:tc>
        <w:tc>
          <w:tcPr>
            <w:tcW w:w="0" w:type="auto"/>
            <w:vAlign w:val="center"/>
          </w:tcPr>
          <w:p w14:paraId="5477A8E5"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D974312" w14:textId="77777777" w:rsidR="008E2F96" w:rsidRPr="00582D17" w:rsidRDefault="008E2F96" w:rsidP="00F628A7">
            <w:pPr>
              <w:spacing w:before="60" w:after="60"/>
              <w:jc w:val="center"/>
              <w:rPr>
                <w:sz w:val="22"/>
                <w:szCs w:val="22"/>
              </w:rPr>
            </w:pPr>
            <w:r w:rsidRPr="00582D17">
              <w:rPr>
                <w:sz w:val="22"/>
                <w:szCs w:val="22"/>
              </w:rPr>
              <w:t>S420</w:t>
            </w:r>
          </w:p>
        </w:tc>
      </w:tr>
      <w:tr w:rsidR="008E2F96" w:rsidRPr="0050469B" w14:paraId="27026B6E" w14:textId="77777777" w:rsidTr="00582D17">
        <w:tc>
          <w:tcPr>
            <w:tcW w:w="0" w:type="auto"/>
            <w:vAlign w:val="center"/>
          </w:tcPr>
          <w:p w14:paraId="0C0D0AC3" w14:textId="77777777" w:rsidR="008E2F96" w:rsidRPr="00582D17" w:rsidRDefault="008E2F96" w:rsidP="00F628A7">
            <w:pPr>
              <w:spacing w:before="60" w:after="60"/>
              <w:jc w:val="center"/>
              <w:rPr>
                <w:sz w:val="22"/>
                <w:szCs w:val="22"/>
              </w:rPr>
            </w:pPr>
            <w:r w:rsidRPr="00582D17">
              <w:rPr>
                <w:sz w:val="22"/>
                <w:szCs w:val="22"/>
              </w:rPr>
              <w:t>1047</w:t>
            </w:r>
          </w:p>
        </w:tc>
        <w:tc>
          <w:tcPr>
            <w:tcW w:w="0" w:type="auto"/>
            <w:vAlign w:val="center"/>
          </w:tcPr>
          <w:p w14:paraId="6B628639"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3DC41911" w14:textId="77777777" w:rsidR="008E2F96" w:rsidRPr="00582D17" w:rsidRDefault="008E2F96" w:rsidP="00F628A7">
            <w:pPr>
              <w:spacing w:before="60" w:after="60"/>
              <w:jc w:val="center"/>
              <w:rPr>
                <w:sz w:val="22"/>
                <w:szCs w:val="22"/>
              </w:rPr>
            </w:pPr>
            <w:r w:rsidRPr="00582D17">
              <w:rPr>
                <w:sz w:val="22"/>
                <w:szCs w:val="22"/>
              </w:rPr>
              <w:t>S421</w:t>
            </w:r>
          </w:p>
        </w:tc>
      </w:tr>
      <w:tr w:rsidR="008E2F96" w:rsidRPr="0050469B" w14:paraId="58AA5C36" w14:textId="77777777" w:rsidTr="00582D17">
        <w:tc>
          <w:tcPr>
            <w:tcW w:w="0" w:type="auto"/>
            <w:vAlign w:val="center"/>
          </w:tcPr>
          <w:p w14:paraId="22E03507" w14:textId="77777777" w:rsidR="008E2F96" w:rsidRPr="00582D17" w:rsidRDefault="008E2F96" w:rsidP="00F628A7">
            <w:pPr>
              <w:spacing w:before="60" w:after="60"/>
              <w:jc w:val="center"/>
              <w:rPr>
                <w:sz w:val="22"/>
                <w:szCs w:val="22"/>
              </w:rPr>
            </w:pPr>
            <w:r w:rsidRPr="00582D17">
              <w:rPr>
                <w:sz w:val="22"/>
                <w:szCs w:val="22"/>
              </w:rPr>
              <w:t>1048</w:t>
            </w:r>
          </w:p>
        </w:tc>
        <w:tc>
          <w:tcPr>
            <w:tcW w:w="0" w:type="auto"/>
            <w:vAlign w:val="center"/>
          </w:tcPr>
          <w:p w14:paraId="0E5F0DC3"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6F9F9880" w14:textId="77777777" w:rsidR="008E2F96" w:rsidRPr="00582D17" w:rsidRDefault="008E2F96" w:rsidP="00F628A7">
            <w:pPr>
              <w:spacing w:before="60" w:after="60"/>
              <w:jc w:val="center"/>
              <w:rPr>
                <w:sz w:val="22"/>
                <w:szCs w:val="22"/>
              </w:rPr>
            </w:pPr>
            <w:r w:rsidRPr="00582D17">
              <w:rPr>
                <w:sz w:val="22"/>
                <w:szCs w:val="22"/>
              </w:rPr>
              <w:t>S422</w:t>
            </w:r>
          </w:p>
        </w:tc>
      </w:tr>
      <w:tr w:rsidR="008E2F96" w:rsidRPr="0050469B" w14:paraId="069B1C33" w14:textId="77777777" w:rsidTr="00582D17">
        <w:tc>
          <w:tcPr>
            <w:tcW w:w="0" w:type="auto"/>
            <w:vAlign w:val="center"/>
          </w:tcPr>
          <w:p w14:paraId="1AA06B3F" w14:textId="77777777" w:rsidR="008E2F96" w:rsidRPr="00582D17" w:rsidRDefault="008E2F96" w:rsidP="00F628A7">
            <w:pPr>
              <w:spacing w:before="60" w:after="60"/>
              <w:jc w:val="center"/>
              <w:rPr>
                <w:sz w:val="22"/>
                <w:szCs w:val="22"/>
              </w:rPr>
            </w:pPr>
            <w:r w:rsidRPr="00582D17">
              <w:rPr>
                <w:sz w:val="22"/>
                <w:szCs w:val="22"/>
              </w:rPr>
              <w:t>1049</w:t>
            </w:r>
          </w:p>
        </w:tc>
        <w:tc>
          <w:tcPr>
            <w:tcW w:w="0" w:type="auto"/>
            <w:vAlign w:val="center"/>
          </w:tcPr>
          <w:p w14:paraId="173F0B62"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8A46A9E" w14:textId="77777777" w:rsidR="008E2F96" w:rsidRPr="00582D17" w:rsidRDefault="008E2F96" w:rsidP="00F628A7">
            <w:pPr>
              <w:spacing w:before="60" w:after="60"/>
              <w:jc w:val="center"/>
              <w:rPr>
                <w:sz w:val="22"/>
                <w:szCs w:val="22"/>
              </w:rPr>
            </w:pPr>
            <w:r w:rsidRPr="00582D17">
              <w:rPr>
                <w:sz w:val="22"/>
                <w:szCs w:val="22"/>
              </w:rPr>
              <w:t>S423</w:t>
            </w:r>
          </w:p>
        </w:tc>
      </w:tr>
      <w:tr w:rsidR="008E2F96" w:rsidRPr="0050469B" w14:paraId="70B33CDA" w14:textId="77777777" w:rsidTr="00582D17">
        <w:tc>
          <w:tcPr>
            <w:tcW w:w="0" w:type="auto"/>
            <w:vAlign w:val="center"/>
          </w:tcPr>
          <w:p w14:paraId="07957A1E" w14:textId="77777777" w:rsidR="008E2F96" w:rsidRPr="00582D17" w:rsidRDefault="008E2F96" w:rsidP="00F628A7">
            <w:pPr>
              <w:spacing w:before="60" w:after="60"/>
              <w:jc w:val="center"/>
              <w:rPr>
                <w:sz w:val="22"/>
                <w:szCs w:val="22"/>
              </w:rPr>
            </w:pPr>
            <w:r w:rsidRPr="00582D17">
              <w:rPr>
                <w:sz w:val="22"/>
                <w:szCs w:val="22"/>
              </w:rPr>
              <w:t>1050</w:t>
            </w:r>
          </w:p>
        </w:tc>
        <w:tc>
          <w:tcPr>
            <w:tcW w:w="0" w:type="auto"/>
            <w:vAlign w:val="center"/>
          </w:tcPr>
          <w:p w14:paraId="0C7A7D1C"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21E5517" w14:textId="77777777" w:rsidR="008E2F96" w:rsidRPr="00582D17" w:rsidRDefault="008E2F96" w:rsidP="00F628A7">
            <w:pPr>
              <w:spacing w:before="60" w:after="60"/>
              <w:jc w:val="center"/>
              <w:rPr>
                <w:sz w:val="22"/>
                <w:szCs w:val="22"/>
              </w:rPr>
            </w:pPr>
            <w:r w:rsidRPr="00582D17">
              <w:rPr>
                <w:sz w:val="22"/>
                <w:szCs w:val="22"/>
              </w:rPr>
              <w:t>S424</w:t>
            </w:r>
          </w:p>
        </w:tc>
      </w:tr>
      <w:tr w:rsidR="008E2F96" w:rsidRPr="0050469B" w14:paraId="00A19088" w14:textId="77777777" w:rsidTr="00582D17">
        <w:tc>
          <w:tcPr>
            <w:tcW w:w="0" w:type="auto"/>
            <w:vAlign w:val="center"/>
          </w:tcPr>
          <w:p w14:paraId="27326DCF" w14:textId="77777777" w:rsidR="008E2F96" w:rsidRPr="00582D17" w:rsidRDefault="008E2F96" w:rsidP="00F628A7">
            <w:pPr>
              <w:spacing w:before="60" w:after="60"/>
              <w:jc w:val="center"/>
              <w:rPr>
                <w:sz w:val="22"/>
                <w:szCs w:val="22"/>
              </w:rPr>
            </w:pPr>
            <w:r w:rsidRPr="00582D17">
              <w:rPr>
                <w:sz w:val="22"/>
                <w:szCs w:val="22"/>
              </w:rPr>
              <w:t>1051</w:t>
            </w:r>
          </w:p>
        </w:tc>
        <w:tc>
          <w:tcPr>
            <w:tcW w:w="0" w:type="auto"/>
            <w:vAlign w:val="center"/>
          </w:tcPr>
          <w:p w14:paraId="54AB665B"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4E8287D3" w14:textId="77777777" w:rsidR="008E2F96" w:rsidRPr="00582D17" w:rsidRDefault="008E2F96" w:rsidP="00F628A7">
            <w:pPr>
              <w:spacing w:before="60" w:after="60"/>
              <w:jc w:val="center"/>
              <w:rPr>
                <w:sz w:val="22"/>
                <w:szCs w:val="22"/>
              </w:rPr>
            </w:pPr>
            <w:r w:rsidRPr="00582D17">
              <w:rPr>
                <w:sz w:val="22"/>
                <w:szCs w:val="22"/>
              </w:rPr>
              <w:t>S425</w:t>
            </w:r>
          </w:p>
        </w:tc>
      </w:tr>
      <w:tr w:rsidR="008E2F96" w:rsidRPr="0050469B" w14:paraId="21E288FC" w14:textId="77777777" w:rsidTr="00582D17">
        <w:tc>
          <w:tcPr>
            <w:tcW w:w="0" w:type="auto"/>
            <w:vAlign w:val="center"/>
          </w:tcPr>
          <w:p w14:paraId="513273F1" w14:textId="77777777" w:rsidR="008E2F96" w:rsidRPr="00582D17" w:rsidRDefault="008E2F96" w:rsidP="00F628A7">
            <w:pPr>
              <w:spacing w:before="60" w:after="60"/>
              <w:jc w:val="center"/>
              <w:rPr>
                <w:sz w:val="22"/>
                <w:szCs w:val="22"/>
              </w:rPr>
            </w:pPr>
            <w:r w:rsidRPr="00582D17">
              <w:rPr>
                <w:sz w:val="22"/>
                <w:szCs w:val="22"/>
              </w:rPr>
              <w:t>1052</w:t>
            </w:r>
          </w:p>
        </w:tc>
        <w:tc>
          <w:tcPr>
            <w:tcW w:w="0" w:type="auto"/>
            <w:vAlign w:val="center"/>
          </w:tcPr>
          <w:p w14:paraId="1796C9C8"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0EC7CBCF" w14:textId="77777777" w:rsidR="008E2F96" w:rsidRPr="00582D17" w:rsidRDefault="008E2F96" w:rsidP="00F628A7">
            <w:pPr>
              <w:spacing w:before="60" w:after="60"/>
              <w:jc w:val="center"/>
              <w:rPr>
                <w:sz w:val="22"/>
                <w:szCs w:val="22"/>
              </w:rPr>
            </w:pPr>
            <w:r w:rsidRPr="00582D17">
              <w:rPr>
                <w:sz w:val="22"/>
                <w:szCs w:val="22"/>
              </w:rPr>
              <w:t>S426</w:t>
            </w:r>
          </w:p>
        </w:tc>
      </w:tr>
      <w:tr w:rsidR="008E2F96" w:rsidRPr="0050469B" w14:paraId="67A0F42C" w14:textId="77777777" w:rsidTr="00582D17">
        <w:tc>
          <w:tcPr>
            <w:tcW w:w="0" w:type="auto"/>
            <w:vAlign w:val="center"/>
          </w:tcPr>
          <w:p w14:paraId="0AADFBA6" w14:textId="77777777" w:rsidR="008E2F96" w:rsidRPr="00582D17" w:rsidRDefault="008E2F96" w:rsidP="00F628A7">
            <w:pPr>
              <w:spacing w:before="60" w:after="60"/>
              <w:jc w:val="center"/>
              <w:rPr>
                <w:sz w:val="22"/>
                <w:szCs w:val="22"/>
              </w:rPr>
            </w:pPr>
            <w:r w:rsidRPr="00582D17">
              <w:rPr>
                <w:sz w:val="22"/>
                <w:szCs w:val="22"/>
              </w:rPr>
              <w:t>1053</w:t>
            </w:r>
          </w:p>
        </w:tc>
        <w:tc>
          <w:tcPr>
            <w:tcW w:w="0" w:type="auto"/>
            <w:vAlign w:val="center"/>
          </w:tcPr>
          <w:p w14:paraId="4F9BC973"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268C18D2" w14:textId="77777777" w:rsidR="008E2F96" w:rsidRPr="00582D17" w:rsidRDefault="008E2F96" w:rsidP="00F628A7">
            <w:pPr>
              <w:spacing w:before="60" w:after="60"/>
              <w:jc w:val="center"/>
              <w:rPr>
                <w:sz w:val="22"/>
                <w:szCs w:val="22"/>
              </w:rPr>
            </w:pPr>
            <w:r w:rsidRPr="00582D17">
              <w:rPr>
                <w:sz w:val="22"/>
                <w:szCs w:val="22"/>
              </w:rPr>
              <w:t>S427</w:t>
            </w:r>
          </w:p>
        </w:tc>
      </w:tr>
      <w:tr w:rsidR="008E2F96" w:rsidRPr="0050469B" w14:paraId="5C6A5B86" w14:textId="77777777" w:rsidTr="00582D17">
        <w:tc>
          <w:tcPr>
            <w:tcW w:w="0" w:type="auto"/>
            <w:vAlign w:val="center"/>
          </w:tcPr>
          <w:p w14:paraId="24C42B8E" w14:textId="77777777" w:rsidR="008E2F96" w:rsidRPr="00582D17" w:rsidRDefault="008E2F96" w:rsidP="00F628A7">
            <w:pPr>
              <w:spacing w:before="60" w:after="60"/>
              <w:jc w:val="center"/>
              <w:rPr>
                <w:sz w:val="22"/>
                <w:szCs w:val="22"/>
              </w:rPr>
            </w:pPr>
            <w:r w:rsidRPr="00582D17">
              <w:rPr>
                <w:sz w:val="22"/>
                <w:szCs w:val="22"/>
              </w:rPr>
              <w:t>1054</w:t>
            </w:r>
          </w:p>
        </w:tc>
        <w:tc>
          <w:tcPr>
            <w:tcW w:w="0" w:type="auto"/>
            <w:vAlign w:val="center"/>
          </w:tcPr>
          <w:p w14:paraId="14C7ABD3"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4B176AD5" w14:textId="77777777" w:rsidR="008E2F96" w:rsidRPr="00582D17" w:rsidRDefault="008E2F96" w:rsidP="00F628A7">
            <w:pPr>
              <w:spacing w:before="60" w:after="60"/>
              <w:jc w:val="center"/>
              <w:rPr>
                <w:sz w:val="22"/>
                <w:szCs w:val="22"/>
              </w:rPr>
            </w:pPr>
            <w:r w:rsidRPr="00582D17">
              <w:rPr>
                <w:sz w:val="22"/>
                <w:szCs w:val="22"/>
              </w:rPr>
              <w:t>S428</w:t>
            </w:r>
          </w:p>
        </w:tc>
      </w:tr>
      <w:tr w:rsidR="008E2F96" w:rsidRPr="0050469B" w14:paraId="1D03F86B" w14:textId="77777777" w:rsidTr="00582D17">
        <w:tc>
          <w:tcPr>
            <w:tcW w:w="0" w:type="auto"/>
            <w:vAlign w:val="center"/>
          </w:tcPr>
          <w:p w14:paraId="7745FDF7" w14:textId="77777777" w:rsidR="008E2F96" w:rsidRPr="00582D17" w:rsidRDefault="008E2F96" w:rsidP="00F628A7">
            <w:pPr>
              <w:spacing w:before="60" w:after="60"/>
              <w:jc w:val="center"/>
              <w:rPr>
                <w:sz w:val="22"/>
                <w:szCs w:val="22"/>
              </w:rPr>
            </w:pPr>
            <w:r w:rsidRPr="00582D17">
              <w:rPr>
                <w:sz w:val="22"/>
                <w:szCs w:val="22"/>
              </w:rPr>
              <w:t>1055</w:t>
            </w:r>
          </w:p>
        </w:tc>
        <w:tc>
          <w:tcPr>
            <w:tcW w:w="0" w:type="auto"/>
            <w:vAlign w:val="center"/>
          </w:tcPr>
          <w:p w14:paraId="532CE83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CD546A4" w14:textId="77777777" w:rsidR="008E2F96" w:rsidRPr="00582D17" w:rsidRDefault="008E2F96" w:rsidP="00F628A7">
            <w:pPr>
              <w:spacing w:before="60" w:after="60"/>
              <w:jc w:val="center"/>
              <w:rPr>
                <w:sz w:val="22"/>
                <w:szCs w:val="22"/>
              </w:rPr>
            </w:pPr>
            <w:r w:rsidRPr="00582D17">
              <w:rPr>
                <w:sz w:val="22"/>
                <w:szCs w:val="22"/>
              </w:rPr>
              <w:t>S429</w:t>
            </w:r>
          </w:p>
        </w:tc>
      </w:tr>
      <w:tr w:rsidR="008E2F96" w:rsidRPr="0050469B" w14:paraId="1460B257" w14:textId="77777777" w:rsidTr="00582D17">
        <w:tc>
          <w:tcPr>
            <w:tcW w:w="0" w:type="auto"/>
            <w:vAlign w:val="center"/>
          </w:tcPr>
          <w:p w14:paraId="3C5DD7A5" w14:textId="77777777" w:rsidR="008E2F96" w:rsidRPr="00582D17" w:rsidRDefault="008E2F96" w:rsidP="00F628A7">
            <w:pPr>
              <w:spacing w:before="60" w:after="60"/>
              <w:jc w:val="center"/>
              <w:rPr>
                <w:sz w:val="22"/>
                <w:szCs w:val="22"/>
              </w:rPr>
            </w:pPr>
            <w:r w:rsidRPr="00582D17">
              <w:rPr>
                <w:sz w:val="22"/>
                <w:szCs w:val="22"/>
              </w:rPr>
              <w:t>1056</w:t>
            </w:r>
          </w:p>
        </w:tc>
        <w:tc>
          <w:tcPr>
            <w:tcW w:w="0" w:type="auto"/>
            <w:vAlign w:val="center"/>
          </w:tcPr>
          <w:p w14:paraId="7726A64F"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0C72EF2" w14:textId="77777777" w:rsidR="008E2F96" w:rsidRPr="00582D17" w:rsidRDefault="008E2F96" w:rsidP="00F628A7">
            <w:pPr>
              <w:spacing w:before="60" w:after="60"/>
              <w:jc w:val="center"/>
              <w:rPr>
                <w:sz w:val="22"/>
                <w:szCs w:val="22"/>
              </w:rPr>
            </w:pPr>
            <w:r w:rsidRPr="00582D17">
              <w:rPr>
                <w:sz w:val="22"/>
                <w:szCs w:val="22"/>
              </w:rPr>
              <w:t>S430</w:t>
            </w:r>
          </w:p>
        </w:tc>
      </w:tr>
      <w:tr w:rsidR="008E2F96" w:rsidRPr="0050469B" w14:paraId="1CFC9FD8" w14:textId="77777777" w:rsidTr="00582D17">
        <w:tc>
          <w:tcPr>
            <w:tcW w:w="0" w:type="auto"/>
            <w:vAlign w:val="center"/>
          </w:tcPr>
          <w:p w14:paraId="5CA65E77" w14:textId="77777777" w:rsidR="008E2F96" w:rsidRPr="00582D17" w:rsidRDefault="008E2F96" w:rsidP="00F628A7">
            <w:pPr>
              <w:spacing w:before="60" w:after="60"/>
              <w:jc w:val="center"/>
              <w:rPr>
                <w:sz w:val="22"/>
                <w:szCs w:val="22"/>
              </w:rPr>
            </w:pPr>
            <w:r w:rsidRPr="00582D17">
              <w:rPr>
                <w:sz w:val="22"/>
                <w:szCs w:val="22"/>
              </w:rPr>
              <w:t>1057</w:t>
            </w:r>
          </w:p>
        </w:tc>
        <w:tc>
          <w:tcPr>
            <w:tcW w:w="0" w:type="auto"/>
            <w:vAlign w:val="center"/>
          </w:tcPr>
          <w:p w14:paraId="7582D12C"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369F6BF0" w14:textId="77777777" w:rsidR="008E2F96" w:rsidRPr="00582D17" w:rsidRDefault="008E2F96" w:rsidP="00F628A7">
            <w:pPr>
              <w:spacing w:before="60" w:after="60"/>
              <w:jc w:val="center"/>
              <w:rPr>
                <w:sz w:val="22"/>
                <w:szCs w:val="22"/>
              </w:rPr>
            </w:pPr>
            <w:r w:rsidRPr="00582D17">
              <w:rPr>
                <w:sz w:val="22"/>
                <w:szCs w:val="22"/>
              </w:rPr>
              <w:t>S431</w:t>
            </w:r>
          </w:p>
        </w:tc>
      </w:tr>
      <w:tr w:rsidR="008E2F96" w:rsidRPr="0050469B" w14:paraId="0A1D1DB7" w14:textId="77777777" w:rsidTr="00582D17">
        <w:tc>
          <w:tcPr>
            <w:tcW w:w="0" w:type="auto"/>
            <w:vAlign w:val="center"/>
          </w:tcPr>
          <w:p w14:paraId="228CEA27" w14:textId="77777777" w:rsidR="008E2F96" w:rsidRPr="00582D17" w:rsidRDefault="008E2F96" w:rsidP="00F628A7">
            <w:pPr>
              <w:spacing w:before="60" w:after="60"/>
              <w:jc w:val="center"/>
              <w:rPr>
                <w:sz w:val="22"/>
                <w:szCs w:val="22"/>
              </w:rPr>
            </w:pPr>
            <w:r w:rsidRPr="00582D17">
              <w:rPr>
                <w:sz w:val="22"/>
                <w:szCs w:val="22"/>
              </w:rPr>
              <w:t>1058</w:t>
            </w:r>
          </w:p>
        </w:tc>
        <w:tc>
          <w:tcPr>
            <w:tcW w:w="0" w:type="auto"/>
            <w:vAlign w:val="center"/>
          </w:tcPr>
          <w:p w14:paraId="12FF94FD"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20377F0" w14:textId="77777777" w:rsidR="008E2F96" w:rsidRPr="00582D17" w:rsidRDefault="008E2F96" w:rsidP="00F628A7">
            <w:pPr>
              <w:spacing w:before="60" w:after="60"/>
              <w:jc w:val="center"/>
              <w:rPr>
                <w:sz w:val="22"/>
                <w:szCs w:val="22"/>
              </w:rPr>
            </w:pPr>
            <w:r w:rsidRPr="00582D17">
              <w:rPr>
                <w:sz w:val="22"/>
                <w:szCs w:val="22"/>
              </w:rPr>
              <w:t>S432</w:t>
            </w:r>
          </w:p>
        </w:tc>
      </w:tr>
      <w:tr w:rsidR="008E2F96" w:rsidRPr="0050469B" w14:paraId="5DD4CCC6" w14:textId="77777777" w:rsidTr="00582D17">
        <w:tc>
          <w:tcPr>
            <w:tcW w:w="0" w:type="auto"/>
            <w:vAlign w:val="center"/>
          </w:tcPr>
          <w:p w14:paraId="1A099BC5" w14:textId="77777777" w:rsidR="008E2F96" w:rsidRPr="00582D17" w:rsidRDefault="008E2F96" w:rsidP="00F628A7">
            <w:pPr>
              <w:spacing w:before="60" w:after="60"/>
              <w:jc w:val="center"/>
              <w:rPr>
                <w:sz w:val="22"/>
                <w:szCs w:val="22"/>
              </w:rPr>
            </w:pPr>
            <w:r w:rsidRPr="00582D17">
              <w:rPr>
                <w:sz w:val="22"/>
                <w:szCs w:val="22"/>
              </w:rPr>
              <w:t>1059</w:t>
            </w:r>
          </w:p>
        </w:tc>
        <w:tc>
          <w:tcPr>
            <w:tcW w:w="0" w:type="auto"/>
            <w:vAlign w:val="center"/>
          </w:tcPr>
          <w:p w14:paraId="7DA9A76F"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089497A" w14:textId="77777777" w:rsidR="008E2F96" w:rsidRPr="00582D17" w:rsidRDefault="008E2F96" w:rsidP="00F628A7">
            <w:pPr>
              <w:spacing w:before="60" w:after="60"/>
              <w:jc w:val="center"/>
              <w:rPr>
                <w:sz w:val="22"/>
                <w:szCs w:val="22"/>
              </w:rPr>
            </w:pPr>
            <w:r w:rsidRPr="00582D17">
              <w:rPr>
                <w:sz w:val="22"/>
                <w:szCs w:val="22"/>
              </w:rPr>
              <w:t>S433</w:t>
            </w:r>
          </w:p>
        </w:tc>
      </w:tr>
      <w:tr w:rsidR="008E2F96" w:rsidRPr="0050469B" w14:paraId="1E84E99D" w14:textId="77777777" w:rsidTr="00582D17">
        <w:tc>
          <w:tcPr>
            <w:tcW w:w="0" w:type="auto"/>
            <w:vAlign w:val="center"/>
          </w:tcPr>
          <w:p w14:paraId="47C0A0B8" w14:textId="77777777" w:rsidR="008E2F96" w:rsidRPr="00582D17" w:rsidRDefault="008E2F96" w:rsidP="00F628A7">
            <w:pPr>
              <w:spacing w:before="60" w:after="60"/>
              <w:jc w:val="center"/>
              <w:rPr>
                <w:sz w:val="22"/>
                <w:szCs w:val="22"/>
              </w:rPr>
            </w:pPr>
            <w:r w:rsidRPr="00582D17">
              <w:rPr>
                <w:sz w:val="22"/>
                <w:szCs w:val="22"/>
              </w:rPr>
              <w:t>1060</w:t>
            </w:r>
          </w:p>
        </w:tc>
        <w:tc>
          <w:tcPr>
            <w:tcW w:w="0" w:type="auto"/>
            <w:vAlign w:val="center"/>
          </w:tcPr>
          <w:p w14:paraId="43E2960D"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6A33714" w14:textId="77777777" w:rsidR="008E2F96" w:rsidRPr="00582D17" w:rsidRDefault="008E2F96" w:rsidP="00F628A7">
            <w:pPr>
              <w:spacing w:before="60" w:after="60"/>
              <w:jc w:val="center"/>
              <w:rPr>
                <w:sz w:val="22"/>
                <w:szCs w:val="22"/>
              </w:rPr>
            </w:pPr>
            <w:r w:rsidRPr="00582D17">
              <w:rPr>
                <w:sz w:val="22"/>
                <w:szCs w:val="22"/>
              </w:rPr>
              <w:t>S434</w:t>
            </w:r>
          </w:p>
        </w:tc>
      </w:tr>
      <w:tr w:rsidR="008E2F96" w:rsidRPr="0050469B" w14:paraId="034DC8A6" w14:textId="77777777" w:rsidTr="00582D17">
        <w:tc>
          <w:tcPr>
            <w:tcW w:w="0" w:type="auto"/>
            <w:vAlign w:val="center"/>
          </w:tcPr>
          <w:p w14:paraId="6C02DC5D" w14:textId="77777777" w:rsidR="008E2F96" w:rsidRPr="00582D17" w:rsidRDefault="008E2F96" w:rsidP="00F628A7">
            <w:pPr>
              <w:spacing w:before="60" w:after="60"/>
              <w:jc w:val="center"/>
              <w:rPr>
                <w:sz w:val="22"/>
                <w:szCs w:val="22"/>
              </w:rPr>
            </w:pPr>
            <w:r w:rsidRPr="00582D17">
              <w:rPr>
                <w:sz w:val="22"/>
                <w:szCs w:val="22"/>
              </w:rPr>
              <w:t>1061</w:t>
            </w:r>
          </w:p>
        </w:tc>
        <w:tc>
          <w:tcPr>
            <w:tcW w:w="0" w:type="auto"/>
            <w:vAlign w:val="center"/>
          </w:tcPr>
          <w:p w14:paraId="44CCBBB2"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7D496251" w14:textId="77777777" w:rsidR="008E2F96" w:rsidRPr="00582D17" w:rsidRDefault="008E2F96" w:rsidP="00F628A7">
            <w:pPr>
              <w:spacing w:before="60" w:after="60"/>
              <w:jc w:val="center"/>
              <w:rPr>
                <w:sz w:val="22"/>
                <w:szCs w:val="22"/>
              </w:rPr>
            </w:pPr>
            <w:r w:rsidRPr="00582D17">
              <w:rPr>
                <w:sz w:val="22"/>
                <w:szCs w:val="22"/>
              </w:rPr>
              <w:t>S435</w:t>
            </w:r>
          </w:p>
        </w:tc>
      </w:tr>
      <w:tr w:rsidR="008E2F96" w:rsidRPr="0050469B" w14:paraId="0F1EAA16" w14:textId="77777777" w:rsidTr="00582D17">
        <w:tc>
          <w:tcPr>
            <w:tcW w:w="0" w:type="auto"/>
            <w:vAlign w:val="center"/>
          </w:tcPr>
          <w:p w14:paraId="5A17284C" w14:textId="77777777" w:rsidR="008E2F96" w:rsidRPr="00582D17" w:rsidRDefault="008E2F96" w:rsidP="00F628A7">
            <w:pPr>
              <w:spacing w:before="60" w:after="60"/>
              <w:jc w:val="center"/>
              <w:rPr>
                <w:sz w:val="22"/>
                <w:szCs w:val="22"/>
              </w:rPr>
            </w:pPr>
            <w:r w:rsidRPr="00582D17">
              <w:rPr>
                <w:sz w:val="22"/>
                <w:szCs w:val="22"/>
              </w:rPr>
              <w:t>1062</w:t>
            </w:r>
          </w:p>
        </w:tc>
        <w:tc>
          <w:tcPr>
            <w:tcW w:w="0" w:type="auto"/>
            <w:vAlign w:val="center"/>
          </w:tcPr>
          <w:p w14:paraId="4571DAF5"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BE9B056" w14:textId="77777777" w:rsidR="008E2F96" w:rsidRPr="00582D17" w:rsidRDefault="008E2F96" w:rsidP="00F628A7">
            <w:pPr>
              <w:spacing w:before="60" w:after="60"/>
              <w:jc w:val="center"/>
              <w:rPr>
                <w:sz w:val="22"/>
                <w:szCs w:val="22"/>
              </w:rPr>
            </w:pPr>
            <w:r w:rsidRPr="00582D17">
              <w:rPr>
                <w:sz w:val="22"/>
                <w:szCs w:val="22"/>
              </w:rPr>
              <w:t>S436</w:t>
            </w:r>
          </w:p>
        </w:tc>
      </w:tr>
      <w:tr w:rsidR="008E2F96" w:rsidRPr="0050469B" w14:paraId="6C016915" w14:textId="77777777" w:rsidTr="00582D17">
        <w:tc>
          <w:tcPr>
            <w:tcW w:w="0" w:type="auto"/>
            <w:vAlign w:val="center"/>
          </w:tcPr>
          <w:p w14:paraId="266FD57A" w14:textId="77777777" w:rsidR="008E2F96" w:rsidRPr="00582D17" w:rsidRDefault="008E2F96" w:rsidP="00F628A7">
            <w:pPr>
              <w:spacing w:before="60" w:after="60"/>
              <w:jc w:val="center"/>
              <w:rPr>
                <w:sz w:val="22"/>
                <w:szCs w:val="22"/>
              </w:rPr>
            </w:pPr>
            <w:r w:rsidRPr="00582D17">
              <w:rPr>
                <w:sz w:val="22"/>
                <w:szCs w:val="22"/>
              </w:rPr>
              <w:t>1063</w:t>
            </w:r>
          </w:p>
        </w:tc>
        <w:tc>
          <w:tcPr>
            <w:tcW w:w="0" w:type="auto"/>
            <w:vAlign w:val="center"/>
          </w:tcPr>
          <w:p w14:paraId="2B5D67BD"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39617CE6" w14:textId="77777777" w:rsidR="008E2F96" w:rsidRPr="00582D17" w:rsidRDefault="008E2F96" w:rsidP="00F628A7">
            <w:pPr>
              <w:spacing w:before="60" w:after="60"/>
              <w:jc w:val="center"/>
              <w:rPr>
                <w:sz w:val="22"/>
                <w:szCs w:val="22"/>
              </w:rPr>
            </w:pPr>
            <w:r w:rsidRPr="00582D17">
              <w:rPr>
                <w:sz w:val="22"/>
                <w:szCs w:val="22"/>
              </w:rPr>
              <w:t>S437</w:t>
            </w:r>
          </w:p>
        </w:tc>
      </w:tr>
      <w:tr w:rsidR="008E2F96" w:rsidRPr="0050469B" w14:paraId="17B542A7" w14:textId="77777777" w:rsidTr="00582D17">
        <w:tc>
          <w:tcPr>
            <w:tcW w:w="0" w:type="auto"/>
            <w:vAlign w:val="center"/>
          </w:tcPr>
          <w:p w14:paraId="0D292931" w14:textId="77777777" w:rsidR="008E2F96" w:rsidRPr="00582D17" w:rsidRDefault="008E2F96" w:rsidP="00F628A7">
            <w:pPr>
              <w:spacing w:before="60" w:after="60"/>
              <w:jc w:val="center"/>
              <w:rPr>
                <w:sz w:val="22"/>
                <w:szCs w:val="22"/>
              </w:rPr>
            </w:pPr>
            <w:r w:rsidRPr="00582D17">
              <w:rPr>
                <w:sz w:val="22"/>
                <w:szCs w:val="22"/>
              </w:rPr>
              <w:t>1064</w:t>
            </w:r>
          </w:p>
        </w:tc>
        <w:tc>
          <w:tcPr>
            <w:tcW w:w="0" w:type="auto"/>
            <w:vAlign w:val="center"/>
          </w:tcPr>
          <w:p w14:paraId="7F1DF944"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3BF095F2" w14:textId="77777777" w:rsidR="008E2F96" w:rsidRPr="00582D17" w:rsidRDefault="008E2F96" w:rsidP="00F628A7">
            <w:pPr>
              <w:spacing w:before="60" w:after="60"/>
              <w:jc w:val="center"/>
              <w:rPr>
                <w:sz w:val="22"/>
                <w:szCs w:val="22"/>
              </w:rPr>
            </w:pPr>
            <w:r w:rsidRPr="00582D17">
              <w:rPr>
                <w:sz w:val="22"/>
                <w:szCs w:val="22"/>
              </w:rPr>
              <w:t>S438</w:t>
            </w:r>
          </w:p>
        </w:tc>
      </w:tr>
      <w:tr w:rsidR="008E2F96" w:rsidRPr="0050469B" w14:paraId="10D7F075" w14:textId="77777777" w:rsidTr="00582D17">
        <w:tc>
          <w:tcPr>
            <w:tcW w:w="0" w:type="auto"/>
            <w:vAlign w:val="center"/>
          </w:tcPr>
          <w:p w14:paraId="1FCABD10" w14:textId="77777777" w:rsidR="008E2F96" w:rsidRPr="00582D17" w:rsidRDefault="008E2F96" w:rsidP="00F628A7">
            <w:pPr>
              <w:spacing w:before="60" w:after="60"/>
              <w:jc w:val="center"/>
              <w:rPr>
                <w:sz w:val="22"/>
                <w:szCs w:val="22"/>
              </w:rPr>
            </w:pPr>
            <w:r w:rsidRPr="00582D17">
              <w:rPr>
                <w:sz w:val="22"/>
                <w:szCs w:val="22"/>
              </w:rPr>
              <w:t>1065</w:t>
            </w:r>
          </w:p>
        </w:tc>
        <w:tc>
          <w:tcPr>
            <w:tcW w:w="0" w:type="auto"/>
            <w:vAlign w:val="center"/>
          </w:tcPr>
          <w:p w14:paraId="3FC3D1B9"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565187EA" w14:textId="77777777" w:rsidR="008E2F96" w:rsidRPr="00582D17" w:rsidRDefault="008E2F96" w:rsidP="00F628A7">
            <w:pPr>
              <w:spacing w:before="60" w:after="60"/>
              <w:jc w:val="center"/>
              <w:rPr>
                <w:sz w:val="22"/>
                <w:szCs w:val="22"/>
              </w:rPr>
            </w:pPr>
            <w:r w:rsidRPr="00582D17">
              <w:rPr>
                <w:sz w:val="22"/>
                <w:szCs w:val="22"/>
              </w:rPr>
              <w:t>S439</w:t>
            </w:r>
          </w:p>
        </w:tc>
      </w:tr>
      <w:tr w:rsidR="008E2F96" w:rsidRPr="0050469B" w14:paraId="66F1C14A" w14:textId="77777777" w:rsidTr="00582D17">
        <w:tc>
          <w:tcPr>
            <w:tcW w:w="0" w:type="auto"/>
            <w:vAlign w:val="center"/>
          </w:tcPr>
          <w:p w14:paraId="473060D1" w14:textId="77777777" w:rsidR="008E2F96" w:rsidRPr="00582D17" w:rsidRDefault="008E2F96" w:rsidP="00F628A7">
            <w:pPr>
              <w:spacing w:before="60" w:after="60"/>
              <w:jc w:val="center"/>
              <w:rPr>
                <w:sz w:val="22"/>
                <w:szCs w:val="22"/>
              </w:rPr>
            </w:pPr>
            <w:r w:rsidRPr="00582D17">
              <w:rPr>
                <w:sz w:val="22"/>
                <w:szCs w:val="22"/>
              </w:rPr>
              <w:t>1066</w:t>
            </w:r>
          </w:p>
        </w:tc>
        <w:tc>
          <w:tcPr>
            <w:tcW w:w="0" w:type="auto"/>
            <w:vAlign w:val="center"/>
          </w:tcPr>
          <w:p w14:paraId="25FF0120"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2DB023D" w14:textId="77777777" w:rsidR="008E2F96" w:rsidRPr="00582D17" w:rsidRDefault="008E2F96" w:rsidP="00F628A7">
            <w:pPr>
              <w:spacing w:before="60" w:after="60"/>
              <w:jc w:val="center"/>
              <w:rPr>
                <w:sz w:val="22"/>
                <w:szCs w:val="22"/>
              </w:rPr>
            </w:pPr>
            <w:r w:rsidRPr="00582D17">
              <w:rPr>
                <w:sz w:val="22"/>
                <w:szCs w:val="22"/>
              </w:rPr>
              <w:t>S440</w:t>
            </w:r>
          </w:p>
        </w:tc>
      </w:tr>
      <w:tr w:rsidR="008E2F96" w:rsidRPr="0050469B" w14:paraId="229BD875" w14:textId="77777777" w:rsidTr="00582D17">
        <w:tc>
          <w:tcPr>
            <w:tcW w:w="0" w:type="auto"/>
            <w:vAlign w:val="center"/>
          </w:tcPr>
          <w:p w14:paraId="639119A2" w14:textId="77777777" w:rsidR="008E2F96" w:rsidRPr="00582D17" w:rsidRDefault="008E2F96" w:rsidP="00F628A7">
            <w:pPr>
              <w:spacing w:before="60" w:after="60"/>
              <w:jc w:val="center"/>
              <w:rPr>
                <w:sz w:val="22"/>
                <w:szCs w:val="22"/>
              </w:rPr>
            </w:pPr>
            <w:r w:rsidRPr="00582D17">
              <w:rPr>
                <w:sz w:val="22"/>
                <w:szCs w:val="22"/>
              </w:rPr>
              <w:t>1067</w:t>
            </w:r>
          </w:p>
        </w:tc>
        <w:tc>
          <w:tcPr>
            <w:tcW w:w="0" w:type="auto"/>
            <w:vAlign w:val="center"/>
          </w:tcPr>
          <w:p w14:paraId="50914F51"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719CACBE" w14:textId="77777777" w:rsidR="008E2F96" w:rsidRPr="00582D17" w:rsidRDefault="008E2F96" w:rsidP="00F628A7">
            <w:pPr>
              <w:spacing w:before="60" w:after="60"/>
              <w:jc w:val="center"/>
              <w:rPr>
                <w:sz w:val="22"/>
                <w:szCs w:val="22"/>
              </w:rPr>
            </w:pPr>
            <w:r w:rsidRPr="00582D17">
              <w:rPr>
                <w:sz w:val="22"/>
                <w:szCs w:val="22"/>
              </w:rPr>
              <w:t>S441</w:t>
            </w:r>
          </w:p>
        </w:tc>
      </w:tr>
      <w:tr w:rsidR="008E2F96" w:rsidRPr="0050469B" w14:paraId="679B1B8E" w14:textId="77777777" w:rsidTr="00582D17">
        <w:tc>
          <w:tcPr>
            <w:tcW w:w="0" w:type="auto"/>
            <w:vAlign w:val="center"/>
          </w:tcPr>
          <w:p w14:paraId="4FCBB57A" w14:textId="77777777" w:rsidR="008E2F96" w:rsidRPr="00582D17" w:rsidRDefault="008E2F96" w:rsidP="00F628A7">
            <w:pPr>
              <w:spacing w:before="60" w:after="60"/>
              <w:jc w:val="center"/>
              <w:rPr>
                <w:sz w:val="22"/>
                <w:szCs w:val="22"/>
              </w:rPr>
            </w:pPr>
            <w:r w:rsidRPr="00582D17">
              <w:rPr>
                <w:sz w:val="22"/>
                <w:szCs w:val="22"/>
              </w:rPr>
              <w:t>1068</w:t>
            </w:r>
          </w:p>
        </w:tc>
        <w:tc>
          <w:tcPr>
            <w:tcW w:w="0" w:type="auto"/>
            <w:vAlign w:val="center"/>
          </w:tcPr>
          <w:p w14:paraId="54FDF345"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2D6A71C3" w14:textId="77777777" w:rsidR="008E2F96" w:rsidRPr="00582D17" w:rsidRDefault="008E2F96" w:rsidP="00F628A7">
            <w:pPr>
              <w:spacing w:before="60" w:after="60"/>
              <w:jc w:val="center"/>
              <w:rPr>
                <w:sz w:val="22"/>
                <w:szCs w:val="22"/>
              </w:rPr>
            </w:pPr>
            <w:r w:rsidRPr="00582D17">
              <w:rPr>
                <w:sz w:val="22"/>
                <w:szCs w:val="22"/>
              </w:rPr>
              <w:t>S442</w:t>
            </w:r>
          </w:p>
        </w:tc>
      </w:tr>
      <w:tr w:rsidR="008E2F96" w:rsidRPr="0050469B" w14:paraId="4FE9E875" w14:textId="77777777" w:rsidTr="00582D17">
        <w:tc>
          <w:tcPr>
            <w:tcW w:w="0" w:type="auto"/>
            <w:vAlign w:val="center"/>
          </w:tcPr>
          <w:p w14:paraId="447D0EFF" w14:textId="77777777" w:rsidR="008E2F96" w:rsidRPr="00582D17" w:rsidRDefault="008E2F96" w:rsidP="00F628A7">
            <w:pPr>
              <w:spacing w:before="60" w:after="60"/>
              <w:jc w:val="center"/>
              <w:rPr>
                <w:sz w:val="22"/>
                <w:szCs w:val="22"/>
              </w:rPr>
            </w:pPr>
            <w:r w:rsidRPr="00582D17">
              <w:rPr>
                <w:sz w:val="22"/>
                <w:szCs w:val="22"/>
              </w:rPr>
              <w:t>1069</w:t>
            </w:r>
          </w:p>
        </w:tc>
        <w:tc>
          <w:tcPr>
            <w:tcW w:w="0" w:type="auto"/>
            <w:vAlign w:val="center"/>
          </w:tcPr>
          <w:p w14:paraId="0CB52282"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1BF98ED9" w14:textId="77777777" w:rsidR="008E2F96" w:rsidRPr="00582D17" w:rsidRDefault="008E2F96" w:rsidP="00F628A7">
            <w:pPr>
              <w:spacing w:before="60" w:after="60"/>
              <w:jc w:val="center"/>
              <w:rPr>
                <w:sz w:val="22"/>
                <w:szCs w:val="22"/>
              </w:rPr>
            </w:pPr>
            <w:r w:rsidRPr="00582D17">
              <w:rPr>
                <w:sz w:val="22"/>
                <w:szCs w:val="22"/>
              </w:rPr>
              <w:t>S443</w:t>
            </w:r>
          </w:p>
        </w:tc>
      </w:tr>
    </w:tbl>
    <w:p w14:paraId="5B87B13C" w14:textId="77777777" w:rsidR="008E2F96" w:rsidRPr="0050469B" w:rsidRDefault="008E2F96" w:rsidP="008E2F96">
      <w:pPr>
        <w:sectPr w:rsidR="008E2F96" w:rsidRPr="0050469B" w:rsidSect="00B07844">
          <w:type w:val="continuous"/>
          <w:pgSz w:w="11900" w:h="16820"/>
          <w:pgMar w:top="1440" w:right="1457" w:bottom="1355" w:left="1797" w:header="720" w:footer="675" w:gutter="0"/>
          <w:cols w:num="3" w:space="708"/>
          <w:docGrid w:linePitch="360"/>
        </w:sectPr>
      </w:pPr>
    </w:p>
    <w:p w14:paraId="53DBC2A9" w14:textId="76B7F6D8" w:rsidR="004D0B64" w:rsidRPr="0050469B" w:rsidRDefault="004D0B64">
      <w:pPr>
        <w:rPr>
          <w:b/>
          <w:bCs/>
          <w:lang w:val="pt-BR"/>
        </w:rPr>
      </w:pPr>
    </w:p>
    <w:sectPr w:rsidR="004D0B64" w:rsidRPr="0050469B" w:rsidSect="00B07844">
      <w:type w:val="continuous"/>
      <w:pgSz w:w="11900" w:h="16820"/>
      <w:pgMar w:top="1440" w:right="1457" w:bottom="1355" w:left="1797" w:header="720" w:footer="675"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BDE75F" w14:textId="77777777" w:rsidR="006D622D" w:rsidRDefault="006D622D" w:rsidP="00DB0344">
      <w:r>
        <w:separator/>
      </w:r>
    </w:p>
    <w:p w14:paraId="7B620911" w14:textId="77777777" w:rsidR="006D622D" w:rsidRDefault="006D622D"/>
  </w:endnote>
  <w:endnote w:type="continuationSeparator" w:id="0">
    <w:p w14:paraId="3341A95A" w14:textId="77777777" w:rsidR="006D622D" w:rsidRDefault="006D622D" w:rsidP="00DB0344">
      <w:r>
        <w:continuationSeparator/>
      </w:r>
    </w:p>
    <w:p w14:paraId="790AB72F" w14:textId="77777777" w:rsidR="006D622D" w:rsidRDefault="006D622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ill Sans">
    <w:panose1 w:val="020B0502020104020203"/>
    <w:charset w:val="B1"/>
    <w:family w:val="swiss"/>
    <w:pitch w:val="variable"/>
    <w:sig w:usb0="80000A67" w:usb1="00000000" w:usb2="00000000" w:usb3="00000000" w:csb0="000001F7" w:csb1="00000000"/>
  </w:font>
  <w:font w:name="Arial">
    <w:panose1 w:val="020B0604020202020204"/>
    <w:charset w:val="00"/>
    <w:family w:val="swiss"/>
    <w:pitch w:val="variable"/>
    <w:sig w:usb0="E0002EFF" w:usb1="C000785B" w:usb2="00000009" w:usb3="00000000" w:csb0="000001FF" w:csb1="00000000"/>
  </w:font>
  <w:font w:name="Lucida Grande">
    <w:altName w:val="Lucida Grande"/>
    <w:panose1 w:val="020B0600040502020204"/>
    <w:charset w:val="00"/>
    <w:family w:val="swiss"/>
    <w:pitch w:val="variable"/>
    <w:sig w:usb0="E1000AEF" w:usb1="5000A1FF" w:usb2="00000000" w:usb3="00000000" w:csb0="000001BF" w:csb1="00000000"/>
  </w:font>
  <w:font w:name="Calibri (Body)">
    <w:altName w:val="Calibri"/>
    <w:panose1 w:val="020B0604020202020204"/>
    <w:charset w:val="00"/>
    <w:family w:val="roman"/>
    <w:pitch w:val="default"/>
  </w:font>
  <w:font w:name="Gill Sans Std">
    <w:altName w:val="Calibri"/>
    <w:panose1 w:val="020B0502020104020203"/>
    <w:charset w:val="B1"/>
    <w:family w:val="swiss"/>
    <w:pitch w:val="variable"/>
    <w:sig w:usb0="80000A67" w:usb1="00000000" w:usb2="00000000" w:usb3="00000000" w:csb0="000001F7" w:csb1="00000000"/>
  </w:font>
  <w:font w:name="Arial Bold">
    <w:altName w:val="Arial"/>
    <w:panose1 w:val="020B0604020202020204"/>
    <w:charset w:val="00"/>
    <w:family w:val="auto"/>
    <w:pitch w:val="variable"/>
    <w:sig w:usb0="00000000" w:usb1="C0007843" w:usb2="00000009" w:usb3="00000000" w:csb0="000001FF" w:csb1="00000000"/>
  </w:font>
  <w:font w:name="Arrus BT Roman">
    <w:altName w:val="Cambria"/>
    <w:panose1 w:val="020B0604020202020204"/>
    <w:charset w:val="00"/>
    <w:family w:val="roman"/>
    <w:pitch w:val="variable"/>
    <w:sig w:usb0="800000AF" w:usb1="1000204A" w:usb2="00000000" w:usb3="00000000" w:csb0="00000011" w:csb1="00000000"/>
  </w:font>
  <w:font w:name="Gill Sans MT">
    <w:panose1 w:val="020B0502020104020203"/>
    <w:charset w:val="4D"/>
    <w:family w:val="swiss"/>
    <w:pitch w:val="variable"/>
    <w:sig w:usb0="00000003" w:usb1="00000000" w:usb2="00000000" w:usb3="00000000" w:csb0="00000003" w:csb1="00000000"/>
  </w:font>
  <w:font w:name="Times">
    <w:altName w:val="Times"/>
    <w:panose1 w:val="00000500000000020000"/>
    <w:charset w:val="00"/>
    <w:family w:val="auto"/>
    <w:pitch w:val="variable"/>
    <w:sig w:usb0="E00002FF" w:usb1="5000205A"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768630"/>
      <w:docPartObj>
        <w:docPartGallery w:val="Page Numbers (Bottom of Page)"/>
        <w:docPartUnique/>
      </w:docPartObj>
    </w:sdtPr>
    <w:sdtContent>
      <w:p w14:paraId="581821BF" w14:textId="2E008B83" w:rsidR="00B26879" w:rsidRDefault="00B26879" w:rsidP="00F75862">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6</w:t>
        </w:r>
        <w:r>
          <w:rPr>
            <w:rStyle w:val="PageNumber"/>
          </w:rPr>
          <w:fldChar w:fldCharType="end"/>
        </w:r>
      </w:p>
    </w:sdtContent>
  </w:sdt>
  <w:p w14:paraId="60B56C07" w14:textId="77777777" w:rsidR="00B26879" w:rsidRDefault="00B26879" w:rsidP="00B3170C">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33F7AD" w14:textId="77777777" w:rsidR="00B26879" w:rsidRDefault="00B26879" w:rsidP="00B3170C">
    <w:pPr>
      <w:pStyle w:val="Footer"/>
      <w:ind w:right="360"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A7C64E" w14:textId="77777777" w:rsidR="00B26879" w:rsidRDefault="00B26879" w:rsidP="00B3170C">
    <w:pPr>
      <w:pStyle w:val="Footer"/>
      <w:ind w:right="360"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47218345"/>
      <w:docPartObj>
        <w:docPartGallery w:val="Page Numbers (Bottom of Page)"/>
        <w:docPartUnique/>
      </w:docPartObj>
    </w:sdtPr>
    <w:sdtContent>
      <w:p w14:paraId="26C465B9" w14:textId="01B63C64" w:rsidR="00B26879" w:rsidRDefault="00B26879" w:rsidP="00824FF9">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0</w:t>
        </w:r>
        <w:r>
          <w:rPr>
            <w:rStyle w:val="PageNumber"/>
          </w:rPr>
          <w:fldChar w:fldCharType="end"/>
        </w:r>
      </w:p>
    </w:sdtContent>
  </w:sdt>
  <w:p w14:paraId="4DCB3CE2" w14:textId="77777777" w:rsidR="00B26879" w:rsidRDefault="00B26879" w:rsidP="00B3170C">
    <w:pPr>
      <w:pStyle w:val="Footer"/>
      <w:ind w:right="360"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29195761"/>
      <w:docPartObj>
        <w:docPartGallery w:val="Page Numbers (Bottom of Page)"/>
        <w:docPartUnique/>
      </w:docPartObj>
    </w:sdtPr>
    <w:sdtContent>
      <w:p w14:paraId="5BF36A71" w14:textId="0C173CD1" w:rsidR="00B26879" w:rsidRDefault="00B26879" w:rsidP="0034789F">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12AFB5AC" w14:textId="77777777" w:rsidR="00B26879" w:rsidRDefault="00B26879" w:rsidP="00B3170C">
    <w:pPr>
      <w:pStyle w:val="Footer"/>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4C5A37" w14:textId="77777777" w:rsidR="006D622D" w:rsidRDefault="006D622D" w:rsidP="00DB0344">
      <w:r>
        <w:separator/>
      </w:r>
    </w:p>
  </w:footnote>
  <w:footnote w:type="continuationSeparator" w:id="0">
    <w:p w14:paraId="29E9775E" w14:textId="77777777" w:rsidR="006D622D" w:rsidRDefault="006D622D" w:rsidP="00DB0344">
      <w:r>
        <w:continuationSeparator/>
      </w:r>
    </w:p>
  </w:footnote>
  <w:footnote w:type="continuationNotice" w:id="1">
    <w:p w14:paraId="0173DF87" w14:textId="77777777" w:rsidR="006D622D" w:rsidRPr="00E4363C" w:rsidRDefault="006D622D" w:rsidP="00E4363C">
      <w:pPr>
        <w:pStyle w:val="Foote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82387B" w14:textId="77777777" w:rsidR="00B26879" w:rsidRDefault="00B26879" w:rsidP="00507DD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36AA28" w14:textId="77777777" w:rsidR="00B26879" w:rsidRDefault="00B26879">
    <w:pPr>
      <w:pStyle w:val="Header"/>
    </w:pPr>
    <w:r>
      <w:rPr>
        <w:noProof/>
        <w:lang w:val="pt-BR" w:eastAsia="pt-BR"/>
      </w:rPr>
      <mc:AlternateContent>
        <mc:Choice Requires="wps">
          <w:drawing>
            <wp:anchor distT="0" distB="0" distL="114300" distR="114300" simplePos="0" relativeHeight="251659264" behindDoc="1" locked="0" layoutInCell="1" allowOverlap="1" wp14:anchorId="6A9E57E1" wp14:editId="33D54C22">
              <wp:simplePos x="0" y="0"/>
              <wp:positionH relativeFrom="column">
                <wp:posOffset>-1080135</wp:posOffset>
              </wp:positionH>
              <wp:positionV relativeFrom="paragraph">
                <wp:posOffset>-1080135</wp:posOffset>
              </wp:positionV>
              <wp:extent cx="15849600" cy="10681252"/>
              <wp:effectExtent l="0" t="0" r="0" b="0"/>
              <wp:wrapNone/>
              <wp:docPr id="6" name="Retângulo 6"/>
              <wp:cNvGraphicFramePr/>
              <a:graphic xmlns:a="http://schemas.openxmlformats.org/drawingml/2006/main">
                <a:graphicData uri="http://schemas.microsoft.com/office/word/2010/wordprocessingShape">
                  <wps:wsp>
                    <wps:cNvSpPr/>
                    <wps:spPr>
                      <a:xfrm>
                        <a:off x="0" y="0"/>
                        <a:ext cx="15849600" cy="10681252"/>
                      </a:xfrm>
                      <a:prstGeom prst="rect">
                        <a:avLst/>
                      </a:prstGeom>
                      <a:solidFill>
                        <a:srgbClr val="D7B666"/>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977A66" id="Retângulo 6" o:spid="_x0000_s1026" style="position:absolute;margin-left:-85.05pt;margin-top:-85.05pt;width:1248pt;height:841.0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" fillcolor="#d7b666" stroked="f" strokeweight="1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60F3A2" w14:textId="77777777" w:rsidR="00B26879" w:rsidRDefault="00B26879" w:rsidP="002F0D16">
    <w:pPr>
      <w:pStyle w:val="Heade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582620" w14:textId="6D2D501B" w:rsidR="00B26879" w:rsidRDefault="00B26879" w:rsidP="00507DDE">
    <w:pPr>
      <w:pStyle w:val="Header"/>
      <w:ind w:right="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C9D1CC" w14:textId="77777777" w:rsidR="00B26879" w:rsidRPr="002A7F45" w:rsidRDefault="00B26879" w:rsidP="002A7F4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5A851A" w14:textId="77777777" w:rsidR="00B26879" w:rsidRPr="00517533" w:rsidRDefault="00B26879" w:rsidP="0051753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56847E9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AD094A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C02A6B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2C3C747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30CAFF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AE08B5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3E8FA6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A20BAC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AC422C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13E916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75F4933"/>
    <w:multiLevelType w:val="hybridMultilevel"/>
    <w:tmpl w:val="FCBAEE02"/>
    <w:lvl w:ilvl="0" w:tplc="68BC82D2">
      <w:start w:val="1"/>
      <w:numFmt w:val="bullet"/>
      <w:lvlText w:val=""/>
      <w:lvlJc w:val="left"/>
      <w:pPr>
        <w:ind w:left="644" w:hanging="360"/>
      </w:pPr>
      <w:rPr>
        <w:rFonts w:ascii="Symbol" w:hAnsi="Symbol" w:hint="default"/>
        <w:sz w:val="2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3890711"/>
    <w:multiLevelType w:val="hybridMultilevel"/>
    <w:tmpl w:val="9B769AAE"/>
    <w:lvl w:ilvl="0" w:tplc="7720A4D0">
      <w:start w:val="1"/>
      <w:numFmt w:val="bullet"/>
      <w:pStyle w:val="Tese-Captulo-5-Ttulo"/>
      <w:lvlText w:val=""/>
      <w:lvlJc w:val="left"/>
      <w:pPr>
        <w:ind w:left="568" w:hanging="284"/>
      </w:pPr>
      <w:rPr>
        <w:rFonts w:ascii="Symbol" w:hAnsi="Symbol" w:hint="default"/>
        <w:sz w:val="20"/>
      </w:rPr>
    </w:lvl>
    <w:lvl w:ilvl="1" w:tplc="04090003">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2" w15:restartNumberingAfterBreak="0">
    <w:nsid w:val="2DE42EB1"/>
    <w:multiLevelType w:val="hybridMultilevel"/>
    <w:tmpl w:val="6084FDF0"/>
    <w:lvl w:ilvl="0" w:tplc="63C638CC">
      <w:start w:val="1"/>
      <w:numFmt w:val="bullet"/>
      <w:pStyle w:val="Bullet"/>
      <w:lvlText w:val=""/>
      <w:lvlJc w:val="left"/>
      <w:pPr>
        <w:tabs>
          <w:tab w:val="num" w:pos="360"/>
        </w:tabs>
        <w:ind w:left="360" w:hanging="360"/>
      </w:pPr>
      <w:rPr>
        <w:rFonts w:ascii="Symbol" w:hAnsi="Symbol" w:hint="default"/>
      </w:rPr>
    </w:lvl>
    <w:lvl w:ilvl="1" w:tplc="7E18CDA6">
      <w:start w:val="1"/>
      <w:numFmt w:val="bullet"/>
      <w:pStyle w:val="Bullet2"/>
      <w:lvlText w:val="o"/>
      <w:lvlJc w:val="left"/>
      <w:pPr>
        <w:tabs>
          <w:tab w:val="num" w:pos="1080"/>
        </w:tabs>
        <w:ind w:left="1080" w:hanging="360"/>
      </w:pPr>
      <w:rPr>
        <w:rFonts w:ascii="Courier New" w:hAnsi="Courier New" w:cs="Wingdings"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Wingdings"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Wingdings"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3" w15:restartNumberingAfterBreak="0">
    <w:nsid w:val="44A94493"/>
    <w:multiLevelType w:val="hybridMultilevel"/>
    <w:tmpl w:val="1318C2B4"/>
    <w:lvl w:ilvl="0" w:tplc="24948338">
      <w:start w:val="1"/>
      <w:numFmt w:val="bullet"/>
      <w:lvlText w:val=""/>
      <w:lvlJc w:val="left"/>
      <w:pPr>
        <w:ind w:left="284" w:hanging="284"/>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104449"/>
    <w:multiLevelType w:val="hybridMultilevel"/>
    <w:tmpl w:val="D9703E66"/>
    <w:lvl w:ilvl="0" w:tplc="1B587C8E">
      <w:start w:val="1"/>
      <w:numFmt w:val="bullet"/>
      <w:pStyle w:val="Tese-Lista"/>
      <w:lvlText w:val=""/>
      <w:lvlJc w:val="left"/>
      <w:pPr>
        <w:ind w:left="567" w:hanging="567"/>
      </w:pPr>
      <w:rPr>
        <w:rFonts w:ascii="Symbol" w:hAnsi="Symbol" w:hint="default"/>
        <w:b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171FC4"/>
    <w:multiLevelType w:val="hybridMultilevel"/>
    <w:tmpl w:val="DB363398"/>
    <w:lvl w:ilvl="0" w:tplc="B142D592">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666B60A5"/>
    <w:multiLevelType w:val="hybridMultilevel"/>
    <w:tmpl w:val="9B881844"/>
    <w:lvl w:ilvl="0" w:tplc="7E6A3BE8">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69052D9B"/>
    <w:multiLevelType w:val="hybridMultilevel"/>
    <w:tmpl w:val="3356ED20"/>
    <w:lvl w:ilvl="0" w:tplc="83ACD092">
      <w:start w:val="1"/>
      <w:numFmt w:val="bullet"/>
      <w:pStyle w:val="Tese-22-competncias-Lista"/>
      <w:lvlText w:val=""/>
      <w:lvlJc w:val="left"/>
      <w:pPr>
        <w:ind w:left="851" w:hanging="567"/>
      </w:pPr>
      <w:rPr>
        <w:rFonts w:ascii="Symbol" w:hAnsi="Symbol" w:hint="default"/>
        <w:b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1"/>
  </w:num>
  <w:num w:numId="3">
    <w:abstractNumId w:val="14"/>
  </w:num>
  <w:num w:numId="4">
    <w:abstractNumId w:val="17"/>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 w:numId="15">
    <w:abstractNumId w:val="15"/>
  </w:num>
  <w:num w:numId="16">
    <w:abstractNumId w:val="10"/>
  </w:num>
  <w:num w:numId="17">
    <w:abstractNumId w:val="16"/>
  </w:num>
  <w:num w:numId="18">
    <w:abstractNumId w:val="1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352"/>
  <w:removePersonalInformation/>
  <w:removeDateAndTime/>
  <w:hideSpellingErrors/>
  <w:activeWritingStyle w:appName="MSWord" w:lang="en-US" w:vendorID="64" w:dllVersion="4096" w:nlCheck="1" w:checkStyle="0"/>
  <w:activeWritingStyle w:appName="MSWord" w:lang="pt-BR" w:vendorID="64" w:dllVersion="4096" w:nlCheck="1" w:checkStyle="0"/>
  <w:activeWritingStyle w:appName="MSWord" w:lang="en-GB" w:vendorID="64" w:dllVersion="4096" w:nlCheck="1" w:checkStyle="0"/>
  <w:activeWritingStyle w:appName="MSWord" w:lang="en-US" w:vendorID="64" w:dllVersion="6" w:nlCheck="1" w:checkStyle="1"/>
  <w:activeWritingStyle w:appName="MSWord" w:lang="en-GB" w:vendorID="64" w:dllVersion="6" w:nlCheck="1" w:checkStyle="1"/>
  <w:activeWritingStyle w:appName="MSWord" w:lang="pt-PT" w:vendorID="64" w:dllVersion="4096" w:nlCheck="1" w:checkStyle="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9"/>
  <w:hyphenationZone w:val="425"/>
  <w:evenAndOddHeaders/>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LYwtLA0MjOwMDU3tzBS0lEKTi0uzszPAykwrAUAdPExkiwAAAA="/>
  </w:docVars>
  <w:rsids>
    <w:rsidRoot w:val="00590CAC"/>
    <w:rsid w:val="00000128"/>
    <w:rsid w:val="0000017C"/>
    <w:rsid w:val="000003AB"/>
    <w:rsid w:val="000005D8"/>
    <w:rsid w:val="0000060C"/>
    <w:rsid w:val="0000075F"/>
    <w:rsid w:val="000008F9"/>
    <w:rsid w:val="00000CC1"/>
    <w:rsid w:val="00000FEA"/>
    <w:rsid w:val="000017C6"/>
    <w:rsid w:val="00001AC5"/>
    <w:rsid w:val="00003143"/>
    <w:rsid w:val="0000333E"/>
    <w:rsid w:val="00003AD8"/>
    <w:rsid w:val="00004668"/>
    <w:rsid w:val="0000468E"/>
    <w:rsid w:val="00004DF2"/>
    <w:rsid w:val="00004F10"/>
    <w:rsid w:val="0000577A"/>
    <w:rsid w:val="00005D7C"/>
    <w:rsid w:val="00006701"/>
    <w:rsid w:val="00006B17"/>
    <w:rsid w:val="00007543"/>
    <w:rsid w:val="00007C65"/>
    <w:rsid w:val="00007E19"/>
    <w:rsid w:val="000101C4"/>
    <w:rsid w:val="00010BB3"/>
    <w:rsid w:val="0001124D"/>
    <w:rsid w:val="00011578"/>
    <w:rsid w:val="00011ABF"/>
    <w:rsid w:val="00012489"/>
    <w:rsid w:val="000126A6"/>
    <w:rsid w:val="00012E5B"/>
    <w:rsid w:val="00013822"/>
    <w:rsid w:val="00013ABD"/>
    <w:rsid w:val="00013BE7"/>
    <w:rsid w:val="00013E4D"/>
    <w:rsid w:val="00013EDE"/>
    <w:rsid w:val="00015587"/>
    <w:rsid w:val="0001569C"/>
    <w:rsid w:val="00016585"/>
    <w:rsid w:val="000169C7"/>
    <w:rsid w:val="00016D7C"/>
    <w:rsid w:val="00016DA6"/>
    <w:rsid w:val="00017141"/>
    <w:rsid w:val="00017ADD"/>
    <w:rsid w:val="00017B8F"/>
    <w:rsid w:val="00017E6F"/>
    <w:rsid w:val="00020C30"/>
    <w:rsid w:val="0002158E"/>
    <w:rsid w:val="00021E5D"/>
    <w:rsid w:val="00021EB2"/>
    <w:rsid w:val="00022043"/>
    <w:rsid w:val="0002208F"/>
    <w:rsid w:val="000221E9"/>
    <w:rsid w:val="00022407"/>
    <w:rsid w:val="000225A8"/>
    <w:rsid w:val="000225B2"/>
    <w:rsid w:val="00022CF6"/>
    <w:rsid w:val="00022FCA"/>
    <w:rsid w:val="00023A71"/>
    <w:rsid w:val="000243C4"/>
    <w:rsid w:val="00024AAB"/>
    <w:rsid w:val="00024B2A"/>
    <w:rsid w:val="00024FBB"/>
    <w:rsid w:val="00026744"/>
    <w:rsid w:val="000269EE"/>
    <w:rsid w:val="00026E47"/>
    <w:rsid w:val="000272D3"/>
    <w:rsid w:val="000277E1"/>
    <w:rsid w:val="00027C50"/>
    <w:rsid w:val="00027DC8"/>
    <w:rsid w:val="00031889"/>
    <w:rsid w:val="00031BA0"/>
    <w:rsid w:val="000325FC"/>
    <w:rsid w:val="000327B1"/>
    <w:rsid w:val="000329BC"/>
    <w:rsid w:val="00032DCC"/>
    <w:rsid w:val="00033060"/>
    <w:rsid w:val="0003317F"/>
    <w:rsid w:val="0003321A"/>
    <w:rsid w:val="00033309"/>
    <w:rsid w:val="00034EC6"/>
    <w:rsid w:val="0003582C"/>
    <w:rsid w:val="00035C94"/>
    <w:rsid w:val="000372E5"/>
    <w:rsid w:val="00037A03"/>
    <w:rsid w:val="00037C94"/>
    <w:rsid w:val="000400CE"/>
    <w:rsid w:val="00040A91"/>
    <w:rsid w:val="0004135E"/>
    <w:rsid w:val="00041D6A"/>
    <w:rsid w:val="00042A7E"/>
    <w:rsid w:val="00042EEF"/>
    <w:rsid w:val="0004391A"/>
    <w:rsid w:val="0004399E"/>
    <w:rsid w:val="000440AB"/>
    <w:rsid w:val="00044740"/>
    <w:rsid w:val="00044F49"/>
    <w:rsid w:val="00044F66"/>
    <w:rsid w:val="00045029"/>
    <w:rsid w:val="0004509D"/>
    <w:rsid w:val="00045462"/>
    <w:rsid w:val="00045536"/>
    <w:rsid w:val="0004571D"/>
    <w:rsid w:val="0004587E"/>
    <w:rsid w:val="00045A64"/>
    <w:rsid w:val="000466CD"/>
    <w:rsid w:val="00046E81"/>
    <w:rsid w:val="0004739D"/>
    <w:rsid w:val="00047C8A"/>
    <w:rsid w:val="00047D1B"/>
    <w:rsid w:val="00050064"/>
    <w:rsid w:val="0005007F"/>
    <w:rsid w:val="000500F5"/>
    <w:rsid w:val="0005056C"/>
    <w:rsid w:val="00050967"/>
    <w:rsid w:val="00050A42"/>
    <w:rsid w:val="0005181F"/>
    <w:rsid w:val="000518D4"/>
    <w:rsid w:val="00051E45"/>
    <w:rsid w:val="00052560"/>
    <w:rsid w:val="00052622"/>
    <w:rsid w:val="000526B7"/>
    <w:rsid w:val="00052A4E"/>
    <w:rsid w:val="00052D70"/>
    <w:rsid w:val="000531D2"/>
    <w:rsid w:val="00053403"/>
    <w:rsid w:val="0005346D"/>
    <w:rsid w:val="00053A3A"/>
    <w:rsid w:val="00053EF7"/>
    <w:rsid w:val="000541BE"/>
    <w:rsid w:val="000544D3"/>
    <w:rsid w:val="0005488A"/>
    <w:rsid w:val="0005495E"/>
    <w:rsid w:val="00054E5A"/>
    <w:rsid w:val="000551F6"/>
    <w:rsid w:val="00055350"/>
    <w:rsid w:val="00055626"/>
    <w:rsid w:val="00055669"/>
    <w:rsid w:val="00055CE9"/>
    <w:rsid w:val="0005606B"/>
    <w:rsid w:val="00056523"/>
    <w:rsid w:val="0005654D"/>
    <w:rsid w:val="00056E64"/>
    <w:rsid w:val="00057B42"/>
    <w:rsid w:val="00057F0D"/>
    <w:rsid w:val="00060212"/>
    <w:rsid w:val="00060474"/>
    <w:rsid w:val="00060697"/>
    <w:rsid w:val="00060C7D"/>
    <w:rsid w:val="00060DAB"/>
    <w:rsid w:val="00061133"/>
    <w:rsid w:val="00061E37"/>
    <w:rsid w:val="00061FC5"/>
    <w:rsid w:val="00062499"/>
    <w:rsid w:val="00062693"/>
    <w:rsid w:val="00062A5E"/>
    <w:rsid w:val="00062A69"/>
    <w:rsid w:val="00062CB2"/>
    <w:rsid w:val="0006300C"/>
    <w:rsid w:val="00063A17"/>
    <w:rsid w:val="00063ED5"/>
    <w:rsid w:val="00063F65"/>
    <w:rsid w:val="00064225"/>
    <w:rsid w:val="00064EC4"/>
    <w:rsid w:val="00065060"/>
    <w:rsid w:val="0006512F"/>
    <w:rsid w:val="0006605F"/>
    <w:rsid w:val="000660D0"/>
    <w:rsid w:val="00066147"/>
    <w:rsid w:val="00066EF6"/>
    <w:rsid w:val="00067A7D"/>
    <w:rsid w:val="00067A8A"/>
    <w:rsid w:val="00067C5E"/>
    <w:rsid w:val="00067E65"/>
    <w:rsid w:val="00071E78"/>
    <w:rsid w:val="00071FF7"/>
    <w:rsid w:val="0007221A"/>
    <w:rsid w:val="00072D47"/>
    <w:rsid w:val="00073E46"/>
    <w:rsid w:val="00073EF7"/>
    <w:rsid w:val="000743E3"/>
    <w:rsid w:val="00074ACB"/>
    <w:rsid w:val="00074CE2"/>
    <w:rsid w:val="00074E14"/>
    <w:rsid w:val="00074F42"/>
    <w:rsid w:val="0007527B"/>
    <w:rsid w:val="000753EB"/>
    <w:rsid w:val="000754DB"/>
    <w:rsid w:val="00075645"/>
    <w:rsid w:val="00075655"/>
    <w:rsid w:val="00075B77"/>
    <w:rsid w:val="0007607D"/>
    <w:rsid w:val="000760D3"/>
    <w:rsid w:val="00076418"/>
    <w:rsid w:val="000769A8"/>
    <w:rsid w:val="00076DD1"/>
    <w:rsid w:val="00076EC8"/>
    <w:rsid w:val="00076FAF"/>
    <w:rsid w:val="000772DF"/>
    <w:rsid w:val="00077612"/>
    <w:rsid w:val="00077CA7"/>
    <w:rsid w:val="00077D6D"/>
    <w:rsid w:val="000804FB"/>
    <w:rsid w:val="000807A8"/>
    <w:rsid w:val="0008134E"/>
    <w:rsid w:val="000814F1"/>
    <w:rsid w:val="00081516"/>
    <w:rsid w:val="000815C5"/>
    <w:rsid w:val="000817C7"/>
    <w:rsid w:val="00081878"/>
    <w:rsid w:val="000819DF"/>
    <w:rsid w:val="0008270C"/>
    <w:rsid w:val="00082AEF"/>
    <w:rsid w:val="00082C3F"/>
    <w:rsid w:val="00082CAD"/>
    <w:rsid w:val="00082F16"/>
    <w:rsid w:val="0008311D"/>
    <w:rsid w:val="00083299"/>
    <w:rsid w:val="000834F9"/>
    <w:rsid w:val="00083653"/>
    <w:rsid w:val="00083C63"/>
    <w:rsid w:val="00084374"/>
    <w:rsid w:val="00084719"/>
    <w:rsid w:val="00084E2E"/>
    <w:rsid w:val="0008515F"/>
    <w:rsid w:val="000858D6"/>
    <w:rsid w:val="0008610A"/>
    <w:rsid w:val="00086567"/>
    <w:rsid w:val="000866FC"/>
    <w:rsid w:val="000869EC"/>
    <w:rsid w:val="00086B7A"/>
    <w:rsid w:val="00086BD6"/>
    <w:rsid w:val="00086EBB"/>
    <w:rsid w:val="00087488"/>
    <w:rsid w:val="00087893"/>
    <w:rsid w:val="000900E2"/>
    <w:rsid w:val="0009115F"/>
    <w:rsid w:val="00091623"/>
    <w:rsid w:val="0009222F"/>
    <w:rsid w:val="00092C54"/>
    <w:rsid w:val="0009361B"/>
    <w:rsid w:val="00093776"/>
    <w:rsid w:val="0009397F"/>
    <w:rsid w:val="000939D2"/>
    <w:rsid w:val="00093AD3"/>
    <w:rsid w:val="00093B51"/>
    <w:rsid w:val="00093E73"/>
    <w:rsid w:val="00093FE3"/>
    <w:rsid w:val="00094A83"/>
    <w:rsid w:val="00094B78"/>
    <w:rsid w:val="00094E75"/>
    <w:rsid w:val="00094EF5"/>
    <w:rsid w:val="00095100"/>
    <w:rsid w:val="000952DB"/>
    <w:rsid w:val="0009540D"/>
    <w:rsid w:val="0009564D"/>
    <w:rsid w:val="000964C0"/>
    <w:rsid w:val="00096EDF"/>
    <w:rsid w:val="000A0068"/>
    <w:rsid w:val="000A0B87"/>
    <w:rsid w:val="000A0BFA"/>
    <w:rsid w:val="000A0D31"/>
    <w:rsid w:val="000A0F89"/>
    <w:rsid w:val="000A199E"/>
    <w:rsid w:val="000A1F24"/>
    <w:rsid w:val="000A2011"/>
    <w:rsid w:val="000A2459"/>
    <w:rsid w:val="000A26CF"/>
    <w:rsid w:val="000A3590"/>
    <w:rsid w:val="000A3E3D"/>
    <w:rsid w:val="000A40A9"/>
    <w:rsid w:val="000A44C2"/>
    <w:rsid w:val="000A4D51"/>
    <w:rsid w:val="000A500E"/>
    <w:rsid w:val="000A5468"/>
    <w:rsid w:val="000A6281"/>
    <w:rsid w:val="000A65C0"/>
    <w:rsid w:val="000A663C"/>
    <w:rsid w:val="000A684A"/>
    <w:rsid w:val="000A696D"/>
    <w:rsid w:val="000A6CA0"/>
    <w:rsid w:val="000A7215"/>
    <w:rsid w:val="000A7A66"/>
    <w:rsid w:val="000A7BB0"/>
    <w:rsid w:val="000A7BC5"/>
    <w:rsid w:val="000A7CEA"/>
    <w:rsid w:val="000B07A0"/>
    <w:rsid w:val="000B092E"/>
    <w:rsid w:val="000B095C"/>
    <w:rsid w:val="000B0DAA"/>
    <w:rsid w:val="000B0E33"/>
    <w:rsid w:val="000B1A5B"/>
    <w:rsid w:val="000B1B81"/>
    <w:rsid w:val="000B2787"/>
    <w:rsid w:val="000B2E01"/>
    <w:rsid w:val="000B2E60"/>
    <w:rsid w:val="000B326C"/>
    <w:rsid w:val="000B36A9"/>
    <w:rsid w:val="000B36FF"/>
    <w:rsid w:val="000B378D"/>
    <w:rsid w:val="000B3A87"/>
    <w:rsid w:val="000B3DC9"/>
    <w:rsid w:val="000B53A4"/>
    <w:rsid w:val="000B5415"/>
    <w:rsid w:val="000B5427"/>
    <w:rsid w:val="000B5463"/>
    <w:rsid w:val="000B633D"/>
    <w:rsid w:val="000B6507"/>
    <w:rsid w:val="000B6673"/>
    <w:rsid w:val="000B7121"/>
    <w:rsid w:val="000B73EC"/>
    <w:rsid w:val="000B7E74"/>
    <w:rsid w:val="000C0100"/>
    <w:rsid w:val="000C04A4"/>
    <w:rsid w:val="000C0B13"/>
    <w:rsid w:val="000C0C13"/>
    <w:rsid w:val="000C0EC4"/>
    <w:rsid w:val="000C104C"/>
    <w:rsid w:val="000C13E4"/>
    <w:rsid w:val="000C1A30"/>
    <w:rsid w:val="000C2A3A"/>
    <w:rsid w:val="000C30F4"/>
    <w:rsid w:val="000C321D"/>
    <w:rsid w:val="000C34A8"/>
    <w:rsid w:val="000C35CB"/>
    <w:rsid w:val="000C3695"/>
    <w:rsid w:val="000C3ACB"/>
    <w:rsid w:val="000C3B03"/>
    <w:rsid w:val="000C3D98"/>
    <w:rsid w:val="000C3EB2"/>
    <w:rsid w:val="000C42A7"/>
    <w:rsid w:val="000C4623"/>
    <w:rsid w:val="000C5725"/>
    <w:rsid w:val="000C57D9"/>
    <w:rsid w:val="000C585D"/>
    <w:rsid w:val="000C5AC7"/>
    <w:rsid w:val="000C6340"/>
    <w:rsid w:val="000C6B48"/>
    <w:rsid w:val="000C6E1D"/>
    <w:rsid w:val="000C7128"/>
    <w:rsid w:val="000C7D06"/>
    <w:rsid w:val="000D0279"/>
    <w:rsid w:val="000D0E5F"/>
    <w:rsid w:val="000D112A"/>
    <w:rsid w:val="000D1321"/>
    <w:rsid w:val="000D144F"/>
    <w:rsid w:val="000D1A03"/>
    <w:rsid w:val="000D2515"/>
    <w:rsid w:val="000D277E"/>
    <w:rsid w:val="000D2C99"/>
    <w:rsid w:val="000D2F9E"/>
    <w:rsid w:val="000D33A6"/>
    <w:rsid w:val="000D355E"/>
    <w:rsid w:val="000D38D4"/>
    <w:rsid w:val="000D3B3F"/>
    <w:rsid w:val="000D3C9C"/>
    <w:rsid w:val="000D3EF9"/>
    <w:rsid w:val="000D42D5"/>
    <w:rsid w:val="000D43B8"/>
    <w:rsid w:val="000D4D69"/>
    <w:rsid w:val="000D53AA"/>
    <w:rsid w:val="000D57EA"/>
    <w:rsid w:val="000D5840"/>
    <w:rsid w:val="000D6D62"/>
    <w:rsid w:val="000D7049"/>
    <w:rsid w:val="000D70A1"/>
    <w:rsid w:val="000D7250"/>
    <w:rsid w:val="000D7948"/>
    <w:rsid w:val="000D7CFA"/>
    <w:rsid w:val="000E058C"/>
    <w:rsid w:val="000E0AD2"/>
    <w:rsid w:val="000E0B57"/>
    <w:rsid w:val="000E0CFE"/>
    <w:rsid w:val="000E0FCC"/>
    <w:rsid w:val="000E18AA"/>
    <w:rsid w:val="000E1FD3"/>
    <w:rsid w:val="000E2134"/>
    <w:rsid w:val="000E2CD8"/>
    <w:rsid w:val="000E2D67"/>
    <w:rsid w:val="000E2FE8"/>
    <w:rsid w:val="000E310E"/>
    <w:rsid w:val="000E32E6"/>
    <w:rsid w:val="000E3B04"/>
    <w:rsid w:val="000E4386"/>
    <w:rsid w:val="000E440C"/>
    <w:rsid w:val="000E4419"/>
    <w:rsid w:val="000E44BD"/>
    <w:rsid w:val="000E4576"/>
    <w:rsid w:val="000E4C42"/>
    <w:rsid w:val="000E4F8A"/>
    <w:rsid w:val="000E5C8B"/>
    <w:rsid w:val="000E69C5"/>
    <w:rsid w:val="000E6EA5"/>
    <w:rsid w:val="000E73A3"/>
    <w:rsid w:val="000E7976"/>
    <w:rsid w:val="000E79E5"/>
    <w:rsid w:val="000F03C8"/>
    <w:rsid w:val="000F065B"/>
    <w:rsid w:val="000F0C16"/>
    <w:rsid w:val="000F1097"/>
    <w:rsid w:val="000F1267"/>
    <w:rsid w:val="000F1369"/>
    <w:rsid w:val="000F240B"/>
    <w:rsid w:val="000F29DA"/>
    <w:rsid w:val="000F2AA1"/>
    <w:rsid w:val="000F300F"/>
    <w:rsid w:val="000F3699"/>
    <w:rsid w:val="000F3ACB"/>
    <w:rsid w:val="000F41EB"/>
    <w:rsid w:val="000F4DBD"/>
    <w:rsid w:val="000F5547"/>
    <w:rsid w:val="000F5C95"/>
    <w:rsid w:val="000F5F40"/>
    <w:rsid w:val="000F6266"/>
    <w:rsid w:val="000F6289"/>
    <w:rsid w:val="000F667B"/>
    <w:rsid w:val="000F6AD8"/>
    <w:rsid w:val="000F6C93"/>
    <w:rsid w:val="000F6D62"/>
    <w:rsid w:val="000F6E7B"/>
    <w:rsid w:val="000F6FCD"/>
    <w:rsid w:val="000F7640"/>
    <w:rsid w:val="000F7B99"/>
    <w:rsid w:val="00100350"/>
    <w:rsid w:val="00100992"/>
    <w:rsid w:val="00101306"/>
    <w:rsid w:val="00102259"/>
    <w:rsid w:val="001026EF"/>
    <w:rsid w:val="001029A8"/>
    <w:rsid w:val="00102CBB"/>
    <w:rsid w:val="0010315B"/>
    <w:rsid w:val="0010373C"/>
    <w:rsid w:val="00103952"/>
    <w:rsid w:val="00103B4A"/>
    <w:rsid w:val="00103C75"/>
    <w:rsid w:val="00104036"/>
    <w:rsid w:val="00104078"/>
    <w:rsid w:val="00104552"/>
    <w:rsid w:val="001046A8"/>
    <w:rsid w:val="00104A25"/>
    <w:rsid w:val="0010517D"/>
    <w:rsid w:val="00105531"/>
    <w:rsid w:val="00105D35"/>
    <w:rsid w:val="001062A5"/>
    <w:rsid w:val="001062CB"/>
    <w:rsid w:val="0010693E"/>
    <w:rsid w:val="00106D09"/>
    <w:rsid w:val="00106FC4"/>
    <w:rsid w:val="00106FCE"/>
    <w:rsid w:val="00106FE9"/>
    <w:rsid w:val="00107A68"/>
    <w:rsid w:val="00110D0C"/>
    <w:rsid w:val="00110E12"/>
    <w:rsid w:val="00111EA0"/>
    <w:rsid w:val="0011431E"/>
    <w:rsid w:val="00115E34"/>
    <w:rsid w:val="0011630B"/>
    <w:rsid w:val="001167CE"/>
    <w:rsid w:val="00116EBA"/>
    <w:rsid w:val="0011705C"/>
    <w:rsid w:val="001175F1"/>
    <w:rsid w:val="00117C3D"/>
    <w:rsid w:val="00117DA6"/>
    <w:rsid w:val="00120943"/>
    <w:rsid w:val="00120992"/>
    <w:rsid w:val="00120AAC"/>
    <w:rsid w:val="00121B66"/>
    <w:rsid w:val="00121E73"/>
    <w:rsid w:val="00121F2E"/>
    <w:rsid w:val="001220DA"/>
    <w:rsid w:val="0012276E"/>
    <w:rsid w:val="00122C28"/>
    <w:rsid w:val="00122D1D"/>
    <w:rsid w:val="001231CD"/>
    <w:rsid w:val="0012326F"/>
    <w:rsid w:val="001233BA"/>
    <w:rsid w:val="00123A76"/>
    <w:rsid w:val="00123CB8"/>
    <w:rsid w:val="001240B8"/>
    <w:rsid w:val="0012418D"/>
    <w:rsid w:val="00124AB0"/>
    <w:rsid w:val="00124BA7"/>
    <w:rsid w:val="001255B6"/>
    <w:rsid w:val="0012579C"/>
    <w:rsid w:val="001257EA"/>
    <w:rsid w:val="00125982"/>
    <w:rsid w:val="001274F6"/>
    <w:rsid w:val="00127899"/>
    <w:rsid w:val="00127948"/>
    <w:rsid w:val="00127CB1"/>
    <w:rsid w:val="0013006B"/>
    <w:rsid w:val="001300D4"/>
    <w:rsid w:val="0013015E"/>
    <w:rsid w:val="00130909"/>
    <w:rsid w:val="00130AB8"/>
    <w:rsid w:val="00130B33"/>
    <w:rsid w:val="00130F35"/>
    <w:rsid w:val="0013116A"/>
    <w:rsid w:val="00131FB9"/>
    <w:rsid w:val="0013224F"/>
    <w:rsid w:val="00132614"/>
    <w:rsid w:val="00132A32"/>
    <w:rsid w:val="00133312"/>
    <w:rsid w:val="00133535"/>
    <w:rsid w:val="001337CF"/>
    <w:rsid w:val="00133C94"/>
    <w:rsid w:val="00134129"/>
    <w:rsid w:val="00134296"/>
    <w:rsid w:val="00135639"/>
    <w:rsid w:val="001358F7"/>
    <w:rsid w:val="00135F1C"/>
    <w:rsid w:val="001366CD"/>
    <w:rsid w:val="00136721"/>
    <w:rsid w:val="0013734C"/>
    <w:rsid w:val="00137425"/>
    <w:rsid w:val="0013780B"/>
    <w:rsid w:val="00140185"/>
    <w:rsid w:val="001401D0"/>
    <w:rsid w:val="001402D7"/>
    <w:rsid w:val="001406CD"/>
    <w:rsid w:val="001406EA"/>
    <w:rsid w:val="00140769"/>
    <w:rsid w:val="00140935"/>
    <w:rsid w:val="001412D5"/>
    <w:rsid w:val="0014131B"/>
    <w:rsid w:val="00141680"/>
    <w:rsid w:val="00142022"/>
    <w:rsid w:val="00142299"/>
    <w:rsid w:val="00142C80"/>
    <w:rsid w:val="001439B5"/>
    <w:rsid w:val="00143AD5"/>
    <w:rsid w:val="00143DE3"/>
    <w:rsid w:val="00144423"/>
    <w:rsid w:val="0014455A"/>
    <w:rsid w:val="0014462E"/>
    <w:rsid w:val="0014466F"/>
    <w:rsid w:val="001449CE"/>
    <w:rsid w:val="001449DB"/>
    <w:rsid w:val="00144B90"/>
    <w:rsid w:val="00144DFB"/>
    <w:rsid w:val="00145946"/>
    <w:rsid w:val="00145BB2"/>
    <w:rsid w:val="00145EAD"/>
    <w:rsid w:val="001462FA"/>
    <w:rsid w:val="0014666B"/>
    <w:rsid w:val="0014667A"/>
    <w:rsid w:val="00146CCB"/>
    <w:rsid w:val="00146EC2"/>
    <w:rsid w:val="001472C6"/>
    <w:rsid w:val="00147551"/>
    <w:rsid w:val="00147A10"/>
    <w:rsid w:val="00147B17"/>
    <w:rsid w:val="00147D3F"/>
    <w:rsid w:val="00147FF5"/>
    <w:rsid w:val="00150701"/>
    <w:rsid w:val="00150A59"/>
    <w:rsid w:val="00150BA0"/>
    <w:rsid w:val="001510B4"/>
    <w:rsid w:val="00151273"/>
    <w:rsid w:val="001514D8"/>
    <w:rsid w:val="001525BE"/>
    <w:rsid w:val="00152BF9"/>
    <w:rsid w:val="00152C41"/>
    <w:rsid w:val="001530D9"/>
    <w:rsid w:val="00153218"/>
    <w:rsid w:val="00153420"/>
    <w:rsid w:val="00153645"/>
    <w:rsid w:val="00153B47"/>
    <w:rsid w:val="001540ED"/>
    <w:rsid w:val="00154187"/>
    <w:rsid w:val="00154760"/>
    <w:rsid w:val="00154A0B"/>
    <w:rsid w:val="00154D72"/>
    <w:rsid w:val="00154E2D"/>
    <w:rsid w:val="0015526A"/>
    <w:rsid w:val="00155321"/>
    <w:rsid w:val="00155C39"/>
    <w:rsid w:val="00156483"/>
    <w:rsid w:val="00156706"/>
    <w:rsid w:val="001567BD"/>
    <w:rsid w:val="00156C7E"/>
    <w:rsid w:val="00156F75"/>
    <w:rsid w:val="00157245"/>
    <w:rsid w:val="00157599"/>
    <w:rsid w:val="001575C4"/>
    <w:rsid w:val="0015794E"/>
    <w:rsid w:val="001607AE"/>
    <w:rsid w:val="001613E2"/>
    <w:rsid w:val="001617F3"/>
    <w:rsid w:val="00162159"/>
    <w:rsid w:val="00162308"/>
    <w:rsid w:val="00162E83"/>
    <w:rsid w:val="001636C3"/>
    <w:rsid w:val="001636CF"/>
    <w:rsid w:val="00163767"/>
    <w:rsid w:val="00164268"/>
    <w:rsid w:val="0016461D"/>
    <w:rsid w:val="00164814"/>
    <w:rsid w:val="00164F31"/>
    <w:rsid w:val="00165319"/>
    <w:rsid w:val="00165BD2"/>
    <w:rsid w:val="00165EAB"/>
    <w:rsid w:val="00165EDF"/>
    <w:rsid w:val="00165F09"/>
    <w:rsid w:val="001663A4"/>
    <w:rsid w:val="001668A7"/>
    <w:rsid w:val="001671D6"/>
    <w:rsid w:val="0016721C"/>
    <w:rsid w:val="0016725F"/>
    <w:rsid w:val="001678FC"/>
    <w:rsid w:val="00167913"/>
    <w:rsid w:val="00167A4D"/>
    <w:rsid w:val="00167D26"/>
    <w:rsid w:val="00170A07"/>
    <w:rsid w:val="00170C84"/>
    <w:rsid w:val="001713B9"/>
    <w:rsid w:val="00171C9F"/>
    <w:rsid w:val="00171ECB"/>
    <w:rsid w:val="00172574"/>
    <w:rsid w:val="001729C4"/>
    <w:rsid w:val="00172E8A"/>
    <w:rsid w:val="00173882"/>
    <w:rsid w:val="00173A44"/>
    <w:rsid w:val="00173D40"/>
    <w:rsid w:val="00173E12"/>
    <w:rsid w:val="00174E4A"/>
    <w:rsid w:val="00174FD7"/>
    <w:rsid w:val="001753A9"/>
    <w:rsid w:val="0017551B"/>
    <w:rsid w:val="001758D4"/>
    <w:rsid w:val="00175C16"/>
    <w:rsid w:val="00175EC2"/>
    <w:rsid w:val="00175EF3"/>
    <w:rsid w:val="00176F99"/>
    <w:rsid w:val="00177584"/>
    <w:rsid w:val="00177763"/>
    <w:rsid w:val="00177E43"/>
    <w:rsid w:val="00180588"/>
    <w:rsid w:val="00180B39"/>
    <w:rsid w:val="00180C2C"/>
    <w:rsid w:val="00180D34"/>
    <w:rsid w:val="00181930"/>
    <w:rsid w:val="00182005"/>
    <w:rsid w:val="00182092"/>
    <w:rsid w:val="00182164"/>
    <w:rsid w:val="0018245F"/>
    <w:rsid w:val="00182543"/>
    <w:rsid w:val="00182740"/>
    <w:rsid w:val="00182818"/>
    <w:rsid w:val="00182942"/>
    <w:rsid w:val="00182D18"/>
    <w:rsid w:val="00183AB8"/>
    <w:rsid w:val="00183EC0"/>
    <w:rsid w:val="00184037"/>
    <w:rsid w:val="001840CC"/>
    <w:rsid w:val="0018430C"/>
    <w:rsid w:val="00184327"/>
    <w:rsid w:val="00184337"/>
    <w:rsid w:val="001843A3"/>
    <w:rsid w:val="00184561"/>
    <w:rsid w:val="0018471E"/>
    <w:rsid w:val="001849FD"/>
    <w:rsid w:val="00184AE6"/>
    <w:rsid w:val="00184EED"/>
    <w:rsid w:val="00185251"/>
    <w:rsid w:val="001853DD"/>
    <w:rsid w:val="00185547"/>
    <w:rsid w:val="001862BE"/>
    <w:rsid w:val="00187B27"/>
    <w:rsid w:val="001904CB"/>
    <w:rsid w:val="00190578"/>
    <w:rsid w:val="001906F8"/>
    <w:rsid w:val="0019186C"/>
    <w:rsid w:val="00191C29"/>
    <w:rsid w:val="00191EBC"/>
    <w:rsid w:val="001924F8"/>
    <w:rsid w:val="001926C6"/>
    <w:rsid w:val="00192871"/>
    <w:rsid w:val="00192F4D"/>
    <w:rsid w:val="0019314F"/>
    <w:rsid w:val="001933C2"/>
    <w:rsid w:val="0019395C"/>
    <w:rsid w:val="001939F3"/>
    <w:rsid w:val="00193F48"/>
    <w:rsid w:val="00194103"/>
    <w:rsid w:val="001941EE"/>
    <w:rsid w:val="0019434E"/>
    <w:rsid w:val="00194512"/>
    <w:rsid w:val="00194B5E"/>
    <w:rsid w:val="00195511"/>
    <w:rsid w:val="00195A0D"/>
    <w:rsid w:val="001960C5"/>
    <w:rsid w:val="00196868"/>
    <w:rsid w:val="001973DA"/>
    <w:rsid w:val="001974AC"/>
    <w:rsid w:val="00197557"/>
    <w:rsid w:val="0019784B"/>
    <w:rsid w:val="00197996"/>
    <w:rsid w:val="00197F06"/>
    <w:rsid w:val="00197F60"/>
    <w:rsid w:val="001A04E5"/>
    <w:rsid w:val="001A0BBD"/>
    <w:rsid w:val="001A0E19"/>
    <w:rsid w:val="001A1144"/>
    <w:rsid w:val="001A176F"/>
    <w:rsid w:val="001A18AF"/>
    <w:rsid w:val="001A1970"/>
    <w:rsid w:val="001A1D3F"/>
    <w:rsid w:val="001A202E"/>
    <w:rsid w:val="001A22C9"/>
    <w:rsid w:val="001A2440"/>
    <w:rsid w:val="001A25CB"/>
    <w:rsid w:val="001A2A9E"/>
    <w:rsid w:val="001A2F0C"/>
    <w:rsid w:val="001A3640"/>
    <w:rsid w:val="001A3B2C"/>
    <w:rsid w:val="001A3F11"/>
    <w:rsid w:val="001A3FDC"/>
    <w:rsid w:val="001A45B9"/>
    <w:rsid w:val="001A4A42"/>
    <w:rsid w:val="001A4AEF"/>
    <w:rsid w:val="001A5003"/>
    <w:rsid w:val="001A5128"/>
    <w:rsid w:val="001A5210"/>
    <w:rsid w:val="001A5E60"/>
    <w:rsid w:val="001A5E9E"/>
    <w:rsid w:val="001A5F27"/>
    <w:rsid w:val="001A6066"/>
    <w:rsid w:val="001A63DF"/>
    <w:rsid w:val="001A6B98"/>
    <w:rsid w:val="001A721A"/>
    <w:rsid w:val="001A72CD"/>
    <w:rsid w:val="001A77DF"/>
    <w:rsid w:val="001B054A"/>
    <w:rsid w:val="001B0673"/>
    <w:rsid w:val="001B0A3D"/>
    <w:rsid w:val="001B0BA8"/>
    <w:rsid w:val="001B133A"/>
    <w:rsid w:val="001B192C"/>
    <w:rsid w:val="001B1A31"/>
    <w:rsid w:val="001B20C3"/>
    <w:rsid w:val="001B2FDA"/>
    <w:rsid w:val="001B37C2"/>
    <w:rsid w:val="001B3CDC"/>
    <w:rsid w:val="001B4034"/>
    <w:rsid w:val="001B534C"/>
    <w:rsid w:val="001B55BA"/>
    <w:rsid w:val="001B56E2"/>
    <w:rsid w:val="001B5E22"/>
    <w:rsid w:val="001B64A0"/>
    <w:rsid w:val="001B6787"/>
    <w:rsid w:val="001B6948"/>
    <w:rsid w:val="001B6D7F"/>
    <w:rsid w:val="001B6E07"/>
    <w:rsid w:val="001B74E8"/>
    <w:rsid w:val="001C015F"/>
    <w:rsid w:val="001C0618"/>
    <w:rsid w:val="001C0760"/>
    <w:rsid w:val="001C0BA0"/>
    <w:rsid w:val="001C1235"/>
    <w:rsid w:val="001C1541"/>
    <w:rsid w:val="001C1675"/>
    <w:rsid w:val="001C1ABC"/>
    <w:rsid w:val="001C1C86"/>
    <w:rsid w:val="001C1EA1"/>
    <w:rsid w:val="001C1EDB"/>
    <w:rsid w:val="001C2669"/>
    <w:rsid w:val="001C26CE"/>
    <w:rsid w:val="001C2914"/>
    <w:rsid w:val="001C2F2E"/>
    <w:rsid w:val="001C30E8"/>
    <w:rsid w:val="001C395C"/>
    <w:rsid w:val="001C3AE5"/>
    <w:rsid w:val="001C3C02"/>
    <w:rsid w:val="001C4059"/>
    <w:rsid w:val="001C43F8"/>
    <w:rsid w:val="001C4404"/>
    <w:rsid w:val="001C49C5"/>
    <w:rsid w:val="001C4BBC"/>
    <w:rsid w:val="001C50BD"/>
    <w:rsid w:val="001C537E"/>
    <w:rsid w:val="001C5976"/>
    <w:rsid w:val="001C5B4E"/>
    <w:rsid w:val="001C610E"/>
    <w:rsid w:val="001C633C"/>
    <w:rsid w:val="001C65F1"/>
    <w:rsid w:val="001C68D1"/>
    <w:rsid w:val="001C70E0"/>
    <w:rsid w:val="001C71D1"/>
    <w:rsid w:val="001C7205"/>
    <w:rsid w:val="001C7282"/>
    <w:rsid w:val="001C7396"/>
    <w:rsid w:val="001D0002"/>
    <w:rsid w:val="001D0767"/>
    <w:rsid w:val="001D0D2A"/>
    <w:rsid w:val="001D0F90"/>
    <w:rsid w:val="001D144A"/>
    <w:rsid w:val="001D17FF"/>
    <w:rsid w:val="001D185F"/>
    <w:rsid w:val="001D18BE"/>
    <w:rsid w:val="001D22BE"/>
    <w:rsid w:val="001D2702"/>
    <w:rsid w:val="001D4682"/>
    <w:rsid w:val="001D47E0"/>
    <w:rsid w:val="001D4AC8"/>
    <w:rsid w:val="001D4BA8"/>
    <w:rsid w:val="001D540F"/>
    <w:rsid w:val="001D5656"/>
    <w:rsid w:val="001D617B"/>
    <w:rsid w:val="001D6DC9"/>
    <w:rsid w:val="001D729F"/>
    <w:rsid w:val="001D75EE"/>
    <w:rsid w:val="001D79D6"/>
    <w:rsid w:val="001D7C85"/>
    <w:rsid w:val="001D7E57"/>
    <w:rsid w:val="001E046F"/>
    <w:rsid w:val="001E09A3"/>
    <w:rsid w:val="001E0DFF"/>
    <w:rsid w:val="001E10FD"/>
    <w:rsid w:val="001E1829"/>
    <w:rsid w:val="001E1BD5"/>
    <w:rsid w:val="001E20C9"/>
    <w:rsid w:val="001E28B6"/>
    <w:rsid w:val="001E2915"/>
    <w:rsid w:val="001E2F19"/>
    <w:rsid w:val="001E345E"/>
    <w:rsid w:val="001E3B5B"/>
    <w:rsid w:val="001E455F"/>
    <w:rsid w:val="001E4B99"/>
    <w:rsid w:val="001E4C2C"/>
    <w:rsid w:val="001E5000"/>
    <w:rsid w:val="001E50CA"/>
    <w:rsid w:val="001E539E"/>
    <w:rsid w:val="001E5720"/>
    <w:rsid w:val="001E57C2"/>
    <w:rsid w:val="001E5CF9"/>
    <w:rsid w:val="001E6DD1"/>
    <w:rsid w:val="001E70A3"/>
    <w:rsid w:val="001E7459"/>
    <w:rsid w:val="001E7552"/>
    <w:rsid w:val="001E7E72"/>
    <w:rsid w:val="001F0418"/>
    <w:rsid w:val="001F0B30"/>
    <w:rsid w:val="001F0C67"/>
    <w:rsid w:val="001F0E79"/>
    <w:rsid w:val="001F17E6"/>
    <w:rsid w:val="001F1CC0"/>
    <w:rsid w:val="001F2592"/>
    <w:rsid w:val="001F2F9D"/>
    <w:rsid w:val="001F3B3B"/>
    <w:rsid w:val="001F3C08"/>
    <w:rsid w:val="001F4EB6"/>
    <w:rsid w:val="001F4FD8"/>
    <w:rsid w:val="001F53BB"/>
    <w:rsid w:val="001F5F06"/>
    <w:rsid w:val="001F60F2"/>
    <w:rsid w:val="001F625B"/>
    <w:rsid w:val="001F6BCA"/>
    <w:rsid w:val="001F6C09"/>
    <w:rsid w:val="001F6F7E"/>
    <w:rsid w:val="001F7167"/>
    <w:rsid w:val="001F720E"/>
    <w:rsid w:val="001F72E1"/>
    <w:rsid w:val="001F7D21"/>
    <w:rsid w:val="0020019D"/>
    <w:rsid w:val="0020057E"/>
    <w:rsid w:val="0020074B"/>
    <w:rsid w:val="0020084F"/>
    <w:rsid w:val="0020124C"/>
    <w:rsid w:val="002015C4"/>
    <w:rsid w:val="00201CFF"/>
    <w:rsid w:val="00201DE5"/>
    <w:rsid w:val="002020C5"/>
    <w:rsid w:val="00202B57"/>
    <w:rsid w:val="002032BD"/>
    <w:rsid w:val="0020349D"/>
    <w:rsid w:val="00203CAF"/>
    <w:rsid w:val="00203D47"/>
    <w:rsid w:val="002043E5"/>
    <w:rsid w:val="002048D2"/>
    <w:rsid w:val="00205210"/>
    <w:rsid w:val="002054DC"/>
    <w:rsid w:val="002055FF"/>
    <w:rsid w:val="002056C5"/>
    <w:rsid w:val="00205BA0"/>
    <w:rsid w:val="0020678C"/>
    <w:rsid w:val="002069E3"/>
    <w:rsid w:val="00206DA1"/>
    <w:rsid w:val="00206DFB"/>
    <w:rsid w:val="00206F50"/>
    <w:rsid w:val="00210270"/>
    <w:rsid w:val="002103C1"/>
    <w:rsid w:val="002105BD"/>
    <w:rsid w:val="00211281"/>
    <w:rsid w:val="0021159A"/>
    <w:rsid w:val="00211C87"/>
    <w:rsid w:val="002122EE"/>
    <w:rsid w:val="002124DE"/>
    <w:rsid w:val="002124E9"/>
    <w:rsid w:val="00212552"/>
    <w:rsid w:val="002125D8"/>
    <w:rsid w:val="00212ADF"/>
    <w:rsid w:val="0021304B"/>
    <w:rsid w:val="0021307D"/>
    <w:rsid w:val="002137FA"/>
    <w:rsid w:val="002138F5"/>
    <w:rsid w:val="00213A90"/>
    <w:rsid w:val="002145E0"/>
    <w:rsid w:val="00214C46"/>
    <w:rsid w:val="00214EA5"/>
    <w:rsid w:val="00214F08"/>
    <w:rsid w:val="002151F1"/>
    <w:rsid w:val="00215268"/>
    <w:rsid w:val="0021527D"/>
    <w:rsid w:val="00215436"/>
    <w:rsid w:val="00215954"/>
    <w:rsid w:val="00215EE4"/>
    <w:rsid w:val="00215FF4"/>
    <w:rsid w:val="002161F8"/>
    <w:rsid w:val="00216930"/>
    <w:rsid w:val="00216AF1"/>
    <w:rsid w:val="00216B77"/>
    <w:rsid w:val="00216BE1"/>
    <w:rsid w:val="00216CA6"/>
    <w:rsid w:val="00216DE4"/>
    <w:rsid w:val="0021797D"/>
    <w:rsid w:val="00217FB4"/>
    <w:rsid w:val="00220552"/>
    <w:rsid w:val="002206D1"/>
    <w:rsid w:val="00220C8C"/>
    <w:rsid w:val="00221781"/>
    <w:rsid w:val="002218EA"/>
    <w:rsid w:val="00221B91"/>
    <w:rsid w:val="00221C13"/>
    <w:rsid w:val="0022208D"/>
    <w:rsid w:val="00222417"/>
    <w:rsid w:val="002227A1"/>
    <w:rsid w:val="00222C9A"/>
    <w:rsid w:val="0022357B"/>
    <w:rsid w:val="00223671"/>
    <w:rsid w:val="002239C3"/>
    <w:rsid w:val="0022429F"/>
    <w:rsid w:val="00224978"/>
    <w:rsid w:val="00224B59"/>
    <w:rsid w:val="002255B5"/>
    <w:rsid w:val="00225957"/>
    <w:rsid w:val="00225A60"/>
    <w:rsid w:val="00225B86"/>
    <w:rsid w:val="00225C8C"/>
    <w:rsid w:val="00225CE9"/>
    <w:rsid w:val="00225E05"/>
    <w:rsid w:val="002262FC"/>
    <w:rsid w:val="0022676B"/>
    <w:rsid w:val="00227C36"/>
    <w:rsid w:val="00227EB0"/>
    <w:rsid w:val="0023122C"/>
    <w:rsid w:val="0023168C"/>
    <w:rsid w:val="00231738"/>
    <w:rsid w:val="00231A3A"/>
    <w:rsid w:val="0023207D"/>
    <w:rsid w:val="0023243C"/>
    <w:rsid w:val="0023249D"/>
    <w:rsid w:val="002338CF"/>
    <w:rsid w:val="00233B34"/>
    <w:rsid w:val="00233B6D"/>
    <w:rsid w:val="00233EFC"/>
    <w:rsid w:val="00234262"/>
    <w:rsid w:val="00234359"/>
    <w:rsid w:val="00234489"/>
    <w:rsid w:val="002345C7"/>
    <w:rsid w:val="0023461F"/>
    <w:rsid w:val="00234987"/>
    <w:rsid w:val="00235DBA"/>
    <w:rsid w:val="00235E07"/>
    <w:rsid w:val="00236704"/>
    <w:rsid w:val="0023680E"/>
    <w:rsid w:val="00236A67"/>
    <w:rsid w:val="00237B9A"/>
    <w:rsid w:val="00237F86"/>
    <w:rsid w:val="00241250"/>
    <w:rsid w:val="00241818"/>
    <w:rsid w:val="00242022"/>
    <w:rsid w:val="002423B6"/>
    <w:rsid w:val="00242478"/>
    <w:rsid w:val="002426AB"/>
    <w:rsid w:val="00242713"/>
    <w:rsid w:val="0024273C"/>
    <w:rsid w:val="002432B6"/>
    <w:rsid w:val="00243352"/>
    <w:rsid w:val="0024370B"/>
    <w:rsid w:val="002437DF"/>
    <w:rsid w:val="00243DFC"/>
    <w:rsid w:val="00244015"/>
    <w:rsid w:val="002442B4"/>
    <w:rsid w:val="00244535"/>
    <w:rsid w:val="00244713"/>
    <w:rsid w:val="0024483B"/>
    <w:rsid w:val="002448CD"/>
    <w:rsid w:val="00244FEE"/>
    <w:rsid w:val="00245159"/>
    <w:rsid w:val="00245612"/>
    <w:rsid w:val="00245D4D"/>
    <w:rsid w:val="00245FA8"/>
    <w:rsid w:val="002463F6"/>
    <w:rsid w:val="002469C8"/>
    <w:rsid w:val="002478CC"/>
    <w:rsid w:val="002500B6"/>
    <w:rsid w:val="0025028B"/>
    <w:rsid w:val="002502C7"/>
    <w:rsid w:val="002506C2"/>
    <w:rsid w:val="00250746"/>
    <w:rsid w:val="00250FD4"/>
    <w:rsid w:val="00251003"/>
    <w:rsid w:val="00251404"/>
    <w:rsid w:val="0025146B"/>
    <w:rsid w:val="002514C5"/>
    <w:rsid w:val="0025151A"/>
    <w:rsid w:val="00251875"/>
    <w:rsid w:val="00251A18"/>
    <w:rsid w:val="0025207B"/>
    <w:rsid w:val="002525DF"/>
    <w:rsid w:val="00252B57"/>
    <w:rsid w:val="0025303D"/>
    <w:rsid w:val="002531E1"/>
    <w:rsid w:val="00253AD4"/>
    <w:rsid w:val="00253C82"/>
    <w:rsid w:val="00253D92"/>
    <w:rsid w:val="00253F34"/>
    <w:rsid w:val="00254751"/>
    <w:rsid w:val="00254F20"/>
    <w:rsid w:val="0025518F"/>
    <w:rsid w:val="002554E5"/>
    <w:rsid w:val="00255566"/>
    <w:rsid w:val="002556C8"/>
    <w:rsid w:val="00255A6F"/>
    <w:rsid w:val="00255F1C"/>
    <w:rsid w:val="00256708"/>
    <w:rsid w:val="0025678F"/>
    <w:rsid w:val="00257A24"/>
    <w:rsid w:val="00257C40"/>
    <w:rsid w:val="00257DA9"/>
    <w:rsid w:val="00260481"/>
    <w:rsid w:val="00260A67"/>
    <w:rsid w:val="00260BBF"/>
    <w:rsid w:val="00260C14"/>
    <w:rsid w:val="00260D86"/>
    <w:rsid w:val="00261480"/>
    <w:rsid w:val="0026343C"/>
    <w:rsid w:val="002640B9"/>
    <w:rsid w:val="0026422D"/>
    <w:rsid w:val="002644F5"/>
    <w:rsid w:val="0026450A"/>
    <w:rsid w:val="00264750"/>
    <w:rsid w:val="00264763"/>
    <w:rsid w:val="00264F1F"/>
    <w:rsid w:val="0026570A"/>
    <w:rsid w:val="00265ED4"/>
    <w:rsid w:val="002660A6"/>
    <w:rsid w:val="002661CB"/>
    <w:rsid w:val="00266235"/>
    <w:rsid w:val="00266B94"/>
    <w:rsid w:val="0026705C"/>
    <w:rsid w:val="00267232"/>
    <w:rsid w:val="002675D0"/>
    <w:rsid w:val="0026787D"/>
    <w:rsid w:val="00267BDC"/>
    <w:rsid w:val="00267C3E"/>
    <w:rsid w:val="00270840"/>
    <w:rsid w:val="00270CAA"/>
    <w:rsid w:val="00270E56"/>
    <w:rsid w:val="00270ECE"/>
    <w:rsid w:val="00270FC8"/>
    <w:rsid w:val="0027143C"/>
    <w:rsid w:val="002717B8"/>
    <w:rsid w:val="00271E7E"/>
    <w:rsid w:val="0027302E"/>
    <w:rsid w:val="002731A5"/>
    <w:rsid w:val="0027335F"/>
    <w:rsid w:val="002734D0"/>
    <w:rsid w:val="00273785"/>
    <w:rsid w:val="00273C41"/>
    <w:rsid w:val="00274331"/>
    <w:rsid w:val="00274431"/>
    <w:rsid w:val="00274809"/>
    <w:rsid w:val="002749ED"/>
    <w:rsid w:val="00274D40"/>
    <w:rsid w:val="0027539E"/>
    <w:rsid w:val="0027570D"/>
    <w:rsid w:val="00275879"/>
    <w:rsid w:val="00275880"/>
    <w:rsid w:val="0027602D"/>
    <w:rsid w:val="002771B8"/>
    <w:rsid w:val="00277521"/>
    <w:rsid w:val="00277AFE"/>
    <w:rsid w:val="00277D18"/>
    <w:rsid w:val="00277D87"/>
    <w:rsid w:val="00280A7F"/>
    <w:rsid w:val="00280B3C"/>
    <w:rsid w:val="00281FC9"/>
    <w:rsid w:val="00282010"/>
    <w:rsid w:val="00282077"/>
    <w:rsid w:val="002821CD"/>
    <w:rsid w:val="002821EB"/>
    <w:rsid w:val="00282A4A"/>
    <w:rsid w:val="00282E06"/>
    <w:rsid w:val="002830B4"/>
    <w:rsid w:val="0028349F"/>
    <w:rsid w:val="002837BC"/>
    <w:rsid w:val="00283A22"/>
    <w:rsid w:val="00283AF9"/>
    <w:rsid w:val="00283C8B"/>
    <w:rsid w:val="00283DDD"/>
    <w:rsid w:val="0028497A"/>
    <w:rsid w:val="00284B16"/>
    <w:rsid w:val="00285341"/>
    <w:rsid w:val="00285866"/>
    <w:rsid w:val="00286263"/>
    <w:rsid w:val="0028656A"/>
    <w:rsid w:val="00286FCD"/>
    <w:rsid w:val="00287F02"/>
    <w:rsid w:val="00290240"/>
    <w:rsid w:val="00290736"/>
    <w:rsid w:val="00290E7F"/>
    <w:rsid w:val="00290EF5"/>
    <w:rsid w:val="00291685"/>
    <w:rsid w:val="002917DB"/>
    <w:rsid w:val="0029188C"/>
    <w:rsid w:val="00291FB0"/>
    <w:rsid w:val="00292064"/>
    <w:rsid w:val="002921F7"/>
    <w:rsid w:val="002922C5"/>
    <w:rsid w:val="00292496"/>
    <w:rsid w:val="00292788"/>
    <w:rsid w:val="0029284C"/>
    <w:rsid w:val="00292902"/>
    <w:rsid w:val="00293169"/>
    <w:rsid w:val="00293221"/>
    <w:rsid w:val="002939B4"/>
    <w:rsid w:val="00293CAE"/>
    <w:rsid w:val="00293F18"/>
    <w:rsid w:val="0029418A"/>
    <w:rsid w:val="00294347"/>
    <w:rsid w:val="00294444"/>
    <w:rsid w:val="002955CD"/>
    <w:rsid w:val="00295A61"/>
    <w:rsid w:val="00295FD7"/>
    <w:rsid w:val="0029628F"/>
    <w:rsid w:val="00296DB0"/>
    <w:rsid w:val="00296FBB"/>
    <w:rsid w:val="0029717E"/>
    <w:rsid w:val="00297460"/>
    <w:rsid w:val="002974CE"/>
    <w:rsid w:val="00297666"/>
    <w:rsid w:val="00297E9D"/>
    <w:rsid w:val="00297EC1"/>
    <w:rsid w:val="002A0203"/>
    <w:rsid w:val="002A04BA"/>
    <w:rsid w:val="002A0895"/>
    <w:rsid w:val="002A1100"/>
    <w:rsid w:val="002A130E"/>
    <w:rsid w:val="002A17B6"/>
    <w:rsid w:val="002A1DB9"/>
    <w:rsid w:val="002A1EA6"/>
    <w:rsid w:val="002A2B2B"/>
    <w:rsid w:val="002A2FA5"/>
    <w:rsid w:val="002A33D1"/>
    <w:rsid w:val="002A3A1E"/>
    <w:rsid w:val="002A4279"/>
    <w:rsid w:val="002A489E"/>
    <w:rsid w:val="002A56E4"/>
    <w:rsid w:val="002A59D2"/>
    <w:rsid w:val="002A5A84"/>
    <w:rsid w:val="002A62DB"/>
    <w:rsid w:val="002A64FB"/>
    <w:rsid w:val="002A6E29"/>
    <w:rsid w:val="002A7F45"/>
    <w:rsid w:val="002B0299"/>
    <w:rsid w:val="002B04D8"/>
    <w:rsid w:val="002B07CA"/>
    <w:rsid w:val="002B16FF"/>
    <w:rsid w:val="002B1740"/>
    <w:rsid w:val="002B2301"/>
    <w:rsid w:val="002B27BF"/>
    <w:rsid w:val="002B355D"/>
    <w:rsid w:val="002B3694"/>
    <w:rsid w:val="002B3DE6"/>
    <w:rsid w:val="002B3E26"/>
    <w:rsid w:val="002B414D"/>
    <w:rsid w:val="002B4857"/>
    <w:rsid w:val="002B4D19"/>
    <w:rsid w:val="002B5237"/>
    <w:rsid w:val="002B52C0"/>
    <w:rsid w:val="002B54AC"/>
    <w:rsid w:val="002B564D"/>
    <w:rsid w:val="002B7572"/>
    <w:rsid w:val="002B7627"/>
    <w:rsid w:val="002B79B6"/>
    <w:rsid w:val="002B7A7A"/>
    <w:rsid w:val="002B7DB2"/>
    <w:rsid w:val="002C0693"/>
    <w:rsid w:val="002C0A13"/>
    <w:rsid w:val="002C154B"/>
    <w:rsid w:val="002C1FE8"/>
    <w:rsid w:val="002C2441"/>
    <w:rsid w:val="002C249C"/>
    <w:rsid w:val="002C2D60"/>
    <w:rsid w:val="002C2E66"/>
    <w:rsid w:val="002C2EFC"/>
    <w:rsid w:val="002C3D1E"/>
    <w:rsid w:val="002C3E68"/>
    <w:rsid w:val="002C3EFB"/>
    <w:rsid w:val="002C434F"/>
    <w:rsid w:val="002C4443"/>
    <w:rsid w:val="002C53FA"/>
    <w:rsid w:val="002C5673"/>
    <w:rsid w:val="002C5981"/>
    <w:rsid w:val="002C5E59"/>
    <w:rsid w:val="002C616F"/>
    <w:rsid w:val="002C69F6"/>
    <w:rsid w:val="002C6D22"/>
    <w:rsid w:val="002C7B33"/>
    <w:rsid w:val="002C7C13"/>
    <w:rsid w:val="002C7C4A"/>
    <w:rsid w:val="002D03A9"/>
    <w:rsid w:val="002D063B"/>
    <w:rsid w:val="002D0675"/>
    <w:rsid w:val="002D0698"/>
    <w:rsid w:val="002D0954"/>
    <w:rsid w:val="002D09FF"/>
    <w:rsid w:val="002D0BCD"/>
    <w:rsid w:val="002D10A4"/>
    <w:rsid w:val="002D11CF"/>
    <w:rsid w:val="002D185E"/>
    <w:rsid w:val="002D1A3B"/>
    <w:rsid w:val="002D1C51"/>
    <w:rsid w:val="002D1CA7"/>
    <w:rsid w:val="002D1DAC"/>
    <w:rsid w:val="002D1E79"/>
    <w:rsid w:val="002D22FD"/>
    <w:rsid w:val="002D2335"/>
    <w:rsid w:val="002D2556"/>
    <w:rsid w:val="002D2EBA"/>
    <w:rsid w:val="002D2EF3"/>
    <w:rsid w:val="002D3BC9"/>
    <w:rsid w:val="002D4067"/>
    <w:rsid w:val="002D43B8"/>
    <w:rsid w:val="002D469E"/>
    <w:rsid w:val="002D4F55"/>
    <w:rsid w:val="002D5046"/>
    <w:rsid w:val="002D54DA"/>
    <w:rsid w:val="002D5F74"/>
    <w:rsid w:val="002D5FF0"/>
    <w:rsid w:val="002D6A74"/>
    <w:rsid w:val="002D6AC1"/>
    <w:rsid w:val="002D7108"/>
    <w:rsid w:val="002D7678"/>
    <w:rsid w:val="002D7AEE"/>
    <w:rsid w:val="002E080E"/>
    <w:rsid w:val="002E100F"/>
    <w:rsid w:val="002E1188"/>
    <w:rsid w:val="002E1201"/>
    <w:rsid w:val="002E22AC"/>
    <w:rsid w:val="002E2B03"/>
    <w:rsid w:val="002E2EF0"/>
    <w:rsid w:val="002E30D6"/>
    <w:rsid w:val="002E30FA"/>
    <w:rsid w:val="002E32C4"/>
    <w:rsid w:val="002E36DA"/>
    <w:rsid w:val="002E3F23"/>
    <w:rsid w:val="002E4BE3"/>
    <w:rsid w:val="002E5692"/>
    <w:rsid w:val="002E5985"/>
    <w:rsid w:val="002E6760"/>
    <w:rsid w:val="002E69DC"/>
    <w:rsid w:val="002E6C59"/>
    <w:rsid w:val="002E710D"/>
    <w:rsid w:val="002E7914"/>
    <w:rsid w:val="002E79E3"/>
    <w:rsid w:val="002E7A22"/>
    <w:rsid w:val="002E7A24"/>
    <w:rsid w:val="002E7CFA"/>
    <w:rsid w:val="002E7E44"/>
    <w:rsid w:val="002F057C"/>
    <w:rsid w:val="002F0703"/>
    <w:rsid w:val="002F0936"/>
    <w:rsid w:val="002F0AB4"/>
    <w:rsid w:val="002F0CE8"/>
    <w:rsid w:val="002F0D16"/>
    <w:rsid w:val="002F1AAE"/>
    <w:rsid w:val="002F1CE0"/>
    <w:rsid w:val="002F2C3C"/>
    <w:rsid w:val="002F34CD"/>
    <w:rsid w:val="002F34FC"/>
    <w:rsid w:val="002F3518"/>
    <w:rsid w:val="002F36BF"/>
    <w:rsid w:val="002F3F7B"/>
    <w:rsid w:val="002F43A9"/>
    <w:rsid w:val="002F443D"/>
    <w:rsid w:val="002F482C"/>
    <w:rsid w:val="002F4A22"/>
    <w:rsid w:val="002F4B9A"/>
    <w:rsid w:val="002F510F"/>
    <w:rsid w:val="002F552E"/>
    <w:rsid w:val="002F6D25"/>
    <w:rsid w:val="002F6E63"/>
    <w:rsid w:val="002F70E1"/>
    <w:rsid w:val="002F7145"/>
    <w:rsid w:val="002F792C"/>
    <w:rsid w:val="002F7BEB"/>
    <w:rsid w:val="002F7CF7"/>
    <w:rsid w:val="003001DA"/>
    <w:rsid w:val="003001FE"/>
    <w:rsid w:val="00300237"/>
    <w:rsid w:val="00300E8D"/>
    <w:rsid w:val="0030127E"/>
    <w:rsid w:val="003019F9"/>
    <w:rsid w:val="00301F90"/>
    <w:rsid w:val="003026FE"/>
    <w:rsid w:val="0030287A"/>
    <w:rsid w:val="00302894"/>
    <w:rsid w:val="00302CAA"/>
    <w:rsid w:val="00302DD0"/>
    <w:rsid w:val="003036E0"/>
    <w:rsid w:val="00303CA4"/>
    <w:rsid w:val="00303F63"/>
    <w:rsid w:val="003040E1"/>
    <w:rsid w:val="00304B70"/>
    <w:rsid w:val="003057C2"/>
    <w:rsid w:val="00305D01"/>
    <w:rsid w:val="00306077"/>
    <w:rsid w:val="003067D9"/>
    <w:rsid w:val="003068F2"/>
    <w:rsid w:val="00306EBC"/>
    <w:rsid w:val="00307131"/>
    <w:rsid w:val="00307246"/>
    <w:rsid w:val="003079C1"/>
    <w:rsid w:val="00307B9F"/>
    <w:rsid w:val="00307E2A"/>
    <w:rsid w:val="003100C0"/>
    <w:rsid w:val="003101F2"/>
    <w:rsid w:val="00310A34"/>
    <w:rsid w:val="00310EE3"/>
    <w:rsid w:val="00311089"/>
    <w:rsid w:val="003114F4"/>
    <w:rsid w:val="0031152F"/>
    <w:rsid w:val="00311716"/>
    <w:rsid w:val="00311912"/>
    <w:rsid w:val="00311CDD"/>
    <w:rsid w:val="00311D04"/>
    <w:rsid w:val="00312410"/>
    <w:rsid w:val="0031300D"/>
    <w:rsid w:val="003131A7"/>
    <w:rsid w:val="003145E6"/>
    <w:rsid w:val="00314C9A"/>
    <w:rsid w:val="00314FC0"/>
    <w:rsid w:val="00315A6A"/>
    <w:rsid w:val="00315BC4"/>
    <w:rsid w:val="00316178"/>
    <w:rsid w:val="00316585"/>
    <w:rsid w:val="00317252"/>
    <w:rsid w:val="00317779"/>
    <w:rsid w:val="00317F21"/>
    <w:rsid w:val="00320874"/>
    <w:rsid w:val="00321280"/>
    <w:rsid w:val="003212B6"/>
    <w:rsid w:val="00321869"/>
    <w:rsid w:val="0032204B"/>
    <w:rsid w:val="00322409"/>
    <w:rsid w:val="00322DB2"/>
    <w:rsid w:val="00323268"/>
    <w:rsid w:val="003232D5"/>
    <w:rsid w:val="00323A30"/>
    <w:rsid w:val="00323BEA"/>
    <w:rsid w:val="00323CE3"/>
    <w:rsid w:val="003241B5"/>
    <w:rsid w:val="003246CF"/>
    <w:rsid w:val="00324DC1"/>
    <w:rsid w:val="0032529C"/>
    <w:rsid w:val="00325BEC"/>
    <w:rsid w:val="003260BF"/>
    <w:rsid w:val="0032667E"/>
    <w:rsid w:val="0032785D"/>
    <w:rsid w:val="00327B1A"/>
    <w:rsid w:val="00327CC0"/>
    <w:rsid w:val="00330072"/>
    <w:rsid w:val="003307E4"/>
    <w:rsid w:val="00330C12"/>
    <w:rsid w:val="00330FA2"/>
    <w:rsid w:val="00331002"/>
    <w:rsid w:val="00331257"/>
    <w:rsid w:val="0033140C"/>
    <w:rsid w:val="00331CB4"/>
    <w:rsid w:val="0033265A"/>
    <w:rsid w:val="00333DA0"/>
    <w:rsid w:val="00333DFE"/>
    <w:rsid w:val="00334769"/>
    <w:rsid w:val="00334B0D"/>
    <w:rsid w:val="0033507F"/>
    <w:rsid w:val="003350B5"/>
    <w:rsid w:val="0033589C"/>
    <w:rsid w:val="00336217"/>
    <w:rsid w:val="00336454"/>
    <w:rsid w:val="003367E5"/>
    <w:rsid w:val="00336A47"/>
    <w:rsid w:val="00336C23"/>
    <w:rsid w:val="00340529"/>
    <w:rsid w:val="00340908"/>
    <w:rsid w:val="00340ED1"/>
    <w:rsid w:val="00341603"/>
    <w:rsid w:val="00341658"/>
    <w:rsid w:val="003435B5"/>
    <w:rsid w:val="003436FF"/>
    <w:rsid w:val="00343AA2"/>
    <w:rsid w:val="00343C2A"/>
    <w:rsid w:val="00343E47"/>
    <w:rsid w:val="003441B6"/>
    <w:rsid w:val="0034424E"/>
    <w:rsid w:val="003443B1"/>
    <w:rsid w:val="00344F5B"/>
    <w:rsid w:val="00345559"/>
    <w:rsid w:val="00345911"/>
    <w:rsid w:val="00345B59"/>
    <w:rsid w:val="00345BB5"/>
    <w:rsid w:val="00346457"/>
    <w:rsid w:val="003468D0"/>
    <w:rsid w:val="00347180"/>
    <w:rsid w:val="0034721A"/>
    <w:rsid w:val="00347233"/>
    <w:rsid w:val="003473EF"/>
    <w:rsid w:val="0034773F"/>
    <w:rsid w:val="0034789F"/>
    <w:rsid w:val="00347941"/>
    <w:rsid w:val="00350BDA"/>
    <w:rsid w:val="00350E5A"/>
    <w:rsid w:val="0035154F"/>
    <w:rsid w:val="00351ACD"/>
    <w:rsid w:val="0035218D"/>
    <w:rsid w:val="0035249C"/>
    <w:rsid w:val="00352AE1"/>
    <w:rsid w:val="00352E8C"/>
    <w:rsid w:val="00352F79"/>
    <w:rsid w:val="003534BD"/>
    <w:rsid w:val="00353A45"/>
    <w:rsid w:val="00353E9E"/>
    <w:rsid w:val="00354B14"/>
    <w:rsid w:val="003552B4"/>
    <w:rsid w:val="00355D8C"/>
    <w:rsid w:val="003560E0"/>
    <w:rsid w:val="00356368"/>
    <w:rsid w:val="0035664D"/>
    <w:rsid w:val="00356752"/>
    <w:rsid w:val="00356A66"/>
    <w:rsid w:val="0035745C"/>
    <w:rsid w:val="0035767F"/>
    <w:rsid w:val="00357D6B"/>
    <w:rsid w:val="003608A0"/>
    <w:rsid w:val="00360CBD"/>
    <w:rsid w:val="00360D54"/>
    <w:rsid w:val="00360D94"/>
    <w:rsid w:val="0036116C"/>
    <w:rsid w:val="003614EA"/>
    <w:rsid w:val="00361A22"/>
    <w:rsid w:val="00361CD8"/>
    <w:rsid w:val="003621F0"/>
    <w:rsid w:val="003624A3"/>
    <w:rsid w:val="0036280C"/>
    <w:rsid w:val="003631B8"/>
    <w:rsid w:val="0036324A"/>
    <w:rsid w:val="003635BF"/>
    <w:rsid w:val="0036373D"/>
    <w:rsid w:val="00363B24"/>
    <w:rsid w:val="00363EC5"/>
    <w:rsid w:val="0036446B"/>
    <w:rsid w:val="003644D1"/>
    <w:rsid w:val="0036472A"/>
    <w:rsid w:val="00364E5B"/>
    <w:rsid w:val="00365535"/>
    <w:rsid w:val="00366498"/>
    <w:rsid w:val="003664EE"/>
    <w:rsid w:val="0036655D"/>
    <w:rsid w:val="00366BC6"/>
    <w:rsid w:val="00366FA2"/>
    <w:rsid w:val="003672D3"/>
    <w:rsid w:val="00367512"/>
    <w:rsid w:val="00367BB2"/>
    <w:rsid w:val="00371AC3"/>
    <w:rsid w:val="00371B5A"/>
    <w:rsid w:val="00371CBD"/>
    <w:rsid w:val="0037224E"/>
    <w:rsid w:val="003731A4"/>
    <w:rsid w:val="00373320"/>
    <w:rsid w:val="00373D6D"/>
    <w:rsid w:val="00373F4F"/>
    <w:rsid w:val="00373F62"/>
    <w:rsid w:val="00374AA0"/>
    <w:rsid w:val="00374F15"/>
    <w:rsid w:val="00375714"/>
    <w:rsid w:val="00375767"/>
    <w:rsid w:val="00375F6B"/>
    <w:rsid w:val="00376678"/>
    <w:rsid w:val="00376BD2"/>
    <w:rsid w:val="00376C7E"/>
    <w:rsid w:val="00376EC1"/>
    <w:rsid w:val="0037709C"/>
    <w:rsid w:val="003772C7"/>
    <w:rsid w:val="00377690"/>
    <w:rsid w:val="00377CB3"/>
    <w:rsid w:val="003800CC"/>
    <w:rsid w:val="00380428"/>
    <w:rsid w:val="00380F9D"/>
    <w:rsid w:val="0038146B"/>
    <w:rsid w:val="00381B6F"/>
    <w:rsid w:val="003821D9"/>
    <w:rsid w:val="00382645"/>
    <w:rsid w:val="003829A3"/>
    <w:rsid w:val="00382B34"/>
    <w:rsid w:val="00382E26"/>
    <w:rsid w:val="0038304F"/>
    <w:rsid w:val="003835E8"/>
    <w:rsid w:val="00383A60"/>
    <w:rsid w:val="003843E9"/>
    <w:rsid w:val="00384553"/>
    <w:rsid w:val="0038547B"/>
    <w:rsid w:val="00385CB8"/>
    <w:rsid w:val="00385DBD"/>
    <w:rsid w:val="00385FD1"/>
    <w:rsid w:val="00386006"/>
    <w:rsid w:val="00386542"/>
    <w:rsid w:val="003874DB"/>
    <w:rsid w:val="00387616"/>
    <w:rsid w:val="00390805"/>
    <w:rsid w:val="00390FED"/>
    <w:rsid w:val="003916A2"/>
    <w:rsid w:val="00392004"/>
    <w:rsid w:val="00392EC9"/>
    <w:rsid w:val="00393212"/>
    <w:rsid w:val="00393646"/>
    <w:rsid w:val="00393CB9"/>
    <w:rsid w:val="00393F09"/>
    <w:rsid w:val="00393FD9"/>
    <w:rsid w:val="003942BD"/>
    <w:rsid w:val="0039447D"/>
    <w:rsid w:val="003947FD"/>
    <w:rsid w:val="00394B95"/>
    <w:rsid w:val="003955B4"/>
    <w:rsid w:val="00395630"/>
    <w:rsid w:val="00395CC9"/>
    <w:rsid w:val="00395EC3"/>
    <w:rsid w:val="00396AFE"/>
    <w:rsid w:val="00396C38"/>
    <w:rsid w:val="00396EC1"/>
    <w:rsid w:val="003973EF"/>
    <w:rsid w:val="0039775E"/>
    <w:rsid w:val="00397F90"/>
    <w:rsid w:val="003A0810"/>
    <w:rsid w:val="003A0887"/>
    <w:rsid w:val="003A103C"/>
    <w:rsid w:val="003A13C3"/>
    <w:rsid w:val="003A159C"/>
    <w:rsid w:val="003A1C02"/>
    <w:rsid w:val="003A2656"/>
    <w:rsid w:val="003A40D5"/>
    <w:rsid w:val="003A4F64"/>
    <w:rsid w:val="003A5048"/>
    <w:rsid w:val="003A5070"/>
    <w:rsid w:val="003A5620"/>
    <w:rsid w:val="003A58BA"/>
    <w:rsid w:val="003A65B5"/>
    <w:rsid w:val="003A66A6"/>
    <w:rsid w:val="003A66D7"/>
    <w:rsid w:val="003A671E"/>
    <w:rsid w:val="003A777E"/>
    <w:rsid w:val="003A7951"/>
    <w:rsid w:val="003B0204"/>
    <w:rsid w:val="003B02BD"/>
    <w:rsid w:val="003B0390"/>
    <w:rsid w:val="003B0FB0"/>
    <w:rsid w:val="003B11EB"/>
    <w:rsid w:val="003B1703"/>
    <w:rsid w:val="003B1850"/>
    <w:rsid w:val="003B221D"/>
    <w:rsid w:val="003B22FD"/>
    <w:rsid w:val="003B2CDA"/>
    <w:rsid w:val="003B2E38"/>
    <w:rsid w:val="003B33C2"/>
    <w:rsid w:val="003B35A5"/>
    <w:rsid w:val="003B371E"/>
    <w:rsid w:val="003B3C65"/>
    <w:rsid w:val="003B3E1F"/>
    <w:rsid w:val="003B4373"/>
    <w:rsid w:val="003B481E"/>
    <w:rsid w:val="003B4C42"/>
    <w:rsid w:val="003B5119"/>
    <w:rsid w:val="003B598A"/>
    <w:rsid w:val="003B5BC9"/>
    <w:rsid w:val="003B6C45"/>
    <w:rsid w:val="003B6CB0"/>
    <w:rsid w:val="003B6D23"/>
    <w:rsid w:val="003B6E76"/>
    <w:rsid w:val="003B7509"/>
    <w:rsid w:val="003B7A56"/>
    <w:rsid w:val="003B7ECA"/>
    <w:rsid w:val="003C01DC"/>
    <w:rsid w:val="003C15B4"/>
    <w:rsid w:val="003C1952"/>
    <w:rsid w:val="003C2154"/>
    <w:rsid w:val="003C2356"/>
    <w:rsid w:val="003C2966"/>
    <w:rsid w:val="003C2C5A"/>
    <w:rsid w:val="003C2DE0"/>
    <w:rsid w:val="003C2E11"/>
    <w:rsid w:val="003C30FD"/>
    <w:rsid w:val="003C33D8"/>
    <w:rsid w:val="003C3626"/>
    <w:rsid w:val="003C37EB"/>
    <w:rsid w:val="003C38A0"/>
    <w:rsid w:val="003C3E73"/>
    <w:rsid w:val="003C44AD"/>
    <w:rsid w:val="003C4E22"/>
    <w:rsid w:val="003C508C"/>
    <w:rsid w:val="003C5703"/>
    <w:rsid w:val="003C6498"/>
    <w:rsid w:val="003C674A"/>
    <w:rsid w:val="003C685E"/>
    <w:rsid w:val="003C6969"/>
    <w:rsid w:val="003C6A2D"/>
    <w:rsid w:val="003C7136"/>
    <w:rsid w:val="003C7408"/>
    <w:rsid w:val="003C7681"/>
    <w:rsid w:val="003C7822"/>
    <w:rsid w:val="003C79FC"/>
    <w:rsid w:val="003C7C08"/>
    <w:rsid w:val="003C7C1F"/>
    <w:rsid w:val="003D041F"/>
    <w:rsid w:val="003D04A4"/>
    <w:rsid w:val="003D052D"/>
    <w:rsid w:val="003D0CC6"/>
    <w:rsid w:val="003D0E3C"/>
    <w:rsid w:val="003D100F"/>
    <w:rsid w:val="003D1264"/>
    <w:rsid w:val="003D1D14"/>
    <w:rsid w:val="003D1FF9"/>
    <w:rsid w:val="003D20FC"/>
    <w:rsid w:val="003D29F8"/>
    <w:rsid w:val="003D2E60"/>
    <w:rsid w:val="003D3076"/>
    <w:rsid w:val="003D343C"/>
    <w:rsid w:val="003D3DCE"/>
    <w:rsid w:val="003D412F"/>
    <w:rsid w:val="003D4704"/>
    <w:rsid w:val="003D470F"/>
    <w:rsid w:val="003D472D"/>
    <w:rsid w:val="003D4B25"/>
    <w:rsid w:val="003D4BFA"/>
    <w:rsid w:val="003D50CD"/>
    <w:rsid w:val="003D5390"/>
    <w:rsid w:val="003D5C7E"/>
    <w:rsid w:val="003D6043"/>
    <w:rsid w:val="003D615C"/>
    <w:rsid w:val="003D6BBD"/>
    <w:rsid w:val="003D71C9"/>
    <w:rsid w:val="003D721B"/>
    <w:rsid w:val="003D7725"/>
    <w:rsid w:val="003D7EA3"/>
    <w:rsid w:val="003E0000"/>
    <w:rsid w:val="003E06CB"/>
    <w:rsid w:val="003E1001"/>
    <w:rsid w:val="003E1171"/>
    <w:rsid w:val="003E1B58"/>
    <w:rsid w:val="003E25DE"/>
    <w:rsid w:val="003E2655"/>
    <w:rsid w:val="003E3835"/>
    <w:rsid w:val="003E39AC"/>
    <w:rsid w:val="003E3BE1"/>
    <w:rsid w:val="003E421D"/>
    <w:rsid w:val="003E439B"/>
    <w:rsid w:val="003E5662"/>
    <w:rsid w:val="003E595C"/>
    <w:rsid w:val="003E5AEF"/>
    <w:rsid w:val="003E5BD3"/>
    <w:rsid w:val="003E5E33"/>
    <w:rsid w:val="003E6197"/>
    <w:rsid w:val="003E652A"/>
    <w:rsid w:val="003E6B79"/>
    <w:rsid w:val="003E6BA8"/>
    <w:rsid w:val="003E6C33"/>
    <w:rsid w:val="003E74AB"/>
    <w:rsid w:val="003E7D48"/>
    <w:rsid w:val="003E7DDA"/>
    <w:rsid w:val="003F08FF"/>
    <w:rsid w:val="003F0A3D"/>
    <w:rsid w:val="003F1176"/>
    <w:rsid w:val="003F11AC"/>
    <w:rsid w:val="003F1496"/>
    <w:rsid w:val="003F1B33"/>
    <w:rsid w:val="003F2085"/>
    <w:rsid w:val="003F21BE"/>
    <w:rsid w:val="003F2316"/>
    <w:rsid w:val="003F2814"/>
    <w:rsid w:val="003F289D"/>
    <w:rsid w:val="003F36CF"/>
    <w:rsid w:val="003F3B49"/>
    <w:rsid w:val="003F55CE"/>
    <w:rsid w:val="003F59BF"/>
    <w:rsid w:val="003F6740"/>
    <w:rsid w:val="003F6C01"/>
    <w:rsid w:val="003F6EAC"/>
    <w:rsid w:val="003F6F25"/>
    <w:rsid w:val="003F74D8"/>
    <w:rsid w:val="003F7882"/>
    <w:rsid w:val="003F7A22"/>
    <w:rsid w:val="003F7D97"/>
    <w:rsid w:val="00400005"/>
    <w:rsid w:val="0040013E"/>
    <w:rsid w:val="00400362"/>
    <w:rsid w:val="0040072B"/>
    <w:rsid w:val="004008F3"/>
    <w:rsid w:val="00401299"/>
    <w:rsid w:val="004015FA"/>
    <w:rsid w:val="0040188A"/>
    <w:rsid w:val="00401CF2"/>
    <w:rsid w:val="00401DED"/>
    <w:rsid w:val="004025ED"/>
    <w:rsid w:val="00402775"/>
    <w:rsid w:val="00403194"/>
    <w:rsid w:val="004033E1"/>
    <w:rsid w:val="00403564"/>
    <w:rsid w:val="004036F1"/>
    <w:rsid w:val="004045A1"/>
    <w:rsid w:val="0040498D"/>
    <w:rsid w:val="004049ED"/>
    <w:rsid w:val="00404A2D"/>
    <w:rsid w:val="004059B4"/>
    <w:rsid w:val="00405B72"/>
    <w:rsid w:val="00405DC8"/>
    <w:rsid w:val="00406429"/>
    <w:rsid w:val="00406509"/>
    <w:rsid w:val="00406658"/>
    <w:rsid w:val="004069EE"/>
    <w:rsid w:val="00407CBD"/>
    <w:rsid w:val="00407D93"/>
    <w:rsid w:val="00407EE6"/>
    <w:rsid w:val="00410DE9"/>
    <w:rsid w:val="00411322"/>
    <w:rsid w:val="004118BA"/>
    <w:rsid w:val="00411CC4"/>
    <w:rsid w:val="00413118"/>
    <w:rsid w:val="0041357F"/>
    <w:rsid w:val="00413822"/>
    <w:rsid w:val="00413D70"/>
    <w:rsid w:val="00413ED7"/>
    <w:rsid w:val="00414D9E"/>
    <w:rsid w:val="0041511F"/>
    <w:rsid w:val="0041523E"/>
    <w:rsid w:val="00415541"/>
    <w:rsid w:val="0041562F"/>
    <w:rsid w:val="004158BD"/>
    <w:rsid w:val="00415C56"/>
    <w:rsid w:val="004161F2"/>
    <w:rsid w:val="004174F8"/>
    <w:rsid w:val="004176A8"/>
    <w:rsid w:val="0041776A"/>
    <w:rsid w:val="00417F72"/>
    <w:rsid w:val="004201A2"/>
    <w:rsid w:val="00420294"/>
    <w:rsid w:val="0042069E"/>
    <w:rsid w:val="004208E6"/>
    <w:rsid w:val="0042171B"/>
    <w:rsid w:val="00421AFC"/>
    <w:rsid w:val="004227A9"/>
    <w:rsid w:val="00422A56"/>
    <w:rsid w:val="00422B7A"/>
    <w:rsid w:val="004230A0"/>
    <w:rsid w:val="004232D3"/>
    <w:rsid w:val="00423793"/>
    <w:rsid w:val="00423E66"/>
    <w:rsid w:val="00423EA4"/>
    <w:rsid w:val="00423FEE"/>
    <w:rsid w:val="00424353"/>
    <w:rsid w:val="00424CBE"/>
    <w:rsid w:val="00425828"/>
    <w:rsid w:val="00425F50"/>
    <w:rsid w:val="0042610B"/>
    <w:rsid w:val="004271A9"/>
    <w:rsid w:val="0042783D"/>
    <w:rsid w:val="00430294"/>
    <w:rsid w:val="0043043C"/>
    <w:rsid w:val="00430A22"/>
    <w:rsid w:val="00431008"/>
    <w:rsid w:val="00431021"/>
    <w:rsid w:val="00431490"/>
    <w:rsid w:val="004330CF"/>
    <w:rsid w:val="00433385"/>
    <w:rsid w:val="00433B56"/>
    <w:rsid w:val="004340BE"/>
    <w:rsid w:val="004343EC"/>
    <w:rsid w:val="00434505"/>
    <w:rsid w:val="00434FC5"/>
    <w:rsid w:val="0043523C"/>
    <w:rsid w:val="004357FD"/>
    <w:rsid w:val="00435945"/>
    <w:rsid w:val="00435C03"/>
    <w:rsid w:val="0043728B"/>
    <w:rsid w:val="00437440"/>
    <w:rsid w:val="00437F82"/>
    <w:rsid w:val="00440733"/>
    <w:rsid w:val="004409F8"/>
    <w:rsid w:val="00440A4C"/>
    <w:rsid w:val="00441233"/>
    <w:rsid w:val="00441E16"/>
    <w:rsid w:val="00442080"/>
    <w:rsid w:val="00442204"/>
    <w:rsid w:val="004422F7"/>
    <w:rsid w:val="00442B8C"/>
    <w:rsid w:val="0044340A"/>
    <w:rsid w:val="00443423"/>
    <w:rsid w:val="0044486E"/>
    <w:rsid w:val="00444F12"/>
    <w:rsid w:val="004459B3"/>
    <w:rsid w:val="004462A8"/>
    <w:rsid w:val="0044692A"/>
    <w:rsid w:val="004477B8"/>
    <w:rsid w:val="004477D5"/>
    <w:rsid w:val="0044795B"/>
    <w:rsid w:val="00447A2B"/>
    <w:rsid w:val="00447F82"/>
    <w:rsid w:val="004503FC"/>
    <w:rsid w:val="00450661"/>
    <w:rsid w:val="00450B92"/>
    <w:rsid w:val="00450C10"/>
    <w:rsid w:val="00450FCA"/>
    <w:rsid w:val="0045107F"/>
    <w:rsid w:val="00451209"/>
    <w:rsid w:val="00451366"/>
    <w:rsid w:val="00451417"/>
    <w:rsid w:val="004516F8"/>
    <w:rsid w:val="00451701"/>
    <w:rsid w:val="0045191C"/>
    <w:rsid w:val="00451920"/>
    <w:rsid w:val="00451983"/>
    <w:rsid w:val="00451C1C"/>
    <w:rsid w:val="00451C78"/>
    <w:rsid w:val="00451D04"/>
    <w:rsid w:val="00452350"/>
    <w:rsid w:val="00452ADF"/>
    <w:rsid w:val="004533D9"/>
    <w:rsid w:val="0045360B"/>
    <w:rsid w:val="00453895"/>
    <w:rsid w:val="0045482D"/>
    <w:rsid w:val="00454A0C"/>
    <w:rsid w:val="00454F7D"/>
    <w:rsid w:val="00455687"/>
    <w:rsid w:val="00455726"/>
    <w:rsid w:val="004557AF"/>
    <w:rsid w:val="00455CA4"/>
    <w:rsid w:val="004567A0"/>
    <w:rsid w:val="00456A15"/>
    <w:rsid w:val="00457217"/>
    <w:rsid w:val="0045751C"/>
    <w:rsid w:val="00457A58"/>
    <w:rsid w:val="00457A7E"/>
    <w:rsid w:val="004600A8"/>
    <w:rsid w:val="00460196"/>
    <w:rsid w:val="0046098E"/>
    <w:rsid w:val="00460AF7"/>
    <w:rsid w:val="00460DCE"/>
    <w:rsid w:val="00460F9E"/>
    <w:rsid w:val="00461644"/>
    <w:rsid w:val="0046196D"/>
    <w:rsid w:val="004620C4"/>
    <w:rsid w:val="00462C26"/>
    <w:rsid w:val="00462D34"/>
    <w:rsid w:val="00462FBD"/>
    <w:rsid w:val="004632A1"/>
    <w:rsid w:val="00463702"/>
    <w:rsid w:val="004640AD"/>
    <w:rsid w:val="0046434F"/>
    <w:rsid w:val="0046439C"/>
    <w:rsid w:val="00465125"/>
    <w:rsid w:val="00465228"/>
    <w:rsid w:val="00465640"/>
    <w:rsid w:val="0046588F"/>
    <w:rsid w:val="00465CB4"/>
    <w:rsid w:val="00466C81"/>
    <w:rsid w:val="004670E0"/>
    <w:rsid w:val="00467D5A"/>
    <w:rsid w:val="00470180"/>
    <w:rsid w:val="00470830"/>
    <w:rsid w:val="004708FD"/>
    <w:rsid w:val="00471048"/>
    <w:rsid w:val="00471437"/>
    <w:rsid w:val="0047147A"/>
    <w:rsid w:val="00471A51"/>
    <w:rsid w:val="00471DBB"/>
    <w:rsid w:val="00472E6D"/>
    <w:rsid w:val="00472EF4"/>
    <w:rsid w:val="00473188"/>
    <w:rsid w:val="0047393C"/>
    <w:rsid w:val="00473C2B"/>
    <w:rsid w:val="00473CA1"/>
    <w:rsid w:val="00473CA2"/>
    <w:rsid w:val="00474533"/>
    <w:rsid w:val="00474628"/>
    <w:rsid w:val="0047464F"/>
    <w:rsid w:val="004749FE"/>
    <w:rsid w:val="0047507D"/>
    <w:rsid w:val="004750A8"/>
    <w:rsid w:val="00476232"/>
    <w:rsid w:val="004762FC"/>
    <w:rsid w:val="00476345"/>
    <w:rsid w:val="00476495"/>
    <w:rsid w:val="00476E26"/>
    <w:rsid w:val="00477432"/>
    <w:rsid w:val="00477ADF"/>
    <w:rsid w:val="00480078"/>
    <w:rsid w:val="00480914"/>
    <w:rsid w:val="00480D1F"/>
    <w:rsid w:val="00480F64"/>
    <w:rsid w:val="0048118C"/>
    <w:rsid w:val="004816F6"/>
    <w:rsid w:val="00481973"/>
    <w:rsid w:val="00482158"/>
    <w:rsid w:val="004825A1"/>
    <w:rsid w:val="004831D9"/>
    <w:rsid w:val="004832D5"/>
    <w:rsid w:val="00483362"/>
    <w:rsid w:val="0048395C"/>
    <w:rsid w:val="00483CFF"/>
    <w:rsid w:val="00484031"/>
    <w:rsid w:val="0048408C"/>
    <w:rsid w:val="004842A9"/>
    <w:rsid w:val="004842C4"/>
    <w:rsid w:val="00484838"/>
    <w:rsid w:val="00485874"/>
    <w:rsid w:val="00485C0A"/>
    <w:rsid w:val="00485C20"/>
    <w:rsid w:val="00485FB4"/>
    <w:rsid w:val="004864AC"/>
    <w:rsid w:val="00486680"/>
    <w:rsid w:val="004866BE"/>
    <w:rsid w:val="0048686C"/>
    <w:rsid w:val="0048694F"/>
    <w:rsid w:val="00486F43"/>
    <w:rsid w:val="00486F84"/>
    <w:rsid w:val="00487A8F"/>
    <w:rsid w:val="00487E33"/>
    <w:rsid w:val="00490690"/>
    <w:rsid w:val="00490C6A"/>
    <w:rsid w:val="00490D86"/>
    <w:rsid w:val="00491009"/>
    <w:rsid w:val="00491895"/>
    <w:rsid w:val="00491931"/>
    <w:rsid w:val="00491A7A"/>
    <w:rsid w:val="00491BBA"/>
    <w:rsid w:val="00491D60"/>
    <w:rsid w:val="004922F6"/>
    <w:rsid w:val="00492758"/>
    <w:rsid w:val="0049295A"/>
    <w:rsid w:val="00492DDE"/>
    <w:rsid w:val="004932F4"/>
    <w:rsid w:val="0049332B"/>
    <w:rsid w:val="004934F9"/>
    <w:rsid w:val="00493608"/>
    <w:rsid w:val="00494780"/>
    <w:rsid w:val="004948AE"/>
    <w:rsid w:val="004949C5"/>
    <w:rsid w:val="00494DF8"/>
    <w:rsid w:val="00495459"/>
    <w:rsid w:val="00495672"/>
    <w:rsid w:val="0049590D"/>
    <w:rsid w:val="00495D75"/>
    <w:rsid w:val="00495EB4"/>
    <w:rsid w:val="0049600A"/>
    <w:rsid w:val="00496A88"/>
    <w:rsid w:val="00497966"/>
    <w:rsid w:val="00497A37"/>
    <w:rsid w:val="00497A98"/>
    <w:rsid w:val="00497BFE"/>
    <w:rsid w:val="00497C00"/>
    <w:rsid w:val="00497C79"/>
    <w:rsid w:val="00497C8D"/>
    <w:rsid w:val="00497F99"/>
    <w:rsid w:val="004A03AB"/>
    <w:rsid w:val="004A0813"/>
    <w:rsid w:val="004A0BD3"/>
    <w:rsid w:val="004A125A"/>
    <w:rsid w:val="004A14A3"/>
    <w:rsid w:val="004A160A"/>
    <w:rsid w:val="004A1B8C"/>
    <w:rsid w:val="004A1C06"/>
    <w:rsid w:val="004A2404"/>
    <w:rsid w:val="004A24E1"/>
    <w:rsid w:val="004A2883"/>
    <w:rsid w:val="004A2EB2"/>
    <w:rsid w:val="004A2FB9"/>
    <w:rsid w:val="004A3E7D"/>
    <w:rsid w:val="004A43FD"/>
    <w:rsid w:val="004A4B13"/>
    <w:rsid w:val="004A4CBA"/>
    <w:rsid w:val="004A518E"/>
    <w:rsid w:val="004A5658"/>
    <w:rsid w:val="004A5790"/>
    <w:rsid w:val="004A5955"/>
    <w:rsid w:val="004A65A4"/>
    <w:rsid w:val="004A694D"/>
    <w:rsid w:val="004A72D9"/>
    <w:rsid w:val="004A7922"/>
    <w:rsid w:val="004A7BD3"/>
    <w:rsid w:val="004A7BE4"/>
    <w:rsid w:val="004A7CF5"/>
    <w:rsid w:val="004B036D"/>
    <w:rsid w:val="004B0985"/>
    <w:rsid w:val="004B1169"/>
    <w:rsid w:val="004B12AC"/>
    <w:rsid w:val="004B1826"/>
    <w:rsid w:val="004B1CFC"/>
    <w:rsid w:val="004B2045"/>
    <w:rsid w:val="004B21D2"/>
    <w:rsid w:val="004B21DA"/>
    <w:rsid w:val="004B2763"/>
    <w:rsid w:val="004B2FF6"/>
    <w:rsid w:val="004B32C4"/>
    <w:rsid w:val="004B35FF"/>
    <w:rsid w:val="004B3B96"/>
    <w:rsid w:val="004B3CD5"/>
    <w:rsid w:val="004B3FE1"/>
    <w:rsid w:val="004B4AFA"/>
    <w:rsid w:val="004B5069"/>
    <w:rsid w:val="004B5A6B"/>
    <w:rsid w:val="004B6167"/>
    <w:rsid w:val="004B62FE"/>
    <w:rsid w:val="004B63D1"/>
    <w:rsid w:val="004B6951"/>
    <w:rsid w:val="004B7865"/>
    <w:rsid w:val="004C0122"/>
    <w:rsid w:val="004C0BB4"/>
    <w:rsid w:val="004C0FDE"/>
    <w:rsid w:val="004C1DA4"/>
    <w:rsid w:val="004C22BF"/>
    <w:rsid w:val="004C253C"/>
    <w:rsid w:val="004C2818"/>
    <w:rsid w:val="004C2D46"/>
    <w:rsid w:val="004C30CC"/>
    <w:rsid w:val="004C3D03"/>
    <w:rsid w:val="004C429E"/>
    <w:rsid w:val="004C4A32"/>
    <w:rsid w:val="004C5197"/>
    <w:rsid w:val="004C5A39"/>
    <w:rsid w:val="004C5AE1"/>
    <w:rsid w:val="004C5C90"/>
    <w:rsid w:val="004C5D05"/>
    <w:rsid w:val="004C5EDD"/>
    <w:rsid w:val="004C6424"/>
    <w:rsid w:val="004C6516"/>
    <w:rsid w:val="004C7160"/>
    <w:rsid w:val="004C72C6"/>
    <w:rsid w:val="004C7967"/>
    <w:rsid w:val="004C79C9"/>
    <w:rsid w:val="004D0611"/>
    <w:rsid w:val="004D06FF"/>
    <w:rsid w:val="004D0721"/>
    <w:rsid w:val="004D0832"/>
    <w:rsid w:val="004D0B64"/>
    <w:rsid w:val="004D0D32"/>
    <w:rsid w:val="004D10D8"/>
    <w:rsid w:val="004D114C"/>
    <w:rsid w:val="004D1ADB"/>
    <w:rsid w:val="004D1D0D"/>
    <w:rsid w:val="004D202C"/>
    <w:rsid w:val="004D23B7"/>
    <w:rsid w:val="004D274F"/>
    <w:rsid w:val="004D351F"/>
    <w:rsid w:val="004D3B68"/>
    <w:rsid w:val="004D4017"/>
    <w:rsid w:val="004D42EF"/>
    <w:rsid w:val="004D4967"/>
    <w:rsid w:val="004D4C33"/>
    <w:rsid w:val="004D4F94"/>
    <w:rsid w:val="004D5259"/>
    <w:rsid w:val="004D53B2"/>
    <w:rsid w:val="004D5BB3"/>
    <w:rsid w:val="004D5C88"/>
    <w:rsid w:val="004D5CB9"/>
    <w:rsid w:val="004D5FC3"/>
    <w:rsid w:val="004D6477"/>
    <w:rsid w:val="004D65D4"/>
    <w:rsid w:val="004D6C85"/>
    <w:rsid w:val="004D70D9"/>
    <w:rsid w:val="004D757C"/>
    <w:rsid w:val="004D7A6D"/>
    <w:rsid w:val="004D7DBB"/>
    <w:rsid w:val="004E0871"/>
    <w:rsid w:val="004E102E"/>
    <w:rsid w:val="004E1452"/>
    <w:rsid w:val="004E16FE"/>
    <w:rsid w:val="004E1B3E"/>
    <w:rsid w:val="004E1DB8"/>
    <w:rsid w:val="004E1EF4"/>
    <w:rsid w:val="004E1FE1"/>
    <w:rsid w:val="004E22E0"/>
    <w:rsid w:val="004E2E9C"/>
    <w:rsid w:val="004E301D"/>
    <w:rsid w:val="004E3289"/>
    <w:rsid w:val="004E39A4"/>
    <w:rsid w:val="004E39DD"/>
    <w:rsid w:val="004E3AC8"/>
    <w:rsid w:val="004E3D6A"/>
    <w:rsid w:val="004E3E3D"/>
    <w:rsid w:val="004E415B"/>
    <w:rsid w:val="004E427E"/>
    <w:rsid w:val="004E4EB6"/>
    <w:rsid w:val="004E4F15"/>
    <w:rsid w:val="004E50FE"/>
    <w:rsid w:val="004E551B"/>
    <w:rsid w:val="004E573E"/>
    <w:rsid w:val="004E5D1B"/>
    <w:rsid w:val="004E5DBE"/>
    <w:rsid w:val="004E5E75"/>
    <w:rsid w:val="004E6270"/>
    <w:rsid w:val="004E63D2"/>
    <w:rsid w:val="004E6ACD"/>
    <w:rsid w:val="004E6C93"/>
    <w:rsid w:val="004E72DA"/>
    <w:rsid w:val="004E74D3"/>
    <w:rsid w:val="004E74F9"/>
    <w:rsid w:val="004E7BFC"/>
    <w:rsid w:val="004E7E5C"/>
    <w:rsid w:val="004E7F03"/>
    <w:rsid w:val="004F1052"/>
    <w:rsid w:val="004F1210"/>
    <w:rsid w:val="004F1A5E"/>
    <w:rsid w:val="004F1CCE"/>
    <w:rsid w:val="004F22CA"/>
    <w:rsid w:val="004F35DB"/>
    <w:rsid w:val="004F3712"/>
    <w:rsid w:val="004F3903"/>
    <w:rsid w:val="004F3C3C"/>
    <w:rsid w:val="004F3F1C"/>
    <w:rsid w:val="004F4A1D"/>
    <w:rsid w:val="004F4AD6"/>
    <w:rsid w:val="004F4AE0"/>
    <w:rsid w:val="004F4F70"/>
    <w:rsid w:val="004F5152"/>
    <w:rsid w:val="004F5403"/>
    <w:rsid w:val="004F57D8"/>
    <w:rsid w:val="004F5FB1"/>
    <w:rsid w:val="004F60CC"/>
    <w:rsid w:val="004F64A8"/>
    <w:rsid w:val="004F6A6D"/>
    <w:rsid w:val="004F7133"/>
    <w:rsid w:val="004F7158"/>
    <w:rsid w:val="004F72C4"/>
    <w:rsid w:val="004F7A87"/>
    <w:rsid w:val="004F7D6D"/>
    <w:rsid w:val="004F7D91"/>
    <w:rsid w:val="00500662"/>
    <w:rsid w:val="00500B3F"/>
    <w:rsid w:val="00500EEE"/>
    <w:rsid w:val="005010B2"/>
    <w:rsid w:val="00501100"/>
    <w:rsid w:val="005014B8"/>
    <w:rsid w:val="00502217"/>
    <w:rsid w:val="005028F9"/>
    <w:rsid w:val="00502D20"/>
    <w:rsid w:val="0050312D"/>
    <w:rsid w:val="00503175"/>
    <w:rsid w:val="005035BE"/>
    <w:rsid w:val="0050397A"/>
    <w:rsid w:val="0050469B"/>
    <w:rsid w:val="00504F7C"/>
    <w:rsid w:val="00505158"/>
    <w:rsid w:val="00505310"/>
    <w:rsid w:val="0050559A"/>
    <w:rsid w:val="00505701"/>
    <w:rsid w:val="00505D89"/>
    <w:rsid w:val="00506125"/>
    <w:rsid w:val="0050627C"/>
    <w:rsid w:val="005063E6"/>
    <w:rsid w:val="0050668A"/>
    <w:rsid w:val="00506904"/>
    <w:rsid w:val="00507014"/>
    <w:rsid w:val="00507083"/>
    <w:rsid w:val="005071C6"/>
    <w:rsid w:val="0050787D"/>
    <w:rsid w:val="00507DDE"/>
    <w:rsid w:val="00510524"/>
    <w:rsid w:val="00510C59"/>
    <w:rsid w:val="00510C6C"/>
    <w:rsid w:val="00510F35"/>
    <w:rsid w:val="0051111B"/>
    <w:rsid w:val="00511AD7"/>
    <w:rsid w:val="00511FFE"/>
    <w:rsid w:val="005120A5"/>
    <w:rsid w:val="005127E5"/>
    <w:rsid w:val="00512E07"/>
    <w:rsid w:val="00513176"/>
    <w:rsid w:val="005133A1"/>
    <w:rsid w:val="00513483"/>
    <w:rsid w:val="005136FA"/>
    <w:rsid w:val="00513F18"/>
    <w:rsid w:val="00513FD3"/>
    <w:rsid w:val="005140B5"/>
    <w:rsid w:val="005142B5"/>
    <w:rsid w:val="005146D7"/>
    <w:rsid w:val="005151C1"/>
    <w:rsid w:val="00515330"/>
    <w:rsid w:val="005161F5"/>
    <w:rsid w:val="005166DF"/>
    <w:rsid w:val="005168B5"/>
    <w:rsid w:val="00516CFC"/>
    <w:rsid w:val="00517076"/>
    <w:rsid w:val="00517533"/>
    <w:rsid w:val="00517567"/>
    <w:rsid w:val="00517590"/>
    <w:rsid w:val="00517DCE"/>
    <w:rsid w:val="00520175"/>
    <w:rsid w:val="00520671"/>
    <w:rsid w:val="00520C03"/>
    <w:rsid w:val="0052150F"/>
    <w:rsid w:val="005215BC"/>
    <w:rsid w:val="00521A10"/>
    <w:rsid w:val="00521F4B"/>
    <w:rsid w:val="00522256"/>
    <w:rsid w:val="005225A9"/>
    <w:rsid w:val="005227B7"/>
    <w:rsid w:val="005227F0"/>
    <w:rsid w:val="005232C7"/>
    <w:rsid w:val="00523441"/>
    <w:rsid w:val="00523F11"/>
    <w:rsid w:val="00525275"/>
    <w:rsid w:val="00525623"/>
    <w:rsid w:val="00525CAD"/>
    <w:rsid w:val="00526196"/>
    <w:rsid w:val="005262AA"/>
    <w:rsid w:val="00526376"/>
    <w:rsid w:val="005263F6"/>
    <w:rsid w:val="005267E5"/>
    <w:rsid w:val="00526F67"/>
    <w:rsid w:val="00526FA4"/>
    <w:rsid w:val="005271F4"/>
    <w:rsid w:val="005273A1"/>
    <w:rsid w:val="00527463"/>
    <w:rsid w:val="005274F2"/>
    <w:rsid w:val="00527580"/>
    <w:rsid w:val="00527E8C"/>
    <w:rsid w:val="0053010C"/>
    <w:rsid w:val="005301FD"/>
    <w:rsid w:val="00530212"/>
    <w:rsid w:val="005302EA"/>
    <w:rsid w:val="005309C9"/>
    <w:rsid w:val="00530A3F"/>
    <w:rsid w:val="00530F28"/>
    <w:rsid w:val="00532291"/>
    <w:rsid w:val="00532F25"/>
    <w:rsid w:val="005331EC"/>
    <w:rsid w:val="0053353C"/>
    <w:rsid w:val="0053364E"/>
    <w:rsid w:val="00533D37"/>
    <w:rsid w:val="00533E4B"/>
    <w:rsid w:val="00534B0D"/>
    <w:rsid w:val="00534DC7"/>
    <w:rsid w:val="00535A83"/>
    <w:rsid w:val="00535FFD"/>
    <w:rsid w:val="005360B8"/>
    <w:rsid w:val="0053619F"/>
    <w:rsid w:val="00536E30"/>
    <w:rsid w:val="005371A0"/>
    <w:rsid w:val="00537453"/>
    <w:rsid w:val="00537BB0"/>
    <w:rsid w:val="00537E6E"/>
    <w:rsid w:val="00540991"/>
    <w:rsid w:val="00540BC5"/>
    <w:rsid w:val="00541015"/>
    <w:rsid w:val="0054102B"/>
    <w:rsid w:val="0054155E"/>
    <w:rsid w:val="005418A1"/>
    <w:rsid w:val="005422C6"/>
    <w:rsid w:val="00542940"/>
    <w:rsid w:val="00543792"/>
    <w:rsid w:val="00543900"/>
    <w:rsid w:val="00543C1F"/>
    <w:rsid w:val="00543EB5"/>
    <w:rsid w:val="005440C8"/>
    <w:rsid w:val="00544205"/>
    <w:rsid w:val="0054428B"/>
    <w:rsid w:val="005443AE"/>
    <w:rsid w:val="00544AEF"/>
    <w:rsid w:val="0054532B"/>
    <w:rsid w:val="0054539F"/>
    <w:rsid w:val="00545D27"/>
    <w:rsid w:val="00545DB8"/>
    <w:rsid w:val="00545E0B"/>
    <w:rsid w:val="00545FEA"/>
    <w:rsid w:val="00546076"/>
    <w:rsid w:val="005461BD"/>
    <w:rsid w:val="00546B4A"/>
    <w:rsid w:val="00547078"/>
    <w:rsid w:val="00547CC6"/>
    <w:rsid w:val="00550158"/>
    <w:rsid w:val="0055054A"/>
    <w:rsid w:val="00550ADE"/>
    <w:rsid w:val="00551A70"/>
    <w:rsid w:val="00552604"/>
    <w:rsid w:val="00552B9E"/>
    <w:rsid w:val="00552F84"/>
    <w:rsid w:val="00553203"/>
    <w:rsid w:val="00553A8F"/>
    <w:rsid w:val="00553DC1"/>
    <w:rsid w:val="005549C4"/>
    <w:rsid w:val="005549DB"/>
    <w:rsid w:val="00554DE5"/>
    <w:rsid w:val="00555849"/>
    <w:rsid w:val="00555F23"/>
    <w:rsid w:val="00556207"/>
    <w:rsid w:val="0055657C"/>
    <w:rsid w:val="005565C5"/>
    <w:rsid w:val="005565E2"/>
    <w:rsid w:val="005566E1"/>
    <w:rsid w:val="00556EDC"/>
    <w:rsid w:val="00557CA3"/>
    <w:rsid w:val="00557FA0"/>
    <w:rsid w:val="00560C18"/>
    <w:rsid w:val="00560CCD"/>
    <w:rsid w:val="00560D5E"/>
    <w:rsid w:val="005616AC"/>
    <w:rsid w:val="00561A6D"/>
    <w:rsid w:val="00561D3D"/>
    <w:rsid w:val="00561DAE"/>
    <w:rsid w:val="00562601"/>
    <w:rsid w:val="0056267C"/>
    <w:rsid w:val="00562F4F"/>
    <w:rsid w:val="00562FD1"/>
    <w:rsid w:val="00563279"/>
    <w:rsid w:val="005636C2"/>
    <w:rsid w:val="0056373F"/>
    <w:rsid w:val="00563BD4"/>
    <w:rsid w:val="00563F05"/>
    <w:rsid w:val="0056413D"/>
    <w:rsid w:val="005641D1"/>
    <w:rsid w:val="005645C1"/>
    <w:rsid w:val="00564658"/>
    <w:rsid w:val="00564C33"/>
    <w:rsid w:val="00565377"/>
    <w:rsid w:val="00565439"/>
    <w:rsid w:val="00565819"/>
    <w:rsid w:val="00565D28"/>
    <w:rsid w:val="0056627F"/>
    <w:rsid w:val="0056711B"/>
    <w:rsid w:val="005679F6"/>
    <w:rsid w:val="00567A8A"/>
    <w:rsid w:val="00570704"/>
    <w:rsid w:val="005707E5"/>
    <w:rsid w:val="00571174"/>
    <w:rsid w:val="00571465"/>
    <w:rsid w:val="005719E5"/>
    <w:rsid w:val="00572210"/>
    <w:rsid w:val="0057257E"/>
    <w:rsid w:val="00572619"/>
    <w:rsid w:val="00572791"/>
    <w:rsid w:val="00574353"/>
    <w:rsid w:val="005746C7"/>
    <w:rsid w:val="00574715"/>
    <w:rsid w:val="0057473E"/>
    <w:rsid w:val="005747A3"/>
    <w:rsid w:val="00574D91"/>
    <w:rsid w:val="00575083"/>
    <w:rsid w:val="00575642"/>
    <w:rsid w:val="00575714"/>
    <w:rsid w:val="00575FF9"/>
    <w:rsid w:val="0057610A"/>
    <w:rsid w:val="005766E2"/>
    <w:rsid w:val="005767FB"/>
    <w:rsid w:val="00576B89"/>
    <w:rsid w:val="00576EDD"/>
    <w:rsid w:val="0057706D"/>
    <w:rsid w:val="005770A1"/>
    <w:rsid w:val="00577A26"/>
    <w:rsid w:val="00577F30"/>
    <w:rsid w:val="0058041F"/>
    <w:rsid w:val="005804F3"/>
    <w:rsid w:val="00580651"/>
    <w:rsid w:val="00580EDD"/>
    <w:rsid w:val="0058109B"/>
    <w:rsid w:val="005815B9"/>
    <w:rsid w:val="005816A3"/>
    <w:rsid w:val="00581BB9"/>
    <w:rsid w:val="00581BF9"/>
    <w:rsid w:val="00581EE7"/>
    <w:rsid w:val="00581F80"/>
    <w:rsid w:val="0058273F"/>
    <w:rsid w:val="00582D17"/>
    <w:rsid w:val="005830A1"/>
    <w:rsid w:val="00583721"/>
    <w:rsid w:val="0058377D"/>
    <w:rsid w:val="0058405E"/>
    <w:rsid w:val="005848BA"/>
    <w:rsid w:val="00584925"/>
    <w:rsid w:val="00584D1F"/>
    <w:rsid w:val="005857A9"/>
    <w:rsid w:val="0058589A"/>
    <w:rsid w:val="00585D88"/>
    <w:rsid w:val="00585EF9"/>
    <w:rsid w:val="00585FB7"/>
    <w:rsid w:val="00586260"/>
    <w:rsid w:val="00586442"/>
    <w:rsid w:val="00586687"/>
    <w:rsid w:val="00587961"/>
    <w:rsid w:val="0059070E"/>
    <w:rsid w:val="00590CA5"/>
    <w:rsid w:val="00590CAC"/>
    <w:rsid w:val="00591649"/>
    <w:rsid w:val="00592383"/>
    <w:rsid w:val="00592791"/>
    <w:rsid w:val="00592847"/>
    <w:rsid w:val="00592982"/>
    <w:rsid w:val="00592D81"/>
    <w:rsid w:val="00593767"/>
    <w:rsid w:val="0059494B"/>
    <w:rsid w:val="00594C8F"/>
    <w:rsid w:val="00594F9A"/>
    <w:rsid w:val="00595007"/>
    <w:rsid w:val="00595126"/>
    <w:rsid w:val="00595423"/>
    <w:rsid w:val="005955CD"/>
    <w:rsid w:val="00595667"/>
    <w:rsid w:val="00595FA4"/>
    <w:rsid w:val="005962C7"/>
    <w:rsid w:val="005971E7"/>
    <w:rsid w:val="00597E01"/>
    <w:rsid w:val="005A00B8"/>
    <w:rsid w:val="005A021F"/>
    <w:rsid w:val="005A05FC"/>
    <w:rsid w:val="005A15F5"/>
    <w:rsid w:val="005A1A11"/>
    <w:rsid w:val="005A1AF7"/>
    <w:rsid w:val="005A2281"/>
    <w:rsid w:val="005A27FE"/>
    <w:rsid w:val="005A2916"/>
    <w:rsid w:val="005A2EB4"/>
    <w:rsid w:val="005A31AE"/>
    <w:rsid w:val="005A39B7"/>
    <w:rsid w:val="005A3FF6"/>
    <w:rsid w:val="005A4B2E"/>
    <w:rsid w:val="005A50DE"/>
    <w:rsid w:val="005A51E3"/>
    <w:rsid w:val="005A537D"/>
    <w:rsid w:val="005A5578"/>
    <w:rsid w:val="005A5981"/>
    <w:rsid w:val="005A5C50"/>
    <w:rsid w:val="005A5C8A"/>
    <w:rsid w:val="005A5D02"/>
    <w:rsid w:val="005A5DDF"/>
    <w:rsid w:val="005A67B5"/>
    <w:rsid w:val="005A7A8B"/>
    <w:rsid w:val="005A7E87"/>
    <w:rsid w:val="005B0887"/>
    <w:rsid w:val="005B0AFF"/>
    <w:rsid w:val="005B1197"/>
    <w:rsid w:val="005B140B"/>
    <w:rsid w:val="005B187C"/>
    <w:rsid w:val="005B27EE"/>
    <w:rsid w:val="005B2804"/>
    <w:rsid w:val="005B3814"/>
    <w:rsid w:val="005B3A40"/>
    <w:rsid w:val="005B46FB"/>
    <w:rsid w:val="005B4774"/>
    <w:rsid w:val="005B4A72"/>
    <w:rsid w:val="005B52A2"/>
    <w:rsid w:val="005B5911"/>
    <w:rsid w:val="005B5A2A"/>
    <w:rsid w:val="005B60E9"/>
    <w:rsid w:val="005B6B4B"/>
    <w:rsid w:val="005B73D8"/>
    <w:rsid w:val="005B7CA0"/>
    <w:rsid w:val="005B7F8C"/>
    <w:rsid w:val="005C0070"/>
    <w:rsid w:val="005C0341"/>
    <w:rsid w:val="005C036F"/>
    <w:rsid w:val="005C08D8"/>
    <w:rsid w:val="005C0944"/>
    <w:rsid w:val="005C1D9B"/>
    <w:rsid w:val="005C2750"/>
    <w:rsid w:val="005C2E16"/>
    <w:rsid w:val="005C2F03"/>
    <w:rsid w:val="005C3A0E"/>
    <w:rsid w:val="005C3A50"/>
    <w:rsid w:val="005C429E"/>
    <w:rsid w:val="005C465C"/>
    <w:rsid w:val="005C4A85"/>
    <w:rsid w:val="005C4B7F"/>
    <w:rsid w:val="005C5667"/>
    <w:rsid w:val="005C579D"/>
    <w:rsid w:val="005C5AC7"/>
    <w:rsid w:val="005C6942"/>
    <w:rsid w:val="005C6CF1"/>
    <w:rsid w:val="005C75B4"/>
    <w:rsid w:val="005C7603"/>
    <w:rsid w:val="005C7642"/>
    <w:rsid w:val="005C7A14"/>
    <w:rsid w:val="005C7B9A"/>
    <w:rsid w:val="005C7CB6"/>
    <w:rsid w:val="005D021A"/>
    <w:rsid w:val="005D028D"/>
    <w:rsid w:val="005D0457"/>
    <w:rsid w:val="005D06F4"/>
    <w:rsid w:val="005D0A5A"/>
    <w:rsid w:val="005D0EB4"/>
    <w:rsid w:val="005D12E4"/>
    <w:rsid w:val="005D1CF1"/>
    <w:rsid w:val="005D2369"/>
    <w:rsid w:val="005D2A0B"/>
    <w:rsid w:val="005D3A4D"/>
    <w:rsid w:val="005D3E66"/>
    <w:rsid w:val="005D4AC7"/>
    <w:rsid w:val="005D4CDE"/>
    <w:rsid w:val="005D4F4E"/>
    <w:rsid w:val="005D4FD8"/>
    <w:rsid w:val="005D50DD"/>
    <w:rsid w:val="005D5CAD"/>
    <w:rsid w:val="005D66DF"/>
    <w:rsid w:val="005D6903"/>
    <w:rsid w:val="005D6BAF"/>
    <w:rsid w:val="005D6D98"/>
    <w:rsid w:val="005D6F24"/>
    <w:rsid w:val="005D70E7"/>
    <w:rsid w:val="005D70E8"/>
    <w:rsid w:val="005D7378"/>
    <w:rsid w:val="005D7552"/>
    <w:rsid w:val="005D77A0"/>
    <w:rsid w:val="005D780F"/>
    <w:rsid w:val="005E0279"/>
    <w:rsid w:val="005E0338"/>
    <w:rsid w:val="005E163C"/>
    <w:rsid w:val="005E17C5"/>
    <w:rsid w:val="005E17EB"/>
    <w:rsid w:val="005E219D"/>
    <w:rsid w:val="005E2495"/>
    <w:rsid w:val="005E383D"/>
    <w:rsid w:val="005E3E3E"/>
    <w:rsid w:val="005E43FA"/>
    <w:rsid w:val="005E4976"/>
    <w:rsid w:val="005E5CBD"/>
    <w:rsid w:val="005E5E58"/>
    <w:rsid w:val="005E6759"/>
    <w:rsid w:val="005E6947"/>
    <w:rsid w:val="005E77EE"/>
    <w:rsid w:val="005E7BC1"/>
    <w:rsid w:val="005F00A9"/>
    <w:rsid w:val="005F0323"/>
    <w:rsid w:val="005F04E8"/>
    <w:rsid w:val="005F0DD1"/>
    <w:rsid w:val="005F1083"/>
    <w:rsid w:val="005F2440"/>
    <w:rsid w:val="005F2CBF"/>
    <w:rsid w:val="005F3002"/>
    <w:rsid w:val="005F34A4"/>
    <w:rsid w:val="005F370C"/>
    <w:rsid w:val="005F379E"/>
    <w:rsid w:val="005F3938"/>
    <w:rsid w:val="005F4587"/>
    <w:rsid w:val="005F48A8"/>
    <w:rsid w:val="005F4CC2"/>
    <w:rsid w:val="005F5741"/>
    <w:rsid w:val="005F5901"/>
    <w:rsid w:val="005F5958"/>
    <w:rsid w:val="005F5E8B"/>
    <w:rsid w:val="005F6358"/>
    <w:rsid w:val="005F6B41"/>
    <w:rsid w:val="005F71E8"/>
    <w:rsid w:val="005F73A4"/>
    <w:rsid w:val="005F79D9"/>
    <w:rsid w:val="006006F5"/>
    <w:rsid w:val="00600A96"/>
    <w:rsid w:val="006011A5"/>
    <w:rsid w:val="0060120C"/>
    <w:rsid w:val="00601407"/>
    <w:rsid w:val="0060150D"/>
    <w:rsid w:val="006016E1"/>
    <w:rsid w:val="00601D15"/>
    <w:rsid w:val="00601FD0"/>
    <w:rsid w:val="0060202C"/>
    <w:rsid w:val="006027D6"/>
    <w:rsid w:val="00602863"/>
    <w:rsid w:val="006029F6"/>
    <w:rsid w:val="00602F4D"/>
    <w:rsid w:val="0060310E"/>
    <w:rsid w:val="006035BE"/>
    <w:rsid w:val="00603985"/>
    <w:rsid w:val="00603F27"/>
    <w:rsid w:val="00604974"/>
    <w:rsid w:val="0060511C"/>
    <w:rsid w:val="00605155"/>
    <w:rsid w:val="006051F8"/>
    <w:rsid w:val="00605483"/>
    <w:rsid w:val="006060B7"/>
    <w:rsid w:val="00606299"/>
    <w:rsid w:val="00606727"/>
    <w:rsid w:val="00606738"/>
    <w:rsid w:val="00607293"/>
    <w:rsid w:val="006073F1"/>
    <w:rsid w:val="0060741A"/>
    <w:rsid w:val="0060773E"/>
    <w:rsid w:val="00607768"/>
    <w:rsid w:val="00607832"/>
    <w:rsid w:val="00610BAC"/>
    <w:rsid w:val="00611119"/>
    <w:rsid w:val="00611654"/>
    <w:rsid w:val="00611898"/>
    <w:rsid w:val="0061248C"/>
    <w:rsid w:val="0061262D"/>
    <w:rsid w:val="006127BC"/>
    <w:rsid w:val="0061282D"/>
    <w:rsid w:val="006128AB"/>
    <w:rsid w:val="00612A4E"/>
    <w:rsid w:val="00612D46"/>
    <w:rsid w:val="0061308C"/>
    <w:rsid w:val="00613449"/>
    <w:rsid w:val="00613811"/>
    <w:rsid w:val="00613FFB"/>
    <w:rsid w:val="006144B8"/>
    <w:rsid w:val="006144E7"/>
    <w:rsid w:val="006144ED"/>
    <w:rsid w:val="006147D4"/>
    <w:rsid w:val="006148E3"/>
    <w:rsid w:val="00614991"/>
    <w:rsid w:val="00614DF5"/>
    <w:rsid w:val="0061507B"/>
    <w:rsid w:val="0061515F"/>
    <w:rsid w:val="00615948"/>
    <w:rsid w:val="00615F26"/>
    <w:rsid w:val="00616200"/>
    <w:rsid w:val="006168C4"/>
    <w:rsid w:val="00616F15"/>
    <w:rsid w:val="006203CE"/>
    <w:rsid w:val="00620746"/>
    <w:rsid w:val="00620AF6"/>
    <w:rsid w:val="00620CFB"/>
    <w:rsid w:val="00620F22"/>
    <w:rsid w:val="00620FC6"/>
    <w:rsid w:val="00621024"/>
    <w:rsid w:val="006211DE"/>
    <w:rsid w:val="006227F7"/>
    <w:rsid w:val="00623285"/>
    <w:rsid w:val="00623413"/>
    <w:rsid w:val="00623E48"/>
    <w:rsid w:val="00623F4F"/>
    <w:rsid w:val="006249B8"/>
    <w:rsid w:val="00624FB4"/>
    <w:rsid w:val="00625345"/>
    <w:rsid w:val="00625523"/>
    <w:rsid w:val="00625CF2"/>
    <w:rsid w:val="00625E3E"/>
    <w:rsid w:val="00625EFF"/>
    <w:rsid w:val="00626170"/>
    <w:rsid w:val="00626F27"/>
    <w:rsid w:val="00627CAB"/>
    <w:rsid w:val="00627F0A"/>
    <w:rsid w:val="00630337"/>
    <w:rsid w:val="0063037B"/>
    <w:rsid w:val="00630382"/>
    <w:rsid w:val="006309B8"/>
    <w:rsid w:val="0063108C"/>
    <w:rsid w:val="006310C0"/>
    <w:rsid w:val="006327C1"/>
    <w:rsid w:val="006329D8"/>
    <w:rsid w:val="00633CB0"/>
    <w:rsid w:val="00634D5F"/>
    <w:rsid w:val="006352B2"/>
    <w:rsid w:val="006352EC"/>
    <w:rsid w:val="006359A3"/>
    <w:rsid w:val="00635CF0"/>
    <w:rsid w:val="00635F74"/>
    <w:rsid w:val="0063709E"/>
    <w:rsid w:val="00637970"/>
    <w:rsid w:val="00640572"/>
    <w:rsid w:val="00640941"/>
    <w:rsid w:val="00641500"/>
    <w:rsid w:val="00641A29"/>
    <w:rsid w:val="0064221F"/>
    <w:rsid w:val="00642680"/>
    <w:rsid w:val="00642DC6"/>
    <w:rsid w:val="00643260"/>
    <w:rsid w:val="006446A7"/>
    <w:rsid w:val="00644C59"/>
    <w:rsid w:val="00644FA4"/>
    <w:rsid w:val="006451FC"/>
    <w:rsid w:val="0064589F"/>
    <w:rsid w:val="00645A1D"/>
    <w:rsid w:val="006462A0"/>
    <w:rsid w:val="00646C01"/>
    <w:rsid w:val="00646E8C"/>
    <w:rsid w:val="00647F07"/>
    <w:rsid w:val="00647F3A"/>
    <w:rsid w:val="006505AC"/>
    <w:rsid w:val="00650CA9"/>
    <w:rsid w:val="0065120D"/>
    <w:rsid w:val="00651483"/>
    <w:rsid w:val="00651994"/>
    <w:rsid w:val="00651CCC"/>
    <w:rsid w:val="00652006"/>
    <w:rsid w:val="0065233E"/>
    <w:rsid w:val="0065250C"/>
    <w:rsid w:val="006529CE"/>
    <w:rsid w:val="00652A98"/>
    <w:rsid w:val="00652BE2"/>
    <w:rsid w:val="00652C30"/>
    <w:rsid w:val="00652EE9"/>
    <w:rsid w:val="00653132"/>
    <w:rsid w:val="0065360C"/>
    <w:rsid w:val="0065372C"/>
    <w:rsid w:val="00653B2A"/>
    <w:rsid w:val="00653E8A"/>
    <w:rsid w:val="006542B9"/>
    <w:rsid w:val="00654713"/>
    <w:rsid w:val="0065531C"/>
    <w:rsid w:val="00656885"/>
    <w:rsid w:val="00656A6A"/>
    <w:rsid w:val="0065701C"/>
    <w:rsid w:val="0065702A"/>
    <w:rsid w:val="00657756"/>
    <w:rsid w:val="006577D3"/>
    <w:rsid w:val="00657FB4"/>
    <w:rsid w:val="0066061A"/>
    <w:rsid w:val="00660962"/>
    <w:rsid w:val="00660A0F"/>
    <w:rsid w:val="00661055"/>
    <w:rsid w:val="0066112C"/>
    <w:rsid w:val="00661622"/>
    <w:rsid w:val="0066212E"/>
    <w:rsid w:val="0066220C"/>
    <w:rsid w:val="0066222D"/>
    <w:rsid w:val="006623F8"/>
    <w:rsid w:val="006626E6"/>
    <w:rsid w:val="00662B4B"/>
    <w:rsid w:val="00662E51"/>
    <w:rsid w:val="00663A8F"/>
    <w:rsid w:val="00663E26"/>
    <w:rsid w:val="006649D7"/>
    <w:rsid w:val="00664CD6"/>
    <w:rsid w:val="00664EDF"/>
    <w:rsid w:val="00665562"/>
    <w:rsid w:val="0066713F"/>
    <w:rsid w:val="0066745D"/>
    <w:rsid w:val="00667871"/>
    <w:rsid w:val="00667C95"/>
    <w:rsid w:val="00670A08"/>
    <w:rsid w:val="00670EA0"/>
    <w:rsid w:val="006725DD"/>
    <w:rsid w:val="00672656"/>
    <w:rsid w:val="00672731"/>
    <w:rsid w:val="00672874"/>
    <w:rsid w:val="00672D3B"/>
    <w:rsid w:val="00673054"/>
    <w:rsid w:val="0067370E"/>
    <w:rsid w:val="006739FA"/>
    <w:rsid w:val="00674439"/>
    <w:rsid w:val="006744C7"/>
    <w:rsid w:val="00674535"/>
    <w:rsid w:val="0067486A"/>
    <w:rsid w:val="00674D47"/>
    <w:rsid w:val="00675565"/>
    <w:rsid w:val="00675A2D"/>
    <w:rsid w:val="00675ED9"/>
    <w:rsid w:val="006760D9"/>
    <w:rsid w:val="006761E8"/>
    <w:rsid w:val="0067665D"/>
    <w:rsid w:val="00677712"/>
    <w:rsid w:val="00677A25"/>
    <w:rsid w:val="00677BD4"/>
    <w:rsid w:val="00677FF7"/>
    <w:rsid w:val="006809A0"/>
    <w:rsid w:val="00680A5B"/>
    <w:rsid w:val="00680E21"/>
    <w:rsid w:val="0068160D"/>
    <w:rsid w:val="00681639"/>
    <w:rsid w:val="00681AF5"/>
    <w:rsid w:val="0068259A"/>
    <w:rsid w:val="006826F7"/>
    <w:rsid w:val="00682826"/>
    <w:rsid w:val="00682C23"/>
    <w:rsid w:val="00682C32"/>
    <w:rsid w:val="00682DB2"/>
    <w:rsid w:val="00682F2B"/>
    <w:rsid w:val="006830BC"/>
    <w:rsid w:val="0068334C"/>
    <w:rsid w:val="0068344A"/>
    <w:rsid w:val="00683EE9"/>
    <w:rsid w:val="00684522"/>
    <w:rsid w:val="006846E7"/>
    <w:rsid w:val="00684CD7"/>
    <w:rsid w:val="00684E94"/>
    <w:rsid w:val="0068522B"/>
    <w:rsid w:val="00685A4E"/>
    <w:rsid w:val="00685A60"/>
    <w:rsid w:val="0068642D"/>
    <w:rsid w:val="006865C9"/>
    <w:rsid w:val="006869C7"/>
    <w:rsid w:val="00686A5A"/>
    <w:rsid w:val="00686C8F"/>
    <w:rsid w:val="0068734A"/>
    <w:rsid w:val="0068741E"/>
    <w:rsid w:val="00690165"/>
    <w:rsid w:val="006901F2"/>
    <w:rsid w:val="00690373"/>
    <w:rsid w:val="00690B2D"/>
    <w:rsid w:val="00690F50"/>
    <w:rsid w:val="00691126"/>
    <w:rsid w:val="0069137B"/>
    <w:rsid w:val="0069325E"/>
    <w:rsid w:val="00693D82"/>
    <w:rsid w:val="0069421D"/>
    <w:rsid w:val="0069422F"/>
    <w:rsid w:val="006951E4"/>
    <w:rsid w:val="006954B4"/>
    <w:rsid w:val="0069560F"/>
    <w:rsid w:val="00695C8A"/>
    <w:rsid w:val="00695CCE"/>
    <w:rsid w:val="00695DCC"/>
    <w:rsid w:val="006960F1"/>
    <w:rsid w:val="006964F8"/>
    <w:rsid w:val="00696899"/>
    <w:rsid w:val="006969DB"/>
    <w:rsid w:val="00696AC4"/>
    <w:rsid w:val="0069714A"/>
    <w:rsid w:val="0069752E"/>
    <w:rsid w:val="0069759E"/>
    <w:rsid w:val="00697848"/>
    <w:rsid w:val="00697994"/>
    <w:rsid w:val="006979A6"/>
    <w:rsid w:val="006A000C"/>
    <w:rsid w:val="006A0A38"/>
    <w:rsid w:val="006A0A5D"/>
    <w:rsid w:val="006A0F4E"/>
    <w:rsid w:val="006A123D"/>
    <w:rsid w:val="006A1338"/>
    <w:rsid w:val="006A1875"/>
    <w:rsid w:val="006A1F39"/>
    <w:rsid w:val="006A2257"/>
    <w:rsid w:val="006A2930"/>
    <w:rsid w:val="006A2C64"/>
    <w:rsid w:val="006A2C99"/>
    <w:rsid w:val="006A2D1A"/>
    <w:rsid w:val="006A2FDB"/>
    <w:rsid w:val="006A2FF5"/>
    <w:rsid w:val="006A469A"/>
    <w:rsid w:val="006A50E4"/>
    <w:rsid w:val="006A5D8B"/>
    <w:rsid w:val="006A5E4D"/>
    <w:rsid w:val="006A5EC6"/>
    <w:rsid w:val="006A620D"/>
    <w:rsid w:val="006A642F"/>
    <w:rsid w:val="006A7299"/>
    <w:rsid w:val="006A73B3"/>
    <w:rsid w:val="006A7657"/>
    <w:rsid w:val="006A7A80"/>
    <w:rsid w:val="006B0868"/>
    <w:rsid w:val="006B0B2E"/>
    <w:rsid w:val="006B1119"/>
    <w:rsid w:val="006B14CE"/>
    <w:rsid w:val="006B170B"/>
    <w:rsid w:val="006B1998"/>
    <w:rsid w:val="006B1C51"/>
    <w:rsid w:val="006B2017"/>
    <w:rsid w:val="006B24A7"/>
    <w:rsid w:val="006B24B6"/>
    <w:rsid w:val="006B259B"/>
    <w:rsid w:val="006B292E"/>
    <w:rsid w:val="006B2D04"/>
    <w:rsid w:val="006B3214"/>
    <w:rsid w:val="006B3503"/>
    <w:rsid w:val="006B3769"/>
    <w:rsid w:val="006B4077"/>
    <w:rsid w:val="006B4360"/>
    <w:rsid w:val="006B459F"/>
    <w:rsid w:val="006B45CA"/>
    <w:rsid w:val="006B462F"/>
    <w:rsid w:val="006B4790"/>
    <w:rsid w:val="006B49FC"/>
    <w:rsid w:val="006B5176"/>
    <w:rsid w:val="006B554F"/>
    <w:rsid w:val="006B5A52"/>
    <w:rsid w:val="006B5BC8"/>
    <w:rsid w:val="006B5D01"/>
    <w:rsid w:val="006B5E3E"/>
    <w:rsid w:val="006B600F"/>
    <w:rsid w:val="006B6102"/>
    <w:rsid w:val="006B63E8"/>
    <w:rsid w:val="006B6BAC"/>
    <w:rsid w:val="006B6FED"/>
    <w:rsid w:val="006B7239"/>
    <w:rsid w:val="006B79E1"/>
    <w:rsid w:val="006B7DAB"/>
    <w:rsid w:val="006C0242"/>
    <w:rsid w:val="006C0A67"/>
    <w:rsid w:val="006C0BBC"/>
    <w:rsid w:val="006C0E6C"/>
    <w:rsid w:val="006C1349"/>
    <w:rsid w:val="006C14C8"/>
    <w:rsid w:val="006C1EBB"/>
    <w:rsid w:val="006C1F01"/>
    <w:rsid w:val="006C2821"/>
    <w:rsid w:val="006C2B90"/>
    <w:rsid w:val="006C3450"/>
    <w:rsid w:val="006C3542"/>
    <w:rsid w:val="006C375D"/>
    <w:rsid w:val="006C3BBC"/>
    <w:rsid w:val="006C3C84"/>
    <w:rsid w:val="006C4484"/>
    <w:rsid w:val="006C4706"/>
    <w:rsid w:val="006C4853"/>
    <w:rsid w:val="006C48CB"/>
    <w:rsid w:val="006C4CC4"/>
    <w:rsid w:val="006C4E67"/>
    <w:rsid w:val="006C50C1"/>
    <w:rsid w:val="006C54F7"/>
    <w:rsid w:val="006C5742"/>
    <w:rsid w:val="006C59CD"/>
    <w:rsid w:val="006C6573"/>
    <w:rsid w:val="006C68EE"/>
    <w:rsid w:val="006C6A8A"/>
    <w:rsid w:val="006C6E32"/>
    <w:rsid w:val="006C6FB1"/>
    <w:rsid w:val="006C729F"/>
    <w:rsid w:val="006C7492"/>
    <w:rsid w:val="006C75F1"/>
    <w:rsid w:val="006C761D"/>
    <w:rsid w:val="006C76C3"/>
    <w:rsid w:val="006C7F4A"/>
    <w:rsid w:val="006D0041"/>
    <w:rsid w:val="006D0511"/>
    <w:rsid w:val="006D1ABA"/>
    <w:rsid w:val="006D1EBE"/>
    <w:rsid w:val="006D24D7"/>
    <w:rsid w:val="006D2EC5"/>
    <w:rsid w:val="006D32EB"/>
    <w:rsid w:val="006D35A9"/>
    <w:rsid w:val="006D3978"/>
    <w:rsid w:val="006D3ABF"/>
    <w:rsid w:val="006D4608"/>
    <w:rsid w:val="006D48AC"/>
    <w:rsid w:val="006D4AEF"/>
    <w:rsid w:val="006D4D72"/>
    <w:rsid w:val="006D5303"/>
    <w:rsid w:val="006D56F9"/>
    <w:rsid w:val="006D5775"/>
    <w:rsid w:val="006D5C8F"/>
    <w:rsid w:val="006D622D"/>
    <w:rsid w:val="006D695E"/>
    <w:rsid w:val="006D78EC"/>
    <w:rsid w:val="006D7AAA"/>
    <w:rsid w:val="006D7AC1"/>
    <w:rsid w:val="006E02C4"/>
    <w:rsid w:val="006E0337"/>
    <w:rsid w:val="006E1D08"/>
    <w:rsid w:val="006E213D"/>
    <w:rsid w:val="006E21E6"/>
    <w:rsid w:val="006E2585"/>
    <w:rsid w:val="006E2996"/>
    <w:rsid w:val="006E2B0E"/>
    <w:rsid w:val="006E2DE6"/>
    <w:rsid w:val="006E3596"/>
    <w:rsid w:val="006E4062"/>
    <w:rsid w:val="006E4513"/>
    <w:rsid w:val="006E4CBD"/>
    <w:rsid w:val="006E4DCB"/>
    <w:rsid w:val="006E4F9C"/>
    <w:rsid w:val="006E4FE0"/>
    <w:rsid w:val="006E504C"/>
    <w:rsid w:val="006E555D"/>
    <w:rsid w:val="006E6079"/>
    <w:rsid w:val="006E674E"/>
    <w:rsid w:val="006E69A0"/>
    <w:rsid w:val="006E6CFD"/>
    <w:rsid w:val="006E6F8D"/>
    <w:rsid w:val="006E74C3"/>
    <w:rsid w:val="006E7621"/>
    <w:rsid w:val="006E76C4"/>
    <w:rsid w:val="006E7A0B"/>
    <w:rsid w:val="006F0831"/>
    <w:rsid w:val="006F085F"/>
    <w:rsid w:val="006F09B8"/>
    <w:rsid w:val="006F0EF9"/>
    <w:rsid w:val="006F1547"/>
    <w:rsid w:val="006F1931"/>
    <w:rsid w:val="006F1B7B"/>
    <w:rsid w:val="006F20F0"/>
    <w:rsid w:val="006F21C1"/>
    <w:rsid w:val="006F2214"/>
    <w:rsid w:val="006F24A5"/>
    <w:rsid w:val="006F26DD"/>
    <w:rsid w:val="006F278C"/>
    <w:rsid w:val="006F2885"/>
    <w:rsid w:val="006F29B8"/>
    <w:rsid w:val="006F2B6D"/>
    <w:rsid w:val="006F30E5"/>
    <w:rsid w:val="006F4DD5"/>
    <w:rsid w:val="006F5575"/>
    <w:rsid w:val="006F557C"/>
    <w:rsid w:val="006F5EEC"/>
    <w:rsid w:val="006F6C9B"/>
    <w:rsid w:val="006F71B7"/>
    <w:rsid w:val="006F727C"/>
    <w:rsid w:val="006F7462"/>
    <w:rsid w:val="006F76A7"/>
    <w:rsid w:val="006F7D18"/>
    <w:rsid w:val="00700377"/>
    <w:rsid w:val="007003AB"/>
    <w:rsid w:val="00700792"/>
    <w:rsid w:val="0070092B"/>
    <w:rsid w:val="00700CC6"/>
    <w:rsid w:val="00700E8E"/>
    <w:rsid w:val="007010F8"/>
    <w:rsid w:val="00701521"/>
    <w:rsid w:val="0070163A"/>
    <w:rsid w:val="00702A83"/>
    <w:rsid w:val="00703358"/>
    <w:rsid w:val="00703B5E"/>
    <w:rsid w:val="0070412F"/>
    <w:rsid w:val="007041EA"/>
    <w:rsid w:val="0070452C"/>
    <w:rsid w:val="007045EB"/>
    <w:rsid w:val="00704788"/>
    <w:rsid w:val="007049EF"/>
    <w:rsid w:val="00705234"/>
    <w:rsid w:val="0070548C"/>
    <w:rsid w:val="007058B1"/>
    <w:rsid w:val="00706371"/>
    <w:rsid w:val="00706CC3"/>
    <w:rsid w:val="00706E7D"/>
    <w:rsid w:val="00706EF8"/>
    <w:rsid w:val="00707313"/>
    <w:rsid w:val="007076A5"/>
    <w:rsid w:val="007076E7"/>
    <w:rsid w:val="00710241"/>
    <w:rsid w:val="007102FB"/>
    <w:rsid w:val="00710564"/>
    <w:rsid w:val="00711066"/>
    <w:rsid w:val="00711164"/>
    <w:rsid w:val="007115F2"/>
    <w:rsid w:val="007116B2"/>
    <w:rsid w:val="00711F82"/>
    <w:rsid w:val="0071225F"/>
    <w:rsid w:val="00712470"/>
    <w:rsid w:val="007133A7"/>
    <w:rsid w:val="00713A03"/>
    <w:rsid w:val="0071405D"/>
    <w:rsid w:val="00714907"/>
    <w:rsid w:val="00714FE1"/>
    <w:rsid w:val="007152B9"/>
    <w:rsid w:val="0071565B"/>
    <w:rsid w:val="00715917"/>
    <w:rsid w:val="0071643E"/>
    <w:rsid w:val="00716B2E"/>
    <w:rsid w:val="00716E48"/>
    <w:rsid w:val="00717479"/>
    <w:rsid w:val="007177C1"/>
    <w:rsid w:val="00720028"/>
    <w:rsid w:val="00720174"/>
    <w:rsid w:val="007206FD"/>
    <w:rsid w:val="0072093C"/>
    <w:rsid w:val="00720C23"/>
    <w:rsid w:val="00721080"/>
    <w:rsid w:val="007210C5"/>
    <w:rsid w:val="00721E79"/>
    <w:rsid w:val="00721F25"/>
    <w:rsid w:val="0072223B"/>
    <w:rsid w:val="007223ED"/>
    <w:rsid w:val="00722676"/>
    <w:rsid w:val="00722ABB"/>
    <w:rsid w:val="00722B94"/>
    <w:rsid w:val="00722BC7"/>
    <w:rsid w:val="00722E86"/>
    <w:rsid w:val="007232E7"/>
    <w:rsid w:val="00723305"/>
    <w:rsid w:val="00723388"/>
    <w:rsid w:val="0072378E"/>
    <w:rsid w:val="007237F2"/>
    <w:rsid w:val="007238CB"/>
    <w:rsid w:val="00723AC6"/>
    <w:rsid w:val="00724AAF"/>
    <w:rsid w:val="00724F00"/>
    <w:rsid w:val="0072516C"/>
    <w:rsid w:val="00725468"/>
    <w:rsid w:val="00725980"/>
    <w:rsid w:val="00725BBF"/>
    <w:rsid w:val="00725E70"/>
    <w:rsid w:val="007265AC"/>
    <w:rsid w:val="00726AE2"/>
    <w:rsid w:val="0072728C"/>
    <w:rsid w:val="0072739D"/>
    <w:rsid w:val="00727629"/>
    <w:rsid w:val="007277DF"/>
    <w:rsid w:val="007279C4"/>
    <w:rsid w:val="00727D7A"/>
    <w:rsid w:val="00730351"/>
    <w:rsid w:val="007303BA"/>
    <w:rsid w:val="00730F66"/>
    <w:rsid w:val="0073107C"/>
    <w:rsid w:val="007310C5"/>
    <w:rsid w:val="007315AF"/>
    <w:rsid w:val="007315B2"/>
    <w:rsid w:val="00731844"/>
    <w:rsid w:val="00731A0F"/>
    <w:rsid w:val="00731D38"/>
    <w:rsid w:val="007325DB"/>
    <w:rsid w:val="00732773"/>
    <w:rsid w:val="00732A84"/>
    <w:rsid w:val="00732FAE"/>
    <w:rsid w:val="0073334B"/>
    <w:rsid w:val="00733FC4"/>
    <w:rsid w:val="007342F8"/>
    <w:rsid w:val="007343D2"/>
    <w:rsid w:val="00734598"/>
    <w:rsid w:val="007345F5"/>
    <w:rsid w:val="00734AD9"/>
    <w:rsid w:val="007354BF"/>
    <w:rsid w:val="00735738"/>
    <w:rsid w:val="00735A01"/>
    <w:rsid w:val="0073615E"/>
    <w:rsid w:val="0073664A"/>
    <w:rsid w:val="007367EB"/>
    <w:rsid w:val="00737861"/>
    <w:rsid w:val="00737A70"/>
    <w:rsid w:val="00737DB9"/>
    <w:rsid w:val="00740AB3"/>
    <w:rsid w:val="00740DC1"/>
    <w:rsid w:val="0074162E"/>
    <w:rsid w:val="00742884"/>
    <w:rsid w:val="00742972"/>
    <w:rsid w:val="00742C44"/>
    <w:rsid w:val="00742D09"/>
    <w:rsid w:val="00743936"/>
    <w:rsid w:val="00743BD1"/>
    <w:rsid w:val="00743F44"/>
    <w:rsid w:val="00743FB9"/>
    <w:rsid w:val="007441E4"/>
    <w:rsid w:val="00744F21"/>
    <w:rsid w:val="00745412"/>
    <w:rsid w:val="007457F4"/>
    <w:rsid w:val="00745CD3"/>
    <w:rsid w:val="00745CEA"/>
    <w:rsid w:val="00745E98"/>
    <w:rsid w:val="00746354"/>
    <w:rsid w:val="007472DD"/>
    <w:rsid w:val="007474F1"/>
    <w:rsid w:val="0074755A"/>
    <w:rsid w:val="007476DC"/>
    <w:rsid w:val="00747EBF"/>
    <w:rsid w:val="00747F99"/>
    <w:rsid w:val="007501E6"/>
    <w:rsid w:val="007502AA"/>
    <w:rsid w:val="00750352"/>
    <w:rsid w:val="0075052D"/>
    <w:rsid w:val="007510F0"/>
    <w:rsid w:val="00751836"/>
    <w:rsid w:val="007522DC"/>
    <w:rsid w:val="007537C0"/>
    <w:rsid w:val="007538FC"/>
    <w:rsid w:val="00753C89"/>
    <w:rsid w:val="00753EA8"/>
    <w:rsid w:val="00754299"/>
    <w:rsid w:val="007545D0"/>
    <w:rsid w:val="007548E0"/>
    <w:rsid w:val="00754981"/>
    <w:rsid w:val="00754EC1"/>
    <w:rsid w:val="007550E2"/>
    <w:rsid w:val="0075574C"/>
    <w:rsid w:val="00755E14"/>
    <w:rsid w:val="00755F5F"/>
    <w:rsid w:val="00756356"/>
    <w:rsid w:val="00756830"/>
    <w:rsid w:val="00756C7E"/>
    <w:rsid w:val="00756C81"/>
    <w:rsid w:val="00756E9A"/>
    <w:rsid w:val="007571DF"/>
    <w:rsid w:val="00757219"/>
    <w:rsid w:val="007574D2"/>
    <w:rsid w:val="00757D0D"/>
    <w:rsid w:val="00757F84"/>
    <w:rsid w:val="00760141"/>
    <w:rsid w:val="00760800"/>
    <w:rsid w:val="00760BE0"/>
    <w:rsid w:val="00761128"/>
    <w:rsid w:val="00761162"/>
    <w:rsid w:val="0076138D"/>
    <w:rsid w:val="0076199A"/>
    <w:rsid w:val="00761B34"/>
    <w:rsid w:val="00761D88"/>
    <w:rsid w:val="00761FE4"/>
    <w:rsid w:val="00762F76"/>
    <w:rsid w:val="00763396"/>
    <w:rsid w:val="00763DE4"/>
    <w:rsid w:val="0076412A"/>
    <w:rsid w:val="007643D6"/>
    <w:rsid w:val="00764754"/>
    <w:rsid w:val="00765710"/>
    <w:rsid w:val="00765928"/>
    <w:rsid w:val="00765A06"/>
    <w:rsid w:val="00765D7F"/>
    <w:rsid w:val="007662D7"/>
    <w:rsid w:val="00766360"/>
    <w:rsid w:val="00767205"/>
    <w:rsid w:val="007677F8"/>
    <w:rsid w:val="00767D6A"/>
    <w:rsid w:val="00767E0F"/>
    <w:rsid w:val="0077034F"/>
    <w:rsid w:val="00770437"/>
    <w:rsid w:val="007708DB"/>
    <w:rsid w:val="00770BB1"/>
    <w:rsid w:val="00771272"/>
    <w:rsid w:val="0077129D"/>
    <w:rsid w:val="00771579"/>
    <w:rsid w:val="00771805"/>
    <w:rsid w:val="0077198D"/>
    <w:rsid w:val="00771BF7"/>
    <w:rsid w:val="00771C76"/>
    <w:rsid w:val="00771D5B"/>
    <w:rsid w:val="007720FE"/>
    <w:rsid w:val="00772691"/>
    <w:rsid w:val="00772818"/>
    <w:rsid w:val="00772D53"/>
    <w:rsid w:val="007730BF"/>
    <w:rsid w:val="00773E47"/>
    <w:rsid w:val="00774493"/>
    <w:rsid w:val="00774696"/>
    <w:rsid w:val="007748C6"/>
    <w:rsid w:val="00774DD7"/>
    <w:rsid w:val="00774EA4"/>
    <w:rsid w:val="00775095"/>
    <w:rsid w:val="0077565D"/>
    <w:rsid w:val="007758E6"/>
    <w:rsid w:val="00775AFA"/>
    <w:rsid w:val="00775D64"/>
    <w:rsid w:val="00775DBB"/>
    <w:rsid w:val="007762BE"/>
    <w:rsid w:val="0077648A"/>
    <w:rsid w:val="007771CE"/>
    <w:rsid w:val="007777AD"/>
    <w:rsid w:val="0078028A"/>
    <w:rsid w:val="007804C4"/>
    <w:rsid w:val="00780A77"/>
    <w:rsid w:val="00780FAA"/>
    <w:rsid w:val="0078104B"/>
    <w:rsid w:val="00781187"/>
    <w:rsid w:val="0078211E"/>
    <w:rsid w:val="00782A78"/>
    <w:rsid w:val="00782AE9"/>
    <w:rsid w:val="00782CB6"/>
    <w:rsid w:val="00783155"/>
    <w:rsid w:val="00783565"/>
    <w:rsid w:val="007835BD"/>
    <w:rsid w:val="00783C1D"/>
    <w:rsid w:val="007852E3"/>
    <w:rsid w:val="0078590E"/>
    <w:rsid w:val="00785BEF"/>
    <w:rsid w:val="007862EC"/>
    <w:rsid w:val="007865AD"/>
    <w:rsid w:val="0078690A"/>
    <w:rsid w:val="00786C24"/>
    <w:rsid w:val="007870F9"/>
    <w:rsid w:val="00787158"/>
    <w:rsid w:val="007876B3"/>
    <w:rsid w:val="0078789D"/>
    <w:rsid w:val="00787941"/>
    <w:rsid w:val="00787A69"/>
    <w:rsid w:val="00787E8C"/>
    <w:rsid w:val="0079026C"/>
    <w:rsid w:val="007903A4"/>
    <w:rsid w:val="007907F8"/>
    <w:rsid w:val="00791472"/>
    <w:rsid w:val="007915A7"/>
    <w:rsid w:val="007916AF"/>
    <w:rsid w:val="00791C02"/>
    <w:rsid w:val="00791E8F"/>
    <w:rsid w:val="00792482"/>
    <w:rsid w:val="00792F45"/>
    <w:rsid w:val="00793524"/>
    <w:rsid w:val="00793646"/>
    <w:rsid w:val="00793678"/>
    <w:rsid w:val="00794646"/>
    <w:rsid w:val="00794AD3"/>
    <w:rsid w:val="00794CCF"/>
    <w:rsid w:val="007951C3"/>
    <w:rsid w:val="00795215"/>
    <w:rsid w:val="007953E2"/>
    <w:rsid w:val="00795B98"/>
    <w:rsid w:val="00795FCD"/>
    <w:rsid w:val="00796234"/>
    <w:rsid w:val="007962D9"/>
    <w:rsid w:val="00796902"/>
    <w:rsid w:val="00796B2F"/>
    <w:rsid w:val="00796D87"/>
    <w:rsid w:val="00796DB5"/>
    <w:rsid w:val="007971B7"/>
    <w:rsid w:val="0079798A"/>
    <w:rsid w:val="00797D2B"/>
    <w:rsid w:val="007A02EE"/>
    <w:rsid w:val="007A093C"/>
    <w:rsid w:val="007A0B11"/>
    <w:rsid w:val="007A117B"/>
    <w:rsid w:val="007A1192"/>
    <w:rsid w:val="007A21BC"/>
    <w:rsid w:val="007A3124"/>
    <w:rsid w:val="007A32A1"/>
    <w:rsid w:val="007A36ED"/>
    <w:rsid w:val="007A3B84"/>
    <w:rsid w:val="007A3E2B"/>
    <w:rsid w:val="007A4485"/>
    <w:rsid w:val="007A523B"/>
    <w:rsid w:val="007A5B99"/>
    <w:rsid w:val="007A5C26"/>
    <w:rsid w:val="007A62D0"/>
    <w:rsid w:val="007A6355"/>
    <w:rsid w:val="007A6CAB"/>
    <w:rsid w:val="007A7243"/>
    <w:rsid w:val="007A72B0"/>
    <w:rsid w:val="007A798B"/>
    <w:rsid w:val="007B020F"/>
    <w:rsid w:val="007B05C1"/>
    <w:rsid w:val="007B096C"/>
    <w:rsid w:val="007B0C85"/>
    <w:rsid w:val="007B197B"/>
    <w:rsid w:val="007B1BD0"/>
    <w:rsid w:val="007B1E31"/>
    <w:rsid w:val="007B1E75"/>
    <w:rsid w:val="007B204B"/>
    <w:rsid w:val="007B2089"/>
    <w:rsid w:val="007B22AF"/>
    <w:rsid w:val="007B2961"/>
    <w:rsid w:val="007B3383"/>
    <w:rsid w:val="007B34B6"/>
    <w:rsid w:val="007B3987"/>
    <w:rsid w:val="007B3B34"/>
    <w:rsid w:val="007B45C1"/>
    <w:rsid w:val="007B469A"/>
    <w:rsid w:val="007B48C9"/>
    <w:rsid w:val="007B51B8"/>
    <w:rsid w:val="007B52BF"/>
    <w:rsid w:val="007B5B59"/>
    <w:rsid w:val="007B6086"/>
    <w:rsid w:val="007B60C9"/>
    <w:rsid w:val="007B63D0"/>
    <w:rsid w:val="007B640B"/>
    <w:rsid w:val="007B6432"/>
    <w:rsid w:val="007B6612"/>
    <w:rsid w:val="007B6674"/>
    <w:rsid w:val="007B6C39"/>
    <w:rsid w:val="007B6D27"/>
    <w:rsid w:val="007B6DD8"/>
    <w:rsid w:val="007B717D"/>
    <w:rsid w:val="007B7215"/>
    <w:rsid w:val="007B7648"/>
    <w:rsid w:val="007C0EBB"/>
    <w:rsid w:val="007C1A2A"/>
    <w:rsid w:val="007C1C9A"/>
    <w:rsid w:val="007C1D62"/>
    <w:rsid w:val="007C2196"/>
    <w:rsid w:val="007C2C4A"/>
    <w:rsid w:val="007C2D04"/>
    <w:rsid w:val="007C31EE"/>
    <w:rsid w:val="007C40C8"/>
    <w:rsid w:val="007C426A"/>
    <w:rsid w:val="007C4271"/>
    <w:rsid w:val="007C4312"/>
    <w:rsid w:val="007C47F5"/>
    <w:rsid w:val="007C49D3"/>
    <w:rsid w:val="007C509C"/>
    <w:rsid w:val="007C50F4"/>
    <w:rsid w:val="007C5185"/>
    <w:rsid w:val="007C5428"/>
    <w:rsid w:val="007C5644"/>
    <w:rsid w:val="007C57B5"/>
    <w:rsid w:val="007C5A27"/>
    <w:rsid w:val="007C5DE8"/>
    <w:rsid w:val="007C6198"/>
    <w:rsid w:val="007C6299"/>
    <w:rsid w:val="007C6636"/>
    <w:rsid w:val="007C67BA"/>
    <w:rsid w:val="007C6F2D"/>
    <w:rsid w:val="007C6FE0"/>
    <w:rsid w:val="007C736E"/>
    <w:rsid w:val="007C7D1B"/>
    <w:rsid w:val="007D046C"/>
    <w:rsid w:val="007D1778"/>
    <w:rsid w:val="007D1B38"/>
    <w:rsid w:val="007D1D22"/>
    <w:rsid w:val="007D2264"/>
    <w:rsid w:val="007D2538"/>
    <w:rsid w:val="007D2656"/>
    <w:rsid w:val="007D2CF5"/>
    <w:rsid w:val="007D3828"/>
    <w:rsid w:val="007D3F4E"/>
    <w:rsid w:val="007D447F"/>
    <w:rsid w:val="007D510B"/>
    <w:rsid w:val="007D5814"/>
    <w:rsid w:val="007D5994"/>
    <w:rsid w:val="007D5C1B"/>
    <w:rsid w:val="007D66CE"/>
    <w:rsid w:val="007D74F1"/>
    <w:rsid w:val="007E0800"/>
    <w:rsid w:val="007E1242"/>
    <w:rsid w:val="007E1A0A"/>
    <w:rsid w:val="007E1D26"/>
    <w:rsid w:val="007E1D88"/>
    <w:rsid w:val="007E22D4"/>
    <w:rsid w:val="007E25C6"/>
    <w:rsid w:val="007E28A8"/>
    <w:rsid w:val="007E34BC"/>
    <w:rsid w:val="007E36E0"/>
    <w:rsid w:val="007E3C60"/>
    <w:rsid w:val="007E4FA9"/>
    <w:rsid w:val="007E5405"/>
    <w:rsid w:val="007E5757"/>
    <w:rsid w:val="007E6240"/>
    <w:rsid w:val="007E6411"/>
    <w:rsid w:val="007E691F"/>
    <w:rsid w:val="007E69E0"/>
    <w:rsid w:val="007E6C7B"/>
    <w:rsid w:val="007E6CCB"/>
    <w:rsid w:val="007E755F"/>
    <w:rsid w:val="007E7B1B"/>
    <w:rsid w:val="007F0015"/>
    <w:rsid w:val="007F0186"/>
    <w:rsid w:val="007F056D"/>
    <w:rsid w:val="007F064E"/>
    <w:rsid w:val="007F0764"/>
    <w:rsid w:val="007F0810"/>
    <w:rsid w:val="007F085A"/>
    <w:rsid w:val="007F0C27"/>
    <w:rsid w:val="007F103A"/>
    <w:rsid w:val="007F1A69"/>
    <w:rsid w:val="007F1DEB"/>
    <w:rsid w:val="007F1F61"/>
    <w:rsid w:val="007F2540"/>
    <w:rsid w:val="007F290A"/>
    <w:rsid w:val="007F2AFE"/>
    <w:rsid w:val="007F2BAF"/>
    <w:rsid w:val="007F3140"/>
    <w:rsid w:val="007F3174"/>
    <w:rsid w:val="007F3E60"/>
    <w:rsid w:val="007F3F97"/>
    <w:rsid w:val="007F41BA"/>
    <w:rsid w:val="007F463E"/>
    <w:rsid w:val="007F52B5"/>
    <w:rsid w:val="007F53B1"/>
    <w:rsid w:val="007F5441"/>
    <w:rsid w:val="007F604A"/>
    <w:rsid w:val="007F6295"/>
    <w:rsid w:val="007F635B"/>
    <w:rsid w:val="007F65B8"/>
    <w:rsid w:val="007F6F9B"/>
    <w:rsid w:val="007F6FC3"/>
    <w:rsid w:val="007F7107"/>
    <w:rsid w:val="007F7185"/>
    <w:rsid w:val="008008DC"/>
    <w:rsid w:val="00800C98"/>
    <w:rsid w:val="00800E4B"/>
    <w:rsid w:val="00801002"/>
    <w:rsid w:val="00801304"/>
    <w:rsid w:val="008018A9"/>
    <w:rsid w:val="00801B77"/>
    <w:rsid w:val="00801FAF"/>
    <w:rsid w:val="00802449"/>
    <w:rsid w:val="008025E3"/>
    <w:rsid w:val="00802A86"/>
    <w:rsid w:val="00803920"/>
    <w:rsid w:val="00803A3E"/>
    <w:rsid w:val="00803DB8"/>
    <w:rsid w:val="008041A8"/>
    <w:rsid w:val="008043CD"/>
    <w:rsid w:val="00804767"/>
    <w:rsid w:val="00804B23"/>
    <w:rsid w:val="00804DF0"/>
    <w:rsid w:val="00804EDF"/>
    <w:rsid w:val="00805900"/>
    <w:rsid w:val="00805C5A"/>
    <w:rsid w:val="00805CBB"/>
    <w:rsid w:val="0080614F"/>
    <w:rsid w:val="00807BB8"/>
    <w:rsid w:val="00807BBA"/>
    <w:rsid w:val="00807E84"/>
    <w:rsid w:val="00810442"/>
    <w:rsid w:val="008104D2"/>
    <w:rsid w:val="0081073C"/>
    <w:rsid w:val="00810921"/>
    <w:rsid w:val="0081140C"/>
    <w:rsid w:val="008119BE"/>
    <w:rsid w:val="0081235E"/>
    <w:rsid w:val="00812845"/>
    <w:rsid w:val="00812AAF"/>
    <w:rsid w:val="00812C30"/>
    <w:rsid w:val="00812F9B"/>
    <w:rsid w:val="00813367"/>
    <w:rsid w:val="008135B1"/>
    <w:rsid w:val="00813653"/>
    <w:rsid w:val="0081370D"/>
    <w:rsid w:val="00813ED9"/>
    <w:rsid w:val="00813F13"/>
    <w:rsid w:val="00814EDE"/>
    <w:rsid w:val="00815656"/>
    <w:rsid w:val="008160C8"/>
    <w:rsid w:val="008160CA"/>
    <w:rsid w:val="00816577"/>
    <w:rsid w:val="0081672C"/>
    <w:rsid w:val="008167BC"/>
    <w:rsid w:val="00816B69"/>
    <w:rsid w:val="008170B0"/>
    <w:rsid w:val="008171F5"/>
    <w:rsid w:val="008175B4"/>
    <w:rsid w:val="00817B68"/>
    <w:rsid w:val="00820699"/>
    <w:rsid w:val="00820B79"/>
    <w:rsid w:val="00820D28"/>
    <w:rsid w:val="00820EC2"/>
    <w:rsid w:val="00821016"/>
    <w:rsid w:val="008218E7"/>
    <w:rsid w:val="00821E40"/>
    <w:rsid w:val="00821E41"/>
    <w:rsid w:val="00821F28"/>
    <w:rsid w:val="008221B6"/>
    <w:rsid w:val="008229AE"/>
    <w:rsid w:val="00822DD5"/>
    <w:rsid w:val="00822FA6"/>
    <w:rsid w:val="008237DE"/>
    <w:rsid w:val="00823C46"/>
    <w:rsid w:val="00824053"/>
    <w:rsid w:val="00824055"/>
    <w:rsid w:val="00824118"/>
    <w:rsid w:val="008241BD"/>
    <w:rsid w:val="008241DB"/>
    <w:rsid w:val="008246E5"/>
    <w:rsid w:val="008247BF"/>
    <w:rsid w:val="00824922"/>
    <w:rsid w:val="00824945"/>
    <w:rsid w:val="00824DF5"/>
    <w:rsid w:val="00824FF9"/>
    <w:rsid w:val="0082557E"/>
    <w:rsid w:val="00825787"/>
    <w:rsid w:val="00825E61"/>
    <w:rsid w:val="008261FA"/>
    <w:rsid w:val="0082620C"/>
    <w:rsid w:val="008265DA"/>
    <w:rsid w:val="00827023"/>
    <w:rsid w:val="0082750A"/>
    <w:rsid w:val="008276E2"/>
    <w:rsid w:val="008276F6"/>
    <w:rsid w:val="008302E6"/>
    <w:rsid w:val="00830C32"/>
    <w:rsid w:val="00831686"/>
    <w:rsid w:val="008316B7"/>
    <w:rsid w:val="00831847"/>
    <w:rsid w:val="0083234A"/>
    <w:rsid w:val="0083277A"/>
    <w:rsid w:val="00832925"/>
    <w:rsid w:val="00832C7B"/>
    <w:rsid w:val="00833D48"/>
    <w:rsid w:val="00834F0C"/>
    <w:rsid w:val="008355C8"/>
    <w:rsid w:val="00835706"/>
    <w:rsid w:val="008357A9"/>
    <w:rsid w:val="00835D69"/>
    <w:rsid w:val="00836A70"/>
    <w:rsid w:val="00836A82"/>
    <w:rsid w:val="0083719E"/>
    <w:rsid w:val="00837C53"/>
    <w:rsid w:val="00837D84"/>
    <w:rsid w:val="00837DEC"/>
    <w:rsid w:val="008400B6"/>
    <w:rsid w:val="008403CE"/>
    <w:rsid w:val="008404A4"/>
    <w:rsid w:val="008404E1"/>
    <w:rsid w:val="00840729"/>
    <w:rsid w:val="0084091D"/>
    <w:rsid w:val="00840FA4"/>
    <w:rsid w:val="008410F6"/>
    <w:rsid w:val="00841344"/>
    <w:rsid w:val="00841A60"/>
    <w:rsid w:val="00841ADF"/>
    <w:rsid w:val="00841D6F"/>
    <w:rsid w:val="0084210A"/>
    <w:rsid w:val="00842761"/>
    <w:rsid w:val="00843035"/>
    <w:rsid w:val="00843112"/>
    <w:rsid w:val="0084314B"/>
    <w:rsid w:val="008431D5"/>
    <w:rsid w:val="00843DDA"/>
    <w:rsid w:val="008440E0"/>
    <w:rsid w:val="0084415C"/>
    <w:rsid w:val="008444D8"/>
    <w:rsid w:val="00844784"/>
    <w:rsid w:val="00844D95"/>
    <w:rsid w:val="008452C1"/>
    <w:rsid w:val="0084571A"/>
    <w:rsid w:val="00845BBE"/>
    <w:rsid w:val="00845CF3"/>
    <w:rsid w:val="00846448"/>
    <w:rsid w:val="00847196"/>
    <w:rsid w:val="0084759A"/>
    <w:rsid w:val="0084775B"/>
    <w:rsid w:val="00847BD2"/>
    <w:rsid w:val="00850990"/>
    <w:rsid w:val="00850F18"/>
    <w:rsid w:val="008519D4"/>
    <w:rsid w:val="00851C06"/>
    <w:rsid w:val="0085226B"/>
    <w:rsid w:val="00853042"/>
    <w:rsid w:val="008532A1"/>
    <w:rsid w:val="00853686"/>
    <w:rsid w:val="008539D7"/>
    <w:rsid w:val="00853B5A"/>
    <w:rsid w:val="00853DD4"/>
    <w:rsid w:val="00854048"/>
    <w:rsid w:val="008551E6"/>
    <w:rsid w:val="0085546F"/>
    <w:rsid w:val="00855480"/>
    <w:rsid w:val="00855716"/>
    <w:rsid w:val="008562BD"/>
    <w:rsid w:val="00856C20"/>
    <w:rsid w:val="00856C35"/>
    <w:rsid w:val="00857158"/>
    <w:rsid w:val="00857233"/>
    <w:rsid w:val="00857563"/>
    <w:rsid w:val="0085769B"/>
    <w:rsid w:val="008576AC"/>
    <w:rsid w:val="00857FC6"/>
    <w:rsid w:val="00860076"/>
    <w:rsid w:val="008608C4"/>
    <w:rsid w:val="00860BB9"/>
    <w:rsid w:val="00860BC6"/>
    <w:rsid w:val="008612EF"/>
    <w:rsid w:val="008618CF"/>
    <w:rsid w:val="00861BE0"/>
    <w:rsid w:val="00861EE8"/>
    <w:rsid w:val="00862649"/>
    <w:rsid w:val="00862A42"/>
    <w:rsid w:val="00862BE3"/>
    <w:rsid w:val="008634B3"/>
    <w:rsid w:val="00863D4D"/>
    <w:rsid w:val="00863DCE"/>
    <w:rsid w:val="00863FE0"/>
    <w:rsid w:val="00864250"/>
    <w:rsid w:val="00864825"/>
    <w:rsid w:val="008649CF"/>
    <w:rsid w:val="00865565"/>
    <w:rsid w:val="00865B7C"/>
    <w:rsid w:val="00865DC2"/>
    <w:rsid w:val="00866906"/>
    <w:rsid w:val="00866921"/>
    <w:rsid w:val="00866A4F"/>
    <w:rsid w:val="00866C57"/>
    <w:rsid w:val="008670BE"/>
    <w:rsid w:val="00867591"/>
    <w:rsid w:val="00870557"/>
    <w:rsid w:val="00870809"/>
    <w:rsid w:val="00870831"/>
    <w:rsid w:val="00871035"/>
    <w:rsid w:val="008716F2"/>
    <w:rsid w:val="008718AA"/>
    <w:rsid w:val="008719BA"/>
    <w:rsid w:val="00871D1B"/>
    <w:rsid w:val="00871F8D"/>
    <w:rsid w:val="00872A48"/>
    <w:rsid w:val="00872AB0"/>
    <w:rsid w:val="00872FD7"/>
    <w:rsid w:val="00873215"/>
    <w:rsid w:val="008736A4"/>
    <w:rsid w:val="00873BEA"/>
    <w:rsid w:val="008740D1"/>
    <w:rsid w:val="00875205"/>
    <w:rsid w:val="008755E1"/>
    <w:rsid w:val="008757A0"/>
    <w:rsid w:val="00875860"/>
    <w:rsid w:val="00875E87"/>
    <w:rsid w:val="00876531"/>
    <w:rsid w:val="0087675E"/>
    <w:rsid w:val="00876BEF"/>
    <w:rsid w:val="0087786A"/>
    <w:rsid w:val="00880222"/>
    <w:rsid w:val="00880A8E"/>
    <w:rsid w:val="00880DDF"/>
    <w:rsid w:val="008813D1"/>
    <w:rsid w:val="00881DF5"/>
    <w:rsid w:val="00881E5A"/>
    <w:rsid w:val="008824E9"/>
    <w:rsid w:val="00882649"/>
    <w:rsid w:val="00882912"/>
    <w:rsid w:val="00882BE8"/>
    <w:rsid w:val="00882BE9"/>
    <w:rsid w:val="00882C4E"/>
    <w:rsid w:val="00882CE5"/>
    <w:rsid w:val="00882D71"/>
    <w:rsid w:val="008831DD"/>
    <w:rsid w:val="008833D7"/>
    <w:rsid w:val="0088342A"/>
    <w:rsid w:val="00883753"/>
    <w:rsid w:val="00883F18"/>
    <w:rsid w:val="00883F84"/>
    <w:rsid w:val="00885BFC"/>
    <w:rsid w:val="00885F2A"/>
    <w:rsid w:val="0088645A"/>
    <w:rsid w:val="00886787"/>
    <w:rsid w:val="00886CC8"/>
    <w:rsid w:val="00886DD5"/>
    <w:rsid w:val="00886F77"/>
    <w:rsid w:val="008870AC"/>
    <w:rsid w:val="00887171"/>
    <w:rsid w:val="008875B0"/>
    <w:rsid w:val="0088780A"/>
    <w:rsid w:val="0089061C"/>
    <w:rsid w:val="00890854"/>
    <w:rsid w:val="00890A69"/>
    <w:rsid w:val="00890FC5"/>
    <w:rsid w:val="008915A1"/>
    <w:rsid w:val="00891CEE"/>
    <w:rsid w:val="00891DFF"/>
    <w:rsid w:val="00892209"/>
    <w:rsid w:val="0089272F"/>
    <w:rsid w:val="008928A7"/>
    <w:rsid w:val="0089316C"/>
    <w:rsid w:val="008946D1"/>
    <w:rsid w:val="00894787"/>
    <w:rsid w:val="00894AA1"/>
    <w:rsid w:val="00894D5F"/>
    <w:rsid w:val="00894FD8"/>
    <w:rsid w:val="0089515A"/>
    <w:rsid w:val="008951B4"/>
    <w:rsid w:val="008953F3"/>
    <w:rsid w:val="00895605"/>
    <w:rsid w:val="008957F7"/>
    <w:rsid w:val="00895974"/>
    <w:rsid w:val="00895FB5"/>
    <w:rsid w:val="00896427"/>
    <w:rsid w:val="00896CFB"/>
    <w:rsid w:val="00896E4D"/>
    <w:rsid w:val="00897519"/>
    <w:rsid w:val="00897559"/>
    <w:rsid w:val="00897A55"/>
    <w:rsid w:val="00897C8E"/>
    <w:rsid w:val="00897DD4"/>
    <w:rsid w:val="00897EC2"/>
    <w:rsid w:val="008A0276"/>
    <w:rsid w:val="008A1992"/>
    <w:rsid w:val="008A1AE7"/>
    <w:rsid w:val="008A23BF"/>
    <w:rsid w:val="008A272A"/>
    <w:rsid w:val="008A2807"/>
    <w:rsid w:val="008A2AA4"/>
    <w:rsid w:val="008A2AAB"/>
    <w:rsid w:val="008A2C3F"/>
    <w:rsid w:val="008A3608"/>
    <w:rsid w:val="008A3721"/>
    <w:rsid w:val="008A3870"/>
    <w:rsid w:val="008A39A9"/>
    <w:rsid w:val="008A39D4"/>
    <w:rsid w:val="008A3B13"/>
    <w:rsid w:val="008A3B27"/>
    <w:rsid w:val="008A3DCC"/>
    <w:rsid w:val="008A3DD2"/>
    <w:rsid w:val="008A3F1A"/>
    <w:rsid w:val="008A4057"/>
    <w:rsid w:val="008A4182"/>
    <w:rsid w:val="008A46CB"/>
    <w:rsid w:val="008A4752"/>
    <w:rsid w:val="008A4945"/>
    <w:rsid w:val="008A4A1C"/>
    <w:rsid w:val="008A549B"/>
    <w:rsid w:val="008A54B8"/>
    <w:rsid w:val="008A6379"/>
    <w:rsid w:val="008A65A0"/>
    <w:rsid w:val="008A6673"/>
    <w:rsid w:val="008A67FE"/>
    <w:rsid w:val="008A6AC9"/>
    <w:rsid w:val="008A6BCA"/>
    <w:rsid w:val="008A6C72"/>
    <w:rsid w:val="008A6DD6"/>
    <w:rsid w:val="008A6EBD"/>
    <w:rsid w:val="008A6EED"/>
    <w:rsid w:val="008A73A2"/>
    <w:rsid w:val="008A75B1"/>
    <w:rsid w:val="008A788F"/>
    <w:rsid w:val="008A79C9"/>
    <w:rsid w:val="008A7A16"/>
    <w:rsid w:val="008A7AE9"/>
    <w:rsid w:val="008A7D84"/>
    <w:rsid w:val="008B00AD"/>
    <w:rsid w:val="008B084E"/>
    <w:rsid w:val="008B09A8"/>
    <w:rsid w:val="008B0BF3"/>
    <w:rsid w:val="008B10FB"/>
    <w:rsid w:val="008B1205"/>
    <w:rsid w:val="008B1236"/>
    <w:rsid w:val="008B12B2"/>
    <w:rsid w:val="008B1557"/>
    <w:rsid w:val="008B17C2"/>
    <w:rsid w:val="008B2D55"/>
    <w:rsid w:val="008B2DE8"/>
    <w:rsid w:val="008B2FAE"/>
    <w:rsid w:val="008B3022"/>
    <w:rsid w:val="008B3A3B"/>
    <w:rsid w:val="008B4878"/>
    <w:rsid w:val="008B4CC6"/>
    <w:rsid w:val="008B5514"/>
    <w:rsid w:val="008B5D0D"/>
    <w:rsid w:val="008B61AF"/>
    <w:rsid w:val="008B65DB"/>
    <w:rsid w:val="008B6713"/>
    <w:rsid w:val="008B6C07"/>
    <w:rsid w:val="008B6FB7"/>
    <w:rsid w:val="008B72C6"/>
    <w:rsid w:val="008B7333"/>
    <w:rsid w:val="008B76B5"/>
    <w:rsid w:val="008B7725"/>
    <w:rsid w:val="008B7E15"/>
    <w:rsid w:val="008B7E3F"/>
    <w:rsid w:val="008C0375"/>
    <w:rsid w:val="008C0724"/>
    <w:rsid w:val="008C0A56"/>
    <w:rsid w:val="008C11E0"/>
    <w:rsid w:val="008C2000"/>
    <w:rsid w:val="008C211C"/>
    <w:rsid w:val="008C32F3"/>
    <w:rsid w:val="008C3699"/>
    <w:rsid w:val="008C384E"/>
    <w:rsid w:val="008C3BF8"/>
    <w:rsid w:val="008C53DD"/>
    <w:rsid w:val="008C598B"/>
    <w:rsid w:val="008C6366"/>
    <w:rsid w:val="008C6501"/>
    <w:rsid w:val="008C6AB7"/>
    <w:rsid w:val="008C744A"/>
    <w:rsid w:val="008C75FA"/>
    <w:rsid w:val="008C771E"/>
    <w:rsid w:val="008C784D"/>
    <w:rsid w:val="008C7905"/>
    <w:rsid w:val="008D1748"/>
    <w:rsid w:val="008D19C8"/>
    <w:rsid w:val="008D2155"/>
    <w:rsid w:val="008D2175"/>
    <w:rsid w:val="008D27AB"/>
    <w:rsid w:val="008D31D1"/>
    <w:rsid w:val="008D31FE"/>
    <w:rsid w:val="008D322A"/>
    <w:rsid w:val="008D340F"/>
    <w:rsid w:val="008D3ADF"/>
    <w:rsid w:val="008D3CFF"/>
    <w:rsid w:val="008D3E99"/>
    <w:rsid w:val="008D4404"/>
    <w:rsid w:val="008D4521"/>
    <w:rsid w:val="008D472C"/>
    <w:rsid w:val="008D4789"/>
    <w:rsid w:val="008D47BF"/>
    <w:rsid w:val="008D4910"/>
    <w:rsid w:val="008D4997"/>
    <w:rsid w:val="008D4DDF"/>
    <w:rsid w:val="008D4FBD"/>
    <w:rsid w:val="008D51A7"/>
    <w:rsid w:val="008D5435"/>
    <w:rsid w:val="008D5957"/>
    <w:rsid w:val="008D5A98"/>
    <w:rsid w:val="008D603B"/>
    <w:rsid w:val="008D64CF"/>
    <w:rsid w:val="008D6B21"/>
    <w:rsid w:val="008D7054"/>
    <w:rsid w:val="008D706C"/>
    <w:rsid w:val="008D7605"/>
    <w:rsid w:val="008D7A26"/>
    <w:rsid w:val="008D7A37"/>
    <w:rsid w:val="008D7DE5"/>
    <w:rsid w:val="008E0022"/>
    <w:rsid w:val="008E042C"/>
    <w:rsid w:val="008E089A"/>
    <w:rsid w:val="008E0BAC"/>
    <w:rsid w:val="008E14C8"/>
    <w:rsid w:val="008E1FA2"/>
    <w:rsid w:val="008E2158"/>
    <w:rsid w:val="008E2848"/>
    <w:rsid w:val="008E2DF6"/>
    <w:rsid w:val="008E2EE6"/>
    <w:rsid w:val="008E2F96"/>
    <w:rsid w:val="008E3084"/>
    <w:rsid w:val="008E4349"/>
    <w:rsid w:val="008E47F4"/>
    <w:rsid w:val="008E487F"/>
    <w:rsid w:val="008E4CF8"/>
    <w:rsid w:val="008E4D04"/>
    <w:rsid w:val="008E4E03"/>
    <w:rsid w:val="008E55CD"/>
    <w:rsid w:val="008E56AD"/>
    <w:rsid w:val="008E578A"/>
    <w:rsid w:val="008E58DD"/>
    <w:rsid w:val="008E63EC"/>
    <w:rsid w:val="008E671B"/>
    <w:rsid w:val="008E67A6"/>
    <w:rsid w:val="008E6A1E"/>
    <w:rsid w:val="008E6A6B"/>
    <w:rsid w:val="008E6A7B"/>
    <w:rsid w:val="008E7163"/>
    <w:rsid w:val="008E743D"/>
    <w:rsid w:val="008E75E2"/>
    <w:rsid w:val="008F041C"/>
    <w:rsid w:val="008F0758"/>
    <w:rsid w:val="008F07B4"/>
    <w:rsid w:val="008F0949"/>
    <w:rsid w:val="008F0B91"/>
    <w:rsid w:val="008F1E6F"/>
    <w:rsid w:val="008F1FE3"/>
    <w:rsid w:val="008F20D6"/>
    <w:rsid w:val="008F20D9"/>
    <w:rsid w:val="008F2203"/>
    <w:rsid w:val="008F2340"/>
    <w:rsid w:val="008F2954"/>
    <w:rsid w:val="008F2E03"/>
    <w:rsid w:val="008F3D21"/>
    <w:rsid w:val="008F41AB"/>
    <w:rsid w:val="008F4594"/>
    <w:rsid w:val="008F4E77"/>
    <w:rsid w:val="008F5927"/>
    <w:rsid w:val="008F5A99"/>
    <w:rsid w:val="008F6047"/>
    <w:rsid w:val="008F7204"/>
    <w:rsid w:val="008F7966"/>
    <w:rsid w:val="008F79D1"/>
    <w:rsid w:val="00901120"/>
    <w:rsid w:val="00901CB0"/>
    <w:rsid w:val="009028C7"/>
    <w:rsid w:val="00902BE5"/>
    <w:rsid w:val="00902BF7"/>
    <w:rsid w:val="00902FA0"/>
    <w:rsid w:val="009033C0"/>
    <w:rsid w:val="00903402"/>
    <w:rsid w:val="00903EB5"/>
    <w:rsid w:val="0090410D"/>
    <w:rsid w:val="009052DF"/>
    <w:rsid w:val="00905AB0"/>
    <w:rsid w:val="009062DB"/>
    <w:rsid w:val="0090659A"/>
    <w:rsid w:val="00906B79"/>
    <w:rsid w:val="00906E08"/>
    <w:rsid w:val="00907068"/>
    <w:rsid w:val="009070AC"/>
    <w:rsid w:val="0090773C"/>
    <w:rsid w:val="00907DDB"/>
    <w:rsid w:val="00907E3E"/>
    <w:rsid w:val="00907F28"/>
    <w:rsid w:val="00907F55"/>
    <w:rsid w:val="00910096"/>
    <w:rsid w:val="00910311"/>
    <w:rsid w:val="0091078F"/>
    <w:rsid w:val="0091092A"/>
    <w:rsid w:val="00911194"/>
    <w:rsid w:val="00911411"/>
    <w:rsid w:val="00912298"/>
    <w:rsid w:val="0091235B"/>
    <w:rsid w:val="00912AEE"/>
    <w:rsid w:val="00913618"/>
    <w:rsid w:val="009138DB"/>
    <w:rsid w:val="009138E3"/>
    <w:rsid w:val="00913DF3"/>
    <w:rsid w:val="009148C9"/>
    <w:rsid w:val="00914B2B"/>
    <w:rsid w:val="00915248"/>
    <w:rsid w:val="00915721"/>
    <w:rsid w:val="00915750"/>
    <w:rsid w:val="00915866"/>
    <w:rsid w:val="00916017"/>
    <w:rsid w:val="00916177"/>
    <w:rsid w:val="00916354"/>
    <w:rsid w:val="00916C80"/>
    <w:rsid w:val="00916C9A"/>
    <w:rsid w:val="00916DC2"/>
    <w:rsid w:val="00917016"/>
    <w:rsid w:val="009175ED"/>
    <w:rsid w:val="00917690"/>
    <w:rsid w:val="00917876"/>
    <w:rsid w:val="0092006C"/>
    <w:rsid w:val="00920DE0"/>
    <w:rsid w:val="00920F68"/>
    <w:rsid w:val="009210C4"/>
    <w:rsid w:val="0092123B"/>
    <w:rsid w:val="009213E3"/>
    <w:rsid w:val="00921CA7"/>
    <w:rsid w:val="00921EF9"/>
    <w:rsid w:val="0092207D"/>
    <w:rsid w:val="0092216B"/>
    <w:rsid w:val="00923280"/>
    <w:rsid w:val="009239BB"/>
    <w:rsid w:val="00923B71"/>
    <w:rsid w:val="00923EE4"/>
    <w:rsid w:val="0092403C"/>
    <w:rsid w:val="00924111"/>
    <w:rsid w:val="00924AA3"/>
    <w:rsid w:val="00924D96"/>
    <w:rsid w:val="00924E05"/>
    <w:rsid w:val="00924E52"/>
    <w:rsid w:val="00924EB2"/>
    <w:rsid w:val="00925002"/>
    <w:rsid w:val="009252B5"/>
    <w:rsid w:val="009252DE"/>
    <w:rsid w:val="00925A56"/>
    <w:rsid w:val="00925C06"/>
    <w:rsid w:val="0092656E"/>
    <w:rsid w:val="0092690F"/>
    <w:rsid w:val="00926CC7"/>
    <w:rsid w:val="009275AA"/>
    <w:rsid w:val="00927718"/>
    <w:rsid w:val="00927A84"/>
    <w:rsid w:val="00927BC1"/>
    <w:rsid w:val="00930CB6"/>
    <w:rsid w:val="00931136"/>
    <w:rsid w:val="00931A9F"/>
    <w:rsid w:val="00931C77"/>
    <w:rsid w:val="00932222"/>
    <w:rsid w:val="00932243"/>
    <w:rsid w:val="009322D4"/>
    <w:rsid w:val="00932CCA"/>
    <w:rsid w:val="00932DCA"/>
    <w:rsid w:val="009339BE"/>
    <w:rsid w:val="00933C0A"/>
    <w:rsid w:val="00933D7A"/>
    <w:rsid w:val="00934322"/>
    <w:rsid w:val="009344EE"/>
    <w:rsid w:val="00934605"/>
    <w:rsid w:val="00934763"/>
    <w:rsid w:val="009348F3"/>
    <w:rsid w:val="00935078"/>
    <w:rsid w:val="0093581C"/>
    <w:rsid w:val="00935A20"/>
    <w:rsid w:val="00935AE2"/>
    <w:rsid w:val="0093752F"/>
    <w:rsid w:val="00937701"/>
    <w:rsid w:val="00940410"/>
    <w:rsid w:val="009407BB"/>
    <w:rsid w:val="009408EA"/>
    <w:rsid w:val="00940E00"/>
    <w:rsid w:val="0094133B"/>
    <w:rsid w:val="00941CB6"/>
    <w:rsid w:val="0094202C"/>
    <w:rsid w:val="009420DE"/>
    <w:rsid w:val="009421B7"/>
    <w:rsid w:val="009431B5"/>
    <w:rsid w:val="00943489"/>
    <w:rsid w:val="0094418C"/>
    <w:rsid w:val="009441FF"/>
    <w:rsid w:val="00944371"/>
    <w:rsid w:val="00944493"/>
    <w:rsid w:val="00944BD4"/>
    <w:rsid w:val="009452F9"/>
    <w:rsid w:val="00945379"/>
    <w:rsid w:val="0094555D"/>
    <w:rsid w:val="00945663"/>
    <w:rsid w:val="009460F8"/>
    <w:rsid w:val="00946213"/>
    <w:rsid w:val="0094629D"/>
    <w:rsid w:val="00946892"/>
    <w:rsid w:val="00946958"/>
    <w:rsid w:val="00946C31"/>
    <w:rsid w:val="00946D27"/>
    <w:rsid w:val="0094711F"/>
    <w:rsid w:val="00947156"/>
    <w:rsid w:val="00947629"/>
    <w:rsid w:val="00947B03"/>
    <w:rsid w:val="0095022B"/>
    <w:rsid w:val="009510F3"/>
    <w:rsid w:val="00951515"/>
    <w:rsid w:val="00951517"/>
    <w:rsid w:val="00951902"/>
    <w:rsid w:val="00951A70"/>
    <w:rsid w:val="00951CB1"/>
    <w:rsid w:val="00952830"/>
    <w:rsid w:val="00952B68"/>
    <w:rsid w:val="00953054"/>
    <w:rsid w:val="0095305F"/>
    <w:rsid w:val="009535C6"/>
    <w:rsid w:val="009536A5"/>
    <w:rsid w:val="009539B4"/>
    <w:rsid w:val="00953A55"/>
    <w:rsid w:val="00953E3C"/>
    <w:rsid w:val="00954050"/>
    <w:rsid w:val="00954972"/>
    <w:rsid w:val="00954FD7"/>
    <w:rsid w:val="009551F2"/>
    <w:rsid w:val="009558ED"/>
    <w:rsid w:val="00955A31"/>
    <w:rsid w:val="00955BAB"/>
    <w:rsid w:val="0095611A"/>
    <w:rsid w:val="009564DF"/>
    <w:rsid w:val="00956A44"/>
    <w:rsid w:val="009606D0"/>
    <w:rsid w:val="009612E5"/>
    <w:rsid w:val="00961BF7"/>
    <w:rsid w:val="00961BFC"/>
    <w:rsid w:val="00961F35"/>
    <w:rsid w:val="00962305"/>
    <w:rsid w:val="0096345D"/>
    <w:rsid w:val="009634AD"/>
    <w:rsid w:val="00963FF0"/>
    <w:rsid w:val="0096427C"/>
    <w:rsid w:val="0096458C"/>
    <w:rsid w:val="0096465E"/>
    <w:rsid w:val="00964DB1"/>
    <w:rsid w:val="00964F83"/>
    <w:rsid w:val="009650C1"/>
    <w:rsid w:val="009651E3"/>
    <w:rsid w:val="009652A5"/>
    <w:rsid w:val="009652C2"/>
    <w:rsid w:val="00965497"/>
    <w:rsid w:val="00965EDF"/>
    <w:rsid w:val="00965F1C"/>
    <w:rsid w:val="009663A8"/>
    <w:rsid w:val="009665C6"/>
    <w:rsid w:val="00966776"/>
    <w:rsid w:val="00966872"/>
    <w:rsid w:val="009669BD"/>
    <w:rsid w:val="00966AEA"/>
    <w:rsid w:val="00966B68"/>
    <w:rsid w:val="00967387"/>
    <w:rsid w:val="009674B3"/>
    <w:rsid w:val="009700D1"/>
    <w:rsid w:val="0097015A"/>
    <w:rsid w:val="0097028A"/>
    <w:rsid w:val="00970BE3"/>
    <w:rsid w:val="009714EB"/>
    <w:rsid w:val="009715E4"/>
    <w:rsid w:val="009717EA"/>
    <w:rsid w:val="00971BDE"/>
    <w:rsid w:val="00971DDE"/>
    <w:rsid w:val="0097201A"/>
    <w:rsid w:val="00972486"/>
    <w:rsid w:val="009739A4"/>
    <w:rsid w:val="00973A4A"/>
    <w:rsid w:val="00974029"/>
    <w:rsid w:val="00975093"/>
    <w:rsid w:val="009751DA"/>
    <w:rsid w:val="00975D0F"/>
    <w:rsid w:val="0097660B"/>
    <w:rsid w:val="00976DAF"/>
    <w:rsid w:val="00976EE7"/>
    <w:rsid w:val="00976F68"/>
    <w:rsid w:val="0097770E"/>
    <w:rsid w:val="0097797F"/>
    <w:rsid w:val="00977AB3"/>
    <w:rsid w:val="00977FB3"/>
    <w:rsid w:val="009800D1"/>
    <w:rsid w:val="00980CAF"/>
    <w:rsid w:val="0098186C"/>
    <w:rsid w:val="00981E2C"/>
    <w:rsid w:val="00982100"/>
    <w:rsid w:val="00982914"/>
    <w:rsid w:val="00982B27"/>
    <w:rsid w:val="00982C8A"/>
    <w:rsid w:val="009834F4"/>
    <w:rsid w:val="00983AA9"/>
    <w:rsid w:val="0098433D"/>
    <w:rsid w:val="009843A1"/>
    <w:rsid w:val="009844F1"/>
    <w:rsid w:val="00984B5E"/>
    <w:rsid w:val="00984DA1"/>
    <w:rsid w:val="00984FFA"/>
    <w:rsid w:val="009853A6"/>
    <w:rsid w:val="00985646"/>
    <w:rsid w:val="0098565C"/>
    <w:rsid w:val="009857E4"/>
    <w:rsid w:val="00985C49"/>
    <w:rsid w:val="00985F27"/>
    <w:rsid w:val="00985FB2"/>
    <w:rsid w:val="00986334"/>
    <w:rsid w:val="00987191"/>
    <w:rsid w:val="009875EB"/>
    <w:rsid w:val="00987B7D"/>
    <w:rsid w:val="00987D35"/>
    <w:rsid w:val="0099081B"/>
    <w:rsid w:val="00990DD2"/>
    <w:rsid w:val="009914AA"/>
    <w:rsid w:val="00991732"/>
    <w:rsid w:val="00991D2E"/>
    <w:rsid w:val="00992024"/>
    <w:rsid w:val="009921C5"/>
    <w:rsid w:val="009926FC"/>
    <w:rsid w:val="00992777"/>
    <w:rsid w:val="00992E27"/>
    <w:rsid w:val="00992F27"/>
    <w:rsid w:val="009933D6"/>
    <w:rsid w:val="00993A78"/>
    <w:rsid w:val="00993C43"/>
    <w:rsid w:val="0099428A"/>
    <w:rsid w:val="0099526C"/>
    <w:rsid w:val="00996197"/>
    <w:rsid w:val="00996957"/>
    <w:rsid w:val="00996B18"/>
    <w:rsid w:val="009972EA"/>
    <w:rsid w:val="00997302"/>
    <w:rsid w:val="0099783F"/>
    <w:rsid w:val="00997FEA"/>
    <w:rsid w:val="009A03B7"/>
    <w:rsid w:val="009A03E5"/>
    <w:rsid w:val="009A0BDA"/>
    <w:rsid w:val="009A1035"/>
    <w:rsid w:val="009A127E"/>
    <w:rsid w:val="009A1BF5"/>
    <w:rsid w:val="009A29FF"/>
    <w:rsid w:val="009A2A41"/>
    <w:rsid w:val="009A2F8C"/>
    <w:rsid w:val="009A3277"/>
    <w:rsid w:val="009A33DD"/>
    <w:rsid w:val="009A3513"/>
    <w:rsid w:val="009A365B"/>
    <w:rsid w:val="009A369F"/>
    <w:rsid w:val="009A3BF9"/>
    <w:rsid w:val="009A53CA"/>
    <w:rsid w:val="009A589B"/>
    <w:rsid w:val="009A5F10"/>
    <w:rsid w:val="009A6ADE"/>
    <w:rsid w:val="009A79DE"/>
    <w:rsid w:val="009A7C0C"/>
    <w:rsid w:val="009B0542"/>
    <w:rsid w:val="009B0854"/>
    <w:rsid w:val="009B11A1"/>
    <w:rsid w:val="009B1277"/>
    <w:rsid w:val="009B12FA"/>
    <w:rsid w:val="009B142A"/>
    <w:rsid w:val="009B2105"/>
    <w:rsid w:val="009B22DA"/>
    <w:rsid w:val="009B2638"/>
    <w:rsid w:val="009B27E7"/>
    <w:rsid w:val="009B2926"/>
    <w:rsid w:val="009B33A0"/>
    <w:rsid w:val="009B3412"/>
    <w:rsid w:val="009B3B8A"/>
    <w:rsid w:val="009B3BA7"/>
    <w:rsid w:val="009B3C04"/>
    <w:rsid w:val="009B3C17"/>
    <w:rsid w:val="009B3DDB"/>
    <w:rsid w:val="009B4090"/>
    <w:rsid w:val="009B4876"/>
    <w:rsid w:val="009B4F8B"/>
    <w:rsid w:val="009B5347"/>
    <w:rsid w:val="009B5C0B"/>
    <w:rsid w:val="009B5C52"/>
    <w:rsid w:val="009B6099"/>
    <w:rsid w:val="009B6CE6"/>
    <w:rsid w:val="009B7517"/>
    <w:rsid w:val="009B75B7"/>
    <w:rsid w:val="009B7ADE"/>
    <w:rsid w:val="009C068C"/>
    <w:rsid w:val="009C078E"/>
    <w:rsid w:val="009C1309"/>
    <w:rsid w:val="009C17AD"/>
    <w:rsid w:val="009C2445"/>
    <w:rsid w:val="009C25D5"/>
    <w:rsid w:val="009C3507"/>
    <w:rsid w:val="009C3720"/>
    <w:rsid w:val="009C38C5"/>
    <w:rsid w:val="009C41EC"/>
    <w:rsid w:val="009C512B"/>
    <w:rsid w:val="009C5210"/>
    <w:rsid w:val="009C5AE9"/>
    <w:rsid w:val="009C643B"/>
    <w:rsid w:val="009C67C4"/>
    <w:rsid w:val="009C68DE"/>
    <w:rsid w:val="009C698A"/>
    <w:rsid w:val="009C74D0"/>
    <w:rsid w:val="009C78FB"/>
    <w:rsid w:val="009C7909"/>
    <w:rsid w:val="009C7D7D"/>
    <w:rsid w:val="009C7E90"/>
    <w:rsid w:val="009C7F99"/>
    <w:rsid w:val="009D0273"/>
    <w:rsid w:val="009D0318"/>
    <w:rsid w:val="009D0519"/>
    <w:rsid w:val="009D0B84"/>
    <w:rsid w:val="009D0BE8"/>
    <w:rsid w:val="009D0CBE"/>
    <w:rsid w:val="009D0F06"/>
    <w:rsid w:val="009D10FC"/>
    <w:rsid w:val="009D18A7"/>
    <w:rsid w:val="009D1990"/>
    <w:rsid w:val="009D25F4"/>
    <w:rsid w:val="009D274C"/>
    <w:rsid w:val="009D2C25"/>
    <w:rsid w:val="009D33AF"/>
    <w:rsid w:val="009D35B7"/>
    <w:rsid w:val="009D3885"/>
    <w:rsid w:val="009D4249"/>
    <w:rsid w:val="009D492A"/>
    <w:rsid w:val="009D51B3"/>
    <w:rsid w:val="009D51EE"/>
    <w:rsid w:val="009D558A"/>
    <w:rsid w:val="009D59F6"/>
    <w:rsid w:val="009D65F8"/>
    <w:rsid w:val="009D6E35"/>
    <w:rsid w:val="009D6F74"/>
    <w:rsid w:val="009D726D"/>
    <w:rsid w:val="009D75B3"/>
    <w:rsid w:val="009D77E5"/>
    <w:rsid w:val="009D7A98"/>
    <w:rsid w:val="009D7B48"/>
    <w:rsid w:val="009D7D1B"/>
    <w:rsid w:val="009E0ECC"/>
    <w:rsid w:val="009E1398"/>
    <w:rsid w:val="009E18B7"/>
    <w:rsid w:val="009E18D8"/>
    <w:rsid w:val="009E1FAE"/>
    <w:rsid w:val="009E2388"/>
    <w:rsid w:val="009E2AB8"/>
    <w:rsid w:val="009E2D55"/>
    <w:rsid w:val="009E33E4"/>
    <w:rsid w:val="009E34DD"/>
    <w:rsid w:val="009E3647"/>
    <w:rsid w:val="009E3A9E"/>
    <w:rsid w:val="009E3B81"/>
    <w:rsid w:val="009E3CBE"/>
    <w:rsid w:val="009E3DF4"/>
    <w:rsid w:val="009E3E7B"/>
    <w:rsid w:val="009E47C4"/>
    <w:rsid w:val="009E5085"/>
    <w:rsid w:val="009E5254"/>
    <w:rsid w:val="009E53E5"/>
    <w:rsid w:val="009E5CD0"/>
    <w:rsid w:val="009E6572"/>
    <w:rsid w:val="009E6AAF"/>
    <w:rsid w:val="009E71AC"/>
    <w:rsid w:val="009E71E9"/>
    <w:rsid w:val="009E7250"/>
    <w:rsid w:val="009E7869"/>
    <w:rsid w:val="009E7D05"/>
    <w:rsid w:val="009F0013"/>
    <w:rsid w:val="009F0611"/>
    <w:rsid w:val="009F06AA"/>
    <w:rsid w:val="009F0DB5"/>
    <w:rsid w:val="009F1042"/>
    <w:rsid w:val="009F116B"/>
    <w:rsid w:val="009F1A8C"/>
    <w:rsid w:val="009F2088"/>
    <w:rsid w:val="009F20E3"/>
    <w:rsid w:val="009F26E7"/>
    <w:rsid w:val="009F3219"/>
    <w:rsid w:val="009F3297"/>
    <w:rsid w:val="009F3589"/>
    <w:rsid w:val="009F39F4"/>
    <w:rsid w:val="009F3A3B"/>
    <w:rsid w:val="009F3D51"/>
    <w:rsid w:val="009F4946"/>
    <w:rsid w:val="009F4ACA"/>
    <w:rsid w:val="009F4B90"/>
    <w:rsid w:val="009F5073"/>
    <w:rsid w:val="009F57ED"/>
    <w:rsid w:val="009F57FC"/>
    <w:rsid w:val="009F5BE1"/>
    <w:rsid w:val="009F6883"/>
    <w:rsid w:val="009F6E41"/>
    <w:rsid w:val="009F6E91"/>
    <w:rsid w:val="009F739A"/>
    <w:rsid w:val="009F74F4"/>
    <w:rsid w:val="009F7502"/>
    <w:rsid w:val="009F76C8"/>
    <w:rsid w:val="009F799D"/>
    <w:rsid w:val="009F7ABF"/>
    <w:rsid w:val="00A010BB"/>
    <w:rsid w:val="00A014D7"/>
    <w:rsid w:val="00A016D4"/>
    <w:rsid w:val="00A016F4"/>
    <w:rsid w:val="00A017DD"/>
    <w:rsid w:val="00A01847"/>
    <w:rsid w:val="00A01F97"/>
    <w:rsid w:val="00A022CC"/>
    <w:rsid w:val="00A02C15"/>
    <w:rsid w:val="00A02FF6"/>
    <w:rsid w:val="00A0357E"/>
    <w:rsid w:val="00A0422C"/>
    <w:rsid w:val="00A04A88"/>
    <w:rsid w:val="00A04D2A"/>
    <w:rsid w:val="00A04E51"/>
    <w:rsid w:val="00A052C5"/>
    <w:rsid w:val="00A05661"/>
    <w:rsid w:val="00A058F1"/>
    <w:rsid w:val="00A05EA3"/>
    <w:rsid w:val="00A05EC2"/>
    <w:rsid w:val="00A06462"/>
    <w:rsid w:val="00A06629"/>
    <w:rsid w:val="00A071A9"/>
    <w:rsid w:val="00A07A70"/>
    <w:rsid w:val="00A07E33"/>
    <w:rsid w:val="00A07EDE"/>
    <w:rsid w:val="00A1088D"/>
    <w:rsid w:val="00A113BB"/>
    <w:rsid w:val="00A113D8"/>
    <w:rsid w:val="00A12463"/>
    <w:rsid w:val="00A12731"/>
    <w:rsid w:val="00A12A1C"/>
    <w:rsid w:val="00A12D0D"/>
    <w:rsid w:val="00A135C4"/>
    <w:rsid w:val="00A135DE"/>
    <w:rsid w:val="00A13D42"/>
    <w:rsid w:val="00A144CA"/>
    <w:rsid w:val="00A14AFA"/>
    <w:rsid w:val="00A15536"/>
    <w:rsid w:val="00A15CBC"/>
    <w:rsid w:val="00A16000"/>
    <w:rsid w:val="00A16CC8"/>
    <w:rsid w:val="00A173E5"/>
    <w:rsid w:val="00A17670"/>
    <w:rsid w:val="00A17B65"/>
    <w:rsid w:val="00A17FBA"/>
    <w:rsid w:val="00A2017D"/>
    <w:rsid w:val="00A205B0"/>
    <w:rsid w:val="00A20F71"/>
    <w:rsid w:val="00A21530"/>
    <w:rsid w:val="00A22E43"/>
    <w:rsid w:val="00A238C2"/>
    <w:rsid w:val="00A23A92"/>
    <w:rsid w:val="00A23BCD"/>
    <w:rsid w:val="00A24421"/>
    <w:rsid w:val="00A247D3"/>
    <w:rsid w:val="00A24AF0"/>
    <w:rsid w:val="00A24BBF"/>
    <w:rsid w:val="00A25531"/>
    <w:rsid w:val="00A2587B"/>
    <w:rsid w:val="00A2591F"/>
    <w:rsid w:val="00A25B5A"/>
    <w:rsid w:val="00A25BF8"/>
    <w:rsid w:val="00A25C6D"/>
    <w:rsid w:val="00A264C7"/>
    <w:rsid w:val="00A265D7"/>
    <w:rsid w:val="00A26C21"/>
    <w:rsid w:val="00A27071"/>
    <w:rsid w:val="00A27A9C"/>
    <w:rsid w:val="00A30164"/>
    <w:rsid w:val="00A30232"/>
    <w:rsid w:val="00A306C5"/>
    <w:rsid w:val="00A30926"/>
    <w:rsid w:val="00A3098F"/>
    <w:rsid w:val="00A30CC1"/>
    <w:rsid w:val="00A31CB8"/>
    <w:rsid w:val="00A31CD6"/>
    <w:rsid w:val="00A320E5"/>
    <w:rsid w:val="00A32220"/>
    <w:rsid w:val="00A32C50"/>
    <w:rsid w:val="00A32E95"/>
    <w:rsid w:val="00A32FB7"/>
    <w:rsid w:val="00A33239"/>
    <w:rsid w:val="00A34915"/>
    <w:rsid w:val="00A34930"/>
    <w:rsid w:val="00A3522E"/>
    <w:rsid w:val="00A3617D"/>
    <w:rsid w:val="00A367B1"/>
    <w:rsid w:val="00A36DBF"/>
    <w:rsid w:val="00A36FF2"/>
    <w:rsid w:val="00A374CA"/>
    <w:rsid w:val="00A378FD"/>
    <w:rsid w:val="00A37E34"/>
    <w:rsid w:val="00A37EDD"/>
    <w:rsid w:val="00A409D5"/>
    <w:rsid w:val="00A41426"/>
    <w:rsid w:val="00A4187F"/>
    <w:rsid w:val="00A4189C"/>
    <w:rsid w:val="00A41C9D"/>
    <w:rsid w:val="00A4214C"/>
    <w:rsid w:val="00A43182"/>
    <w:rsid w:val="00A43459"/>
    <w:rsid w:val="00A437D4"/>
    <w:rsid w:val="00A43B14"/>
    <w:rsid w:val="00A44718"/>
    <w:rsid w:val="00A44ED0"/>
    <w:rsid w:val="00A44F71"/>
    <w:rsid w:val="00A45097"/>
    <w:rsid w:val="00A45309"/>
    <w:rsid w:val="00A45344"/>
    <w:rsid w:val="00A45497"/>
    <w:rsid w:val="00A454E0"/>
    <w:rsid w:val="00A455F3"/>
    <w:rsid w:val="00A45A52"/>
    <w:rsid w:val="00A4610E"/>
    <w:rsid w:val="00A46354"/>
    <w:rsid w:val="00A46EA9"/>
    <w:rsid w:val="00A4718B"/>
    <w:rsid w:val="00A4752D"/>
    <w:rsid w:val="00A504F6"/>
    <w:rsid w:val="00A50D2D"/>
    <w:rsid w:val="00A5122B"/>
    <w:rsid w:val="00A51B68"/>
    <w:rsid w:val="00A51CF7"/>
    <w:rsid w:val="00A521DD"/>
    <w:rsid w:val="00A525E5"/>
    <w:rsid w:val="00A52B2D"/>
    <w:rsid w:val="00A53C71"/>
    <w:rsid w:val="00A53DB5"/>
    <w:rsid w:val="00A54103"/>
    <w:rsid w:val="00A545CC"/>
    <w:rsid w:val="00A548D2"/>
    <w:rsid w:val="00A54AD9"/>
    <w:rsid w:val="00A5514E"/>
    <w:rsid w:val="00A552CC"/>
    <w:rsid w:val="00A55470"/>
    <w:rsid w:val="00A557ED"/>
    <w:rsid w:val="00A559DA"/>
    <w:rsid w:val="00A562E4"/>
    <w:rsid w:val="00A56D04"/>
    <w:rsid w:val="00A56EEB"/>
    <w:rsid w:val="00A57166"/>
    <w:rsid w:val="00A57A2B"/>
    <w:rsid w:val="00A57B63"/>
    <w:rsid w:val="00A57D74"/>
    <w:rsid w:val="00A57F78"/>
    <w:rsid w:val="00A60398"/>
    <w:rsid w:val="00A60989"/>
    <w:rsid w:val="00A60B10"/>
    <w:rsid w:val="00A60E1D"/>
    <w:rsid w:val="00A60F2D"/>
    <w:rsid w:val="00A61C64"/>
    <w:rsid w:val="00A620E8"/>
    <w:rsid w:val="00A622A0"/>
    <w:rsid w:val="00A62B0E"/>
    <w:rsid w:val="00A63505"/>
    <w:rsid w:val="00A637A8"/>
    <w:rsid w:val="00A6472B"/>
    <w:rsid w:val="00A6473E"/>
    <w:rsid w:val="00A64A68"/>
    <w:rsid w:val="00A656A9"/>
    <w:rsid w:val="00A66863"/>
    <w:rsid w:val="00A668E2"/>
    <w:rsid w:val="00A66913"/>
    <w:rsid w:val="00A7152D"/>
    <w:rsid w:val="00A71961"/>
    <w:rsid w:val="00A723D6"/>
    <w:rsid w:val="00A725A6"/>
    <w:rsid w:val="00A725B6"/>
    <w:rsid w:val="00A73EA8"/>
    <w:rsid w:val="00A74007"/>
    <w:rsid w:val="00A7419B"/>
    <w:rsid w:val="00A74A90"/>
    <w:rsid w:val="00A74AB5"/>
    <w:rsid w:val="00A74C8F"/>
    <w:rsid w:val="00A74D93"/>
    <w:rsid w:val="00A74E7B"/>
    <w:rsid w:val="00A751A3"/>
    <w:rsid w:val="00A7531A"/>
    <w:rsid w:val="00A7534A"/>
    <w:rsid w:val="00A757A4"/>
    <w:rsid w:val="00A757FB"/>
    <w:rsid w:val="00A759AC"/>
    <w:rsid w:val="00A760BA"/>
    <w:rsid w:val="00A76193"/>
    <w:rsid w:val="00A76272"/>
    <w:rsid w:val="00A76FD7"/>
    <w:rsid w:val="00A770AC"/>
    <w:rsid w:val="00A776A0"/>
    <w:rsid w:val="00A777D8"/>
    <w:rsid w:val="00A77854"/>
    <w:rsid w:val="00A77C96"/>
    <w:rsid w:val="00A77D1C"/>
    <w:rsid w:val="00A77EE6"/>
    <w:rsid w:val="00A801A1"/>
    <w:rsid w:val="00A802D4"/>
    <w:rsid w:val="00A805E8"/>
    <w:rsid w:val="00A8075E"/>
    <w:rsid w:val="00A819B8"/>
    <w:rsid w:val="00A81B92"/>
    <w:rsid w:val="00A8237F"/>
    <w:rsid w:val="00A82AF5"/>
    <w:rsid w:val="00A82B45"/>
    <w:rsid w:val="00A82DD3"/>
    <w:rsid w:val="00A83012"/>
    <w:rsid w:val="00A83556"/>
    <w:rsid w:val="00A837BE"/>
    <w:rsid w:val="00A84338"/>
    <w:rsid w:val="00A85020"/>
    <w:rsid w:val="00A851A7"/>
    <w:rsid w:val="00A851F5"/>
    <w:rsid w:val="00A85622"/>
    <w:rsid w:val="00A859BB"/>
    <w:rsid w:val="00A85A85"/>
    <w:rsid w:val="00A85FB5"/>
    <w:rsid w:val="00A86194"/>
    <w:rsid w:val="00A861D8"/>
    <w:rsid w:val="00A863D9"/>
    <w:rsid w:val="00A87057"/>
    <w:rsid w:val="00A875B6"/>
    <w:rsid w:val="00A87639"/>
    <w:rsid w:val="00A901C1"/>
    <w:rsid w:val="00A90612"/>
    <w:rsid w:val="00A9064A"/>
    <w:rsid w:val="00A918B5"/>
    <w:rsid w:val="00A91FA3"/>
    <w:rsid w:val="00A923E3"/>
    <w:rsid w:val="00A92479"/>
    <w:rsid w:val="00A92510"/>
    <w:rsid w:val="00A9263A"/>
    <w:rsid w:val="00A92994"/>
    <w:rsid w:val="00A93465"/>
    <w:rsid w:val="00A93AD4"/>
    <w:rsid w:val="00A94237"/>
    <w:rsid w:val="00A94351"/>
    <w:rsid w:val="00A94BCC"/>
    <w:rsid w:val="00A94CD9"/>
    <w:rsid w:val="00A9519A"/>
    <w:rsid w:val="00A95270"/>
    <w:rsid w:val="00A95486"/>
    <w:rsid w:val="00A95624"/>
    <w:rsid w:val="00A9572D"/>
    <w:rsid w:val="00A9619A"/>
    <w:rsid w:val="00A9641F"/>
    <w:rsid w:val="00A9684D"/>
    <w:rsid w:val="00A968FE"/>
    <w:rsid w:val="00A96AF6"/>
    <w:rsid w:val="00A9708F"/>
    <w:rsid w:val="00A975D6"/>
    <w:rsid w:val="00A975D8"/>
    <w:rsid w:val="00AA0088"/>
    <w:rsid w:val="00AA0B21"/>
    <w:rsid w:val="00AA0CDD"/>
    <w:rsid w:val="00AA0D1E"/>
    <w:rsid w:val="00AA0E1D"/>
    <w:rsid w:val="00AA1138"/>
    <w:rsid w:val="00AA123A"/>
    <w:rsid w:val="00AA1605"/>
    <w:rsid w:val="00AA18B3"/>
    <w:rsid w:val="00AA1BB3"/>
    <w:rsid w:val="00AA1F1C"/>
    <w:rsid w:val="00AA2A99"/>
    <w:rsid w:val="00AA30A5"/>
    <w:rsid w:val="00AA34F9"/>
    <w:rsid w:val="00AA37B4"/>
    <w:rsid w:val="00AA3A25"/>
    <w:rsid w:val="00AA3A94"/>
    <w:rsid w:val="00AA3BC9"/>
    <w:rsid w:val="00AA4098"/>
    <w:rsid w:val="00AA4139"/>
    <w:rsid w:val="00AA4572"/>
    <w:rsid w:val="00AA5212"/>
    <w:rsid w:val="00AA54AD"/>
    <w:rsid w:val="00AA552B"/>
    <w:rsid w:val="00AA57AF"/>
    <w:rsid w:val="00AA60AD"/>
    <w:rsid w:val="00AA61DB"/>
    <w:rsid w:val="00AA640A"/>
    <w:rsid w:val="00AA65DE"/>
    <w:rsid w:val="00AA6B3A"/>
    <w:rsid w:val="00AA6D29"/>
    <w:rsid w:val="00AA6EE7"/>
    <w:rsid w:val="00AA7131"/>
    <w:rsid w:val="00AA7738"/>
    <w:rsid w:val="00AB014B"/>
    <w:rsid w:val="00AB04B4"/>
    <w:rsid w:val="00AB052E"/>
    <w:rsid w:val="00AB0B92"/>
    <w:rsid w:val="00AB1194"/>
    <w:rsid w:val="00AB16B2"/>
    <w:rsid w:val="00AB18F2"/>
    <w:rsid w:val="00AB1976"/>
    <w:rsid w:val="00AB197D"/>
    <w:rsid w:val="00AB1A86"/>
    <w:rsid w:val="00AB1C5F"/>
    <w:rsid w:val="00AB2104"/>
    <w:rsid w:val="00AB23EA"/>
    <w:rsid w:val="00AB2C28"/>
    <w:rsid w:val="00AB2FF1"/>
    <w:rsid w:val="00AB3078"/>
    <w:rsid w:val="00AB337E"/>
    <w:rsid w:val="00AB3B0A"/>
    <w:rsid w:val="00AB3C91"/>
    <w:rsid w:val="00AB3D72"/>
    <w:rsid w:val="00AB3F4E"/>
    <w:rsid w:val="00AB4EDA"/>
    <w:rsid w:val="00AB53AD"/>
    <w:rsid w:val="00AB54B4"/>
    <w:rsid w:val="00AB574A"/>
    <w:rsid w:val="00AB5A27"/>
    <w:rsid w:val="00AB5A3C"/>
    <w:rsid w:val="00AB5F0C"/>
    <w:rsid w:val="00AB634C"/>
    <w:rsid w:val="00AB7407"/>
    <w:rsid w:val="00AB7C43"/>
    <w:rsid w:val="00AC0780"/>
    <w:rsid w:val="00AC08C7"/>
    <w:rsid w:val="00AC0D38"/>
    <w:rsid w:val="00AC145F"/>
    <w:rsid w:val="00AC1814"/>
    <w:rsid w:val="00AC196B"/>
    <w:rsid w:val="00AC1A8E"/>
    <w:rsid w:val="00AC1A9C"/>
    <w:rsid w:val="00AC1CE5"/>
    <w:rsid w:val="00AC1F72"/>
    <w:rsid w:val="00AC1FBD"/>
    <w:rsid w:val="00AC26AA"/>
    <w:rsid w:val="00AC2978"/>
    <w:rsid w:val="00AC2B62"/>
    <w:rsid w:val="00AC2C15"/>
    <w:rsid w:val="00AC3378"/>
    <w:rsid w:val="00AC33C4"/>
    <w:rsid w:val="00AC364F"/>
    <w:rsid w:val="00AC36C9"/>
    <w:rsid w:val="00AC38E1"/>
    <w:rsid w:val="00AC3971"/>
    <w:rsid w:val="00AC426F"/>
    <w:rsid w:val="00AC4C61"/>
    <w:rsid w:val="00AC4CF0"/>
    <w:rsid w:val="00AC4ED0"/>
    <w:rsid w:val="00AC5133"/>
    <w:rsid w:val="00AC51CB"/>
    <w:rsid w:val="00AC580A"/>
    <w:rsid w:val="00AC61B3"/>
    <w:rsid w:val="00AC66C0"/>
    <w:rsid w:val="00AC695B"/>
    <w:rsid w:val="00AC6A50"/>
    <w:rsid w:val="00AC6E4A"/>
    <w:rsid w:val="00AC72C6"/>
    <w:rsid w:val="00AC73D2"/>
    <w:rsid w:val="00AC763F"/>
    <w:rsid w:val="00AC7E60"/>
    <w:rsid w:val="00AD0782"/>
    <w:rsid w:val="00AD0CE3"/>
    <w:rsid w:val="00AD1065"/>
    <w:rsid w:val="00AD1346"/>
    <w:rsid w:val="00AD1B29"/>
    <w:rsid w:val="00AD23C3"/>
    <w:rsid w:val="00AD2B63"/>
    <w:rsid w:val="00AD3AE6"/>
    <w:rsid w:val="00AD48FF"/>
    <w:rsid w:val="00AD4BD9"/>
    <w:rsid w:val="00AD4CE4"/>
    <w:rsid w:val="00AD4D72"/>
    <w:rsid w:val="00AD5245"/>
    <w:rsid w:val="00AD573C"/>
    <w:rsid w:val="00AD66BB"/>
    <w:rsid w:val="00AD689E"/>
    <w:rsid w:val="00AD68D0"/>
    <w:rsid w:val="00AD6AE5"/>
    <w:rsid w:val="00AD6F23"/>
    <w:rsid w:val="00AD7723"/>
    <w:rsid w:val="00AD78AD"/>
    <w:rsid w:val="00AD7916"/>
    <w:rsid w:val="00AD7A5C"/>
    <w:rsid w:val="00AE01AE"/>
    <w:rsid w:val="00AE09C2"/>
    <w:rsid w:val="00AE0D00"/>
    <w:rsid w:val="00AE13C0"/>
    <w:rsid w:val="00AE1A14"/>
    <w:rsid w:val="00AE1B13"/>
    <w:rsid w:val="00AE1B3E"/>
    <w:rsid w:val="00AE1E18"/>
    <w:rsid w:val="00AE1E2B"/>
    <w:rsid w:val="00AE23A2"/>
    <w:rsid w:val="00AE27B2"/>
    <w:rsid w:val="00AE2D2B"/>
    <w:rsid w:val="00AE338C"/>
    <w:rsid w:val="00AE3585"/>
    <w:rsid w:val="00AE35C4"/>
    <w:rsid w:val="00AE3701"/>
    <w:rsid w:val="00AE3C0B"/>
    <w:rsid w:val="00AE46E7"/>
    <w:rsid w:val="00AE47D9"/>
    <w:rsid w:val="00AE525C"/>
    <w:rsid w:val="00AE52CD"/>
    <w:rsid w:val="00AE56DE"/>
    <w:rsid w:val="00AE608E"/>
    <w:rsid w:val="00AE6206"/>
    <w:rsid w:val="00AE6CB0"/>
    <w:rsid w:val="00AE6EF6"/>
    <w:rsid w:val="00AE7591"/>
    <w:rsid w:val="00AE7919"/>
    <w:rsid w:val="00AE7E24"/>
    <w:rsid w:val="00AF0101"/>
    <w:rsid w:val="00AF03CD"/>
    <w:rsid w:val="00AF0769"/>
    <w:rsid w:val="00AF07EE"/>
    <w:rsid w:val="00AF0EFF"/>
    <w:rsid w:val="00AF0F34"/>
    <w:rsid w:val="00AF1394"/>
    <w:rsid w:val="00AF14F8"/>
    <w:rsid w:val="00AF1903"/>
    <w:rsid w:val="00AF1AD8"/>
    <w:rsid w:val="00AF1BE1"/>
    <w:rsid w:val="00AF1F01"/>
    <w:rsid w:val="00AF213A"/>
    <w:rsid w:val="00AF2324"/>
    <w:rsid w:val="00AF2538"/>
    <w:rsid w:val="00AF28FB"/>
    <w:rsid w:val="00AF2F00"/>
    <w:rsid w:val="00AF329D"/>
    <w:rsid w:val="00AF33DC"/>
    <w:rsid w:val="00AF3419"/>
    <w:rsid w:val="00AF35DD"/>
    <w:rsid w:val="00AF4B46"/>
    <w:rsid w:val="00AF4B5C"/>
    <w:rsid w:val="00AF5ACA"/>
    <w:rsid w:val="00AF5B88"/>
    <w:rsid w:val="00AF642B"/>
    <w:rsid w:val="00AF6E10"/>
    <w:rsid w:val="00AF6E4A"/>
    <w:rsid w:val="00AF70CF"/>
    <w:rsid w:val="00AF7C36"/>
    <w:rsid w:val="00B001EF"/>
    <w:rsid w:val="00B003F0"/>
    <w:rsid w:val="00B00422"/>
    <w:rsid w:val="00B004BB"/>
    <w:rsid w:val="00B00F81"/>
    <w:rsid w:val="00B01C76"/>
    <w:rsid w:val="00B01CBB"/>
    <w:rsid w:val="00B02111"/>
    <w:rsid w:val="00B02685"/>
    <w:rsid w:val="00B02C1B"/>
    <w:rsid w:val="00B02F20"/>
    <w:rsid w:val="00B03706"/>
    <w:rsid w:val="00B03842"/>
    <w:rsid w:val="00B039D9"/>
    <w:rsid w:val="00B03BD5"/>
    <w:rsid w:val="00B03C3B"/>
    <w:rsid w:val="00B04707"/>
    <w:rsid w:val="00B0487F"/>
    <w:rsid w:val="00B04A81"/>
    <w:rsid w:val="00B0580C"/>
    <w:rsid w:val="00B058D0"/>
    <w:rsid w:val="00B05AE5"/>
    <w:rsid w:val="00B06B34"/>
    <w:rsid w:val="00B06ECE"/>
    <w:rsid w:val="00B07844"/>
    <w:rsid w:val="00B07BB6"/>
    <w:rsid w:val="00B07EA2"/>
    <w:rsid w:val="00B07F2F"/>
    <w:rsid w:val="00B10275"/>
    <w:rsid w:val="00B1036A"/>
    <w:rsid w:val="00B10E93"/>
    <w:rsid w:val="00B11033"/>
    <w:rsid w:val="00B1117E"/>
    <w:rsid w:val="00B1161F"/>
    <w:rsid w:val="00B11973"/>
    <w:rsid w:val="00B119D2"/>
    <w:rsid w:val="00B11B83"/>
    <w:rsid w:val="00B121E3"/>
    <w:rsid w:val="00B12790"/>
    <w:rsid w:val="00B12B27"/>
    <w:rsid w:val="00B12CA3"/>
    <w:rsid w:val="00B12E05"/>
    <w:rsid w:val="00B133CF"/>
    <w:rsid w:val="00B134CD"/>
    <w:rsid w:val="00B138E4"/>
    <w:rsid w:val="00B13A07"/>
    <w:rsid w:val="00B14D91"/>
    <w:rsid w:val="00B14F72"/>
    <w:rsid w:val="00B152B9"/>
    <w:rsid w:val="00B15C12"/>
    <w:rsid w:val="00B1659B"/>
    <w:rsid w:val="00B16F90"/>
    <w:rsid w:val="00B170A2"/>
    <w:rsid w:val="00B172F1"/>
    <w:rsid w:val="00B17892"/>
    <w:rsid w:val="00B20894"/>
    <w:rsid w:val="00B20933"/>
    <w:rsid w:val="00B20AAD"/>
    <w:rsid w:val="00B20BE3"/>
    <w:rsid w:val="00B20D91"/>
    <w:rsid w:val="00B21150"/>
    <w:rsid w:val="00B21253"/>
    <w:rsid w:val="00B21368"/>
    <w:rsid w:val="00B215FB"/>
    <w:rsid w:val="00B2160D"/>
    <w:rsid w:val="00B216FD"/>
    <w:rsid w:val="00B21925"/>
    <w:rsid w:val="00B21B8A"/>
    <w:rsid w:val="00B21C45"/>
    <w:rsid w:val="00B21CFD"/>
    <w:rsid w:val="00B2237A"/>
    <w:rsid w:val="00B22A9C"/>
    <w:rsid w:val="00B22B39"/>
    <w:rsid w:val="00B22CE1"/>
    <w:rsid w:val="00B2355A"/>
    <w:rsid w:val="00B23981"/>
    <w:rsid w:val="00B24194"/>
    <w:rsid w:val="00B24A62"/>
    <w:rsid w:val="00B24B8C"/>
    <w:rsid w:val="00B25049"/>
    <w:rsid w:val="00B251AB"/>
    <w:rsid w:val="00B2565E"/>
    <w:rsid w:val="00B25821"/>
    <w:rsid w:val="00B26879"/>
    <w:rsid w:val="00B26C5F"/>
    <w:rsid w:val="00B26E57"/>
    <w:rsid w:val="00B26FEA"/>
    <w:rsid w:val="00B27C03"/>
    <w:rsid w:val="00B30127"/>
    <w:rsid w:val="00B30693"/>
    <w:rsid w:val="00B306C9"/>
    <w:rsid w:val="00B30A22"/>
    <w:rsid w:val="00B30A44"/>
    <w:rsid w:val="00B31328"/>
    <w:rsid w:val="00B316A3"/>
    <w:rsid w:val="00B3170C"/>
    <w:rsid w:val="00B31A17"/>
    <w:rsid w:val="00B31C59"/>
    <w:rsid w:val="00B31E1A"/>
    <w:rsid w:val="00B323B3"/>
    <w:rsid w:val="00B329E3"/>
    <w:rsid w:val="00B33774"/>
    <w:rsid w:val="00B33970"/>
    <w:rsid w:val="00B33F37"/>
    <w:rsid w:val="00B34A75"/>
    <w:rsid w:val="00B34D14"/>
    <w:rsid w:val="00B35BE2"/>
    <w:rsid w:val="00B35D77"/>
    <w:rsid w:val="00B35DC8"/>
    <w:rsid w:val="00B36125"/>
    <w:rsid w:val="00B361A5"/>
    <w:rsid w:val="00B36476"/>
    <w:rsid w:val="00B364B7"/>
    <w:rsid w:val="00B36E61"/>
    <w:rsid w:val="00B36FB4"/>
    <w:rsid w:val="00B3780E"/>
    <w:rsid w:val="00B37EBF"/>
    <w:rsid w:val="00B402FB"/>
    <w:rsid w:val="00B4031C"/>
    <w:rsid w:val="00B40562"/>
    <w:rsid w:val="00B406BA"/>
    <w:rsid w:val="00B407B0"/>
    <w:rsid w:val="00B40863"/>
    <w:rsid w:val="00B4125D"/>
    <w:rsid w:val="00B41994"/>
    <w:rsid w:val="00B41AB6"/>
    <w:rsid w:val="00B41AE7"/>
    <w:rsid w:val="00B41D9D"/>
    <w:rsid w:val="00B42584"/>
    <w:rsid w:val="00B428D1"/>
    <w:rsid w:val="00B434EC"/>
    <w:rsid w:val="00B43651"/>
    <w:rsid w:val="00B43C16"/>
    <w:rsid w:val="00B44177"/>
    <w:rsid w:val="00B444E9"/>
    <w:rsid w:val="00B44983"/>
    <w:rsid w:val="00B450AE"/>
    <w:rsid w:val="00B455B4"/>
    <w:rsid w:val="00B457ED"/>
    <w:rsid w:val="00B45D98"/>
    <w:rsid w:val="00B45DDE"/>
    <w:rsid w:val="00B46849"/>
    <w:rsid w:val="00B46AC0"/>
    <w:rsid w:val="00B478AE"/>
    <w:rsid w:val="00B47B8E"/>
    <w:rsid w:val="00B50489"/>
    <w:rsid w:val="00B50506"/>
    <w:rsid w:val="00B508DF"/>
    <w:rsid w:val="00B51740"/>
    <w:rsid w:val="00B5177B"/>
    <w:rsid w:val="00B518D7"/>
    <w:rsid w:val="00B5190C"/>
    <w:rsid w:val="00B51A08"/>
    <w:rsid w:val="00B51B12"/>
    <w:rsid w:val="00B51C92"/>
    <w:rsid w:val="00B51D4F"/>
    <w:rsid w:val="00B51FE5"/>
    <w:rsid w:val="00B52A1F"/>
    <w:rsid w:val="00B52D15"/>
    <w:rsid w:val="00B52D82"/>
    <w:rsid w:val="00B535D4"/>
    <w:rsid w:val="00B5363F"/>
    <w:rsid w:val="00B54053"/>
    <w:rsid w:val="00B5407C"/>
    <w:rsid w:val="00B54234"/>
    <w:rsid w:val="00B547ED"/>
    <w:rsid w:val="00B54921"/>
    <w:rsid w:val="00B55071"/>
    <w:rsid w:val="00B55255"/>
    <w:rsid w:val="00B5567C"/>
    <w:rsid w:val="00B55BFD"/>
    <w:rsid w:val="00B5654A"/>
    <w:rsid w:val="00B56880"/>
    <w:rsid w:val="00B56CBF"/>
    <w:rsid w:val="00B57384"/>
    <w:rsid w:val="00B60055"/>
    <w:rsid w:val="00B6177A"/>
    <w:rsid w:val="00B62606"/>
    <w:rsid w:val="00B62D4A"/>
    <w:rsid w:val="00B6302C"/>
    <w:rsid w:val="00B634E4"/>
    <w:rsid w:val="00B63BEE"/>
    <w:rsid w:val="00B64163"/>
    <w:rsid w:val="00B641D2"/>
    <w:rsid w:val="00B64230"/>
    <w:rsid w:val="00B64F8F"/>
    <w:rsid w:val="00B65068"/>
    <w:rsid w:val="00B650BA"/>
    <w:rsid w:val="00B651DD"/>
    <w:rsid w:val="00B6540E"/>
    <w:rsid w:val="00B65D94"/>
    <w:rsid w:val="00B65F22"/>
    <w:rsid w:val="00B65F9C"/>
    <w:rsid w:val="00B6659B"/>
    <w:rsid w:val="00B66CB4"/>
    <w:rsid w:val="00B6717C"/>
    <w:rsid w:val="00B67213"/>
    <w:rsid w:val="00B67309"/>
    <w:rsid w:val="00B676D0"/>
    <w:rsid w:val="00B678AA"/>
    <w:rsid w:val="00B67DAF"/>
    <w:rsid w:val="00B703A0"/>
    <w:rsid w:val="00B7050C"/>
    <w:rsid w:val="00B7069A"/>
    <w:rsid w:val="00B711BD"/>
    <w:rsid w:val="00B7122E"/>
    <w:rsid w:val="00B7138B"/>
    <w:rsid w:val="00B71800"/>
    <w:rsid w:val="00B71F92"/>
    <w:rsid w:val="00B721F7"/>
    <w:rsid w:val="00B7238C"/>
    <w:rsid w:val="00B72790"/>
    <w:rsid w:val="00B72A4B"/>
    <w:rsid w:val="00B72CB3"/>
    <w:rsid w:val="00B73005"/>
    <w:rsid w:val="00B73311"/>
    <w:rsid w:val="00B73670"/>
    <w:rsid w:val="00B73E7C"/>
    <w:rsid w:val="00B744E9"/>
    <w:rsid w:val="00B7482A"/>
    <w:rsid w:val="00B748D3"/>
    <w:rsid w:val="00B74994"/>
    <w:rsid w:val="00B74D96"/>
    <w:rsid w:val="00B74F48"/>
    <w:rsid w:val="00B7567C"/>
    <w:rsid w:val="00B76266"/>
    <w:rsid w:val="00B767C8"/>
    <w:rsid w:val="00B76809"/>
    <w:rsid w:val="00B7694F"/>
    <w:rsid w:val="00B77A9B"/>
    <w:rsid w:val="00B77EF9"/>
    <w:rsid w:val="00B80123"/>
    <w:rsid w:val="00B8082E"/>
    <w:rsid w:val="00B81126"/>
    <w:rsid w:val="00B81C6F"/>
    <w:rsid w:val="00B81C8E"/>
    <w:rsid w:val="00B81E6E"/>
    <w:rsid w:val="00B821A7"/>
    <w:rsid w:val="00B82EA4"/>
    <w:rsid w:val="00B83345"/>
    <w:rsid w:val="00B83AAE"/>
    <w:rsid w:val="00B83C3E"/>
    <w:rsid w:val="00B83F0E"/>
    <w:rsid w:val="00B83F53"/>
    <w:rsid w:val="00B8425C"/>
    <w:rsid w:val="00B8443F"/>
    <w:rsid w:val="00B8473A"/>
    <w:rsid w:val="00B855FE"/>
    <w:rsid w:val="00B85945"/>
    <w:rsid w:val="00B8621E"/>
    <w:rsid w:val="00B86A61"/>
    <w:rsid w:val="00B86B88"/>
    <w:rsid w:val="00B86C37"/>
    <w:rsid w:val="00B8728E"/>
    <w:rsid w:val="00B87A63"/>
    <w:rsid w:val="00B907D3"/>
    <w:rsid w:val="00B90832"/>
    <w:rsid w:val="00B90CEF"/>
    <w:rsid w:val="00B90D1E"/>
    <w:rsid w:val="00B90E3E"/>
    <w:rsid w:val="00B90E62"/>
    <w:rsid w:val="00B91133"/>
    <w:rsid w:val="00B91437"/>
    <w:rsid w:val="00B91B78"/>
    <w:rsid w:val="00B92098"/>
    <w:rsid w:val="00B92934"/>
    <w:rsid w:val="00B929F1"/>
    <w:rsid w:val="00B92A27"/>
    <w:rsid w:val="00B92F7A"/>
    <w:rsid w:val="00B9301A"/>
    <w:rsid w:val="00B93603"/>
    <w:rsid w:val="00B937D1"/>
    <w:rsid w:val="00B93DF2"/>
    <w:rsid w:val="00B93FA0"/>
    <w:rsid w:val="00B9414F"/>
    <w:rsid w:val="00B94249"/>
    <w:rsid w:val="00B9438E"/>
    <w:rsid w:val="00B946CF"/>
    <w:rsid w:val="00B94F26"/>
    <w:rsid w:val="00B9618C"/>
    <w:rsid w:val="00B96243"/>
    <w:rsid w:val="00B9690D"/>
    <w:rsid w:val="00B96E1D"/>
    <w:rsid w:val="00B97B0A"/>
    <w:rsid w:val="00B97C00"/>
    <w:rsid w:val="00B97CA3"/>
    <w:rsid w:val="00B97CB4"/>
    <w:rsid w:val="00B97E76"/>
    <w:rsid w:val="00B97FE7"/>
    <w:rsid w:val="00BA018D"/>
    <w:rsid w:val="00BA06EC"/>
    <w:rsid w:val="00BA0E13"/>
    <w:rsid w:val="00BA0E39"/>
    <w:rsid w:val="00BA0E84"/>
    <w:rsid w:val="00BA1C66"/>
    <w:rsid w:val="00BA1C97"/>
    <w:rsid w:val="00BA20F6"/>
    <w:rsid w:val="00BA2BA5"/>
    <w:rsid w:val="00BA2C90"/>
    <w:rsid w:val="00BA2EAA"/>
    <w:rsid w:val="00BA307F"/>
    <w:rsid w:val="00BA3528"/>
    <w:rsid w:val="00BA39A0"/>
    <w:rsid w:val="00BA39B0"/>
    <w:rsid w:val="00BA3BE2"/>
    <w:rsid w:val="00BA41A9"/>
    <w:rsid w:val="00BA4FFA"/>
    <w:rsid w:val="00BA51BA"/>
    <w:rsid w:val="00BA541B"/>
    <w:rsid w:val="00BA55F5"/>
    <w:rsid w:val="00BA5C42"/>
    <w:rsid w:val="00BA7A05"/>
    <w:rsid w:val="00BA7FD3"/>
    <w:rsid w:val="00BB0DF2"/>
    <w:rsid w:val="00BB10B2"/>
    <w:rsid w:val="00BB11DC"/>
    <w:rsid w:val="00BB18DC"/>
    <w:rsid w:val="00BB1A74"/>
    <w:rsid w:val="00BB1D70"/>
    <w:rsid w:val="00BB1ED0"/>
    <w:rsid w:val="00BB2863"/>
    <w:rsid w:val="00BB288C"/>
    <w:rsid w:val="00BB2E0E"/>
    <w:rsid w:val="00BB3710"/>
    <w:rsid w:val="00BB424A"/>
    <w:rsid w:val="00BB43E5"/>
    <w:rsid w:val="00BB49B8"/>
    <w:rsid w:val="00BB4A62"/>
    <w:rsid w:val="00BB5029"/>
    <w:rsid w:val="00BB5068"/>
    <w:rsid w:val="00BB5436"/>
    <w:rsid w:val="00BB5A5E"/>
    <w:rsid w:val="00BB654C"/>
    <w:rsid w:val="00BB6A0B"/>
    <w:rsid w:val="00BB6C01"/>
    <w:rsid w:val="00BB7090"/>
    <w:rsid w:val="00BB7129"/>
    <w:rsid w:val="00BB7677"/>
    <w:rsid w:val="00BB777B"/>
    <w:rsid w:val="00BC000C"/>
    <w:rsid w:val="00BC01C4"/>
    <w:rsid w:val="00BC0340"/>
    <w:rsid w:val="00BC05FC"/>
    <w:rsid w:val="00BC0890"/>
    <w:rsid w:val="00BC0A20"/>
    <w:rsid w:val="00BC0EDA"/>
    <w:rsid w:val="00BC0F21"/>
    <w:rsid w:val="00BC143A"/>
    <w:rsid w:val="00BC1545"/>
    <w:rsid w:val="00BC1562"/>
    <w:rsid w:val="00BC2179"/>
    <w:rsid w:val="00BC256E"/>
    <w:rsid w:val="00BC26EF"/>
    <w:rsid w:val="00BC3553"/>
    <w:rsid w:val="00BC38A2"/>
    <w:rsid w:val="00BC3923"/>
    <w:rsid w:val="00BC3A4D"/>
    <w:rsid w:val="00BC3F98"/>
    <w:rsid w:val="00BC491C"/>
    <w:rsid w:val="00BC4E14"/>
    <w:rsid w:val="00BC5075"/>
    <w:rsid w:val="00BC567F"/>
    <w:rsid w:val="00BC59EF"/>
    <w:rsid w:val="00BC5DB3"/>
    <w:rsid w:val="00BC642D"/>
    <w:rsid w:val="00BC686A"/>
    <w:rsid w:val="00BC7407"/>
    <w:rsid w:val="00BC74E4"/>
    <w:rsid w:val="00BC7548"/>
    <w:rsid w:val="00BD080E"/>
    <w:rsid w:val="00BD10AE"/>
    <w:rsid w:val="00BD15DF"/>
    <w:rsid w:val="00BD1B76"/>
    <w:rsid w:val="00BD1CCA"/>
    <w:rsid w:val="00BD24F6"/>
    <w:rsid w:val="00BD2BCC"/>
    <w:rsid w:val="00BD2D52"/>
    <w:rsid w:val="00BD2FD2"/>
    <w:rsid w:val="00BD3E7B"/>
    <w:rsid w:val="00BD42D8"/>
    <w:rsid w:val="00BD5546"/>
    <w:rsid w:val="00BD5624"/>
    <w:rsid w:val="00BD5A8A"/>
    <w:rsid w:val="00BD5AAF"/>
    <w:rsid w:val="00BD5C44"/>
    <w:rsid w:val="00BD5E36"/>
    <w:rsid w:val="00BD5E3C"/>
    <w:rsid w:val="00BD60E1"/>
    <w:rsid w:val="00BD63D1"/>
    <w:rsid w:val="00BD654C"/>
    <w:rsid w:val="00BD66CF"/>
    <w:rsid w:val="00BD680F"/>
    <w:rsid w:val="00BD6F80"/>
    <w:rsid w:val="00BD7820"/>
    <w:rsid w:val="00BD7928"/>
    <w:rsid w:val="00BD7DFA"/>
    <w:rsid w:val="00BE02DB"/>
    <w:rsid w:val="00BE0C7A"/>
    <w:rsid w:val="00BE0FBE"/>
    <w:rsid w:val="00BE1141"/>
    <w:rsid w:val="00BE14ED"/>
    <w:rsid w:val="00BE1575"/>
    <w:rsid w:val="00BE1C82"/>
    <w:rsid w:val="00BE1D9D"/>
    <w:rsid w:val="00BE1FD2"/>
    <w:rsid w:val="00BE20CF"/>
    <w:rsid w:val="00BE23A5"/>
    <w:rsid w:val="00BE2A19"/>
    <w:rsid w:val="00BE3370"/>
    <w:rsid w:val="00BE3403"/>
    <w:rsid w:val="00BE3927"/>
    <w:rsid w:val="00BE3C2C"/>
    <w:rsid w:val="00BE409B"/>
    <w:rsid w:val="00BE44AA"/>
    <w:rsid w:val="00BE487F"/>
    <w:rsid w:val="00BE489E"/>
    <w:rsid w:val="00BE49C8"/>
    <w:rsid w:val="00BE4A87"/>
    <w:rsid w:val="00BE4E7D"/>
    <w:rsid w:val="00BE4EF7"/>
    <w:rsid w:val="00BE506F"/>
    <w:rsid w:val="00BE535A"/>
    <w:rsid w:val="00BE56F5"/>
    <w:rsid w:val="00BE5BED"/>
    <w:rsid w:val="00BE5EE8"/>
    <w:rsid w:val="00BE6002"/>
    <w:rsid w:val="00BE6975"/>
    <w:rsid w:val="00BE6A5E"/>
    <w:rsid w:val="00BE7651"/>
    <w:rsid w:val="00BE7A96"/>
    <w:rsid w:val="00BF03C4"/>
    <w:rsid w:val="00BF07DF"/>
    <w:rsid w:val="00BF0B2B"/>
    <w:rsid w:val="00BF0DAE"/>
    <w:rsid w:val="00BF0EC4"/>
    <w:rsid w:val="00BF1158"/>
    <w:rsid w:val="00BF1381"/>
    <w:rsid w:val="00BF17D6"/>
    <w:rsid w:val="00BF1998"/>
    <w:rsid w:val="00BF21A3"/>
    <w:rsid w:val="00BF28A7"/>
    <w:rsid w:val="00BF2DEC"/>
    <w:rsid w:val="00BF3688"/>
    <w:rsid w:val="00BF3E08"/>
    <w:rsid w:val="00BF418E"/>
    <w:rsid w:val="00BF41A5"/>
    <w:rsid w:val="00BF48F7"/>
    <w:rsid w:val="00BF4B20"/>
    <w:rsid w:val="00BF4C12"/>
    <w:rsid w:val="00BF5598"/>
    <w:rsid w:val="00BF634B"/>
    <w:rsid w:val="00BF65C5"/>
    <w:rsid w:val="00BF72B3"/>
    <w:rsid w:val="00BF7FE7"/>
    <w:rsid w:val="00C00DA1"/>
    <w:rsid w:val="00C0119C"/>
    <w:rsid w:val="00C01DAC"/>
    <w:rsid w:val="00C01EF8"/>
    <w:rsid w:val="00C028AF"/>
    <w:rsid w:val="00C02D85"/>
    <w:rsid w:val="00C032F0"/>
    <w:rsid w:val="00C03534"/>
    <w:rsid w:val="00C03907"/>
    <w:rsid w:val="00C03940"/>
    <w:rsid w:val="00C042FA"/>
    <w:rsid w:val="00C04A96"/>
    <w:rsid w:val="00C053B0"/>
    <w:rsid w:val="00C057BC"/>
    <w:rsid w:val="00C057F5"/>
    <w:rsid w:val="00C05A7A"/>
    <w:rsid w:val="00C05ADA"/>
    <w:rsid w:val="00C06B0A"/>
    <w:rsid w:val="00C06E22"/>
    <w:rsid w:val="00C06F43"/>
    <w:rsid w:val="00C06F5C"/>
    <w:rsid w:val="00C07342"/>
    <w:rsid w:val="00C07FCF"/>
    <w:rsid w:val="00C10512"/>
    <w:rsid w:val="00C105C6"/>
    <w:rsid w:val="00C10844"/>
    <w:rsid w:val="00C11A10"/>
    <w:rsid w:val="00C12505"/>
    <w:rsid w:val="00C12D94"/>
    <w:rsid w:val="00C12E9E"/>
    <w:rsid w:val="00C13188"/>
    <w:rsid w:val="00C131D5"/>
    <w:rsid w:val="00C137A8"/>
    <w:rsid w:val="00C1389A"/>
    <w:rsid w:val="00C13DF4"/>
    <w:rsid w:val="00C141FE"/>
    <w:rsid w:val="00C144C0"/>
    <w:rsid w:val="00C1488F"/>
    <w:rsid w:val="00C14EB8"/>
    <w:rsid w:val="00C150CF"/>
    <w:rsid w:val="00C1574F"/>
    <w:rsid w:val="00C163E6"/>
    <w:rsid w:val="00C16C70"/>
    <w:rsid w:val="00C17067"/>
    <w:rsid w:val="00C17B91"/>
    <w:rsid w:val="00C17D72"/>
    <w:rsid w:val="00C17E76"/>
    <w:rsid w:val="00C20145"/>
    <w:rsid w:val="00C2023A"/>
    <w:rsid w:val="00C208E4"/>
    <w:rsid w:val="00C20AF8"/>
    <w:rsid w:val="00C20BE2"/>
    <w:rsid w:val="00C20E9D"/>
    <w:rsid w:val="00C21422"/>
    <w:rsid w:val="00C214FE"/>
    <w:rsid w:val="00C22736"/>
    <w:rsid w:val="00C2382E"/>
    <w:rsid w:val="00C23B53"/>
    <w:rsid w:val="00C23BC1"/>
    <w:rsid w:val="00C23CAF"/>
    <w:rsid w:val="00C23CF9"/>
    <w:rsid w:val="00C23D3E"/>
    <w:rsid w:val="00C23FC6"/>
    <w:rsid w:val="00C24324"/>
    <w:rsid w:val="00C245C5"/>
    <w:rsid w:val="00C245CA"/>
    <w:rsid w:val="00C248B6"/>
    <w:rsid w:val="00C24E18"/>
    <w:rsid w:val="00C250FA"/>
    <w:rsid w:val="00C259A9"/>
    <w:rsid w:val="00C25F3A"/>
    <w:rsid w:val="00C26BCE"/>
    <w:rsid w:val="00C303F2"/>
    <w:rsid w:val="00C30787"/>
    <w:rsid w:val="00C30B32"/>
    <w:rsid w:val="00C3110D"/>
    <w:rsid w:val="00C311B2"/>
    <w:rsid w:val="00C318CB"/>
    <w:rsid w:val="00C33355"/>
    <w:rsid w:val="00C33BC6"/>
    <w:rsid w:val="00C33D07"/>
    <w:rsid w:val="00C345E7"/>
    <w:rsid w:val="00C348FA"/>
    <w:rsid w:val="00C34E0B"/>
    <w:rsid w:val="00C35691"/>
    <w:rsid w:val="00C356FB"/>
    <w:rsid w:val="00C3574B"/>
    <w:rsid w:val="00C358DA"/>
    <w:rsid w:val="00C367F0"/>
    <w:rsid w:val="00C36C3A"/>
    <w:rsid w:val="00C37056"/>
    <w:rsid w:val="00C37708"/>
    <w:rsid w:val="00C377E2"/>
    <w:rsid w:val="00C37CEE"/>
    <w:rsid w:val="00C37EC3"/>
    <w:rsid w:val="00C4060F"/>
    <w:rsid w:val="00C406B2"/>
    <w:rsid w:val="00C409F2"/>
    <w:rsid w:val="00C40E1B"/>
    <w:rsid w:val="00C40ED7"/>
    <w:rsid w:val="00C410EB"/>
    <w:rsid w:val="00C41279"/>
    <w:rsid w:val="00C41891"/>
    <w:rsid w:val="00C41BA8"/>
    <w:rsid w:val="00C41E09"/>
    <w:rsid w:val="00C41E9F"/>
    <w:rsid w:val="00C41F88"/>
    <w:rsid w:val="00C4205D"/>
    <w:rsid w:val="00C4239C"/>
    <w:rsid w:val="00C42803"/>
    <w:rsid w:val="00C42C01"/>
    <w:rsid w:val="00C43334"/>
    <w:rsid w:val="00C44B76"/>
    <w:rsid w:val="00C45136"/>
    <w:rsid w:val="00C459E7"/>
    <w:rsid w:val="00C45B1A"/>
    <w:rsid w:val="00C45E7A"/>
    <w:rsid w:val="00C45F31"/>
    <w:rsid w:val="00C45F6C"/>
    <w:rsid w:val="00C45F7B"/>
    <w:rsid w:val="00C4620E"/>
    <w:rsid w:val="00C46BD9"/>
    <w:rsid w:val="00C47035"/>
    <w:rsid w:val="00C472CB"/>
    <w:rsid w:val="00C47736"/>
    <w:rsid w:val="00C509DE"/>
    <w:rsid w:val="00C50E61"/>
    <w:rsid w:val="00C514C9"/>
    <w:rsid w:val="00C51C55"/>
    <w:rsid w:val="00C5204F"/>
    <w:rsid w:val="00C52E59"/>
    <w:rsid w:val="00C53EAC"/>
    <w:rsid w:val="00C546C2"/>
    <w:rsid w:val="00C54FA4"/>
    <w:rsid w:val="00C55416"/>
    <w:rsid w:val="00C5563A"/>
    <w:rsid w:val="00C55854"/>
    <w:rsid w:val="00C5668E"/>
    <w:rsid w:val="00C56DC0"/>
    <w:rsid w:val="00C56E2C"/>
    <w:rsid w:val="00C57060"/>
    <w:rsid w:val="00C57387"/>
    <w:rsid w:val="00C57B8A"/>
    <w:rsid w:val="00C57EF1"/>
    <w:rsid w:val="00C6045E"/>
    <w:rsid w:val="00C604DB"/>
    <w:rsid w:val="00C60ACC"/>
    <w:rsid w:val="00C60E9F"/>
    <w:rsid w:val="00C61741"/>
    <w:rsid w:val="00C6198D"/>
    <w:rsid w:val="00C61999"/>
    <w:rsid w:val="00C620C8"/>
    <w:rsid w:val="00C63075"/>
    <w:rsid w:val="00C63616"/>
    <w:rsid w:val="00C6455E"/>
    <w:rsid w:val="00C64D50"/>
    <w:rsid w:val="00C64FE4"/>
    <w:rsid w:val="00C6536E"/>
    <w:rsid w:val="00C65AC4"/>
    <w:rsid w:val="00C65C49"/>
    <w:rsid w:val="00C65F98"/>
    <w:rsid w:val="00C66275"/>
    <w:rsid w:val="00C6667C"/>
    <w:rsid w:val="00C6686D"/>
    <w:rsid w:val="00C66B70"/>
    <w:rsid w:val="00C66C6C"/>
    <w:rsid w:val="00C66DDC"/>
    <w:rsid w:val="00C674C4"/>
    <w:rsid w:val="00C67A76"/>
    <w:rsid w:val="00C67B2D"/>
    <w:rsid w:val="00C67C0B"/>
    <w:rsid w:val="00C67F92"/>
    <w:rsid w:val="00C70135"/>
    <w:rsid w:val="00C7042B"/>
    <w:rsid w:val="00C709F6"/>
    <w:rsid w:val="00C70DFF"/>
    <w:rsid w:val="00C71191"/>
    <w:rsid w:val="00C71265"/>
    <w:rsid w:val="00C71288"/>
    <w:rsid w:val="00C71A77"/>
    <w:rsid w:val="00C71A91"/>
    <w:rsid w:val="00C72430"/>
    <w:rsid w:val="00C725A8"/>
    <w:rsid w:val="00C727B5"/>
    <w:rsid w:val="00C7287F"/>
    <w:rsid w:val="00C729AB"/>
    <w:rsid w:val="00C72F11"/>
    <w:rsid w:val="00C73452"/>
    <w:rsid w:val="00C7382A"/>
    <w:rsid w:val="00C74148"/>
    <w:rsid w:val="00C746FC"/>
    <w:rsid w:val="00C7481D"/>
    <w:rsid w:val="00C74905"/>
    <w:rsid w:val="00C74A4C"/>
    <w:rsid w:val="00C74B00"/>
    <w:rsid w:val="00C750E0"/>
    <w:rsid w:val="00C75761"/>
    <w:rsid w:val="00C75A83"/>
    <w:rsid w:val="00C75D5B"/>
    <w:rsid w:val="00C760E3"/>
    <w:rsid w:val="00C76D70"/>
    <w:rsid w:val="00C77479"/>
    <w:rsid w:val="00C774AE"/>
    <w:rsid w:val="00C77589"/>
    <w:rsid w:val="00C77C08"/>
    <w:rsid w:val="00C77F96"/>
    <w:rsid w:val="00C8008E"/>
    <w:rsid w:val="00C80788"/>
    <w:rsid w:val="00C80B69"/>
    <w:rsid w:val="00C80CDC"/>
    <w:rsid w:val="00C80CEA"/>
    <w:rsid w:val="00C80DD7"/>
    <w:rsid w:val="00C811ED"/>
    <w:rsid w:val="00C81B50"/>
    <w:rsid w:val="00C82BA7"/>
    <w:rsid w:val="00C8301F"/>
    <w:rsid w:val="00C8335B"/>
    <w:rsid w:val="00C8339B"/>
    <w:rsid w:val="00C841B5"/>
    <w:rsid w:val="00C848B1"/>
    <w:rsid w:val="00C85257"/>
    <w:rsid w:val="00C85308"/>
    <w:rsid w:val="00C85429"/>
    <w:rsid w:val="00C85ADC"/>
    <w:rsid w:val="00C85FD3"/>
    <w:rsid w:val="00C860EA"/>
    <w:rsid w:val="00C8645C"/>
    <w:rsid w:val="00C869AC"/>
    <w:rsid w:val="00C869B4"/>
    <w:rsid w:val="00C86A18"/>
    <w:rsid w:val="00C873B7"/>
    <w:rsid w:val="00C9014A"/>
    <w:rsid w:val="00C901F9"/>
    <w:rsid w:val="00C91194"/>
    <w:rsid w:val="00C91907"/>
    <w:rsid w:val="00C91963"/>
    <w:rsid w:val="00C91AC0"/>
    <w:rsid w:val="00C91D3F"/>
    <w:rsid w:val="00C922D5"/>
    <w:rsid w:val="00C92804"/>
    <w:rsid w:val="00C92807"/>
    <w:rsid w:val="00C92952"/>
    <w:rsid w:val="00C92C3E"/>
    <w:rsid w:val="00C931B1"/>
    <w:rsid w:val="00C9328B"/>
    <w:rsid w:val="00C932FF"/>
    <w:rsid w:val="00C9383B"/>
    <w:rsid w:val="00C939F1"/>
    <w:rsid w:val="00C93D5D"/>
    <w:rsid w:val="00C93E8E"/>
    <w:rsid w:val="00C94626"/>
    <w:rsid w:val="00C94AEC"/>
    <w:rsid w:val="00C94B44"/>
    <w:rsid w:val="00C94C29"/>
    <w:rsid w:val="00C955AB"/>
    <w:rsid w:val="00C955CC"/>
    <w:rsid w:val="00C956DF"/>
    <w:rsid w:val="00C9577B"/>
    <w:rsid w:val="00C9636E"/>
    <w:rsid w:val="00C96D26"/>
    <w:rsid w:val="00C97EA5"/>
    <w:rsid w:val="00C97EF4"/>
    <w:rsid w:val="00CA0129"/>
    <w:rsid w:val="00CA0564"/>
    <w:rsid w:val="00CA0765"/>
    <w:rsid w:val="00CA0AB6"/>
    <w:rsid w:val="00CA0C3D"/>
    <w:rsid w:val="00CA1F60"/>
    <w:rsid w:val="00CA1FA1"/>
    <w:rsid w:val="00CA210D"/>
    <w:rsid w:val="00CA2535"/>
    <w:rsid w:val="00CA2C45"/>
    <w:rsid w:val="00CA36E6"/>
    <w:rsid w:val="00CA39C5"/>
    <w:rsid w:val="00CA413F"/>
    <w:rsid w:val="00CA4AF6"/>
    <w:rsid w:val="00CA4E22"/>
    <w:rsid w:val="00CA5166"/>
    <w:rsid w:val="00CA58CF"/>
    <w:rsid w:val="00CA5A9A"/>
    <w:rsid w:val="00CA5ABA"/>
    <w:rsid w:val="00CA5B25"/>
    <w:rsid w:val="00CA5FE4"/>
    <w:rsid w:val="00CA60F6"/>
    <w:rsid w:val="00CA62D1"/>
    <w:rsid w:val="00CA649A"/>
    <w:rsid w:val="00CA675B"/>
    <w:rsid w:val="00CA6789"/>
    <w:rsid w:val="00CA6F06"/>
    <w:rsid w:val="00CA6F93"/>
    <w:rsid w:val="00CA740D"/>
    <w:rsid w:val="00CA79C7"/>
    <w:rsid w:val="00CA7EDE"/>
    <w:rsid w:val="00CB00F7"/>
    <w:rsid w:val="00CB0F8A"/>
    <w:rsid w:val="00CB0FF1"/>
    <w:rsid w:val="00CB111B"/>
    <w:rsid w:val="00CB1755"/>
    <w:rsid w:val="00CB1AE4"/>
    <w:rsid w:val="00CB27FB"/>
    <w:rsid w:val="00CB2A20"/>
    <w:rsid w:val="00CB31FF"/>
    <w:rsid w:val="00CB37A4"/>
    <w:rsid w:val="00CB399A"/>
    <w:rsid w:val="00CB3B0B"/>
    <w:rsid w:val="00CB3EBB"/>
    <w:rsid w:val="00CB3FDF"/>
    <w:rsid w:val="00CB4280"/>
    <w:rsid w:val="00CB512E"/>
    <w:rsid w:val="00CB58C3"/>
    <w:rsid w:val="00CB5D4C"/>
    <w:rsid w:val="00CB5FFA"/>
    <w:rsid w:val="00CB6294"/>
    <w:rsid w:val="00CB6302"/>
    <w:rsid w:val="00CB6445"/>
    <w:rsid w:val="00CB64CB"/>
    <w:rsid w:val="00CB66FB"/>
    <w:rsid w:val="00CB684E"/>
    <w:rsid w:val="00CB6C35"/>
    <w:rsid w:val="00CB6E10"/>
    <w:rsid w:val="00CB6EEB"/>
    <w:rsid w:val="00CB7039"/>
    <w:rsid w:val="00CB73B2"/>
    <w:rsid w:val="00CB7781"/>
    <w:rsid w:val="00CB77CE"/>
    <w:rsid w:val="00CB77D4"/>
    <w:rsid w:val="00CB7C5E"/>
    <w:rsid w:val="00CB7F1F"/>
    <w:rsid w:val="00CC0328"/>
    <w:rsid w:val="00CC033F"/>
    <w:rsid w:val="00CC0429"/>
    <w:rsid w:val="00CC1695"/>
    <w:rsid w:val="00CC1BAD"/>
    <w:rsid w:val="00CC20AD"/>
    <w:rsid w:val="00CC26D1"/>
    <w:rsid w:val="00CC2989"/>
    <w:rsid w:val="00CC2C8B"/>
    <w:rsid w:val="00CC33FB"/>
    <w:rsid w:val="00CC3C15"/>
    <w:rsid w:val="00CC4592"/>
    <w:rsid w:val="00CC4C9E"/>
    <w:rsid w:val="00CC4D60"/>
    <w:rsid w:val="00CC5248"/>
    <w:rsid w:val="00CC53C0"/>
    <w:rsid w:val="00CC5CD0"/>
    <w:rsid w:val="00CC5FD7"/>
    <w:rsid w:val="00CC6502"/>
    <w:rsid w:val="00CC67BA"/>
    <w:rsid w:val="00CC6BF0"/>
    <w:rsid w:val="00CC6DCB"/>
    <w:rsid w:val="00CC73FD"/>
    <w:rsid w:val="00CD00EC"/>
    <w:rsid w:val="00CD083C"/>
    <w:rsid w:val="00CD1978"/>
    <w:rsid w:val="00CD2106"/>
    <w:rsid w:val="00CD2178"/>
    <w:rsid w:val="00CD229D"/>
    <w:rsid w:val="00CD22A2"/>
    <w:rsid w:val="00CD2334"/>
    <w:rsid w:val="00CD2372"/>
    <w:rsid w:val="00CD23BE"/>
    <w:rsid w:val="00CD29A3"/>
    <w:rsid w:val="00CD2B5B"/>
    <w:rsid w:val="00CD2C62"/>
    <w:rsid w:val="00CD2DEB"/>
    <w:rsid w:val="00CD374B"/>
    <w:rsid w:val="00CD39EE"/>
    <w:rsid w:val="00CD3C24"/>
    <w:rsid w:val="00CD4FA2"/>
    <w:rsid w:val="00CD580F"/>
    <w:rsid w:val="00CD5E8C"/>
    <w:rsid w:val="00CD5F58"/>
    <w:rsid w:val="00CD61B2"/>
    <w:rsid w:val="00CD61C9"/>
    <w:rsid w:val="00CD6684"/>
    <w:rsid w:val="00CD6728"/>
    <w:rsid w:val="00CD6798"/>
    <w:rsid w:val="00CD6952"/>
    <w:rsid w:val="00CD6F74"/>
    <w:rsid w:val="00CD7B40"/>
    <w:rsid w:val="00CE014B"/>
    <w:rsid w:val="00CE022D"/>
    <w:rsid w:val="00CE02B4"/>
    <w:rsid w:val="00CE049A"/>
    <w:rsid w:val="00CE0EC0"/>
    <w:rsid w:val="00CE0EF1"/>
    <w:rsid w:val="00CE0F63"/>
    <w:rsid w:val="00CE19F8"/>
    <w:rsid w:val="00CE20E9"/>
    <w:rsid w:val="00CE245F"/>
    <w:rsid w:val="00CE2701"/>
    <w:rsid w:val="00CE3AE3"/>
    <w:rsid w:val="00CE438A"/>
    <w:rsid w:val="00CE5002"/>
    <w:rsid w:val="00CE5871"/>
    <w:rsid w:val="00CE592B"/>
    <w:rsid w:val="00CE5A3B"/>
    <w:rsid w:val="00CE5E23"/>
    <w:rsid w:val="00CE6E7C"/>
    <w:rsid w:val="00CE6FF9"/>
    <w:rsid w:val="00CE7006"/>
    <w:rsid w:val="00CE702A"/>
    <w:rsid w:val="00CE7977"/>
    <w:rsid w:val="00CF00E8"/>
    <w:rsid w:val="00CF01EE"/>
    <w:rsid w:val="00CF0813"/>
    <w:rsid w:val="00CF0A4A"/>
    <w:rsid w:val="00CF0F36"/>
    <w:rsid w:val="00CF0FCC"/>
    <w:rsid w:val="00CF152D"/>
    <w:rsid w:val="00CF178B"/>
    <w:rsid w:val="00CF1A6C"/>
    <w:rsid w:val="00CF1CBE"/>
    <w:rsid w:val="00CF1DB1"/>
    <w:rsid w:val="00CF1F7E"/>
    <w:rsid w:val="00CF20A7"/>
    <w:rsid w:val="00CF2420"/>
    <w:rsid w:val="00CF302F"/>
    <w:rsid w:val="00CF4116"/>
    <w:rsid w:val="00CF4726"/>
    <w:rsid w:val="00CF523F"/>
    <w:rsid w:val="00CF579A"/>
    <w:rsid w:val="00CF64FC"/>
    <w:rsid w:val="00CF67FE"/>
    <w:rsid w:val="00CF6864"/>
    <w:rsid w:val="00CF68F6"/>
    <w:rsid w:val="00CF6ABE"/>
    <w:rsid w:val="00CF6B57"/>
    <w:rsid w:val="00CF7108"/>
    <w:rsid w:val="00CF733F"/>
    <w:rsid w:val="00CF74BE"/>
    <w:rsid w:val="00CF75D0"/>
    <w:rsid w:val="00CF7B44"/>
    <w:rsid w:val="00CF7B54"/>
    <w:rsid w:val="00CF7BCB"/>
    <w:rsid w:val="00CF7E02"/>
    <w:rsid w:val="00CF7F9B"/>
    <w:rsid w:val="00D003F3"/>
    <w:rsid w:val="00D0044F"/>
    <w:rsid w:val="00D0094E"/>
    <w:rsid w:val="00D01C78"/>
    <w:rsid w:val="00D01E40"/>
    <w:rsid w:val="00D01E4A"/>
    <w:rsid w:val="00D0213F"/>
    <w:rsid w:val="00D022B0"/>
    <w:rsid w:val="00D02511"/>
    <w:rsid w:val="00D02D73"/>
    <w:rsid w:val="00D03AE6"/>
    <w:rsid w:val="00D0468E"/>
    <w:rsid w:val="00D0485D"/>
    <w:rsid w:val="00D0488D"/>
    <w:rsid w:val="00D05543"/>
    <w:rsid w:val="00D05994"/>
    <w:rsid w:val="00D05D0A"/>
    <w:rsid w:val="00D05DD1"/>
    <w:rsid w:val="00D065EC"/>
    <w:rsid w:val="00D065FB"/>
    <w:rsid w:val="00D0693F"/>
    <w:rsid w:val="00D069F5"/>
    <w:rsid w:val="00D06DBB"/>
    <w:rsid w:val="00D07819"/>
    <w:rsid w:val="00D07952"/>
    <w:rsid w:val="00D079FA"/>
    <w:rsid w:val="00D10114"/>
    <w:rsid w:val="00D10167"/>
    <w:rsid w:val="00D102A9"/>
    <w:rsid w:val="00D10EB8"/>
    <w:rsid w:val="00D11AF6"/>
    <w:rsid w:val="00D1204A"/>
    <w:rsid w:val="00D1214D"/>
    <w:rsid w:val="00D126F6"/>
    <w:rsid w:val="00D12760"/>
    <w:rsid w:val="00D12E97"/>
    <w:rsid w:val="00D12FDC"/>
    <w:rsid w:val="00D13133"/>
    <w:rsid w:val="00D132B6"/>
    <w:rsid w:val="00D132BE"/>
    <w:rsid w:val="00D13B49"/>
    <w:rsid w:val="00D13BFD"/>
    <w:rsid w:val="00D13DA7"/>
    <w:rsid w:val="00D141E3"/>
    <w:rsid w:val="00D14454"/>
    <w:rsid w:val="00D148BA"/>
    <w:rsid w:val="00D16FEE"/>
    <w:rsid w:val="00D177C1"/>
    <w:rsid w:val="00D200EC"/>
    <w:rsid w:val="00D20318"/>
    <w:rsid w:val="00D20546"/>
    <w:rsid w:val="00D20983"/>
    <w:rsid w:val="00D20A5B"/>
    <w:rsid w:val="00D20A83"/>
    <w:rsid w:val="00D20B27"/>
    <w:rsid w:val="00D2162D"/>
    <w:rsid w:val="00D21DD9"/>
    <w:rsid w:val="00D22544"/>
    <w:rsid w:val="00D226C0"/>
    <w:rsid w:val="00D2286C"/>
    <w:rsid w:val="00D22958"/>
    <w:rsid w:val="00D22982"/>
    <w:rsid w:val="00D22DCB"/>
    <w:rsid w:val="00D23015"/>
    <w:rsid w:val="00D233FE"/>
    <w:rsid w:val="00D23A12"/>
    <w:rsid w:val="00D23B83"/>
    <w:rsid w:val="00D247C6"/>
    <w:rsid w:val="00D249E8"/>
    <w:rsid w:val="00D24C2B"/>
    <w:rsid w:val="00D25106"/>
    <w:rsid w:val="00D259E9"/>
    <w:rsid w:val="00D260C4"/>
    <w:rsid w:val="00D266EF"/>
    <w:rsid w:val="00D26793"/>
    <w:rsid w:val="00D26825"/>
    <w:rsid w:val="00D26895"/>
    <w:rsid w:val="00D26B32"/>
    <w:rsid w:val="00D270FE"/>
    <w:rsid w:val="00D27350"/>
    <w:rsid w:val="00D27565"/>
    <w:rsid w:val="00D27918"/>
    <w:rsid w:val="00D27A15"/>
    <w:rsid w:val="00D27C70"/>
    <w:rsid w:val="00D27FAE"/>
    <w:rsid w:val="00D30641"/>
    <w:rsid w:val="00D30656"/>
    <w:rsid w:val="00D30DA1"/>
    <w:rsid w:val="00D30E64"/>
    <w:rsid w:val="00D314F6"/>
    <w:rsid w:val="00D31A0B"/>
    <w:rsid w:val="00D31D28"/>
    <w:rsid w:val="00D320B0"/>
    <w:rsid w:val="00D328BE"/>
    <w:rsid w:val="00D32B7F"/>
    <w:rsid w:val="00D3320E"/>
    <w:rsid w:val="00D3481D"/>
    <w:rsid w:val="00D34E7A"/>
    <w:rsid w:val="00D3539D"/>
    <w:rsid w:val="00D35550"/>
    <w:rsid w:val="00D3559E"/>
    <w:rsid w:val="00D3572B"/>
    <w:rsid w:val="00D35AA8"/>
    <w:rsid w:val="00D363C3"/>
    <w:rsid w:val="00D36AFD"/>
    <w:rsid w:val="00D36B6B"/>
    <w:rsid w:val="00D36CF3"/>
    <w:rsid w:val="00D36DA9"/>
    <w:rsid w:val="00D400ED"/>
    <w:rsid w:val="00D40365"/>
    <w:rsid w:val="00D40377"/>
    <w:rsid w:val="00D408FC"/>
    <w:rsid w:val="00D40C52"/>
    <w:rsid w:val="00D40D07"/>
    <w:rsid w:val="00D40DE6"/>
    <w:rsid w:val="00D4129E"/>
    <w:rsid w:val="00D4167C"/>
    <w:rsid w:val="00D41952"/>
    <w:rsid w:val="00D4260E"/>
    <w:rsid w:val="00D427D9"/>
    <w:rsid w:val="00D42912"/>
    <w:rsid w:val="00D43054"/>
    <w:rsid w:val="00D43644"/>
    <w:rsid w:val="00D43C91"/>
    <w:rsid w:val="00D43E5B"/>
    <w:rsid w:val="00D443B9"/>
    <w:rsid w:val="00D449D5"/>
    <w:rsid w:val="00D45393"/>
    <w:rsid w:val="00D4567E"/>
    <w:rsid w:val="00D45B05"/>
    <w:rsid w:val="00D45F95"/>
    <w:rsid w:val="00D463DA"/>
    <w:rsid w:val="00D46557"/>
    <w:rsid w:val="00D478B6"/>
    <w:rsid w:val="00D47A0B"/>
    <w:rsid w:val="00D50B93"/>
    <w:rsid w:val="00D50F9C"/>
    <w:rsid w:val="00D51081"/>
    <w:rsid w:val="00D513F4"/>
    <w:rsid w:val="00D516CC"/>
    <w:rsid w:val="00D5211A"/>
    <w:rsid w:val="00D5219F"/>
    <w:rsid w:val="00D521AC"/>
    <w:rsid w:val="00D53609"/>
    <w:rsid w:val="00D53A59"/>
    <w:rsid w:val="00D53BCC"/>
    <w:rsid w:val="00D541CD"/>
    <w:rsid w:val="00D5432D"/>
    <w:rsid w:val="00D544E8"/>
    <w:rsid w:val="00D54858"/>
    <w:rsid w:val="00D5494B"/>
    <w:rsid w:val="00D556A4"/>
    <w:rsid w:val="00D55B05"/>
    <w:rsid w:val="00D55D0A"/>
    <w:rsid w:val="00D56613"/>
    <w:rsid w:val="00D57376"/>
    <w:rsid w:val="00D57A7F"/>
    <w:rsid w:val="00D600CC"/>
    <w:rsid w:val="00D602F2"/>
    <w:rsid w:val="00D60875"/>
    <w:rsid w:val="00D60942"/>
    <w:rsid w:val="00D6132A"/>
    <w:rsid w:val="00D61369"/>
    <w:rsid w:val="00D61602"/>
    <w:rsid w:val="00D62068"/>
    <w:rsid w:val="00D6220E"/>
    <w:rsid w:val="00D6239A"/>
    <w:rsid w:val="00D62529"/>
    <w:rsid w:val="00D62DA3"/>
    <w:rsid w:val="00D63194"/>
    <w:rsid w:val="00D6382E"/>
    <w:rsid w:val="00D63870"/>
    <w:rsid w:val="00D646AA"/>
    <w:rsid w:val="00D64B26"/>
    <w:rsid w:val="00D64B37"/>
    <w:rsid w:val="00D651F2"/>
    <w:rsid w:val="00D65534"/>
    <w:rsid w:val="00D657C1"/>
    <w:rsid w:val="00D65BAF"/>
    <w:rsid w:val="00D6637C"/>
    <w:rsid w:val="00D67042"/>
    <w:rsid w:val="00D6707F"/>
    <w:rsid w:val="00D67A62"/>
    <w:rsid w:val="00D67EE3"/>
    <w:rsid w:val="00D70037"/>
    <w:rsid w:val="00D70748"/>
    <w:rsid w:val="00D70A5E"/>
    <w:rsid w:val="00D70B4B"/>
    <w:rsid w:val="00D70BB6"/>
    <w:rsid w:val="00D70FB4"/>
    <w:rsid w:val="00D71206"/>
    <w:rsid w:val="00D71294"/>
    <w:rsid w:val="00D71319"/>
    <w:rsid w:val="00D713E2"/>
    <w:rsid w:val="00D7240C"/>
    <w:rsid w:val="00D72419"/>
    <w:rsid w:val="00D724FA"/>
    <w:rsid w:val="00D727C3"/>
    <w:rsid w:val="00D72A1C"/>
    <w:rsid w:val="00D72D0D"/>
    <w:rsid w:val="00D73353"/>
    <w:rsid w:val="00D73B49"/>
    <w:rsid w:val="00D740F5"/>
    <w:rsid w:val="00D74A3E"/>
    <w:rsid w:val="00D75394"/>
    <w:rsid w:val="00D75487"/>
    <w:rsid w:val="00D765AD"/>
    <w:rsid w:val="00D7664F"/>
    <w:rsid w:val="00D7673F"/>
    <w:rsid w:val="00D76C28"/>
    <w:rsid w:val="00D76D81"/>
    <w:rsid w:val="00D76E60"/>
    <w:rsid w:val="00D76F4B"/>
    <w:rsid w:val="00D771AC"/>
    <w:rsid w:val="00D77489"/>
    <w:rsid w:val="00D774ED"/>
    <w:rsid w:val="00D77641"/>
    <w:rsid w:val="00D77844"/>
    <w:rsid w:val="00D77944"/>
    <w:rsid w:val="00D77D2D"/>
    <w:rsid w:val="00D80088"/>
    <w:rsid w:val="00D800B3"/>
    <w:rsid w:val="00D80412"/>
    <w:rsid w:val="00D80713"/>
    <w:rsid w:val="00D807F6"/>
    <w:rsid w:val="00D80EC2"/>
    <w:rsid w:val="00D81530"/>
    <w:rsid w:val="00D8159B"/>
    <w:rsid w:val="00D82004"/>
    <w:rsid w:val="00D825FA"/>
    <w:rsid w:val="00D82749"/>
    <w:rsid w:val="00D82913"/>
    <w:rsid w:val="00D833F9"/>
    <w:rsid w:val="00D8349F"/>
    <w:rsid w:val="00D83519"/>
    <w:rsid w:val="00D83783"/>
    <w:rsid w:val="00D83E24"/>
    <w:rsid w:val="00D8422C"/>
    <w:rsid w:val="00D846A5"/>
    <w:rsid w:val="00D849A9"/>
    <w:rsid w:val="00D84BE6"/>
    <w:rsid w:val="00D84D20"/>
    <w:rsid w:val="00D84F35"/>
    <w:rsid w:val="00D851EC"/>
    <w:rsid w:val="00D85529"/>
    <w:rsid w:val="00D85DEF"/>
    <w:rsid w:val="00D85FD4"/>
    <w:rsid w:val="00D86062"/>
    <w:rsid w:val="00D861E7"/>
    <w:rsid w:val="00D864DE"/>
    <w:rsid w:val="00D8671A"/>
    <w:rsid w:val="00D86C87"/>
    <w:rsid w:val="00D87217"/>
    <w:rsid w:val="00D8729B"/>
    <w:rsid w:val="00D87351"/>
    <w:rsid w:val="00D87F8C"/>
    <w:rsid w:val="00D90000"/>
    <w:rsid w:val="00D901C5"/>
    <w:rsid w:val="00D90470"/>
    <w:rsid w:val="00D90801"/>
    <w:rsid w:val="00D90D04"/>
    <w:rsid w:val="00D916D9"/>
    <w:rsid w:val="00D91C68"/>
    <w:rsid w:val="00D92059"/>
    <w:rsid w:val="00D921D9"/>
    <w:rsid w:val="00D92352"/>
    <w:rsid w:val="00D923E3"/>
    <w:rsid w:val="00D92576"/>
    <w:rsid w:val="00D92AB8"/>
    <w:rsid w:val="00D93C6D"/>
    <w:rsid w:val="00D93DB8"/>
    <w:rsid w:val="00D94255"/>
    <w:rsid w:val="00D942E2"/>
    <w:rsid w:val="00D945C6"/>
    <w:rsid w:val="00D947EB"/>
    <w:rsid w:val="00D9497E"/>
    <w:rsid w:val="00D9547E"/>
    <w:rsid w:val="00D957F5"/>
    <w:rsid w:val="00D95FAA"/>
    <w:rsid w:val="00D9658C"/>
    <w:rsid w:val="00D968DA"/>
    <w:rsid w:val="00D96CBD"/>
    <w:rsid w:val="00D97409"/>
    <w:rsid w:val="00D97505"/>
    <w:rsid w:val="00D97532"/>
    <w:rsid w:val="00D977B6"/>
    <w:rsid w:val="00D97A5C"/>
    <w:rsid w:val="00D97B62"/>
    <w:rsid w:val="00DA0F33"/>
    <w:rsid w:val="00DA1076"/>
    <w:rsid w:val="00DA1483"/>
    <w:rsid w:val="00DA148E"/>
    <w:rsid w:val="00DA1EA8"/>
    <w:rsid w:val="00DA2B16"/>
    <w:rsid w:val="00DA302D"/>
    <w:rsid w:val="00DA304B"/>
    <w:rsid w:val="00DA3393"/>
    <w:rsid w:val="00DA4085"/>
    <w:rsid w:val="00DA4423"/>
    <w:rsid w:val="00DA4B40"/>
    <w:rsid w:val="00DA4C97"/>
    <w:rsid w:val="00DA531D"/>
    <w:rsid w:val="00DA53D4"/>
    <w:rsid w:val="00DA57A6"/>
    <w:rsid w:val="00DA5FBC"/>
    <w:rsid w:val="00DA6028"/>
    <w:rsid w:val="00DA6AE0"/>
    <w:rsid w:val="00DA6B9D"/>
    <w:rsid w:val="00DA6BF9"/>
    <w:rsid w:val="00DA7416"/>
    <w:rsid w:val="00DA7490"/>
    <w:rsid w:val="00DA7814"/>
    <w:rsid w:val="00DB0118"/>
    <w:rsid w:val="00DB0344"/>
    <w:rsid w:val="00DB0370"/>
    <w:rsid w:val="00DB072B"/>
    <w:rsid w:val="00DB0DDC"/>
    <w:rsid w:val="00DB0E9E"/>
    <w:rsid w:val="00DB0EC1"/>
    <w:rsid w:val="00DB110D"/>
    <w:rsid w:val="00DB1253"/>
    <w:rsid w:val="00DB15C1"/>
    <w:rsid w:val="00DB1735"/>
    <w:rsid w:val="00DB1942"/>
    <w:rsid w:val="00DB19F2"/>
    <w:rsid w:val="00DB1B6C"/>
    <w:rsid w:val="00DB21E7"/>
    <w:rsid w:val="00DB35DB"/>
    <w:rsid w:val="00DB3957"/>
    <w:rsid w:val="00DB3DBD"/>
    <w:rsid w:val="00DB4489"/>
    <w:rsid w:val="00DB4835"/>
    <w:rsid w:val="00DB4A48"/>
    <w:rsid w:val="00DB55B9"/>
    <w:rsid w:val="00DB57E3"/>
    <w:rsid w:val="00DB5B9D"/>
    <w:rsid w:val="00DB5FF7"/>
    <w:rsid w:val="00DB6646"/>
    <w:rsid w:val="00DB686E"/>
    <w:rsid w:val="00DB6E1A"/>
    <w:rsid w:val="00DB71B9"/>
    <w:rsid w:val="00DB736A"/>
    <w:rsid w:val="00DB7FE1"/>
    <w:rsid w:val="00DC075A"/>
    <w:rsid w:val="00DC13CB"/>
    <w:rsid w:val="00DC198D"/>
    <w:rsid w:val="00DC2235"/>
    <w:rsid w:val="00DC2470"/>
    <w:rsid w:val="00DC30A6"/>
    <w:rsid w:val="00DC36EF"/>
    <w:rsid w:val="00DC42E4"/>
    <w:rsid w:val="00DC44DC"/>
    <w:rsid w:val="00DC4ADD"/>
    <w:rsid w:val="00DC4C97"/>
    <w:rsid w:val="00DC544B"/>
    <w:rsid w:val="00DC55C4"/>
    <w:rsid w:val="00DC6A03"/>
    <w:rsid w:val="00DC6E38"/>
    <w:rsid w:val="00DC705A"/>
    <w:rsid w:val="00DC718B"/>
    <w:rsid w:val="00DC7858"/>
    <w:rsid w:val="00DC79E8"/>
    <w:rsid w:val="00DC7F8E"/>
    <w:rsid w:val="00DD0BBE"/>
    <w:rsid w:val="00DD0C64"/>
    <w:rsid w:val="00DD106D"/>
    <w:rsid w:val="00DD18B4"/>
    <w:rsid w:val="00DD1EA2"/>
    <w:rsid w:val="00DD327E"/>
    <w:rsid w:val="00DD35D3"/>
    <w:rsid w:val="00DD3AAD"/>
    <w:rsid w:val="00DD4285"/>
    <w:rsid w:val="00DD4635"/>
    <w:rsid w:val="00DD47C2"/>
    <w:rsid w:val="00DD4AC2"/>
    <w:rsid w:val="00DD5C03"/>
    <w:rsid w:val="00DD611E"/>
    <w:rsid w:val="00DD6181"/>
    <w:rsid w:val="00DD6578"/>
    <w:rsid w:val="00DD65F3"/>
    <w:rsid w:val="00DD6AFD"/>
    <w:rsid w:val="00DD6C3E"/>
    <w:rsid w:val="00DD7D22"/>
    <w:rsid w:val="00DE0173"/>
    <w:rsid w:val="00DE0176"/>
    <w:rsid w:val="00DE08BE"/>
    <w:rsid w:val="00DE0CB6"/>
    <w:rsid w:val="00DE0CD3"/>
    <w:rsid w:val="00DE12B9"/>
    <w:rsid w:val="00DE14D0"/>
    <w:rsid w:val="00DE1765"/>
    <w:rsid w:val="00DE17FD"/>
    <w:rsid w:val="00DE22A6"/>
    <w:rsid w:val="00DE2636"/>
    <w:rsid w:val="00DE29E6"/>
    <w:rsid w:val="00DE2ADC"/>
    <w:rsid w:val="00DE3112"/>
    <w:rsid w:val="00DE3159"/>
    <w:rsid w:val="00DE389D"/>
    <w:rsid w:val="00DE3C91"/>
    <w:rsid w:val="00DE3FDE"/>
    <w:rsid w:val="00DE40F8"/>
    <w:rsid w:val="00DE43FA"/>
    <w:rsid w:val="00DE511D"/>
    <w:rsid w:val="00DE51F8"/>
    <w:rsid w:val="00DE5514"/>
    <w:rsid w:val="00DE553B"/>
    <w:rsid w:val="00DE5770"/>
    <w:rsid w:val="00DE5920"/>
    <w:rsid w:val="00DE5D24"/>
    <w:rsid w:val="00DE6D1F"/>
    <w:rsid w:val="00DE7678"/>
    <w:rsid w:val="00DE796D"/>
    <w:rsid w:val="00DE7F5A"/>
    <w:rsid w:val="00DF0B11"/>
    <w:rsid w:val="00DF0DFC"/>
    <w:rsid w:val="00DF0F25"/>
    <w:rsid w:val="00DF1159"/>
    <w:rsid w:val="00DF127B"/>
    <w:rsid w:val="00DF16BE"/>
    <w:rsid w:val="00DF23D8"/>
    <w:rsid w:val="00DF2B00"/>
    <w:rsid w:val="00DF2B5E"/>
    <w:rsid w:val="00DF2B87"/>
    <w:rsid w:val="00DF2F42"/>
    <w:rsid w:val="00DF3361"/>
    <w:rsid w:val="00DF361A"/>
    <w:rsid w:val="00DF362E"/>
    <w:rsid w:val="00DF363D"/>
    <w:rsid w:val="00DF3894"/>
    <w:rsid w:val="00DF3D60"/>
    <w:rsid w:val="00DF4011"/>
    <w:rsid w:val="00DF432D"/>
    <w:rsid w:val="00DF5429"/>
    <w:rsid w:val="00DF57CD"/>
    <w:rsid w:val="00DF5AFA"/>
    <w:rsid w:val="00DF64B6"/>
    <w:rsid w:val="00DF6569"/>
    <w:rsid w:val="00DF65FD"/>
    <w:rsid w:val="00DF6AD1"/>
    <w:rsid w:val="00DF723E"/>
    <w:rsid w:val="00DF72B0"/>
    <w:rsid w:val="00DF74A2"/>
    <w:rsid w:val="00DF7BEC"/>
    <w:rsid w:val="00E002B4"/>
    <w:rsid w:val="00E008E9"/>
    <w:rsid w:val="00E014AF"/>
    <w:rsid w:val="00E018E0"/>
    <w:rsid w:val="00E01A04"/>
    <w:rsid w:val="00E01AFA"/>
    <w:rsid w:val="00E01B4F"/>
    <w:rsid w:val="00E01D49"/>
    <w:rsid w:val="00E02306"/>
    <w:rsid w:val="00E02A37"/>
    <w:rsid w:val="00E02B82"/>
    <w:rsid w:val="00E02E79"/>
    <w:rsid w:val="00E03087"/>
    <w:rsid w:val="00E03389"/>
    <w:rsid w:val="00E03463"/>
    <w:rsid w:val="00E03675"/>
    <w:rsid w:val="00E046C7"/>
    <w:rsid w:val="00E04BE2"/>
    <w:rsid w:val="00E0512C"/>
    <w:rsid w:val="00E05AF2"/>
    <w:rsid w:val="00E06347"/>
    <w:rsid w:val="00E065E2"/>
    <w:rsid w:val="00E0684A"/>
    <w:rsid w:val="00E06AFD"/>
    <w:rsid w:val="00E06E16"/>
    <w:rsid w:val="00E06F3C"/>
    <w:rsid w:val="00E07702"/>
    <w:rsid w:val="00E07C11"/>
    <w:rsid w:val="00E10315"/>
    <w:rsid w:val="00E10488"/>
    <w:rsid w:val="00E10A0F"/>
    <w:rsid w:val="00E10DE9"/>
    <w:rsid w:val="00E10EB7"/>
    <w:rsid w:val="00E10EFF"/>
    <w:rsid w:val="00E111C0"/>
    <w:rsid w:val="00E1130C"/>
    <w:rsid w:val="00E1150A"/>
    <w:rsid w:val="00E11697"/>
    <w:rsid w:val="00E11BB1"/>
    <w:rsid w:val="00E11FC2"/>
    <w:rsid w:val="00E125F6"/>
    <w:rsid w:val="00E128FE"/>
    <w:rsid w:val="00E12B78"/>
    <w:rsid w:val="00E12CB7"/>
    <w:rsid w:val="00E13492"/>
    <w:rsid w:val="00E13A47"/>
    <w:rsid w:val="00E14007"/>
    <w:rsid w:val="00E141F5"/>
    <w:rsid w:val="00E149F1"/>
    <w:rsid w:val="00E1565A"/>
    <w:rsid w:val="00E15D5E"/>
    <w:rsid w:val="00E16228"/>
    <w:rsid w:val="00E163B0"/>
    <w:rsid w:val="00E16B8B"/>
    <w:rsid w:val="00E175EF"/>
    <w:rsid w:val="00E17D53"/>
    <w:rsid w:val="00E20075"/>
    <w:rsid w:val="00E20483"/>
    <w:rsid w:val="00E2075A"/>
    <w:rsid w:val="00E207C0"/>
    <w:rsid w:val="00E20C56"/>
    <w:rsid w:val="00E20DE4"/>
    <w:rsid w:val="00E2108E"/>
    <w:rsid w:val="00E21442"/>
    <w:rsid w:val="00E21497"/>
    <w:rsid w:val="00E214E1"/>
    <w:rsid w:val="00E2157B"/>
    <w:rsid w:val="00E2164F"/>
    <w:rsid w:val="00E219DE"/>
    <w:rsid w:val="00E21CC5"/>
    <w:rsid w:val="00E21E3C"/>
    <w:rsid w:val="00E2304A"/>
    <w:rsid w:val="00E23373"/>
    <w:rsid w:val="00E236E1"/>
    <w:rsid w:val="00E2387B"/>
    <w:rsid w:val="00E23B98"/>
    <w:rsid w:val="00E244D4"/>
    <w:rsid w:val="00E24862"/>
    <w:rsid w:val="00E24B78"/>
    <w:rsid w:val="00E24DC0"/>
    <w:rsid w:val="00E24EFB"/>
    <w:rsid w:val="00E250C8"/>
    <w:rsid w:val="00E250E9"/>
    <w:rsid w:val="00E25684"/>
    <w:rsid w:val="00E25AA2"/>
    <w:rsid w:val="00E2636B"/>
    <w:rsid w:val="00E26A80"/>
    <w:rsid w:val="00E26BCA"/>
    <w:rsid w:val="00E26C6F"/>
    <w:rsid w:val="00E2736E"/>
    <w:rsid w:val="00E27805"/>
    <w:rsid w:val="00E27B26"/>
    <w:rsid w:val="00E310BA"/>
    <w:rsid w:val="00E31E05"/>
    <w:rsid w:val="00E31FA1"/>
    <w:rsid w:val="00E3234B"/>
    <w:rsid w:val="00E324E6"/>
    <w:rsid w:val="00E32740"/>
    <w:rsid w:val="00E328F7"/>
    <w:rsid w:val="00E33285"/>
    <w:rsid w:val="00E336A3"/>
    <w:rsid w:val="00E33913"/>
    <w:rsid w:val="00E339AD"/>
    <w:rsid w:val="00E33A12"/>
    <w:rsid w:val="00E33DDE"/>
    <w:rsid w:val="00E3416E"/>
    <w:rsid w:val="00E35D2C"/>
    <w:rsid w:val="00E36537"/>
    <w:rsid w:val="00E3655D"/>
    <w:rsid w:val="00E37182"/>
    <w:rsid w:val="00E37248"/>
    <w:rsid w:val="00E3731B"/>
    <w:rsid w:val="00E37F06"/>
    <w:rsid w:val="00E40A67"/>
    <w:rsid w:val="00E40B7D"/>
    <w:rsid w:val="00E40F0D"/>
    <w:rsid w:val="00E414CE"/>
    <w:rsid w:val="00E42F69"/>
    <w:rsid w:val="00E4363C"/>
    <w:rsid w:val="00E43F0D"/>
    <w:rsid w:val="00E43F11"/>
    <w:rsid w:val="00E45447"/>
    <w:rsid w:val="00E4552E"/>
    <w:rsid w:val="00E455E9"/>
    <w:rsid w:val="00E45669"/>
    <w:rsid w:val="00E46381"/>
    <w:rsid w:val="00E46425"/>
    <w:rsid w:val="00E46451"/>
    <w:rsid w:val="00E4651F"/>
    <w:rsid w:val="00E46C3B"/>
    <w:rsid w:val="00E46D36"/>
    <w:rsid w:val="00E46DCD"/>
    <w:rsid w:val="00E4748E"/>
    <w:rsid w:val="00E47687"/>
    <w:rsid w:val="00E50254"/>
    <w:rsid w:val="00E50794"/>
    <w:rsid w:val="00E510B7"/>
    <w:rsid w:val="00E514A6"/>
    <w:rsid w:val="00E5190C"/>
    <w:rsid w:val="00E51971"/>
    <w:rsid w:val="00E521E4"/>
    <w:rsid w:val="00E522B8"/>
    <w:rsid w:val="00E52996"/>
    <w:rsid w:val="00E52D24"/>
    <w:rsid w:val="00E5374B"/>
    <w:rsid w:val="00E538C7"/>
    <w:rsid w:val="00E53906"/>
    <w:rsid w:val="00E53ABD"/>
    <w:rsid w:val="00E53AD5"/>
    <w:rsid w:val="00E544D8"/>
    <w:rsid w:val="00E5452E"/>
    <w:rsid w:val="00E54ED7"/>
    <w:rsid w:val="00E550BE"/>
    <w:rsid w:val="00E5586F"/>
    <w:rsid w:val="00E559D8"/>
    <w:rsid w:val="00E55D05"/>
    <w:rsid w:val="00E56092"/>
    <w:rsid w:val="00E5615C"/>
    <w:rsid w:val="00E56806"/>
    <w:rsid w:val="00E56886"/>
    <w:rsid w:val="00E56A31"/>
    <w:rsid w:val="00E56F7D"/>
    <w:rsid w:val="00E56F9E"/>
    <w:rsid w:val="00E571F3"/>
    <w:rsid w:val="00E57DEC"/>
    <w:rsid w:val="00E60171"/>
    <w:rsid w:val="00E602F4"/>
    <w:rsid w:val="00E60615"/>
    <w:rsid w:val="00E6112E"/>
    <w:rsid w:val="00E613C8"/>
    <w:rsid w:val="00E6164A"/>
    <w:rsid w:val="00E6209C"/>
    <w:rsid w:val="00E622DF"/>
    <w:rsid w:val="00E62A1C"/>
    <w:rsid w:val="00E62B7D"/>
    <w:rsid w:val="00E633ED"/>
    <w:rsid w:val="00E6346C"/>
    <w:rsid w:val="00E641FD"/>
    <w:rsid w:val="00E6430F"/>
    <w:rsid w:val="00E6438C"/>
    <w:rsid w:val="00E649CE"/>
    <w:rsid w:val="00E650AB"/>
    <w:rsid w:val="00E65982"/>
    <w:rsid w:val="00E65B31"/>
    <w:rsid w:val="00E65E8A"/>
    <w:rsid w:val="00E6642F"/>
    <w:rsid w:val="00E66C48"/>
    <w:rsid w:val="00E66F5A"/>
    <w:rsid w:val="00E67AC9"/>
    <w:rsid w:val="00E67BB6"/>
    <w:rsid w:val="00E67FD5"/>
    <w:rsid w:val="00E705B4"/>
    <w:rsid w:val="00E70DAF"/>
    <w:rsid w:val="00E7129D"/>
    <w:rsid w:val="00E71415"/>
    <w:rsid w:val="00E7163E"/>
    <w:rsid w:val="00E71A1A"/>
    <w:rsid w:val="00E7202F"/>
    <w:rsid w:val="00E720C3"/>
    <w:rsid w:val="00E724CE"/>
    <w:rsid w:val="00E72567"/>
    <w:rsid w:val="00E72882"/>
    <w:rsid w:val="00E72A43"/>
    <w:rsid w:val="00E730BA"/>
    <w:rsid w:val="00E73159"/>
    <w:rsid w:val="00E73193"/>
    <w:rsid w:val="00E7362B"/>
    <w:rsid w:val="00E73AE2"/>
    <w:rsid w:val="00E74053"/>
    <w:rsid w:val="00E74075"/>
    <w:rsid w:val="00E74669"/>
    <w:rsid w:val="00E74E79"/>
    <w:rsid w:val="00E75881"/>
    <w:rsid w:val="00E762CB"/>
    <w:rsid w:val="00E76314"/>
    <w:rsid w:val="00E76A04"/>
    <w:rsid w:val="00E7726C"/>
    <w:rsid w:val="00E77DBA"/>
    <w:rsid w:val="00E800D5"/>
    <w:rsid w:val="00E80150"/>
    <w:rsid w:val="00E815FF"/>
    <w:rsid w:val="00E81A75"/>
    <w:rsid w:val="00E81B6C"/>
    <w:rsid w:val="00E8296C"/>
    <w:rsid w:val="00E82F01"/>
    <w:rsid w:val="00E83447"/>
    <w:rsid w:val="00E838FF"/>
    <w:rsid w:val="00E83D27"/>
    <w:rsid w:val="00E84810"/>
    <w:rsid w:val="00E84CF3"/>
    <w:rsid w:val="00E84F21"/>
    <w:rsid w:val="00E8559A"/>
    <w:rsid w:val="00E8595A"/>
    <w:rsid w:val="00E85E54"/>
    <w:rsid w:val="00E85EA4"/>
    <w:rsid w:val="00E85F28"/>
    <w:rsid w:val="00E8620B"/>
    <w:rsid w:val="00E86219"/>
    <w:rsid w:val="00E86477"/>
    <w:rsid w:val="00E86A6A"/>
    <w:rsid w:val="00E86AB5"/>
    <w:rsid w:val="00E879FC"/>
    <w:rsid w:val="00E87EB1"/>
    <w:rsid w:val="00E907AB"/>
    <w:rsid w:val="00E90AE6"/>
    <w:rsid w:val="00E915B5"/>
    <w:rsid w:val="00E919BB"/>
    <w:rsid w:val="00E91EB2"/>
    <w:rsid w:val="00E9298B"/>
    <w:rsid w:val="00E92AAE"/>
    <w:rsid w:val="00E939D8"/>
    <w:rsid w:val="00E94401"/>
    <w:rsid w:val="00E94693"/>
    <w:rsid w:val="00E946CE"/>
    <w:rsid w:val="00E94A96"/>
    <w:rsid w:val="00E95997"/>
    <w:rsid w:val="00E960C2"/>
    <w:rsid w:val="00E96481"/>
    <w:rsid w:val="00E96652"/>
    <w:rsid w:val="00E967DE"/>
    <w:rsid w:val="00E96DA7"/>
    <w:rsid w:val="00E972AB"/>
    <w:rsid w:val="00E97F42"/>
    <w:rsid w:val="00E97FCC"/>
    <w:rsid w:val="00EA01A0"/>
    <w:rsid w:val="00EA07CB"/>
    <w:rsid w:val="00EA0913"/>
    <w:rsid w:val="00EA0ED3"/>
    <w:rsid w:val="00EA0F5B"/>
    <w:rsid w:val="00EA1521"/>
    <w:rsid w:val="00EA16EA"/>
    <w:rsid w:val="00EA18D5"/>
    <w:rsid w:val="00EA1E09"/>
    <w:rsid w:val="00EA21AE"/>
    <w:rsid w:val="00EA2AAF"/>
    <w:rsid w:val="00EA2C21"/>
    <w:rsid w:val="00EA2C3B"/>
    <w:rsid w:val="00EA2F3B"/>
    <w:rsid w:val="00EA329C"/>
    <w:rsid w:val="00EA33DE"/>
    <w:rsid w:val="00EA346F"/>
    <w:rsid w:val="00EA39B9"/>
    <w:rsid w:val="00EA3D18"/>
    <w:rsid w:val="00EA3D36"/>
    <w:rsid w:val="00EA44FD"/>
    <w:rsid w:val="00EA4C52"/>
    <w:rsid w:val="00EA4D25"/>
    <w:rsid w:val="00EA4D4A"/>
    <w:rsid w:val="00EA4D4B"/>
    <w:rsid w:val="00EA5244"/>
    <w:rsid w:val="00EA5270"/>
    <w:rsid w:val="00EA539E"/>
    <w:rsid w:val="00EA70F1"/>
    <w:rsid w:val="00EA7311"/>
    <w:rsid w:val="00EA74ED"/>
    <w:rsid w:val="00EA7721"/>
    <w:rsid w:val="00EB08F7"/>
    <w:rsid w:val="00EB0E0D"/>
    <w:rsid w:val="00EB1083"/>
    <w:rsid w:val="00EB13A9"/>
    <w:rsid w:val="00EB17C0"/>
    <w:rsid w:val="00EB23C0"/>
    <w:rsid w:val="00EB25DC"/>
    <w:rsid w:val="00EB2863"/>
    <w:rsid w:val="00EB28DF"/>
    <w:rsid w:val="00EB30C5"/>
    <w:rsid w:val="00EB3205"/>
    <w:rsid w:val="00EB35E7"/>
    <w:rsid w:val="00EB3954"/>
    <w:rsid w:val="00EB5820"/>
    <w:rsid w:val="00EB65E6"/>
    <w:rsid w:val="00EB6804"/>
    <w:rsid w:val="00EB68A6"/>
    <w:rsid w:val="00EB6CC8"/>
    <w:rsid w:val="00EB76D4"/>
    <w:rsid w:val="00EB76EE"/>
    <w:rsid w:val="00EB7BD2"/>
    <w:rsid w:val="00EB7C8E"/>
    <w:rsid w:val="00EC056A"/>
    <w:rsid w:val="00EC075A"/>
    <w:rsid w:val="00EC0910"/>
    <w:rsid w:val="00EC111F"/>
    <w:rsid w:val="00EC12B5"/>
    <w:rsid w:val="00EC1404"/>
    <w:rsid w:val="00EC14F6"/>
    <w:rsid w:val="00EC1F8C"/>
    <w:rsid w:val="00EC2234"/>
    <w:rsid w:val="00EC226A"/>
    <w:rsid w:val="00EC23AE"/>
    <w:rsid w:val="00EC243A"/>
    <w:rsid w:val="00EC24C1"/>
    <w:rsid w:val="00EC2691"/>
    <w:rsid w:val="00EC3022"/>
    <w:rsid w:val="00EC35B7"/>
    <w:rsid w:val="00EC3AD1"/>
    <w:rsid w:val="00EC3B0D"/>
    <w:rsid w:val="00EC413C"/>
    <w:rsid w:val="00EC4411"/>
    <w:rsid w:val="00EC4A81"/>
    <w:rsid w:val="00EC5FBA"/>
    <w:rsid w:val="00EC6D1B"/>
    <w:rsid w:val="00EC6E37"/>
    <w:rsid w:val="00EC7157"/>
    <w:rsid w:val="00EC71DE"/>
    <w:rsid w:val="00EC7857"/>
    <w:rsid w:val="00EC7BB1"/>
    <w:rsid w:val="00EC7EE4"/>
    <w:rsid w:val="00ED003A"/>
    <w:rsid w:val="00ED008C"/>
    <w:rsid w:val="00ED093E"/>
    <w:rsid w:val="00ED13C6"/>
    <w:rsid w:val="00ED1C38"/>
    <w:rsid w:val="00ED1E2B"/>
    <w:rsid w:val="00ED20B4"/>
    <w:rsid w:val="00ED2641"/>
    <w:rsid w:val="00ED2ADA"/>
    <w:rsid w:val="00ED2CCA"/>
    <w:rsid w:val="00ED2E90"/>
    <w:rsid w:val="00ED3102"/>
    <w:rsid w:val="00ED3600"/>
    <w:rsid w:val="00ED38C5"/>
    <w:rsid w:val="00ED3FC0"/>
    <w:rsid w:val="00ED513D"/>
    <w:rsid w:val="00ED54DA"/>
    <w:rsid w:val="00ED583E"/>
    <w:rsid w:val="00ED5A6A"/>
    <w:rsid w:val="00ED6587"/>
    <w:rsid w:val="00ED65CA"/>
    <w:rsid w:val="00ED760C"/>
    <w:rsid w:val="00ED796D"/>
    <w:rsid w:val="00EE047D"/>
    <w:rsid w:val="00EE1398"/>
    <w:rsid w:val="00EE1A39"/>
    <w:rsid w:val="00EE2314"/>
    <w:rsid w:val="00EE2385"/>
    <w:rsid w:val="00EE25AD"/>
    <w:rsid w:val="00EE27C7"/>
    <w:rsid w:val="00EE33A5"/>
    <w:rsid w:val="00EE36DC"/>
    <w:rsid w:val="00EE41CB"/>
    <w:rsid w:val="00EE4557"/>
    <w:rsid w:val="00EE4AC8"/>
    <w:rsid w:val="00EE4DF5"/>
    <w:rsid w:val="00EE5B17"/>
    <w:rsid w:val="00EE5E5C"/>
    <w:rsid w:val="00EE5FFA"/>
    <w:rsid w:val="00EE680B"/>
    <w:rsid w:val="00EE6E3B"/>
    <w:rsid w:val="00EE7403"/>
    <w:rsid w:val="00EE77CF"/>
    <w:rsid w:val="00EF026B"/>
    <w:rsid w:val="00EF04B0"/>
    <w:rsid w:val="00EF055E"/>
    <w:rsid w:val="00EF1011"/>
    <w:rsid w:val="00EF15F7"/>
    <w:rsid w:val="00EF1AAD"/>
    <w:rsid w:val="00EF1D60"/>
    <w:rsid w:val="00EF21E5"/>
    <w:rsid w:val="00EF266D"/>
    <w:rsid w:val="00EF2961"/>
    <w:rsid w:val="00EF2B8F"/>
    <w:rsid w:val="00EF4E63"/>
    <w:rsid w:val="00EF539F"/>
    <w:rsid w:val="00EF598D"/>
    <w:rsid w:val="00EF5AAB"/>
    <w:rsid w:val="00EF5D08"/>
    <w:rsid w:val="00EF5E7B"/>
    <w:rsid w:val="00EF5E8F"/>
    <w:rsid w:val="00EF6242"/>
    <w:rsid w:val="00EF63DF"/>
    <w:rsid w:val="00EF6A67"/>
    <w:rsid w:val="00EF7906"/>
    <w:rsid w:val="00EF7D30"/>
    <w:rsid w:val="00EF7F70"/>
    <w:rsid w:val="00F00686"/>
    <w:rsid w:val="00F00BDD"/>
    <w:rsid w:val="00F010A1"/>
    <w:rsid w:val="00F01683"/>
    <w:rsid w:val="00F01721"/>
    <w:rsid w:val="00F0197A"/>
    <w:rsid w:val="00F01D9A"/>
    <w:rsid w:val="00F021A3"/>
    <w:rsid w:val="00F0246F"/>
    <w:rsid w:val="00F027B7"/>
    <w:rsid w:val="00F02878"/>
    <w:rsid w:val="00F03A0E"/>
    <w:rsid w:val="00F03ECD"/>
    <w:rsid w:val="00F03FFF"/>
    <w:rsid w:val="00F05098"/>
    <w:rsid w:val="00F05B91"/>
    <w:rsid w:val="00F05F32"/>
    <w:rsid w:val="00F06293"/>
    <w:rsid w:val="00F066C0"/>
    <w:rsid w:val="00F06BD7"/>
    <w:rsid w:val="00F06ECF"/>
    <w:rsid w:val="00F0750D"/>
    <w:rsid w:val="00F0762E"/>
    <w:rsid w:val="00F07771"/>
    <w:rsid w:val="00F078B0"/>
    <w:rsid w:val="00F07A07"/>
    <w:rsid w:val="00F07BCC"/>
    <w:rsid w:val="00F1065E"/>
    <w:rsid w:val="00F1080F"/>
    <w:rsid w:val="00F10C4A"/>
    <w:rsid w:val="00F10E62"/>
    <w:rsid w:val="00F11087"/>
    <w:rsid w:val="00F11365"/>
    <w:rsid w:val="00F113B7"/>
    <w:rsid w:val="00F117F2"/>
    <w:rsid w:val="00F118A2"/>
    <w:rsid w:val="00F11E19"/>
    <w:rsid w:val="00F127C3"/>
    <w:rsid w:val="00F12F45"/>
    <w:rsid w:val="00F12FF7"/>
    <w:rsid w:val="00F1327C"/>
    <w:rsid w:val="00F138F0"/>
    <w:rsid w:val="00F1408A"/>
    <w:rsid w:val="00F14355"/>
    <w:rsid w:val="00F14400"/>
    <w:rsid w:val="00F14848"/>
    <w:rsid w:val="00F14A25"/>
    <w:rsid w:val="00F14BE0"/>
    <w:rsid w:val="00F152C9"/>
    <w:rsid w:val="00F154C8"/>
    <w:rsid w:val="00F1555B"/>
    <w:rsid w:val="00F15AB6"/>
    <w:rsid w:val="00F16665"/>
    <w:rsid w:val="00F16E8D"/>
    <w:rsid w:val="00F1740B"/>
    <w:rsid w:val="00F17411"/>
    <w:rsid w:val="00F174B9"/>
    <w:rsid w:val="00F17D34"/>
    <w:rsid w:val="00F200F2"/>
    <w:rsid w:val="00F201FE"/>
    <w:rsid w:val="00F20272"/>
    <w:rsid w:val="00F207A6"/>
    <w:rsid w:val="00F20A62"/>
    <w:rsid w:val="00F20F97"/>
    <w:rsid w:val="00F2113A"/>
    <w:rsid w:val="00F21793"/>
    <w:rsid w:val="00F21D69"/>
    <w:rsid w:val="00F2241B"/>
    <w:rsid w:val="00F224B9"/>
    <w:rsid w:val="00F2291F"/>
    <w:rsid w:val="00F22963"/>
    <w:rsid w:val="00F22A81"/>
    <w:rsid w:val="00F23111"/>
    <w:rsid w:val="00F23240"/>
    <w:rsid w:val="00F2339A"/>
    <w:rsid w:val="00F238A2"/>
    <w:rsid w:val="00F23E65"/>
    <w:rsid w:val="00F23EED"/>
    <w:rsid w:val="00F24202"/>
    <w:rsid w:val="00F24431"/>
    <w:rsid w:val="00F244BE"/>
    <w:rsid w:val="00F2482B"/>
    <w:rsid w:val="00F24CF1"/>
    <w:rsid w:val="00F25578"/>
    <w:rsid w:val="00F25B9C"/>
    <w:rsid w:val="00F25FEE"/>
    <w:rsid w:val="00F26372"/>
    <w:rsid w:val="00F2666C"/>
    <w:rsid w:val="00F26807"/>
    <w:rsid w:val="00F268AE"/>
    <w:rsid w:val="00F26D13"/>
    <w:rsid w:val="00F26F37"/>
    <w:rsid w:val="00F27158"/>
    <w:rsid w:val="00F277D0"/>
    <w:rsid w:val="00F2784B"/>
    <w:rsid w:val="00F278E1"/>
    <w:rsid w:val="00F27E20"/>
    <w:rsid w:val="00F30785"/>
    <w:rsid w:val="00F30862"/>
    <w:rsid w:val="00F30EB2"/>
    <w:rsid w:val="00F314A1"/>
    <w:rsid w:val="00F31684"/>
    <w:rsid w:val="00F316EA"/>
    <w:rsid w:val="00F3275E"/>
    <w:rsid w:val="00F33536"/>
    <w:rsid w:val="00F33C33"/>
    <w:rsid w:val="00F340C8"/>
    <w:rsid w:val="00F34201"/>
    <w:rsid w:val="00F346B3"/>
    <w:rsid w:val="00F347A8"/>
    <w:rsid w:val="00F35139"/>
    <w:rsid w:val="00F35141"/>
    <w:rsid w:val="00F35454"/>
    <w:rsid w:val="00F35618"/>
    <w:rsid w:val="00F356B6"/>
    <w:rsid w:val="00F357A9"/>
    <w:rsid w:val="00F360B9"/>
    <w:rsid w:val="00F362FC"/>
    <w:rsid w:val="00F367CA"/>
    <w:rsid w:val="00F368E8"/>
    <w:rsid w:val="00F3697E"/>
    <w:rsid w:val="00F369E9"/>
    <w:rsid w:val="00F36F27"/>
    <w:rsid w:val="00F370D7"/>
    <w:rsid w:val="00F378CB"/>
    <w:rsid w:val="00F37972"/>
    <w:rsid w:val="00F37E92"/>
    <w:rsid w:val="00F401D7"/>
    <w:rsid w:val="00F40606"/>
    <w:rsid w:val="00F406B2"/>
    <w:rsid w:val="00F407B4"/>
    <w:rsid w:val="00F407E7"/>
    <w:rsid w:val="00F40860"/>
    <w:rsid w:val="00F41020"/>
    <w:rsid w:val="00F4105E"/>
    <w:rsid w:val="00F4118C"/>
    <w:rsid w:val="00F41AB2"/>
    <w:rsid w:val="00F41B35"/>
    <w:rsid w:val="00F41D30"/>
    <w:rsid w:val="00F421E4"/>
    <w:rsid w:val="00F422F2"/>
    <w:rsid w:val="00F42367"/>
    <w:rsid w:val="00F43453"/>
    <w:rsid w:val="00F43A3D"/>
    <w:rsid w:val="00F43DCB"/>
    <w:rsid w:val="00F43E95"/>
    <w:rsid w:val="00F444A7"/>
    <w:rsid w:val="00F445FE"/>
    <w:rsid w:val="00F449E7"/>
    <w:rsid w:val="00F44B94"/>
    <w:rsid w:val="00F44E21"/>
    <w:rsid w:val="00F45F4D"/>
    <w:rsid w:val="00F46CBD"/>
    <w:rsid w:val="00F46F21"/>
    <w:rsid w:val="00F475D1"/>
    <w:rsid w:val="00F47A2E"/>
    <w:rsid w:val="00F47BA0"/>
    <w:rsid w:val="00F47EC0"/>
    <w:rsid w:val="00F5084C"/>
    <w:rsid w:val="00F50AAA"/>
    <w:rsid w:val="00F50B77"/>
    <w:rsid w:val="00F50D34"/>
    <w:rsid w:val="00F50F6C"/>
    <w:rsid w:val="00F5134E"/>
    <w:rsid w:val="00F51569"/>
    <w:rsid w:val="00F5164F"/>
    <w:rsid w:val="00F51687"/>
    <w:rsid w:val="00F51CC7"/>
    <w:rsid w:val="00F51F2A"/>
    <w:rsid w:val="00F5209C"/>
    <w:rsid w:val="00F5274F"/>
    <w:rsid w:val="00F528F4"/>
    <w:rsid w:val="00F52D37"/>
    <w:rsid w:val="00F52E3D"/>
    <w:rsid w:val="00F532EC"/>
    <w:rsid w:val="00F534DF"/>
    <w:rsid w:val="00F53EB4"/>
    <w:rsid w:val="00F54491"/>
    <w:rsid w:val="00F5459C"/>
    <w:rsid w:val="00F54B89"/>
    <w:rsid w:val="00F54C90"/>
    <w:rsid w:val="00F5515E"/>
    <w:rsid w:val="00F5645A"/>
    <w:rsid w:val="00F56507"/>
    <w:rsid w:val="00F56889"/>
    <w:rsid w:val="00F568FA"/>
    <w:rsid w:val="00F5693A"/>
    <w:rsid w:val="00F56D31"/>
    <w:rsid w:val="00F56DBB"/>
    <w:rsid w:val="00F570DE"/>
    <w:rsid w:val="00F57BB1"/>
    <w:rsid w:val="00F60379"/>
    <w:rsid w:val="00F60AD4"/>
    <w:rsid w:val="00F60D08"/>
    <w:rsid w:val="00F60FC7"/>
    <w:rsid w:val="00F613C6"/>
    <w:rsid w:val="00F61F78"/>
    <w:rsid w:val="00F628A7"/>
    <w:rsid w:val="00F628B8"/>
    <w:rsid w:val="00F62DEB"/>
    <w:rsid w:val="00F62E0B"/>
    <w:rsid w:val="00F630B8"/>
    <w:rsid w:val="00F6335C"/>
    <w:rsid w:val="00F63564"/>
    <w:rsid w:val="00F639FF"/>
    <w:rsid w:val="00F64096"/>
    <w:rsid w:val="00F64234"/>
    <w:rsid w:val="00F64B78"/>
    <w:rsid w:val="00F64C9C"/>
    <w:rsid w:val="00F64D66"/>
    <w:rsid w:val="00F65608"/>
    <w:rsid w:val="00F65DC8"/>
    <w:rsid w:val="00F6657E"/>
    <w:rsid w:val="00F665D0"/>
    <w:rsid w:val="00F66C8C"/>
    <w:rsid w:val="00F67022"/>
    <w:rsid w:val="00F6707F"/>
    <w:rsid w:val="00F67152"/>
    <w:rsid w:val="00F6720D"/>
    <w:rsid w:val="00F67697"/>
    <w:rsid w:val="00F677C0"/>
    <w:rsid w:val="00F6792B"/>
    <w:rsid w:val="00F700D3"/>
    <w:rsid w:val="00F706B3"/>
    <w:rsid w:val="00F706DD"/>
    <w:rsid w:val="00F70A0D"/>
    <w:rsid w:val="00F70DC0"/>
    <w:rsid w:val="00F71E65"/>
    <w:rsid w:val="00F7217B"/>
    <w:rsid w:val="00F72B34"/>
    <w:rsid w:val="00F731F6"/>
    <w:rsid w:val="00F734A0"/>
    <w:rsid w:val="00F73989"/>
    <w:rsid w:val="00F73D10"/>
    <w:rsid w:val="00F74F2D"/>
    <w:rsid w:val="00F74FD7"/>
    <w:rsid w:val="00F75506"/>
    <w:rsid w:val="00F7567F"/>
    <w:rsid w:val="00F75709"/>
    <w:rsid w:val="00F75862"/>
    <w:rsid w:val="00F75937"/>
    <w:rsid w:val="00F75B8F"/>
    <w:rsid w:val="00F7678A"/>
    <w:rsid w:val="00F76F1C"/>
    <w:rsid w:val="00F77347"/>
    <w:rsid w:val="00F77F3D"/>
    <w:rsid w:val="00F77F62"/>
    <w:rsid w:val="00F807F2"/>
    <w:rsid w:val="00F80EB3"/>
    <w:rsid w:val="00F819FD"/>
    <w:rsid w:val="00F81D1C"/>
    <w:rsid w:val="00F827AF"/>
    <w:rsid w:val="00F82B47"/>
    <w:rsid w:val="00F84036"/>
    <w:rsid w:val="00F8444B"/>
    <w:rsid w:val="00F845FB"/>
    <w:rsid w:val="00F846EB"/>
    <w:rsid w:val="00F8479A"/>
    <w:rsid w:val="00F84AF4"/>
    <w:rsid w:val="00F85434"/>
    <w:rsid w:val="00F8576C"/>
    <w:rsid w:val="00F85A28"/>
    <w:rsid w:val="00F85A8B"/>
    <w:rsid w:val="00F85FBC"/>
    <w:rsid w:val="00F860B4"/>
    <w:rsid w:val="00F8616C"/>
    <w:rsid w:val="00F864AF"/>
    <w:rsid w:val="00F86584"/>
    <w:rsid w:val="00F865AB"/>
    <w:rsid w:val="00F866CB"/>
    <w:rsid w:val="00F86D8F"/>
    <w:rsid w:val="00F8757C"/>
    <w:rsid w:val="00F875CE"/>
    <w:rsid w:val="00F907D5"/>
    <w:rsid w:val="00F90C71"/>
    <w:rsid w:val="00F90D44"/>
    <w:rsid w:val="00F90D9D"/>
    <w:rsid w:val="00F90DAF"/>
    <w:rsid w:val="00F92555"/>
    <w:rsid w:val="00F92B08"/>
    <w:rsid w:val="00F92CCF"/>
    <w:rsid w:val="00F932C7"/>
    <w:rsid w:val="00F939C9"/>
    <w:rsid w:val="00F93CFE"/>
    <w:rsid w:val="00F93DFB"/>
    <w:rsid w:val="00F93FC9"/>
    <w:rsid w:val="00F94028"/>
    <w:rsid w:val="00F9449D"/>
    <w:rsid w:val="00F9477A"/>
    <w:rsid w:val="00F949F9"/>
    <w:rsid w:val="00F94B26"/>
    <w:rsid w:val="00F94B8C"/>
    <w:rsid w:val="00F95074"/>
    <w:rsid w:val="00F961F2"/>
    <w:rsid w:val="00F962D8"/>
    <w:rsid w:val="00F96306"/>
    <w:rsid w:val="00F9655A"/>
    <w:rsid w:val="00F968AE"/>
    <w:rsid w:val="00F96C45"/>
    <w:rsid w:val="00F96F0C"/>
    <w:rsid w:val="00F97029"/>
    <w:rsid w:val="00F97320"/>
    <w:rsid w:val="00F976E6"/>
    <w:rsid w:val="00F97714"/>
    <w:rsid w:val="00F97AAD"/>
    <w:rsid w:val="00F97D5B"/>
    <w:rsid w:val="00F97E59"/>
    <w:rsid w:val="00FA204F"/>
    <w:rsid w:val="00FA2535"/>
    <w:rsid w:val="00FA27D3"/>
    <w:rsid w:val="00FA2835"/>
    <w:rsid w:val="00FA3226"/>
    <w:rsid w:val="00FA324E"/>
    <w:rsid w:val="00FA326A"/>
    <w:rsid w:val="00FA337F"/>
    <w:rsid w:val="00FA3443"/>
    <w:rsid w:val="00FA3BE8"/>
    <w:rsid w:val="00FA40C2"/>
    <w:rsid w:val="00FA45E0"/>
    <w:rsid w:val="00FA50C6"/>
    <w:rsid w:val="00FA53BF"/>
    <w:rsid w:val="00FA5691"/>
    <w:rsid w:val="00FA648D"/>
    <w:rsid w:val="00FA65BD"/>
    <w:rsid w:val="00FA6C7B"/>
    <w:rsid w:val="00FA79EB"/>
    <w:rsid w:val="00FA7AB0"/>
    <w:rsid w:val="00FA7D0A"/>
    <w:rsid w:val="00FB0115"/>
    <w:rsid w:val="00FB03AF"/>
    <w:rsid w:val="00FB0567"/>
    <w:rsid w:val="00FB07F7"/>
    <w:rsid w:val="00FB10DF"/>
    <w:rsid w:val="00FB1639"/>
    <w:rsid w:val="00FB179D"/>
    <w:rsid w:val="00FB19D0"/>
    <w:rsid w:val="00FB1C10"/>
    <w:rsid w:val="00FB1DC1"/>
    <w:rsid w:val="00FB2A03"/>
    <w:rsid w:val="00FB2BC6"/>
    <w:rsid w:val="00FB32E6"/>
    <w:rsid w:val="00FB39EB"/>
    <w:rsid w:val="00FB3ABB"/>
    <w:rsid w:val="00FB3B3C"/>
    <w:rsid w:val="00FB3F8F"/>
    <w:rsid w:val="00FB3FE6"/>
    <w:rsid w:val="00FB4004"/>
    <w:rsid w:val="00FB48DC"/>
    <w:rsid w:val="00FB4BF9"/>
    <w:rsid w:val="00FB52D9"/>
    <w:rsid w:val="00FB52DE"/>
    <w:rsid w:val="00FB584A"/>
    <w:rsid w:val="00FB58C0"/>
    <w:rsid w:val="00FB59F6"/>
    <w:rsid w:val="00FB5FF4"/>
    <w:rsid w:val="00FB6033"/>
    <w:rsid w:val="00FB6762"/>
    <w:rsid w:val="00FB70C0"/>
    <w:rsid w:val="00FB743F"/>
    <w:rsid w:val="00FB7676"/>
    <w:rsid w:val="00FB793B"/>
    <w:rsid w:val="00FB7ADF"/>
    <w:rsid w:val="00FC003A"/>
    <w:rsid w:val="00FC1092"/>
    <w:rsid w:val="00FC1423"/>
    <w:rsid w:val="00FC14B8"/>
    <w:rsid w:val="00FC17FB"/>
    <w:rsid w:val="00FC195A"/>
    <w:rsid w:val="00FC2650"/>
    <w:rsid w:val="00FC287F"/>
    <w:rsid w:val="00FC3108"/>
    <w:rsid w:val="00FC33DB"/>
    <w:rsid w:val="00FC3561"/>
    <w:rsid w:val="00FC3928"/>
    <w:rsid w:val="00FC3DAA"/>
    <w:rsid w:val="00FC4C6C"/>
    <w:rsid w:val="00FC6600"/>
    <w:rsid w:val="00FC69E8"/>
    <w:rsid w:val="00FC6ACE"/>
    <w:rsid w:val="00FC6EBC"/>
    <w:rsid w:val="00FC72F5"/>
    <w:rsid w:val="00FC7388"/>
    <w:rsid w:val="00FC76C4"/>
    <w:rsid w:val="00FD00C7"/>
    <w:rsid w:val="00FD044D"/>
    <w:rsid w:val="00FD0703"/>
    <w:rsid w:val="00FD0744"/>
    <w:rsid w:val="00FD0EEC"/>
    <w:rsid w:val="00FD25ED"/>
    <w:rsid w:val="00FD2744"/>
    <w:rsid w:val="00FD3AD1"/>
    <w:rsid w:val="00FD44D1"/>
    <w:rsid w:val="00FD4BAB"/>
    <w:rsid w:val="00FD52B7"/>
    <w:rsid w:val="00FD5486"/>
    <w:rsid w:val="00FD57CC"/>
    <w:rsid w:val="00FD618F"/>
    <w:rsid w:val="00FD63F2"/>
    <w:rsid w:val="00FD63FE"/>
    <w:rsid w:val="00FD69C0"/>
    <w:rsid w:val="00FD7657"/>
    <w:rsid w:val="00FD77CD"/>
    <w:rsid w:val="00FD7820"/>
    <w:rsid w:val="00FD7B94"/>
    <w:rsid w:val="00FE0286"/>
    <w:rsid w:val="00FE04AF"/>
    <w:rsid w:val="00FE0B5E"/>
    <w:rsid w:val="00FE105C"/>
    <w:rsid w:val="00FE12CF"/>
    <w:rsid w:val="00FE1362"/>
    <w:rsid w:val="00FE19BF"/>
    <w:rsid w:val="00FE1BE1"/>
    <w:rsid w:val="00FE28A6"/>
    <w:rsid w:val="00FE2DB4"/>
    <w:rsid w:val="00FE3540"/>
    <w:rsid w:val="00FE387E"/>
    <w:rsid w:val="00FE3980"/>
    <w:rsid w:val="00FE3BB2"/>
    <w:rsid w:val="00FE4743"/>
    <w:rsid w:val="00FE4778"/>
    <w:rsid w:val="00FE541A"/>
    <w:rsid w:val="00FE6854"/>
    <w:rsid w:val="00FE6EFA"/>
    <w:rsid w:val="00FE743A"/>
    <w:rsid w:val="00FE7595"/>
    <w:rsid w:val="00FE77D7"/>
    <w:rsid w:val="00FE77DD"/>
    <w:rsid w:val="00FE7D73"/>
    <w:rsid w:val="00FE7D84"/>
    <w:rsid w:val="00FF0981"/>
    <w:rsid w:val="00FF0DD0"/>
    <w:rsid w:val="00FF0DEF"/>
    <w:rsid w:val="00FF18FC"/>
    <w:rsid w:val="00FF1A79"/>
    <w:rsid w:val="00FF2189"/>
    <w:rsid w:val="00FF2D46"/>
    <w:rsid w:val="00FF2E9A"/>
    <w:rsid w:val="00FF35C7"/>
    <w:rsid w:val="00FF373B"/>
    <w:rsid w:val="00FF3774"/>
    <w:rsid w:val="00FF3B23"/>
    <w:rsid w:val="00FF3E4C"/>
    <w:rsid w:val="00FF443D"/>
    <w:rsid w:val="00FF4DA8"/>
    <w:rsid w:val="00FF540B"/>
    <w:rsid w:val="00FF5491"/>
    <w:rsid w:val="00FF56D3"/>
    <w:rsid w:val="00FF5EA5"/>
    <w:rsid w:val="00FF6B30"/>
    <w:rsid w:val="00FF70FC"/>
    <w:rsid w:val="00FF739F"/>
    <w:rsid w:val="00FF73FC"/>
    <w:rsid w:val="00FF782D"/>
    <w:rsid w:val="00FF787B"/>
    <w:rsid w:val="00FF7951"/>
    <w:rsid w:val="00FF7F8B"/>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E0B4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pt-P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0CA9"/>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1D79D6"/>
    <w:pPr>
      <w:keepNext/>
      <w:keepLines/>
      <w:spacing w:before="480"/>
      <w:jc w:val="both"/>
      <w:outlineLvl w:val="0"/>
    </w:pPr>
    <w:rPr>
      <w:rFonts w:asciiTheme="majorHAnsi" w:eastAsiaTheme="majorEastAsia" w:hAnsiTheme="majorHAnsi" w:cstheme="majorBidi"/>
      <w:b/>
      <w:bCs/>
      <w:color w:val="2C6EAB" w:themeColor="accent1" w:themeShade="B5"/>
      <w:sz w:val="32"/>
      <w:szCs w:val="32"/>
      <w:lang w:val="en-GB"/>
    </w:rPr>
  </w:style>
  <w:style w:type="paragraph" w:styleId="Heading2">
    <w:name w:val="heading 2"/>
    <w:basedOn w:val="Normal"/>
    <w:next w:val="Normal"/>
    <w:link w:val="Heading2Char"/>
    <w:uiPriority w:val="9"/>
    <w:unhideWhenUsed/>
    <w:qFormat/>
    <w:rsid w:val="001D79D6"/>
    <w:pPr>
      <w:keepNext/>
      <w:keepLines/>
      <w:spacing w:before="200"/>
      <w:jc w:val="both"/>
      <w:outlineLvl w:val="1"/>
    </w:pPr>
    <w:rPr>
      <w:rFonts w:asciiTheme="majorHAnsi" w:eastAsiaTheme="majorEastAsia" w:hAnsiTheme="majorHAnsi" w:cstheme="majorBidi"/>
      <w:b/>
      <w:bCs/>
      <w:color w:val="5B9BD5" w:themeColor="accent1"/>
      <w:sz w:val="26"/>
      <w:szCs w:val="26"/>
      <w:lang w:val="en-GB"/>
    </w:rPr>
  </w:style>
  <w:style w:type="paragraph" w:styleId="Heading3">
    <w:name w:val="heading 3"/>
    <w:basedOn w:val="Heading2"/>
    <w:next w:val="Normal"/>
    <w:link w:val="Heading3Char"/>
    <w:uiPriority w:val="9"/>
    <w:unhideWhenUsed/>
    <w:qFormat/>
    <w:rsid w:val="006A5D8B"/>
    <w:pPr>
      <w:spacing w:before="280" w:after="120"/>
      <w:outlineLvl w:val="2"/>
    </w:pPr>
    <w:rPr>
      <w:rFonts w:ascii="Gill Sans" w:hAnsi="Gill Sans" w:cs="Gill Sans"/>
      <w:b w:val="0"/>
      <w:color w:val="000000" w:themeColor="text1"/>
      <w:sz w:val="36"/>
      <w:szCs w:val="36"/>
      <w:lang w:val="pt-BR"/>
    </w:rPr>
  </w:style>
  <w:style w:type="paragraph" w:styleId="Heading4">
    <w:name w:val="heading 4"/>
    <w:basedOn w:val="Normal"/>
    <w:next w:val="Normal"/>
    <w:link w:val="Heading4Char"/>
    <w:uiPriority w:val="9"/>
    <w:unhideWhenUsed/>
    <w:qFormat/>
    <w:rsid w:val="00260481"/>
    <w:pPr>
      <w:keepNext/>
      <w:keepLines/>
      <w:spacing w:before="40"/>
      <w:jc w:val="both"/>
      <w:outlineLvl w:val="3"/>
    </w:pPr>
    <w:rPr>
      <w:rFonts w:asciiTheme="majorHAnsi" w:eastAsiaTheme="majorEastAsia" w:hAnsiTheme="majorHAnsi" w:cstheme="majorBidi"/>
      <w:i/>
      <w:iCs/>
      <w:color w:val="2E74B5" w:themeColor="accent1" w:themeShade="BF"/>
      <w:lang w:val="pt-PT"/>
    </w:rPr>
  </w:style>
  <w:style w:type="paragraph" w:styleId="Heading5">
    <w:name w:val="heading 5"/>
    <w:basedOn w:val="Normal"/>
    <w:next w:val="Normal"/>
    <w:link w:val="Heading5Char"/>
    <w:qFormat/>
    <w:rsid w:val="008E2F96"/>
    <w:pPr>
      <w:tabs>
        <w:tab w:val="num" w:pos="1008"/>
      </w:tabs>
      <w:spacing w:before="240" w:after="60" w:line="276" w:lineRule="auto"/>
      <w:ind w:left="1008" w:hanging="1008"/>
      <w:jc w:val="both"/>
      <w:outlineLvl w:val="4"/>
    </w:pPr>
    <w:rPr>
      <w:color w:val="000000"/>
    </w:rPr>
  </w:style>
  <w:style w:type="paragraph" w:styleId="Heading6">
    <w:name w:val="heading 6"/>
    <w:basedOn w:val="Normal"/>
    <w:next w:val="Normal"/>
    <w:link w:val="Heading6Char"/>
    <w:qFormat/>
    <w:rsid w:val="008E2F96"/>
    <w:pPr>
      <w:tabs>
        <w:tab w:val="num" w:pos="1152"/>
      </w:tabs>
      <w:spacing w:before="240" w:after="60" w:line="276" w:lineRule="auto"/>
      <w:ind w:left="1152" w:hanging="1152"/>
      <w:jc w:val="both"/>
      <w:outlineLvl w:val="5"/>
    </w:pPr>
    <w:rPr>
      <w:i/>
      <w:color w:val="000000"/>
    </w:rPr>
  </w:style>
  <w:style w:type="paragraph" w:styleId="Heading7">
    <w:name w:val="heading 7"/>
    <w:basedOn w:val="Normal"/>
    <w:next w:val="Normal"/>
    <w:link w:val="Heading7Char"/>
    <w:qFormat/>
    <w:rsid w:val="008E2F96"/>
    <w:pPr>
      <w:tabs>
        <w:tab w:val="num" w:pos="1296"/>
      </w:tabs>
      <w:spacing w:before="240" w:after="60" w:line="276" w:lineRule="auto"/>
      <w:ind w:left="1296" w:hanging="1296"/>
      <w:jc w:val="both"/>
      <w:outlineLvl w:val="6"/>
    </w:pPr>
    <w:rPr>
      <w:rFonts w:ascii="Arial" w:hAnsi="Arial"/>
      <w:color w:val="000000"/>
      <w:sz w:val="20"/>
    </w:rPr>
  </w:style>
  <w:style w:type="paragraph" w:styleId="Heading8">
    <w:name w:val="heading 8"/>
    <w:basedOn w:val="Normal"/>
    <w:next w:val="Normal"/>
    <w:link w:val="Heading8Char"/>
    <w:qFormat/>
    <w:rsid w:val="008E2F96"/>
    <w:pPr>
      <w:tabs>
        <w:tab w:val="num" w:pos="1440"/>
      </w:tabs>
      <w:spacing w:before="240" w:after="60" w:line="276" w:lineRule="auto"/>
      <w:ind w:left="1440" w:hanging="1440"/>
      <w:jc w:val="both"/>
      <w:outlineLvl w:val="7"/>
    </w:pPr>
    <w:rPr>
      <w:rFonts w:ascii="Arial" w:hAnsi="Arial"/>
      <w:i/>
      <w:color w:val="000000"/>
      <w:sz w:val="20"/>
    </w:rPr>
  </w:style>
  <w:style w:type="paragraph" w:styleId="Heading9">
    <w:name w:val="heading 9"/>
    <w:basedOn w:val="Normal"/>
    <w:next w:val="Normal"/>
    <w:link w:val="Heading9Char"/>
    <w:qFormat/>
    <w:rsid w:val="008E2F96"/>
    <w:pPr>
      <w:tabs>
        <w:tab w:val="num" w:pos="1584"/>
      </w:tabs>
      <w:spacing w:before="240" w:after="60" w:line="276" w:lineRule="auto"/>
      <w:ind w:left="1584" w:hanging="1584"/>
      <w:jc w:val="both"/>
      <w:outlineLvl w:val="8"/>
    </w:pPr>
    <w:rPr>
      <w:rFonts w:ascii="Arial" w:hAnsi="Arial"/>
      <w:b/>
      <w:i/>
      <w:color w:val="000000"/>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79D6"/>
    <w:rPr>
      <w:rFonts w:asciiTheme="majorHAnsi" w:eastAsiaTheme="majorEastAsia" w:hAnsiTheme="majorHAnsi" w:cstheme="majorBidi"/>
      <w:b/>
      <w:bCs/>
      <w:color w:val="2C6EAB" w:themeColor="accent1" w:themeShade="B5"/>
      <w:sz w:val="32"/>
      <w:szCs w:val="32"/>
      <w:lang w:val="en-GB"/>
    </w:rPr>
  </w:style>
  <w:style w:type="character" w:customStyle="1" w:styleId="Heading2Char">
    <w:name w:val="Heading 2 Char"/>
    <w:basedOn w:val="DefaultParagraphFont"/>
    <w:link w:val="Heading2"/>
    <w:uiPriority w:val="9"/>
    <w:rsid w:val="001D79D6"/>
    <w:rPr>
      <w:rFonts w:asciiTheme="majorHAnsi" w:eastAsiaTheme="majorEastAsia" w:hAnsiTheme="majorHAnsi" w:cstheme="majorBidi"/>
      <w:b/>
      <w:bCs/>
      <w:color w:val="5B9BD5" w:themeColor="accent1"/>
      <w:sz w:val="26"/>
      <w:szCs w:val="26"/>
      <w:lang w:val="en-GB"/>
    </w:rPr>
  </w:style>
  <w:style w:type="character" w:customStyle="1" w:styleId="Heading3Char">
    <w:name w:val="Heading 3 Char"/>
    <w:basedOn w:val="DefaultParagraphFont"/>
    <w:link w:val="Heading3"/>
    <w:uiPriority w:val="9"/>
    <w:rsid w:val="006A5D8B"/>
    <w:rPr>
      <w:rFonts w:ascii="Gill Sans" w:eastAsiaTheme="majorEastAsia" w:hAnsi="Gill Sans" w:cs="Gill Sans"/>
      <w:bCs/>
      <w:color w:val="000000" w:themeColor="text1"/>
      <w:sz w:val="36"/>
      <w:szCs w:val="36"/>
      <w:lang w:val="pt-BR"/>
    </w:rPr>
  </w:style>
  <w:style w:type="character" w:customStyle="1" w:styleId="Heading4Char">
    <w:name w:val="Heading 4 Char"/>
    <w:basedOn w:val="DefaultParagraphFont"/>
    <w:link w:val="Heading4"/>
    <w:uiPriority w:val="9"/>
    <w:rsid w:val="00260481"/>
    <w:rPr>
      <w:rFonts w:asciiTheme="majorHAnsi" w:eastAsiaTheme="majorEastAsia" w:hAnsiTheme="majorHAnsi" w:cstheme="majorBidi"/>
      <w:i/>
      <w:iCs/>
      <w:color w:val="2E74B5" w:themeColor="accent1" w:themeShade="BF"/>
    </w:rPr>
  </w:style>
  <w:style w:type="paragraph" w:styleId="Header">
    <w:name w:val="header"/>
    <w:basedOn w:val="Normal"/>
    <w:link w:val="HeaderChar"/>
    <w:uiPriority w:val="99"/>
    <w:unhideWhenUsed/>
    <w:rsid w:val="00DB0344"/>
    <w:pPr>
      <w:tabs>
        <w:tab w:val="center" w:pos="4252"/>
        <w:tab w:val="right" w:pos="8504"/>
      </w:tabs>
      <w:jc w:val="both"/>
    </w:pPr>
    <w:rPr>
      <w:rFonts w:eastAsiaTheme="minorHAnsi" w:cstheme="minorBidi"/>
      <w:lang w:val="pt-PT"/>
    </w:rPr>
  </w:style>
  <w:style w:type="character" w:customStyle="1" w:styleId="HeaderChar">
    <w:name w:val="Header Char"/>
    <w:basedOn w:val="DefaultParagraphFont"/>
    <w:link w:val="Header"/>
    <w:uiPriority w:val="99"/>
    <w:rsid w:val="00DB0344"/>
  </w:style>
  <w:style w:type="paragraph" w:styleId="Footer">
    <w:name w:val="footer"/>
    <w:basedOn w:val="Normal"/>
    <w:link w:val="FooterChar"/>
    <w:uiPriority w:val="99"/>
    <w:unhideWhenUsed/>
    <w:rsid w:val="00DB0344"/>
    <w:pPr>
      <w:tabs>
        <w:tab w:val="center" w:pos="4252"/>
        <w:tab w:val="right" w:pos="8504"/>
      </w:tabs>
      <w:jc w:val="both"/>
    </w:pPr>
    <w:rPr>
      <w:rFonts w:eastAsiaTheme="minorHAnsi" w:cstheme="minorBidi"/>
      <w:lang w:val="pt-PT"/>
    </w:rPr>
  </w:style>
  <w:style w:type="character" w:customStyle="1" w:styleId="FooterChar">
    <w:name w:val="Footer Char"/>
    <w:basedOn w:val="DefaultParagraphFont"/>
    <w:link w:val="Footer"/>
    <w:uiPriority w:val="99"/>
    <w:rsid w:val="00DB0344"/>
  </w:style>
  <w:style w:type="paragraph" w:styleId="BalloonText">
    <w:name w:val="Balloon Text"/>
    <w:basedOn w:val="Normal"/>
    <w:link w:val="BalloonTextChar"/>
    <w:uiPriority w:val="99"/>
    <w:unhideWhenUsed/>
    <w:rsid w:val="001D79D6"/>
    <w:pPr>
      <w:jc w:val="both"/>
    </w:pPr>
    <w:rPr>
      <w:rFonts w:ascii="Lucida Grande" w:hAnsi="Lucida Grande" w:cs="Lucida Grande"/>
      <w:sz w:val="18"/>
      <w:szCs w:val="18"/>
      <w:lang w:val="en-GB"/>
    </w:rPr>
  </w:style>
  <w:style w:type="character" w:customStyle="1" w:styleId="BalloonTextChar">
    <w:name w:val="Balloon Text Char"/>
    <w:basedOn w:val="DefaultParagraphFont"/>
    <w:link w:val="BalloonText"/>
    <w:uiPriority w:val="99"/>
    <w:rsid w:val="001D79D6"/>
    <w:rPr>
      <w:rFonts w:ascii="Lucida Grande" w:eastAsia="Times New Roman" w:hAnsi="Lucida Grande" w:cs="Lucida Grande"/>
      <w:sz w:val="18"/>
      <w:szCs w:val="18"/>
      <w:lang w:val="en-GB"/>
    </w:rPr>
  </w:style>
  <w:style w:type="character" w:styleId="BookTitle">
    <w:name w:val="Book Title"/>
    <w:basedOn w:val="DefaultParagraphFont"/>
    <w:uiPriority w:val="33"/>
    <w:qFormat/>
    <w:rsid w:val="001D79D6"/>
    <w:rPr>
      <w:b/>
      <w:bCs/>
      <w:smallCaps/>
      <w:spacing w:val="5"/>
    </w:rPr>
  </w:style>
  <w:style w:type="paragraph" w:styleId="DocumentMap">
    <w:name w:val="Document Map"/>
    <w:basedOn w:val="Normal"/>
    <w:link w:val="DocumentMapChar"/>
    <w:uiPriority w:val="99"/>
    <w:unhideWhenUsed/>
    <w:rsid w:val="001D79D6"/>
    <w:pPr>
      <w:jc w:val="both"/>
    </w:pPr>
    <w:rPr>
      <w:rFonts w:ascii="Lucida Grande" w:hAnsi="Lucida Grande" w:cs="Lucida Grande"/>
      <w:lang w:val="en-GB"/>
    </w:rPr>
  </w:style>
  <w:style w:type="character" w:customStyle="1" w:styleId="DocumentMapChar">
    <w:name w:val="Document Map Char"/>
    <w:basedOn w:val="DefaultParagraphFont"/>
    <w:link w:val="DocumentMap"/>
    <w:uiPriority w:val="99"/>
    <w:rsid w:val="001D79D6"/>
    <w:rPr>
      <w:rFonts w:ascii="Lucida Grande" w:eastAsia="Times New Roman" w:hAnsi="Lucida Grande" w:cs="Lucida Grande"/>
      <w:lang w:val="en-GB"/>
    </w:rPr>
  </w:style>
  <w:style w:type="paragraph" w:styleId="TOC1">
    <w:name w:val="toc 1"/>
    <w:basedOn w:val="Normal"/>
    <w:next w:val="Normal"/>
    <w:autoRedefine/>
    <w:uiPriority w:val="39"/>
    <w:unhideWhenUsed/>
    <w:qFormat/>
    <w:rsid w:val="00871035"/>
    <w:pPr>
      <w:tabs>
        <w:tab w:val="right" w:leader="dot" w:pos="8715"/>
      </w:tabs>
      <w:spacing w:before="200" w:after="200"/>
    </w:pPr>
    <w:rPr>
      <w:rFonts w:ascii="Gill Sans" w:eastAsiaTheme="minorHAnsi" w:hAnsi="Gill Sans" w:cstheme="minorHAnsi"/>
      <w:b/>
      <w:bCs/>
      <w:caps/>
      <w:sz w:val="20"/>
      <w:szCs w:val="20"/>
      <w:lang w:val="pt-PT"/>
    </w:rPr>
  </w:style>
  <w:style w:type="paragraph" w:styleId="TOC2">
    <w:name w:val="toc 2"/>
    <w:basedOn w:val="Normal"/>
    <w:next w:val="Normal"/>
    <w:autoRedefine/>
    <w:uiPriority w:val="39"/>
    <w:unhideWhenUsed/>
    <w:qFormat/>
    <w:rsid w:val="00871035"/>
    <w:pPr>
      <w:tabs>
        <w:tab w:val="right" w:leader="dot" w:pos="8715"/>
      </w:tabs>
      <w:spacing w:before="100" w:after="100"/>
      <w:ind w:left="238"/>
    </w:pPr>
    <w:rPr>
      <w:rFonts w:ascii="Gill Sans" w:eastAsiaTheme="minorHAnsi" w:hAnsi="Gill Sans" w:cstheme="minorHAnsi"/>
      <w:smallCaps/>
      <w:sz w:val="20"/>
      <w:szCs w:val="20"/>
      <w:lang w:val="pt-PT"/>
    </w:rPr>
  </w:style>
  <w:style w:type="paragraph" w:styleId="TOC3">
    <w:name w:val="toc 3"/>
    <w:basedOn w:val="Normal"/>
    <w:next w:val="Normal"/>
    <w:autoRedefine/>
    <w:uiPriority w:val="39"/>
    <w:unhideWhenUsed/>
    <w:qFormat/>
    <w:rsid w:val="00D3572B"/>
    <w:pPr>
      <w:spacing w:before="120" w:after="120"/>
      <w:ind w:left="482"/>
    </w:pPr>
    <w:rPr>
      <w:rFonts w:ascii="Gill Sans" w:eastAsiaTheme="minorHAnsi" w:hAnsi="Gill Sans" w:cs="Calibri (Body)"/>
      <w:iCs/>
      <w:smallCaps/>
      <w:sz w:val="20"/>
      <w:szCs w:val="20"/>
      <w:lang w:val="pt-PT"/>
    </w:rPr>
  </w:style>
  <w:style w:type="paragraph" w:styleId="TOC4">
    <w:name w:val="toc 4"/>
    <w:basedOn w:val="Normal"/>
    <w:next w:val="Normal"/>
    <w:autoRedefine/>
    <w:uiPriority w:val="39"/>
    <w:unhideWhenUsed/>
    <w:rsid w:val="001D79D6"/>
    <w:pPr>
      <w:ind w:left="720"/>
    </w:pPr>
    <w:rPr>
      <w:rFonts w:asciiTheme="minorHAnsi" w:eastAsiaTheme="minorHAnsi" w:hAnsiTheme="minorHAnsi" w:cstheme="minorHAnsi"/>
      <w:sz w:val="18"/>
      <w:szCs w:val="18"/>
      <w:lang w:val="pt-PT"/>
    </w:rPr>
  </w:style>
  <w:style w:type="paragraph" w:styleId="TOC5">
    <w:name w:val="toc 5"/>
    <w:basedOn w:val="Normal"/>
    <w:next w:val="Normal"/>
    <w:autoRedefine/>
    <w:uiPriority w:val="39"/>
    <w:unhideWhenUsed/>
    <w:rsid w:val="001D79D6"/>
    <w:pPr>
      <w:ind w:left="960"/>
    </w:pPr>
    <w:rPr>
      <w:rFonts w:asciiTheme="minorHAnsi" w:eastAsiaTheme="minorHAnsi" w:hAnsiTheme="minorHAnsi" w:cstheme="minorHAnsi"/>
      <w:sz w:val="18"/>
      <w:szCs w:val="18"/>
      <w:lang w:val="pt-PT"/>
    </w:rPr>
  </w:style>
  <w:style w:type="paragraph" w:styleId="TOC6">
    <w:name w:val="toc 6"/>
    <w:basedOn w:val="Normal"/>
    <w:next w:val="Normal"/>
    <w:autoRedefine/>
    <w:uiPriority w:val="39"/>
    <w:unhideWhenUsed/>
    <w:rsid w:val="001D79D6"/>
    <w:pPr>
      <w:ind w:left="1200"/>
    </w:pPr>
    <w:rPr>
      <w:rFonts w:asciiTheme="minorHAnsi" w:eastAsiaTheme="minorHAnsi" w:hAnsiTheme="minorHAnsi" w:cstheme="minorHAnsi"/>
      <w:sz w:val="18"/>
      <w:szCs w:val="18"/>
      <w:lang w:val="pt-PT"/>
    </w:rPr>
  </w:style>
  <w:style w:type="paragraph" w:styleId="TOC7">
    <w:name w:val="toc 7"/>
    <w:basedOn w:val="Normal"/>
    <w:next w:val="Normal"/>
    <w:autoRedefine/>
    <w:uiPriority w:val="39"/>
    <w:unhideWhenUsed/>
    <w:rsid w:val="001D79D6"/>
    <w:pPr>
      <w:ind w:left="1440"/>
    </w:pPr>
    <w:rPr>
      <w:rFonts w:asciiTheme="minorHAnsi" w:eastAsiaTheme="minorHAnsi" w:hAnsiTheme="minorHAnsi" w:cstheme="minorHAnsi"/>
      <w:sz w:val="18"/>
      <w:szCs w:val="18"/>
      <w:lang w:val="pt-PT"/>
    </w:rPr>
  </w:style>
  <w:style w:type="paragraph" w:styleId="TOC8">
    <w:name w:val="toc 8"/>
    <w:basedOn w:val="Normal"/>
    <w:next w:val="Normal"/>
    <w:autoRedefine/>
    <w:uiPriority w:val="39"/>
    <w:unhideWhenUsed/>
    <w:rsid w:val="001D79D6"/>
    <w:pPr>
      <w:ind w:left="1680"/>
    </w:pPr>
    <w:rPr>
      <w:rFonts w:asciiTheme="minorHAnsi" w:eastAsiaTheme="minorHAnsi" w:hAnsiTheme="minorHAnsi" w:cstheme="minorHAnsi"/>
      <w:sz w:val="18"/>
      <w:szCs w:val="18"/>
      <w:lang w:val="pt-PT"/>
    </w:rPr>
  </w:style>
  <w:style w:type="paragraph" w:styleId="TOC9">
    <w:name w:val="toc 9"/>
    <w:basedOn w:val="Normal"/>
    <w:next w:val="Normal"/>
    <w:autoRedefine/>
    <w:uiPriority w:val="39"/>
    <w:unhideWhenUsed/>
    <w:rsid w:val="001D79D6"/>
    <w:pPr>
      <w:ind w:left="1920"/>
    </w:pPr>
    <w:rPr>
      <w:rFonts w:asciiTheme="minorHAnsi" w:eastAsiaTheme="minorHAnsi" w:hAnsiTheme="minorHAnsi" w:cstheme="minorHAnsi"/>
      <w:sz w:val="18"/>
      <w:szCs w:val="18"/>
      <w:lang w:val="pt-PT"/>
    </w:rPr>
  </w:style>
  <w:style w:type="character" w:styleId="PageNumber">
    <w:name w:val="page number"/>
    <w:basedOn w:val="DefaultParagraphFont"/>
    <w:uiPriority w:val="99"/>
    <w:semiHidden/>
    <w:unhideWhenUsed/>
    <w:rsid w:val="001D79D6"/>
  </w:style>
  <w:style w:type="table" w:styleId="TableGrid">
    <w:name w:val="Table Grid"/>
    <w:basedOn w:val="TableNormal"/>
    <w:uiPriority w:val="39"/>
    <w:rsid w:val="001D79D6"/>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1D79D6"/>
    <w:pPr>
      <w:jc w:val="both"/>
    </w:pPr>
    <w:rPr>
      <w:rFonts w:cstheme="minorBidi"/>
      <w:lang w:val="en-GB"/>
    </w:rPr>
  </w:style>
  <w:style w:type="character" w:customStyle="1" w:styleId="FootnoteTextChar">
    <w:name w:val="Footnote Text Char"/>
    <w:basedOn w:val="DefaultParagraphFont"/>
    <w:link w:val="FootnoteText"/>
    <w:uiPriority w:val="99"/>
    <w:rsid w:val="001D79D6"/>
    <w:rPr>
      <w:rFonts w:eastAsia="Times New Roman"/>
      <w:lang w:val="en-GB"/>
    </w:rPr>
  </w:style>
  <w:style w:type="character" w:styleId="FootnoteReference">
    <w:name w:val="footnote reference"/>
    <w:basedOn w:val="DefaultParagraphFont"/>
    <w:uiPriority w:val="99"/>
    <w:unhideWhenUsed/>
    <w:rsid w:val="00D6707F"/>
    <w:rPr>
      <w:rFonts w:cs="Times New Roman"/>
      <w:vertAlign w:val="superscript"/>
    </w:rPr>
  </w:style>
  <w:style w:type="character" w:styleId="Hyperlink">
    <w:name w:val="Hyperlink"/>
    <w:basedOn w:val="DefaultParagraphFont"/>
    <w:uiPriority w:val="99"/>
    <w:unhideWhenUsed/>
    <w:rsid w:val="001D79D6"/>
    <w:rPr>
      <w:color w:val="0563C1" w:themeColor="hyperlink"/>
      <w:u w:val="single"/>
    </w:rPr>
  </w:style>
  <w:style w:type="paragraph" w:styleId="ListParagraph">
    <w:name w:val="List Paragraph"/>
    <w:basedOn w:val="Normal"/>
    <w:uiPriority w:val="34"/>
    <w:qFormat/>
    <w:rsid w:val="001D79D6"/>
    <w:pPr>
      <w:ind w:left="720"/>
      <w:contextualSpacing/>
      <w:jc w:val="both"/>
    </w:pPr>
    <w:rPr>
      <w:rFonts w:cstheme="minorBidi"/>
      <w:lang w:val="en-GB"/>
    </w:rPr>
  </w:style>
  <w:style w:type="character" w:customStyle="1" w:styleId="watch-title">
    <w:name w:val="watch-title"/>
    <w:basedOn w:val="DefaultParagraphFont"/>
    <w:rsid w:val="001D79D6"/>
  </w:style>
  <w:style w:type="character" w:styleId="FollowedHyperlink">
    <w:name w:val="FollowedHyperlink"/>
    <w:basedOn w:val="DefaultParagraphFont"/>
    <w:uiPriority w:val="99"/>
    <w:semiHidden/>
    <w:unhideWhenUsed/>
    <w:rsid w:val="001D79D6"/>
    <w:rPr>
      <w:color w:val="954F72" w:themeColor="followedHyperlink"/>
      <w:u w:val="single"/>
    </w:rPr>
  </w:style>
  <w:style w:type="paragraph" w:styleId="NoSpacing">
    <w:name w:val="No Spacing"/>
    <w:uiPriority w:val="1"/>
    <w:qFormat/>
    <w:rsid w:val="001D79D6"/>
    <w:rPr>
      <w:rFonts w:ascii="Times New Roman" w:eastAsiaTheme="minorEastAsia" w:hAnsi="Times New Roman" w:cs="Times New Roman"/>
      <w:lang w:val="en-US"/>
    </w:rPr>
  </w:style>
  <w:style w:type="character" w:styleId="EndnoteReference">
    <w:name w:val="endnote reference"/>
    <w:basedOn w:val="DefaultParagraphFont"/>
    <w:uiPriority w:val="99"/>
    <w:semiHidden/>
    <w:unhideWhenUsed/>
    <w:rsid w:val="001D79D6"/>
    <w:rPr>
      <w:vertAlign w:val="superscript"/>
    </w:rPr>
  </w:style>
  <w:style w:type="character" w:styleId="CommentReference">
    <w:name w:val="annotation reference"/>
    <w:basedOn w:val="DefaultParagraphFont"/>
    <w:uiPriority w:val="99"/>
    <w:unhideWhenUsed/>
    <w:rsid w:val="001D79D6"/>
    <w:rPr>
      <w:sz w:val="18"/>
      <w:szCs w:val="18"/>
    </w:rPr>
  </w:style>
  <w:style w:type="paragraph" w:styleId="CommentText">
    <w:name w:val="annotation text"/>
    <w:basedOn w:val="Normal"/>
    <w:link w:val="CommentTextChar"/>
    <w:uiPriority w:val="99"/>
    <w:unhideWhenUsed/>
    <w:rsid w:val="001D79D6"/>
    <w:pPr>
      <w:jc w:val="both"/>
    </w:pPr>
  </w:style>
  <w:style w:type="character" w:customStyle="1" w:styleId="CommentTextChar">
    <w:name w:val="Comment Text Char"/>
    <w:basedOn w:val="DefaultParagraphFont"/>
    <w:link w:val="CommentText"/>
    <w:uiPriority w:val="99"/>
    <w:rsid w:val="001D79D6"/>
    <w:rPr>
      <w:rFonts w:ascii="Times New Roman" w:eastAsia="Times New Roman" w:hAnsi="Times New Roman" w:cs="Times New Roman"/>
      <w:lang w:val="en-US"/>
    </w:rPr>
  </w:style>
  <w:style w:type="paragraph" w:styleId="CommentSubject">
    <w:name w:val="annotation subject"/>
    <w:basedOn w:val="CommentText"/>
    <w:next w:val="CommentText"/>
    <w:link w:val="CommentSubjectChar"/>
    <w:uiPriority w:val="99"/>
    <w:unhideWhenUsed/>
    <w:rsid w:val="001D79D6"/>
    <w:rPr>
      <w:b/>
      <w:bCs/>
      <w:sz w:val="20"/>
      <w:szCs w:val="20"/>
    </w:rPr>
  </w:style>
  <w:style w:type="character" w:customStyle="1" w:styleId="CommentSubjectChar">
    <w:name w:val="Comment Subject Char"/>
    <w:basedOn w:val="CommentTextChar"/>
    <w:link w:val="CommentSubject"/>
    <w:uiPriority w:val="99"/>
    <w:rsid w:val="001D79D6"/>
    <w:rPr>
      <w:rFonts w:ascii="Times New Roman" w:eastAsia="Times New Roman" w:hAnsi="Times New Roman" w:cs="Times New Roman"/>
      <w:b/>
      <w:bCs/>
      <w:sz w:val="20"/>
      <w:szCs w:val="20"/>
      <w:lang w:val="en-US"/>
    </w:rPr>
  </w:style>
  <w:style w:type="character" w:styleId="Emphasis">
    <w:name w:val="Emphasis"/>
    <w:basedOn w:val="DefaultParagraphFont"/>
    <w:uiPriority w:val="20"/>
    <w:qFormat/>
    <w:rsid w:val="001D79D6"/>
    <w:rPr>
      <w:i/>
      <w:iCs/>
    </w:rPr>
  </w:style>
  <w:style w:type="character" w:customStyle="1" w:styleId="UnresolvedMention1">
    <w:name w:val="Unresolved Mention1"/>
    <w:basedOn w:val="DefaultParagraphFont"/>
    <w:uiPriority w:val="99"/>
    <w:rsid w:val="001D79D6"/>
    <w:rPr>
      <w:color w:val="808080"/>
      <w:shd w:val="clear" w:color="auto" w:fill="E6E6E6"/>
    </w:rPr>
  </w:style>
  <w:style w:type="paragraph" w:styleId="TOCHeading">
    <w:name w:val="TOC Heading"/>
    <w:basedOn w:val="Heading1"/>
    <w:next w:val="Normal"/>
    <w:uiPriority w:val="39"/>
    <w:unhideWhenUsed/>
    <w:qFormat/>
    <w:rsid w:val="001D79D6"/>
    <w:pPr>
      <w:spacing w:line="276" w:lineRule="auto"/>
      <w:outlineLvl w:val="9"/>
    </w:pPr>
    <w:rPr>
      <w:color w:val="2E74B5" w:themeColor="accent1" w:themeShade="BF"/>
      <w:sz w:val="28"/>
      <w:szCs w:val="28"/>
      <w:lang w:val="en-US"/>
    </w:rPr>
  </w:style>
  <w:style w:type="paragraph" w:styleId="Revision">
    <w:name w:val="Revision"/>
    <w:hidden/>
    <w:uiPriority w:val="99"/>
    <w:semiHidden/>
    <w:rsid w:val="001D79D6"/>
    <w:rPr>
      <w:rFonts w:ascii="Times New Roman" w:eastAsia="Times New Roman" w:hAnsi="Times New Roman" w:cs="Times New Roman"/>
      <w:lang w:val="en-US"/>
    </w:rPr>
  </w:style>
  <w:style w:type="paragraph" w:styleId="Title">
    <w:name w:val="Title"/>
    <w:aliases w:val="T Título,Main Title"/>
    <w:next w:val="Normal"/>
    <w:link w:val="TitleChar"/>
    <w:qFormat/>
    <w:rsid w:val="001E539E"/>
    <w:pPr>
      <w:pageBreakBefore/>
      <w:pBdr>
        <w:bottom w:val="single" w:sz="6" w:space="1" w:color="auto"/>
      </w:pBdr>
      <w:spacing w:before="1200"/>
    </w:pPr>
    <w:rPr>
      <w:rFonts w:ascii="Gill Sans Std" w:eastAsia="Calibri" w:hAnsi="Gill Sans Std" w:cs="Gill Sans"/>
      <w:noProof/>
      <w:sz w:val="36"/>
      <w:szCs w:val="28"/>
      <w:lang w:eastAsia="pt-PT"/>
    </w:rPr>
  </w:style>
  <w:style w:type="character" w:customStyle="1" w:styleId="TitleChar">
    <w:name w:val="Title Char"/>
    <w:aliases w:val="T Título Char,Main Title Char"/>
    <w:basedOn w:val="DefaultParagraphFont"/>
    <w:link w:val="Title"/>
    <w:rsid w:val="001E539E"/>
    <w:rPr>
      <w:rFonts w:ascii="Gill Sans Std" w:eastAsia="Calibri" w:hAnsi="Gill Sans Std" w:cs="Gill Sans"/>
      <w:noProof/>
      <w:sz w:val="36"/>
      <w:szCs w:val="28"/>
      <w:lang w:eastAsia="pt-PT"/>
    </w:rPr>
  </w:style>
  <w:style w:type="character" w:customStyle="1" w:styleId="tlid-translation">
    <w:name w:val="tlid-translation"/>
    <w:basedOn w:val="DefaultParagraphFont"/>
    <w:rsid w:val="003C30FD"/>
  </w:style>
  <w:style w:type="paragraph" w:styleId="BodyText">
    <w:name w:val="Body Text"/>
    <w:basedOn w:val="Normal"/>
    <w:link w:val="BodyTextChar"/>
    <w:uiPriority w:val="99"/>
    <w:unhideWhenUsed/>
    <w:qFormat/>
    <w:rsid w:val="00270CAA"/>
    <w:pPr>
      <w:spacing w:after="120"/>
      <w:jc w:val="both"/>
    </w:pPr>
  </w:style>
  <w:style w:type="character" w:customStyle="1" w:styleId="BodyTextChar">
    <w:name w:val="Body Text Char"/>
    <w:basedOn w:val="DefaultParagraphFont"/>
    <w:link w:val="BodyText"/>
    <w:uiPriority w:val="99"/>
    <w:rsid w:val="00270CAA"/>
    <w:rPr>
      <w:rFonts w:ascii="Times New Roman" w:eastAsia="Times New Roman" w:hAnsi="Times New Roman" w:cs="Times New Roman"/>
      <w:lang w:val="en-US"/>
    </w:rPr>
  </w:style>
  <w:style w:type="paragraph" w:styleId="NormalWeb">
    <w:name w:val="Normal (Web)"/>
    <w:basedOn w:val="Normal"/>
    <w:uiPriority w:val="99"/>
    <w:unhideWhenUsed/>
    <w:rsid w:val="00721E79"/>
    <w:pPr>
      <w:spacing w:before="100" w:beforeAutospacing="1" w:after="100" w:afterAutospacing="1"/>
      <w:jc w:val="both"/>
    </w:pPr>
  </w:style>
  <w:style w:type="paragraph" w:styleId="EndnoteText">
    <w:name w:val="endnote text"/>
    <w:basedOn w:val="Normal"/>
    <w:link w:val="EndnoteTextChar"/>
    <w:uiPriority w:val="99"/>
    <w:semiHidden/>
    <w:unhideWhenUsed/>
    <w:rsid w:val="000F667B"/>
    <w:pPr>
      <w:jc w:val="both"/>
    </w:pPr>
    <w:rPr>
      <w:rFonts w:eastAsiaTheme="minorHAnsi" w:cstheme="minorBidi"/>
      <w:sz w:val="20"/>
      <w:szCs w:val="20"/>
      <w:lang w:val="pt-PT"/>
    </w:rPr>
  </w:style>
  <w:style w:type="character" w:customStyle="1" w:styleId="EndnoteTextChar">
    <w:name w:val="Endnote Text Char"/>
    <w:basedOn w:val="DefaultParagraphFont"/>
    <w:link w:val="EndnoteText"/>
    <w:uiPriority w:val="99"/>
    <w:semiHidden/>
    <w:rsid w:val="000F667B"/>
    <w:rPr>
      <w:rFonts w:eastAsiaTheme="minorEastAsia"/>
      <w:sz w:val="20"/>
      <w:szCs w:val="20"/>
    </w:rPr>
  </w:style>
  <w:style w:type="paragraph" w:customStyle="1" w:styleId="Tese-110-movimentos-cenrios">
    <w:name w:val="#Tese-110-movimentos-cenários"/>
    <w:basedOn w:val="Normal"/>
    <w:qFormat/>
    <w:rsid w:val="00340ED1"/>
    <w:pPr>
      <w:spacing w:before="120" w:after="120"/>
      <w:ind w:left="284"/>
      <w:jc w:val="both"/>
    </w:pPr>
    <w:rPr>
      <w:sz w:val="22"/>
      <w:szCs w:val="20"/>
    </w:rPr>
  </w:style>
  <w:style w:type="paragraph" w:styleId="Caption">
    <w:name w:val="caption"/>
    <w:basedOn w:val="Normal"/>
    <w:next w:val="Normal"/>
    <w:uiPriority w:val="35"/>
    <w:unhideWhenUsed/>
    <w:qFormat/>
    <w:rsid w:val="00772691"/>
    <w:pPr>
      <w:jc w:val="center"/>
    </w:pPr>
    <w:rPr>
      <w:rFonts w:eastAsiaTheme="minorHAnsi"/>
      <w:bCs/>
      <w:color w:val="000000" w:themeColor="text1"/>
      <w:sz w:val="20"/>
      <w:szCs w:val="20"/>
      <w:lang w:val="pt-BR"/>
    </w:rPr>
  </w:style>
  <w:style w:type="paragraph" w:styleId="TableofFigures">
    <w:name w:val="table of figures"/>
    <w:basedOn w:val="Normal"/>
    <w:next w:val="Normal"/>
    <w:uiPriority w:val="99"/>
    <w:unhideWhenUsed/>
    <w:rsid w:val="00D3572B"/>
    <w:pPr>
      <w:spacing w:before="180" w:after="180"/>
    </w:pPr>
    <w:rPr>
      <w:rFonts w:ascii="Gill Sans" w:eastAsiaTheme="minorHAnsi" w:hAnsi="Gill Sans" w:cstheme="minorHAnsi"/>
      <w:smallCaps/>
      <w:sz w:val="21"/>
      <w:szCs w:val="20"/>
      <w:lang w:val="pt-PT"/>
    </w:rPr>
  </w:style>
  <w:style w:type="paragraph" w:customStyle="1" w:styleId="FigureCaption">
    <w:name w:val="Figure Caption"/>
    <w:basedOn w:val="Caption"/>
    <w:qFormat/>
    <w:rsid w:val="00082C3F"/>
  </w:style>
  <w:style w:type="character" w:customStyle="1" w:styleId="apple-converted-space">
    <w:name w:val="apple-converted-space"/>
    <w:basedOn w:val="DefaultParagraphFont"/>
    <w:rsid w:val="00D24C2B"/>
  </w:style>
  <w:style w:type="paragraph" w:styleId="PlainText">
    <w:name w:val="Plain Text"/>
    <w:basedOn w:val="Normal"/>
    <w:link w:val="PlainTextChar"/>
    <w:uiPriority w:val="99"/>
    <w:unhideWhenUsed/>
    <w:rsid w:val="009F6E41"/>
    <w:pPr>
      <w:spacing w:before="100" w:beforeAutospacing="1" w:after="100" w:afterAutospacing="1"/>
    </w:pPr>
  </w:style>
  <w:style w:type="character" w:customStyle="1" w:styleId="PlainTextChar">
    <w:name w:val="Plain Text Char"/>
    <w:basedOn w:val="DefaultParagraphFont"/>
    <w:link w:val="PlainText"/>
    <w:uiPriority w:val="99"/>
    <w:rsid w:val="009F6E41"/>
    <w:rPr>
      <w:rFonts w:ascii="Times New Roman" w:eastAsia="Times New Roman" w:hAnsi="Times New Roman" w:cs="Times New Roman"/>
      <w:lang w:val="en-US"/>
    </w:rPr>
  </w:style>
  <w:style w:type="character" w:customStyle="1" w:styleId="emailstyle66">
    <w:name w:val="emailstyle66"/>
    <w:basedOn w:val="DefaultParagraphFont"/>
    <w:rsid w:val="00E5586F"/>
  </w:style>
  <w:style w:type="character" w:customStyle="1" w:styleId="UnresolvedMention10">
    <w:name w:val="Unresolved Mention1"/>
    <w:basedOn w:val="DefaultParagraphFont"/>
    <w:uiPriority w:val="99"/>
    <w:rsid w:val="0005346D"/>
    <w:rPr>
      <w:color w:val="808080"/>
      <w:shd w:val="clear" w:color="auto" w:fill="E6E6E6"/>
    </w:rPr>
  </w:style>
  <w:style w:type="paragraph" w:customStyle="1" w:styleId="Basictext">
    <w:name w:val="Basic text"/>
    <w:link w:val="BasictextZchn"/>
    <w:rsid w:val="007C5428"/>
    <w:pPr>
      <w:jc w:val="both"/>
    </w:pPr>
    <w:rPr>
      <w:rFonts w:ascii="Times New Roman" w:eastAsia="Times New Roman" w:hAnsi="Times New Roman" w:cs="Times New Roman"/>
      <w:noProof/>
      <w:color w:val="000000"/>
      <w:sz w:val="22"/>
      <w:szCs w:val="15"/>
      <w:lang w:val="en-US"/>
    </w:rPr>
  </w:style>
  <w:style w:type="character" w:customStyle="1" w:styleId="BasictextZchn">
    <w:name w:val="Basic text Zchn"/>
    <w:link w:val="Basictext"/>
    <w:rsid w:val="007C5428"/>
    <w:rPr>
      <w:rFonts w:ascii="Times New Roman" w:eastAsia="Times New Roman" w:hAnsi="Times New Roman" w:cs="Times New Roman"/>
      <w:noProof/>
      <w:color w:val="000000"/>
      <w:sz w:val="22"/>
      <w:szCs w:val="15"/>
      <w:lang w:val="en-US"/>
    </w:rPr>
  </w:style>
  <w:style w:type="paragraph" w:styleId="Subtitle">
    <w:name w:val="Subtitle"/>
    <w:next w:val="Basictext"/>
    <w:link w:val="SubtitleChar"/>
    <w:qFormat/>
    <w:rsid w:val="007C5428"/>
    <w:pPr>
      <w:keepNext/>
      <w:spacing w:before="360" w:after="120"/>
      <w:outlineLvl w:val="1"/>
    </w:pPr>
    <w:rPr>
      <w:rFonts w:ascii="Arial Bold" w:eastAsia="Times New Roman" w:hAnsi="Arial Bold" w:cs="Times New Roman"/>
      <w:sz w:val="28"/>
      <w:lang w:val="en-US"/>
    </w:rPr>
  </w:style>
  <w:style w:type="character" w:customStyle="1" w:styleId="SubtitleChar">
    <w:name w:val="Subtitle Char"/>
    <w:basedOn w:val="DefaultParagraphFont"/>
    <w:link w:val="Subtitle"/>
    <w:rsid w:val="007C5428"/>
    <w:rPr>
      <w:rFonts w:ascii="Arial Bold" w:eastAsia="Times New Roman" w:hAnsi="Arial Bold" w:cs="Times New Roman"/>
      <w:sz w:val="28"/>
      <w:lang w:val="en-US"/>
    </w:rPr>
  </w:style>
  <w:style w:type="paragraph" w:customStyle="1" w:styleId="Para">
    <w:name w:val="Para"/>
    <w:autoRedefine/>
    <w:qFormat/>
    <w:rsid w:val="007C5428"/>
    <w:pPr>
      <w:spacing w:after="60"/>
      <w:jc w:val="both"/>
    </w:pPr>
    <w:rPr>
      <w:rFonts w:ascii="Times New Roman" w:eastAsia="Calibri" w:hAnsi="Times New Roman" w:cs="Times New Roman"/>
      <w:sz w:val="22"/>
      <w:szCs w:val="22"/>
      <w:lang w:val="en-US"/>
    </w:rPr>
  </w:style>
  <w:style w:type="character" w:customStyle="1" w:styleId="UnresolvedMention2">
    <w:name w:val="Unresolved Mention2"/>
    <w:basedOn w:val="DefaultParagraphFont"/>
    <w:uiPriority w:val="99"/>
    <w:semiHidden/>
    <w:unhideWhenUsed/>
    <w:rsid w:val="001F0418"/>
    <w:rPr>
      <w:color w:val="605E5C"/>
      <w:shd w:val="clear" w:color="auto" w:fill="E1DFDD"/>
    </w:rPr>
  </w:style>
  <w:style w:type="character" w:customStyle="1" w:styleId="UnresolvedMention3">
    <w:name w:val="Unresolved Mention3"/>
    <w:basedOn w:val="DefaultParagraphFont"/>
    <w:uiPriority w:val="99"/>
    <w:semiHidden/>
    <w:unhideWhenUsed/>
    <w:rsid w:val="00CA6F93"/>
    <w:rPr>
      <w:color w:val="605E5C"/>
      <w:shd w:val="clear" w:color="auto" w:fill="E1DFDD"/>
    </w:rPr>
  </w:style>
  <w:style w:type="character" w:styleId="UnresolvedMention">
    <w:name w:val="Unresolved Mention"/>
    <w:basedOn w:val="DefaultParagraphFont"/>
    <w:uiPriority w:val="99"/>
    <w:semiHidden/>
    <w:unhideWhenUsed/>
    <w:rsid w:val="00447F82"/>
    <w:rPr>
      <w:color w:val="605E5C"/>
      <w:shd w:val="clear" w:color="auto" w:fill="E1DFDD"/>
    </w:rPr>
  </w:style>
  <w:style w:type="paragraph" w:customStyle="1" w:styleId="Style1">
    <w:name w:val="Style1"/>
    <w:basedOn w:val="Heading3"/>
    <w:qFormat/>
    <w:rsid w:val="007B6086"/>
    <w:rPr>
      <w:b/>
    </w:rPr>
  </w:style>
  <w:style w:type="paragraph" w:customStyle="1" w:styleId="Style2">
    <w:name w:val="Style2"/>
    <w:basedOn w:val="Heading3"/>
    <w:qFormat/>
    <w:rsid w:val="00AF6E4A"/>
    <w:rPr>
      <w:b/>
    </w:rPr>
  </w:style>
  <w:style w:type="paragraph" w:customStyle="1" w:styleId="Style3">
    <w:name w:val="Style3"/>
    <w:basedOn w:val="Heading3"/>
    <w:qFormat/>
    <w:rsid w:val="00AF6E4A"/>
    <w:rPr>
      <w:b/>
    </w:rPr>
  </w:style>
  <w:style w:type="paragraph" w:customStyle="1" w:styleId="Style4">
    <w:name w:val="Style4"/>
    <w:basedOn w:val="Heading3"/>
    <w:next w:val="Style3"/>
    <w:autoRedefine/>
    <w:qFormat/>
    <w:rsid w:val="00AF6E4A"/>
    <w:rPr>
      <w:b/>
    </w:rPr>
  </w:style>
  <w:style w:type="paragraph" w:customStyle="1" w:styleId="Abstract">
    <w:name w:val="Abstract"/>
    <w:basedOn w:val="Normal"/>
    <w:uiPriority w:val="1"/>
    <w:qFormat/>
    <w:rsid w:val="00836A82"/>
    <w:pPr>
      <w:widowControl w:val="0"/>
      <w:autoSpaceDE w:val="0"/>
      <w:autoSpaceDN w:val="0"/>
      <w:spacing w:before="120" w:after="120"/>
      <w:ind w:left="363" w:right="363"/>
      <w:jc w:val="both"/>
    </w:pPr>
    <w:rPr>
      <w:w w:val="105"/>
      <w:sz w:val="20"/>
      <w:szCs w:val="22"/>
    </w:rPr>
  </w:style>
  <w:style w:type="paragraph" w:customStyle="1" w:styleId="Bullet">
    <w:name w:val="Bullet"/>
    <w:basedOn w:val="Normal"/>
    <w:rsid w:val="00A052C5"/>
    <w:pPr>
      <w:numPr>
        <w:numId w:val="1"/>
      </w:numPr>
      <w:tabs>
        <w:tab w:val="clear" w:pos="360"/>
        <w:tab w:val="num" w:pos="284"/>
      </w:tabs>
      <w:ind w:left="284" w:hanging="284"/>
      <w:jc w:val="both"/>
    </w:pPr>
    <w:rPr>
      <w:sz w:val="22"/>
      <w:szCs w:val="22"/>
    </w:rPr>
  </w:style>
  <w:style w:type="paragraph" w:customStyle="1" w:styleId="Bullet2">
    <w:name w:val="Bullet 2"/>
    <w:basedOn w:val="Normal"/>
    <w:rsid w:val="00A052C5"/>
    <w:pPr>
      <w:numPr>
        <w:ilvl w:val="1"/>
        <w:numId w:val="1"/>
      </w:numPr>
      <w:jc w:val="both"/>
    </w:pPr>
    <w:rPr>
      <w:sz w:val="22"/>
      <w:szCs w:val="22"/>
      <w:lang w:val="en-GB"/>
    </w:rPr>
  </w:style>
  <w:style w:type="paragraph" w:customStyle="1" w:styleId="Style5">
    <w:name w:val="Style5"/>
    <w:basedOn w:val="Heading3"/>
    <w:autoRedefine/>
    <w:qFormat/>
    <w:rsid w:val="00E10315"/>
  </w:style>
  <w:style w:type="character" w:customStyle="1" w:styleId="UnresolvedMention11">
    <w:name w:val="Unresolved Mention11"/>
    <w:basedOn w:val="DefaultParagraphFont"/>
    <w:uiPriority w:val="99"/>
    <w:rsid w:val="00E10315"/>
    <w:rPr>
      <w:color w:val="808080"/>
      <w:shd w:val="clear" w:color="auto" w:fill="E6E6E6"/>
    </w:rPr>
  </w:style>
  <w:style w:type="character" w:customStyle="1" w:styleId="Heading5Char">
    <w:name w:val="Heading 5 Char"/>
    <w:basedOn w:val="DefaultParagraphFont"/>
    <w:link w:val="Heading5"/>
    <w:rsid w:val="008E2F96"/>
    <w:rPr>
      <w:rFonts w:ascii="Times New Roman" w:eastAsia="Times New Roman" w:hAnsi="Times New Roman" w:cs="Times New Roman"/>
      <w:color w:val="000000"/>
      <w:lang w:val="en-US"/>
    </w:rPr>
  </w:style>
  <w:style w:type="character" w:customStyle="1" w:styleId="Heading6Char">
    <w:name w:val="Heading 6 Char"/>
    <w:basedOn w:val="DefaultParagraphFont"/>
    <w:link w:val="Heading6"/>
    <w:rsid w:val="008E2F96"/>
    <w:rPr>
      <w:rFonts w:ascii="Times New Roman" w:eastAsia="Times New Roman" w:hAnsi="Times New Roman" w:cs="Times New Roman"/>
      <w:i/>
      <w:color w:val="000000"/>
      <w:lang w:val="en-US"/>
    </w:rPr>
  </w:style>
  <w:style w:type="character" w:customStyle="1" w:styleId="Heading7Char">
    <w:name w:val="Heading 7 Char"/>
    <w:basedOn w:val="DefaultParagraphFont"/>
    <w:link w:val="Heading7"/>
    <w:rsid w:val="008E2F96"/>
    <w:rPr>
      <w:rFonts w:ascii="Arial" w:eastAsia="Times New Roman" w:hAnsi="Arial" w:cs="Times New Roman"/>
      <w:color w:val="000000"/>
      <w:sz w:val="20"/>
      <w:lang w:val="en-US"/>
    </w:rPr>
  </w:style>
  <w:style w:type="character" w:customStyle="1" w:styleId="Heading8Char">
    <w:name w:val="Heading 8 Char"/>
    <w:basedOn w:val="DefaultParagraphFont"/>
    <w:link w:val="Heading8"/>
    <w:rsid w:val="008E2F96"/>
    <w:rPr>
      <w:rFonts w:ascii="Arial" w:eastAsia="Times New Roman" w:hAnsi="Arial" w:cs="Times New Roman"/>
      <w:i/>
      <w:color w:val="000000"/>
      <w:sz w:val="20"/>
      <w:lang w:val="en-US"/>
    </w:rPr>
  </w:style>
  <w:style w:type="character" w:customStyle="1" w:styleId="Heading9Char">
    <w:name w:val="Heading 9 Char"/>
    <w:basedOn w:val="DefaultParagraphFont"/>
    <w:link w:val="Heading9"/>
    <w:rsid w:val="008E2F96"/>
    <w:rPr>
      <w:rFonts w:ascii="Arial" w:eastAsia="Times New Roman" w:hAnsi="Arial" w:cs="Times New Roman"/>
      <w:b/>
      <w:i/>
      <w:color w:val="000000"/>
      <w:sz w:val="18"/>
      <w:lang w:val="en-US"/>
    </w:rPr>
  </w:style>
  <w:style w:type="paragraph" w:customStyle="1" w:styleId="FootnoteText1">
    <w:name w:val="Footnote Text1"/>
    <w:basedOn w:val="FootnoteText"/>
    <w:link w:val="FootnotetextZchn"/>
    <w:qFormat/>
    <w:rsid w:val="008E2F96"/>
    <w:pPr>
      <w:tabs>
        <w:tab w:val="left" w:pos="425"/>
      </w:tabs>
      <w:spacing w:line="276" w:lineRule="auto"/>
      <w:ind w:firstLine="284"/>
    </w:pPr>
    <w:rPr>
      <w:rFonts w:cs="Times New Roman"/>
      <w:color w:val="000000"/>
      <w:sz w:val="18"/>
      <w:szCs w:val="16"/>
      <w:lang w:val="en-US"/>
    </w:rPr>
  </w:style>
  <w:style w:type="character" w:customStyle="1" w:styleId="FootnotetextZchn">
    <w:name w:val="Footnote text Zchn"/>
    <w:basedOn w:val="FootnoteTextChar"/>
    <w:link w:val="FootnoteText1"/>
    <w:rsid w:val="008E2F96"/>
    <w:rPr>
      <w:rFonts w:ascii="Times New Roman" w:eastAsia="Times New Roman" w:hAnsi="Times New Roman" w:cs="Times New Roman"/>
      <w:color w:val="000000"/>
      <w:sz w:val="18"/>
      <w:szCs w:val="16"/>
      <w:lang w:val="en-US"/>
    </w:rPr>
  </w:style>
  <w:style w:type="paragraph" w:customStyle="1" w:styleId="Table">
    <w:name w:val="Table"/>
    <w:basedOn w:val="Basictext"/>
    <w:rsid w:val="008E2F96"/>
    <w:pPr>
      <w:spacing w:after="60"/>
      <w:jc w:val="left"/>
    </w:pPr>
    <w:rPr>
      <w:noProof w:val="0"/>
      <w:sz w:val="20"/>
      <w:szCs w:val="20"/>
      <w:lang w:val="en-GB"/>
    </w:rPr>
  </w:style>
  <w:style w:type="paragraph" w:customStyle="1" w:styleId="Figure">
    <w:name w:val="Figure"/>
    <w:basedOn w:val="Basictext"/>
    <w:next w:val="Figuretitle"/>
    <w:rsid w:val="008E2F96"/>
    <w:pPr>
      <w:keepNext/>
      <w:spacing w:before="240" w:after="60"/>
      <w:jc w:val="left"/>
    </w:pPr>
    <w:rPr>
      <w:noProof w:val="0"/>
      <w:lang w:val="en-GB"/>
    </w:rPr>
  </w:style>
  <w:style w:type="paragraph" w:customStyle="1" w:styleId="Figuretitle">
    <w:name w:val="Figure title"/>
    <w:basedOn w:val="Basictext"/>
    <w:next w:val="Basictext"/>
    <w:rsid w:val="008E2F96"/>
    <w:pPr>
      <w:tabs>
        <w:tab w:val="left" w:pos="1418"/>
      </w:tabs>
      <w:spacing w:after="120"/>
      <w:ind w:left="1418" w:hanging="1418"/>
      <w:jc w:val="left"/>
    </w:pPr>
    <w:rPr>
      <w:i/>
      <w:noProof w:val="0"/>
      <w:lang w:val="en-GB"/>
    </w:rPr>
  </w:style>
  <w:style w:type="paragraph" w:customStyle="1" w:styleId="Footnote">
    <w:name w:val="Footnote"/>
    <w:basedOn w:val="Basictext"/>
    <w:link w:val="FootnoteZchn"/>
    <w:qFormat/>
    <w:rsid w:val="008E2F96"/>
    <w:pPr>
      <w:spacing w:after="60"/>
    </w:pPr>
    <w:rPr>
      <w:noProof w:val="0"/>
      <w:vertAlign w:val="superscript"/>
      <w:lang w:val="en-GB"/>
    </w:rPr>
  </w:style>
  <w:style w:type="character" w:customStyle="1" w:styleId="FootnoteZchn">
    <w:name w:val="Footnote Zchn"/>
    <w:link w:val="Footnote"/>
    <w:rsid w:val="008E2F96"/>
    <w:rPr>
      <w:rFonts w:ascii="Times New Roman" w:eastAsia="Times New Roman" w:hAnsi="Times New Roman" w:cs="Times New Roman"/>
      <w:color w:val="000000"/>
      <w:sz w:val="22"/>
      <w:szCs w:val="15"/>
      <w:vertAlign w:val="superscript"/>
      <w:lang w:val="en-GB"/>
    </w:rPr>
  </w:style>
  <w:style w:type="paragraph" w:customStyle="1" w:styleId="Maintitle">
    <w:name w:val="Main title"/>
    <w:basedOn w:val="Basictext"/>
    <w:next w:val="Normal"/>
    <w:rsid w:val="008E2F96"/>
    <w:pPr>
      <w:jc w:val="center"/>
    </w:pPr>
    <w:rPr>
      <w:b/>
      <w:noProof w:val="0"/>
      <w:sz w:val="28"/>
      <w:szCs w:val="32"/>
      <w:lang w:val="en-GB"/>
    </w:rPr>
  </w:style>
  <w:style w:type="paragraph" w:customStyle="1" w:styleId="Author">
    <w:name w:val="Author"/>
    <w:basedOn w:val="Normal"/>
    <w:link w:val="AuthorChar"/>
    <w:qFormat/>
    <w:rsid w:val="008E2F96"/>
    <w:pPr>
      <w:spacing w:line="276" w:lineRule="auto"/>
      <w:ind w:left="284" w:hanging="284"/>
    </w:pPr>
    <w:rPr>
      <w:color w:val="000000"/>
    </w:rPr>
  </w:style>
  <w:style w:type="character" w:customStyle="1" w:styleId="AuthorChar">
    <w:name w:val="Author Char"/>
    <w:link w:val="Author"/>
    <w:rsid w:val="008E2F96"/>
    <w:rPr>
      <w:rFonts w:ascii="Times New Roman" w:eastAsia="Times New Roman" w:hAnsi="Times New Roman" w:cs="Times New Roman"/>
      <w:color w:val="000000"/>
      <w:lang w:val="en-US"/>
    </w:rPr>
  </w:style>
  <w:style w:type="paragraph" w:customStyle="1" w:styleId="Reference">
    <w:name w:val="Reference"/>
    <w:basedOn w:val="Normal"/>
    <w:link w:val="ReferenceZchn"/>
    <w:rsid w:val="008E2F96"/>
    <w:pPr>
      <w:spacing w:line="276" w:lineRule="auto"/>
      <w:ind w:left="284" w:hanging="284"/>
      <w:jc w:val="both"/>
    </w:pPr>
    <w:rPr>
      <w:color w:val="000000"/>
    </w:rPr>
  </w:style>
  <w:style w:type="character" w:customStyle="1" w:styleId="ReferenceZchn">
    <w:name w:val="Reference Zchn"/>
    <w:link w:val="Reference"/>
    <w:rsid w:val="008E2F96"/>
    <w:rPr>
      <w:rFonts w:ascii="Times New Roman" w:eastAsia="Times New Roman" w:hAnsi="Times New Roman" w:cs="Times New Roman"/>
      <w:color w:val="000000"/>
      <w:lang w:val="en-US"/>
    </w:rPr>
  </w:style>
  <w:style w:type="paragraph" w:customStyle="1" w:styleId="Typeofpaper">
    <w:name w:val="Type of paper"/>
    <w:basedOn w:val="Normal"/>
    <w:link w:val="TypeofpaperZchn"/>
    <w:qFormat/>
    <w:rsid w:val="008E2F96"/>
    <w:pPr>
      <w:spacing w:line="276" w:lineRule="auto"/>
      <w:ind w:left="284" w:hanging="284"/>
      <w:jc w:val="center"/>
    </w:pPr>
    <w:rPr>
      <w:i/>
      <w:color w:val="000000"/>
    </w:rPr>
  </w:style>
  <w:style w:type="character" w:customStyle="1" w:styleId="TypeofpaperZchn">
    <w:name w:val="Type of paper Zchn"/>
    <w:link w:val="Typeofpaper"/>
    <w:rsid w:val="008E2F96"/>
    <w:rPr>
      <w:rFonts w:ascii="Times New Roman" w:eastAsia="Times New Roman" w:hAnsi="Times New Roman" w:cs="Times New Roman"/>
      <w:i/>
      <w:color w:val="000000"/>
      <w:lang w:val="en-US"/>
    </w:rPr>
  </w:style>
  <w:style w:type="paragraph" w:customStyle="1" w:styleId="Importantremark">
    <w:name w:val="Important remark"/>
    <w:basedOn w:val="Normal"/>
    <w:rsid w:val="008E2F96"/>
    <w:pPr>
      <w:spacing w:line="276" w:lineRule="auto"/>
      <w:ind w:left="284" w:hanging="284"/>
    </w:pPr>
    <w:rPr>
      <w:b/>
      <w:bCs/>
      <w:color w:val="000000"/>
    </w:rPr>
  </w:style>
  <w:style w:type="character" w:customStyle="1" w:styleId="EndnoteTextChar1">
    <w:name w:val="Endnote Text Char1"/>
    <w:basedOn w:val="DefaultParagraphFont"/>
    <w:uiPriority w:val="99"/>
    <w:semiHidden/>
    <w:rsid w:val="008E2F96"/>
    <w:rPr>
      <w:rFonts w:ascii="Times New Roman" w:eastAsia="Times New Roman" w:hAnsi="Times New Roman" w:cs="Times New Roman"/>
      <w:color w:val="000000"/>
      <w:sz w:val="20"/>
      <w:szCs w:val="20"/>
    </w:rPr>
  </w:style>
  <w:style w:type="character" w:styleId="Strong">
    <w:name w:val="Strong"/>
    <w:basedOn w:val="DefaultParagraphFont"/>
    <w:uiPriority w:val="22"/>
    <w:qFormat/>
    <w:rsid w:val="00B26FEA"/>
    <w:rPr>
      <w:b/>
      <w:bCs/>
    </w:rPr>
  </w:style>
  <w:style w:type="character" w:customStyle="1" w:styleId="word">
    <w:name w:val="word"/>
    <w:basedOn w:val="DefaultParagraphFont"/>
    <w:rsid w:val="008A3DD2"/>
  </w:style>
  <w:style w:type="character" w:styleId="PlaceholderText">
    <w:name w:val="Placeholder Text"/>
    <w:basedOn w:val="DefaultParagraphFont"/>
    <w:uiPriority w:val="99"/>
    <w:semiHidden/>
    <w:rsid w:val="00945379"/>
    <w:rPr>
      <w:color w:val="808080"/>
    </w:rPr>
  </w:style>
  <w:style w:type="paragraph" w:customStyle="1" w:styleId="Tese-Heading1">
    <w:name w:val="#Tese-Heading 1"/>
    <w:basedOn w:val="Heading1"/>
    <w:qFormat/>
    <w:rsid w:val="00CF152D"/>
    <w:pPr>
      <w:pBdr>
        <w:bottom w:val="single" w:sz="4" w:space="1" w:color="auto"/>
      </w:pBdr>
      <w:spacing w:before="0"/>
    </w:pPr>
    <w:rPr>
      <w:rFonts w:ascii="Gill Sans" w:hAnsi="Gill Sans" w:cs="Gill Sans"/>
      <w:color w:val="000000" w:themeColor="text1"/>
      <w:sz w:val="40"/>
      <w:szCs w:val="40"/>
      <w:lang w:val="pt-BR"/>
    </w:rPr>
  </w:style>
  <w:style w:type="paragraph" w:customStyle="1" w:styleId="Tese-Heading2">
    <w:name w:val="#Tese-Heading 2"/>
    <w:basedOn w:val="Heading2"/>
    <w:qFormat/>
    <w:rsid w:val="001E2F19"/>
    <w:pPr>
      <w:spacing w:before="600" w:after="600"/>
    </w:pPr>
    <w:rPr>
      <w:rFonts w:ascii="Gill Sans" w:hAnsi="Gill Sans" w:cs="Gill Sans"/>
      <w:b w:val="0"/>
      <w:color w:val="000000" w:themeColor="text1"/>
      <w:sz w:val="36"/>
      <w:szCs w:val="36"/>
      <w:lang w:val="pt-BR"/>
    </w:rPr>
  </w:style>
  <w:style w:type="paragraph" w:customStyle="1" w:styleId="Tese-Heading3">
    <w:name w:val="#Tese-Heading 3"/>
    <w:basedOn w:val="Heading3"/>
    <w:qFormat/>
    <w:rsid w:val="0003317F"/>
    <w:pPr>
      <w:spacing w:before="240" w:after="240"/>
    </w:pPr>
  </w:style>
  <w:style w:type="paragraph" w:customStyle="1" w:styleId="Tese-Normal">
    <w:name w:val="#Tese-Normal"/>
    <w:basedOn w:val="Normal"/>
    <w:qFormat/>
    <w:rsid w:val="00BB654C"/>
    <w:pPr>
      <w:spacing w:before="240" w:after="240" w:line="360" w:lineRule="auto"/>
      <w:ind w:firstLine="709"/>
      <w:jc w:val="both"/>
    </w:pPr>
    <w:rPr>
      <w:lang w:val="pt-BR"/>
    </w:rPr>
  </w:style>
  <w:style w:type="paragraph" w:customStyle="1" w:styleId="Tese-Introduo-Captulo">
    <w:name w:val="#Tese-Introdução-Capítulo"/>
    <w:basedOn w:val="Normal"/>
    <w:qFormat/>
    <w:rsid w:val="00CF152D"/>
    <w:pPr>
      <w:spacing w:before="560" w:after="560" w:line="360" w:lineRule="auto"/>
      <w:jc w:val="both"/>
    </w:pPr>
    <w:rPr>
      <w:lang w:val="pt-BR"/>
    </w:rPr>
  </w:style>
  <w:style w:type="paragraph" w:customStyle="1" w:styleId="Tese-Citao-Direta">
    <w:name w:val="#Tese-Citação-Direta"/>
    <w:basedOn w:val="BodyText"/>
    <w:qFormat/>
    <w:rsid w:val="000E2CD8"/>
    <w:pPr>
      <w:spacing w:before="240" w:after="360"/>
      <w:ind w:left="709"/>
    </w:pPr>
    <w:rPr>
      <w:noProof/>
      <w:sz w:val="22"/>
      <w:szCs w:val="20"/>
      <w:lang w:val="pt-BR"/>
    </w:rPr>
  </w:style>
  <w:style w:type="paragraph" w:customStyle="1" w:styleId="Tese-Lista">
    <w:name w:val="#Tese-Lista"/>
    <w:basedOn w:val="ListParagraph"/>
    <w:qFormat/>
    <w:rsid w:val="00A017DD"/>
    <w:pPr>
      <w:widowControl w:val="0"/>
      <w:numPr>
        <w:numId w:val="3"/>
      </w:numPr>
      <w:autoSpaceDE w:val="0"/>
      <w:autoSpaceDN w:val="0"/>
      <w:adjustRightInd w:val="0"/>
      <w:spacing w:before="240" w:after="240" w:line="360" w:lineRule="auto"/>
    </w:pPr>
    <w:rPr>
      <w:lang w:val="en-US"/>
    </w:rPr>
  </w:style>
  <w:style w:type="paragraph" w:customStyle="1" w:styleId="Tese-Caption">
    <w:name w:val="#Tese-Caption"/>
    <w:basedOn w:val="Caption"/>
    <w:qFormat/>
    <w:rsid w:val="00642DC6"/>
    <w:rPr>
      <w:sz w:val="22"/>
      <w:szCs w:val="24"/>
    </w:rPr>
  </w:style>
  <w:style w:type="paragraph" w:customStyle="1" w:styleId="Tese-Figura">
    <w:name w:val="#Tese-Figura"/>
    <w:basedOn w:val="Normal"/>
    <w:qFormat/>
    <w:rsid w:val="002D1E79"/>
    <w:pPr>
      <w:keepNext/>
      <w:widowControl w:val="0"/>
      <w:autoSpaceDE w:val="0"/>
      <w:autoSpaceDN w:val="0"/>
      <w:adjustRightInd w:val="0"/>
      <w:spacing w:before="240" w:after="240"/>
      <w:jc w:val="center"/>
    </w:pPr>
    <w:rPr>
      <w:noProof/>
      <w:color w:val="000000"/>
      <w:lang w:val="pt-BR" w:eastAsia="pt-BR"/>
    </w:rPr>
  </w:style>
  <w:style w:type="paragraph" w:customStyle="1" w:styleId="Tese-110-movimentos-Titulo">
    <w:name w:val="#Tese-110-movimentos-Titulo"/>
    <w:basedOn w:val="Normal"/>
    <w:qFormat/>
    <w:rsid w:val="006B6FED"/>
    <w:pPr>
      <w:spacing w:before="240" w:after="240" w:line="276" w:lineRule="auto"/>
      <w:jc w:val="both"/>
    </w:pPr>
    <w:rPr>
      <w:b/>
      <w:lang w:val="pt-BR"/>
    </w:rPr>
  </w:style>
  <w:style w:type="paragraph" w:customStyle="1" w:styleId="Tese-110-movimentos-Caption">
    <w:name w:val="#Tese-110-movimentos-Caption"/>
    <w:basedOn w:val="Tese-Caption"/>
    <w:qFormat/>
    <w:rsid w:val="00340ED1"/>
    <w:rPr>
      <w:bCs w:val="0"/>
      <w:sz w:val="21"/>
      <w:szCs w:val="20"/>
    </w:rPr>
  </w:style>
  <w:style w:type="paragraph" w:customStyle="1" w:styleId="Tese-110-movimentos-Figura">
    <w:name w:val="#Tese-110-movimentos-Figura"/>
    <w:basedOn w:val="Tese-Figura"/>
    <w:qFormat/>
    <w:rsid w:val="00C94B44"/>
  </w:style>
  <w:style w:type="paragraph" w:customStyle="1" w:styleId="Tese-22-competncias-Titulo">
    <w:name w:val="#Tese-22-competências-Titulo"/>
    <w:basedOn w:val="Tese-110-movimentos-Titulo"/>
    <w:qFormat/>
    <w:rsid w:val="006B6FED"/>
  </w:style>
  <w:style w:type="paragraph" w:customStyle="1" w:styleId="Tese-22-competncias-normal">
    <w:name w:val="#Tese-22-competências-normal"/>
    <w:basedOn w:val="Tese-Normal"/>
    <w:qFormat/>
    <w:rsid w:val="00093AD3"/>
    <w:pPr>
      <w:ind w:left="284" w:firstLine="0"/>
    </w:pPr>
  </w:style>
  <w:style w:type="paragraph" w:customStyle="1" w:styleId="Tese-22-competncias-Figura">
    <w:name w:val="#Tese-22-competências-Figura"/>
    <w:basedOn w:val="Tese-110-movimentos-Figura"/>
    <w:qFormat/>
    <w:rsid w:val="00093AD3"/>
  </w:style>
  <w:style w:type="paragraph" w:customStyle="1" w:styleId="Tese-22-competncias-Caption">
    <w:name w:val="#Tese-22-competências-Caption"/>
    <w:basedOn w:val="Tese-110-movimentos-Caption"/>
    <w:qFormat/>
    <w:rsid w:val="00340ED1"/>
    <w:rPr>
      <w:bCs/>
      <w:sz w:val="22"/>
    </w:rPr>
  </w:style>
  <w:style w:type="paragraph" w:customStyle="1" w:styleId="Tese-22-competncias-Lista">
    <w:name w:val="#Tese-22-competências-Lista"/>
    <w:basedOn w:val="Tese-Lista"/>
    <w:qFormat/>
    <w:rsid w:val="00CE049A"/>
    <w:pPr>
      <w:numPr>
        <w:numId w:val="4"/>
      </w:numPr>
    </w:pPr>
    <w:rPr>
      <w:lang w:val="pt-BR"/>
    </w:rPr>
  </w:style>
  <w:style w:type="paragraph" w:customStyle="1" w:styleId="Tese-Captulo-5-Ttulo">
    <w:name w:val="#Tese-Capítulo-5-Título"/>
    <w:basedOn w:val="Basictext"/>
    <w:qFormat/>
    <w:rsid w:val="00F2339A"/>
    <w:pPr>
      <w:numPr>
        <w:numId w:val="2"/>
      </w:numPr>
      <w:spacing w:before="240" w:after="240"/>
      <w:ind w:left="284"/>
    </w:pPr>
    <w:rPr>
      <w:b/>
      <w:sz w:val="24"/>
      <w:szCs w:val="24"/>
    </w:rPr>
  </w:style>
  <w:style w:type="paragraph" w:customStyle="1" w:styleId="Tese-Capitulo-5-Cenrios">
    <w:name w:val="#Tese-Capitulo-5-Cenários"/>
    <w:basedOn w:val="Bullet2"/>
    <w:qFormat/>
    <w:rsid w:val="00C80CDC"/>
    <w:pPr>
      <w:numPr>
        <w:ilvl w:val="0"/>
        <w:numId w:val="0"/>
      </w:numPr>
      <w:spacing w:before="120" w:after="120"/>
      <w:ind w:left="284"/>
    </w:pPr>
    <w:rPr>
      <w:szCs w:val="20"/>
    </w:rPr>
  </w:style>
  <w:style w:type="paragraph" w:customStyle="1" w:styleId="Tese-Captulo-5-Prticas-Cenrios">
    <w:name w:val="#Tese-Capítulo-5-Práticas-Cenários"/>
    <w:basedOn w:val="Tese-110-movimentos-cenrios"/>
    <w:qFormat/>
    <w:rsid w:val="000E2CD8"/>
    <w:pPr>
      <w:spacing w:after="360"/>
    </w:pPr>
    <w:rPr>
      <w:lang w:val="pt-BR"/>
    </w:rPr>
  </w:style>
  <w:style w:type="paragraph" w:customStyle="1" w:styleId="Tese-Captulo-5-TA-Ttulo">
    <w:name w:val="#Tese-Capítulo-5-TA-Título"/>
    <w:basedOn w:val="Tese-Lista"/>
    <w:qFormat/>
    <w:rsid w:val="0061262D"/>
    <w:rPr>
      <w:b/>
      <w:bCs/>
    </w:rPr>
  </w:style>
  <w:style w:type="paragraph" w:customStyle="1" w:styleId="Tese-Captulo-5-TA-Normal">
    <w:name w:val="#Tese-Capítulo-5-TA-Normal"/>
    <w:basedOn w:val="Tese-Normal"/>
    <w:qFormat/>
    <w:rsid w:val="0061262D"/>
    <w:pPr>
      <w:ind w:left="567" w:firstLine="0"/>
    </w:pPr>
  </w:style>
  <w:style w:type="paragraph" w:customStyle="1" w:styleId="Tese-Captulo-5-TA-Cenrios">
    <w:name w:val="#Tese-Capítulo-5-TA-Cenários"/>
    <w:basedOn w:val="Tese-110-movimentos-cenrios"/>
    <w:qFormat/>
    <w:rsid w:val="006F24A5"/>
    <w:pPr>
      <w:spacing w:after="360"/>
      <w:ind w:left="879"/>
    </w:pPr>
    <w:rPr>
      <w:noProof/>
    </w:rPr>
  </w:style>
  <w:style w:type="paragraph" w:customStyle="1" w:styleId="Tese-Entrevistas">
    <w:name w:val="#Tese-Entrevistas"/>
    <w:basedOn w:val="Normal"/>
    <w:qFormat/>
    <w:rsid w:val="007B60C9"/>
    <w:pPr>
      <w:spacing w:before="120" w:after="120" w:line="360" w:lineRule="auto"/>
      <w:jc w:val="both"/>
    </w:pPr>
    <w:rPr>
      <w:color w:val="000000"/>
      <w:lang w:val="pt-BR"/>
    </w:rPr>
  </w:style>
  <w:style w:type="paragraph" w:customStyle="1" w:styleId="Tese-Tabela-Caption">
    <w:name w:val="#Tese-Tabela-Caption"/>
    <w:basedOn w:val="Tese-Caption"/>
    <w:qFormat/>
    <w:rsid w:val="002A7F45"/>
    <w:pPr>
      <w:spacing w:before="120"/>
      <w:contextualSpacing/>
    </w:pPr>
  </w:style>
  <w:style w:type="paragraph" w:customStyle="1" w:styleId="Tese-Anexos">
    <w:name w:val="#Tese-Anexos"/>
    <w:basedOn w:val="Normal"/>
    <w:qFormat/>
    <w:rsid w:val="00A01847"/>
    <w:pPr>
      <w:spacing w:before="280" w:line="276" w:lineRule="auto"/>
      <w:jc w:val="both"/>
    </w:pPr>
    <w:rPr>
      <w:lang w:val="pt-BR"/>
    </w:rPr>
  </w:style>
  <w:style w:type="paragraph" w:customStyle="1" w:styleId="Tese-Footnote">
    <w:name w:val="#Tese - Footnote"/>
    <w:basedOn w:val="Tese-Caption"/>
    <w:qFormat/>
    <w:rsid w:val="00D86062"/>
    <w:pPr>
      <w:spacing w:before="120" w:after="120"/>
      <w:jc w:val="both"/>
    </w:pPr>
    <w:rPr>
      <w:sz w:val="18"/>
      <w:szCs w:val="20"/>
    </w:rPr>
  </w:style>
  <w:style w:type="paragraph" w:customStyle="1" w:styleId="Tese-Bibliografia">
    <w:name w:val="#Tese-Bibliografia"/>
    <w:basedOn w:val="Normal"/>
    <w:qFormat/>
    <w:rsid w:val="001257EA"/>
    <w:pPr>
      <w:widowControl w:val="0"/>
      <w:autoSpaceDE w:val="0"/>
      <w:autoSpaceDN w:val="0"/>
      <w:adjustRightInd w:val="0"/>
      <w:spacing w:before="120" w:after="120"/>
      <w:ind w:left="482" w:hanging="482"/>
      <w:jc w:val="both"/>
    </w:pPr>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135628">
      <w:bodyDiv w:val="1"/>
      <w:marLeft w:val="0"/>
      <w:marRight w:val="0"/>
      <w:marTop w:val="0"/>
      <w:marBottom w:val="0"/>
      <w:divBdr>
        <w:top w:val="none" w:sz="0" w:space="0" w:color="auto"/>
        <w:left w:val="none" w:sz="0" w:space="0" w:color="auto"/>
        <w:bottom w:val="none" w:sz="0" w:space="0" w:color="auto"/>
        <w:right w:val="none" w:sz="0" w:space="0" w:color="auto"/>
      </w:divBdr>
    </w:div>
    <w:div w:id="46072878">
      <w:bodyDiv w:val="1"/>
      <w:marLeft w:val="0"/>
      <w:marRight w:val="0"/>
      <w:marTop w:val="0"/>
      <w:marBottom w:val="0"/>
      <w:divBdr>
        <w:top w:val="none" w:sz="0" w:space="0" w:color="auto"/>
        <w:left w:val="none" w:sz="0" w:space="0" w:color="auto"/>
        <w:bottom w:val="none" w:sz="0" w:space="0" w:color="auto"/>
        <w:right w:val="none" w:sz="0" w:space="0" w:color="auto"/>
      </w:divBdr>
    </w:div>
    <w:div w:id="77946702">
      <w:bodyDiv w:val="1"/>
      <w:marLeft w:val="0"/>
      <w:marRight w:val="0"/>
      <w:marTop w:val="0"/>
      <w:marBottom w:val="0"/>
      <w:divBdr>
        <w:top w:val="none" w:sz="0" w:space="0" w:color="auto"/>
        <w:left w:val="none" w:sz="0" w:space="0" w:color="auto"/>
        <w:bottom w:val="none" w:sz="0" w:space="0" w:color="auto"/>
        <w:right w:val="none" w:sz="0" w:space="0" w:color="auto"/>
      </w:divBdr>
      <w:divsChild>
        <w:div w:id="754547520">
          <w:marLeft w:val="0"/>
          <w:marRight w:val="0"/>
          <w:marTop w:val="0"/>
          <w:marBottom w:val="0"/>
          <w:divBdr>
            <w:top w:val="none" w:sz="0" w:space="0" w:color="auto"/>
            <w:left w:val="none" w:sz="0" w:space="0" w:color="auto"/>
            <w:bottom w:val="none" w:sz="0" w:space="0" w:color="auto"/>
            <w:right w:val="none" w:sz="0" w:space="0" w:color="auto"/>
          </w:divBdr>
          <w:divsChild>
            <w:div w:id="689258935">
              <w:marLeft w:val="0"/>
              <w:marRight w:val="0"/>
              <w:marTop w:val="0"/>
              <w:marBottom w:val="0"/>
              <w:divBdr>
                <w:top w:val="none" w:sz="0" w:space="0" w:color="auto"/>
                <w:left w:val="none" w:sz="0" w:space="0" w:color="auto"/>
                <w:bottom w:val="none" w:sz="0" w:space="0" w:color="auto"/>
                <w:right w:val="none" w:sz="0" w:space="0" w:color="auto"/>
              </w:divBdr>
              <w:divsChild>
                <w:div w:id="142545622">
                  <w:marLeft w:val="0"/>
                  <w:marRight w:val="0"/>
                  <w:marTop w:val="0"/>
                  <w:marBottom w:val="0"/>
                  <w:divBdr>
                    <w:top w:val="none" w:sz="0" w:space="0" w:color="auto"/>
                    <w:left w:val="none" w:sz="0" w:space="0" w:color="auto"/>
                    <w:bottom w:val="none" w:sz="0" w:space="0" w:color="auto"/>
                    <w:right w:val="none" w:sz="0" w:space="0" w:color="auto"/>
                  </w:divBdr>
                  <w:divsChild>
                    <w:div w:id="1464302094">
                      <w:marLeft w:val="0"/>
                      <w:marRight w:val="0"/>
                      <w:marTop w:val="0"/>
                      <w:marBottom w:val="0"/>
                      <w:divBdr>
                        <w:top w:val="none" w:sz="0" w:space="0" w:color="auto"/>
                        <w:left w:val="none" w:sz="0" w:space="0" w:color="auto"/>
                        <w:bottom w:val="none" w:sz="0" w:space="0" w:color="auto"/>
                        <w:right w:val="none" w:sz="0" w:space="0" w:color="auto"/>
                      </w:divBdr>
                      <w:divsChild>
                        <w:div w:id="1163816980">
                          <w:marLeft w:val="0"/>
                          <w:marRight w:val="0"/>
                          <w:marTop w:val="0"/>
                          <w:marBottom w:val="0"/>
                          <w:divBdr>
                            <w:top w:val="none" w:sz="0" w:space="0" w:color="auto"/>
                            <w:left w:val="none" w:sz="0" w:space="0" w:color="auto"/>
                            <w:bottom w:val="none" w:sz="0" w:space="0" w:color="auto"/>
                            <w:right w:val="none" w:sz="0" w:space="0" w:color="auto"/>
                          </w:divBdr>
                          <w:divsChild>
                            <w:div w:id="187839253">
                              <w:marLeft w:val="0"/>
                              <w:marRight w:val="300"/>
                              <w:marTop w:val="180"/>
                              <w:marBottom w:val="0"/>
                              <w:divBdr>
                                <w:top w:val="none" w:sz="0" w:space="0" w:color="auto"/>
                                <w:left w:val="none" w:sz="0" w:space="0" w:color="auto"/>
                                <w:bottom w:val="none" w:sz="0" w:space="0" w:color="auto"/>
                                <w:right w:val="none" w:sz="0" w:space="0" w:color="auto"/>
                              </w:divBdr>
                              <w:divsChild>
                                <w:div w:id="15114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3027986">
          <w:marLeft w:val="0"/>
          <w:marRight w:val="0"/>
          <w:marTop w:val="0"/>
          <w:marBottom w:val="0"/>
          <w:divBdr>
            <w:top w:val="none" w:sz="0" w:space="0" w:color="auto"/>
            <w:left w:val="none" w:sz="0" w:space="0" w:color="auto"/>
            <w:bottom w:val="none" w:sz="0" w:space="0" w:color="auto"/>
            <w:right w:val="none" w:sz="0" w:space="0" w:color="auto"/>
          </w:divBdr>
          <w:divsChild>
            <w:div w:id="1322469762">
              <w:marLeft w:val="0"/>
              <w:marRight w:val="0"/>
              <w:marTop w:val="0"/>
              <w:marBottom w:val="0"/>
              <w:divBdr>
                <w:top w:val="none" w:sz="0" w:space="0" w:color="auto"/>
                <w:left w:val="none" w:sz="0" w:space="0" w:color="auto"/>
                <w:bottom w:val="none" w:sz="0" w:space="0" w:color="auto"/>
                <w:right w:val="none" w:sz="0" w:space="0" w:color="auto"/>
              </w:divBdr>
              <w:divsChild>
                <w:div w:id="1182821909">
                  <w:marLeft w:val="0"/>
                  <w:marRight w:val="0"/>
                  <w:marTop w:val="0"/>
                  <w:marBottom w:val="0"/>
                  <w:divBdr>
                    <w:top w:val="none" w:sz="0" w:space="0" w:color="auto"/>
                    <w:left w:val="none" w:sz="0" w:space="0" w:color="auto"/>
                    <w:bottom w:val="none" w:sz="0" w:space="0" w:color="auto"/>
                    <w:right w:val="none" w:sz="0" w:space="0" w:color="auto"/>
                  </w:divBdr>
                  <w:divsChild>
                    <w:div w:id="1917396803">
                      <w:marLeft w:val="0"/>
                      <w:marRight w:val="0"/>
                      <w:marTop w:val="0"/>
                      <w:marBottom w:val="0"/>
                      <w:divBdr>
                        <w:top w:val="none" w:sz="0" w:space="0" w:color="auto"/>
                        <w:left w:val="none" w:sz="0" w:space="0" w:color="auto"/>
                        <w:bottom w:val="none" w:sz="0" w:space="0" w:color="auto"/>
                        <w:right w:val="none" w:sz="0" w:space="0" w:color="auto"/>
                      </w:divBdr>
                      <w:divsChild>
                        <w:div w:id="1776366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5444411">
      <w:bodyDiv w:val="1"/>
      <w:marLeft w:val="0"/>
      <w:marRight w:val="0"/>
      <w:marTop w:val="0"/>
      <w:marBottom w:val="0"/>
      <w:divBdr>
        <w:top w:val="none" w:sz="0" w:space="0" w:color="auto"/>
        <w:left w:val="none" w:sz="0" w:space="0" w:color="auto"/>
        <w:bottom w:val="none" w:sz="0" w:space="0" w:color="auto"/>
        <w:right w:val="none" w:sz="0" w:space="0" w:color="auto"/>
      </w:divBdr>
    </w:div>
    <w:div w:id="96020951">
      <w:bodyDiv w:val="1"/>
      <w:marLeft w:val="0"/>
      <w:marRight w:val="0"/>
      <w:marTop w:val="0"/>
      <w:marBottom w:val="0"/>
      <w:divBdr>
        <w:top w:val="none" w:sz="0" w:space="0" w:color="auto"/>
        <w:left w:val="none" w:sz="0" w:space="0" w:color="auto"/>
        <w:bottom w:val="none" w:sz="0" w:space="0" w:color="auto"/>
        <w:right w:val="none" w:sz="0" w:space="0" w:color="auto"/>
      </w:divBdr>
    </w:div>
    <w:div w:id="110520054">
      <w:bodyDiv w:val="1"/>
      <w:marLeft w:val="0"/>
      <w:marRight w:val="0"/>
      <w:marTop w:val="0"/>
      <w:marBottom w:val="0"/>
      <w:divBdr>
        <w:top w:val="none" w:sz="0" w:space="0" w:color="auto"/>
        <w:left w:val="none" w:sz="0" w:space="0" w:color="auto"/>
        <w:bottom w:val="none" w:sz="0" w:space="0" w:color="auto"/>
        <w:right w:val="none" w:sz="0" w:space="0" w:color="auto"/>
      </w:divBdr>
    </w:div>
    <w:div w:id="113329383">
      <w:bodyDiv w:val="1"/>
      <w:marLeft w:val="0"/>
      <w:marRight w:val="0"/>
      <w:marTop w:val="0"/>
      <w:marBottom w:val="0"/>
      <w:divBdr>
        <w:top w:val="none" w:sz="0" w:space="0" w:color="auto"/>
        <w:left w:val="none" w:sz="0" w:space="0" w:color="auto"/>
        <w:bottom w:val="none" w:sz="0" w:space="0" w:color="auto"/>
        <w:right w:val="none" w:sz="0" w:space="0" w:color="auto"/>
      </w:divBdr>
    </w:div>
    <w:div w:id="119568670">
      <w:bodyDiv w:val="1"/>
      <w:marLeft w:val="0"/>
      <w:marRight w:val="0"/>
      <w:marTop w:val="0"/>
      <w:marBottom w:val="0"/>
      <w:divBdr>
        <w:top w:val="none" w:sz="0" w:space="0" w:color="auto"/>
        <w:left w:val="none" w:sz="0" w:space="0" w:color="auto"/>
        <w:bottom w:val="none" w:sz="0" w:space="0" w:color="auto"/>
        <w:right w:val="none" w:sz="0" w:space="0" w:color="auto"/>
      </w:divBdr>
      <w:divsChild>
        <w:div w:id="58946999">
          <w:marLeft w:val="0"/>
          <w:marRight w:val="0"/>
          <w:marTop w:val="0"/>
          <w:marBottom w:val="0"/>
          <w:divBdr>
            <w:top w:val="none" w:sz="0" w:space="0" w:color="auto"/>
            <w:left w:val="none" w:sz="0" w:space="0" w:color="auto"/>
            <w:bottom w:val="none" w:sz="0" w:space="0" w:color="auto"/>
            <w:right w:val="none" w:sz="0" w:space="0" w:color="auto"/>
          </w:divBdr>
          <w:divsChild>
            <w:div w:id="1546136506">
              <w:marLeft w:val="0"/>
              <w:marRight w:val="0"/>
              <w:marTop w:val="0"/>
              <w:marBottom w:val="0"/>
              <w:divBdr>
                <w:top w:val="none" w:sz="0" w:space="0" w:color="auto"/>
                <w:left w:val="none" w:sz="0" w:space="0" w:color="auto"/>
                <w:bottom w:val="none" w:sz="0" w:space="0" w:color="auto"/>
                <w:right w:val="none" w:sz="0" w:space="0" w:color="auto"/>
              </w:divBdr>
              <w:divsChild>
                <w:div w:id="1515072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618802">
      <w:bodyDiv w:val="1"/>
      <w:marLeft w:val="0"/>
      <w:marRight w:val="0"/>
      <w:marTop w:val="0"/>
      <w:marBottom w:val="0"/>
      <w:divBdr>
        <w:top w:val="none" w:sz="0" w:space="0" w:color="auto"/>
        <w:left w:val="none" w:sz="0" w:space="0" w:color="auto"/>
        <w:bottom w:val="none" w:sz="0" w:space="0" w:color="auto"/>
        <w:right w:val="none" w:sz="0" w:space="0" w:color="auto"/>
      </w:divBdr>
    </w:div>
    <w:div w:id="130750889">
      <w:bodyDiv w:val="1"/>
      <w:marLeft w:val="0"/>
      <w:marRight w:val="0"/>
      <w:marTop w:val="0"/>
      <w:marBottom w:val="0"/>
      <w:divBdr>
        <w:top w:val="none" w:sz="0" w:space="0" w:color="auto"/>
        <w:left w:val="none" w:sz="0" w:space="0" w:color="auto"/>
        <w:bottom w:val="none" w:sz="0" w:space="0" w:color="auto"/>
        <w:right w:val="none" w:sz="0" w:space="0" w:color="auto"/>
      </w:divBdr>
      <w:divsChild>
        <w:div w:id="1563524338">
          <w:marLeft w:val="0"/>
          <w:marRight w:val="0"/>
          <w:marTop w:val="0"/>
          <w:marBottom w:val="0"/>
          <w:divBdr>
            <w:top w:val="none" w:sz="0" w:space="0" w:color="auto"/>
            <w:left w:val="none" w:sz="0" w:space="0" w:color="auto"/>
            <w:bottom w:val="none" w:sz="0" w:space="0" w:color="auto"/>
            <w:right w:val="none" w:sz="0" w:space="0" w:color="auto"/>
          </w:divBdr>
          <w:divsChild>
            <w:div w:id="2010985818">
              <w:marLeft w:val="0"/>
              <w:marRight w:val="0"/>
              <w:marTop w:val="0"/>
              <w:marBottom w:val="0"/>
              <w:divBdr>
                <w:top w:val="none" w:sz="0" w:space="0" w:color="auto"/>
                <w:left w:val="none" w:sz="0" w:space="0" w:color="auto"/>
                <w:bottom w:val="none" w:sz="0" w:space="0" w:color="auto"/>
                <w:right w:val="none" w:sz="0" w:space="0" w:color="auto"/>
              </w:divBdr>
              <w:divsChild>
                <w:div w:id="89130054">
                  <w:marLeft w:val="0"/>
                  <w:marRight w:val="0"/>
                  <w:marTop w:val="0"/>
                  <w:marBottom w:val="0"/>
                  <w:divBdr>
                    <w:top w:val="none" w:sz="0" w:space="0" w:color="auto"/>
                    <w:left w:val="none" w:sz="0" w:space="0" w:color="auto"/>
                    <w:bottom w:val="none" w:sz="0" w:space="0" w:color="auto"/>
                    <w:right w:val="none" w:sz="0" w:space="0" w:color="auto"/>
                  </w:divBdr>
                  <w:divsChild>
                    <w:div w:id="1462579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249334">
      <w:bodyDiv w:val="1"/>
      <w:marLeft w:val="0"/>
      <w:marRight w:val="0"/>
      <w:marTop w:val="0"/>
      <w:marBottom w:val="0"/>
      <w:divBdr>
        <w:top w:val="none" w:sz="0" w:space="0" w:color="auto"/>
        <w:left w:val="none" w:sz="0" w:space="0" w:color="auto"/>
        <w:bottom w:val="none" w:sz="0" w:space="0" w:color="auto"/>
        <w:right w:val="none" w:sz="0" w:space="0" w:color="auto"/>
      </w:divBdr>
    </w:div>
    <w:div w:id="157381986">
      <w:bodyDiv w:val="1"/>
      <w:marLeft w:val="0"/>
      <w:marRight w:val="0"/>
      <w:marTop w:val="0"/>
      <w:marBottom w:val="0"/>
      <w:divBdr>
        <w:top w:val="none" w:sz="0" w:space="0" w:color="auto"/>
        <w:left w:val="none" w:sz="0" w:space="0" w:color="auto"/>
        <w:bottom w:val="none" w:sz="0" w:space="0" w:color="auto"/>
        <w:right w:val="none" w:sz="0" w:space="0" w:color="auto"/>
      </w:divBdr>
      <w:divsChild>
        <w:div w:id="1309164435">
          <w:marLeft w:val="0"/>
          <w:marRight w:val="0"/>
          <w:marTop w:val="0"/>
          <w:marBottom w:val="0"/>
          <w:divBdr>
            <w:top w:val="none" w:sz="0" w:space="0" w:color="auto"/>
            <w:left w:val="none" w:sz="0" w:space="0" w:color="auto"/>
            <w:bottom w:val="none" w:sz="0" w:space="0" w:color="auto"/>
            <w:right w:val="none" w:sz="0" w:space="0" w:color="auto"/>
          </w:divBdr>
          <w:divsChild>
            <w:div w:id="399718866">
              <w:marLeft w:val="0"/>
              <w:marRight w:val="0"/>
              <w:marTop w:val="0"/>
              <w:marBottom w:val="0"/>
              <w:divBdr>
                <w:top w:val="none" w:sz="0" w:space="0" w:color="auto"/>
                <w:left w:val="none" w:sz="0" w:space="0" w:color="auto"/>
                <w:bottom w:val="none" w:sz="0" w:space="0" w:color="auto"/>
                <w:right w:val="none" w:sz="0" w:space="0" w:color="auto"/>
              </w:divBdr>
              <w:divsChild>
                <w:div w:id="219487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116154">
      <w:bodyDiv w:val="1"/>
      <w:marLeft w:val="0"/>
      <w:marRight w:val="0"/>
      <w:marTop w:val="0"/>
      <w:marBottom w:val="0"/>
      <w:divBdr>
        <w:top w:val="none" w:sz="0" w:space="0" w:color="auto"/>
        <w:left w:val="none" w:sz="0" w:space="0" w:color="auto"/>
        <w:bottom w:val="none" w:sz="0" w:space="0" w:color="auto"/>
        <w:right w:val="none" w:sz="0" w:space="0" w:color="auto"/>
      </w:divBdr>
      <w:divsChild>
        <w:div w:id="108155940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80029086">
              <w:marLeft w:val="0"/>
              <w:marRight w:val="0"/>
              <w:marTop w:val="0"/>
              <w:marBottom w:val="0"/>
              <w:divBdr>
                <w:top w:val="none" w:sz="0" w:space="0" w:color="auto"/>
                <w:left w:val="none" w:sz="0" w:space="0" w:color="auto"/>
                <w:bottom w:val="none" w:sz="0" w:space="0" w:color="auto"/>
                <w:right w:val="none" w:sz="0" w:space="0" w:color="auto"/>
              </w:divBdr>
              <w:divsChild>
                <w:div w:id="11961281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18239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585063">
      <w:bodyDiv w:val="1"/>
      <w:marLeft w:val="0"/>
      <w:marRight w:val="0"/>
      <w:marTop w:val="0"/>
      <w:marBottom w:val="0"/>
      <w:divBdr>
        <w:top w:val="none" w:sz="0" w:space="0" w:color="auto"/>
        <w:left w:val="none" w:sz="0" w:space="0" w:color="auto"/>
        <w:bottom w:val="none" w:sz="0" w:space="0" w:color="auto"/>
        <w:right w:val="none" w:sz="0" w:space="0" w:color="auto"/>
      </w:divBdr>
    </w:div>
    <w:div w:id="215355626">
      <w:bodyDiv w:val="1"/>
      <w:marLeft w:val="0"/>
      <w:marRight w:val="0"/>
      <w:marTop w:val="0"/>
      <w:marBottom w:val="0"/>
      <w:divBdr>
        <w:top w:val="none" w:sz="0" w:space="0" w:color="auto"/>
        <w:left w:val="none" w:sz="0" w:space="0" w:color="auto"/>
        <w:bottom w:val="none" w:sz="0" w:space="0" w:color="auto"/>
        <w:right w:val="none" w:sz="0" w:space="0" w:color="auto"/>
      </w:divBdr>
    </w:div>
    <w:div w:id="233710673">
      <w:bodyDiv w:val="1"/>
      <w:marLeft w:val="0"/>
      <w:marRight w:val="0"/>
      <w:marTop w:val="0"/>
      <w:marBottom w:val="0"/>
      <w:divBdr>
        <w:top w:val="none" w:sz="0" w:space="0" w:color="auto"/>
        <w:left w:val="none" w:sz="0" w:space="0" w:color="auto"/>
        <w:bottom w:val="none" w:sz="0" w:space="0" w:color="auto"/>
        <w:right w:val="none" w:sz="0" w:space="0" w:color="auto"/>
      </w:divBdr>
    </w:div>
    <w:div w:id="236868525">
      <w:bodyDiv w:val="1"/>
      <w:marLeft w:val="0"/>
      <w:marRight w:val="0"/>
      <w:marTop w:val="0"/>
      <w:marBottom w:val="0"/>
      <w:divBdr>
        <w:top w:val="none" w:sz="0" w:space="0" w:color="auto"/>
        <w:left w:val="none" w:sz="0" w:space="0" w:color="auto"/>
        <w:bottom w:val="none" w:sz="0" w:space="0" w:color="auto"/>
        <w:right w:val="none" w:sz="0" w:space="0" w:color="auto"/>
      </w:divBdr>
    </w:div>
    <w:div w:id="239827492">
      <w:bodyDiv w:val="1"/>
      <w:marLeft w:val="0"/>
      <w:marRight w:val="0"/>
      <w:marTop w:val="0"/>
      <w:marBottom w:val="0"/>
      <w:divBdr>
        <w:top w:val="none" w:sz="0" w:space="0" w:color="auto"/>
        <w:left w:val="none" w:sz="0" w:space="0" w:color="auto"/>
        <w:bottom w:val="none" w:sz="0" w:space="0" w:color="auto"/>
        <w:right w:val="none" w:sz="0" w:space="0" w:color="auto"/>
      </w:divBdr>
    </w:div>
    <w:div w:id="244920112">
      <w:bodyDiv w:val="1"/>
      <w:marLeft w:val="0"/>
      <w:marRight w:val="0"/>
      <w:marTop w:val="0"/>
      <w:marBottom w:val="0"/>
      <w:divBdr>
        <w:top w:val="none" w:sz="0" w:space="0" w:color="auto"/>
        <w:left w:val="none" w:sz="0" w:space="0" w:color="auto"/>
        <w:bottom w:val="none" w:sz="0" w:space="0" w:color="auto"/>
        <w:right w:val="none" w:sz="0" w:space="0" w:color="auto"/>
      </w:divBdr>
    </w:div>
    <w:div w:id="258295759">
      <w:bodyDiv w:val="1"/>
      <w:marLeft w:val="0"/>
      <w:marRight w:val="0"/>
      <w:marTop w:val="0"/>
      <w:marBottom w:val="0"/>
      <w:divBdr>
        <w:top w:val="none" w:sz="0" w:space="0" w:color="auto"/>
        <w:left w:val="none" w:sz="0" w:space="0" w:color="auto"/>
        <w:bottom w:val="none" w:sz="0" w:space="0" w:color="auto"/>
        <w:right w:val="none" w:sz="0" w:space="0" w:color="auto"/>
      </w:divBdr>
    </w:div>
    <w:div w:id="293174766">
      <w:bodyDiv w:val="1"/>
      <w:marLeft w:val="0"/>
      <w:marRight w:val="0"/>
      <w:marTop w:val="0"/>
      <w:marBottom w:val="0"/>
      <w:divBdr>
        <w:top w:val="none" w:sz="0" w:space="0" w:color="auto"/>
        <w:left w:val="none" w:sz="0" w:space="0" w:color="auto"/>
        <w:bottom w:val="none" w:sz="0" w:space="0" w:color="auto"/>
        <w:right w:val="none" w:sz="0" w:space="0" w:color="auto"/>
      </w:divBdr>
    </w:div>
    <w:div w:id="314262775">
      <w:bodyDiv w:val="1"/>
      <w:marLeft w:val="0"/>
      <w:marRight w:val="0"/>
      <w:marTop w:val="0"/>
      <w:marBottom w:val="0"/>
      <w:divBdr>
        <w:top w:val="none" w:sz="0" w:space="0" w:color="auto"/>
        <w:left w:val="none" w:sz="0" w:space="0" w:color="auto"/>
        <w:bottom w:val="none" w:sz="0" w:space="0" w:color="auto"/>
        <w:right w:val="none" w:sz="0" w:space="0" w:color="auto"/>
      </w:divBdr>
    </w:div>
    <w:div w:id="333917004">
      <w:bodyDiv w:val="1"/>
      <w:marLeft w:val="0"/>
      <w:marRight w:val="0"/>
      <w:marTop w:val="0"/>
      <w:marBottom w:val="0"/>
      <w:divBdr>
        <w:top w:val="none" w:sz="0" w:space="0" w:color="auto"/>
        <w:left w:val="none" w:sz="0" w:space="0" w:color="auto"/>
        <w:bottom w:val="none" w:sz="0" w:space="0" w:color="auto"/>
        <w:right w:val="none" w:sz="0" w:space="0" w:color="auto"/>
      </w:divBdr>
    </w:div>
    <w:div w:id="356275024">
      <w:bodyDiv w:val="1"/>
      <w:marLeft w:val="0"/>
      <w:marRight w:val="0"/>
      <w:marTop w:val="0"/>
      <w:marBottom w:val="0"/>
      <w:divBdr>
        <w:top w:val="none" w:sz="0" w:space="0" w:color="auto"/>
        <w:left w:val="none" w:sz="0" w:space="0" w:color="auto"/>
        <w:bottom w:val="none" w:sz="0" w:space="0" w:color="auto"/>
        <w:right w:val="none" w:sz="0" w:space="0" w:color="auto"/>
      </w:divBdr>
      <w:divsChild>
        <w:div w:id="939724815">
          <w:marLeft w:val="0"/>
          <w:marRight w:val="0"/>
          <w:marTop w:val="0"/>
          <w:marBottom w:val="0"/>
          <w:divBdr>
            <w:top w:val="none" w:sz="0" w:space="0" w:color="auto"/>
            <w:left w:val="none" w:sz="0" w:space="0" w:color="auto"/>
            <w:bottom w:val="none" w:sz="0" w:space="0" w:color="auto"/>
            <w:right w:val="none" w:sz="0" w:space="0" w:color="auto"/>
          </w:divBdr>
        </w:div>
      </w:divsChild>
    </w:div>
    <w:div w:id="372461086">
      <w:bodyDiv w:val="1"/>
      <w:marLeft w:val="0"/>
      <w:marRight w:val="0"/>
      <w:marTop w:val="0"/>
      <w:marBottom w:val="0"/>
      <w:divBdr>
        <w:top w:val="none" w:sz="0" w:space="0" w:color="auto"/>
        <w:left w:val="none" w:sz="0" w:space="0" w:color="auto"/>
        <w:bottom w:val="none" w:sz="0" w:space="0" w:color="auto"/>
        <w:right w:val="none" w:sz="0" w:space="0" w:color="auto"/>
      </w:divBdr>
    </w:div>
    <w:div w:id="410393760">
      <w:bodyDiv w:val="1"/>
      <w:marLeft w:val="0"/>
      <w:marRight w:val="0"/>
      <w:marTop w:val="0"/>
      <w:marBottom w:val="0"/>
      <w:divBdr>
        <w:top w:val="none" w:sz="0" w:space="0" w:color="auto"/>
        <w:left w:val="none" w:sz="0" w:space="0" w:color="auto"/>
        <w:bottom w:val="none" w:sz="0" w:space="0" w:color="auto"/>
        <w:right w:val="none" w:sz="0" w:space="0" w:color="auto"/>
      </w:divBdr>
    </w:div>
    <w:div w:id="412356008">
      <w:bodyDiv w:val="1"/>
      <w:marLeft w:val="0"/>
      <w:marRight w:val="0"/>
      <w:marTop w:val="0"/>
      <w:marBottom w:val="0"/>
      <w:divBdr>
        <w:top w:val="none" w:sz="0" w:space="0" w:color="auto"/>
        <w:left w:val="none" w:sz="0" w:space="0" w:color="auto"/>
        <w:bottom w:val="none" w:sz="0" w:space="0" w:color="auto"/>
        <w:right w:val="none" w:sz="0" w:space="0" w:color="auto"/>
      </w:divBdr>
    </w:div>
    <w:div w:id="461658654">
      <w:bodyDiv w:val="1"/>
      <w:marLeft w:val="0"/>
      <w:marRight w:val="0"/>
      <w:marTop w:val="0"/>
      <w:marBottom w:val="0"/>
      <w:divBdr>
        <w:top w:val="none" w:sz="0" w:space="0" w:color="auto"/>
        <w:left w:val="none" w:sz="0" w:space="0" w:color="auto"/>
        <w:bottom w:val="none" w:sz="0" w:space="0" w:color="auto"/>
        <w:right w:val="none" w:sz="0" w:space="0" w:color="auto"/>
      </w:divBdr>
    </w:div>
    <w:div w:id="472873327">
      <w:bodyDiv w:val="1"/>
      <w:marLeft w:val="0"/>
      <w:marRight w:val="0"/>
      <w:marTop w:val="0"/>
      <w:marBottom w:val="0"/>
      <w:divBdr>
        <w:top w:val="none" w:sz="0" w:space="0" w:color="auto"/>
        <w:left w:val="none" w:sz="0" w:space="0" w:color="auto"/>
        <w:bottom w:val="none" w:sz="0" w:space="0" w:color="auto"/>
        <w:right w:val="none" w:sz="0" w:space="0" w:color="auto"/>
      </w:divBdr>
    </w:div>
    <w:div w:id="496115499">
      <w:bodyDiv w:val="1"/>
      <w:marLeft w:val="0"/>
      <w:marRight w:val="0"/>
      <w:marTop w:val="0"/>
      <w:marBottom w:val="0"/>
      <w:divBdr>
        <w:top w:val="none" w:sz="0" w:space="0" w:color="auto"/>
        <w:left w:val="none" w:sz="0" w:space="0" w:color="auto"/>
        <w:bottom w:val="none" w:sz="0" w:space="0" w:color="auto"/>
        <w:right w:val="none" w:sz="0" w:space="0" w:color="auto"/>
      </w:divBdr>
    </w:div>
    <w:div w:id="506987996">
      <w:bodyDiv w:val="1"/>
      <w:marLeft w:val="0"/>
      <w:marRight w:val="0"/>
      <w:marTop w:val="0"/>
      <w:marBottom w:val="0"/>
      <w:divBdr>
        <w:top w:val="none" w:sz="0" w:space="0" w:color="auto"/>
        <w:left w:val="none" w:sz="0" w:space="0" w:color="auto"/>
        <w:bottom w:val="none" w:sz="0" w:space="0" w:color="auto"/>
        <w:right w:val="none" w:sz="0" w:space="0" w:color="auto"/>
      </w:divBdr>
    </w:div>
    <w:div w:id="567955248">
      <w:bodyDiv w:val="1"/>
      <w:marLeft w:val="0"/>
      <w:marRight w:val="0"/>
      <w:marTop w:val="0"/>
      <w:marBottom w:val="0"/>
      <w:divBdr>
        <w:top w:val="none" w:sz="0" w:space="0" w:color="auto"/>
        <w:left w:val="none" w:sz="0" w:space="0" w:color="auto"/>
        <w:bottom w:val="none" w:sz="0" w:space="0" w:color="auto"/>
        <w:right w:val="none" w:sz="0" w:space="0" w:color="auto"/>
      </w:divBdr>
    </w:div>
    <w:div w:id="580992862">
      <w:bodyDiv w:val="1"/>
      <w:marLeft w:val="0"/>
      <w:marRight w:val="0"/>
      <w:marTop w:val="0"/>
      <w:marBottom w:val="0"/>
      <w:divBdr>
        <w:top w:val="none" w:sz="0" w:space="0" w:color="auto"/>
        <w:left w:val="none" w:sz="0" w:space="0" w:color="auto"/>
        <w:bottom w:val="none" w:sz="0" w:space="0" w:color="auto"/>
        <w:right w:val="none" w:sz="0" w:space="0" w:color="auto"/>
      </w:divBdr>
    </w:div>
    <w:div w:id="602566594">
      <w:bodyDiv w:val="1"/>
      <w:marLeft w:val="0"/>
      <w:marRight w:val="0"/>
      <w:marTop w:val="0"/>
      <w:marBottom w:val="0"/>
      <w:divBdr>
        <w:top w:val="none" w:sz="0" w:space="0" w:color="auto"/>
        <w:left w:val="none" w:sz="0" w:space="0" w:color="auto"/>
        <w:bottom w:val="none" w:sz="0" w:space="0" w:color="auto"/>
        <w:right w:val="none" w:sz="0" w:space="0" w:color="auto"/>
      </w:divBdr>
    </w:div>
    <w:div w:id="625702894">
      <w:bodyDiv w:val="1"/>
      <w:marLeft w:val="0"/>
      <w:marRight w:val="0"/>
      <w:marTop w:val="0"/>
      <w:marBottom w:val="0"/>
      <w:divBdr>
        <w:top w:val="none" w:sz="0" w:space="0" w:color="auto"/>
        <w:left w:val="none" w:sz="0" w:space="0" w:color="auto"/>
        <w:bottom w:val="none" w:sz="0" w:space="0" w:color="auto"/>
        <w:right w:val="none" w:sz="0" w:space="0" w:color="auto"/>
      </w:divBdr>
    </w:div>
    <w:div w:id="643775815">
      <w:bodyDiv w:val="1"/>
      <w:marLeft w:val="0"/>
      <w:marRight w:val="0"/>
      <w:marTop w:val="0"/>
      <w:marBottom w:val="0"/>
      <w:divBdr>
        <w:top w:val="none" w:sz="0" w:space="0" w:color="auto"/>
        <w:left w:val="none" w:sz="0" w:space="0" w:color="auto"/>
        <w:bottom w:val="none" w:sz="0" w:space="0" w:color="auto"/>
        <w:right w:val="none" w:sz="0" w:space="0" w:color="auto"/>
      </w:divBdr>
      <w:divsChild>
        <w:div w:id="1741752281">
          <w:marLeft w:val="0"/>
          <w:marRight w:val="0"/>
          <w:marTop w:val="0"/>
          <w:marBottom w:val="0"/>
          <w:divBdr>
            <w:top w:val="none" w:sz="0" w:space="0" w:color="auto"/>
            <w:left w:val="none" w:sz="0" w:space="0" w:color="auto"/>
            <w:bottom w:val="none" w:sz="0" w:space="0" w:color="auto"/>
            <w:right w:val="none" w:sz="0" w:space="0" w:color="auto"/>
          </w:divBdr>
          <w:divsChild>
            <w:div w:id="803741174">
              <w:marLeft w:val="0"/>
              <w:marRight w:val="0"/>
              <w:marTop w:val="0"/>
              <w:marBottom w:val="0"/>
              <w:divBdr>
                <w:top w:val="none" w:sz="0" w:space="0" w:color="auto"/>
                <w:left w:val="none" w:sz="0" w:space="0" w:color="auto"/>
                <w:bottom w:val="none" w:sz="0" w:space="0" w:color="auto"/>
                <w:right w:val="none" w:sz="0" w:space="0" w:color="auto"/>
              </w:divBdr>
              <w:divsChild>
                <w:div w:id="1948343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9313833">
      <w:bodyDiv w:val="1"/>
      <w:marLeft w:val="0"/>
      <w:marRight w:val="0"/>
      <w:marTop w:val="0"/>
      <w:marBottom w:val="0"/>
      <w:divBdr>
        <w:top w:val="none" w:sz="0" w:space="0" w:color="auto"/>
        <w:left w:val="none" w:sz="0" w:space="0" w:color="auto"/>
        <w:bottom w:val="none" w:sz="0" w:space="0" w:color="auto"/>
        <w:right w:val="none" w:sz="0" w:space="0" w:color="auto"/>
      </w:divBdr>
    </w:div>
    <w:div w:id="672805266">
      <w:bodyDiv w:val="1"/>
      <w:marLeft w:val="0"/>
      <w:marRight w:val="0"/>
      <w:marTop w:val="0"/>
      <w:marBottom w:val="0"/>
      <w:divBdr>
        <w:top w:val="none" w:sz="0" w:space="0" w:color="auto"/>
        <w:left w:val="none" w:sz="0" w:space="0" w:color="auto"/>
        <w:bottom w:val="none" w:sz="0" w:space="0" w:color="auto"/>
        <w:right w:val="none" w:sz="0" w:space="0" w:color="auto"/>
      </w:divBdr>
    </w:div>
    <w:div w:id="684596324">
      <w:bodyDiv w:val="1"/>
      <w:marLeft w:val="0"/>
      <w:marRight w:val="0"/>
      <w:marTop w:val="0"/>
      <w:marBottom w:val="0"/>
      <w:divBdr>
        <w:top w:val="none" w:sz="0" w:space="0" w:color="auto"/>
        <w:left w:val="none" w:sz="0" w:space="0" w:color="auto"/>
        <w:bottom w:val="none" w:sz="0" w:space="0" w:color="auto"/>
        <w:right w:val="none" w:sz="0" w:space="0" w:color="auto"/>
      </w:divBdr>
    </w:div>
    <w:div w:id="715348827">
      <w:bodyDiv w:val="1"/>
      <w:marLeft w:val="0"/>
      <w:marRight w:val="0"/>
      <w:marTop w:val="0"/>
      <w:marBottom w:val="0"/>
      <w:divBdr>
        <w:top w:val="none" w:sz="0" w:space="0" w:color="auto"/>
        <w:left w:val="none" w:sz="0" w:space="0" w:color="auto"/>
        <w:bottom w:val="none" w:sz="0" w:space="0" w:color="auto"/>
        <w:right w:val="none" w:sz="0" w:space="0" w:color="auto"/>
      </w:divBdr>
    </w:div>
    <w:div w:id="718431899">
      <w:bodyDiv w:val="1"/>
      <w:marLeft w:val="0"/>
      <w:marRight w:val="0"/>
      <w:marTop w:val="0"/>
      <w:marBottom w:val="0"/>
      <w:divBdr>
        <w:top w:val="none" w:sz="0" w:space="0" w:color="auto"/>
        <w:left w:val="none" w:sz="0" w:space="0" w:color="auto"/>
        <w:bottom w:val="none" w:sz="0" w:space="0" w:color="auto"/>
        <w:right w:val="none" w:sz="0" w:space="0" w:color="auto"/>
      </w:divBdr>
    </w:div>
    <w:div w:id="735666801">
      <w:bodyDiv w:val="1"/>
      <w:marLeft w:val="0"/>
      <w:marRight w:val="0"/>
      <w:marTop w:val="0"/>
      <w:marBottom w:val="0"/>
      <w:divBdr>
        <w:top w:val="none" w:sz="0" w:space="0" w:color="auto"/>
        <w:left w:val="none" w:sz="0" w:space="0" w:color="auto"/>
        <w:bottom w:val="none" w:sz="0" w:space="0" w:color="auto"/>
        <w:right w:val="none" w:sz="0" w:space="0" w:color="auto"/>
      </w:divBdr>
    </w:div>
    <w:div w:id="753743164">
      <w:bodyDiv w:val="1"/>
      <w:marLeft w:val="0"/>
      <w:marRight w:val="0"/>
      <w:marTop w:val="0"/>
      <w:marBottom w:val="0"/>
      <w:divBdr>
        <w:top w:val="none" w:sz="0" w:space="0" w:color="auto"/>
        <w:left w:val="none" w:sz="0" w:space="0" w:color="auto"/>
        <w:bottom w:val="none" w:sz="0" w:space="0" w:color="auto"/>
        <w:right w:val="none" w:sz="0" w:space="0" w:color="auto"/>
      </w:divBdr>
    </w:div>
    <w:div w:id="778766794">
      <w:bodyDiv w:val="1"/>
      <w:marLeft w:val="0"/>
      <w:marRight w:val="0"/>
      <w:marTop w:val="0"/>
      <w:marBottom w:val="0"/>
      <w:divBdr>
        <w:top w:val="none" w:sz="0" w:space="0" w:color="auto"/>
        <w:left w:val="none" w:sz="0" w:space="0" w:color="auto"/>
        <w:bottom w:val="none" w:sz="0" w:space="0" w:color="auto"/>
        <w:right w:val="none" w:sz="0" w:space="0" w:color="auto"/>
      </w:divBdr>
    </w:div>
    <w:div w:id="785121864">
      <w:bodyDiv w:val="1"/>
      <w:marLeft w:val="0"/>
      <w:marRight w:val="0"/>
      <w:marTop w:val="0"/>
      <w:marBottom w:val="0"/>
      <w:divBdr>
        <w:top w:val="none" w:sz="0" w:space="0" w:color="auto"/>
        <w:left w:val="none" w:sz="0" w:space="0" w:color="auto"/>
        <w:bottom w:val="none" w:sz="0" w:space="0" w:color="auto"/>
        <w:right w:val="none" w:sz="0" w:space="0" w:color="auto"/>
      </w:divBdr>
    </w:div>
    <w:div w:id="797719214">
      <w:bodyDiv w:val="1"/>
      <w:marLeft w:val="0"/>
      <w:marRight w:val="0"/>
      <w:marTop w:val="0"/>
      <w:marBottom w:val="0"/>
      <w:divBdr>
        <w:top w:val="none" w:sz="0" w:space="0" w:color="auto"/>
        <w:left w:val="none" w:sz="0" w:space="0" w:color="auto"/>
        <w:bottom w:val="none" w:sz="0" w:space="0" w:color="auto"/>
        <w:right w:val="none" w:sz="0" w:space="0" w:color="auto"/>
      </w:divBdr>
    </w:div>
    <w:div w:id="820003782">
      <w:bodyDiv w:val="1"/>
      <w:marLeft w:val="0"/>
      <w:marRight w:val="0"/>
      <w:marTop w:val="0"/>
      <w:marBottom w:val="0"/>
      <w:divBdr>
        <w:top w:val="none" w:sz="0" w:space="0" w:color="auto"/>
        <w:left w:val="none" w:sz="0" w:space="0" w:color="auto"/>
        <w:bottom w:val="none" w:sz="0" w:space="0" w:color="auto"/>
        <w:right w:val="none" w:sz="0" w:space="0" w:color="auto"/>
      </w:divBdr>
    </w:div>
    <w:div w:id="842358257">
      <w:bodyDiv w:val="1"/>
      <w:marLeft w:val="0"/>
      <w:marRight w:val="0"/>
      <w:marTop w:val="0"/>
      <w:marBottom w:val="0"/>
      <w:divBdr>
        <w:top w:val="none" w:sz="0" w:space="0" w:color="auto"/>
        <w:left w:val="none" w:sz="0" w:space="0" w:color="auto"/>
        <w:bottom w:val="none" w:sz="0" w:space="0" w:color="auto"/>
        <w:right w:val="none" w:sz="0" w:space="0" w:color="auto"/>
      </w:divBdr>
    </w:div>
    <w:div w:id="845482133">
      <w:bodyDiv w:val="1"/>
      <w:marLeft w:val="0"/>
      <w:marRight w:val="0"/>
      <w:marTop w:val="0"/>
      <w:marBottom w:val="0"/>
      <w:divBdr>
        <w:top w:val="none" w:sz="0" w:space="0" w:color="auto"/>
        <w:left w:val="none" w:sz="0" w:space="0" w:color="auto"/>
        <w:bottom w:val="none" w:sz="0" w:space="0" w:color="auto"/>
        <w:right w:val="none" w:sz="0" w:space="0" w:color="auto"/>
      </w:divBdr>
    </w:div>
    <w:div w:id="872426041">
      <w:bodyDiv w:val="1"/>
      <w:marLeft w:val="0"/>
      <w:marRight w:val="0"/>
      <w:marTop w:val="0"/>
      <w:marBottom w:val="0"/>
      <w:divBdr>
        <w:top w:val="none" w:sz="0" w:space="0" w:color="auto"/>
        <w:left w:val="none" w:sz="0" w:space="0" w:color="auto"/>
        <w:bottom w:val="none" w:sz="0" w:space="0" w:color="auto"/>
        <w:right w:val="none" w:sz="0" w:space="0" w:color="auto"/>
      </w:divBdr>
    </w:div>
    <w:div w:id="881016343">
      <w:bodyDiv w:val="1"/>
      <w:marLeft w:val="0"/>
      <w:marRight w:val="0"/>
      <w:marTop w:val="0"/>
      <w:marBottom w:val="0"/>
      <w:divBdr>
        <w:top w:val="none" w:sz="0" w:space="0" w:color="auto"/>
        <w:left w:val="none" w:sz="0" w:space="0" w:color="auto"/>
        <w:bottom w:val="none" w:sz="0" w:space="0" w:color="auto"/>
        <w:right w:val="none" w:sz="0" w:space="0" w:color="auto"/>
      </w:divBdr>
    </w:div>
    <w:div w:id="892303326">
      <w:bodyDiv w:val="1"/>
      <w:marLeft w:val="0"/>
      <w:marRight w:val="0"/>
      <w:marTop w:val="0"/>
      <w:marBottom w:val="0"/>
      <w:divBdr>
        <w:top w:val="none" w:sz="0" w:space="0" w:color="auto"/>
        <w:left w:val="none" w:sz="0" w:space="0" w:color="auto"/>
        <w:bottom w:val="none" w:sz="0" w:space="0" w:color="auto"/>
        <w:right w:val="none" w:sz="0" w:space="0" w:color="auto"/>
      </w:divBdr>
    </w:div>
    <w:div w:id="894238926">
      <w:bodyDiv w:val="1"/>
      <w:marLeft w:val="0"/>
      <w:marRight w:val="0"/>
      <w:marTop w:val="0"/>
      <w:marBottom w:val="0"/>
      <w:divBdr>
        <w:top w:val="none" w:sz="0" w:space="0" w:color="auto"/>
        <w:left w:val="none" w:sz="0" w:space="0" w:color="auto"/>
        <w:bottom w:val="none" w:sz="0" w:space="0" w:color="auto"/>
        <w:right w:val="none" w:sz="0" w:space="0" w:color="auto"/>
      </w:divBdr>
    </w:div>
    <w:div w:id="905142688">
      <w:bodyDiv w:val="1"/>
      <w:marLeft w:val="0"/>
      <w:marRight w:val="0"/>
      <w:marTop w:val="0"/>
      <w:marBottom w:val="0"/>
      <w:divBdr>
        <w:top w:val="none" w:sz="0" w:space="0" w:color="auto"/>
        <w:left w:val="none" w:sz="0" w:space="0" w:color="auto"/>
        <w:bottom w:val="none" w:sz="0" w:space="0" w:color="auto"/>
        <w:right w:val="none" w:sz="0" w:space="0" w:color="auto"/>
      </w:divBdr>
    </w:div>
    <w:div w:id="906768309">
      <w:bodyDiv w:val="1"/>
      <w:marLeft w:val="0"/>
      <w:marRight w:val="0"/>
      <w:marTop w:val="0"/>
      <w:marBottom w:val="0"/>
      <w:divBdr>
        <w:top w:val="none" w:sz="0" w:space="0" w:color="auto"/>
        <w:left w:val="none" w:sz="0" w:space="0" w:color="auto"/>
        <w:bottom w:val="none" w:sz="0" w:space="0" w:color="auto"/>
        <w:right w:val="none" w:sz="0" w:space="0" w:color="auto"/>
      </w:divBdr>
    </w:div>
    <w:div w:id="907348085">
      <w:bodyDiv w:val="1"/>
      <w:marLeft w:val="0"/>
      <w:marRight w:val="0"/>
      <w:marTop w:val="0"/>
      <w:marBottom w:val="0"/>
      <w:divBdr>
        <w:top w:val="none" w:sz="0" w:space="0" w:color="auto"/>
        <w:left w:val="none" w:sz="0" w:space="0" w:color="auto"/>
        <w:bottom w:val="none" w:sz="0" w:space="0" w:color="auto"/>
        <w:right w:val="none" w:sz="0" w:space="0" w:color="auto"/>
      </w:divBdr>
      <w:divsChild>
        <w:div w:id="2093424805">
          <w:marLeft w:val="0"/>
          <w:marRight w:val="0"/>
          <w:marTop w:val="0"/>
          <w:marBottom w:val="0"/>
          <w:divBdr>
            <w:top w:val="none" w:sz="0" w:space="0" w:color="auto"/>
            <w:left w:val="none" w:sz="0" w:space="0" w:color="auto"/>
            <w:bottom w:val="none" w:sz="0" w:space="0" w:color="auto"/>
            <w:right w:val="none" w:sz="0" w:space="0" w:color="auto"/>
          </w:divBdr>
          <w:divsChild>
            <w:div w:id="68768837">
              <w:marLeft w:val="0"/>
              <w:marRight w:val="0"/>
              <w:marTop w:val="0"/>
              <w:marBottom w:val="0"/>
              <w:divBdr>
                <w:top w:val="none" w:sz="0" w:space="0" w:color="auto"/>
                <w:left w:val="none" w:sz="0" w:space="0" w:color="auto"/>
                <w:bottom w:val="none" w:sz="0" w:space="0" w:color="auto"/>
                <w:right w:val="none" w:sz="0" w:space="0" w:color="auto"/>
              </w:divBdr>
              <w:divsChild>
                <w:div w:id="94134843">
                  <w:marLeft w:val="0"/>
                  <w:marRight w:val="0"/>
                  <w:marTop w:val="0"/>
                  <w:marBottom w:val="0"/>
                  <w:divBdr>
                    <w:top w:val="none" w:sz="0" w:space="0" w:color="auto"/>
                    <w:left w:val="none" w:sz="0" w:space="0" w:color="auto"/>
                    <w:bottom w:val="none" w:sz="0" w:space="0" w:color="auto"/>
                    <w:right w:val="none" w:sz="0" w:space="0" w:color="auto"/>
                  </w:divBdr>
                  <w:divsChild>
                    <w:div w:id="652491864">
                      <w:marLeft w:val="0"/>
                      <w:marRight w:val="0"/>
                      <w:marTop w:val="0"/>
                      <w:marBottom w:val="0"/>
                      <w:divBdr>
                        <w:top w:val="none" w:sz="0" w:space="0" w:color="auto"/>
                        <w:left w:val="none" w:sz="0" w:space="0" w:color="auto"/>
                        <w:bottom w:val="none" w:sz="0" w:space="0" w:color="auto"/>
                        <w:right w:val="none" w:sz="0" w:space="0" w:color="auto"/>
                      </w:divBdr>
                      <w:divsChild>
                        <w:div w:id="515384765">
                          <w:marLeft w:val="0"/>
                          <w:marRight w:val="0"/>
                          <w:marTop w:val="0"/>
                          <w:marBottom w:val="0"/>
                          <w:divBdr>
                            <w:top w:val="none" w:sz="0" w:space="0" w:color="auto"/>
                            <w:left w:val="none" w:sz="0" w:space="0" w:color="auto"/>
                            <w:bottom w:val="none" w:sz="0" w:space="0" w:color="auto"/>
                            <w:right w:val="none" w:sz="0" w:space="0" w:color="auto"/>
                          </w:divBdr>
                          <w:divsChild>
                            <w:div w:id="1413429533">
                              <w:marLeft w:val="0"/>
                              <w:marRight w:val="0"/>
                              <w:marTop w:val="0"/>
                              <w:marBottom w:val="0"/>
                              <w:divBdr>
                                <w:top w:val="none" w:sz="0" w:space="0" w:color="auto"/>
                                <w:left w:val="none" w:sz="0" w:space="0" w:color="auto"/>
                                <w:bottom w:val="none" w:sz="0" w:space="0" w:color="auto"/>
                                <w:right w:val="none" w:sz="0" w:space="0" w:color="auto"/>
                              </w:divBdr>
                              <w:divsChild>
                                <w:div w:id="1214734508">
                                  <w:marLeft w:val="0"/>
                                  <w:marRight w:val="0"/>
                                  <w:marTop w:val="0"/>
                                  <w:marBottom w:val="0"/>
                                  <w:divBdr>
                                    <w:top w:val="none" w:sz="0" w:space="0" w:color="auto"/>
                                    <w:left w:val="none" w:sz="0" w:space="0" w:color="auto"/>
                                    <w:bottom w:val="none" w:sz="0" w:space="0" w:color="auto"/>
                                    <w:right w:val="none" w:sz="0" w:space="0" w:color="auto"/>
                                  </w:divBdr>
                                  <w:divsChild>
                                    <w:div w:id="1117330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7272688">
                          <w:marLeft w:val="0"/>
                          <w:marRight w:val="0"/>
                          <w:marTop w:val="0"/>
                          <w:marBottom w:val="0"/>
                          <w:divBdr>
                            <w:top w:val="none" w:sz="0" w:space="0" w:color="auto"/>
                            <w:left w:val="none" w:sz="0" w:space="0" w:color="auto"/>
                            <w:bottom w:val="none" w:sz="0" w:space="0" w:color="auto"/>
                            <w:right w:val="none" w:sz="0" w:space="0" w:color="auto"/>
                          </w:divBdr>
                          <w:divsChild>
                            <w:div w:id="1455060621">
                              <w:marLeft w:val="0"/>
                              <w:marRight w:val="300"/>
                              <w:marTop w:val="180"/>
                              <w:marBottom w:val="0"/>
                              <w:divBdr>
                                <w:top w:val="none" w:sz="0" w:space="0" w:color="auto"/>
                                <w:left w:val="none" w:sz="0" w:space="0" w:color="auto"/>
                                <w:bottom w:val="none" w:sz="0" w:space="0" w:color="auto"/>
                                <w:right w:val="none" w:sz="0" w:space="0" w:color="auto"/>
                              </w:divBdr>
                              <w:divsChild>
                                <w:div w:id="154016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5752999">
          <w:marLeft w:val="0"/>
          <w:marRight w:val="0"/>
          <w:marTop w:val="0"/>
          <w:marBottom w:val="0"/>
          <w:divBdr>
            <w:top w:val="none" w:sz="0" w:space="0" w:color="auto"/>
            <w:left w:val="none" w:sz="0" w:space="0" w:color="auto"/>
            <w:bottom w:val="none" w:sz="0" w:space="0" w:color="auto"/>
            <w:right w:val="none" w:sz="0" w:space="0" w:color="auto"/>
          </w:divBdr>
          <w:divsChild>
            <w:div w:id="1630283321">
              <w:marLeft w:val="0"/>
              <w:marRight w:val="0"/>
              <w:marTop w:val="0"/>
              <w:marBottom w:val="0"/>
              <w:divBdr>
                <w:top w:val="none" w:sz="0" w:space="0" w:color="auto"/>
                <w:left w:val="none" w:sz="0" w:space="0" w:color="auto"/>
                <w:bottom w:val="none" w:sz="0" w:space="0" w:color="auto"/>
                <w:right w:val="none" w:sz="0" w:space="0" w:color="auto"/>
              </w:divBdr>
              <w:divsChild>
                <w:div w:id="1333609376">
                  <w:marLeft w:val="0"/>
                  <w:marRight w:val="0"/>
                  <w:marTop w:val="0"/>
                  <w:marBottom w:val="0"/>
                  <w:divBdr>
                    <w:top w:val="none" w:sz="0" w:space="0" w:color="auto"/>
                    <w:left w:val="none" w:sz="0" w:space="0" w:color="auto"/>
                    <w:bottom w:val="none" w:sz="0" w:space="0" w:color="auto"/>
                    <w:right w:val="none" w:sz="0" w:space="0" w:color="auto"/>
                  </w:divBdr>
                  <w:divsChild>
                    <w:div w:id="1632636297">
                      <w:marLeft w:val="0"/>
                      <w:marRight w:val="0"/>
                      <w:marTop w:val="0"/>
                      <w:marBottom w:val="0"/>
                      <w:divBdr>
                        <w:top w:val="none" w:sz="0" w:space="0" w:color="auto"/>
                        <w:left w:val="none" w:sz="0" w:space="0" w:color="auto"/>
                        <w:bottom w:val="none" w:sz="0" w:space="0" w:color="auto"/>
                        <w:right w:val="none" w:sz="0" w:space="0" w:color="auto"/>
                      </w:divBdr>
                      <w:divsChild>
                        <w:div w:id="189689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17787513">
      <w:bodyDiv w:val="1"/>
      <w:marLeft w:val="0"/>
      <w:marRight w:val="0"/>
      <w:marTop w:val="0"/>
      <w:marBottom w:val="0"/>
      <w:divBdr>
        <w:top w:val="none" w:sz="0" w:space="0" w:color="auto"/>
        <w:left w:val="none" w:sz="0" w:space="0" w:color="auto"/>
        <w:bottom w:val="none" w:sz="0" w:space="0" w:color="auto"/>
        <w:right w:val="none" w:sz="0" w:space="0" w:color="auto"/>
      </w:divBdr>
    </w:div>
    <w:div w:id="934627086">
      <w:bodyDiv w:val="1"/>
      <w:marLeft w:val="0"/>
      <w:marRight w:val="0"/>
      <w:marTop w:val="0"/>
      <w:marBottom w:val="0"/>
      <w:divBdr>
        <w:top w:val="none" w:sz="0" w:space="0" w:color="auto"/>
        <w:left w:val="none" w:sz="0" w:space="0" w:color="auto"/>
        <w:bottom w:val="none" w:sz="0" w:space="0" w:color="auto"/>
        <w:right w:val="none" w:sz="0" w:space="0" w:color="auto"/>
      </w:divBdr>
    </w:div>
    <w:div w:id="938219332">
      <w:bodyDiv w:val="1"/>
      <w:marLeft w:val="0"/>
      <w:marRight w:val="0"/>
      <w:marTop w:val="0"/>
      <w:marBottom w:val="0"/>
      <w:divBdr>
        <w:top w:val="none" w:sz="0" w:space="0" w:color="auto"/>
        <w:left w:val="none" w:sz="0" w:space="0" w:color="auto"/>
        <w:bottom w:val="none" w:sz="0" w:space="0" w:color="auto"/>
        <w:right w:val="none" w:sz="0" w:space="0" w:color="auto"/>
      </w:divBdr>
    </w:div>
    <w:div w:id="938834584">
      <w:bodyDiv w:val="1"/>
      <w:marLeft w:val="0"/>
      <w:marRight w:val="0"/>
      <w:marTop w:val="0"/>
      <w:marBottom w:val="0"/>
      <w:divBdr>
        <w:top w:val="none" w:sz="0" w:space="0" w:color="auto"/>
        <w:left w:val="none" w:sz="0" w:space="0" w:color="auto"/>
        <w:bottom w:val="none" w:sz="0" w:space="0" w:color="auto"/>
        <w:right w:val="none" w:sz="0" w:space="0" w:color="auto"/>
      </w:divBdr>
    </w:div>
    <w:div w:id="942879848">
      <w:bodyDiv w:val="1"/>
      <w:marLeft w:val="0"/>
      <w:marRight w:val="0"/>
      <w:marTop w:val="0"/>
      <w:marBottom w:val="0"/>
      <w:divBdr>
        <w:top w:val="none" w:sz="0" w:space="0" w:color="auto"/>
        <w:left w:val="none" w:sz="0" w:space="0" w:color="auto"/>
        <w:bottom w:val="none" w:sz="0" w:space="0" w:color="auto"/>
        <w:right w:val="none" w:sz="0" w:space="0" w:color="auto"/>
      </w:divBdr>
    </w:div>
    <w:div w:id="960460644">
      <w:bodyDiv w:val="1"/>
      <w:marLeft w:val="0"/>
      <w:marRight w:val="0"/>
      <w:marTop w:val="0"/>
      <w:marBottom w:val="0"/>
      <w:divBdr>
        <w:top w:val="none" w:sz="0" w:space="0" w:color="auto"/>
        <w:left w:val="none" w:sz="0" w:space="0" w:color="auto"/>
        <w:bottom w:val="none" w:sz="0" w:space="0" w:color="auto"/>
        <w:right w:val="none" w:sz="0" w:space="0" w:color="auto"/>
      </w:divBdr>
    </w:div>
    <w:div w:id="1008948980">
      <w:bodyDiv w:val="1"/>
      <w:marLeft w:val="0"/>
      <w:marRight w:val="0"/>
      <w:marTop w:val="0"/>
      <w:marBottom w:val="0"/>
      <w:divBdr>
        <w:top w:val="none" w:sz="0" w:space="0" w:color="auto"/>
        <w:left w:val="none" w:sz="0" w:space="0" w:color="auto"/>
        <w:bottom w:val="none" w:sz="0" w:space="0" w:color="auto"/>
        <w:right w:val="none" w:sz="0" w:space="0" w:color="auto"/>
      </w:divBdr>
    </w:div>
    <w:div w:id="1012031861">
      <w:bodyDiv w:val="1"/>
      <w:marLeft w:val="0"/>
      <w:marRight w:val="0"/>
      <w:marTop w:val="0"/>
      <w:marBottom w:val="0"/>
      <w:divBdr>
        <w:top w:val="none" w:sz="0" w:space="0" w:color="auto"/>
        <w:left w:val="none" w:sz="0" w:space="0" w:color="auto"/>
        <w:bottom w:val="none" w:sz="0" w:space="0" w:color="auto"/>
        <w:right w:val="none" w:sz="0" w:space="0" w:color="auto"/>
      </w:divBdr>
    </w:div>
    <w:div w:id="1022316090">
      <w:bodyDiv w:val="1"/>
      <w:marLeft w:val="0"/>
      <w:marRight w:val="0"/>
      <w:marTop w:val="0"/>
      <w:marBottom w:val="0"/>
      <w:divBdr>
        <w:top w:val="none" w:sz="0" w:space="0" w:color="auto"/>
        <w:left w:val="none" w:sz="0" w:space="0" w:color="auto"/>
        <w:bottom w:val="none" w:sz="0" w:space="0" w:color="auto"/>
        <w:right w:val="none" w:sz="0" w:space="0" w:color="auto"/>
      </w:divBdr>
      <w:divsChild>
        <w:div w:id="432018454">
          <w:marLeft w:val="0"/>
          <w:marRight w:val="0"/>
          <w:marTop w:val="0"/>
          <w:marBottom w:val="0"/>
          <w:divBdr>
            <w:top w:val="none" w:sz="0" w:space="0" w:color="auto"/>
            <w:left w:val="none" w:sz="0" w:space="0" w:color="auto"/>
            <w:bottom w:val="none" w:sz="0" w:space="0" w:color="auto"/>
            <w:right w:val="none" w:sz="0" w:space="0" w:color="auto"/>
          </w:divBdr>
          <w:divsChild>
            <w:div w:id="1019239531">
              <w:marLeft w:val="0"/>
              <w:marRight w:val="0"/>
              <w:marTop w:val="0"/>
              <w:marBottom w:val="0"/>
              <w:divBdr>
                <w:top w:val="none" w:sz="0" w:space="0" w:color="auto"/>
                <w:left w:val="none" w:sz="0" w:space="0" w:color="auto"/>
                <w:bottom w:val="none" w:sz="0" w:space="0" w:color="auto"/>
                <w:right w:val="none" w:sz="0" w:space="0" w:color="auto"/>
              </w:divBdr>
              <w:divsChild>
                <w:div w:id="1459567395">
                  <w:marLeft w:val="0"/>
                  <w:marRight w:val="0"/>
                  <w:marTop w:val="0"/>
                  <w:marBottom w:val="0"/>
                  <w:divBdr>
                    <w:top w:val="none" w:sz="0" w:space="0" w:color="auto"/>
                    <w:left w:val="none" w:sz="0" w:space="0" w:color="auto"/>
                    <w:bottom w:val="none" w:sz="0" w:space="0" w:color="auto"/>
                    <w:right w:val="none" w:sz="0" w:space="0" w:color="auto"/>
                  </w:divBdr>
                  <w:divsChild>
                    <w:div w:id="1526400930">
                      <w:marLeft w:val="0"/>
                      <w:marRight w:val="0"/>
                      <w:marTop w:val="0"/>
                      <w:marBottom w:val="0"/>
                      <w:divBdr>
                        <w:top w:val="none" w:sz="0" w:space="0" w:color="auto"/>
                        <w:left w:val="none" w:sz="0" w:space="0" w:color="auto"/>
                        <w:bottom w:val="none" w:sz="0" w:space="0" w:color="auto"/>
                        <w:right w:val="none" w:sz="0" w:space="0" w:color="auto"/>
                      </w:divBdr>
                    </w:div>
                  </w:divsChild>
                </w:div>
                <w:div w:id="170141997">
                  <w:marLeft w:val="0"/>
                  <w:marRight w:val="0"/>
                  <w:marTop w:val="0"/>
                  <w:marBottom w:val="0"/>
                  <w:divBdr>
                    <w:top w:val="none" w:sz="0" w:space="0" w:color="auto"/>
                    <w:left w:val="none" w:sz="0" w:space="0" w:color="auto"/>
                    <w:bottom w:val="none" w:sz="0" w:space="0" w:color="auto"/>
                    <w:right w:val="none" w:sz="0" w:space="0" w:color="auto"/>
                  </w:divBdr>
                  <w:divsChild>
                    <w:div w:id="701326954">
                      <w:marLeft w:val="375"/>
                      <w:marRight w:val="0"/>
                      <w:marTop w:val="0"/>
                      <w:marBottom w:val="0"/>
                      <w:divBdr>
                        <w:top w:val="none" w:sz="0" w:space="0" w:color="auto"/>
                        <w:left w:val="none" w:sz="0" w:space="0" w:color="auto"/>
                        <w:bottom w:val="none" w:sz="0" w:space="0" w:color="auto"/>
                        <w:right w:val="none" w:sz="0" w:space="0" w:color="auto"/>
                      </w:divBdr>
                      <w:divsChild>
                        <w:div w:id="924613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330841">
              <w:marLeft w:val="0"/>
              <w:marRight w:val="0"/>
              <w:marTop w:val="0"/>
              <w:marBottom w:val="0"/>
              <w:divBdr>
                <w:top w:val="none" w:sz="0" w:space="0" w:color="auto"/>
                <w:left w:val="none" w:sz="0" w:space="0" w:color="auto"/>
                <w:bottom w:val="none" w:sz="0" w:space="0" w:color="auto"/>
                <w:right w:val="none" w:sz="0" w:space="0" w:color="auto"/>
              </w:divBdr>
              <w:divsChild>
                <w:div w:id="1054113392">
                  <w:marLeft w:val="0"/>
                  <w:marRight w:val="0"/>
                  <w:marTop w:val="0"/>
                  <w:marBottom w:val="0"/>
                  <w:divBdr>
                    <w:top w:val="none" w:sz="0" w:space="0" w:color="auto"/>
                    <w:left w:val="none" w:sz="0" w:space="0" w:color="auto"/>
                    <w:bottom w:val="none" w:sz="0" w:space="0" w:color="auto"/>
                    <w:right w:val="none" w:sz="0" w:space="0" w:color="auto"/>
                  </w:divBdr>
                  <w:divsChild>
                    <w:div w:id="1582642275">
                      <w:marLeft w:val="0"/>
                      <w:marRight w:val="0"/>
                      <w:marTop w:val="0"/>
                      <w:marBottom w:val="0"/>
                      <w:divBdr>
                        <w:top w:val="none" w:sz="0" w:space="0" w:color="auto"/>
                        <w:left w:val="none" w:sz="0" w:space="0" w:color="auto"/>
                        <w:bottom w:val="none" w:sz="0" w:space="0" w:color="auto"/>
                        <w:right w:val="none" w:sz="0" w:space="0" w:color="auto"/>
                      </w:divBdr>
                      <w:divsChild>
                        <w:div w:id="2097631687">
                          <w:marLeft w:val="0"/>
                          <w:marRight w:val="0"/>
                          <w:marTop w:val="0"/>
                          <w:marBottom w:val="0"/>
                          <w:divBdr>
                            <w:top w:val="none" w:sz="0" w:space="0" w:color="auto"/>
                            <w:left w:val="none" w:sz="0" w:space="0" w:color="auto"/>
                            <w:bottom w:val="none" w:sz="0" w:space="0" w:color="auto"/>
                            <w:right w:val="none" w:sz="0" w:space="0" w:color="auto"/>
                          </w:divBdr>
                          <w:divsChild>
                            <w:div w:id="2123497742">
                              <w:marLeft w:val="0"/>
                              <w:marRight w:val="300"/>
                              <w:marTop w:val="180"/>
                              <w:marBottom w:val="0"/>
                              <w:divBdr>
                                <w:top w:val="none" w:sz="0" w:space="0" w:color="auto"/>
                                <w:left w:val="none" w:sz="0" w:space="0" w:color="auto"/>
                                <w:bottom w:val="none" w:sz="0" w:space="0" w:color="auto"/>
                                <w:right w:val="none" w:sz="0" w:space="0" w:color="auto"/>
                              </w:divBdr>
                              <w:divsChild>
                                <w:div w:id="727606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550012">
          <w:marLeft w:val="0"/>
          <w:marRight w:val="0"/>
          <w:marTop w:val="0"/>
          <w:marBottom w:val="0"/>
          <w:divBdr>
            <w:top w:val="none" w:sz="0" w:space="0" w:color="auto"/>
            <w:left w:val="none" w:sz="0" w:space="0" w:color="auto"/>
            <w:bottom w:val="none" w:sz="0" w:space="0" w:color="auto"/>
            <w:right w:val="none" w:sz="0" w:space="0" w:color="auto"/>
          </w:divBdr>
          <w:divsChild>
            <w:div w:id="893153498">
              <w:marLeft w:val="0"/>
              <w:marRight w:val="0"/>
              <w:marTop w:val="0"/>
              <w:marBottom w:val="0"/>
              <w:divBdr>
                <w:top w:val="none" w:sz="0" w:space="0" w:color="auto"/>
                <w:left w:val="none" w:sz="0" w:space="0" w:color="auto"/>
                <w:bottom w:val="none" w:sz="0" w:space="0" w:color="auto"/>
                <w:right w:val="none" w:sz="0" w:space="0" w:color="auto"/>
              </w:divBdr>
              <w:divsChild>
                <w:div w:id="143276478">
                  <w:marLeft w:val="0"/>
                  <w:marRight w:val="0"/>
                  <w:marTop w:val="0"/>
                  <w:marBottom w:val="0"/>
                  <w:divBdr>
                    <w:top w:val="none" w:sz="0" w:space="0" w:color="auto"/>
                    <w:left w:val="none" w:sz="0" w:space="0" w:color="auto"/>
                    <w:bottom w:val="none" w:sz="0" w:space="0" w:color="auto"/>
                    <w:right w:val="none" w:sz="0" w:space="0" w:color="auto"/>
                  </w:divBdr>
                  <w:divsChild>
                    <w:div w:id="552232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0253181">
      <w:bodyDiv w:val="1"/>
      <w:marLeft w:val="0"/>
      <w:marRight w:val="0"/>
      <w:marTop w:val="0"/>
      <w:marBottom w:val="0"/>
      <w:divBdr>
        <w:top w:val="none" w:sz="0" w:space="0" w:color="auto"/>
        <w:left w:val="none" w:sz="0" w:space="0" w:color="auto"/>
        <w:bottom w:val="none" w:sz="0" w:space="0" w:color="auto"/>
        <w:right w:val="none" w:sz="0" w:space="0" w:color="auto"/>
      </w:divBdr>
    </w:div>
    <w:div w:id="1075203766">
      <w:bodyDiv w:val="1"/>
      <w:marLeft w:val="0"/>
      <w:marRight w:val="0"/>
      <w:marTop w:val="0"/>
      <w:marBottom w:val="0"/>
      <w:divBdr>
        <w:top w:val="none" w:sz="0" w:space="0" w:color="auto"/>
        <w:left w:val="none" w:sz="0" w:space="0" w:color="auto"/>
        <w:bottom w:val="none" w:sz="0" w:space="0" w:color="auto"/>
        <w:right w:val="none" w:sz="0" w:space="0" w:color="auto"/>
      </w:divBdr>
    </w:div>
    <w:div w:id="1103384204">
      <w:bodyDiv w:val="1"/>
      <w:marLeft w:val="0"/>
      <w:marRight w:val="0"/>
      <w:marTop w:val="0"/>
      <w:marBottom w:val="0"/>
      <w:divBdr>
        <w:top w:val="none" w:sz="0" w:space="0" w:color="auto"/>
        <w:left w:val="none" w:sz="0" w:space="0" w:color="auto"/>
        <w:bottom w:val="none" w:sz="0" w:space="0" w:color="auto"/>
        <w:right w:val="none" w:sz="0" w:space="0" w:color="auto"/>
      </w:divBdr>
    </w:div>
    <w:div w:id="1113551850">
      <w:bodyDiv w:val="1"/>
      <w:marLeft w:val="0"/>
      <w:marRight w:val="0"/>
      <w:marTop w:val="0"/>
      <w:marBottom w:val="0"/>
      <w:divBdr>
        <w:top w:val="none" w:sz="0" w:space="0" w:color="auto"/>
        <w:left w:val="none" w:sz="0" w:space="0" w:color="auto"/>
        <w:bottom w:val="none" w:sz="0" w:space="0" w:color="auto"/>
        <w:right w:val="none" w:sz="0" w:space="0" w:color="auto"/>
      </w:divBdr>
    </w:div>
    <w:div w:id="1118523453">
      <w:bodyDiv w:val="1"/>
      <w:marLeft w:val="0"/>
      <w:marRight w:val="0"/>
      <w:marTop w:val="0"/>
      <w:marBottom w:val="0"/>
      <w:divBdr>
        <w:top w:val="none" w:sz="0" w:space="0" w:color="auto"/>
        <w:left w:val="none" w:sz="0" w:space="0" w:color="auto"/>
        <w:bottom w:val="none" w:sz="0" w:space="0" w:color="auto"/>
        <w:right w:val="none" w:sz="0" w:space="0" w:color="auto"/>
      </w:divBdr>
    </w:div>
    <w:div w:id="1124496880">
      <w:bodyDiv w:val="1"/>
      <w:marLeft w:val="0"/>
      <w:marRight w:val="0"/>
      <w:marTop w:val="0"/>
      <w:marBottom w:val="0"/>
      <w:divBdr>
        <w:top w:val="none" w:sz="0" w:space="0" w:color="auto"/>
        <w:left w:val="none" w:sz="0" w:space="0" w:color="auto"/>
        <w:bottom w:val="none" w:sz="0" w:space="0" w:color="auto"/>
        <w:right w:val="none" w:sz="0" w:space="0" w:color="auto"/>
      </w:divBdr>
    </w:div>
    <w:div w:id="1129007327">
      <w:bodyDiv w:val="1"/>
      <w:marLeft w:val="0"/>
      <w:marRight w:val="0"/>
      <w:marTop w:val="0"/>
      <w:marBottom w:val="0"/>
      <w:divBdr>
        <w:top w:val="none" w:sz="0" w:space="0" w:color="auto"/>
        <w:left w:val="none" w:sz="0" w:space="0" w:color="auto"/>
        <w:bottom w:val="none" w:sz="0" w:space="0" w:color="auto"/>
        <w:right w:val="none" w:sz="0" w:space="0" w:color="auto"/>
      </w:divBdr>
    </w:div>
    <w:div w:id="1146044248">
      <w:bodyDiv w:val="1"/>
      <w:marLeft w:val="0"/>
      <w:marRight w:val="0"/>
      <w:marTop w:val="0"/>
      <w:marBottom w:val="0"/>
      <w:divBdr>
        <w:top w:val="none" w:sz="0" w:space="0" w:color="auto"/>
        <w:left w:val="none" w:sz="0" w:space="0" w:color="auto"/>
        <w:bottom w:val="none" w:sz="0" w:space="0" w:color="auto"/>
        <w:right w:val="none" w:sz="0" w:space="0" w:color="auto"/>
      </w:divBdr>
    </w:div>
    <w:div w:id="1155562155">
      <w:bodyDiv w:val="1"/>
      <w:marLeft w:val="0"/>
      <w:marRight w:val="0"/>
      <w:marTop w:val="0"/>
      <w:marBottom w:val="0"/>
      <w:divBdr>
        <w:top w:val="none" w:sz="0" w:space="0" w:color="auto"/>
        <w:left w:val="none" w:sz="0" w:space="0" w:color="auto"/>
        <w:bottom w:val="none" w:sz="0" w:space="0" w:color="auto"/>
        <w:right w:val="none" w:sz="0" w:space="0" w:color="auto"/>
      </w:divBdr>
    </w:div>
    <w:div w:id="1157841431">
      <w:bodyDiv w:val="1"/>
      <w:marLeft w:val="0"/>
      <w:marRight w:val="0"/>
      <w:marTop w:val="0"/>
      <w:marBottom w:val="0"/>
      <w:divBdr>
        <w:top w:val="none" w:sz="0" w:space="0" w:color="auto"/>
        <w:left w:val="none" w:sz="0" w:space="0" w:color="auto"/>
        <w:bottom w:val="none" w:sz="0" w:space="0" w:color="auto"/>
        <w:right w:val="none" w:sz="0" w:space="0" w:color="auto"/>
      </w:divBdr>
      <w:divsChild>
        <w:div w:id="1193037189">
          <w:marLeft w:val="0"/>
          <w:marRight w:val="0"/>
          <w:marTop w:val="0"/>
          <w:marBottom w:val="0"/>
          <w:divBdr>
            <w:top w:val="none" w:sz="0" w:space="0" w:color="auto"/>
            <w:left w:val="none" w:sz="0" w:space="0" w:color="auto"/>
            <w:bottom w:val="none" w:sz="0" w:space="0" w:color="auto"/>
            <w:right w:val="none" w:sz="0" w:space="0" w:color="auto"/>
          </w:divBdr>
          <w:divsChild>
            <w:div w:id="1235241060">
              <w:marLeft w:val="0"/>
              <w:marRight w:val="0"/>
              <w:marTop w:val="0"/>
              <w:marBottom w:val="0"/>
              <w:divBdr>
                <w:top w:val="none" w:sz="0" w:space="0" w:color="auto"/>
                <w:left w:val="none" w:sz="0" w:space="0" w:color="auto"/>
                <w:bottom w:val="none" w:sz="0" w:space="0" w:color="auto"/>
                <w:right w:val="none" w:sz="0" w:space="0" w:color="auto"/>
              </w:divBdr>
              <w:divsChild>
                <w:div w:id="943002754">
                  <w:marLeft w:val="0"/>
                  <w:marRight w:val="0"/>
                  <w:marTop w:val="0"/>
                  <w:marBottom w:val="0"/>
                  <w:divBdr>
                    <w:top w:val="none" w:sz="0" w:space="0" w:color="auto"/>
                    <w:left w:val="none" w:sz="0" w:space="0" w:color="auto"/>
                    <w:bottom w:val="none" w:sz="0" w:space="0" w:color="auto"/>
                    <w:right w:val="none" w:sz="0" w:space="0" w:color="auto"/>
                  </w:divBdr>
                  <w:divsChild>
                    <w:div w:id="1843355993">
                      <w:marLeft w:val="0"/>
                      <w:marRight w:val="0"/>
                      <w:marTop w:val="0"/>
                      <w:marBottom w:val="0"/>
                      <w:divBdr>
                        <w:top w:val="none" w:sz="0" w:space="0" w:color="auto"/>
                        <w:left w:val="none" w:sz="0" w:space="0" w:color="auto"/>
                        <w:bottom w:val="none" w:sz="0" w:space="0" w:color="auto"/>
                        <w:right w:val="none" w:sz="0" w:space="0" w:color="auto"/>
                      </w:divBdr>
                      <w:divsChild>
                        <w:div w:id="233012980">
                          <w:marLeft w:val="0"/>
                          <w:marRight w:val="0"/>
                          <w:marTop w:val="0"/>
                          <w:marBottom w:val="0"/>
                          <w:divBdr>
                            <w:top w:val="none" w:sz="0" w:space="0" w:color="auto"/>
                            <w:left w:val="none" w:sz="0" w:space="0" w:color="auto"/>
                            <w:bottom w:val="none" w:sz="0" w:space="0" w:color="auto"/>
                            <w:right w:val="none" w:sz="0" w:space="0" w:color="auto"/>
                          </w:divBdr>
                        </w:div>
                        <w:div w:id="233662864">
                          <w:marLeft w:val="0"/>
                          <w:marRight w:val="0"/>
                          <w:marTop w:val="0"/>
                          <w:marBottom w:val="0"/>
                          <w:divBdr>
                            <w:top w:val="none" w:sz="0" w:space="0" w:color="auto"/>
                            <w:left w:val="none" w:sz="0" w:space="0" w:color="auto"/>
                            <w:bottom w:val="none" w:sz="0" w:space="0" w:color="auto"/>
                            <w:right w:val="none" w:sz="0" w:space="0" w:color="auto"/>
                          </w:divBdr>
                          <w:divsChild>
                            <w:div w:id="838234567">
                              <w:marLeft w:val="0"/>
                              <w:marRight w:val="300"/>
                              <w:marTop w:val="180"/>
                              <w:marBottom w:val="0"/>
                              <w:divBdr>
                                <w:top w:val="none" w:sz="0" w:space="0" w:color="auto"/>
                                <w:left w:val="none" w:sz="0" w:space="0" w:color="auto"/>
                                <w:bottom w:val="none" w:sz="0" w:space="0" w:color="auto"/>
                                <w:right w:val="none" w:sz="0" w:space="0" w:color="auto"/>
                              </w:divBdr>
                              <w:divsChild>
                                <w:div w:id="2027367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57921012">
          <w:marLeft w:val="0"/>
          <w:marRight w:val="0"/>
          <w:marTop w:val="0"/>
          <w:marBottom w:val="0"/>
          <w:divBdr>
            <w:top w:val="none" w:sz="0" w:space="0" w:color="auto"/>
            <w:left w:val="none" w:sz="0" w:space="0" w:color="auto"/>
            <w:bottom w:val="none" w:sz="0" w:space="0" w:color="auto"/>
            <w:right w:val="none" w:sz="0" w:space="0" w:color="auto"/>
          </w:divBdr>
          <w:divsChild>
            <w:div w:id="1022127567">
              <w:marLeft w:val="0"/>
              <w:marRight w:val="0"/>
              <w:marTop w:val="0"/>
              <w:marBottom w:val="0"/>
              <w:divBdr>
                <w:top w:val="none" w:sz="0" w:space="0" w:color="auto"/>
                <w:left w:val="none" w:sz="0" w:space="0" w:color="auto"/>
                <w:bottom w:val="none" w:sz="0" w:space="0" w:color="auto"/>
                <w:right w:val="none" w:sz="0" w:space="0" w:color="auto"/>
              </w:divBdr>
              <w:divsChild>
                <w:div w:id="1426877245">
                  <w:marLeft w:val="0"/>
                  <w:marRight w:val="0"/>
                  <w:marTop w:val="0"/>
                  <w:marBottom w:val="0"/>
                  <w:divBdr>
                    <w:top w:val="none" w:sz="0" w:space="0" w:color="auto"/>
                    <w:left w:val="none" w:sz="0" w:space="0" w:color="auto"/>
                    <w:bottom w:val="none" w:sz="0" w:space="0" w:color="auto"/>
                    <w:right w:val="none" w:sz="0" w:space="0" w:color="auto"/>
                  </w:divBdr>
                  <w:divsChild>
                    <w:div w:id="36051855">
                      <w:marLeft w:val="0"/>
                      <w:marRight w:val="0"/>
                      <w:marTop w:val="0"/>
                      <w:marBottom w:val="0"/>
                      <w:divBdr>
                        <w:top w:val="none" w:sz="0" w:space="0" w:color="auto"/>
                        <w:left w:val="none" w:sz="0" w:space="0" w:color="auto"/>
                        <w:bottom w:val="none" w:sz="0" w:space="0" w:color="auto"/>
                        <w:right w:val="none" w:sz="0" w:space="0" w:color="auto"/>
                      </w:divBdr>
                      <w:divsChild>
                        <w:div w:id="20591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74078194">
      <w:bodyDiv w:val="1"/>
      <w:marLeft w:val="0"/>
      <w:marRight w:val="0"/>
      <w:marTop w:val="0"/>
      <w:marBottom w:val="0"/>
      <w:divBdr>
        <w:top w:val="none" w:sz="0" w:space="0" w:color="auto"/>
        <w:left w:val="none" w:sz="0" w:space="0" w:color="auto"/>
        <w:bottom w:val="none" w:sz="0" w:space="0" w:color="auto"/>
        <w:right w:val="none" w:sz="0" w:space="0" w:color="auto"/>
      </w:divBdr>
    </w:div>
    <w:div w:id="1175073785">
      <w:bodyDiv w:val="1"/>
      <w:marLeft w:val="0"/>
      <w:marRight w:val="0"/>
      <w:marTop w:val="0"/>
      <w:marBottom w:val="0"/>
      <w:divBdr>
        <w:top w:val="none" w:sz="0" w:space="0" w:color="auto"/>
        <w:left w:val="none" w:sz="0" w:space="0" w:color="auto"/>
        <w:bottom w:val="none" w:sz="0" w:space="0" w:color="auto"/>
        <w:right w:val="none" w:sz="0" w:space="0" w:color="auto"/>
      </w:divBdr>
    </w:div>
    <w:div w:id="1188059434">
      <w:bodyDiv w:val="1"/>
      <w:marLeft w:val="0"/>
      <w:marRight w:val="0"/>
      <w:marTop w:val="0"/>
      <w:marBottom w:val="0"/>
      <w:divBdr>
        <w:top w:val="none" w:sz="0" w:space="0" w:color="auto"/>
        <w:left w:val="none" w:sz="0" w:space="0" w:color="auto"/>
        <w:bottom w:val="none" w:sz="0" w:space="0" w:color="auto"/>
        <w:right w:val="none" w:sz="0" w:space="0" w:color="auto"/>
      </w:divBdr>
    </w:div>
    <w:div w:id="1190146975">
      <w:bodyDiv w:val="1"/>
      <w:marLeft w:val="0"/>
      <w:marRight w:val="0"/>
      <w:marTop w:val="0"/>
      <w:marBottom w:val="0"/>
      <w:divBdr>
        <w:top w:val="none" w:sz="0" w:space="0" w:color="auto"/>
        <w:left w:val="none" w:sz="0" w:space="0" w:color="auto"/>
        <w:bottom w:val="none" w:sz="0" w:space="0" w:color="auto"/>
        <w:right w:val="none" w:sz="0" w:space="0" w:color="auto"/>
      </w:divBdr>
    </w:div>
    <w:div w:id="1197737664">
      <w:bodyDiv w:val="1"/>
      <w:marLeft w:val="0"/>
      <w:marRight w:val="0"/>
      <w:marTop w:val="0"/>
      <w:marBottom w:val="0"/>
      <w:divBdr>
        <w:top w:val="none" w:sz="0" w:space="0" w:color="auto"/>
        <w:left w:val="none" w:sz="0" w:space="0" w:color="auto"/>
        <w:bottom w:val="none" w:sz="0" w:space="0" w:color="auto"/>
        <w:right w:val="none" w:sz="0" w:space="0" w:color="auto"/>
      </w:divBdr>
    </w:div>
    <w:div w:id="1204831710">
      <w:bodyDiv w:val="1"/>
      <w:marLeft w:val="0"/>
      <w:marRight w:val="0"/>
      <w:marTop w:val="0"/>
      <w:marBottom w:val="0"/>
      <w:divBdr>
        <w:top w:val="none" w:sz="0" w:space="0" w:color="auto"/>
        <w:left w:val="none" w:sz="0" w:space="0" w:color="auto"/>
        <w:bottom w:val="none" w:sz="0" w:space="0" w:color="auto"/>
        <w:right w:val="none" w:sz="0" w:space="0" w:color="auto"/>
      </w:divBdr>
    </w:div>
    <w:div w:id="1219977602">
      <w:bodyDiv w:val="1"/>
      <w:marLeft w:val="0"/>
      <w:marRight w:val="0"/>
      <w:marTop w:val="0"/>
      <w:marBottom w:val="0"/>
      <w:divBdr>
        <w:top w:val="none" w:sz="0" w:space="0" w:color="auto"/>
        <w:left w:val="none" w:sz="0" w:space="0" w:color="auto"/>
        <w:bottom w:val="none" w:sz="0" w:space="0" w:color="auto"/>
        <w:right w:val="none" w:sz="0" w:space="0" w:color="auto"/>
      </w:divBdr>
    </w:div>
    <w:div w:id="1227766586">
      <w:bodyDiv w:val="1"/>
      <w:marLeft w:val="0"/>
      <w:marRight w:val="0"/>
      <w:marTop w:val="0"/>
      <w:marBottom w:val="0"/>
      <w:divBdr>
        <w:top w:val="none" w:sz="0" w:space="0" w:color="auto"/>
        <w:left w:val="none" w:sz="0" w:space="0" w:color="auto"/>
        <w:bottom w:val="none" w:sz="0" w:space="0" w:color="auto"/>
        <w:right w:val="none" w:sz="0" w:space="0" w:color="auto"/>
      </w:divBdr>
    </w:div>
    <w:div w:id="1258520344">
      <w:bodyDiv w:val="1"/>
      <w:marLeft w:val="0"/>
      <w:marRight w:val="0"/>
      <w:marTop w:val="0"/>
      <w:marBottom w:val="0"/>
      <w:divBdr>
        <w:top w:val="none" w:sz="0" w:space="0" w:color="auto"/>
        <w:left w:val="none" w:sz="0" w:space="0" w:color="auto"/>
        <w:bottom w:val="none" w:sz="0" w:space="0" w:color="auto"/>
        <w:right w:val="none" w:sz="0" w:space="0" w:color="auto"/>
      </w:divBdr>
    </w:div>
    <w:div w:id="1264070596">
      <w:bodyDiv w:val="1"/>
      <w:marLeft w:val="0"/>
      <w:marRight w:val="0"/>
      <w:marTop w:val="0"/>
      <w:marBottom w:val="0"/>
      <w:divBdr>
        <w:top w:val="none" w:sz="0" w:space="0" w:color="auto"/>
        <w:left w:val="none" w:sz="0" w:space="0" w:color="auto"/>
        <w:bottom w:val="none" w:sz="0" w:space="0" w:color="auto"/>
        <w:right w:val="none" w:sz="0" w:space="0" w:color="auto"/>
      </w:divBdr>
    </w:div>
    <w:div w:id="1273510233">
      <w:bodyDiv w:val="1"/>
      <w:marLeft w:val="0"/>
      <w:marRight w:val="0"/>
      <w:marTop w:val="0"/>
      <w:marBottom w:val="0"/>
      <w:divBdr>
        <w:top w:val="none" w:sz="0" w:space="0" w:color="auto"/>
        <w:left w:val="none" w:sz="0" w:space="0" w:color="auto"/>
        <w:bottom w:val="none" w:sz="0" w:space="0" w:color="auto"/>
        <w:right w:val="none" w:sz="0" w:space="0" w:color="auto"/>
      </w:divBdr>
      <w:divsChild>
        <w:div w:id="1183978712">
          <w:marLeft w:val="0"/>
          <w:marRight w:val="0"/>
          <w:marTop w:val="0"/>
          <w:marBottom w:val="0"/>
          <w:divBdr>
            <w:top w:val="none" w:sz="0" w:space="0" w:color="auto"/>
            <w:left w:val="none" w:sz="0" w:space="0" w:color="auto"/>
            <w:bottom w:val="none" w:sz="0" w:space="0" w:color="auto"/>
            <w:right w:val="none" w:sz="0" w:space="0" w:color="auto"/>
          </w:divBdr>
          <w:divsChild>
            <w:div w:id="1566717190">
              <w:marLeft w:val="0"/>
              <w:marRight w:val="0"/>
              <w:marTop w:val="0"/>
              <w:marBottom w:val="0"/>
              <w:divBdr>
                <w:top w:val="none" w:sz="0" w:space="0" w:color="auto"/>
                <w:left w:val="none" w:sz="0" w:space="0" w:color="auto"/>
                <w:bottom w:val="none" w:sz="0" w:space="0" w:color="auto"/>
                <w:right w:val="none" w:sz="0" w:space="0" w:color="auto"/>
              </w:divBdr>
              <w:divsChild>
                <w:div w:id="1590431217">
                  <w:marLeft w:val="0"/>
                  <w:marRight w:val="0"/>
                  <w:marTop w:val="0"/>
                  <w:marBottom w:val="0"/>
                  <w:divBdr>
                    <w:top w:val="none" w:sz="0" w:space="0" w:color="auto"/>
                    <w:left w:val="none" w:sz="0" w:space="0" w:color="auto"/>
                    <w:bottom w:val="none" w:sz="0" w:space="0" w:color="auto"/>
                    <w:right w:val="none" w:sz="0" w:space="0" w:color="auto"/>
                  </w:divBdr>
                  <w:divsChild>
                    <w:div w:id="659162942">
                      <w:marLeft w:val="0"/>
                      <w:marRight w:val="0"/>
                      <w:marTop w:val="0"/>
                      <w:marBottom w:val="0"/>
                      <w:divBdr>
                        <w:top w:val="none" w:sz="0" w:space="0" w:color="auto"/>
                        <w:left w:val="none" w:sz="0" w:space="0" w:color="auto"/>
                        <w:bottom w:val="none" w:sz="0" w:space="0" w:color="auto"/>
                        <w:right w:val="none" w:sz="0" w:space="0" w:color="auto"/>
                      </w:divBdr>
                      <w:divsChild>
                        <w:div w:id="65345408">
                          <w:marLeft w:val="0"/>
                          <w:marRight w:val="0"/>
                          <w:marTop w:val="0"/>
                          <w:marBottom w:val="0"/>
                          <w:divBdr>
                            <w:top w:val="none" w:sz="0" w:space="0" w:color="auto"/>
                            <w:left w:val="none" w:sz="0" w:space="0" w:color="auto"/>
                            <w:bottom w:val="none" w:sz="0" w:space="0" w:color="auto"/>
                            <w:right w:val="none" w:sz="0" w:space="0" w:color="auto"/>
                          </w:divBdr>
                          <w:divsChild>
                            <w:div w:id="2050837609">
                              <w:marLeft w:val="0"/>
                              <w:marRight w:val="300"/>
                              <w:marTop w:val="180"/>
                              <w:marBottom w:val="0"/>
                              <w:divBdr>
                                <w:top w:val="none" w:sz="0" w:space="0" w:color="auto"/>
                                <w:left w:val="none" w:sz="0" w:space="0" w:color="auto"/>
                                <w:bottom w:val="none" w:sz="0" w:space="0" w:color="auto"/>
                                <w:right w:val="none" w:sz="0" w:space="0" w:color="auto"/>
                              </w:divBdr>
                              <w:divsChild>
                                <w:div w:id="2069759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5922234">
          <w:marLeft w:val="0"/>
          <w:marRight w:val="0"/>
          <w:marTop w:val="0"/>
          <w:marBottom w:val="0"/>
          <w:divBdr>
            <w:top w:val="none" w:sz="0" w:space="0" w:color="auto"/>
            <w:left w:val="none" w:sz="0" w:space="0" w:color="auto"/>
            <w:bottom w:val="none" w:sz="0" w:space="0" w:color="auto"/>
            <w:right w:val="none" w:sz="0" w:space="0" w:color="auto"/>
          </w:divBdr>
          <w:divsChild>
            <w:div w:id="850490218">
              <w:marLeft w:val="0"/>
              <w:marRight w:val="0"/>
              <w:marTop w:val="0"/>
              <w:marBottom w:val="0"/>
              <w:divBdr>
                <w:top w:val="none" w:sz="0" w:space="0" w:color="auto"/>
                <w:left w:val="none" w:sz="0" w:space="0" w:color="auto"/>
                <w:bottom w:val="none" w:sz="0" w:space="0" w:color="auto"/>
                <w:right w:val="none" w:sz="0" w:space="0" w:color="auto"/>
              </w:divBdr>
              <w:divsChild>
                <w:div w:id="1392725886">
                  <w:marLeft w:val="0"/>
                  <w:marRight w:val="0"/>
                  <w:marTop w:val="0"/>
                  <w:marBottom w:val="0"/>
                  <w:divBdr>
                    <w:top w:val="none" w:sz="0" w:space="0" w:color="auto"/>
                    <w:left w:val="none" w:sz="0" w:space="0" w:color="auto"/>
                    <w:bottom w:val="none" w:sz="0" w:space="0" w:color="auto"/>
                    <w:right w:val="none" w:sz="0" w:space="0" w:color="auto"/>
                  </w:divBdr>
                  <w:divsChild>
                    <w:div w:id="1925071572">
                      <w:marLeft w:val="0"/>
                      <w:marRight w:val="0"/>
                      <w:marTop w:val="0"/>
                      <w:marBottom w:val="0"/>
                      <w:divBdr>
                        <w:top w:val="none" w:sz="0" w:space="0" w:color="auto"/>
                        <w:left w:val="none" w:sz="0" w:space="0" w:color="auto"/>
                        <w:bottom w:val="none" w:sz="0" w:space="0" w:color="auto"/>
                        <w:right w:val="none" w:sz="0" w:space="0" w:color="auto"/>
                      </w:divBdr>
                      <w:divsChild>
                        <w:div w:id="110195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5163958">
      <w:bodyDiv w:val="1"/>
      <w:marLeft w:val="0"/>
      <w:marRight w:val="0"/>
      <w:marTop w:val="0"/>
      <w:marBottom w:val="0"/>
      <w:divBdr>
        <w:top w:val="none" w:sz="0" w:space="0" w:color="auto"/>
        <w:left w:val="none" w:sz="0" w:space="0" w:color="auto"/>
        <w:bottom w:val="none" w:sz="0" w:space="0" w:color="auto"/>
        <w:right w:val="none" w:sz="0" w:space="0" w:color="auto"/>
      </w:divBdr>
    </w:div>
    <w:div w:id="1285233799">
      <w:bodyDiv w:val="1"/>
      <w:marLeft w:val="0"/>
      <w:marRight w:val="0"/>
      <w:marTop w:val="0"/>
      <w:marBottom w:val="0"/>
      <w:divBdr>
        <w:top w:val="none" w:sz="0" w:space="0" w:color="auto"/>
        <w:left w:val="none" w:sz="0" w:space="0" w:color="auto"/>
        <w:bottom w:val="none" w:sz="0" w:space="0" w:color="auto"/>
        <w:right w:val="none" w:sz="0" w:space="0" w:color="auto"/>
      </w:divBdr>
    </w:div>
    <w:div w:id="1298219487">
      <w:bodyDiv w:val="1"/>
      <w:marLeft w:val="0"/>
      <w:marRight w:val="0"/>
      <w:marTop w:val="0"/>
      <w:marBottom w:val="0"/>
      <w:divBdr>
        <w:top w:val="none" w:sz="0" w:space="0" w:color="auto"/>
        <w:left w:val="none" w:sz="0" w:space="0" w:color="auto"/>
        <w:bottom w:val="none" w:sz="0" w:space="0" w:color="auto"/>
        <w:right w:val="none" w:sz="0" w:space="0" w:color="auto"/>
      </w:divBdr>
    </w:div>
    <w:div w:id="1327436320">
      <w:bodyDiv w:val="1"/>
      <w:marLeft w:val="0"/>
      <w:marRight w:val="0"/>
      <w:marTop w:val="0"/>
      <w:marBottom w:val="0"/>
      <w:divBdr>
        <w:top w:val="none" w:sz="0" w:space="0" w:color="auto"/>
        <w:left w:val="none" w:sz="0" w:space="0" w:color="auto"/>
        <w:bottom w:val="none" w:sz="0" w:space="0" w:color="auto"/>
        <w:right w:val="none" w:sz="0" w:space="0" w:color="auto"/>
      </w:divBdr>
    </w:div>
    <w:div w:id="1365986955">
      <w:bodyDiv w:val="1"/>
      <w:marLeft w:val="0"/>
      <w:marRight w:val="0"/>
      <w:marTop w:val="0"/>
      <w:marBottom w:val="0"/>
      <w:divBdr>
        <w:top w:val="none" w:sz="0" w:space="0" w:color="auto"/>
        <w:left w:val="none" w:sz="0" w:space="0" w:color="auto"/>
        <w:bottom w:val="none" w:sz="0" w:space="0" w:color="auto"/>
        <w:right w:val="none" w:sz="0" w:space="0" w:color="auto"/>
      </w:divBdr>
    </w:div>
    <w:div w:id="1390613788">
      <w:bodyDiv w:val="1"/>
      <w:marLeft w:val="0"/>
      <w:marRight w:val="0"/>
      <w:marTop w:val="0"/>
      <w:marBottom w:val="0"/>
      <w:divBdr>
        <w:top w:val="none" w:sz="0" w:space="0" w:color="auto"/>
        <w:left w:val="none" w:sz="0" w:space="0" w:color="auto"/>
        <w:bottom w:val="none" w:sz="0" w:space="0" w:color="auto"/>
        <w:right w:val="none" w:sz="0" w:space="0" w:color="auto"/>
      </w:divBdr>
    </w:div>
    <w:div w:id="1401320153">
      <w:bodyDiv w:val="1"/>
      <w:marLeft w:val="0"/>
      <w:marRight w:val="0"/>
      <w:marTop w:val="0"/>
      <w:marBottom w:val="0"/>
      <w:divBdr>
        <w:top w:val="none" w:sz="0" w:space="0" w:color="auto"/>
        <w:left w:val="none" w:sz="0" w:space="0" w:color="auto"/>
        <w:bottom w:val="none" w:sz="0" w:space="0" w:color="auto"/>
        <w:right w:val="none" w:sz="0" w:space="0" w:color="auto"/>
      </w:divBdr>
    </w:div>
    <w:div w:id="1404058577">
      <w:bodyDiv w:val="1"/>
      <w:marLeft w:val="0"/>
      <w:marRight w:val="0"/>
      <w:marTop w:val="0"/>
      <w:marBottom w:val="0"/>
      <w:divBdr>
        <w:top w:val="none" w:sz="0" w:space="0" w:color="auto"/>
        <w:left w:val="none" w:sz="0" w:space="0" w:color="auto"/>
        <w:bottom w:val="none" w:sz="0" w:space="0" w:color="auto"/>
        <w:right w:val="none" w:sz="0" w:space="0" w:color="auto"/>
      </w:divBdr>
    </w:div>
    <w:div w:id="1408068112">
      <w:bodyDiv w:val="1"/>
      <w:marLeft w:val="0"/>
      <w:marRight w:val="0"/>
      <w:marTop w:val="0"/>
      <w:marBottom w:val="0"/>
      <w:divBdr>
        <w:top w:val="none" w:sz="0" w:space="0" w:color="auto"/>
        <w:left w:val="none" w:sz="0" w:space="0" w:color="auto"/>
        <w:bottom w:val="none" w:sz="0" w:space="0" w:color="auto"/>
        <w:right w:val="none" w:sz="0" w:space="0" w:color="auto"/>
      </w:divBdr>
    </w:div>
    <w:div w:id="1469712243">
      <w:bodyDiv w:val="1"/>
      <w:marLeft w:val="0"/>
      <w:marRight w:val="0"/>
      <w:marTop w:val="0"/>
      <w:marBottom w:val="0"/>
      <w:divBdr>
        <w:top w:val="none" w:sz="0" w:space="0" w:color="auto"/>
        <w:left w:val="none" w:sz="0" w:space="0" w:color="auto"/>
        <w:bottom w:val="none" w:sz="0" w:space="0" w:color="auto"/>
        <w:right w:val="none" w:sz="0" w:space="0" w:color="auto"/>
      </w:divBdr>
    </w:div>
    <w:div w:id="1483888299">
      <w:bodyDiv w:val="1"/>
      <w:marLeft w:val="0"/>
      <w:marRight w:val="0"/>
      <w:marTop w:val="0"/>
      <w:marBottom w:val="0"/>
      <w:divBdr>
        <w:top w:val="none" w:sz="0" w:space="0" w:color="auto"/>
        <w:left w:val="none" w:sz="0" w:space="0" w:color="auto"/>
        <w:bottom w:val="none" w:sz="0" w:space="0" w:color="auto"/>
        <w:right w:val="none" w:sz="0" w:space="0" w:color="auto"/>
      </w:divBdr>
    </w:div>
    <w:div w:id="1503858446">
      <w:bodyDiv w:val="1"/>
      <w:marLeft w:val="0"/>
      <w:marRight w:val="0"/>
      <w:marTop w:val="0"/>
      <w:marBottom w:val="0"/>
      <w:divBdr>
        <w:top w:val="none" w:sz="0" w:space="0" w:color="auto"/>
        <w:left w:val="none" w:sz="0" w:space="0" w:color="auto"/>
        <w:bottom w:val="none" w:sz="0" w:space="0" w:color="auto"/>
        <w:right w:val="none" w:sz="0" w:space="0" w:color="auto"/>
      </w:divBdr>
    </w:div>
    <w:div w:id="1506893923">
      <w:bodyDiv w:val="1"/>
      <w:marLeft w:val="0"/>
      <w:marRight w:val="0"/>
      <w:marTop w:val="0"/>
      <w:marBottom w:val="0"/>
      <w:divBdr>
        <w:top w:val="none" w:sz="0" w:space="0" w:color="auto"/>
        <w:left w:val="none" w:sz="0" w:space="0" w:color="auto"/>
        <w:bottom w:val="none" w:sz="0" w:space="0" w:color="auto"/>
        <w:right w:val="none" w:sz="0" w:space="0" w:color="auto"/>
      </w:divBdr>
    </w:div>
    <w:div w:id="1515262663">
      <w:bodyDiv w:val="1"/>
      <w:marLeft w:val="0"/>
      <w:marRight w:val="0"/>
      <w:marTop w:val="0"/>
      <w:marBottom w:val="0"/>
      <w:divBdr>
        <w:top w:val="none" w:sz="0" w:space="0" w:color="auto"/>
        <w:left w:val="none" w:sz="0" w:space="0" w:color="auto"/>
        <w:bottom w:val="none" w:sz="0" w:space="0" w:color="auto"/>
        <w:right w:val="none" w:sz="0" w:space="0" w:color="auto"/>
      </w:divBdr>
    </w:div>
    <w:div w:id="1527712864">
      <w:bodyDiv w:val="1"/>
      <w:marLeft w:val="0"/>
      <w:marRight w:val="0"/>
      <w:marTop w:val="0"/>
      <w:marBottom w:val="0"/>
      <w:divBdr>
        <w:top w:val="none" w:sz="0" w:space="0" w:color="auto"/>
        <w:left w:val="none" w:sz="0" w:space="0" w:color="auto"/>
        <w:bottom w:val="none" w:sz="0" w:space="0" w:color="auto"/>
        <w:right w:val="none" w:sz="0" w:space="0" w:color="auto"/>
      </w:divBdr>
    </w:div>
    <w:div w:id="1544173554">
      <w:bodyDiv w:val="1"/>
      <w:marLeft w:val="0"/>
      <w:marRight w:val="0"/>
      <w:marTop w:val="0"/>
      <w:marBottom w:val="0"/>
      <w:divBdr>
        <w:top w:val="none" w:sz="0" w:space="0" w:color="auto"/>
        <w:left w:val="none" w:sz="0" w:space="0" w:color="auto"/>
        <w:bottom w:val="none" w:sz="0" w:space="0" w:color="auto"/>
        <w:right w:val="none" w:sz="0" w:space="0" w:color="auto"/>
      </w:divBdr>
    </w:div>
    <w:div w:id="1545756829">
      <w:bodyDiv w:val="1"/>
      <w:marLeft w:val="0"/>
      <w:marRight w:val="0"/>
      <w:marTop w:val="0"/>
      <w:marBottom w:val="0"/>
      <w:divBdr>
        <w:top w:val="none" w:sz="0" w:space="0" w:color="auto"/>
        <w:left w:val="none" w:sz="0" w:space="0" w:color="auto"/>
        <w:bottom w:val="none" w:sz="0" w:space="0" w:color="auto"/>
        <w:right w:val="none" w:sz="0" w:space="0" w:color="auto"/>
      </w:divBdr>
    </w:div>
    <w:div w:id="1547912400">
      <w:bodyDiv w:val="1"/>
      <w:marLeft w:val="0"/>
      <w:marRight w:val="0"/>
      <w:marTop w:val="0"/>
      <w:marBottom w:val="0"/>
      <w:divBdr>
        <w:top w:val="none" w:sz="0" w:space="0" w:color="auto"/>
        <w:left w:val="none" w:sz="0" w:space="0" w:color="auto"/>
        <w:bottom w:val="none" w:sz="0" w:space="0" w:color="auto"/>
        <w:right w:val="none" w:sz="0" w:space="0" w:color="auto"/>
      </w:divBdr>
    </w:div>
    <w:div w:id="1608998784">
      <w:bodyDiv w:val="1"/>
      <w:marLeft w:val="0"/>
      <w:marRight w:val="0"/>
      <w:marTop w:val="0"/>
      <w:marBottom w:val="0"/>
      <w:divBdr>
        <w:top w:val="none" w:sz="0" w:space="0" w:color="auto"/>
        <w:left w:val="none" w:sz="0" w:space="0" w:color="auto"/>
        <w:bottom w:val="none" w:sz="0" w:space="0" w:color="auto"/>
        <w:right w:val="none" w:sz="0" w:space="0" w:color="auto"/>
      </w:divBdr>
    </w:div>
    <w:div w:id="1612128720">
      <w:bodyDiv w:val="1"/>
      <w:marLeft w:val="0"/>
      <w:marRight w:val="0"/>
      <w:marTop w:val="0"/>
      <w:marBottom w:val="0"/>
      <w:divBdr>
        <w:top w:val="none" w:sz="0" w:space="0" w:color="auto"/>
        <w:left w:val="none" w:sz="0" w:space="0" w:color="auto"/>
        <w:bottom w:val="none" w:sz="0" w:space="0" w:color="auto"/>
        <w:right w:val="none" w:sz="0" w:space="0" w:color="auto"/>
      </w:divBdr>
    </w:div>
    <w:div w:id="1625691204">
      <w:bodyDiv w:val="1"/>
      <w:marLeft w:val="0"/>
      <w:marRight w:val="0"/>
      <w:marTop w:val="0"/>
      <w:marBottom w:val="0"/>
      <w:divBdr>
        <w:top w:val="none" w:sz="0" w:space="0" w:color="auto"/>
        <w:left w:val="none" w:sz="0" w:space="0" w:color="auto"/>
        <w:bottom w:val="none" w:sz="0" w:space="0" w:color="auto"/>
        <w:right w:val="none" w:sz="0" w:space="0" w:color="auto"/>
      </w:divBdr>
    </w:div>
    <w:div w:id="1637644083">
      <w:bodyDiv w:val="1"/>
      <w:marLeft w:val="0"/>
      <w:marRight w:val="0"/>
      <w:marTop w:val="0"/>
      <w:marBottom w:val="0"/>
      <w:divBdr>
        <w:top w:val="none" w:sz="0" w:space="0" w:color="auto"/>
        <w:left w:val="none" w:sz="0" w:space="0" w:color="auto"/>
        <w:bottom w:val="none" w:sz="0" w:space="0" w:color="auto"/>
        <w:right w:val="none" w:sz="0" w:space="0" w:color="auto"/>
      </w:divBdr>
    </w:div>
    <w:div w:id="1653482682">
      <w:bodyDiv w:val="1"/>
      <w:marLeft w:val="0"/>
      <w:marRight w:val="0"/>
      <w:marTop w:val="0"/>
      <w:marBottom w:val="0"/>
      <w:divBdr>
        <w:top w:val="none" w:sz="0" w:space="0" w:color="auto"/>
        <w:left w:val="none" w:sz="0" w:space="0" w:color="auto"/>
        <w:bottom w:val="none" w:sz="0" w:space="0" w:color="auto"/>
        <w:right w:val="none" w:sz="0" w:space="0" w:color="auto"/>
      </w:divBdr>
    </w:div>
    <w:div w:id="1660693754">
      <w:bodyDiv w:val="1"/>
      <w:marLeft w:val="0"/>
      <w:marRight w:val="0"/>
      <w:marTop w:val="0"/>
      <w:marBottom w:val="0"/>
      <w:divBdr>
        <w:top w:val="none" w:sz="0" w:space="0" w:color="auto"/>
        <w:left w:val="none" w:sz="0" w:space="0" w:color="auto"/>
        <w:bottom w:val="none" w:sz="0" w:space="0" w:color="auto"/>
        <w:right w:val="none" w:sz="0" w:space="0" w:color="auto"/>
      </w:divBdr>
    </w:div>
    <w:div w:id="1676565335">
      <w:bodyDiv w:val="1"/>
      <w:marLeft w:val="0"/>
      <w:marRight w:val="0"/>
      <w:marTop w:val="0"/>
      <w:marBottom w:val="0"/>
      <w:divBdr>
        <w:top w:val="none" w:sz="0" w:space="0" w:color="auto"/>
        <w:left w:val="none" w:sz="0" w:space="0" w:color="auto"/>
        <w:bottom w:val="none" w:sz="0" w:space="0" w:color="auto"/>
        <w:right w:val="none" w:sz="0" w:space="0" w:color="auto"/>
      </w:divBdr>
    </w:div>
    <w:div w:id="1679963148">
      <w:bodyDiv w:val="1"/>
      <w:marLeft w:val="0"/>
      <w:marRight w:val="0"/>
      <w:marTop w:val="0"/>
      <w:marBottom w:val="0"/>
      <w:divBdr>
        <w:top w:val="none" w:sz="0" w:space="0" w:color="auto"/>
        <w:left w:val="none" w:sz="0" w:space="0" w:color="auto"/>
        <w:bottom w:val="none" w:sz="0" w:space="0" w:color="auto"/>
        <w:right w:val="none" w:sz="0" w:space="0" w:color="auto"/>
      </w:divBdr>
    </w:div>
    <w:div w:id="1688946780">
      <w:bodyDiv w:val="1"/>
      <w:marLeft w:val="0"/>
      <w:marRight w:val="0"/>
      <w:marTop w:val="0"/>
      <w:marBottom w:val="0"/>
      <w:divBdr>
        <w:top w:val="none" w:sz="0" w:space="0" w:color="auto"/>
        <w:left w:val="none" w:sz="0" w:space="0" w:color="auto"/>
        <w:bottom w:val="none" w:sz="0" w:space="0" w:color="auto"/>
        <w:right w:val="none" w:sz="0" w:space="0" w:color="auto"/>
      </w:divBdr>
    </w:div>
    <w:div w:id="1697002261">
      <w:bodyDiv w:val="1"/>
      <w:marLeft w:val="0"/>
      <w:marRight w:val="0"/>
      <w:marTop w:val="0"/>
      <w:marBottom w:val="0"/>
      <w:divBdr>
        <w:top w:val="none" w:sz="0" w:space="0" w:color="auto"/>
        <w:left w:val="none" w:sz="0" w:space="0" w:color="auto"/>
        <w:bottom w:val="none" w:sz="0" w:space="0" w:color="auto"/>
        <w:right w:val="none" w:sz="0" w:space="0" w:color="auto"/>
      </w:divBdr>
    </w:div>
    <w:div w:id="1710446646">
      <w:bodyDiv w:val="1"/>
      <w:marLeft w:val="0"/>
      <w:marRight w:val="0"/>
      <w:marTop w:val="0"/>
      <w:marBottom w:val="0"/>
      <w:divBdr>
        <w:top w:val="none" w:sz="0" w:space="0" w:color="auto"/>
        <w:left w:val="none" w:sz="0" w:space="0" w:color="auto"/>
        <w:bottom w:val="none" w:sz="0" w:space="0" w:color="auto"/>
        <w:right w:val="none" w:sz="0" w:space="0" w:color="auto"/>
      </w:divBdr>
    </w:div>
    <w:div w:id="1714191124">
      <w:bodyDiv w:val="1"/>
      <w:marLeft w:val="0"/>
      <w:marRight w:val="0"/>
      <w:marTop w:val="0"/>
      <w:marBottom w:val="0"/>
      <w:divBdr>
        <w:top w:val="none" w:sz="0" w:space="0" w:color="auto"/>
        <w:left w:val="none" w:sz="0" w:space="0" w:color="auto"/>
        <w:bottom w:val="none" w:sz="0" w:space="0" w:color="auto"/>
        <w:right w:val="none" w:sz="0" w:space="0" w:color="auto"/>
      </w:divBdr>
    </w:div>
    <w:div w:id="1715931449">
      <w:bodyDiv w:val="1"/>
      <w:marLeft w:val="0"/>
      <w:marRight w:val="0"/>
      <w:marTop w:val="0"/>
      <w:marBottom w:val="0"/>
      <w:divBdr>
        <w:top w:val="none" w:sz="0" w:space="0" w:color="auto"/>
        <w:left w:val="none" w:sz="0" w:space="0" w:color="auto"/>
        <w:bottom w:val="none" w:sz="0" w:space="0" w:color="auto"/>
        <w:right w:val="none" w:sz="0" w:space="0" w:color="auto"/>
      </w:divBdr>
    </w:div>
    <w:div w:id="1730617093">
      <w:bodyDiv w:val="1"/>
      <w:marLeft w:val="0"/>
      <w:marRight w:val="0"/>
      <w:marTop w:val="0"/>
      <w:marBottom w:val="0"/>
      <w:divBdr>
        <w:top w:val="none" w:sz="0" w:space="0" w:color="auto"/>
        <w:left w:val="none" w:sz="0" w:space="0" w:color="auto"/>
        <w:bottom w:val="none" w:sz="0" w:space="0" w:color="auto"/>
        <w:right w:val="none" w:sz="0" w:space="0" w:color="auto"/>
      </w:divBdr>
      <w:divsChild>
        <w:div w:id="92215143">
          <w:marLeft w:val="0"/>
          <w:marRight w:val="0"/>
          <w:marTop w:val="0"/>
          <w:marBottom w:val="0"/>
          <w:divBdr>
            <w:top w:val="none" w:sz="0" w:space="0" w:color="auto"/>
            <w:left w:val="none" w:sz="0" w:space="0" w:color="auto"/>
            <w:bottom w:val="none" w:sz="0" w:space="0" w:color="auto"/>
            <w:right w:val="none" w:sz="0" w:space="0" w:color="auto"/>
          </w:divBdr>
        </w:div>
      </w:divsChild>
    </w:div>
    <w:div w:id="1772163819">
      <w:bodyDiv w:val="1"/>
      <w:marLeft w:val="0"/>
      <w:marRight w:val="0"/>
      <w:marTop w:val="0"/>
      <w:marBottom w:val="0"/>
      <w:divBdr>
        <w:top w:val="none" w:sz="0" w:space="0" w:color="auto"/>
        <w:left w:val="none" w:sz="0" w:space="0" w:color="auto"/>
        <w:bottom w:val="none" w:sz="0" w:space="0" w:color="auto"/>
        <w:right w:val="none" w:sz="0" w:space="0" w:color="auto"/>
      </w:divBdr>
    </w:div>
    <w:div w:id="1796093996">
      <w:bodyDiv w:val="1"/>
      <w:marLeft w:val="0"/>
      <w:marRight w:val="0"/>
      <w:marTop w:val="0"/>
      <w:marBottom w:val="0"/>
      <w:divBdr>
        <w:top w:val="none" w:sz="0" w:space="0" w:color="auto"/>
        <w:left w:val="none" w:sz="0" w:space="0" w:color="auto"/>
        <w:bottom w:val="none" w:sz="0" w:space="0" w:color="auto"/>
        <w:right w:val="none" w:sz="0" w:space="0" w:color="auto"/>
      </w:divBdr>
    </w:div>
    <w:div w:id="1807701879">
      <w:bodyDiv w:val="1"/>
      <w:marLeft w:val="0"/>
      <w:marRight w:val="0"/>
      <w:marTop w:val="0"/>
      <w:marBottom w:val="0"/>
      <w:divBdr>
        <w:top w:val="none" w:sz="0" w:space="0" w:color="auto"/>
        <w:left w:val="none" w:sz="0" w:space="0" w:color="auto"/>
        <w:bottom w:val="none" w:sz="0" w:space="0" w:color="auto"/>
        <w:right w:val="none" w:sz="0" w:space="0" w:color="auto"/>
      </w:divBdr>
    </w:div>
    <w:div w:id="1809783211">
      <w:bodyDiv w:val="1"/>
      <w:marLeft w:val="0"/>
      <w:marRight w:val="0"/>
      <w:marTop w:val="0"/>
      <w:marBottom w:val="0"/>
      <w:divBdr>
        <w:top w:val="none" w:sz="0" w:space="0" w:color="auto"/>
        <w:left w:val="none" w:sz="0" w:space="0" w:color="auto"/>
        <w:bottom w:val="none" w:sz="0" w:space="0" w:color="auto"/>
        <w:right w:val="none" w:sz="0" w:space="0" w:color="auto"/>
      </w:divBdr>
    </w:div>
    <w:div w:id="1844707581">
      <w:bodyDiv w:val="1"/>
      <w:marLeft w:val="0"/>
      <w:marRight w:val="0"/>
      <w:marTop w:val="0"/>
      <w:marBottom w:val="0"/>
      <w:divBdr>
        <w:top w:val="none" w:sz="0" w:space="0" w:color="auto"/>
        <w:left w:val="none" w:sz="0" w:space="0" w:color="auto"/>
        <w:bottom w:val="none" w:sz="0" w:space="0" w:color="auto"/>
        <w:right w:val="none" w:sz="0" w:space="0" w:color="auto"/>
      </w:divBdr>
    </w:div>
    <w:div w:id="1851870807">
      <w:bodyDiv w:val="1"/>
      <w:marLeft w:val="0"/>
      <w:marRight w:val="0"/>
      <w:marTop w:val="0"/>
      <w:marBottom w:val="0"/>
      <w:divBdr>
        <w:top w:val="none" w:sz="0" w:space="0" w:color="auto"/>
        <w:left w:val="none" w:sz="0" w:space="0" w:color="auto"/>
        <w:bottom w:val="none" w:sz="0" w:space="0" w:color="auto"/>
        <w:right w:val="none" w:sz="0" w:space="0" w:color="auto"/>
      </w:divBdr>
    </w:div>
    <w:div w:id="1852530198">
      <w:bodyDiv w:val="1"/>
      <w:marLeft w:val="0"/>
      <w:marRight w:val="0"/>
      <w:marTop w:val="0"/>
      <w:marBottom w:val="0"/>
      <w:divBdr>
        <w:top w:val="none" w:sz="0" w:space="0" w:color="auto"/>
        <w:left w:val="none" w:sz="0" w:space="0" w:color="auto"/>
        <w:bottom w:val="none" w:sz="0" w:space="0" w:color="auto"/>
        <w:right w:val="none" w:sz="0" w:space="0" w:color="auto"/>
      </w:divBdr>
    </w:div>
    <w:div w:id="1863394009">
      <w:bodyDiv w:val="1"/>
      <w:marLeft w:val="0"/>
      <w:marRight w:val="0"/>
      <w:marTop w:val="0"/>
      <w:marBottom w:val="0"/>
      <w:divBdr>
        <w:top w:val="none" w:sz="0" w:space="0" w:color="auto"/>
        <w:left w:val="none" w:sz="0" w:space="0" w:color="auto"/>
        <w:bottom w:val="none" w:sz="0" w:space="0" w:color="auto"/>
        <w:right w:val="none" w:sz="0" w:space="0" w:color="auto"/>
      </w:divBdr>
    </w:div>
    <w:div w:id="1886478746">
      <w:bodyDiv w:val="1"/>
      <w:marLeft w:val="0"/>
      <w:marRight w:val="0"/>
      <w:marTop w:val="0"/>
      <w:marBottom w:val="0"/>
      <w:divBdr>
        <w:top w:val="none" w:sz="0" w:space="0" w:color="auto"/>
        <w:left w:val="none" w:sz="0" w:space="0" w:color="auto"/>
        <w:bottom w:val="none" w:sz="0" w:space="0" w:color="auto"/>
        <w:right w:val="none" w:sz="0" w:space="0" w:color="auto"/>
      </w:divBdr>
    </w:div>
    <w:div w:id="1888226105">
      <w:bodyDiv w:val="1"/>
      <w:marLeft w:val="0"/>
      <w:marRight w:val="0"/>
      <w:marTop w:val="0"/>
      <w:marBottom w:val="0"/>
      <w:divBdr>
        <w:top w:val="none" w:sz="0" w:space="0" w:color="auto"/>
        <w:left w:val="none" w:sz="0" w:space="0" w:color="auto"/>
        <w:bottom w:val="none" w:sz="0" w:space="0" w:color="auto"/>
        <w:right w:val="none" w:sz="0" w:space="0" w:color="auto"/>
      </w:divBdr>
    </w:div>
    <w:div w:id="1894927749">
      <w:bodyDiv w:val="1"/>
      <w:marLeft w:val="0"/>
      <w:marRight w:val="0"/>
      <w:marTop w:val="0"/>
      <w:marBottom w:val="0"/>
      <w:divBdr>
        <w:top w:val="none" w:sz="0" w:space="0" w:color="auto"/>
        <w:left w:val="none" w:sz="0" w:space="0" w:color="auto"/>
        <w:bottom w:val="none" w:sz="0" w:space="0" w:color="auto"/>
        <w:right w:val="none" w:sz="0" w:space="0" w:color="auto"/>
      </w:divBdr>
    </w:div>
    <w:div w:id="1903328007">
      <w:bodyDiv w:val="1"/>
      <w:marLeft w:val="0"/>
      <w:marRight w:val="0"/>
      <w:marTop w:val="0"/>
      <w:marBottom w:val="0"/>
      <w:divBdr>
        <w:top w:val="none" w:sz="0" w:space="0" w:color="auto"/>
        <w:left w:val="none" w:sz="0" w:space="0" w:color="auto"/>
        <w:bottom w:val="none" w:sz="0" w:space="0" w:color="auto"/>
        <w:right w:val="none" w:sz="0" w:space="0" w:color="auto"/>
      </w:divBdr>
    </w:div>
    <w:div w:id="1908763638">
      <w:bodyDiv w:val="1"/>
      <w:marLeft w:val="0"/>
      <w:marRight w:val="0"/>
      <w:marTop w:val="0"/>
      <w:marBottom w:val="0"/>
      <w:divBdr>
        <w:top w:val="none" w:sz="0" w:space="0" w:color="auto"/>
        <w:left w:val="none" w:sz="0" w:space="0" w:color="auto"/>
        <w:bottom w:val="none" w:sz="0" w:space="0" w:color="auto"/>
        <w:right w:val="none" w:sz="0" w:space="0" w:color="auto"/>
      </w:divBdr>
    </w:div>
    <w:div w:id="1915773809">
      <w:bodyDiv w:val="1"/>
      <w:marLeft w:val="0"/>
      <w:marRight w:val="0"/>
      <w:marTop w:val="0"/>
      <w:marBottom w:val="0"/>
      <w:divBdr>
        <w:top w:val="none" w:sz="0" w:space="0" w:color="auto"/>
        <w:left w:val="none" w:sz="0" w:space="0" w:color="auto"/>
        <w:bottom w:val="none" w:sz="0" w:space="0" w:color="auto"/>
        <w:right w:val="none" w:sz="0" w:space="0" w:color="auto"/>
      </w:divBdr>
    </w:div>
    <w:div w:id="1920362795">
      <w:bodyDiv w:val="1"/>
      <w:marLeft w:val="0"/>
      <w:marRight w:val="0"/>
      <w:marTop w:val="0"/>
      <w:marBottom w:val="0"/>
      <w:divBdr>
        <w:top w:val="none" w:sz="0" w:space="0" w:color="auto"/>
        <w:left w:val="none" w:sz="0" w:space="0" w:color="auto"/>
        <w:bottom w:val="none" w:sz="0" w:space="0" w:color="auto"/>
        <w:right w:val="none" w:sz="0" w:space="0" w:color="auto"/>
      </w:divBdr>
      <w:divsChild>
        <w:div w:id="1174567831">
          <w:marLeft w:val="0"/>
          <w:marRight w:val="0"/>
          <w:marTop w:val="0"/>
          <w:marBottom w:val="0"/>
          <w:divBdr>
            <w:top w:val="none" w:sz="0" w:space="0" w:color="auto"/>
            <w:left w:val="none" w:sz="0" w:space="0" w:color="auto"/>
            <w:bottom w:val="none" w:sz="0" w:space="0" w:color="auto"/>
            <w:right w:val="none" w:sz="0" w:space="0" w:color="auto"/>
          </w:divBdr>
          <w:divsChild>
            <w:div w:id="1193374253">
              <w:marLeft w:val="0"/>
              <w:marRight w:val="0"/>
              <w:marTop w:val="0"/>
              <w:marBottom w:val="0"/>
              <w:divBdr>
                <w:top w:val="none" w:sz="0" w:space="0" w:color="auto"/>
                <w:left w:val="none" w:sz="0" w:space="0" w:color="auto"/>
                <w:bottom w:val="none" w:sz="0" w:space="0" w:color="auto"/>
                <w:right w:val="none" w:sz="0" w:space="0" w:color="auto"/>
              </w:divBdr>
              <w:divsChild>
                <w:div w:id="604775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8244060">
      <w:bodyDiv w:val="1"/>
      <w:marLeft w:val="0"/>
      <w:marRight w:val="0"/>
      <w:marTop w:val="0"/>
      <w:marBottom w:val="0"/>
      <w:divBdr>
        <w:top w:val="none" w:sz="0" w:space="0" w:color="auto"/>
        <w:left w:val="none" w:sz="0" w:space="0" w:color="auto"/>
        <w:bottom w:val="none" w:sz="0" w:space="0" w:color="auto"/>
        <w:right w:val="none" w:sz="0" w:space="0" w:color="auto"/>
      </w:divBdr>
    </w:div>
    <w:div w:id="1945260378">
      <w:bodyDiv w:val="1"/>
      <w:marLeft w:val="0"/>
      <w:marRight w:val="0"/>
      <w:marTop w:val="0"/>
      <w:marBottom w:val="0"/>
      <w:divBdr>
        <w:top w:val="none" w:sz="0" w:space="0" w:color="auto"/>
        <w:left w:val="none" w:sz="0" w:space="0" w:color="auto"/>
        <w:bottom w:val="none" w:sz="0" w:space="0" w:color="auto"/>
        <w:right w:val="none" w:sz="0" w:space="0" w:color="auto"/>
      </w:divBdr>
    </w:div>
    <w:div w:id="1955479678">
      <w:bodyDiv w:val="1"/>
      <w:marLeft w:val="0"/>
      <w:marRight w:val="0"/>
      <w:marTop w:val="0"/>
      <w:marBottom w:val="0"/>
      <w:divBdr>
        <w:top w:val="none" w:sz="0" w:space="0" w:color="auto"/>
        <w:left w:val="none" w:sz="0" w:space="0" w:color="auto"/>
        <w:bottom w:val="none" w:sz="0" w:space="0" w:color="auto"/>
        <w:right w:val="none" w:sz="0" w:space="0" w:color="auto"/>
      </w:divBdr>
    </w:div>
    <w:div w:id="1958247853">
      <w:bodyDiv w:val="1"/>
      <w:marLeft w:val="0"/>
      <w:marRight w:val="0"/>
      <w:marTop w:val="0"/>
      <w:marBottom w:val="0"/>
      <w:divBdr>
        <w:top w:val="none" w:sz="0" w:space="0" w:color="auto"/>
        <w:left w:val="none" w:sz="0" w:space="0" w:color="auto"/>
        <w:bottom w:val="none" w:sz="0" w:space="0" w:color="auto"/>
        <w:right w:val="none" w:sz="0" w:space="0" w:color="auto"/>
      </w:divBdr>
    </w:div>
    <w:div w:id="1996951649">
      <w:bodyDiv w:val="1"/>
      <w:marLeft w:val="0"/>
      <w:marRight w:val="0"/>
      <w:marTop w:val="0"/>
      <w:marBottom w:val="0"/>
      <w:divBdr>
        <w:top w:val="none" w:sz="0" w:space="0" w:color="auto"/>
        <w:left w:val="none" w:sz="0" w:space="0" w:color="auto"/>
        <w:bottom w:val="none" w:sz="0" w:space="0" w:color="auto"/>
        <w:right w:val="none" w:sz="0" w:space="0" w:color="auto"/>
      </w:divBdr>
    </w:div>
    <w:div w:id="2015261517">
      <w:bodyDiv w:val="1"/>
      <w:marLeft w:val="0"/>
      <w:marRight w:val="0"/>
      <w:marTop w:val="0"/>
      <w:marBottom w:val="0"/>
      <w:divBdr>
        <w:top w:val="none" w:sz="0" w:space="0" w:color="auto"/>
        <w:left w:val="none" w:sz="0" w:space="0" w:color="auto"/>
        <w:bottom w:val="none" w:sz="0" w:space="0" w:color="auto"/>
        <w:right w:val="none" w:sz="0" w:space="0" w:color="auto"/>
      </w:divBdr>
    </w:div>
    <w:div w:id="2035114724">
      <w:bodyDiv w:val="1"/>
      <w:marLeft w:val="0"/>
      <w:marRight w:val="0"/>
      <w:marTop w:val="0"/>
      <w:marBottom w:val="0"/>
      <w:divBdr>
        <w:top w:val="none" w:sz="0" w:space="0" w:color="auto"/>
        <w:left w:val="none" w:sz="0" w:space="0" w:color="auto"/>
        <w:bottom w:val="none" w:sz="0" w:space="0" w:color="auto"/>
        <w:right w:val="none" w:sz="0" w:space="0" w:color="auto"/>
      </w:divBdr>
    </w:div>
    <w:div w:id="2049913294">
      <w:bodyDiv w:val="1"/>
      <w:marLeft w:val="0"/>
      <w:marRight w:val="0"/>
      <w:marTop w:val="0"/>
      <w:marBottom w:val="0"/>
      <w:divBdr>
        <w:top w:val="none" w:sz="0" w:space="0" w:color="auto"/>
        <w:left w:val="none" w:sz="0" w:space="0" w:color="auto"/>
        <w:bottom w:val="none" w:sz="0" w:space="0" w:color="auto"/>
        <w:right w:val="none" w:sz="0" w:space="0" w:color="auto"/>
      </w:divBdr>
    </w:div>
    <w:div w:id="2055889002">
      <w:bodyDiv w:val="1"/>
      <w:marLeft w:val="0"/>
      <w:marRight w:val="0"/>
      <w:marTop w:val="0"/>
      <w:marBottom w:val="0"/>
      <w:divBdr>
        <w:top w:val="none" w:sz="0" w:space="0" w:color="auto"/>
        <w:left w:val="none" w:sz="0" w:space="0" w:color="auto"/>
        <w:bottom w:val="none" w:sz="0" w:space="0" w:color="auto"/>
        <w:right w:val="none" w:sz="0" w:space="0" w:color="auto"/>
      </w:divBdr>
    </w:div>
    <w:div w:id="2058355614">
      <w:bodyDiv w:val="1"/>
      <w:marLeft w:val="0"/>
      <w:marRight w:val="0"/>
      <w:marTop w:val="0"/>
      <w:marBottom w:val="0"/>
      <w:divBdr>
        <w:top w:val="none" w:sz="0" w:space="0" w:color="auto"/>
        <w:left w:val="none" w:sz="0" w:space="0" w:color="auto"/>
        <w:bottom w:val="none" w:sz="0" w:space="0" w:color="auto"/>
        <w:right w:val="none" w:sz="0" w:space="0" w:color="auto"/>
      </w:divBdr>
    </w:div>
    <w:div w:id="2090493293">
      <w:bodyDiv w:val="1"/>
      <w:marLeft w:val="0"/>
      <w:marRight w:val="0"/>
      <w:marTop w:val="0"/>
      <w:marBottom w:val="0"/>
      <w:divBdr>
        <w:top w:val="none" w:sz="0" w:space="0" w:color="auto"/>
        <w:left w:val="none" w:sz="0" w:space="0" w:color="auto"/>
        <w:bottom w:val="none" w:sz="0" w:space="0" w:color="auto"/>
        <w:right w:val="none" w:sz="0" w:space="0" w:color="auto"/>
      </w:divBdr>
    </w:div>
    <w:div w:id="2116359031">
      <w:bodyDiv w:val="1"/>
      <w:marLeft w:val="0"/>
      <w:marRight w:val="0"/>
      <w:marTop w:val="0"/>
      <w:marBottom w:val="0"/>
      <w:divBdr>
        <w:top w:val="none" w:sz="0" w:space="0" w:color="auto"/>
        <w:left w:val="none" w:sz="0" w:space="0" w:color="auto"/>
        <w:bottom w:val="none" w:sz="0" w:space="0" w:color="auto"/>
        <w:right w:val="none" w:sz="0" w:space="0" w:color="auto"/>
      </w:divBdr>
    </w:div>
    <w:div w:id="2121798032">
      <w:bodyDiv w:val="1"/>
      <w:marLeft w:val="0"/>
      <w:marRight w:val="0"/>
      <w:marTop w:val="0"/>
      <w:marBottom w:val="0"/>
      <w:divBdr>
        <w:top w:val="none" w:sz="0" w:space="0" w:color="auto"/>
        <w:left w:val="none" w:sz="0" w:space="0" w:color="auto"/>
        <w:bottom w:val="none" w:sz="0" w:space="0" w:color="auto"/>
        <w:right w:val="none" w:sz="0" w:space="0" w:color="auto"/>
      </w:divBdr>
      <w:divsChild>
        <w:div w:id="209656823">
          <w:marLeft w:val="0"/>
          <w:marRight w:val="0"/>
          <w:marTop w:val="0"/>
          <w:marBottom w:val="0"/>
          <w:divBdr>
            <w:top w:val="none" w:sz="0" w:space="0" w:color="auto"/>
            <w:left w:val="none" w:sz="0" w:space="0" w:color="auto"/>
            <w:bottom w:val="none" w:sz="0" w:space="0" w:color="auto"/>
            <w:right w:val="none" w:sz="0" w:space="0" w:color="auto"/>
          </w:divBdr>
          <w:divsChild>
            <w:div w:id="1318724160">
              <w:marLeft w:val="0"/>
              <w:marRight w:val="0"/>
              <w:marTop w:val="0"/>
              <w:marBottom w:val="0"/>
              <w:divBdr>
                <w:top w:val="none" w:sz="0" w:space="0" w:color="auto"/>
                <w:left w:val="none" w:sz="0" w:space="0" w:color="auto"/>
                <w:bottom w:val="none" w:sz="0" w:space="0" w:color="auto"/>
                <w:right w:val="none" w:sz="0" w:space="0" w:color="auto"/>
              </w:divBdr>
              <w:divsChild>
                <w:div w:id="42946991">
                  <w:marLeft w:val="0"/>
                  <w:marRight w:val="0"/>
                  <w:marTop w:val="0"/>
                  <w:marBottom w:val="0"/>
                  <w:divBdr>
                    <w:top w:val="none" w:sz="0" w:space="0" w:color="auto"/>
                    <w:left w:val="none" w:sz="0" w:space="0" w:color="auto"/>
                    <w:bottom w:val="none" w:sz="0" w:space="0" w:color="auto"/>
                    <w:right w:val="none" w:sz="0" w:space="0" w:color="auto"/>
                  </w:divBdr>
                  <w:divsChild>
                    <w:div w:id="1782610509">
                      <w:marLeft w:val="0"/>
                      <w:marRight w:val="0"/>
                      <w:marTop w:val="0"/>
                      <w:marBottom w:val="0"/>
                      <w:divBdr>
                        <w:top w:val="none" w:sz="0" w:space="0" w:color="auto"/>
                        <w:left w:val="none" w:sz="0" w:space="0" w:color="auto"/>
                        <w:bottom w:val="none" w:sz="0" w:space="0" w:color="auto"/>
                        <w:right w:val="none" w:sz="0" w:space="0" w:color="auto"/>
                      </w:divBdr>
                      <w:divsChild>
                        <w:div w:id="1871920145">
                          <w:marLeft w:val="0"/>
                          <w:marRight w:val="0"/>
                          <w:marTop w:val="0"/>
                          <w:marBottom w:val="0"/>
                          <w:divBdr>
                            <w:top w:val="none" w:sz="0" w:space="0" w:color="auto"/>
                            <w:left w:val="none" w:sz="0" w:space="0" w:color="auto"/>
                            <w:bottom w:val="none" w:sz="0" w:space="0" w:color="auto"/>
                            <w:right w:val="none" w:sz="0" w:space="0" w:color="auto"/>
                          </w:divBdr>
                          <w:divsChild>
                            <w:div w:id="740832546">
                              <w:marLeft w:val="0"/>
                              <w:marRight w:val="300"/>
                              <w:marTop w:val="180"/>
                              <w:marBottom w:val="0"/>
                              <w:divBdr>
                                <w:top w:val="none" w:sz="0" w:space="0" w:color="auto"/>
                                <w:left w:val="none" w:sz="0" w:space="0" w:color="auto"/>
                                <w:bottom w:val="none" w:sz="0" w:space="0" w:color="auto"/>
                                <w:right w:val="none" w:sz="0" w:space="0" w:color="auto"/>
                              </w:divBdr>
                              <w:divsChild>
                                <w:div w:id="461964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858706">
          <w:marLeft w:val="0"/>
          <w:marRight w:val="0"/>
          <w:marTop w:val="0"/>
          <w:marBottom w:val="0"/>
          <w:divBdr>
            <w:top w:val="none" w:sz="0" w:space="0" w:color="auto"/>
            <w:left w:val="none" w:sz="0" w:space="0" w:color="auto"/>
            <w:bottom w:val="none" w:sz="0" w:space="0" w:color="auto"/>
            <w:right w:val="none" w:sz="0" w:space="0" w:color="auto"/>
          </w:divBdr>
          <w:divsChild>
            <w:div w:id="414864840">
              <w:marLeft w:val="0"/>
              <w:marRight w:val="0"/>
              <w:marTop w:val="0"/>
              <w:marBottom w:val="0"/>
              <w:divBdr>
                <w:top w:val="none" w:sz="0" w:space="0" w:color="auto"/>
                <w:left w:val="none" w:sz="0" w:space="0" w:color="auto"/>
                <w:bottom w:val="none" w:sz="0" w:space="0" w:color="auto"/>
                <w:right w:val="none" w:sz="0" w:space="0" w:color="auto"/>
              </w:divBdr>
              <w:divsChild>
                <w:div w:id="1526751333">
                  <w:marLeft w:val="0"/>
                  <w:marRight w:val="0"/>
                  <w:marTop w:val="0"/>
                  <w:marBottom w:val="0"/>
                  <w:divBdr>
                    <w:top w:val="none" w:sz="0" w:space="0" w:color="auto"/>
                    <w:left w:val="none" w:sz="0" w:space="0" w:color="auto"/>
                    <w:bottom w:val="none" w:sz="0" w:space="0" w:color="auto"/>
                    <w:right w:val="none" w:sz="0" w:space="0" w:color="auto"/>
                  </w:divBdr>
                  <w:divsChild>
                    <w:div w:id="89399868">
                      <w:marLeft w:val="0"/>
                      <w:marRight w:val="0"/>
                      <w:marTop w:val="0"/>
                      <w:marBottom w:val="0"/>
                      <w:divBdr>
                        <w:top w:val="none" w:sz="0" w:space="0" w:color="auto"/>
                        <w:left w:val="none" w:sz="0" w:space="0" w:color="auto"/>
                        <w:bottom w:val="none" w:sz="0" w:space="0" w:color="auto"/>
                        <w:right w:val="none" w:sz="0" w:space="0" w:color="auto"/>
                      </w:divBdr>
                      <w:divsChild>
                        <w:div w:id="137095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6775423">
      <w:bodyDiv w:val="1"/>
      <w:marLeft w:val="0"/>
      <w:marRight w:val="0"/>
      <w:marTop w:val="0"/>
      <w:marBottom w:val="0"/>
      <w:divBdr>
        <w:top w:val="none" w:sz="0" w:space="0" w:color="auto"/>
        <w:left w:val="none" w:sz="0" w:space="0" w:color="auto"/>
        <w:bottom w:val="none" w:sz="0" w:space="0" w:color="auto"/>
        <w:right w:val="none" w:sz="0" w:space="0" w:color="auto"/>
      </w:divBdr>
    </w:div>
    <w:div w:id="2137410407">
      <w:bodyDiv w:val="1"/>
      <w:marLeft w:val="0"/>
      <w:marRight w:val="0"/>
      <w:marTop w:val="0"/>
      <w:marBottom w:val="0"/>
      <w:divBdr>
        <w:top w:val="none" w:sz="0" w:space="0" w:color="auto"/>
        <w:left w:val="none" w:sz="0" w:space="0" w:color="auto"/>
        <w:bottom w:val="none" w:sz="0" w:space="0" w:color="auto"/>
        <w:right w:val="none" w:sz="0" w:space="0" w:color="auto"/>
      </w:divBdr>
    </w:div>
    <w:div w:id="21401028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microsoft.com/office/2007/relationships/hdphoto" Target="media/hdphoto2.wdp"/><Relationship Id="rId21" Type="http://schemas.openxmlformats.org/officeDocument/2006/relationships/image" Target="media/image6.emf"/><Relationship Id="rId34" Type="http://schemas.microsoft.com/office/2007/relationships/hdphoto" Target="media/hdphoto6.wdp"/><Relationship Id="rId42" Type="http://schemas.microsoft.com/office/2007/relationships/hdphoto" Target="media/hdphoto10.wdp"/><Relationship Id="rId47" Type="http://schemas.openxmlformats.org/officeDocument/2006/relationships/image" Target="media/image22.png"/><Relationship Id="rId50" Type="http://schemas.openxmlformats.org/officeDocument/2006/relationships/image" Target="media/image25.png"/><Relationship Id="rId55" Type="http://schemas.openxmlformats.org/officeDocument/2006/relationships/footer" Target="footer4.xml"/><Relationship Id="rId63" Type="http://schemas.microsoft.com/office/2007/relationships/hdphoto" Target="media/hdphoto11.wdp"/><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1.png"/><Relationship Id="rId11" Type="http://schemas.openxmlformats.org/officeDocument/2006/relationships/footer" Target="footer1.xml"/><Relationship Id="rId24" Type="http://schemas.microsoft.com/office/2007/relationships/hdphoto" Target="media/hdphoto1.wdp"/><Relationship Id="rId32" Type="http://schemas.microsoft.com/office/2007/relationships/hdphoto" Target="media/hdphoto5.wdp"/><Relationship Id="rId37" Type="http://schemas.openxmlformats.org/officeDocument/2006/relationships/image" Target="media/image15.png"/><Relationship Id="rId40" Type="http://schemas.microsoft.com/office/2007/relationships/hdphoto" Target="media/hdphoto9.wdp"/><Relationship Id="rId45" Type="http://schemas.openxmlformats.org/officeDocument/2006/relationships/image" Target="media/image20.png"/><Relationship Id="rId53" Type="http://schemas.openxmlformats.org/officeDocument/2006/relationships/image" Target="media/image28.png"/><Relationship Id="rId58" Type="http://schemas.openxmlformats.org/officeDocument/2006/relationships/image" Target="media/image30.jpeg"/><Relationship Id="rId5" Type="http://schemas.openxmlformats.org/officeDocument/2006/relationships/webSettings" Target="webSettings.xml"/><Relationship Id="rId61" Type="http://schemas.openxmlformats.org/officeDocument/2006/relationships/image" Target="media/image33.jpeg"/><Relationship Id="rId19" Type="http://schemas.openxmlformats.org/officeDocument/2006/relationships/footer" Target="footer3.xml"/><Relationship Id="rId14" Type="http://schemas.openxmlformats.org/officeDocument/2006/relationships/image" Target="media/image3.emf"/><Relationship Id="rId22" Type="http://schemas.openxmlformats.org/officeDocument/2006/relationships/image" Target="media/image7.emf"/><Relationship Id="rId27" Type="http://schemas.openxmlformats.org/officeDocument/2006/relationships/image" Target="media/image10.png"/><Relationship Id="rId30" Type="http://schemas.microsoft.com/office/2007/relationships/hdphoto" Target="media/hdphoto4.wdp"/><Relationship Id="rId35" Type="http://schemas.openxmlformats.org/officeDocument/2006/relationships/image" Target="media/image14.png"/><Relationship Id="rId43" Type="http://schemas.openxmlformats.org/officeDocument/2006/relationships/image" Target="media/image18.png"/><Relationship Id="rId48" Type="http://schemas.openxmlformats.org/officeDocument/2006/relationships/image" Target="media/image23.png"/><Relationship Id="rId56" Type="http://schemas.openxmlformats.org/officeDocument/2006/relationships/footer" Target="footer5.xml"/><Relationship Id="rId64" Type="http://schemas.openxmlformats.org/officeDocument/2006/relationships/fontTable" Target="fontTable.xml"/><Relationship Id="rId8" Type="http://schemas.openxmlformats.org/officeDocument/2006/relationships/image" Target="media/image1.tiff"/><Relationship Id="rId51" Type="http://schemas.openxmlformats.org/officeDocument/2006/relationships/image" Target="media/image26.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5.xml"/><Relationship Id="rId25" Type="http://schemas.openxmlformats.org/officeDocument/2006/relationships/image" Target="media/image9.png"/><Relationship Id="rId33" Type="http://schemas.openxmlformats.org/officeDocument/2006/relationships/image" Target="media/image13.png"/><Relationship Id="rId38" Type="http://schemas.microsoft.com/office/2007/relationships/hdphoto" Target="media/hdphoto8.wdp"/><Relationship Id="rId46" Type="http://schemas.openxmlformats.org/officeDocument/2006/relationships/image" Target="media/image21.png"/><Relationship Id="rId59" Type="http://schemas.openxmlformats.org/officeDocument/2006/relationships/image" Target="media/image31.jpeg"/><Relationship Id="rId20" Type="http://schemas.openxmlformats.org/officeDocument/2006/relationships/image" Target="media/image5.emf"/><Relationship Id="rId41" Type="http://schemas.openxmlformats.org/officeDocument/2006/relationships/image" Target="media/image17.png"/><Relationship Id="rId54" Type="http://schemas.openxmlformats.org/officeDocument/2006/relationships/header" Target="header6.xml"/><Relationship Id="rId62"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8.png"/><Relationship Id="rId28" Type="http://schemas.microsoft.com/office/2007/relationships/hdphoto" Target="media/hdphoto3.wdp"/><Relationship Id="rId36" Type="http://schemas.microsoft.com/office/2007/relationships/hdphoto" Target="media/hdphoto7.wdp"/><Relationship Id="rId49" Type="http://schemas.openxmlformats.org/officeDocument/2006/relationships/image" Target="media/image24.png"/><Relationship Id="rId57" Type="http://schemas.openxmlformats.org/officeDocument/2006/relationships/image" Target="media/image29.jpeg"/><Relationship Id="rId10" Type="http://schemas.openxmlformats.org/officeDocument/2006/relationships/header" Target="header2.xml"/><Relationship Id="rId31" Type="http://schemas.openxmlformats.org/officeDocument/2006/relationships/image" Target="media/image12.png"/><Relationship Id="rId44" Type="http://schemas.openxmlformats.org/officeDocument/2006/relationships/image" Target="media/image19.png"/><Relationship Id="rId52" Type="http://schemas.openxmlformats.org/officeDocument/2006/relationships/image" Target="media/image27.png"/><Relationship Id="rId60" Type="http://schemas.openxmlformats.org/officeDocument/2006/relationships/image" Target="media/image32.emf"/><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2.tiff"/><Relationship Id="rId18" Type="http://schemas.openxmlformats.org/officeDocument/2006/relationships/footer" Target="footer2.xml"/><Relationship Id="rId39" Type="http://schemas.openxmlformats.org/officeDocument/2006/relationships/image" Target="media/image16.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38735C3-925F-294A-9034-B7E1245FC985}">
  <we:reference id="f518cb36-c901-4d52-a9e7-4331342e485d" version="1.1.0.0" store="EXCatalog" storeType="EXCatalog"/>
  <we:alternateReferences>
    <we:reference id="WA200001011" version="1.1.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5AEE33B-AF8F-AB4E-81B9-52727EB1D9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1</Pages>
  <Words>40642</Words>
  <Characters>231662</Characters>
  <Application>Microsoft Office Word</Application>
  <DocSecurity>0</DocSecurity>
  <Lines>1930</Lines>
  <Paragraphs>54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O Contexto da Prova de Conceito: suas práticas, um modelo conceitual-relacional, e suas redes de conhecimento</vt:lpstr>
      <vt:lpstr/>
    </vt:vector>
  </TitlesOfParts>
  <Manager/>
  <Company/>
  <LinksUpToDate>false</LinksUpToDate>
  <CharactersWithSpaces>27176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 Contexto da Prova de Conceito: suas práticas, um modelo conceitual-relacional, e suas redes de conhecimento</dc:title>
  <dc:subject>Doutoramento em Ciência da Informação</dc:subject>
  <dc:creator/>
  <cp:keywords/>
  <dc:description/>
  <cp:lastModifiedBy/>
  <cp:revision>1</cp:revision>
  <cp:lastPrinted>2020-05-24T14:35:00Z</cp:lastPrinted>
  <dcterms:created xsi:type="dcterms:W3CDTF">2020-07-14T00:40:00Z</dcterms:created>
  <dcterms:modified xsi:type="dcterms:W3CDTF">2021-04-04T15:28:00Z</dcterms:modified>
  <cp:category>Tese de Doutorado</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o-brasileiro-de-informacao-em-ciencia-e-tecnologia-abnt</vt:lpwstr>
  </property>
  <property fmtid="{D5CDD505-2E9C-101B-9397-08002B2CF9AE}" pid="15" name="Mendeley Recent Style Name 6_1">
    <vt:lpwstr>Instituto Brasileiro de Informação em Ciência e Tecnologia - ABNT (autoria completa)</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6beb3ba-8180-3dc6-8de6-cb54b1e34136</vt:lpwstr>
  </property>
  <property fmtid="{D5CDD505-2E9C-101B-9397-08002B2CF9AE}" pid="24" name="Mendeley Citation Style_1">
    <vt:lpwstr>http://www.zotero.org/styles/apa</vt:lpwstr>
  </property>
</Properties>
</file>